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A85F5DE" w14:textId="2AA32953" w:rsidR="0071353E" w:rsidRDefault="0071353E" w:rsidP="0071353E">
      <w:pPr>
        <w:pStyle w:val="Title"/>
      </w:pPr>
      <w:r>
        <w:t xml:space="preserve">Evidence evaluation report — </w:t>
      </w:r>
      <w:r w:rsidR="005E7B72">
        <w:br/>
      </w:r>
      <w:r w:rsidR="008F17DA">
        <w:t>Diet</w:t>
      </w:r>
      <w:r w:rsidR="007D30D7">
        <w:t xml:space="preserve">, </w:t>
      </w:r>
      <w:r w:rsidR="00CE3EB9">
        <w:t>exercise</w:t>
      </w:r>
      <w:r w:rsidR="007D30D7">
        <w:t xml:space="preserve"> and weight management</w:t>
      </w:r>
      <w:r w:rsidR="00CE3EB9">
        <w:t xml:space="preserve"> in pregnancy</w:t>
      </w:r>
    </w:p>
    <w:p w14:paraId="303637FE" w14:textId="6319891D" w:rsidR="0071353E" w:rsidRPr="007F14E3" w:rsidRDefault="0071353E" w:rsidP="007F14E3">
      <w:pPr>
        <w:pStyle w:val="Subtitle"/>
      </w:pPr>
      <w:r>
        <w:t xml:space="preserve">Draft — </w:t>
      </w:r>
      <w:r w:rsidR="000652E1">
        <w:t>1 June</w:t>
      </w:r>
      <w:r w:rsidR="00CB0370">
        <w:t xml:space="preserve"> 20</w:t>
      </w:r>
      <w:r w:rsidR="00FC1B08">
        <w:t>20</w:t>
      </w:r>
    </w:p>
    <w:p w14:paraId="70C6D143" w14:textId="77777777" w:rsidR="0071353E" w:rsidRDefault="0071353E" w:rsidP="0071353E">
      <w:pPr>
        <w:rPr>
          <w:lang w:val="en-US" w:eastAsia="en-AU"/>
        </w:rPr>
      </w:pPr>
    </w:p>
    <w:p w14:paraId="1656F359" w14:textId="77777777" w:rsidR="0071353E" w:rsidRDefault="0071353E" w:rsidP="0071353E">
      <w:pPr>
        <w:rPr>
          <w:lang w:val="en-US" w:eastAsia="en-AU"/>
        </w:rPr>
      </w:pPr>
    </w:p>
    <w:p w14:paraId="20C2687D" w14:textId="77777777" w:rsidR="0071353E" w:rsidRDefault="0071353E" w:rsidP="0071353E">
      <w:pPr>
        <w:rPr>
          <w:lang w:val="en-US" w:eastAsia="en-AU"/>
        </w:rPr>
      </w:pPr>
    </w:p>
    <w:p w14:paraId="5D2F3E01" w14:textId="77777777" w:rsidR="0071353E" w:rsidRDefault="0071353E" w:rsidP="0071353E">
      <w:pPr>
        <w:rPr>
          <w:lang w:val="en-US" w:eastAsia="en-AU"/>
        </w:rPr>
      </w:pPr>
    </w:p>
    <w:p w14:paraId="786A87D9" w14:textId="77777777" w:rsidR="0071353E" w:rsidRDefault="0071353E" w:rsidP="0071353E">
      <w:pPr>
        <w:rPr>
          <w:lang w:val="en-US" w:eastAsia="en-AU"/>
        </w:rPr>
      </w:pPr>
    </w:p>
    <w:p w14:paraId="29EA87B8" w14:textId="77777777" w:rsidR="0071353E" w:rsidRDefault="0071353E" w:rsidP="0071353E">
      <w:pPr>
        <w:rPr>
          <w:lang w:val="en-US" w:eastAsia="en-AU"/>
        </w:rPr>
      </w:pPr>
    </w:p>
    <w:p w14:paraId="2565694C" w14:textId="77777777" w:rsidR="0071353E" w:rsidRDefault="0071353E" w:rsidP="0071353E">
      <w:pPr>
        <w:rPr>
          <w:lang w:val="en-US" w:eastAsia="en-AU"/>
        </w:rPr>
      </w:pPr>
    </w:p>
    <w:p w14:paraId="3E855F14" w14:textId="77777777" w:rsidR="0071353E" w:rsidRDefault="0071353E" w:rsidP="0071353E">
      <w:pPr>
        <w:rPr>
          <w:lang w:val="en-US" w:eastAsia="en-AU"/>
        </w:rPr>
      </w:pPr>
    </w:p>
    <w:p w14:paraId="1D9D4D45" w14:textId="77777777" w:rsidR="0071353E" w:rsidRDefault="0071353E" w:rsidP="0071353E">
      <w:pPr>
        <w:rPr>
          <w:lang w:val="en-US" w:eastAsia="en-AU"/>
        </w:rPr>
      </w:pPr>
    </w:p>
    <w:p w14:paraId="36AA2316" w14:textId="77777777" w:rsidR="0071353E" w:rsidRDefault="0071353E" w:rsidP="0071353E">
      <w:pPr>
        <w:rPr>
          <w:lang w:val="en-US" w:eastAsia="en-AU"/>
        </w:rPr>
      </w:pPr>
    </w:p>
    <w:p w14:paraId="1654CAAF" w14:textId="77777777" w:rsidR="00F636B4" w:rsidRDefault="00F636B4" w:rsidP="0071353E">
      <w:pPr>
        <w:rPr>
          <w:lang w:val="en-US" w:eastAsia="en-AU"/>
        </w:rPr>
      </w:pPr>
    </w:p>
    <w:p w14:paraId="4DF04E9A" w14:textId="77777777" w:rsidR="00F636B4" w:rsidRDefault="00F636B4" w:rsidP="0071353E">
      <w:pPr>
        <w:rPr>
          <w:lang w:val="en-US" w:eastAsia="en-AU"/>
        </w:rPr>
      </w:pPr>
    </w:p>
    <w:p w14:paraId="1704382C" w14:textId="77777777" w:rsidR="00F636B4" w:rsidRDefault="00F636B4" w:rsidP="0071353E">
      <w:pPr>
        <w:rPr>
          <w:lang w:val="en-US" w:eastAsia="en-AU"/>
        </w:rPr>
      </w:pPr>
    </w:p>
    <w:p w14:paraId="17EBBBBD" w14:textId="77777777" w:rsidR="00F636B4" w:rsidRDefault="00F636B4" w:rsidP="0071353E">
      <w:pPr>
        <w:rPr>
          <w:lang w:val="en-US" w:eastAsia="en-AU"/>
        </w:rPr>
      </w:pPr>
    </w:p>
    <w:p w14:paraId="498E0DA3" w14:textId="77777777" w:rsidR="00F636B4" w:rsidRDefault="00F636B4" w:rsidP="0071353E">
      <w:pPr>
        <w:rPr>
          <w:lang w:val="en-US" w:eastAsia="en-AU"/>
        </w:rPr>
      </w:pPr>
    </w:p>
    <w:p w14:paraId="69AE0718" w14:textId="77777777" w:rsidR="00F636B4" w:rsidRDefault="00F636B4" w:rsidP="0071353E">
      <w:pPr>
        <w:rPr>
          <w:lang w:val="en-US" w:eastAsia="en-AU"/>
        </w:rPr>
      </w:pPr>
    </w:p>
    <w:p w14:paraId="54531E9A" w14:textId="77777777" w:rsidR="0071353E" w:rsidRDefault="0071353E" w:rsidP="0071353E">
      <w:pPr>
        <w:rPr>
          <w:lang w:val="en-US" w:eastAsia="en-AU"/>
        </w:rPr>
      </w:pPr>
    </w:p>
    <w:p w14:paraId="13C9CF97" w14:textId="77777777" w:rsidR="0071353E" w:rsidRDefault="0071353E" w:rsidP="0071353E">
      <w:pPr>
        <w:rPr>
          <w:lang w:val="en-US" w:eastAsia="en-AU"/>
        </w:rPr>
      </w:pPr>
    </w:p>
    <w:p w14:paraId="402D9EEF" w14:textId="77777777" w:rsidR="0071353E" w:rsidRDefault="0071353E" w:rsidP="0071353E">
      <w:pPr>
        <w:rPr>
          <w:lang w:val="en-US" w:eastAsia="en-AU"/>
        </w:rPr>
      </w:pPr>
    </w:p>
    <w:p w14:paraId="313710D0" w14:textId="77777777" w:rsidR="0071353E" w:rsidRDefault="0071353E" w:rsidP="00CD1410">
      <w:pPr>
        <w:spacing w:line="240" w:lineRule="auto"/>
        <w:jc w:val="center"/>
        <w:rPr>
          <w:lang w:val="en-US" w:eastAsia="en-AU"/>
        </w:rPr>
      </w:pPr>
      <w:r>
        <w:rPr>
          <w:noProof/>
          <w:lang w:val="en-AU" w:eastAsia="en-AU"/>
        </w:rPr>
        <w:drawing>
          <wp:inline distT="0" distB="0" distL="0" distR="0" wp14:anchorId="618E92D6" wp14:editId="4F93FCA8">
            <wp:extent cx="502920" cy="502920"/>
            <wp:effectExtent l="0" t="0" r="0" b="0"/>
            <wp:docPr id="8" name="Picture 8" title="Image of Logo - Ampersand Health Writing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ew logo 1.5cm.jpg"/>
                    <pic:cNvPicPr/>
                  </pic:nvPicPr>
                  <pic:blipFill>
                    <a:blip r:embed="rId8">
                      <a:extLst>
                        <a:ext uri="{28A0092B-C50C-407E-A947-70E740481C1C}">
                          <a14:useLocalDpi xmlns:a14="http://schemas.microsoft.com/office/drawing/2010/main" val="0"/>
                        </a:ext>
                      </a:extLst>
                    </a:blip>
                    <a:stretch>
                      <a:fillRect/>
                    </a:stretch>
                  </pic:blipFill>
                  <pic:spPr>
                    <a:xfrm>
                      <a:off x="0" y="0"/>
                      <a:ext cx="502920" cy="502920"/>
                    </a:xfrm>
                    <a:prstGeom prst="rect">
                      <a:avLst/>
                    </a:prstGeom>
                  </pic:spPr>
                </pic:pic>
              </a:graphicData>
            </a:graphic>
          </wp:inline>
        </w:drawing>
      </w:r>
    </w:p>
    <w:p w14:paraId="288CDB2C" w14:textId="77777777" w:rsidR="0071353E" w:rsidRPr="00704A4A" w:rsidRDefault="0071353E" w:rsidP="0071353E">
      <w:pPr>
        <w:jc w:val="center"/>
        <w:rPr>
          <w:lang w:val="en-US" w:eastAsia="en-AU"/>
        </w:rPr>
      </w:pPr>
      <w:r>
        <w:rPr>
          <w:lang w:val="en-US" w:eastAsia="en-AU"/>
        </w:rPr>
        <w:t xml:space="preserve">Prepared by Ampersand Health Science Writing for the </w:t>
      </w:r>
      <w:r>
        <w:rPr>
          <w:lang w:val="en-US" w:eastAsia="en-AU"/>
        </w:rPr>
        <w:br/>
        <w:t>Australian Government Department of Health</w:t>
      </w:r>
    </w:p>
    <w:p w14:paraId="3EC0F822" w14:textId="77777777" w:rsidR="004A5194" w:rsidRDefault="004A5194" w:rsidP="00105BBD">
      <w:pPr>
        <w:pStyle w:val="Heading1"/>
        <w:rPr>
          <w:lang w:val="en-AU"/>
        </w:rPr>
        <w:sectPr w:rsidR="004A5194" w:rsidSect="00026031">
          <w:headerReference w:type="even" r:id="rId9"/>
          <w:headerReference w:type="default" r:id="rId10"/>
          <w:footerReference w:type="even" r:id="rId11"/>
          <w:footerReference w:type="default" r:id="rId12"/>
          <w:headerReference w:type="first" r:id="rId13"/>
          <w:pgSz w:w="11901" w:h="16817"/>
          <w:pgMar w:top="1134" w:right="1418" w:bottom="1134" w:left="1418" w:header="709" w:footer="709" w:gutter="0"/>
          <w:cols w:space="708"/>
          <w:titlePg/>
          <w:docGrid w:linePitch="360"/>
        </w:sectPr>
      </w:pPr>
    </w:p>
    <w:p w14:paraId="0BFBFF54" w14:textId="77777777" w:rsidR="0071353E" w:rsidRPr="00090A80" w:rsidRDefault="0071353E" w:rsidP="004A5194">
      <w:pPr>
        <w:rPr>
          <w:b/>
          <w:sz w:val="20"/>
          <w:szCs w:val="20"/>
          <w:lang w:val="en-AU"/>
        </w:rPr>
      </w:pPr>
      <w:r w:rsidRPr="00090A80">
        <w:rPr>
          <w:b/>
          <w:sz w:val="20"/>
          <w:szCs w:val="20"/>
          <w:lang w:val="en-AU"/>
        </w:rPr>
        <w:lastRenderedPageBreak/>
        <w:t>Contents</w:t>
      </w:r>
    </w:p>
    <w:p w14:paraId="670FB804" w14:textId="77777777" w:rsidR="00C8515B" w:rsidRDefault="00834372" w:rsidP="00C8515B">
      <w:pPr>
        <w:pStyle w:val="TOC1"/>
        <w:rPr>
          <w:rFonts w:asciiTheme="minorHAnsi" w:eastAsiaTheme="minorEastAsia" w:hAnsiTheme="minorHAnsi" w:cstheme="minorBidi"/>
          <w:color w:val="auto"/>
          <w:sz w:val="24"/>
          <w:lang w:val="en-GB"/>
        </w:rPr>
      </w:pPr>
      <w:r>
        <w:fldChar w:fldCharType="begin"/>
      </w:r>
      <w:r>
        <w:instrText xml:space="preserve"> TOC \o "2-3" \t "Heading 1,1" </w:instrText>
      </w:r>
      <w:r>
        <w:fldChar w:fldCharType="separate"/>
      </w:r>
      <w:r w:rsidR="00C8515B" w:rsidRPr="00446387">
        <w:t>1</w:t>
      </w:r>
      <w:r w:rsidR="00C8515B">
        <w:rPr>
          <w:rFonts w:asciiTheme="minorHAnsi" w:eastAsiaTheme="minorEastAsia" w:hAnsiTheme="minorHAnsi" w:cstheme="minorBidi"/>
          <w:color w:val="auto"/>
          <w:sz w:val="24"/>
          <w:lang w:val="en-GB"/>
        </w:rPr>
        <w:tab/>
      </w:r>
      <w:r w:rsidR="00C8515B" w:rsidRPr="00446387">
        <w:t>Process of the review</w:t>
      </w:r>
      <w:r w:rsidR="00C8515B">
        <w:tab/>
      </w:r>
      <w:r w:rsidR="00C8515B">
        <w:fldChar w:fldCharType="begin"/>
      </w:r>
      <w:r w:rsidR="00C8515B">
        <w:instrText xml:space="preserve"> PAGEREF _Toc40956463 \h </w:instrText>
      </w:r>
      <w:r w:rsidR="00C8515B">
        <w:fldChar w:fldCharType="separate"/>
      </w:r>
      <w:r w:rsidR="00C8515B">
        <w:t>8</w:t>
      </w:r>
      <w:r w:rsidR="00C8515B">
        <w:fldChar w:fldCharType="end"/>
      </w:r>
    </w:p>
    <w:p w14:paraId="61135196" w14:textId="77777777" w:rsidR="00C8515B" w:rsidRDefault="00C8515B">
      <w:pPr>
        <w:pStyle w:val="TOC2"/>
        <w:tabs>
          <w:tab w:val="left" w:pos="1418"/>
        </w:tabs>
        <w:rPr>
          <w:rFonts w:asciiTheme="minorHAnsi" w:eastAsiaTheme="minorEastAsia" w:hAnsiTheme="minorHAnsi" w:cstheme="minorBidi"/>
          <w:sz w:val="24"/>
          <w:lang w:val="en-GB"/>
        </w:rPr>
      </w:pPr>
      <w:r w:rsidRPr="00446387">
        <w:t>1.1</w:t>
      </w:r>
      <w:r>
        <w:rPr>
          <w:rFonts w:asciiTheme="minorHAnsi" w:eastAsiaTheme="minorEastAsia" w:hAnsiTheme="minorHAnsi" w:cstheme="minorBidi"/>
          <w:sz w:val="24"/>
          <w:lang w:val="en-GB"/>
        </w:rPr>
        <w:tab/>
      </w:r>
      <w:r w:rsidRPr="00446387">
        <w:t>Research questions</w:t>
      </w:r>
      <w:r>
        <w:tab/>
      </w:r>
      <w:r>
        <w:fldChar w:fldCharType="begin"/>
      </w:r>
      <w:r>
        <w:instrText xml:space="preserve"> PAGEREF _Toc40956464 \h </w:instrText>
      </w:r>
      <w:r>
        <w:fldChar w:fldCharType="separate"/>
      </w:r>
      <w:r>
        <w:t>8</w:t>
      </w:r>
      <w:r>
        <w:fldChar w:fldCharType="end"/>
      </w:r>
    </w:p>
    <w:p w14:paraId="3D2DC30E" w14:textId="77777777" w:rsidR="00C8515B" w:rsidRDefault="00C8515B">
      <w:pPr>
        <w:pStyle w:val="TOC2"/>
        <w:tabs>
          <w:tab w:val="left" w:pos="1418"/>
        </w:tabs>
        <w:rPr>
          <w:rFonts w:asciiTheme="minorHAnsi" w:eastAsiaTheme="minorEastAsia" w:hAnsiTheme="minorHAnsi" w:cstheme="minorBidi"/>
          <w:sz w:val="24"/>
          <w:lang w:val="en-GB"/>
        </w:rPr>
      </w:pPr>
      <w:r>
        <w:t>1.2</w:t>
      </w:r>
      <w:r>
        <w:rPr>
          <w:rFonts w:asciiTheme="minorHAnsi" w:eastAsiaTheme="minorEastAsia" w:hAnsiTheme="minorHAnsi" w:cstheme="minorBidi"/>
          <w:sz w:val="24"/>
          <w:lang w:val="en-GB"/>
        </w:rPr>
        <w:tab/>
      </w:r>
      <w:r>
        <w:t>Inclusion and exclusion criteria</w:t>
      </w:r>
      <w:r>
        <w:tab/>
      </w:r>
      <w:r>
        <w:fldChar w:fldCharType="begin"/>
      </w:r>
      <w:r>
        <w:instrText xml:space="preserve"> PAGEREF _Toc40956465 \h </w:instrText>
      </w:r>
      <w:r>
        <w:fldChar w:fldCharType="separate"/>
      </w:r>
      <w:r>
        <w:t>9</w:t>
      </w:r>
      <w:r>
        <w:fldChar w:fldCharType="end"/>
      </w:r>
    </w:p>
    <w:p w14:paraId="1FA0C894" w14:textId="77777777" w:rsidR="00C8515B" w:rsidRDefault="00C8515B">
      <w:pPr>
        <w:pStyle w:val="TOC2"/>
        <w:tabs>
          <w:tab w:val="left" w:pos="1418"/>
        </w:tabs>
        <w:rPr>
          <w:rFonts w:asciiTheme="minorHAnsi" w:eastAsiaTheme="minorEastAsia" w:hAnsiTheme="minorHAnsi" w:cstheme="minorBidi"/>
          <w:sz w:val="24"/>
          <w:lang w:val="en-GB"/>
        </w:rPr>
      </w:pPr>
      <w:r w:rsidRPr="00446387">
        <w:t>1.3</w:t>
      </w:r>
      <w:r>
        <w:rPr>
          <w:rFonts w:asciiTheme="minorHAnsi" w:eastAsiaTheme="minorEastAsia" w:hAnsiTheme="minorHAnsi" w:cstheme="minorBidi"/>
          <w:sz w:val="24"/>
          <w:lang w:val="en-GB"/>
        </w:rPr>
        <w:tab/>
      </w:r>
      <w:r w:rsidRPr="00446387">
        <w:t>Selection of outcomes for GRADE analysis</w:t>
      </w:r>
      <w:r>
        <w:tab/>
      </w:r>
      <w:r>
        <w:fldChar w:fldCharType="begin"/>
      </w:r>
      <w:r>
        <w:instrText xml:space="preserve"> PAGEREF _Toc40956466 \h </w:instrText>
      </w:r>
      <w:r>
        <w:fldChar w:fldCharType="separate"/>
      </w:r>
      <w:r>
        <w:t>10</w:t>
      </w:r>
      <w:r>
        <w:fldChar w:fldCharType="end"/>
      </w:r>
    </w:p>
    <w:p w14:paraId="763B9D18" w14:textId="77777777" w:rsidR="00C8515B" w:rsidRDefault="00C8515B">
      <w:pPr>
        <w:pStyle w:val="TOC2"/>
        <w:tabs>
          <w:tab w:val="left" w:pos="1418"/>
        </w:tabs>
        <w:rPr>
          <w:rFonts w:asciiTheme="minorHAnsi" w:eastAsiaTheme="minorEastAsia" w:hAnsiTheme="minorHAnsi" w:cstheme="minorBidi"/>
          <w:sz w:val="24"/>
          <w:lang w:val="en-GB"/>
        </w:rPr>
      </w:pPr>
      <w:r w:rsidRPr="00446387">
        <w:t>1.4</w:t>
      </w:r>
      <w:r>
        <w:rPr>
          <w:rFonts w:asciiTheme="minorHAnsi" w:eastAsiaTheme="minorEastAsia" w:hAnsiTheme="minorHAnsi" w:cstheme="minorBidi"/>
          <w:sz w:val="24"/>
          <w:lang w:val="en-GB"/>
        </w:rPr>
        <w:tab/>
      </w:r>
      <w:r w:rsidRPr="00446387">
        <w:t>Quality assessment</w:t>
      </w:r>
      <w:r>
        <w:tab/>
      </w:r>
      <w:r>
        <w:fldChar w:fldCharType="begin"/>
      </w:r>
      <w:r>
        <w:instrText xml:space="preserve"> PAGEREF _Toc40956467 \h </w:instrText>
      </w:r>
      <w:r>
        <w:fldChar w:fldCharType="separate"/>
      </w:r>
      <w:r>
        <w:t>11</w:t>
      </w:r>
      <w:r>
        <w:fldChar w:fldCharType="end"/>
      </w:r>
    </w:p>
    <w:p w14:paraId="68069EEC" w14:textId="77777777" w:rsidR="00C8515B" w:rsidRDefault="00C8515B">
      <w:pPr>
        <w:pStyle w:val="TOC2"/>
        <w:tabs>
          <w:tab w:val="left" w:pos="1418"/>
        </w:tabs>
        <w:rPr>
          <w:rFonts w:asciiTheme="minorHAnsi" w:eastAsiaTheme="minorEastAsia" w:hAnsiTheme="minorHAnsi" w:cstheme="minorBidi"/>
          <w:sz w:val="24"/>
          <w:lang w:val="en-GB"/>
        </w:rPr>
      </w:pPr>
      <w:r>
        <w:t>1.5</w:t>
      </w:r>
      <w:r>
        <w:rPr>
          <w:rFonts w:asciiTheme="minorHAnsi" w:eastAsiaTheme="minorEastAsia" w:hAnsiTheme="minorHAnsi" w:cstheme="minorBidi"/>
          <w:sz w:val="24"/>
          <w:lang w:val="en-GB"/>
        </w:rPr>
        <w:tab/>
      </w:r>
      <w:r>
        <w:t>Grading of the certainty of the body of evidence</w:t>
      </w:r>
      <w:r>
        <w:tab/>
      </w:r>
      <w:r>
        <w:fldChar w:fldCharType="begin"/>
      </w:r>
      <w:r>
        <w:instrText xml:space="preserve"> PAGEREF _Toc40956468 \h </w:instrText>
      </w:r>
      <w:r>
        <w:fldChar w:fldCharType="separate"/>
      </w:r>
      <w:r>
        <w:t>12</w:t>
      </w:r>
      <w:r>
        <w:fldChar w:fldCharType="end"/>
      </w:r>
    </w:p>
    <w:p w14:paraId="610BB1A7" w14:textId="77777777" w:rsidR="00C8515B" w:rsidRDefault="00C8515B" w:rsidP="00C8515B">
      <w:pPr>
        <w:pStyle w:val="TOC1"/>
        <w:rPr>
          <w:rFonts w:asciiTheme="minorHAnsi" w:eastAsiaTheme="minorEastAsia" w:hAnsiTheme="minorHAnsi" w:cstheme="minorBidi"/>
          <w:color w:val="auto"/>
          <w:sz w:val="24"/>
          <w:lang w:val="en-GB"/>
        </w:rPr>
      </w:pPr>
      <w:r>
        <w:t>2</w:t>
      </w:r>
      <w:r>
        <w:rPr>
          <w:rFonts w:asciiTheme="minorHAnsi" w:eastAsiaTheme="minorEastAsia" w:hAnsiTheme="minorHAnsi" w:cstheme="minorBidi"/>
          <w:color w:val="auto"/>
          <w:sz w:val="24"/>
          <w:lang w:val="en-GB"/>
        </w:rPr>
        <w:tab/>
      </w:r>
      <w:r>
        <w:t>Dietary advice</w:t>
      </w:r>
      <w:r>
        <w:tab/>
      </w:r>
      <w:r>
        <w:fldChar w:fldCharType="begin"/>
      </w:r>
      <w:r>
        <w:instrText xml:space="preserve"> PAGEREF _Toc40956469 \h </w:instrText>
      </w:r>
      <w:r>
        <w:fldChar w:fldCharType="separate"/>
      </w:r>
      <w:r>
        <w:t>13</w:t>
      </w:r>
      <w:r>
        <w:fldChar w:fldCharType="end"/>
      </w:r>
    </w:p>
    <w:p w14:paraId="18AB3F6B" w14:textId="77777777" w:rsidR="00C8515B" w:rsidRDefault="00C8515B" w:rsidP="00C8515B">
      <w:pPr>
        <w:pStyle w:val="TOC2"/>
        <w:rPr>
          <w:rFonts w:asciiTheme="minorHAnsi" w:eastAsiaTheme="minorEastAsia" w:hAnsiTheme="minorHAnsi" w:cstheme="minorBidi"/>
          <w:sz w:val="24"/>
          <w:lang w:val="en-GB"/>
        </w:rPr>
      </w:pPr>
      <w:r>
        <w:t>2.1</w:t>
      </w:r>
      <w:r>
        <w:rPr>
          <w:rFonts w:asciiTheme="minorHAnsi" w:eastAsiaTheme="minorEastAsia" w:hAnsiTheme="minorHAnsi" w:cstheme="minorBidi"/>
          <w:sz w:val="24"/>
          <w:lang w:val="en-GB"/>
        </w:rPr>
        <w:tab/>
      </w:r>
      <w:r w:rsidRPr="00446387">
        <w:rPr>
          <w:b/>
        </w:rPr>
        <w:t>Q1</w:t>
      </w:r>
      <w:r>
        <w:t>: What dietary advice should be provided to women in pregnancy, including population-specific groups</w:t>
      </w:r>
      <w:r w:rsidRPr="00446387">
        <w:t>?</w:t>
      </w:r>
      <w:r>
        <w:tab/>
      </w:r>
      <w:r>
        <w:fldChar w:fldCharType="begin"/>
      </w:r>
      <w:r>
        <w:instrText xml:space="preserve"> PAGEREF _Toc40956470 \h </w:instrText>
      </w:r>
      <w:r>
        <w:fldChar w:fldCharType="separate"/>
      </w:r>
      <w:r>
        <w:t>13</w:t>
      </w:r>
      <w:r>
        <w:fldChar w:fldCharType="end"/>
      </w:r>
    </w:p>
    <w:p w14:paraId="7CACA6FC" w14:textId="77777777" w:rsidR="00C8515B" w:rsidRDefault="00C8515B">
      <w:pPr>
        <w:pStyle w:val="TOC3"/>
        <w:tabs>
          <w:tab w:val="left" w:pos="1418"/>
        </w:tabs>
        <w:rPr>
          <w:rFonts w:asciiTheme="minorHAnsi" w:eastAsiaTheme="minorEastAsia" w:hAnsiTheme="minorHAnsi" w:cstheme="minorBidi"/>
          <w:sz w:val="24"/>
          <w:lang w:val="en-GB"/>
        </w:rPr>
      </w:pPr>
      <w:r>
        <w:t>2.1.1</w:t>
      </w:r>
      <w:r>
        <w:rPr>
          <w:rFonts w:asciiTheme="minorHAnsi" w:eastAsiaTheme="minorEastAsia" w:hAnsiTheme="minorHAnsi" w:cstheme="minorBidi"/>
          <w:sz w:val="24"/>
          <w:lang w:val="en-GB"/>
        </w:rPr>
        <w:tab/>
      </w:r>
      <w:r>
        <w:t>Background</w:t>
      </w:r>
      <w:r>
        <w:tab/>
      </w:r>
      <w:r>
        <w:fldChar w:fldCharType="begin"/>
      </w:r>
      <w:r>
        <w:instrText xml:space="preserve"> PAGEREF _Toc40956471 \h </w:instrText>
      </w:r>
      <w:r>
        <w:fldChar w:fldCharType="separate"/>
      </w:r>
      <w:r>
        <w:t>13</w:t>
      </w:r>
      <w:r>
        <w:fldChar w:fldCharType="end"/>
      </w:r>
    </w:p>
    <w:p w14:paraId="068F1DD1" w14:textId="77777777" w:rsidR="00C8515B" w:rsidRDefault="00C8515B">
      <w:pPr>
        <w:pStyle w:val="TOC3"/>
        <w:tabs>
          <w:tab w:val="left" w:pos="1418"/>
        </w:tabs>
        <w:rPr>
          <w:rFonts w:asciiTheme="minorHAnsi" w:eastAsiaTheme="minorEastAsia" w:hAnsiTheme="minorHAnsi" w:cstheme="minorBidi"/>
          <w:sz w:val="24"/>
          <w:lang w:val="en-GB"/>
        </w:rPr>
      </w:pPr>
      <w:r>
        <w:t>2.1.2</w:t>
      </w:r>
      <w:r>
        <w:rPr>
          <w:rFonts w:asciiTheme="minorHAnsi" w:eastAsiaTheme="minorEastAsia" w:hAnsiTheme="minorHAnsi" w:cstheme="minorBidi"/>
          <w:sz w:val="24"/>
          <w:lang w:val="en-GB"/>
        </w:rPr>
        <w:tab/>
      </w:r>
      <w:r>
        <w:t>Dietary patterns</w:t>
      </w:r>
      <w:r>
        <w:tab/>
      </w:r>
      <w:r>
        <w:fldChar w:fldCharType="begin"/>
      </w:r>
      <w:r>
        <w:instrText xml:space="preserve"> PAGEREF _Toc40956472 \h </w:instrText>
      </w:r>
      <w:r>
        <w:fldChar w:fldCharType="separate"/>
      </w:r>
      <w:r>
        <w:t>14</w:t>
      </w:r>
      <w:r>
        <w:fldChar w:fldCharType="end"/>
      </w:r>
    </w:p>
    <w:p w14:paraId="3B778F9A" w14:textId="77777777" w:rsidR="00C8515B" w:rsidRDefault="00C8515B">
      <w:pPr>
        <w:pStyle w:val="TOC3"/>
        <w:tabs>
          <w:tab w:val="left" w:pos="1418"/>
        </w:tabs>
        <w:rPr>
          <w:rFonts w:asciiTheme="minorHAnsi" w:eastAsiaTheme="minorEastAsia" w:hAnsiTheme="minorHAnsi" w:cstheme="minorBidi"/>
          <w:sz w:val="24"/>
          <w:lang w:val="en-GB"/>
        </w:rPr>
      </w:pPr>
      <w:r>
        <w:t>2.1.3</w:t>
      </w:r>
      <w:r>
        <w:rPr>
          <w:rFonts w:asciiTheme="minorHAnsi" w:eastAsiaTheme="minorEastAsia" w:hAnsiTheme="minorHAnsi" w:cstheme="minorBidi"/>
          <w:sz w:val="24"/>
          <w:lang w:val="en-GB"/>
        </w:rPr>
        <w:tab/>
      </w:r>
      <w:r>
        <w:t>Mediterranean diet</w:t>
      </w:r>
      <w:r>
        <w:tab/>
      </w:r>
      <w:r>
        <w:fldChar w:fldCharType="begin"/>
      </w:r>
      <w:r>
        <w:instrText xml:space="preserve"> PAGEREF _Toc40956473 \h </w:instrText>
      </w:r>
      <w:r>
        <w:fldChar w:fldCharType="separate"/>
      </w:r>
      <w:r>
        <w:t>15</w:t>
      </w:r>
      <w:r>
        <w:fldChar w:fldCharType="end"/>
      </w:r>
    </w:p>
    <w:p w14:paraId="74CCD505" w14:textId="77777777" w:rsidR="00C8515B" w:rsidRDefault="00C8515B">
      <w:pPr>
        <w:pStyle w:val="TOC3"/>
        <w:tabs>
          <w:tab w:val="left" w:pos="1418"/>
        </w:tabs>
        <w:rPr>
          <w:rFonts w:asciiTheme="minorHAnsi" w:eastAsiaTheme="minorEastAsia" w:hAnsiTheme="minorHAnsi" w:cstheme="minorBidi"/>
          <w:sz w:val="24"/>
          <w:lang w:val="en-GB"/>
        </w:rPr>
      </w:pPr>
      <w:r>
        <w:t>2.1.4</w:t>
      </w:r>
      <w:r>
        <w:rPr>
          <w:rFonts w:asciiTheme="minorHAnsi" w:eastAsiaTheme="minorEastAsia" w:hAnsiTheme="minorHAnsi" w:cstheme="minorBidi"/>
          <w:sz w:val="24"/>
          <w:lang w:val="en-GB"/>
        </w:rPr>
        <w:tab/>
      </w:r>
      <w:r>
        <w:t>Dietary Approaches to Stop Hypertension (DASH) diet</w:t>
      </w:r>
      <w:r>
        <w:tab/>
      </w:r>
      <w:r>
        <w:fldChar w:fldCharType="begin"/>
      </w:r>
      <w:r>
        <w:instrText xml:space="preserve"> PAGEREF _Toc40956474 \h </w:instrText>
      </w:r>
      <w:r>
        <w:fldChar w:fldCharType="separate"/>
      </w:r>
      <w:r>
        <w:t>16</w:t>
      </w:r>
      <w:r>
        <w:fldChar w:fldCharType="end"/>
      </w:r>
    </w:p>
    <w:p w14:paraId="711504FE" w14:textId="77777777" w:rsidR="00C8515B" w:rsidRDefault="00C8515B">
      <w:pPr>
        <w:pStyle w:val="TOC3"/>
        <w:tabs>
          <w:tab w:val="left" w:pos="1418"/>
        </w:tabs>
        <w:rPr>
          <w:rFonts w:asciiTheme="minorHAnsi" w:eastAsiaTheme="minorEastAsia" w:hAnsiTheme="minorHAnsi" w:cstheme="minorBidi"/>
          <w:sz w:val="24"/>
          <w:lang w:val="en-GB"/>
        </w:rPr>
      </w:pPr>
      <w:r>
        <w:t>2.1.5</w:t>
      </w:r>
      <w:r>
        <w:rPr>
          <w:rFonts w:asciiTheme="minorHAnsi" w:eastAsiaTheme="minorEastAsia" w:hAnsiTheme="minorHAnsi" w:cstheme="minorBidi"/>
          <w:sz w:val="24"/>
          <w:lang w:val="en-GB"/>
        </w:rPr>
        <w:tab/>
      </w:r>
      <w:r>
        <w:t>Vegetarian and vegan diets</w:t>
      </w:r>
      <w:r>
        <w:tab/>
      </w:r>
      <w:r>
        <w:fldChar w:fldCharType="begin"/>
      </w:r>
      <w:r>
        <w:instrText xml:space="preserve"> PAGEREF _Toc40956475 \h </w:instrText>
      </w:r>
      <w:r>
        <w:fldChar w:fldCharType="separate"/>
      </w:r>
      <w:r>
        <w:t>16</w:t>
      </w:r>
      <w:r>
        <w:fldChar w:fldCharType="end"/>
      </w:r>
    </w:p>
    <w:p w14:paraId="4E6D7EEE" w14:textId="77777777" w:rsidR="00C8515B" w:rsidRDefault="00C8515B">
      <w:pPr>
        <w:pStyle w:val="TOC3"/>
        <w:tabs>
          <w:tab w:val="left" w:pos="1418"/>
        </w:tabs>
        <w:rPr>
          <w:rFonts w:asciiTheme="minorHAnsi" w:eastAsiaTheme="minorEastAsia" w:hAnsiTheme="minorHAnsi" w:cstheme="minorBidi"/>
          <w:sz w:val="24"/>
          <w:lang w:val="en-GB"/>
        </w:rPr>
      </w:pPr>
      <w:r>
        <w:t>2.1.6</w:t>
      </w:r>
      <w:r>
        <w:rPr>
          <w:rFonts w:asciiTheme="minorHAnsi" w:eastAsiaTheme="minorEastAsia" w:hAnsiTheme="minorHAnsi" w:cstheme="minorBidi"/>
          <w:sz w:val="24"/>
          <w:lang w:val="en-GB"/>
        </w:rPr>
        <w:tab/>
      </w:r>
      <w:r>
        <w:t>Fasting</w:t>
      </w:r>
      <w:r>
        <w:tab/>
      </w:r>
      <w:r>
        <w:fldChar w:fldCharType="begin"/>
      </w:r>
      <w:r>
        <w:instrText xml:space="preserve"> PAGEREF _Toc40956476 \h </w:instrText>
      </w:r>
      <w:r>
        <w:fldChar w:fldCharType="separate"/>
      </w:r>
      <w:r>
        <w:t>16</w:t>
      </w:r>
      <w:r>
        <w:fldChar w:fldCharType="end"/>
      </w:r>
    </w:p>
    <w:p w14:paraId="59AB57A3" w14:textId="77777777" w:rsidR="00C8515B" w:rsidRDefault="00C8515B">
      <w:pPr>
        <w:pStyle w:val="TOC3"/>
        <w:tabs>
          <w:tab w:val="left" w:pos="1418"/>
        </w:tabs>
        <w:rPr>
          <w:rFonts w:asciiTheme="minorHAnsi" w:eastAsiaTheme="minorEastAsia" w:hAnsiTheme="minorHAnsi" w:cstheme="minorBidi"/>
          <w:sz w:val="24"/>
          <w:lang w:val="en-GB"/>
        </w:rPr>
      </w:pPr>
      <w:r>
        <w:t>2.1.7</w:t>
      </w:r>
      <w:r>
        <w:rPr>
          <w:rFonts w:asciiTheme="minorHAnsi" w:eastAsiaTheme="minorEastAsia" w:hAnsiTheme="minorHAnsi" w:cstheme="minorBidi"/>
          <w:sz w:val="24"/>
          <w:lang w:val="en-GB"/>
        </w:rPr>
        <w:tab/>
      </w:r>
      <w:r>
        <w:t>Evidence summary</w:t>
      </w:r>
      <w:r>
        <w:tab/>
      </w:r>
      <w:r>
        <w:fldChar w:fldCharType="begin"/>
      </w:r>
      <w:r>
        <w:instrText xml:space="preserve"> PAGEREF _Toc40956477 \h </w:instrText>
      </w:r>
      <w:r>
        <w:fldChar w:fldCharType="separate"/>
      </w:r>
      <w:r>
        <w:t>17</w:t>
      </w:r>
      <w:r>
        <w:fldChar w:fldCharType="end"/>
      </w:r>
    </w:p>
    <w:p w14:paraId="1D4DE6A0" w14:textId="77777777" w:rsidR="00C8515B" w:rsidRDefault="00C8515B">
      <w:pPr>
        <w:pStyle w:val="TOC3"/>
        <w:tabs>
          <w:tab w:val="left" w:pos="1418"/>
        </w:tabs>
        <w:rPr>
          <w:rFonts w:asciiTheme="minorHAnsi" w:eastAsiaTheme="minorEastAsia" w:hAnsiTheme="minorHAnsi" w:cstheme="minorBidi"/>
          <w:sz w:val="24"/>
          <w:lang w:val="en-GB"/>
        </w:rPr>
      </w:pPr>
      <w:r>
        <w:t>2.1.8</w:t>
      </w:r>
      <w:r>
        <w:rPr>
          <w:rFonts w:asciiTheme="minorHAnsi" w:eastAsiaTheme="minorEastAsia" w:hAnsiTheme="minorHAnsi" w:cstheme="minorBidi"/>
          <w:sz w:val="24"/>
          <w:lang w:val="en-GB"/>
        </w:rPr>
        <w:tab/>
      </w:r>
      <w:r>
        <w:t>Consumer summary</w:t>
      </w:r>
      <w:r>
        <w:tab/>
      </w:r>
      <w:r>
        <w:fldChar w:fldCharType="begin"/>
      </w:r>
      <w:r>
        <w:instrText xml:space="preserve"> PAGEREF _Toc40956478 \h </w:instrText>
      </w:r>
      <w:r>
        <w:fldChar w:fldCharType="separate"/>
      </w:r>
      <w:r>
        <w:t>17</w:t>
      </w:r>
      <w:r>
        <w:fldChar w:fldCharType="end"/>
      </w:r>
    </w:p>
    <w:p w14:paraId="50955CDE" w14:textId="77777777" w:rsidR="00C8515B" w:rsidRDefault="00C8515B">
      <w:pPr>
        <w:pStyle w:val="TOC3"/>
        <w:tabs>
          <w:tab w:val="left" w:pos="1418"/>
        </w:tabs>
        <w:rPr>
          <w:rFonts w:asciiTheme="minorHAnsi" w:eastAsiaTheme="minorEastAsia" w:hAnsiTheme="minorHAnsi" w:cstheme="minorBidi"/>
          <w:sz w:val="24"/>
          <w:lang w:val="en-GB"/>
        </w:rPr>
      </w:pPr>
      <w:r>
        <w:t>2.1.9</w:t>
      </w:r>
      <w:r>
        <w:rPr>
          <w:rFonts w:asciiTheme="minorHAnsi" w:eastAsiaTheme="minorEastAsia" w:hAnsiTheme="minorHAnsi" w:cstheme="minorBidi"/>
          <w:sz w:val="24"/>
          <w:lang w:val="en-GB"/>
        </w:rPr>
        <w:tab/>
      </w:r>
      <w:r>
        <w:t>Evidence tables</w:t>
      </w:r>
      <w:r>
        <w:tab/>
      </w:r>
      <w:r>
        <w:fldChar w:fldCharType="begin"/>
      </w:r>
      <w:r>
        <w:instrText xml:space="preserve"> PAGEREF _Toc40956479 \h </w:instrText>
      </w:r>
      <w:r>
        <w:fldChar w:fldCharType="separate"/>
      </w:r>
      <w:r>
        <w:t>18</w:t>
      </w:r>
      <w:r>
        <w:fldChar w:fldCharType="end"/>
      </w:r>
    </w:p>
    <w:p w14:paraId="0D189B33" w14:textId="77777777" w:rsidR="00C8515B" w:rsidRDefault="00C8515B">
      <w:pPr>
        <w:pStyle w:val="TOC2"/>
        <w:tabs>
          <w:tab w:val="left" w:pos="1418"/>
        </w:tabs>
        <w:rPr>
          <w:rFonts w:asciiTheme="minorHAnsi" w:eastAsiaTheme="minorEastAsia" w:hAnsiTheme="minorHAnsi" w:cstheme="minorBidi"/>
          <w:sz w:val="24"/>
          <w:lang w:val="en-GB"/>
        </w:rPr>
      </w:pPr>
      <w:r>
        <w:t>2.2</w:t>
      </w:r>
      <w:r>
        <w:rPr>
          <w:rFonts w:asciiTheme="minorHAnsi" w:eastAsiaTheme="minorEastAsia" w:hAnsiTheme="minorHAnsi" w:cstheme="minorBidi"/>
          <w:sz w:val="24"/>
          <w:lang w:val="en-GB"/>
        </w:rPr>
        <w:tab/>
      </w:r>
      <w:r w:rsidRPr="00446387">
        <w:rPr>
          <w:b/>
        </w:rPr>
        <w:t>Q2</w:t>
      </w:r>
      <w:r>
        <w:t>: Which foods should be promoted and which avoided during pregnancy?</w:t>
      </w:r>
      <w:r>
        <w:tab/>
      </w:r>
      <w:r>
        <w:fldChar w:fldCharType="begin"/>
      </w:r>
      <w:r>
        <w:instrText xml:space="preserve"> PAGEREF _Toc40956480 \h </w:instrText>
      </w:r>
      <w:r>
        <w:fldChar w:fldCharType="separate"/>
      </w:r>
      <w:r>
        <w:t>49</w:t>
      </w:r>
      <w:r>
        <w:fldChar w:fldCharType="end"/>
      </w:r>
    </w:p>
    <w:p w14:paraId="0406B23F" w14:textId="77777777" w:rsidR="00C8515B" w:rsidRDefault="00C8515B">
      <w:pPr>
        <w:pStyle w:val="TOC3"/>
        <w:tabs>
          <w:tab w:val="left" w:pos="1418"/>
        </w:tabs>
        <w:rPr>
          <w:rFonts w:asciiTheme="minorHAnsi" w:eastAsiaTheme="minorEastAsia" w:hAnsiTheme="minorHAnsi" w:cstheme="minorBidi"/>
          <w:sz w:val="24"/>
          <w:lang w:val="en-GB"/>
        </w:rPr>
      </w:pPr>
      <w:r>
        <w:t>2.2.1</w:t>
      </w:r>
      <w:r>
        <w:rPr>
          <w:rFonts w:asciiTheme="minorHAnsi" w:eastAsiaTheme="minorEastAsia" w:hAnsiTheme="minorHAnsi" w:cstheme="minorBidi"/>
          <w:sz w:val="24"/>
          <w:lang w:val="en-GB"/>
        </w:rPr>
        <w:tab/>
      </w:r>
      <w:r>
        <w:t>Background</w:t>
      </w:r>
      <w:r>
        <w:tab/>
      </w:r>
      <w:r>
        <w:fldChar w:fldCharType="begin"/>
      </w:r>
      <w:r>
        <w:instrText xml:space="preserve"> PAGEREF _Toc40956481 \h </w:instrText>
      </w:r>
      <w:r>
        <w:fldChar w:fldCharType="separate"/>
      </w:r>
      <w:r>
        <w:t>49</w:t>
      </w:r>
      <w:r>
        <w:fldChar w:fldCharType="end"/>
      </w:r>
    </w:p>
    <w:p w14:paraId="0FF0CFA4" w14:textId="77777777" w:rsidR="00C8515B" w:rsidRDefault="00C8515B">
      <w:pPr>
        <w:pStyle w:val="TOC3"/>
        <w:tabs>
          <w:tab w:val="left" w:pos="1418"/>
        </w:tabs>
        <w:rPr>
          <w:rFonts w:asciiTheme="minorHAnsi" w:eastAsiaTheme="minorEastAsia" w:hAnsiTheme="minorHAnsi" w:cstheme="minorBidi"/>
          <w:sz w:val="24"/>
          <w:lang w:val="en-GB"/>
        </w:rPr>
      </w:pPr>
      <w:r>
        <w:t>2.2.2</w:t>
      </w:r>
      <w:r>
        <w:rPr>
          <w:rFonts w:asciiTheme="minorHAnsi" w:eastAsiaTheme="minorEastAsia" w:hAnsiTheme="minorHAnsi" w:cstheme="minorBidi"/>
          <w:sz w:val="24"/>
          <w:lang w:val="en-GB"/>
        </w:rPr>
        <w:tab/>
      </w:r>
      <w:r>
        <w:t>Fruit and vegetables</w:t>
      </w:r>
      <w:r>
        <w:tab/>
      </w:r>
      <w:r>
        <w:fldChar w:fldCharType="begin"/>
      </w:r>
      <w:r>
        <w:instrText xml:space="preserve"> PAGEREF _Toc40956482 \h </w:instrText>
      </w:r>
      <w:r>
        <w:fldChar w:fldCharType="separate"/>
      </w:r>
      <w:r>
        <w:t>49</w:t>
      </w:r>
      <w:r>
        <w:fldChar w:fldCharType="end"/>
      </w:r>
    </w:p>
    <w:p w14:paraId="245A7543" w14:textId="77777777" w:rsidR="00C8515B" w:rsidRDefault="00C8515B">
      <w:pPr>
        <w:pStyle w:val="TOC3"/>
        <w:tabs>
          <w:tab w:val="left" w:pos="1418"/>
        </w:tabs>
        <w:rPr>
          <w:rFonts w:asciiTheme="minorHAnsi" w:eastAsiaTheme="minorEastAsia" w:hAnsiTheme="minorHAnsi" w:cstheme="minorBidi"/>
          <w:sz w:val="24"/>
          <w:lang w:val="en-GB"/>
        </w:rPr>
      </w:pPr>
      <w:r>
        <w:t>2.2.3</w:t>
      </w:r>
      <w:r>
        <w:rPr>
          <w:rFonts w:asciiTheme="minorHAnsi" w:eastAsiaTheme="minorEastAsia" w:hAnsiTheme="minorHAnsi" w:cstheme="minorBidi"/>
          <w:sz w:val="24"/>
          <w:lang w:val="en-GB"/>
        </w:rPr>
        <w:tab/>
      </w:r>
      <w:r>
        <w:t>Meat</w:t>
      </w:r>
      <w:r>
        <w:tab/>
      </w:r>
      <w:r>
        <w:fldChar w:fldCharType="begin"/>
      </w:r>
      <w:r>
        <w:instrText xml:space="preserve"> PAGEREF _Toc40956483 \h </w:instrText>
      </w:r>
      <w:r>
        <w:fldChar w:fldCharType="separate"/>
      </w:r>
      <w:r>
        <w:t>50</w:t>
      </w:r>
      <w:r>
        <w:fldChar w:fldCharType="end"/>
      </w:r>
    </w:p>
    <w:p w14:paraId="3D514509" w14:textId="77777777" w:rsidR="00C8515B" w:rsidRDefault="00C8515B">
      <w:pPr>
        <w:pStyle w:val="TOC3"/>
        <w:tabs>
          <w:tab w:val="left" w:pos="1418"/>
        </w:tabs>
        <w:rPr>
          <w:rFonts w:asciiTheme="minorHAnsi" w:eastAsiaTheme="minorEastAsia" w:hAnsiTheme="minorHAnsi" w:cstheme="minorBidi"/>
          <w:sz w:val="24"/>
          <w:lang w:val="en-GB"/>
        </w:rPr>
      </w:pPr>
      <w:r>
        <w:t>2.2.4</w:t>
      </w:r>
      <w:r>
        <w:rPr>
          <w:rFonts w:asciiTheme="minorHAnsi" w:eastAsiaTheme="minorEastAsia" w:hAnsiTheme="minorHAnsi" w:cstheme="minorBidi"/>
          <w:sz w:val="24"/>
          <w:lang w:val="en-GB"/>
        </w:rPr>
        <w:tab/>
      </w:r>
      <w:r>
        <w:t>Fish</w:t>
      </w:r>
      <w:r>
        <w:tab/>
      </w:r>
      <w:r>
        <w:fldChar w:fldCharType="begin"/>
      </w:r>
      <w:r>
        <w:instrText xml:space="preserve"> PAGEREF _Toc40956484 \h </w:instrText>
      </w:r>
      <w:r>
        <w:fldChar w:fldCharType="separate"/>
      </w:r>
      <w:r>
        <w:t>50</w:t>
      </w:r>
      <w:r>
        <w:fldChar w:fldCharType="end"/>
      </w:r>
    </w:p>
    <w:p w14:paraId="71D23EDC" w14:textId="77777777" w:rsidR="00C8515B" w:rsidRDefault="00C8515B">
      <w:pPr>
        <w:pStyle w:val="TOC3"/>
        <w:tabs>
          <w:tab w:val="left" w:pos="1418"/>
        </w:tabs>
        <w:rPr>
          <w:rFonts w:asciiTheme="minorHAnsi" w:eastAsiaTheme="minorEastAsia" w:hAnsiTheme="minorHAnsi" w:cstheme="minorBidi"/>
          <w:sz w:val="24"/>
          <w:lang w:val="en-GB"/>
        </w:rPr>
      </w:pPr>
      <w:r>
        <w:t>2.2.5</w:t>
      </w:r>
      <w:r>
        <w:rPr>
          <w:rFonts w:asciiTheme="minorHAnsi" w:eastAsiaTheme="minorEastAsia" w:hAnsiTheme="minorHAnsi" w:cstheme="minorBidi"/>
          <w:sz w:val="24"/>
          <w:lang w:val="en-GB"/>
        </w:rPr>
        <w:tab/>
      </w:r>
      <w:r>
        <w:t>Dairy products</w:t>
      </w:r>
      <w:r>
        <w:tab/>
      </w:r>
      <w:r>
        <w:fldChar w:fldCharType="begin"/>
      </w:r>
      <w:r>
        <w:instrText xml:space="preserve"> PAGEREF _Toc40956485 \h </w:instrText>
      </w:r>
      <w:r>
        <w:fldChar w:fldCharType="separate"/>
      </w:r>
      <w:r>
        <w:t>51</w:t>
      </w:r>
      <w:r>
        <w:fldChar w:fldCharType="end"/>
      </w:r>
    </w:p>
    <w:p w14:paraId="29C280E6" w14:textId="77777777" w:rsidR="00C8515B" w:rsidRDefault="00C8515B">
      <w:pPr>
        <w:pStyle w:val="TOC3"/>
        <w:tabs>
          <w:tab w:val="left" w:pos="1418"/>
        </w:tabs>
        <w:rPr>
          <w:rFonts w:asciiTheme="minorHAnsi" w:eastAsiaTheme="minorEastAsia" w:hAnsiTheme="minorHAnsi" w:cstheme="minorBidi"/>
          <w:sz w:val="24"/>
          <w:lang w:val="en-GB"/>
        </w:rPr>
      </w:pPr>
      <w:r>
        <w:t>2.2.6</w:t>
      </w:r>
      <w:r>
        <w:rPr>
          <w:rFonts w:asciiTheme="minorHAnsi" w:eastAsiaTheme="minorEastAsia" w:hAnsiTheme="minorHAnsi" w:cstheme="minorBidi"/>
          <w:sz w:val="24"/>
          <w:lang w:val="en-GB"/>
        </w:rPr>
        <w:tab/>
      </w:r>
      <w:r>
        <w:t>Carbohydrates</w:t>
      </w:r>
      <w:r>
        <w:tab/>
      </w:r>
      <w:r>
        <w:fldChar w:fldCharType="begin"/>
      </w:r>
      <w:r>
        <w:instrText xml:space="preserve"> PAGEREF _Toc40956486 \h </w:instrText>
      </w:r>
      <w:r>
        <w:fldChar w:fldCharType="separate"/>
      </w:r>
      <w:r>
        <w:t>51</w:t>
      </w:r>
      <w:r>
        <w:fldChar w:fldCharType="end"/>
      </w:r>
    </w:p>
    <w:p w14:paraId="25D7BE84" w14:textId="77777777" w:rsidR="00C8515B" w:rsidRDefault="00C8515B">
      <w:pPr>
        <w:pStyle w:val="TOC3"/>
        <w:tabs>
          <w:tab w:val="left" w:pos="1418"/>
        </w:tabs>
        <w:rPr>
          <w:rFonts w:asciiTheme="minorHAnsi" w:eastAsiaTheme="minorEastAsia" w:hAnsiTheme="minorHAnsi" w:cstheme="minorBidi"/>
          <w:sz w:val="24"/>
          <w:lang w:val="en-GB"/>
        </w:rPr>
      </w:pPr>
      <w:r>
        <w:t>2.2.7</w:t>
      </w:r>
      <w:r>
        <w:rPr>
          <w:rFonts w:asciiTheme="minorHAnsi" w:eastAsiaTheme="minorEastAsia" w:hAnsiTheme="minorHAnsi" w:cstheme="minorBidi"/>
          <w:sz w:val="24"/>
          <w:lang w:val="en-GB"/>
        </w:rPr>
        <w:tab/>
      </w:r>
      <w:r>
        <w:t>Protein</w:t>
      </w:r>
      <w:r>
        <w:tab/>
      </w:r>
      <w:r>
        <w:fldChar w:fldCharType="begin"/>
      </w:r>
      <w:r>
        <w:instrText xml:space="preserve"> PAGEREF _Toc40956487 \h </w:instrText>
      </w:r>
      <w:r>
        <w:fldChar w:fldCharType="separate"/>
      </w:r>
      <w:r>
        <w:t>52</w:t>
      </w:r>
      <w:r>
        <w:fldChar w:fldCharType="end"/>
      </w:r>
    </w:p>
    <w:p w14:paraId="60B481F4" w14:textId="77777777" w:rsidR="00C8515B" w:rsidRDefault="00C8515B">
      <w:pPr>
        <w:pStyle w:val="TOC3"/>
        <w:tabs>
          <w:tab w:val="left" w:pos="1418"/>
        </w:tabs>
        <w:rPr>
          <w:rFonts w:asciiTheme="minorHAnsi" w:eastAsiaTheme="minorEastAsia" w:hAnsiTheme="minorHAnsi" w:cstheme="minorBidi"/>
          <w:sz w:val="24"/>
          <w:lang w:val="en-GB"/>
        </w:rPr>
      </w:pPr>
      <w:r>
        <w:t>2.2.8</w:t>
      </w:r>
      <w:r>
        <w:rPr>
          <w:rFonts w:asciiTheme="minorHAnsi" w:eastAsiaTheme="minorEastAsia" w:hAnsiTheme="minorHAnsi" w:cstheme="minorBidi"/>
          <w:sz w:val="24"/>
          <w:lang w:val="en-GB"/>
        </w:rPr>
        <w:tab/>
      </w:r>
      <w:r>
        <w:t>Fats</w:t>
      </w:r>
      <w:r>
        <w:tab/>
      </w:r>
      <w:r>
        <w:fldChar w:fldCharType="begin"/>
      </w:r>
      <w:r>
        <w:instrText xml:space="preserve"> PAGEREF _Toc40956488 \h </w:instrText>
      </w:r>
      <w:r>
        <w:fldChar w:fldCharType="separate"/>
      </w:r>
      <w:r>
        <w:t>52</w:t>
      </w:r>
      <w:r>
        <w:fldChar w:fldCharType="end"/>
      </w:r>
    </w:p>
    <w:p w14:paraId="07EA49BB" w14:textId="77777777" w:rsidR="00C8515B" w:rsidRDefault="00C8515B">
      <w:pPr>
        <w:pStyle w:val="TOC3"/>
        <w:tabs>
          <w:tab w:val="left" w:pos="1418"/>
        </w:tabs>
        <w:rPr>
          <w:rFonts w:asciiTheme="minorHAnsi" w:eastAsiaTheme="minorEastAsia" w:hAnsiTheme="minorHAnsi" w:cstheme="minorBidi"/>
          <w:sz w:val="24"/>
          <w:lang w:val="en-GB"/>
        </w:rPr>
      </w:pPr>
      <w:r>
        <w:t>2.2.9</w:t>
      </w:r>
      <w:r>
        <w:rPr>
          <w:rFonts w:asciiTheme="minorHAnsi" w:eastAsiaTheme="minorEastAsia" w:hAnsiTheme="minorHAnsi" w:cstheme="minorBidi"/>
          <w:sz w:val="24"/>
          <w:lang w:val="en-GB"/>
        </w:rPr>
        <w:tab/>
      </w:r>
      <w:r>
        <w:t>Water</w:t>
      </w:r>
      <w:r>
        <w:tab/>
      </w:r>
      <w:r>
        <w:fldChar w:fldCharType="begin"/>
      </w:r>
      <w:r>
        <w:instrText xml:space="preserve"> PAGEREF _Toc40956489 \h </w:instrText>
      </w:r>
      <w:r>
        <w:fldChar w:fldCharType="separate"/>
      </w:r>
      <w:r>
        <w:t>52</w:t>
      </w:r>
      <w:r>
        <w:fldChar w:fldCharType="end"/>
      </w:r>
    </w:p>
    <w:p w14:paraId="421B477A" w14:textId="77777777" w:rsidR="00C8515B" w:rsidRDefault="00C8515B">
      <w:pPr>
        <w:pStyle w:val="TOC3"/>
        <w:tabs>
          <w:tab w:val="left" w:pos="1680"/>
        </w:tabs>
        <w:rPr>
          <w:rFonts w:asciiTheme="minorHAnsi" w:eastAsiaTheme="minorEastAsia" w:hAnsiTheme="minorHAnsi" w:cstheme="minorBidi"/>
          <w:sz w:val="24"/>
          <w:lang w:val="en-GB"/>
        </w:rPr>
      </w:pPr>
      <w:r>
        <w:t>2.2.10</w:t>
      </w:r>
      <w:r>
        <w:rPr>
          <w:rFonts w:asciiTheme="minorHAnsi" w:eastAsiaTheme="minorEastAsia" w:hAnsiTheme="minorHAnsi" w:cstheme="minorBidi"/>
          <w:sz w:val="24"/>
          <w:lang w:val="en-GB"/>
        </w:rPr>
        <w:tab/>
      </w:r>
      <w:r>
        <w:t>Sweetened foods and beverages</w:t>
      </w:r>
      <w:r>
        <w:tab/>
      </w:r>
      <w:r>
        <w:fldChar w:fldCharType="begin"/>
      </w:r>
      <w:r>
        <w:instrText xml:space="preserve"> PAGEREF _Toc40956490 \h </w:instrText>
      </w:r>
      <w:r>
        <w:fldChar w:fldCharType="separate"/>
      </w:r>
      <w:r>
        <w:t>52</w:t>
      </w:r>
      <w:r>
        <w:fldChar w:fldCharType="end"/>
      </w:r>
    </w:p>
    <w:p w14:paraId="2B91E42B" w14:textId="77777777" w:rsidR="00C8515B" w:rsidRDefault="00C8515B">
      <w:pPr>
        <w:pStyle w:val="TOC3"/>
        <w:tabs>
          <w:tab w:val="left" w:pos="1680"/>
        </w:tabs>
        <w:rPr>
          <w:rFonts w:asciiTheme="minorHAnsi" w:eastAsiaTheme="minorEastAsia" w:hAnsiTheme="minorHAnsi" w:cstheme="minorBidi"/>
          <w:sz w:val="24"/>
          <w:lang w:val="en-GB"/>
        </w:rPr>
      </w:pPr>
      <w:r>
        <w:t>2.2.11</w:t>
      </w:r>
      <w:r>
        <w:rPr>
          <w:rFonts w:asciiTheme="minorHAnsi" w:eastAsiaTheme="minorEastAsia" w:hAnsiTheme="minorHAnsi" w:cstheme="minorBidi"/>
          <w:sz w:val="24"/>
          <w:lang w:val="en-GB"/>
        </w:rPr>
        <w:tab/>
      </w:r>
      <w:r>
        <w:t>Fast foods</w:t>
      </w:r>
      <w:r>
        <w:tab/>
      </w:r>
      <w:r>
        <w:fldChar w:fldCharType="begin"/>
      </w:r>
      <w:r>
        <w:instrText xml:space="preserve"> PAGEREF _Toc40956491 \h </w:instrText>
      </w:r>
      <w:r>
        <w:fldChar w:fldCharType="separate"/>
      </w:r>
      <w:r>
        <w:t>53</w:t>
      </w:r>
      <w:r>
        <w:fldChar w:fldCharType="end"/>
      </w:r>
    </w:p>
    <w:p w14:paraId="16EB1F17" w14:textId="77777777" w:rsidR="00C8515B" w:rsidRDefault="00C8515B">
      <w:pPr>
        <w:pStyle w:val="TOC3"/>
        <w:tabs>
          <w:tab w:val="left" w:pos="1680"/>
        </w:tabs>
        <w:rPr>
          <w:rFonts w:asciiTheme="minorHAnsi" w:eastAsiaTheme="minorEastAsia" w:hAnsiTheme="minorHAnsi" w:cstheme="minorBidi"/>
          <w:sz w:val="24"/>
          <w:lang w:val="en-GB"/>
        </w:rPr>
      </w:pPr>
      <w:r>
        <w:t>2.2.12</w:t>
      </w:r>
      <w:r>
        <w:rPr>
          <w:rFonts w:asciiTheme="minorHAnsi" w:eastAsiaTheme="minorEastAsia" w:hAnsiTheme="minorHAnsi" w:cstheme="minorBidi"/>
          <w:sz w:val="24"/>
          <w:lang w:val="en-GB"/>
        </w:rPr>
        <w:tab/>
      </w:r>
      <w:r>
        <w:t>Caffeine</w:t>
      </w:r>
      <w:r>
        <w:tab/>
      </w:r>
      <w:r>
        <w:fldChar w:fldCharType="begin"/>
      </w:r>
      <w:r>
        <w:instrText xml:space="preserve"> PAGEREF _Toc40956492 \h </w:instrText>
      </w:r>
      <w:r>
        <w:fldChar w:fldCharType="separate"/>
      </w:r>
      <w:r>
        <w:t>53</w:t>
      </w:r>
      <w:r>
        <w:fldChar w:fldCharType="end"/>
      </w:r>
    </w:p>
    <w:p w14:paraId="5514642F" w14:textId="77777777" w:rsidR="00C8515B" w:rsidRDefault="00C8515B">
      <w:pPr>
        <w:pStyle w:val="TOC3"/>
        <w:tabs>
          <w:tab w:val="left" w:pos="1680"/>
        </w:tabs>
        <w:rPr>
          <w:rFonts w:asciiTheme="minorHAnsi" w:eastAsiaTheme="minorEastAsia" w:hAnsiTheme="minorHAnsi" w:cstheme="minorBidi"/>
          <w:sz w:val="24"/>
          <w:lang w:val="en-GB"/>
        </w:rPr>
      </w:pPr>
      <w:r>
        <w:t>2.2.13</w:t>
      </w:r>
      <w:r>
        <w:rPr>
          <w:rFonts w:asciiTheme="minorHAnsi" w:eastAsiaTheme="minorEastAsia" w:hAnsiTheme="minorHAnsi" w:cstheme="minorBidi"/>
          <w:sz w:val="24"/>
          <w:lang w:val="en-GB"/>
        </w:rPr>
        <w:tab/>
      </w:r>
      <w:r>
        <w:t>Potential allergens</w:t>
      </w:r>
      <w:r>
        <w:tab/>
      </w:r>
      <w:r>
        <w:fldChar w:fldCharType="begin"/>
      </w:r>
      <w:r>
        <w:instrText xml:space="preserve"> PAGEREF _Toc40956493 \h </w:instrText>
      </w:r>
      <w:r>
        <w:fldChar w:fldCharType="separate"/>
      </w:r>
      <w:r>
        <w:t>53</w:t>
      </w:r>
      <w:r>
        <w:fldChar w:fldCharType="end"/>
      </w:r>
    </w:p>
    <w:p w14:paraId="0A544D13" w14:textId="77777777" w:rsidR="00C8515B" w:rsidRDefault="00C8515B">
      <w:pPr>
        <w:pStyle w:val="TOC3"/>
        <w:tabs>
          <w:tab w:val="left" w:pos="1680"/>
        </w:tabs>
        <w:rPr>
          <w:rFonts w:asciiTheme="minorHAnsi" w:eastAsiaTheme="minorEastAsia" w:hAnsiTheme="minorHAnsi" w:cstheme="minorBidi"/>
          <w:sz w:val="24"/>
          <w:lang w:val="en-GB"/>
        </w:rPr>
      </w:pPr>
      <w:r>
        <w:t>2.2.14</w:t>
      </w:r>
      <w:r>
        <w:rPr>
          <w:rFonts w:asciiTheme="minorHAnsi" w:eastAsiaTheme="minorEastAsia" w:hAnsiTheme="minorHAnsi" w:cstheme="minorBidi"/>
          <w:sz w:val="24"/>
          <w:lang w:val="en-GB"/>
        </w:rPr>
        <w:tab/>
      </w:r>
      <w:r>
        <w:t>Evidence summary</w:t>
      </w:r>
      <w:r>
        <w:tab/>
      </w:r>
      <w:r>
        <w:fldChar w:fldCharType="begin"/>
      </w:r>
      <w:r>
        <w:instrText xml:space="preserve"> PAGEREF _Toc40956494 \h </w:instrText>
      </w:r>
      <w:r>
        <w:fldChar w:fldCharType="separate"/>
      </w:r>
      <w:r>
        <w:t>54</w:t>
      </w:r>
      <w:r>
        <w:fldChar w:fldCharType="end"/>
      </w:r>
    </w:p>
    <w:p w14:paraId="5F1D77E4" w14:textId="77777777" w:rsidR="00C8515B" w:rsidRDefault="00C8515B">
      <w:pPr>
        <w:pStyle w:val="TOC3"/>
        <w:tabs>
          <w:tab w:val="left" w:pos="1680"/>
        </w:tabs>
        <w:rPr>
          <w:rFonts w:asciiTheme="minorHAnsi" w:eastAsiaTheme="minorEastAsia" w:hAnsiTheme="minorHAnsi" w:cstheme="minorBidi"/>
          <w:sz w:val="24"/>
          <w:lang w:val="en-GB"/>
        </w:rPr>
      </w:pPr>
      <w:r>
        <w:t>2.2.15</w:t>
      </w:r>
      <w:r>
        <w:rPr>
          <w:rFonts w:asciiTheme="minorHAnsi" w:eastAsiaTheme="minorEastAsia" w:hAnsiTheme="minorHAnsi" w:cstheme="minorBidi"/>
          <w:sz w:val="24"/>
          <w:lang w:val="en-GB"/>
        </w:rPr>
        <w:tab/>
      </w:r>
      <w:r>
        <w:t>Consumer summary</w:t>
      </w:r>
      <w:r>
        <w:tab/>
      </w:r>
      <w:r>
        <w:fldChar w:fldCharType="begin"/>
      </w:r>
      <w:r>
        <w:instrText xml:space="preserve"> PAGEREF _Toc40956495 \h </w:instrText>
      </w:r>
      <w:r>
        <w:fldChar w:fldCharType="separate"/>
      </w:r>
      <w:r>
        <w:t>55</w:t>
      </w:r>
      <w:r>
        <w:fldChar w:fldCharType="end"/>
      </w:r>
    </w:p>
    <w:p w14:paraId="088D4331" w14:textId="77777777" w:rsidR="00C8515B" w:rsidRDefault="00C8515B">
      <w:pPr>
        <w:pStyle w:val="TOC3"/>
        <w:tabs>
          <w:tab w:val="left" w:pos="1680"/>
        </w:tabs>
        <w:rPr>
          <w:rFonts w:asciiTheme="minorHAnsi" w:eastAsiaTheme="minorEastAsia" w:hAnsiTheme="minorHAnsi" w:cstheme="minorBidi"/>
          <w:sz w:val="24"/>
          <w:lang w:val="en-GB"/>
        </w:rPr>
      </w:pPr>
      <w:r>
        <w:t>2.2.16</w:t>
      </w:r>
      <w:r>
        <w:rPr>
          <w:rFonts w:asciiTheme="minorHAnsi" w:eastAsiaTheme="minorEastAsia" w:hAnsiTheme="minorHAnsi" w:cstheme="minorBidi"/>
          <w:sz w:val="24"/>
          <w:lang w:val="en-GB"/>
        </w:rPr>
        <w:tab/>
      </w:r>
      <w:r>
        <w:t>Evidence tables</w:t>
      </w:r>
      <w:r>
        <w:tab/>
      </w:r>
      <w:r>
        <w:fldChar w:fldCharType="begin"/>
      </w:r>
      <w:r>
        <w:instrText xml:space="preserve"> PAGEREF _Toc40956496 \h </w:instrText>
      </w:r>
      <w:r>
        <w:fldChar w:fldCharType="separate"/>
      </w:r>
      <w:r>
        <w:t>56</w:t>
      </w:r>
      <w:r>
        <w:fldChar w:fldCharType="end"/>
      </w:r>
    </w:p>
    <w:p w14:paraId="2E576EB7" w14:textId="77777777" w:rsidR="00C8515B" w:rsidRDefault="00C8515B">
      <w:pPr>
        <w:pStyle w:val="TOC2"/>
        <w:tabs>
          <w:tab w:val="left" w:pos="1418"/>
        </w:tabs>
        <w:rPr>
          <w:rFonts w:asciiTheme="minorHAnsi" w:eastAsiaTheme="minorEastAsia" w:hAnsiTheme="minorHAnsi" w:cstheme="minorBidi"/>
          <w:sz w:val="24"/>
          <w:lang w:val="en-GB"/>
        </w:rPr>
      </w:pPr>
      <w:r>
        <w:t>2.3</w:t>
      </w:r>
      <w:r>
        <w:rPr>
          <w:rFonts w:asciiTheme="minorHAnsi" w:eastAsiaTheme="minorEastAsia" w:hAnsiTheme="minorHAnsi" w:cstheme="minorBidi"/>
          <w:sz w:val="24"/>
          <w:lang w:val="en-GB"/>
        </w:rPr>
        <w:tab/>
      </w:r>
      <w:r w:rsidRPr="00446387">
        <w:rPr>
          <w:b/>
        </w:rPr>
        <w:t>Q3</w:t>
      </w:r>
      <w:r>
        <w:t>: What are the harms and benefits of vitamin and mineral supplementation in pregnancy?</w:t>
      </w:r>
      <w:r>
        <w:tab/>
      </w:r>
      <w:r>
        <w:fldChar w:fldCharType="begin"/>
      </w:r>
      <w:r>
        <w:instrText xml:space="preserve"> PAGEREF _Toc40956497 \h </w:instrText>
      </w:r>
      <w:r>
        <w:fldChar w:fldCharType="separate"/>
      </w:r>
      <w:r>
        <w:t>92</w:t>
      </w:r>
      <w:r>
        <w:fldChar w:fldCharType="end"/>
      </w:r>
    </w:p>
    <w:p w14:paraId="6B3F39FF" w14:textId="77777777" w:rsidR="00C8515B" w:rsidRDefault="00C8515B">
      <w:pPr>
        <w:pStyle w:val="TOC3"/>
        <w:tabs>
          <w:tab w:val="left" w:pos="1418"/>
        </w:tabs>
        <w:rPr>
          <w:rFonts w:asciiTheme="minorHAnsi" w:eastAsiaTheme="minorEastAsia" w:hAnsiTheme="minorHAnsi" w:cstheme="minorBidi"/>
          <w:sz w:val="24"/>
          <w:lang w:val="en-GB"/>
        </w:rPr>
      </w:pPr>
      <w:r>
        <w:t>2.3.1</w:t>
      </w:r>
      <w:r>
        <w:rPr>
          <w:rFonts w:asciiTheme="minorHAnsi" w:eastAsiaTheme="minorEastAsia" w:hAnsiTheme="minorHAnsi" w:cstheme="minorBidi"/>
          <w:sz w:val="24"/>
          <w:lang w:val="en-GB"/>
        </w:rPr>
        <w:tab/>
      </w:r>
      <w:r>
        <w:t>Vitamins</w:t>
      </w:r>
      <w:r>
        <w:tab/>
      </w:r>
      <w:r>
        <w:fldChar w:fldCharType="begin"/>
      </w:r>
      <w:r>
        <w:instrText xml:space="preserve"> PAGEREF _Toc40956498 \h </w:instrText>
      </w:r>
      <w:r>
        <w:fldChar w:fldCharType="separate"/>
      </w:r>
      <w:r>
        <w:t>92</w:t>
      </w:r>
      <w:r>
        <w:fldChar w:fldCharType="end"/>
      </w:r>
    </w:p>
    <w:p w14:paraId="73A0CB78" w14:textId="77777777" w:rsidR="00C8515B" w:rsidRDefault="00C8515B">
      <w:pPr>
        <w:pStyle w:val="TOC3"/>
        <w:tabs>
          <w:tab w:val="left" w:pos="1418"/>
        </w:tabs>
        <w:rPr>
          <w:rFonts w:asciiTheme="minorHAnsi" w:eastAsiaTheme="minorEastAsia" w:hAnsiTheme="minorHAnsi" w:cstheme="minorBidi"/>
          <w:sz w:val="24"/>
          <w:lang w:val="en-GB"/>
        </w:rPr>
      </w:pPr>
      <w:r>
        <w:t>2.3.2</w:t>
      </w:r>
      <w:r>
        <w:rPr>
          <w:rFonts w:asciiTheme="minorHAnsi" w:eastAsiaTheme="minorEastAsia" w:hAnsiTheme="minorHAnsi" w:cstheme="minorBidi"/>
          <w:sz w:val="24"/>
          <w:lang w:val="en-GB"/>
        </w:rPr>
        <w:tab/>
      </w:r>
      <w:r>
        <w:t>Minerals</w:t>
      </w:r>
      <w:r>
        <w:tab/>
      </w:r>
      <w:r>
        <w:fldChar w:fldCharType="begin"/>
      </w:r>
      <w:r>
        <w:instrText xml:space="preserve"> PAGEREF _Toc40956499 \h </w:instrText>
      </w:r>
      <w:r>
        <w:fldChar w:fldCharType="separate"/>
      </w:r>
      <w:r>
        <w:t>97</w:t>
      </w:r>
      <w:r>
        <w:fldChar w:fldCharType="end"/>
      </w:r>
    </w:p>
    <w:p w14:paraId="7AAAA0B8" w14:textId="77777777" w:rsidR="00C8515B" w:rsidRDefault="00C8515B">
      <w:pPr>
        <w:pStyle w:val="TOC3"/>
        <w:tabs>
          <w:tab w:val="left" w:pos="1418"/>
        </w:tabs>
        <w:rPr>
          <w:rFonts w:asciiTheme="minorHAnsi" w:eastAsiaTheme="minorEastAsia" w:hAnsiTheme="minorHAnsi" w:cstheme="minorBidi"/>
          <w:sz w:val="24"/>
          <w:lang w:val="en-GB"/>
        </w:rPr>
      </w:pPr>
      <w:r>
        <w:t>2.3.3</w:t>
      </w:r>
      <w:r>
        <w:rPr>
          <w:rFonts w:asciiTheme="minorHAnsi" w:eastAsiaTheme="minorEastAsia" w:hAnsiTheme="minorHAnsi" w:cstheme="minorBidi"/>
          <w:sz w:val="24"/>
          <w:lang w:val="en-GB"/>
        </w:rPr>
        <w:tab/>
      </w:r>
      <w:r>
        <w:t>Evidence statements</w:t>
      </w:r>
      <w:r>
        <w:tab/>
      </w:r>
      <w:r>
        <w:fldChar w:fldCharType="begin"/>
      </w:r>
      <w:r>
        <w:instrText xml:space="preserve"> PAGEREF _Toc40956500 \h </w:instrText>
      </w:r>
      <w:r>
        <w:fldChar w:fldCharType="separate"/>
      </w:r>
      <w:r>
        <w:t>101</w:t>
      </w:r>
      <w:r>
        <w:fldChar w:fldCharType="end"/>
      </w:r>
    </w:p>
    <w:p w14:paraId="7EE4A2DC" w14:textId="77777777" w:rsidR="00C8515B" w:rsidRDefault="00C8515B">
      <w:pPr>
        <w:pStyle w:val="TOC3"/>
        <w:tabs>
          <w:tab w:val="left" w:pos="1418"/>
        </w:tabs>
        <w:rPr>
          <w:rFonts w:asciiTheme="minorHAnsi" w:eastAsiaTheme="minorEastAsia" w:hAnsiTheme="minorHAnsi" w:cstheme="minorBidi"/>
          <w:sz w:val="24"/>
          <w:lang w:val="en-GB"/>
        </w:rPr>
      </w:pPr>
      <w:r>
        <w:t>2.3.4</w:t>
      </w:r>
      <w:r>
        <w:rPr>
          <w:rFonts w:asciiTheme="minorHAnsi" w:eastAsiaTheme="minorEastAsia" w:hAnsiTheme="minorHAnsi" w:cstheme="minorBidi"/>
          <w:sz w:val="24"/>
          <w:lang w:val="en-GB"/>
        </w:rPr>
        <w:tab/>
      </w:r>
      <w:r>
        <w:t>Evidence tables</w:t>
      </w:r>
      <w:r>
        <w:tab/>
      </w:r>
      <w:r>
        <w:fldChar w:fldCharType="begin"/>
      </w:r>
      <w:r>
        <w:instrText xml:space="preserve"> PAGEREF _Toc40956501 \h </w:instrText>
      </w:r>
      <w:r>
        <w:fldChar w:fldCharType="separate"/>
      </w:r>
      <w:r>
        <w:t>103</w:t>
      </w:r>
      <w:r>
        <w:fldChar w:fldCharType="end"/>
      </w:r>
    </w:p>
    <w:p w14:paraId="2448C10B" w14:textId="03CFD576" w:rsidR="00C8515B" w:rsidRDefault="00C8515B" w:rsidP="00C8515B">
      <w:pPr>
        <w:pStyle w:val="TOC2"/>
        <w:rPr>
          <w:rFonts w:asciiTheme="minorHAnsi" w:eastAsiaTheme="minorEastAsia" w:hAnsiTheme="minorHAnsi" w:cstheme="minorBidi"/>
          <w:sz w:val="24"/>
          <w:lang w:val="en-GB"/>
        </w:rPr>
      </w:pPr>
      <w:r>
        <w:t>2.4</w:t>
      </w:r>
      <w:r>
        <w:rPr>
          <w:rFonts w:asciiTheme="minorHAnsi" w:eastAsiaTheme="minorEastAsia" w:hAnsiTheme="minorHAnsi" w:cstheme="minorBidi"/>
          <w:sz w:val="24"/>
          <w:lang w:val="en-GB"/>
        </w:rPr>
        <w:tab/>
      </w:r>
      <w:r w:rsidRPr="00446387">
        <w:rPr>
          <w:b/>
        </w:rPr>
        <w:t>Q4</w:t>
      </w:r>
      <w:r>
        <w:t xml:space="preserve">: What are the harms and benefits of nutritionally based complementary medicines in </w:t>
      </w:r>
      <w:r>
        <w:br/>
        <w:t>pregnancy?</w:t>
      </w:r>
      <w:r>
        <w:tab/>
      </w:r>
      <w:r>
        <w:fldChar w:fldCharType="begin"/>
      </w:r>
      <w:r>
        <w:instrText xml:space="preserve"> PAGEREF _Toc40956502 \h </w:instrText>
      </w:r>
      <w:r>
        <w:fldChar w:fldCharType="separate"/>
      </w:r>
      <w:r>
        <w:t>154</w:t>
      </w:r>
      <w:r>
        <w:fldChar w:fldCharType="end"/>
      </w:r>
    </w:p>
    <w:p w14:paraId="162284DC" w14:textId="77777777" w:rsidR="00C8515B" w:rsidRDefault="00C8515B">
      <w:pPr>
        <w:pStyle w:val="TOC3"/>
        <w:tabs>
          <w:tab w:val="left" w:pos="1418"/>
        </w:tabs>
        <w:rPr>
          <w:rFonts w:asciiTheme="minorHAnsi" w:eastAsiaTheme="minorEastAsia" w:hAnsiTheme="minorHAnsi" w:cstheme="minorBidi"/>
          <w:sz w:val="24"/>
          <w:lang w:val="en-GB"/>
        </w:rPr>
      </w:pPr>
      <w:r>
        <w:t>2.4.1</w:t>
      </w:r>
      <w:r>
        <w:rPr>
          <w:rFonts w:asciiTheme="minorHAnsi" w:eastAsiaTheme="minorEastAsia" w:hAnsiTheme="minorHAnsi" w:cstheme="minorBidi"/>
          <w:sz w:val="24"/>
          <w:lang w:val="en-GB"/>
        </w:rPr>
        <w:tab/>
      </w:r>
      <w:r>
        <w:t>Omega-3 fatty acids</w:t>
      </w:r>
      <w:r>
        <w:tab/>
      </w:r>
      <w:r>
        <w:fldChar w:fldCharType="begin"/>
      </w:r>
      <w:r>
        <w:instrText xml:space="preserve"> PAGEREF _Toc40956503 \h </w:instrText>
      </w:r>
      <w:r>
        <w:fldChar w:fldCharType="separate"/>
      </w:r>
      <w:r>
        <w:t>154</w:t>
      </w:r>
      <w:r>
        <w:fldChar w:fldCharType="end"/>
      </w:r>
    </w:p>
    <w:p w14:paraId="454FB8CC" w14:textId="77777777" w:rsidR="00C8515B" w:rsidRDefault="00C8515B">
      <w:pPr>
        <w:pStyle w:val="TOC3"/>
        <w:tabs>
          <w:tab w:val="left" w:pos="1418"/>
        </w:tabs>
        <w:rPr>
          <w:rFonts w:asciiTheme="minorHAnsi" w:eastAsiaTheme="minorEastAsia" w:hAnsiTheme="minorHAnsi" w:cstheme="minorBidi"/>
          <w:sz w:val="24"/>
          <w:lang w:val="en-GB"/>
        </w:rPr>
      </w:pPr>
      <w:r>
        <w:t>2.4.2</w:t>
      </w:r>
      <w:r>
        <w:rPr>
          <w:rFonts w:asciiTheme="minorHAnsi" w:eastAsiaTheme="minorEastAsia" w:hAnsiTheme="minorHAnsi" w:cstheme="minorBidi"/>
          <w:sz w:val="24"/>
          <w:lang w:val="en-GB"/>
        </w:rPr>
        <w:tab/>
      </w:r>
      <w:r>
        <w:t>Probiotics</w:t>
      </w:r>
      <w:r>
        <w:tab/>
      </w:r>
      <w:r>
        <w:fldChar w:fldCharType="begin"/>
      </w:r>
      <w:r>
        <w:instrText xml:space="preserve"> PAGEREF _Toc40956504 \h </w:instrText>
      </w:r>
      <w:r>
        <w:fldChar w:fldCharType="separate"/>
      </w:r>
      <w:r>
        <w:t>156</w:t>
      </w:r>
      <w:r>
        <w:fldChar w:fldCharType="end"/>
      </w:r>
    </w:p>
    <w:p w14:paraId="1E7151E3" w14:textId="77777777" w:rsidR="00C8515B" w:rsidRDefault="00C8515B">
      <w:pPr>
        <w:pStyle w:val="TOC3"/>
        <w:tabs>
          <w:tab w:val="left" w:pos="1418"/>
        </w:tabs>
        <w:rPr>
          <w:rFonts w:asciiTheme="minorHAnsi" w:eastAsiaTheme="minorEastAsia" w:hAnsiTheme="minorHAnsi" w:cstheme="minorBidi"/>
          <w:sz w:val="24"/>
          <w:lang w:val="en-GB"/>
        </w:rPr>
      </w:pPr>
      <w:r>
        <w:t>2.4.3</w:t>
      </w:r>
      <w:r>
        <w:rPr>
          <w:rFonts w:asciiTheme="minorHAnsi" w:eastAsiaTheme="minorEastAsia" w:hAnsiTheme="minorHAnsi" w:cstheme="minorBidi"/>
          <w:sz w:val="24"/>
          <w:lang w:val="en-GB"/>
        </w:rPr>
        <w:tab/>
      </w:r>
      <w:r>
        <w:t>Herbal preparations</w:t>
      </w:r>
      <w:r>
        <w:tab/>
      </w:r>
      <w:r>
        <w:fldChar w:fldCharType="begin"/>
      </w:r>
      <w:r>
        <w:instrText xml:space="preserve"> PAGEREF _Toc40956505 \h </w:instrText>
      </w:r>
      <w:r>
        <w:fldChar w:fldCharType="separate"/>
      </w:r>
      <w:r>
        <w:t>159</w:t>
      </w:r>
      <w:r>
        <w:fldChar w:fldCharType="end"/>
      </w:r>
    </w:p>
    <w:p w14:paraId="7C5F3AE4" w14:textId="77777777" w:rsidR="00C8515B" w:rsidRDefault="00C8515B">
      <w:pPr>
        <w:pStyle w:val="TOC3"/>
        <w:tabs>
          <w:tab w:val="left" w:pos="1418"/>
        </w:tabs>
        <w:rPr>
          <w:rFonts w:asciiTheme="minorHAnsi" w:eastAsiaTheme="minorEastAsia" w:hAnsiTheme="minorHAnsi" w:cstheme="minorBidi"/>
          <w:sz w:val="24"/>
          <w:lang w:val="en-GB"/>
        </w:rPr>
      </w:pPr>
      <w:r>
        <w:t>2.4.4</w:t>
      </w:r>
      <w:r>
        <w:rPr>
          <w:rFonts w:asciiTheme="minorHAnsi" w:eastAsiaTheme="minorEastAsia" w:hAnsiTheme="minorHAnsi" w:cstheme="minorBidi"/>
          <w:sz w:val="24"/>
          <w:lang w:val="en-GB"/>
        </w:rPr>
        <w:tab/>
      </w:r>
      <w:r>
        <w:t>Evidence statements</w:t>
      </w:r>
      <w:r>
        <w:tab/>
      </w:r>
      <w:r>
        <w:fldChar w:fldCharType="begin"/>
      </w:r>
      <w:r>
        <w:instrText xml:space="preserve"> PAGEREF _Toc40956506 \h </w:instrText>
      </w:r>
      <w:r>
        <w:fldChar w:fldCharType="separate"/>
      </w:r>
      <w:r>
        <w:t>160</w:t>
      </w:r>
      <w:r>
        <w:fldChar w:fldCharType="end"/>
      </w:r>
    </w:p>
    <w:p w14:paraId="6C633D54" w14:textId="77777777" w:rsidR="00C8515B" w:rsidRDefault="00C8515B">
      <w:pPr>
        <w:pStyle w:val="TOC3"/>
        <w:tabs>
          <w:tab w:val="left" w:pos="1418"/>
        </w:tabs>
        <w:rPr>
          <w:rFonts w:asciiTheme="minorHAnsi" w:eastAsiaTheme="minorEastAsia" w:hAnsiTheme="minorHAnsi" w:cstheme="minorBidi"/>
          <w:sz w:val="24"/>
          <w:lang w:val="en-GB"/>
        </w:rPr>
      </w:pPr>
      <w:r>
        <w:t>2.4.5</w:t>
      </w:r>
      <w:r>
        <w:rPr>
          <w:rFonts w:asciiTheme="minorHAnsi" w:eastAsiaTheme="minorEastAsia" w:hAnsiTheme="minorHAnsi" w:cstheme="minorBidi"/>
          <w:sz w:val="24"/>
          <w:lang w:val="en-GB"/>
        </w:rPr>
        <w:tab/>
      </w:r>
      <w:r>
        <w:t>Evidence tables</w:t>
      </w:r>
      <w:r>
        <w:tab/>
      </w:r>
      <w:r>
        <w:fldChar w:fldCharType="begin"/>
      </w:r>
      <w:r>
        <w:instrText xml:space="preserve"> PAGEREF _Toc40956507 \h </w:instrText>
      </w:r>
      <w:r>
        <w:fldChar w:fldCharType="separate"/>
      </w:r>
      <w:r>
        <w:t>161</w:t>
      </w:r>
      <w:r>
        <w:fldChar w:fldCharType="end"/>
      </w:r>
    </w:p>
    <w:p w14:paraId="3634AD23" w14:textId="77777777" w:rsidR="00C8515B" w:rsidRDefault="00C8515B" w:rsidP="00C8515B">
      <w:pPr>
        <w:pStyle w:val="TOC1"/>
        <w:rPr>
          <w:rFonts w:asciiTheme="minorHAnsi" w:eastAsiaTheme="minorEastAsia" w:hAnsiTheme="minorHAnsi" w:cstheme="minorBidi"/>
          <w:color w:val="auto"/>
          <w:sz w:val="24"/>
          <w:lang w:val="en-GB"/>
        </w:rPr>
      </w:pPr>
      <w:r>
        <w:t>3</w:t>
      </w:r>
      <w:r>
        <w:rPr>
          <w:rFonts w:asciiTheme="minorHAnsi" w:eastAsiaTheme="minorEastAsia" w:hAnsiTheme="minorHAnsi" w:cstheme="minorBidi"/>
          <w:color w:val="auto"/>
          <w:sz w:val="24"/>
          <w:lang w:val="en-GB"/>
        </w:rPr>
        <w:tab/>
      </w:r>
      <w:r>
        <w:t>Physical activity advice</w:t>
      </w:r>
      <w:r>
        <w:tab/>
      </w:r>
      <w:r>
        <w:fldChar w:fldCharType="begin"/>
      </w:r>
      <w:r>
        <w:instrText xml:space="preserve"> PAGEREF _Toc40956508 \h </w:instrText>
      </w:r>
      <w:r>
        <w:fldChar w:fldCharType="separate"/>
      </w:r>
      <w:r>
        <w:t>177</w:t>
      </w:r>
      <w:r>
        <w:fldChar w:fldCharType="end"/>
      </w:r>
    </w:p>
    <w:p w14:paraId="1DE2E7AA" w14:textId="77777777" w:rsidR="00C8515B" w:rsidRDefault="00C8515B">
      <w:pPr>
        <w:pStyle w:val="TOC2"/>
        <w:tabs>
          <w:tab w:val="left" w:pos="1418"/>
        </w:tabs>
        <w:rPr>
          <w:rFonts w:asciiTheme="minorHAnsi" w:eastAsiaTheme="minorEastAsia" w:hAnsiTheme="minorHAnsi" w:cstheme="minorBidi"/>
          <w:sz w:val="24"/>
          <w:lang w:val="en-GB"/>
        </w:rPr>
      </w:pPr>
      <w:r>
        <w:t>3.1</w:t>
      </w:r>
      <w:r>
        <w:rPr>
          <w:rFonts w:asciiTheme="minorHAnsi" w:eastAsiaTheme="minorEastAsia" w:hAnsiTheme="minorHAnsi" w:cstheme="minorBidi"/>
          <w:sz w:val="24"/>
          <w:lang w:val="en-GB"/>
        </w:rPr>
        <w:tab/>
      </w:r>
      <w:r w:rsidRPr="00446387">
        <w:rPr>
          <w:b/>
        </w:rPr>
        <w:t>Q5</w:t>
      </w:r>
      <w:r>
        <w:t>: What are the harms and benefits of physical activity during pregnancy?</w:t>
      </w:r>
      <w:r>
        <w:tab/>
      </w:r>
      <w:r>
        <w:fldChar w:fldCharType="begin"/>
      </w:r>
      <w:r>
        <w:instrText xml:space="preserve"> PAGEREF _Toc40956509 \h </w:instrText>
      </w:r>
      <w:r>
        <w:fldChar w:fldCharType="separate"/>
      </w:r>
      <w:r>
        <w:t>177</w:t>
      </w:r>
      <w:r>
        <w:fldChar w:fldCharType="end"/>
      </w:r>
    </w:p>
    <w:p w14:paraId="24DE3755" w14:textId="77777777" w:rsidR="00C8515B" w:rsidRDefault="00C8515B">
      <w:pPr>
        <w:pStyle w:val="TOC3"/>
        <w:tabs>
          <w:tab w:val="left" w:pos="1418"/>
        </w:tabs>
        <w:rPr>
          <w:rFonts w:asciiTheme="minorHAnsi" w:eastAsiaTheme="minorEastAsia" w:hAnsiTheme="minorHAnsi" w:cstheme="minorBidi"/>
          <w:sz w:val="24"/>
          <w:lang w:val="en-GB"/>
        </w:rPr>
      </w:pPr>
      <w:r>
        <w:t>3.1.1</w:t>
      </w:r>
      <w:r>
        <w:rPr>
          <w:rFonts w:asciiTheme="minorHAnsi" w:eastAsiaTheme="minorEastAsia" w:hAnsiTheme="minorHAnsi" w:cstheme="minorBidi"/>
          <w:sz w:val="24"/>
          <w:lang w:val="en-GB"/>
        </w:rPr>
        <w:tab/>
      </w:r>
      <w:r>
        <w:t>Background</w:t>
      </w:r>
      <w:r>
        <w:tab/>
      </w:r>
      <w:r>
        <w:fldChar w:fldCharType="begin"/>
      </w:r>
      <w:r>
        <w:instrText xml:space="preserve"> PAGEREF _Toc40956510 \h </w:instrText>
      </w:r>
      <w:r>
        <w:fldChar w:fldCharType="separate"/>
      </w:r>
      <w:r>
        <w:t>177</w:t>
      </w:r>
      <w:r>
        <w:fldChar w:fldCharType="end"/>
      </w:r>
    </w:p>
    <w:p w14:paraId="7BFD71CC" w14:textId="77777777" w:rsidR="00C8515B" w:rsidRDefault="00C8515B">
      <w:pPr>
        <w:pStyle w:val="TOC3"/>
        <w:tabs>
          <w:tab w:val="left" w:pos="1418"/>
        </w:tabs>
        <w:rPr>
          <w:rFonts w:asciiTheme="minorHAnsi" w:eastAsiaTheme="minorEastAsia" w:hAnsiTheme="minorHAnsi" w:cstheme="minorBidi"/>
          <w:sz w:val="24"/>
          <w:lang w:val="en-GB"/>
        </w:rPr>
      </w:pPr>
      <w:r>
        <w:t>3.1.2</w:t>
      </w:r>
      <w:r>
        <w:rPr>
          <w:rFonts w:asciiTheme="minorHAnsi" w:eastAsiaTheme="minorEastAsia" w:hAnsiTheme="minorHAnsi" w:cstheme="minorBidi"/>
          <w:sz w:val="24"/>
          <w:lang w:val="en-GB"/>
        </w:rPr>
        <w:tab/>
      </w:r>
      <w:r>
        <w:t>Effect on physical fitness and risk of injury</w:t>
      </w:r>
      <w:r>
        <w:tab/>
      </w:r>
      <w:r>
        <w:fldChar w:fldCharType="begin"/>
      </w:r>
      <w:r>
        <w:instrText xml:space="preserve"> PAGEREF _Toc40956511 \h </w:instrText>
      </w:r>
      <w:r>
        <w:fldChar w:fldCharType="separate"/>
      </w:r>
      <w:r>
        <w:t>177</w:t>
      </w:r>
      <w:r>
        <w:fldChar w:fldCharType="end"/>
      </w:r>
    </w:p>
    <w:p w14:paraId="4503889C" w14:textId="77777777" w:rsidR="00C8515B" w:rsidRDefault="00C8515B">
      <w:pPr>
        <w:pStyle w:val="TOC3"/>
        <w:tabs>
          <w:tab w:val="left" w:pos="1418"/>
        </w:tabs>
        <w:rPr>
          <w:rFonts w:asciiTheme="minorHAnsi" w:eastAsiaTheme="minorEastAsia" w:hAnsiTheme="minorHAnsi" w:cstheme="minorBidi"/>
          <w:sz w:val="24"/>
          <w:lang w:val="en-GB"/>
        </w:rPr>
      </w:pPr>
      <w:r>
        <w:t>3.1.3</w:t>
      </w:r>
      <w:r>
        <w:rPr>
          <w:rFonts w:asciiTheme="minorHAnsi" w:eastAsiaTheme="minorEastAsia" w:hAnsiTheme="minorHAnsi" w:cstheme="minorBidi"/>
          <w:sz w:val="24"/>
          <w:lang w:val="en-GB"/>
        </w:rPr>
        <w:tab/>
      </w:r>
      <w:r>
        <w:t>Effect on quality of life</w:t>
      </w:r>
      <w:r>
        <w:tab/>
      </w:r>
      <w:r>
        <w:fldChar w:fldCharType="begin"/>
      </w:r>
      <w:r>
        <w:instrText xml:space="preserve"> PAGEREF _Toc40956512 \h </w:instrText>
      </w:r>
      <w:r>
        <w:fldChar w:fldCharType="separate"/>
      </w:r>
      <w:r>
        <w:t>177</w:t>
      </w:r>
      <w:r>
        <w:fldChar w:fldCharType="end"/>
      </w:r>
    </w:p>
    <w:p w14:paraId="339C98EC" w14:textId="77777777" w:rsidR="00C8515B" w:rsidRDefault="00C8515B">
      <w:pPr>
        <w:pStyle w:val="TOC3"/>
        <w:tabs>
          <w:tab w:val="left" w:pos="1418"/>
        </w:tabs>
        <w:rPr>
          <w:rFonts w:asciiTheme="minorHAnsi" w:eastAsiaTheme="minorEastAsia" w:hAnsiTheme="minorHAnsi" w:cstheme="minorBidi"/>
          <w:sz w:val="24"/>
          <w:lang w:val="en-GB"/>
        </w:rPr>
      </w:pPr>
      <w:r>
        <w:t>3.1.4</w:t>
      </w:r>
      <w:r>
        <w:rPr>
          <w:rFonts w:asciiTheme="minorHAnsi" w:eastAsiaTheme="minorEastAsia" w:hAnsiTheme="minorHAnsi" w:cstheme="minorBidi"/>
          <w:sz w:val="24"/>
          <w:lang w:val="en-GB"/>
        </w:rPr>
        <w:tab/>
      </w:r>
      <w:r>
        <w:t>Effect on common conditions in pregnancy</w:t>
      </w:r>
      <w:r>
        <w:tab/>
      </w:r>
      <w:r>
        <w:fldChar w:fldCharType="begin"/>
      </w:r>
      <w:r>
        <w:instrText xml:space="preserve"> PAGEREF _Toc40956513 \h </w:instrText>
      </w:r>
      <w:r>
        <w:fldChar w:fldCharType="separate"/>
      </w:r>
      <w:r>
        <w:t>177</w:t>
      </w:r>
      <w:r>
        <w:fldChar w:fldCharType="end"/>
      </w:r>
    </w:p>
    <w:p w14:paraId="19A35DD1" w14:textId="77777777" w:rsidR="00C8515B" w:rsidRDefault="00C8515B">
      <w:pPr>
        <w:pStyle w:val="TOC3"/>
        <w:tabs>
          <w:tab w:val="left" w:pos="1418"/>
        </w:tabs>
        <w:rPr>
          <w:rFonts w:asciiTheme="minorHAnsi" w:eastAsiaTheme="minorEastAsia" w:hAnsiTheme="minorHAnsi" w:cstheme="minorBidi"/>
          <w:sz w:val="24"/>
          <w:lang w:val="en-GB"/>
        </w:rPr>
      </w:pPr>
      <w:r>
        <w:t>3.1.5</w:t>
      </w:r>
      <w:r>
        <w:rPr>
          <w:rFonts w:asciiTheme="minorHAnsi" w:eastAsiaTheme="minorEastAsia" w:hAnsiTheme="minorHAnsi" w:cstheme="minorBidi"/>
          <w:sz w:val="24"/>
          <w:lang w:val="en-GB"/>
        </w:rPr>
        <w:tab/>
      </w:r>
      <w:r>
        <w:t>Effect on labour</w:t>
      </w:r>
      <w:r>
        <w:tab/>
      </w:r>
      <w:r>
        <w:fldChar w:fldCharType="begin"/>
      </w:r>
      <w:r>
        <w:instrText xml:space="preserve"> PAGEREF _Toc40956514 \h </w:instrText>
      </w:r>
      <w:r>
        <w:fldChar w:fldCharType="separate"/>
      </w:r>
      <w:r>
        <w:t>178</w:t>
      </w:r>
      <w:r>
        <w:fldChar w:fldCharType="end"/>
      </w:r>
    </w:p>
    <w:p w14:paraId="2B52EABA" w14:textId="77777777" w:rsidR="00C8515B" w:rsidRDefault="00C8515B">
      <w:pPr>
        <w:pStyle w:val="TOC3"/>
        <w:tabs>
          <w:tab w:val="left" w:pos="1418"/>
        </w:tabs>
        <w:rPr>
          <w:rFonts w:asciiTheme="minorHAnsi" w:eastAsiaTheme="minorEastAsia" w:hAnsiTheme="minorHAnsi" w:cstheme="minorBidi"/>
          <w:sz w:val="24"/>
          <w:lang w:val="en-GB"/>
        </w:rPr>
      </w:pPr>
      <w:r>
        <w:t>3.1.6</w:t>
      </w:r>
      <w:r>
        <w:rPr>
          <w:rFonts w:asciiTheme="minorHAnsi" w:eastAsiaTheme="minorEastAsia" w:hAnsiTheme="minorHAnsi" w:cstheme="minorBidi"/>
          <w:sz w:val="24"/>
          <w:lang w:val="en-GB"/>
        </w:rPr>
        <w:tab/>
      </w:r>
      <w:r>
        <w:t>Effect on the infant and child</w:t>
      </w:r>
      <w:r>
        <w:tab/>
      </w:r>
      <w:r>
        <w:fldChar w:fldCharType="begin"/>
      </w:r>
      <w:r>
        <w:instrText xml:space="preserve"> PAGEREF _Toc40956515 \h </w:instrText>
      </w:r>
      <w:r>
        <w:fldChar w:fldCharType="separate"/>
      </w:r>
      <w:r>
        <w:t>179</w:t>
      </w:r>
      <w:r>
        <w:fldChar w:fldCharType="end"/>
      </w:r>
    </w:p>
    <w:p w14:paraId="2703A635" w14:textId="77777777" w:rsidR="00C8515B" w:rsidRDefault="00C8515B">
      <w:pPr>
        <w:pStyle w:val="TOC3"/>
        <w:tabs>
          <w:tab w:val="left" w:pos="1418"/>
        </w:tabs>
        <w:rPr>
          <w:rFonts w:asciiTheme="minorHAnsi" w:eastAsiaTheme="minorEastAsia" w:hAnsiTheme="minorHAnsi" w:cstheme="minorBidi"/>
          <w:sz w:val="24"/>
          <w:lang w:val="en-GB"/>
        </w:rPr>
      </w:pPr>
      <w:r>
        <w:t>3.1.7</w:t>
      </w:r>
      <w:r>
        <w:rPr>
          <w:rFonts w:asciiTheme="minorHAnsi" w:eastAsiaTheme="minorEastAsia" w:hAnsiTheme="minorHAnsi" w:cstheme="minorBidi"/>
          <w:sz w:val="24"/>
          <w:lang w:val="en-GB"/>
        </w:rPr>
        <w:tab/>
      </w:r>
      <w:r>
        <w:t>Summary</w:t>
      </w:r>
      <w:r>
        <w:tab/>
      </w:r>
      <w:r>
        <w:fldChar w:fldCharType="begin"/>
      </w:r>
      <w:r>
        <w:instrText xml:space="preserve"> PAGEREF _Toc40956516 \h </w:instrText>
      </w:r>
      <w:r>
        <w:fldChar w:fldCharType="separate"/>
      </w:r>
      <w:r>
        <w:t>179</w:t>
      </w:r>
      <w:r>
        <w:fldChar w:fldCharType="end"/>
      </w:r>
    </w:p>
    <w:p w14:paraId="520C016A" w14:textId="77777777" w:rsidR="00C8515B" w:rsidRDefault="00C8515B">
      <w:pPr>
        <w:pStyle w:val="TOC3"/>
        <w:tabs>
          <w:tab w:val="left" w:pos="1418"/>
        </w:tabs>
        <w:rPr>
          <w:rFonts w:asciiTheme="minorHAnsi" w:eastAsiaTheme="minorEastAsia" w:hAnsiTheme="minorHAnsi" w:cstheme="minorBidi"/>
          <w:sz w:val="24"/>
          <w:lang w:val="en-GB"/>
        </w:rPr>
      </w:pPr>
      <w:r>
        <w:t>3.1.8</w:t>
      </w:r>
      <w:r>
        <w:rPr>
          <w:rFonts w:asciiTheme="minorHAnsi" w:eastAsiaTheme="minorEastAsia" w:hAnsiTheme="minorHAnsi" w:cstheme="minorBidi"/>
          <w:sz w:val="24"/>
          <w:lang w:val="en-GB"/>
        </w:rPr>
        <w:tab/>
      </w:r>
      <w:r>
        <w:t>Evidence tables</w:t>
      </w:r>
      <w:r>
        <w:tab/>
      </w:r>
      <w:r>
        <w:fldChar w:fldCharType="begin"/>
      </w:r>
      <w:r>
        <w:instrText xml:space="preserve"> PAGEREF _Toc40956517 \h </w:instrText>
      </w:r>
      <w:r>
        <w:fldChar w:fldCharType="separate"/>
      </w:r>
      <w:r>
        <w:t>180</w:t>
      </w:r>
      <w:r>
        <w:fldChar w:fldCharType="end"/>
      </w:r>
    </w:p>
    <w:p w14:paraId="319F2842" w14:textId="77777777" w:rsidR="00C8515B" w:rsidRDefault="00C8515B">
      <w:pPr>
        <w:pStyle w:val="TOC2"/>
        <w:tabs>
          <w:tab w:val="left" w:pos="1418"/>
        </w:tabs>
        <w:rPr>
          <w:rFonts w:asciiTheme="minorHAnsi" w:eastAsiaTheme="minorEastAsia" w:hAnsiTheme="minorHAnsi" w:cstheme="minorBidi"/>
          <w:sz w:val="24"/>
          <w:lang w:val="en-GB"/>
        </w:rPr>
      </w:pPr>
      <w:r>
        <w:t>3.2</w:t>
      </w:r>
      <w:r>
        <w:rPr>
          <w:rFonts w:asciiTheme="minorHAnsi" w:eastAsiaTheme="minorEastAsia" w:hAnsiTheme="minorHAnsi" w:cstheme="minorBidi"/>
          <w:sz w:val="24"/>
          <w:lang w:val="en-GB"/>
        </w:rPr>
        <w:tab/>
      </w:r>
      <w:r w:rsidRPr="00446387">
        <w:rPr>
          <w:b/>
        </w:rPr>
        <w:t>Q6</w:t>
      </w:r>
      <w:r>
        <w:t>: What physical activities are associated with adverse maternal and perinatal outcomes?</w:t>
      </w:r>
      <w:r>
        <w:tab/>
      </w:r>
      <w:r>
        <w:fldChar w:fldCharType="begin"/>
      </w:r>
      <w:r>
        <w:instrText xml:space="preserve"> PAGEREF _Toc40956518 \h </w:instrText>
      </w:r>
      <w:r>
        <w:fldChar w:fldCharType="separate"/>
      </w:r>
      <w:r>
        <w:t>210</w:t>
      </w:r>
      <w:r>
        <w:fldChar w:fldCharType="end"/>
      </w:r>
    </w:p>
    <w:p w14:paraId="41D84345" w14:textId="77777777" w:rsidR="00C8515B" w:rsidRDefault="00C8515B">
      <w:pPr>
        <w:pStyle w:val="TOC3"/>
        <w:tabs>
          <w:tab w:val="left" w:pos="1418"/>
        </w:tabs>
        <w:rPr>
          <w:rFonts w:asciiTheme="minorHAnsi" w:eastAsiaTheme="minorEastAsia" w:hAnsiTheme="minorHAnsi" w:cstheme="minorBidi"/>
          <w:sz w:val="24"/>
          <w:lang w:val="en-GB"/>
        </w:rPr>
      </w:pPr>
      <w:r>
        <w:t>3.2.1</w:t>
      </w:r>
      <w:r>
        <w:rPr>
          <w:rFonts w:asciiTheme="minorHAnsi" w:eastAsiaTheme="minorEastAsia" w:hAnsiTheme="minorHAnsi" w:cstheme="minorBidi"/>
          <w:sz w:val="24"/>
          <w:lang w:val="en-GB"/>
        </w:rPr>
        <w:tab/>
      </w:r>
      <w:r>
        <w:t>Existing guidelines on exercise in pregnancy</w:t>
      </w:r>
      <w:r>
        <w:tab/>
      </w:r>
      <w:r>
        <w:fldChar w:fldCharType="begin"/>
      </w:r>
      <w:r>
        <w:instrText xml:space="preserve"> PAGEREF _Toc40956519 \h </w:instrText>
      </w:r>
      <w:r>
        <w:fldChar w:fldCharType="separate"/>
      </w:r>
      <w:r>
        <w:t>210</w:t>
      </w:r>
      <w:r>
        <w:fldChar w:fldCharType="end"/>
      </w:r>
    </w:p>
    <w:p w14:paraId="209978FF" w14:textId="77777777" w:rsidR="00C8515B" w:rsidRDefault="00C8515B">
      <w:pPr>
        <w:pStyle w:val="TOC3"/>
        <w:tabs>
          <w:tab w:val="left" w:pos="1418"/>
        </w:tabs>
        <w:rPr>
          <w:rFonts w:asciiTheme="minorHAnsi" w:eastAsiaTheme="minorEastAsia" w:hAnsiTheme="minorHAnsi" w:cstheme="minorBidi"/>
          <w:sz w:val="24"/>
          <w:lang w:val="en-GB"/>
        </w:rPr>
      </w:pPr>
      <w:r>
        <w:t>3.2.2</w:t>
      </w:r>
      <w:r>
        <w:rPr>
          <w:rFonts w:asciiTheme="minorHAnsi" w:eastAsiaTheme="minorEastAsia" w:hAnsiTheme="minorHAnsi" w:cstheme="minorBidi"/>
          <w:sz w:val="24"/>
          <w:lang w:val="en-GB"/>
        </w:rPr>
        <w:tab/>
      </w:r>
      <w:r>
        <w:t>Any exercise</w:t>
      </w:r>
      <w:r>
        <w:tab/>
      </w:r>
      <w:r>
        <w:fldChar w:fldCharType="begin"/>
      </w:r>
      <w:r>
        <w:instrText xml:space="preserve"> PAGEREF _Toc40956520 \h </w:instrText>
      </w:r>
      <w:r>
        <w:fldChar w:fldCharType="separate"/>
      </w:r>
      <w:r>
        <w:t>210</w:t>
      </w:r>
      <w:r>
        <w:fldChar w:fldCharType="end"/>
      </w:r>
    </w:p>
    <w:p w14:paraId="3AC39AB1" w14:textId="77777777" w:rsidR="00C8515B" w:rsidRDefault="00C8515B">
      <w:pPr>
        <w:pStyle w:val="TOC3"/>
        <w:tabs>
          <w:tab w:val="left" w:pos="1418"/>
        </w:tabs>
        <w:rPr>
          <w:rFonts w:asciiTheme="minorHAnsi" w:eastAsiaTheme="minorEastAsia" w:hAnsiTheme="minorHAnsi" w:cstheme="minorBidi"/>
          <w:sz w:val="24"/>
          <w:lang w:val="en-GB"/>
        </w:rPr>
      </w:pPr>
      <w:r>
        <w:t>3.2.3</w:t>
      </w:r>
      <w:r>
        <w:rPr>
          <w:rFonts w:asciiTheme="minorHAnsi" w:eastAsiaTheme="minorEastAsia" w:hAnsiTheme="minorHAnsi" w:cstheme="minorBidi"/>
          <w:sz w:val="24"/>
          <w:lang w:val="en-GB"/>
        </w:rPr>
        <w:tab/>
      </w:r>
      <w:r>
        <w:t>Vigorous exercise</w:t>
      </w:r>
      <w:r>
        <w:tab/>
      </w:r>
      <w:r>
        <w:fldChar w:fldCharType="begin"/>
      </w:r>
      <w:r>
        <w:instrText xml:space="preserve"> PAGEREF _Toc40956521 \h </w:instrText>
      </w:r>
      <w:r>
        <w:fldChar w:fldCharType="separate"/>
      </w:r>
      <w:r>
        <w:t>210</w:t>
      </w:r>
      <w:r>
        <w:fldChar w:fldCharType="end"/>
      </w:r>
    </w:p>
    <w:p w14:paraId="7D1239C9" w14:textId="77777777" w:rsidR="00C8515B" w:rsidRDefault="00C8515B">
      <w:pPr>
        <w:pStyle w:val="TOC3"/>
        <w:tabs>
          <w:tab w:val="left" w:pos="1418"/>
        </w:tabs>
        <w:rPr>
          <w:rFonts w:asciiTheme="minorHAnsi" w:eastAsiaTheme="minorEastAsia" w:hAnsiTheme="minorHAnsi" w:cstheme="minorBidi"/>
          <w:sz w:val="24"/>
          <w:lang w:val="en-GB"/>
        </w:rPr>
      </w:pPr>
      <w:r>
        <w:t>3.2.4</w:t>
      </w:r>
      <w:r>
        <w:rPr>
          <w:rFonts w:asciiTheme="minorHAnsi" w:eastAsiaTheme="minorEastAsia" w:hAnsiTheme="minorHAnsi" w:cstheme="minorBidi"/>
          <w:sz w:val="24"/>
          <w:lang w:val="en-GB"/>
        </w:rPr>
        <w:tab/>
      </w:r>
      <w:r>
        <w:t>Supine exercise</w:t>
      </w:r>
      <w:r>
        <w:tab/>
      </w:r>
      <w:r>
        <w:fldChar w:fldCharType="begin"/>
      </w:r>
      <w:r>
        <w:instrText xml:space="preserve"> PAGEREF _Toc40956522 \h </w:instrText>
      </w:r>
      <w:r>
        <w:fldChar w:fldCharType="separate"/>
      </w:r>
      <w:r>
        <w:t>210</w:t>
      </w:r>
      <w:r>
        <w:fldChar w:fldCharType="end"/>
      </w:r>
    </w:p>
    <w:p w14:paraId="3F3FCAC8" w14:textId="77777777" w:rsidR="00C8515B" w:rsidRDefault="00C8515B">
      <w:pPr>
        <w:pStyle w:val="TOC3"/>
        <w:tabs>
          <w:tab w:val="left" w:pos="1418"/>
        </w:tabs>
        <w:rPr>
          <w:rFonts w:asciiTheme="minorHAnsi" w:eastAsiaTheme="minorEastAsia" w:hAnsiTheme="minorHAnsi" w:cstheme="minorBidi"/>
          <w:sz w:val="24"/>
          <w:lang w:val="en-GB"/>
        </w:rPr>
      </w:pPr>
      <w:r>
        <w:t>3.2.5</w:t>
      </w:r>
      <w:r>
        <w:rPr>
          <w:rFonts w:asciiTheme="minorHAnsi" w:eastAsiaTheme="minorEastAsia" w:hAnsiTheme="minorHAnsi" w:cstheme="minorBidi"/>
          <w:sz w:val="24"/>
          <w:lang w:val="en-GB"/>
        </w:rPr>
        <w:tab/>
      </w:r>
      <w:r>
        <w:t>Swimming and aqua aerobics</w:t>
      </w:r>
      <w:r>
        <w:tab/>
      </w:r>
      <w:r>
        <w:fldChar w:fldCharType="begin"/>
      </w:r>
      <w:r>
        <w:instrText xml:space="preserve"> PAGEREF _Toc40956523 \h </w:instrText>
      </w:r>
      <w:r>
        <w:fldChar w:fldCharType="separate"/>
      </w:r>
      <w:r>
        <w:t>210</w:t>
      </w:r>
      <w:r>
        <w:fldChar w:fldCharType="end"/>
      </w:r>
    </w:p>
    <w:p w14:paraId="0D5330C1" w14:textId="77777777" w:rsidR="00C8515B" w:rsidRDefault="00C8515B">
      <w:pPr>
        <w:pStyle w:val="TOC3"/>
        <w:tabs>
          <w:tab w:val="left" w:pos="1418"/>
        </w:tabs>
        <w:rPr>
          <w:rFonts w:asciiTheme="minorHAnsi" w:eastAsiaTheme="minorEastAsia" w:hAnsiTheme="minorHAnsi" w:cstheme="minorBidi"/>
          <w:sz w:val="24"/>
          <w:lang w:val="en-GB"/>
        </w:rPr>
      </w:pPr>
      <w:r>
        <w:t>3.2.6</w:t>
      </w:r>
      <w:r>
        <w:rPr>
          <w:rFonts w:asciiTheme="minorHAnsi" w:eastAsiaTheme="minorEastAsia" w:hAnsiTheme="minorHAnsi" w:cstheme="minorBidi"/>
          <w:sz w:val="24"/>
          <w:lang w:val="en-GB"/>
        </w:rPr>
        <w:tab/>
      </w:r>
      <w:r>
        <w:t>Bicycling/horseback riding</w:t>
      </w:r>
      <w:r>
        <w:tab/>
      </w:r>
      <w:r>
        <w:fldChar w:fldCharType="begin"/>
      </w:r>
      <w:r>
        <w:instrText xml:space="preserve"> PAGEREF _Toc40956524 \h </w:instrText>
      </w:r>
      <w:r>
        <w:fldChar w:fldCharType="separate"/>
      </w:r>
      <w:r>
        <w:t>211</w:t>
      </w:r>
      <w:r>
        <w:fldChar w:fldCharType="end"/>
      </w:r>
    </w:p>
    <w:p w14:paraId="4B820446" w14:textId="77777777" w:rsidR="00C8515B" w:rsidRDefault="00C8515B">
      <w:pPr>
        <w:pStyle w:val="TOC3"/>
        <w:tabs>
          <w:tab w:val="left" w:pos="1418"/>
        </w:tabs>
        <w:rPr>
          <w:rFonts w:asciiTheme="minorHAnsi" w:eastAsiaTheme="minorEastAsia" w:hAnsiTheme="minorHAnsi" w:cstheme="minorBidi"/>
          <w:sz w:val="24"/>
          <w:lang w:val="en-GB"/>
        </w:rPr>
      </w:pPr>
      <w:r>
        <w:t>3.2.7</w:t>
      </w:r>
      <w:r>
        <w:rPr>
          <w:rFonts w:asciiTheme="minorHAnsi" w:eastAsiaTheme="minorEastAsia" w:hAnsiTheme="minorHAnsi" w:cstheme="minorBidi"/>
          <w:sz w:val="24"/>
          <w:lang w:val="en-GB"/>
        </w:rPr>
        <w:tab/>
      </w:r>
      <w:r>
        <w:t>Occupational activities</w:t>
      </w:r>
      <w:r>
        <w:tab/>
      </w:r>
      <w:r>
        <w:fldChar w:fldCharType="begin"/>
      </w:r>
      <w:r>
        <w:instrText xml:space="preserve"> PAGEREF _Toc40956525 \h </w:instrText>
      </w:r>
      <w:r>
        <w:fldChar w:fldCharType="separate"/>
      </w:r>
      <w:r>
        <w:t>211</w:t>
      </w:r>
      <w:r>
        <w:fldChar w:fldCharType="end"/>
      </w:r>
    </w:p>
    <w:p w14:paraId="55EAD90E" w14:textId="77777777" w:rsidR="00C8515B" w:rsidRDefault="00C8515B">
      <w:pPr>
        <w:pStyle w:val="TOC3"/>
        <w:tabs>
          <w:tab w:val="left" w:pos="1418"/>
        </w:tabs>
        <w:rPr>
          <w:rFonts w:asciiTheme="minorHAnsi" w:eastAsiaTheme="minorEastAsia" w:hAnsiTheme="minorHAnsi" w:cstheme="minorBidi"/>
          <w:sz w:val="24"/>
          <w:lang w:val="en-GB"/>
        </w:rPr>
      </w:pPr>
      <w:r>
        <w:t>3.2.8</w:t>
      </w:r>
      <w:r>
        <w:rPr>
          <w:rFonts w:asciiTheme="minorHAnsi" w:eastAsiaTheme="minorEastAsia" w:hAnsiTheme="minorHAnsi" w:cstheme="minorBidi"/>
          <w:sz w:val="24"/>
          <w:lang w:val="en-GB"/>
        </w:rPr>
        <w:tab/>
      </w:r>
      <w:r>
        <w:t>Evidence summary</w:t>
      </w:r>
      <w:r>
        <w:tab/>
      </w:r>
      <w:r>
        <w:fldChar w:fldCharType="begin"/>
      </w:r>
      <w:r>
        <w:instrText xml:space="preserve"> PAGEREF _Toc40956526 \h </w:instrText>
      </w:r>
      <w:r>
        <w:fldChar w:fldCharType="separate"/>
      </w:r>
      <w:r>
        <w:t>212</w:t>
      </w:r>
      <w:r>
        <w:fldChar w:fldCharType="end"/>
      </w:r>
    </w:p>
    <w:p w14:paraId="2D95CFF2" w14:textId="77777777" w:rsidR="00C8515B" w:rsidRDefault="00C8515B">
      <w:pPr>
        <w:pStyle w:val="TOC3"/>
        <w:tabs>
          <w:tab w:val="left" w:pos="1418"/>
        </w:tabs>
        <w:rPr>
          <w:rFonts w:asciiTheme="minorHAnsi" w:eastAsiaTheme="minorEastAsia" w:hAnsiTheme="minorHAnsi" w:cstheme="minorBidi"/>
          <w:sz w:val="24"/>
          <w:lang w:val="en-GB"/>
        </w:rPr>
      </w:pPr>
      <w:r>
        <w:t>3.2.9</w:t>
      </w:r>
      <w:r>
        <w:rPr>
          <w:rFonts w:asciiTheme="minorHAnsi" w:eastAsiaTheme="minorEastAsia" w:hAnsiTheme="minorHAnsi" w:cstheme="minorBidi"/>
          <w:sz w:val="24"/>
          <w:lang w:val="en-GB"/>
        </w:rPr>
        <w:tab/>
      </w:r>
      <w:r>
        <w:t>Evidence tables</w:t>
      </w:r>
      <w:r>
        <w:tab/>
      </w:r>
      <w:r>
        <w:fldChar w:fldCharType="begin"/>
      </w:r>
      <w:r>
        <w:instrText xml:space="preserve"> PAGEREF _Toc40956527 \h </w:instrText>
      </w:r>
      <w:r>
        <w:fldChar w:fldCharType="separate"/>
      </w:r>
      <w:r>
        <w:t>213</w:t>
      </w:r>
      <w:r>
        <w:fldChar w:fldCharType="end"/>
      </w:r>
    </w:p>
    <w:p w14:paraId="675732EE" w14:textId="77777777" w:rsidR="00C8515B" w:rsidRDefault="00C8515B" w:rsidP="00C8515B">
      <w:pPr>
        <w:pStyle w:val="TOC1"/>
        <w:rPr>
          <w:rFonts w:asciiTheme="minorHAnsi" w:eastAsiaTheme="minorEastAsia" w:hAnsiTheme="minorHAnsi" w:cstheme="minorBidi"/>
          <w:color w:val="auto"/>
          <w:sz w:val="24"/>
          <w:lang w:val="en-GB"/>
        </w:rPr>
      </w:pPr>
      <w:r>
        <w:t>4</w:t>
      </w:r>
      <w:r>
        <w:rPr>
          <w:rFonts w:asciiTheme="minorHAnsi" w:eastAsiaTheme="minorEastAsia" w:hAnsiTheme="minorHAnsi" w:cstheme="minorBidi"/>
          <w:color w:val="auto"/>
          <w:sz w:val="24"/>
          <w:lang w:val="en-GB"/>
        </w:rPr>
        <w:tab/>
      </w:r>
      <w:r>
        <w:t>Weight assessment and management</w:t>
      </w:r>
      <w:r>
        <w:tab/>
      </w:r>
      <w:r>
        <w:fldChar w:fldCharType="begin"/>
      </w:r>
      <w:r>
        <w:instrText xml:space="preserve"> PAGEREF _Toc40956528 \h </w:instrText>
      </w:r>
      <w:r>
        <w:fldChar w:fldCharType="separate"/>
      </w:r>
      <w:r>
        <w:t>231</w:t>
      </w:r>
      <w:r>
        <w:fldChar w:fldCharType="end"/>
      </w:r>
    </w:p>
    <w:p w14:paraId="1749C142" w14:textId="573CBF98" w:rsidR="00C8515B" w:rsidRDefault="00C8515B" w:rsidP="00C8515B">
      <w:pPr>
        <w:pStyle w:val="TOC2"/>
        <w:rPr>
          <w:rFonts w:asciiTheme="minorHAnsi" w:eastAsiaTheme="minorEastAsia" w:hAnsiTheme="minorHAnsi" w:cstheme="minorBidi"/>
          <w:sz w:val="24"/>
          <w:lang w:val="en-GB"/>
        </w:rPr>
      </w:pPr>
      <w:r>
        <w:t>4.1</w:t>
      </w:r>
      <w:r>
        <w:rPr>
          <w:rFonts w:asciiTheme="minorHAnsi" w:eastAsiaTheme="minorEastAsia" w:hAnsiTheme="minorHAnsi" w:cstheme="minorBidi"/>
          <w:sz w:val="24"/>
          <w:lang w:val="en-GB"/>
        </w:rPr>
        <w:tab/>
      </w:r>
      <w:r w:rsidRPr="00446387">
        <w:rPr>
          <w:b/>
        </w:rPr>
        <w:t>Q7</w:t>
      </w:r>
      <w:r>
        <w:t xml:space="preserve">: When should maternal weight and height be measured and BMI calculated in pregnant </w:t>
      </w:r>
      <w:r>
        <w:br/>
        <w:t>women?</w:t>
      </w:r>
      <w:r>
        <w:tab/>
      </w:r>
      <w:r>
        <w:fldChar w:fldCharType="begin"/>
      </w:r>
      <w:r>
        <w:instrText xml:space="preserve"> PAGEREF _Toc40956529 \h </w:instrText>
      </w:r>
      <w:r>
        <w:fldChar w:fldCharType="separate"/>
      </w:r>
      <w:r>
        <w:t>231</w:t>
      </w:r>
      <w:r>
        <w:fldChar w:fldCharType="end"/>
      </w:r>
    </w:p>
    <w:p w14:paraId="0387D0EE" w14:textId="77777777" w:rsidR="00C8515B" w:rsidRDefault="00C8515B">
      <w:pPr>
        <w:pStyle w:val="TOC3"/>
        <w:tabs>
          <w:tab w:val="left" w:pos="1418"/>
        </w:tabs>
        <w:rPr>
          <w:rFonts w:asciiTheme="minorHAnsi" w:eastAsiaTheme="minorEastAsia" w:hAnsiTheme="minorHAnsi" w:cstheme="minorBidi"/>
          <w:sz w:val="24"/>
          <w:lang w:val="en-GB"/>
        </w:rPr>
      </w:pPr>
      <w:r>
        <w:t>4.1.1</w:t>
      </w:r>
      <w:r>
        <w:rPr>
          <w:rFonts w:asciiTheme="minorHAnsi" w:eastAsiaTheme="minorEastAsia" w:hAnsiTheme="minorHAnsi" w:cstheme="minorBidi"/>
          <w:sz w:val="24"/>
          <w:lang w:val="en-GB"/>
        </w:rPr>
        <w:tab/>
      </w:r>
      <w:r>
        <w:t>Review of the IOM guidelines for weight gain in pregnancy</w:t>
      </w:r>
      <w:r>
        <w:tab/>
      </w:r>
      <w:r>
        <w:fldChar w:fldCharType="begin"/>
      </w:r>
      <w:r>
        <w:instrText xml:space="preserve"> PAGEREF _Toc40956530 \h </w:instrText>
      </w:r>
      <w:r>
        <w:fldChar w:fldCharType="separate"/>
      </w:r>
      <w:r>
        <w:t>231</w:t>
      </w:r>
      <w:r>
        <w:fldChar w:fldCharType="end"/>
      </w:r>
    </w:p>
    <w:p w14:paraId="0C66E6AC" w14:textId="77777777" w:rsidR="00C8515B" w:rsidRDefault="00C8515B">
      <w:pPr>
        <w:pStyle w:val="TOC3"/>
        <w:tabs>
          <w:tab w:val="left" w:pos="1418"/>
        </w:tabs>
        <w:rPr>
          <w:rFonts w:asciiTheme="minorHAnsi" w:eastAsiaTheme="minorEastAsia" w:hAnsiTheme="minorHAnsi" w:cstheme="minorBidi"/>
          <w:sz w:val="24"/>
          <w:lang w:val="en-GB"/>
        </w:rPr>
      </w:pPr>
      <w:r>
        <w:t>4.1.2</w:t>
      </w:r>
      <w:r>
        <w:rPr>
          <w:rFonts w:asciiTheme="minorHAnsi" w:eastAsiaTheme="minorEastAsia" w:hAnsiTheme="minorHAnsi" w:cstheme="minorBidi"/>
          <w:sz w:val="24"/>
          <w:lang w:val="en-GB"/>
        </w:rPr>
        <w:tab/>
      </w:r>
      <w:r>
        <w:t>Determinants of gestational weight gain</w:t>
      </w:r>
      <w:r>
        <w:tab/>
      </w:r>
      <w:r>
        <w:fldChar w:fldCharType="begin"/>
      </w:r>
      <w:r>
        <w:instrText xml:space="preserve"> PAGEREF _Toc40956531 \h </w:instrText>
      </w:r>
      <w:r>
        <w:fldChar w:fldCharType="separate"/>
      </w:r>
      <w:r>
        <w:t>231</w:t>
      </w:r>
      <w:r>
        <w:fldChar w:fldCharType="end"/>
      </w:r>
    </w:p>
    <w:p w14:paraId="62AC0E67" w14:textId="77777777" w:rsidR="00C8515B" w:rsidRDefault="00C8515B">
      <w:pPr>
        <w:pStyle w:val="TOC3"/>
        <w:tabs>
          <w:tab w:val="left" w:pos="1418"/>
        </w:tabs>
        <w:rPr>
          <w:rFonts w:asciiTheme="minorHAnsi" w:eastAsiaTheme="minorEastAsia" w:hAnsiTheme="minorHAnsi" w:cstheme="minorBidi"/>
          <w:sz w:val="24"/>
          <w:lang w:val="en-GB"/>
        </w:rPr>
      </w:pPr>
      <w:r>
        <w:t>4.1.3</w:t>
      </w:r>
      <w:r>
        <w:rPr>
          <w:rFonts w:asciiTheme="minorHAnsi" w:eastAsiaTheme="minorEastAsia" w:hAnsiTheme="minorHAnsi" w:cstheme="minorBidi"/>
          <w:sz w:val="24"/>
          <w:lang w:val="en-GB"/>
        </w:rPr>
        <w:tab/>
      </w:r>
      <w:r>
        <w:t>Risks associated with low or high gestational weight gain</w:t>
      </w:r>
      <w:r>
        <w:tab/>
      </w:r>
      <w:r>
        <w:fldChar w:fldCharType="begin"/>
      </w:r>
      <w:r>
        <w:instrText xml:space="preserve"> PAGEREF _Toc40956532 \h </w:instrText>
      </w:r>
      <w:r>
        <w:fldChar w:fldCharType="separate"/>
      </w:r>
      <w:r>
        <w:t>232</w:t>
      </w:r>
      <w:r>
        <w:fldChar w:fldCharType="end"/>
      </w:r>
    </w:p>
    <w:p w14:paraId="7DB16EEA" w14:textId="77777777" w:rsidR="00C8515B" w:rsidRDefault="00C8515B">
      <w:pPr>
        <w:pStyle w:val="TOC3"/>
        <w:tabs>
          <w:tab w:val="left" w:pos="1418"/>
        </w:tabs>
        <w:rPr>
          <w:rFonts w:asciiTheme="minorHAnsi" w:eastAsiaTheme="minorEastAsia" w:hAnsiTheme="minorHAnsi" w:cstheme="minorBidi"/>
          <w:sz w:val="24"/>
          <w:lang w:val="en-GB"/>
        </w:rPr>
      </w:pPr>
      <w:r>
        <w:t>4.1.4</w:t>
      </w:r>
      <w:r>
        <w:rPr>
          <w:rFonts w:asciiTheme="minorHAnsi" w:eastAsiaTheme="minorEastAsia" w:hAnsiTheme="minorHAnsi" w:cstheme="minorBidi"/>
          <w:sz w:val="24"/>
          <w:lang w:val="en-GB"/>
        </w:rPr>
        <w:tab/>
      </w:r>
      <w:r>
        <w:t>Women’s views on weight gain during pregnancy</w:t>
      </w:r>
      <w:r>
        <w:tab/>
      </w:r>
      <w:r>
        <w:fldChar w:fldCharType="begin"/>
      </w:r>
      <w:r>
        <w:instrText xml:space="preserve"> PAGEREF _Toc40956533 \h </w:instrText>
      </w:r>
      <w:r>
        <w:fldChar w:fldCharType="separate"/>
      </w:r>
      <w:r>
        <w:t>234</w:t>
      </w:r>
      <w:r>
        <w:fldChar w:fldCharType="end"/>
      </w:r>
    </w:p>
    <w:p w14:paraId="1AF8FD9F" w14:textId="77777777" w:rsidR="00C8515B" w:rsidRDefault="00C8515B">
      <w:pPr>
        <w:pStyle w:val="TOC3"/>
        <w:tabs>
          <w:tab w:val="left" w:pos="1418"/>
        </w:tabs>
        <w:rPr>
          <w:rFonts w:asciiTheme="minorHAnsi" w:eastAsiaTheme="minorEastAsia" w:hAnsiTheme="minorHAnsi" w:cstheme="minorBidi"/>
          <w:sz w:val="24"/>
          <w:lang w:val="en-GB"/>
        </w:rPr>
      </w:pPr>
      <w:r>
        <w:t>4.1.5</w:t>
      </w:r>
      <w:r>
        <w:rPr>
          <w:rFonts w:asciiTheme="minorHAnsi" w:eastAsiaTheme="minorEastAsia" w:hAnsiTheme="minorHAnsi" w:cstheme="minorBidi"/>
          <w:sz w:val="24"/>
          <w:lang w:val="en-GB"/>
        </w:rPr>
        <w:tab/>
      </w:r>
      <w:r>
        <w:t>Health professional’s views on regular weighing as part of pregnancy care</w:t>
      </w:r>
      <w:r>
        <w:tab/>
      </w:r>
      <w:r>
        <w:fldChar w:fldCharType="begin"/>
      </w:r>
      <w:r>
        <w:instrText xml:space="preserve"> PAGEREF _Toc40956534 \h </w:instrText>
      </w:r>
      <w:r>
        <w:fldChar w:fldCharType="separate"/>
      </w:r>
      <w:r>
        <w:t>234</w:t>
      </w:r>
      <w:r>
        <w:fldChar w:fldCharType="end"/>
      </w:r>
    </w:p>
    <w:p w14:paraId="5D2684EB" w14:textId="77777777" w:rsidR="00C8515B" w:rsidRDefault="00C8515B">
      <w:pPr>
        <w:pStyle w:val="TOC3"/>
        <w:tabs>
          <w:tab w:val="left" w:pos="1418"/>
        </w:tabs>
        <w:rPr>
          <w:rFonts w:asciiTheme="minorHAnsi" w:eastAsiaTheme="minorEastAsia" w:hAnsiTheme="minorHAnsi" w:cstheme="minorBidi"/>
          <w:sz w:val="24"/>
          <w:lang w:val="en-GB"/>
        </w:rPr>
      </w:pPr>
      <w:r>
        <w:t>4.1.6</w:t>
      </w:r>
      <w:r>
        <w:rPr>
          <w:rFonts w:asciiTheme="minorHAnsi" w:eastAsiaTheme="minorEastAsia" w:hAnsiTheme="minorHAnsi" w:cstheme="minorBidi"/>
          <w:sz w:val="24"/>
          <w:lang w:val="en-GB"/>
        </w:rPr>
        <w:tab/>
      </w:r>
      <w:r>
        <w:t>Regular weighing</w:t>
      </w:r>
      <w:r>
        <w:tab/>
      </w:r>
      <w:r>
        <w:fldChar w:fldCharType="begin"/>
      </w:r>
      <w:r>
        <w:instrText xml:space="preserve"> PAGEREF _Toc40956535 \h </w:instrText>
      </w:r>
      <w:r>
        <w:fldChar w:fldCharType="separate"/>
      </w:r>
      <w:r>
        <w:t>235</w:t>
      </w:r>
      <w:r>
        <w:fldChar w:fldCharType="end"/>
      </w:r>
    </w:p>
    <w:p w14:paraId="29C60224" w14:textId="77777777" w:rsidR="00C8515B" w:rsidRDefault="00C8515B">
      <w:pPr>
        <w:pStyle w:val="TOC3"/>
        <w:tabs>
          <w:tab w:val="left" w:pos="1418"/>
        </w:tabs>
        <w:rPr>
          <w:rFonts w:asciiTheme="minorHAnsi" w:eastAsiaTheme="minorEastAsia" w:hAnsiTheme="minorHAnsi" w:cstheme="minorBidi"/>
          <w:sz w:val="24"/>
          <w:lang w:val="en-GB"/>
        </w:rPr>
      </w:pPr>
      <w:r w:rsidRPr="00446387">
        <w:rPr>
          <w:lang w:val="en"/>
        </w:rPr>
        <w:t>4.1.7</w:t>
      </w:r>
      <w:r>
        <w:rPr>
          <w:rFonts w:asciiTheme="minorHAnsi" w:eastAsiaTheme="minorEastAsia" w:hAnsiTheme="minorHAnsi" w:cstheme="minorBidi"/>
          <w:sz w:val="24"/>
          <w:lang w:val="en-GB"/>
        </w:rPr>
        <w:tab/>
      </w:r>
      <w:r w:rsidRPr="00446387">
        <w:rPr>
          <w:lang w:val="en"/>
        </w:rPr>
        <w:t>Evidence statements</w:t>
      </w:r>
      <w:r>
        <w:tab/>
      </w:r>
      <w:r>
        <w:fldChar w:fldCharType="begin"/>
      </w:r>
      <w:r>
        <w:instrText xml:space="preserve"> PAGEREF _Toc40956536 \h </w:instrText>
      </w:r>
      <w:r>
        <w:fldChar w:fldCharType="separate"/>
      </w:r>
      <w:r>
        <w:t>236</w:t>
      </w:r>
      <w:r>
        <w:fldChar w:fldCharType="end"/>
      </w:r>
    </w:p>
    <w:p w14:paraId="2C4CDF98" w14:textId="77777777" w:rsidR="00C8515B" w:rsidRDefault="00C8515B">
      <w:pPr>
        <w:pStyle w:val="TOC3"/>
        <w:tabs>
          <w:tab w:val="left" w:pos="1418"/>
        </w:tabs>
        <w:rPr>
          <w:rFonts w:asciiTheme="minorHAnsi" w:eastAsiaTheme="minorEastAsia" w:hAnsiTheme="minorHAnsi" w:cstheme="minorBidi"/>
          <w:sz w:val="24"/>
          <w:lang w:val="en-GB"/>
        </w:rPr>
      </w:pPr>
      <w:r>
        <w:t>4.1.8</w:t>
      </w:r>
      <w:r>
        <w:rPr>
          <w:rFonts w:asciiTheme="minorHAnsi" w:eastAsiaTheme="minorEastAsia" w:hAnsiTheme="minorHAnsi" w:cstheme="minorBidi"/>
          <w:sz w:val="24"/>
          <w:lang w:val="en-GB"/>
        </w:rPr>
        <w:tab/>
      </w:r>
      <w:r>
        <w:t>Evidence tables</w:t>
      </w:r>
      <w:r>
        <w:tab/>
      </w:r>
      <w:r>
        <w:fldChar w:fldCharType="begin"/>
      </w:r>
      <w:r>
        <w:instrText xml:space="preserve"> PAGEREF _Toc40956537 \h </w:instrText>
      </w:r>
      <w:r>
        <w:fldChar w:fldCharType="separate"/>
      </w:r>
      <w:r>
        <w:t>238</w:t>
      </w:r>
      <w:r>
        <w:fldChar w:fldCharType="end"/>
      </w:r>
    </w:p>
    <w:p w14:paraId="1C2A8CC2" w14:textId="508F1F1B" w:rsidR="00C8515B" w:rsidRDefault="00C8515B">
      <w:pPr>
        <w:pStyle w:val="TOC2"/>
        <w:tabs>
          <w:tab w:val="left" w:pos="1418"/>
        </w:tabs>
        <w:rPr>
          <w:rFonts w:asciiTheme="minorHAnsi" w:eastAsiaTheme="minorEastAsia" w:hAnsiTheme="minorHAnsi" w:cstheme="minorBidi"/>
          <w:sz w:val="24"/>
          <w:lang w:val="en-GB"/>
        </w:rPr>
      </w:pPr>
      <w:r>
        <w:t>4.2</w:t>
      </w:r>
      <w:r>
        <w:rPr>
          <w:rFonts w:asciiTheme="minorHAnsi" w:eastAsiaTheme="minorEastAsia" w:hAnsiTheme="minorHAnsi" w:cstheme="minorBidi"/>
          <w:sz w:val="24"/>
          <w:lang w:val="en-GB"/>
        </w:rPr>
        <w:tab/>
      </w:r>
      <w:r w:rsidRPr="00446387">
        <w:rPr>
          <w:b/>
        </w:rPr>
        <w:t>Q8</w:t>
      </w:r>
      <w:r>
        <w:t xml:space="preserve">: What specific risk assessments are required for pregnant women with high or low BMI at the </w:t>
      </w:r>
      <w:r>
        <w:br/>
        <w:t>first antenatal visit?</w:t>
      </w:r>
      <w:r>
        <w:tab/>
      </w:r>
      <w:r>
        <w:fldChar w:fldCharType="begin"/>
      </w:r>
      <w:r>
        <w:instrText xml:space="preserve"> PAGEREF _Toc40956538 \h </w:instrText>
      </w:r>
      <w:r>
        <w:fldChar w:fldCharType="separate"/>
      </w:r>
      <w:r>
        <w:t>262</w:t>
      </w:r>
      <w:r>
        <w:fldChar w:fldCharType="end"/>
      </w:r>
    </w:p>
    <w:p w14:paraId="2766AD58" w14:textId="77777777" w:rsidR="00C8515B" w:rsidRDefault="00C8515B">
      <w:pPr>
        <w:pStyle w:val="TOC3"/>
        <w:tabs>
          <w:tab w:val="left" w:pos="1418"/>
        </w:tabs>
        <w:rPr>
          <w:rFonts w:asciiTheme="minorHAnsi" w:eastAsiaTheme="minorEastAsia" w:hAnsiTheme="minorHAnsi" w:cstheme="minorBidi"/>
          <w:sz w:val="24"/>
          <w:lang w:val="en-GB"/>
        </w:rPr>
      </w:pPr>
      <w:r>
        <w:t>4.2.1</w:t>
      </w:r>
      <w:r>
        <w:rPr>
          <w:rFonts w:asciiTheme="minorHAnsi" w:eastAsiaTheme="minorEastAsia" w:hAnsiTheme="minorHAnsi" w:cstheme="minorBidi"/>
          <w:sz w:val="24"/>
          <w:lang w:val="en-GB"/>
        </w:rPr>
        <w:tab/>
      </w:r>
      <w:r>
        <w:t>Risks associated with pre-pregancy underweight</w:t>
      </w:r>
      <w:r>
        <w:tab/>
      </w:r>
      <w:r>
        <w:fldChar w:fldCharType="begin"/>
      </w:r>
      <w:r>
        <w:instrText xml:space="preserve"> PAGEREF _Toc40956539 \h </w:instrText>
      </w:r>
      <w:r>
        <w:fldChar w:fldCharType="separate"/>
      </w:r>
      <w:r>
        <w:t>262</w:t>
      </w:r>
      <w:r>
        <w:fldChar w:fldCharType="end"/>
      </w:r>
    </w:p>
    <w:p w14:paraId="2914CBA8" w14:textId="77777777" w:rsidR="00C8515B" w:rsidRDefault="00C8515B">
      <w:pPr>
        <w:pStyle w:val="TOC3"/>
        <w:tabs>
          <w:tab w:val="left" w:pos="1418"/>
        </w:tabs>
        <w:rPr>
          <w:rFonts w:asciiTheme="minorHAnsi" w:eastAsiaTheme="minorEastAsia" w:hAnsiTheme="minorHAnsi" w:cstheme="minorBidi"/>
          <w:sz w:val="24"/>
          <w:lang w:val="en-GB"/>
        </w:rPr>
      </w:pPr>
      <w:r>
        <w:t>4.2.2</w:t>
      </w:r>
      <w:r>
        <w:rPr>
          <w:rFonts w:asciiTheme="minorHAnsi" w:eastAsiaTheme="minorEastAsia" w:hAnsiTheme="minorHAnsi" w:cstheme="minorBidi"/>
          <w:sz w:val="24"/>
          <w:lang w:val="en-GB"/>
        </w:rPr>
        <w:tab/>
      </w:r>
      <w:r>
        <w:t>Risks associated with pre-pregnancy healthy weight</w:t>
      </w:r>
      <w:r>
        <w:tab/>
      </w:r>
      <w:r>
        <w:fldChar w:fldCharType="begin"/>
      </w:r>
      <w:r>
        <w:instrText xml:space="preserve"> PAGEREF _Toc40956540 \h </w:instrText>
      </w:r>
      <w:r>
        <w:fldChar w:fldCharType="separate"/>
      </w:r>
      <w:r>
        <w:t>262</w:t>
      </w:r>
      <w:r>
        <w:fldChar w:fldCharType="end"/>
      </w:r>
    </w:p>
    <w:p w14:paraId="1DD5B8D6" w14:textId="77777777" w:rsidR="00C8515B" w:rsidRDefault="00C8515B">
      <w:pPr>
        <w:pStyle w:val="TOC3"/>
        <w:tabs>
          <w:tab w:val="left" w:pos="1418"/>
        </w:tabs>
        <w:rPr>
          <w:rFonts w:asciiTheme="minorHAnsi" w:eastAsiaTheme="minorEastAsia" w:hAnsiTheme="minorHAnsi" w:cstheme="minorBidi"/>
          <w:sz w:val="24"/>
          <w:lang w:val="en-GB"/>
        </w:rPr>
      </w:pPr>
      <w:r>
        <w:t>4.2.3</w:t>
      </w:r>
      <w:r>
        <w:rPr>
          <w:rFonts w:asciiTheme="minorHAnsi" w:eastAsiaTheme="minorEastAsia" w:hAnsiTheme="minorHAnsi" w:cstheme="minorBidi"/>
          <w:sz w:val="24"/>
          <w:lang w:val="en-GB"/>
        </w:rPr>
        <w:tab/>
      </w:r>
      <w:r>
        <w:t>Risk associated with pre-pregnancy overweight and obesity</w:t>
      </w:r>
      <w:r>
        <w:tab/>
      </w:r>
      <w:r>
        <w:fldChar w:fldCharType="begin"/>
      </w:r>
      <w:r>
        <w:instrText xml:space="preserve"> PAGEREF _Toc40956541 \h </w:instrText>
      </w:r>
      <w:r>
        <w:fldChar w:fldCharType="separate"/>
      </w:r>
      <w:r>
        <w:t>262</w:t>
      </w:r>
      <w:r>
        <w:fldChar w:fldCharType="end"/>
      </w:r>
    </w:p>
    <w:p w14:paraId="2B20A430" w14:textId="77777777" w:rsidR="00C8515B" w:rsidRDefault="00C8515B" w:rsidP="00C8515B">
      <w:pPr>
        <w:pStyle w:val="TOC1"/>
        <w:rPr>
          <w:rFonts w:asciiTheme="minorHAnsi" w:eastAsiaTheme="minorEastAsia" w:hAnsiTheme="minorHAnsi" w:cstheme="minorBidi"/>
          <w:color w:val="auto"/>
          <w:sz w:val="24"/>
          <w:lang w:val="en-GB"/>
        </w:rPr>
      </w:pPr>
      <w:r>
        <w:t>5</w:t>
      </w:r>
      <w:r>
        <w:rPr>
          <w:rFonts w:asciiTheme="minorHAnsi" w:eastAsiaTheme="minorEastAsia" w:hAnsiTheme="minorHAnsi" w:cstheme="minorBidi"/>
          <w:color w:val="auto"/>
          <w:sz w:val="24"/>
          <w:lang w:val="en-GB"/>
        </w:rPr>
        <w:tab/>
      </w:r>
      <w:r>
        <w:t>Interventions to prevent excessive weight gain in pregnancy</w:t>
      </w:r>
      <w:r>
        <w:tab/>
      </w:r>
      <w:r>
        <w:fldChar w:fldCharType="begin"/>
      </w:r>
      <w:r>
        <w:instrText xml:space="preserve"> PAGEREF _Toc40956542 \h </w:instrText>
      </w:r>
      <w:r>
        <w:fldChar w:fldCharType="separate"/>
      </w:r>
      <w:r>
        <w:t>276</w:t>
      </w:r>
      <w:r>
        <w:fldChar w:fldCharType="end"/>
      </w:r>
    </w:p>
    <w:p w14:paraId="1E4792FE" w14:textId="1DA93670" w:rsidR="00C8515B" w:rsidRDefault="00C8515B">
      <w:pPr>
        <w:pStyle w:val="TOC2"/>
        <w:tabs>
          <w:tab w:val="left" w:pos="1418"/>
        </w:tabs>
        <w:rPr>
          <w:rFonts w:asciiTheme="minorHAnsi" w:eastAsiaTheme="minorEastAsia" w:hAnsiTheme="minorHAnsi" w:cstheme="minorBidi"/>
          <w:sz w:val="24"/>
          <w:lang w:val="en-GB"/>
        </w:rPr>
      </w:pPr>
      <w:r>
        <w:t>5.1</w:t>
      </w:r>
      <w:r>
        <w:rPr>
          <w:rFonts w:asciiTheme="minorHAnsi" w:eastAsiaTheme="minorEastAsia" w:hAnsiTheme="minorHAnsi" w:cstheme="minorBidi"/>
          <w:sz w:val="24"/>
          <w:lang w:val="en-GB"/>
        </w:rPr>
        <w:tab/>
      </w:r>
      <w:r w:rsidRPr="00446387">
        <w:rPr>
          <w:b/>
        </w:rPr>
        <w:t>Q9</w:t>
      </w:r>
      <w:r>
        <w:t xml:space="preserve">: What lifestyle interventions are effective in preventing excessive weight gain and other </w:t>
      </w:r>
      <w:r>
        <w:br/>
        <w:t>adverse outcomes in pregnant women?</w:t>
      </w:r>
      <w:r>
        <w:tab/>
      </w:r>
      <w:r>
        <w:fldChar w:fldCharType="begin"/>
      </w:r>
      <w:r>
        <w:instrText xml:space="preserve"> PAGEREF _Toc40956543 \h </w:instrText>
      </w:r>
      <w:r>
        <w:fldChar w:fldCharType="separate"/>
      </w:r>
      <w:r>
        <w:t>276</w:t>
      </w:r>
      <w:r>
        <w:fldChar w:fldCharType="end"/>
      </w:r>
    </w:p>
    <w:p w14:paraId="3ADECDAD" w14:textId="77777777" w:rsidR="00C8515B" w:rsidRDefault="00C8515B">
      <w:pPr>
        <w:pStyle w:val="TOC3"/>
        <w:tabs>
          <w:tab w:val="left" w:pos="1418"/>
        </w:tabs>
        <w:rPr>
          <w:rFonts w:asciiTheme="minorHAnsi" w:eastAsiaTheme="minorEastAsia" w:hAnsiTheme="minorHAnsi" w:cstheme="minorBidi"/>
          <w:sz w:val="24"/>
          <w:lang w:val="en-GB"/>
        </w:rPr>
      </w:pPr>
      <w:r>
        <w:t>5.1.1</w:t>
      </w:r>
      <w:r>
        <w:rPr>
          <w:rFonts w:asciiTheme="minorHAnsi" w:eastAsiaTheme="minorEastAsia" w:hAnsiTheme="minorHAnsi" w:cstheme="minorBidi"/>
          <w:sz w:val="24"/>
          <w:lang w:val="en-GB"/>
        </w:rPr>
        <w:tab/>
      </w:r>
      <w:r>
        <w:t>Dietary interventions</w:t>
      </w:r>
      <w:r>
        <w:tab/>
      </w:r>
      <w:r>
        <w:fldChar w:fldCharType="begin"/>
      </w:r>
      <w:r>
        <w:instrText xml:space="preserve"> PAGEREF _Toc40956544 \h </w:instrText>
      </w:r>
      <w:r>
        <w:fldChar w:fldCharType="separate"/>
      </w:r>
      <w:r>
        <w:t>276</w:t>
      </w:r>
      <w:r>
        <w:fldChar w:fldCharType="end"/>
      </w:r>
    </w:p>
    <w:p w14:paraId="1085308E" w14:textId="77777777" w:rsidR="00C8515B" w:rsidRDefault="00C8515B">
      <w:pPr>
        <w:pStyle w:val="TOC3"/>
        <w:tabs>
          <w:tab w:val="left" w:pos="1418"/>
        </w:tabs>
        <w:rPr>
          <w:rFonts w:asciiTheme="minorHAnsi" w:eastAsiaTheme="minorEastAsia" w:hAnsiTheme="minorHAnsi" w:cstheme="minorBidi"/>
          <w:sz w:val="24"/>
          <w:lang w:val="en-GB"/>
        </w:rPr>
      </w:pPr>
      <w:r>
        <w:t>5.1.2</w:t>
      </w:r>
      <w:r>
        <w:rPr>
          <w:rFonts w:asciiTheme="minorHAnsi" w:eastAsiaTheme="minorEastAsia" w:hAnsiTheme="minorHAnsi" w:cstheme="minorBidi"/>
          <w:sz w:val="24"/>
          <w:lang w:val="en-GB"/>
        </w:rPr>
        <w:tab/>
      </w:r>
      <w:r>
        <w:t>Exercise interventions</w:t>
      </w:r>
      <w:r>
        <w:tab/>
      </w:r>
      <w:r>
        <w:fldChar w:fldCharType="begin"/>
      </w:r>
      <w:r>
        <w:instrText xml:space="preserve"> PAGEREF _Toc40956545 \h </w:instrText>
      </w:r>
      <w:r>
        <w:fldChar w:fldCharType="separate"/>
      </w:r>
      <w:r>
        <w:t>281</w:t>
      </w:r>
      <w:r>
        <w:fldChar w:fldCharType="end"/>
      </w:r>
    </w:p>
    <w:p w14:paraId="60A46EBB" w14:textId="77777777" w:rsidR="00C8515B" w:rsidRDefault="00C8515B">
      <w:pPr>
        <w:pStyle w:val="TOC3"/>
        <w:tabs>
          <w:tab w:val="left" w:pos="1418"/>
        </w:tabs>
        <w:rPr>
          <w:rFonts w:asciiTheme="minorHAnsi" w:eastAsiaTheme="minorEastAsia" w:hAnsiTheme="minorHAnsi" w:cstheme="minorBidi"/>
          <w:sz w:val="24"/>
          <w:lang w:val="en-GB"/>
        </w:rPr>
      </w:pPr>
      <w:r>
        <w:t>5.1.3</w:t>
      </w:r>
      <w:r>
        <w:rPr>
          <w:rFonts w:asciiTheme="minorHAnsi" w:eastAsiaTheme="minorEastAsia" w:hAnsiTheme="minorHAnsi" w:cstheme="minorBidi"/>
          <w:sz w:val="24"/>
          <w:lang w:val="en-GB"/>
        </w:rPr>
        <w:tab/>
      </w:r>
      <w:r>
        <w:t>Lifestyle counselling on weight gain, diet, exercise and self-monitoring</w:t>
      </w:r>
      <w:r>
        <w:tab/>
      </w:r>
      <w:r>
        <w:fldChar w:fldCharType="begin"/>
      </w:r>
      <w:r>
        <w:instrText xml:space="preserve"> PAGEREF _Toc40956546 \h </w:instrText>
      </w:r>
      <w:r>
        <w:fldChar w:fldCharType="separate"/>
      </w:r>
      <w:r>
        <w:t>288</w:t>
      </w:r>
      <w:r>
        <w:fldChar w:fldCharType="end"/>
      </w:r>
    </w:p>
    <w:p w14:paraId="1F38F026" w14:textId="77777777" w:rsidR="00C8515B" w:rsidRDefault="00C8515B">
      <w:pPr>
        <w:pStyle w:val="TOC3"/>
        <w:tabs>
          <w:tab w:val="left" w:pos="1418"/>
        </w:tabs>
        <w:rPr>
          <w:rFonts w:asciiTheme="minorHAnsi" w:eastAsiaTheme="minorEastAsia" w:hAnsiTheme="minorHAnsi" w:cstheme="minorBidi"/>
          <w:sz w:val="24"/>
          <w:lang w:val="en-GB"/>
        </w:rPr>
      </w:pPr>
      <w:r>
        <w:t>5.1.4</w:t>
      </w:r>
      <w:r>
        <w:rPr>
          <w:rFonts w:asciiTheme="minorHAnsi" w:eastAsiaTheme="minorEastAsia" w:hAnsiTheme="minorHAnsi" w:cstheme="minorBidi"/>
          <w:sz w:val="24"/>
          <w:lang w:val="en-GB"/>
        </w:rPr>
        <w:tab/>
      </w:r>
      <w:r>
        <w:t>Cost-effectiveness</w:t>
      </w:r>
      <w:r>
        <w:tab/>
      </w:r>
      <w:r>
        <w:fldChar w:fldCharType="begin"/>
      </w:r>
      <w:r>
        <w:instrText xml:space="preserve"> PAGEREF _Toc40956547 \h </w:instrText>
      </w:r>
      <w:r>
        <w:fldChar w:fldCharType="separate"/>
      </w:r>
      <w:r>
        <w:t>296</w:t>
      </w:r>
      <w:r>
        <w:fldChar w:fldCharType="end"/>
      </w:r>
    </w:p>
    <w:p w14:paraId="6661B114" w14:textId="77777777" w:rsidR="00C8515B" w:rsidRDefault="00C8515B">
      <w:pPr>
        <w:pStyle w:val="TOC3"/>
        <w:tabs>
          <w:tab w:val="left" w:pos="1418"/>
        </w:tabs>
        <w:rPr>
          <w:rFonts w:asciiTheme="minorHAnsi" w:eastAsiaTheme="minorEastAsia" w:hAnsiTheme="minorHAnsi" w:cstheme="minorBidi"/>
          <w:sz w:val="24"/>
          <w:lang w:val="en-GB"/>
        </w:rPr>
      </w:pPr>
      <w:r>
        <w:t>5.1.5</w:t>
      </w:r>
      <w:r>
        <w:rPr>
          <w:rFonts w:asciiTheme="minorHAnsi" w:eastAsiaTheme="minorEastAsia" w:hAnsiTheme="minorHAnsi" w:cstheme="minorBidi"/>
          <w:sz w:val="24"/>
          <w:lang w:val="en-GB"/>
        </w:rPr>
        <w:tab/>
      </w:r>
      <w:r>
        <w:t>Evidence summary</w:t>
      </w:r>
      <w:r>
        <w:tab/>
      </w:r>
      <w:r>
        <w:fldChar w:fldCharType="begin"/>
      </w:r>
      <w:r>
        <w:instrText xml:space="preserve"> PAGEREF _Toc40956548 \h </w:instrText>
      </w:r>
      <w:r>
        <w:fldChar w:fldCharType="separate"/>
      </w:r>
      <w:r>
        <w:t>296</w:t>
      </w:r>
      <w:r>
        <w:fldChar w:fldCharType="end"/>
      </w:r>
    </w:p>
    <w:p w14:paraId="4CD32CD9" w14:textId="77777777" w:rsidR="00C8515B" w:rsidRDefault="00C8515B">
      <w:pPr>
        <w:pStyle w:val="TOC3"/>
        <w:tabs>
          <w:tab w:val="left" w:pos="1418"/>
        </w:tabs>
        <w:rPr>
          <w:rFonts w:asciiTheme="minorHAnsi" w:eastAsiaTheme="minorEastAsia" w:hAnsiTheme="minorHAnsi" w:cstheme="minorBidi"/>
          <w:sz w:val="24"/>
          <w:lang w:val="en-GB"/>
        </w:rPr>
      </w:pPr>
      <w:r>
        <w:t>5.1.6</w:t>
      </w:r>
      <w:r>
        <w:rPr>
          <w:rFonts w:asciiTheme="minorHAnsi" w:eastAsiaTheme="minorEastAsia" w:hAnsiTheme="minorHAnsi" w:cstheme="minorBidi"/>
          <w:sz w:val="24"/>
          <w:lang w:val="en-GB"/>
        </w:rPr>
        <w:tab/>
      </w:r>
      <w:r>
        <w:t>Evidence tables</w:t>
      </w:r>
      <w:r>
        <w:tab/>
      </w:r>
      <w:r>
        <w:fldChar w:fldCharType="begin"/>
      </w:r>
      <w:r>
        <w:instrText xml:space="preserve"> PAGEREF _Toc40956549 \h </w:instrText>
      </w:r>
      <w:r>
        <w:fldChar w:fldCharType="separate"/>
      </w:r>
      <w:r>
        <w:t>300</w:t>
      </w:r>
      <w:r>
        <w:fldChar w:fldCharType="end"/>
      </w:r>
    </w:p>
    <w:p w14:paraId="5C6C5FD7" w14:textId="77777777" w:rsidR="00C8515B" w:rsidRDefault="00C8515B" w:rsidP="00C8515B">
      <w:pPr>
        <w:pStyle w:val="TOC1"/>
        <w:rPr>
          <w:rFonts w:asciiTheme="minorHAnsi" w:eastAsiaTheme="minorEastAsia" w:hAnsiTheme="minorHAnsi" w:cstheme="minorBidi"/>
          <w:color w:val="auto"/>
          <w:sz w:val="24"/>
          <w:lang w:val="en-GB"/>
        </w:rPr>
      </w:pPr>
      <w:r>
        <w:t>6</w:t>
      </w:r>
      <w:r>
        <w:rPr>
          <w:rFonts w:asciiTheme="minorHAnsi" w:eastAsiaTheme="minorEastAsia" w:hAnsiTheme="minorHAnsi" w:cstheme="minorBidi"/>
          <w:color w:val="auto"/>
          <w:sz w:val="24"/>
          <w:lang w:val="en-GB"/>
        </w:rPr>
        <w:tab/>
      </w:r>
      <w:r>
        <w:t>Additional considerations</w:t>
      </w:r>
      <w:r>
        <w:tab/>
      </w:r>
      <w:r>
        <w:fldChar w:fldCharType="begin"/>
      </w:r>
      <w:r>
        <w:instrText xml:space="preserve"> PAGEREF _Toc40956550 \h </w:instrText>
      </w:r>
      <w:r>
        <w:fldChar w:fldCharType="separate"/>
      </w:r>
      <w:r>
        <w:t>365</w:t>
      </w:r>
      <w:r>
        <w:fldChar w:fldCharType="end"/>
      </w:r>
    </w:p>
    <w:p w14:paraId="44A5A13C" w14:textId="77777777" w:rsidR="00C8515B" w:rsidRDefault="00C8515B">
      <w:pPr>
        <w:pStyle w:val="TOC2"/>
        <w:tabs>
          <w:tab w:val="left" w:pos="1418"/>
        </w:tabs>
        <w:rPr>
          <w:rFonts w:asciiTheme="minorHAnsi" w:eastAsiaTheme="minorEastAsia" w:hAnsiTheme="minorHAnsi" w:cstheme="minorBidi"/>
          <w:sz w:val="24"/>
          <w:lang w:val="en-GB"/>
        </w:rPr>
      </w:pPr>
      <w:r>
        <w:t>6.1</w:t>
      </w:r>
      <w:r>
        <w:rPr>
          <w:rFonts w:asciiTheme="minorHAnsi" w:eastAsiaTheme="minorEastAsia" w:hAnsiTheme="minorHAnsi" w:cstheme="minorBidi"/>
          <w:sz w:val="24"/>
          <w:lang w:val="en-GB"/>
        </w:rPr>
        <w:tab/>
      </w:r>
      <w:r w:rsidRPr="00446387">
        <w:rPr>
          <w:b/>
        </w:rPr>
        <w:t>Q10</w:t>
      </w:r>
      <w:r>
        <w:t>: What are the additional needs of Aboriginal and Torres Strait Islander women?</w:t>
      </w:r>
      <w:r>
        <w:tab/>
      </w:r>
      <w:r>
        <w:fldChar w:fldCharType="begin"/>
      </w:r>
      <w:r>
        <w:instrText xml:space="preserve"> PAGEREF _Toc40956551 \h </w:instrText>
      </w:r>
      <w:r>
        <w:fldChar w:fldCharType="separate"/>
      </w:r>
      <w:r>
        <w:t>365</w:t>
      </w:r>
      <w:r>
        <w:fldChar w:fldCharType="end"/>
      </w:r>
    </w:p>
    <w:p w14:paraId="21274461" w14:textId="77777777" w:rsidR="00C8515B" w:rsidRDefault="00C8515B">
      <w:pPr>
        <w:pStyle w:val="TOC2"/>
        <w:tabs>
          <w:tab w:val="left" w:pos="1418"/>
        </w:tabs>
        <w:rPr>
          <w:rFonts w:asciiTheme="minorHAnsi" w:eastAsiaTheme="minorEastAsia" w:hAnsiTheme="minorHAnsi" w:cstheme="minorBidi"/>
          <w:sz w:val="24"/>
          <w:lang w:val="en-GB"/>
        </w:rPr>
      </w:pPr>
      <w:r>
        <w:t>6.2</w:t>
      </w:r>
      <w:r>
        <w:rPr>
          <w:rFonts w:asciiTheme="minorHAnsi" w:eastAsiaTheme="minorEastAsia" w:hAnsiTheme="minorHAnsi" w:cstheme="minorBidi"/>
          <w:sz w:val="24"/>
          <w:lang w:val="en-GB"/>
        </w:rPr>
        <w:tab/>
      </w:r>
      <w:r w:rsidRPr="00446387">
        <w:rPr>
          <w:b/>
        </w:rPr>
        <w:t>Q11</w:t>
      </w:r>
      <w:r>
        <w:t>: What are the additional considerations for migrant and refugee women?</w:t>
      </w:r>
      <w:r>
        <w:tab/>
      </w:r>
      <w:r>
        <w:fldChar w:fldCharType="begin"/>
      </w:r>
      <w:r>
        <w:instrText xml:space="preserve"> PAGEREF _Toc40956552 \h </w:instrText>
      </w:r>
      <w:r>
        <w:fldChar w:fldCharType="separate"/>
      </w:r>
      <w:r>
        <w:t>366</w:t>
      </w:r>
      <w:r>
        <w:fldChar w:fldCharType="end"/>
      </w:r>
    </w:p>
    <w:p w14:paraId="7A76FEF2" w14:textId="77777777" w:rsidR="00C8515B" w:rsidRDefault="00C8515B" w:rsidP="00C8515B">
      <w:pPr>
        <w:pStyle w:val="TOC1"/>
        <w:rPr>
          <w:rFonts w:asciiTheme="minorHAnsi" w:eastAsiaTheme="minorEastAsia" w:hAnsiTheme="minorHAnsi" w:cstheme="minorBidi"/>
          <w:color w:val="auto"/>
          <w:sz w:val="24"/>
          <w:lang w:val="en-GB"/>
        </w:rPr>
      </w:pPr>
      <w:r w:rsidRPr="00446387">
        <w:t>Appendices</w:t>
      </w:r>
      <w:r>
        <w:tab/>
      </w:r>
      <w:r>
        <w:fldChar w:fldCharType="begin"/>
      </w:r>
      <w:r>
        <w:instrText xml:space="preserve"> PAGEREF _Toc40956553 \h </w:instrText>
      </w:r>
      <w:r>
        <w:fldChar w:fldCharType="separate"/>
      </w:r>
      <w:r>
        <w:t>367</w:t>
      </w:r>
      <w:r>
        <w:fldChar w:fldCharType="end"/>
      </w:r>
    </w:p>
    <w:p w14:paraId="421F9595" w14:textId="77777777" w:rsidR="00C8515B" w:rsidRDefault="00C8515B">
      <w:pPr>
        <w:pStyle w:val="TOC2"/>
        <w:rPr>
          <w:rFonts w:asciiTheme="minorHAnsi" w:eastAsiaTheme="minorEastAsia" w:hAnsiTheme="minorHAnsi" w:cstheme="minorBidi"/>
          <w:sz w:val="24"/>
          <w:lang w:val="en-GB"/>
        </w:rPr>
      </w:pPr>
      <w:r w:rsidRPr="00446387">
        <w:t>A</w:t>
      </w:r>
      <w:r>
        <w:rPr>
          <w:rFonts w:asciiTheme="minorHAnsi" w:eastAsiaTheme="minorEastAsia" w:hAnsiTheme="minorHAnsi" w:cstheme="minorBidi"/>
          <w:sz w:val="24"/>
          <w:lang w:val="en-GB"/>
        </w:rPr>
        <w:tab/>
      </w:r>
      <w:r w:rsidRPr="00446387">
        <w:t>Search strategies</w:t>
      </w:r>
      <w:r>
        <w:tab/>
      </w:r>
      <w:r>
        <w:fldChar w:fldCharType="begin"/>
      </w:r>
      <w:r>
        <w:instrText xml:space="preserve"> PAGEREF _Toc40956554 \h </w:instrText>
      </w:r>
      <w:r>
        <w:fldChar w:fldCharType="separate"/>
      </w:r>
      <w:r>
        <w:t>367</w:t>
      </w:r>
      <w:r>
        <w:fldChar w:fldCharType="end"/>
      </w:r>
    </w:p>
    <w:p w14:paraId="50BA3EC8" w14:textId="77777777" w:rsidR="00C8515B" w:rsidRDefault="00C8515B">
      <w:pPr>
        <w:pStyle w:val="TOC3"/>
        <w:rPr>
          <w:rFonts w:asciiTheme="minorHAnsi" w:eastAsiaTheme="minorEastAsia" w:hAnsiTheme="minorHAnsi" w:cstheme="minorBidi"/>
          <w:sz w:val="24"/>
          <w:lang w:val="en-GB"/>
        </w:rPr>
      </w:pPr>
      <w:r>
        <w:t>Dietary advice</w:t>
      </w:r>
      <w:r>
        <w:tab/>
      </w:r>
      <w:r>
        <w:fldChar w:fldCharType="begin"/>
      </w:r>
      <w:r>
        <w:instrText xml:space="preserve"> PAGEREF _Toc40956555 \h </w:instrText>
      </w:r>
      <w:r>
        <w:fldChar w:fldCharType="separate"/>
      </w:r>
      <w:r>
        <w:t>367</w:t>
      </w:r>
      <w:r>
        <w:fldChar w:fldCharType="end"/>
      </w:r>
    </w:p>
    <w:p w14:paraId="14076DB4" w14:textId="77777777" w:rsidR="00C8515B" w:rsidRDefault="00C8515B">
      <w:pPr>
        <w:pStyle w:val="TOC3"/>
        <w:rPr>
          <w:rFonts w:asciiTheme="minorHAnsi" w:eastAsiaTheme="minorEastAsia" w:hAnsiTheme="minorHAnsi" w:cstheme="minorBidi"/>
          <w:sz w:val="24"/>
          <w:lang w:val="en-GB"/>
        </w:rPr>
      </w:pPr>
      <w:r>
        <w:t>Physical activity advice (research questions 5, 6 and 9)</w:t>
      </w:r>
      <w:r>
        <w:tab/>
      </w:r>
      <w:r>
        <w:fldChar w:fldCharType="begin"/>
      </w:r>
      <w:r>
        <w:instrText xml:space="preserve"> PAGEREF _Toc40956556 \h </w:instrText>
      </w:r>
      <w:r>
        <w:fldChar w:fldCharType="separate"/>
      </w:r>
      <w:r>
        <w:t>392</w:t>
      </w:r>
      <w:r>
        <w:fldChar w:fldCharType="end"/>
      </w:r>
    </w:p>
    <w:p w14:paraId="7C084D35" w14:textId="77777777" w:rsidR="00C8515B" w:rsidRDefault="00C8515B">
      <w:pPr>
        <w:pStyle w:val="TOC3"/>
        <w:rPr>
          <w:rFonts w:asciiTheme="minorHAnsi" w:eastAsiaTheme="minorEastAsia" w:hAnsiTheme="minorHAnsi" w:cstheme="minorBidi"/>
          <w:sz w:val="24"/>
          <w:lang w:val="en-GB"/>
        </w:rPr>
      </w:pPr>
      <w:r>
        <w:t>Weight assessment and management</w:t>
      </w:r>
      <w:r>
        <w:tab/>
      </w:r>
      <w:r>
        <w:fldChar w:fldCharType="begin"/>
      </w:r>
      <w:r>
        <w:instrText xml:space="preserve"> PAGEREF _Toc40956557 \h </w:instrText>
      </w:r>
      <w:r>
        <w:fldChar w:fldCharType="separate"/>
      </w:r>
      <w:r>
        <w:t>394</w:t>
      </w:r>
      <w:r>
        <w:fldChar w:fldCharType="end"/>
      </w:r>
    </w:p>
    <w:p w14:paraId="6586DAA5" w14:textId="77777777" w:rsidR="00C8515B" w:rsidRDefault="00C8515B">
      <w:pPr>
        <w:pStyle w:val="TOC2"/>
        <w:rPr>
          <w:rFonts w:asciiTheme="minorHAnsi" w:eastAsiaTheme="minorEastAsia" w:hAnsiTheme="minorHAnsi" w:cstheme="minorBidi"/>
          <w:sz w:val="24"/>
          <w:lang w:val="en-GB"/>
        </w:rPr>
      </w:pPr>
      <w:r w:rsidRPr="00446387">
        <w:t>B</w:t>
      </w:r>
      <w:r>
        <w:rPr>
          <w:rFonts w:asciiTheme="minorHAnsi" w:eastAsiaTheme="minorEastAsia" w:hAnsiTheme="minorHAnsi" w:cstheme="minorBidi"/>
          <w:sz w:val="24"/>
          <w:lang w:val="en-GB"/>
        </w:rPr>
        <w:tab/>
      </w:r>
      <w:r w:rsidRPr="00446387">
        <w:t>Assessment of risk of bias in randomised controlled trials</w:t>
      </w:r>
      <w:r>
        <w:tab/>
      </w:r>
      <w:r>
        <w:fldChar w:fldCharType="begin"/>
      </w:r>
      <w:r>
        <w:instrText xml:space="preserve"> PAGEREF _Toc40956558 \h </w:instrText>
      </w:r>
      <w:r>
        <w:fldChar w:fldCharType="separate"/>
      </w:r>
      <w:r>
        <w:t>401</w:t>
      </w:r>
      <w:r>
        <w:fldChar w:fldCharType="end"/>
      </w:r>
    </w:p>
    <w:p w14:paraId="017ED778" w14:textId="77777777" w:rsidR="00C8515B" w:rsidRDefault="00C8515B">
      <w:pPr>
        <w:pStyle w:val="TOC3"/>
        <w:rPr>
          <w:rFonts w:asciiTheme="minorHAnsi" w:eastAsiaTheme="minorEastAsia" w:hAnsiTheme="minorHAnsi" w:cstheme="minorBidi"/>
          <w:sz w:val="24"/>
          <w:lang w:val="en-GB"/>
        </w:rPr>
      </w:pPr>
      <w:r w:rsidRPr="00446387">
        <w:rPr>
          <w:lang w:val="en"/>
        </w:rPr>
        <w:t>Probiotics studies</w:t>
      </w:r>
      <w:r>
        <w:tab/>
      </w:r>
      <w:r>
        <w:fldChar w:fldCharType="begin"/>
      </w:r>
      <w:r>
        <w:instrText xml:space="preserve"> PAGEREF _Toc40956559 \h </w:instrText>
      </w:r>
      <w:r>
        <w:fldChar w:fldCharType="separate"/>
      </w:r>
      <w:r>
        <w:t>403</w:t>
      </w:r>
      <w:r>
        <w:fldChar w:fldCharType="end"/>
      </w:r>
    </w:p>
    <w:p w14:paraId="7A1CBCCE" w14:textId="77777777" w:rsidR="00C8515B" w:rsidRDefault="00C8515B">
      <w:pPr>
        <w:pStyle w:val="TOC3"/>
        <w:rPr>
          <w:rFonts w:asciiTheme="minorHAnsi" w:eastAsiaTheme="minorEastAsia" w:hAnsiTheme="minorHAnsi" w:cstheme="minorBidi"/>
          <w:sz w:val="24"/>
          <w:lang w:val="en-GB"/>
        </w:rPr>
      </w:pPr>
      <w:r w:rsidRPr="00446387">
        <w:rPr>
          <w:lang w:val="en"/>
        </w:rPr>
        <w:t>Weight assessment studies</w:t>
      </w:r>
      <w:r>
        <w:tab/>
      </w:r>
      <w:r>
        <w:fldChar w:fldCharType="begin"/>
      </w:r>
      <w:r>
        <w:instrText xml:space="preserve"> PAGEREF _Toc40956560 \h </w:instrText>
      </w:r>
      <w:r>
        <w:fldChar w:fldCharType="separate"/>
      </w:r>
      <w:r>
        <w:t>407</w:t>
      </w:r>
      <w:r>
        <w:fldChar w:fldCharType="end"/>
      </w:r>
    </w:p>
    <w:p w14:paraId="3B841D1A" w14:textId="77777777" w:rsidR="00C8515B" w:rsidRDefault="00C8515B">
      <w:pPr>
        <w:pStyle w:val="TOC3"/>
        <w:rPr>
          <w:rFonts w:asciiTheme="minorHAnsi" w:eastAsiaTheme="minorEastAsia" w:hAnsiTheme="minorHAnsi" w:cstheme="minorBidi"/>
          <w:sz w:val="24"/>
          <w:lang w:val="en-GB"/>
        </w:rPr>
      </w:pPr>
      <w:r w:rsidRPr="00446387">
        <w:rPr>
          <w:lang w:val="en"/>
        </w:rPr>
        <w:t>Dietary intervention studies</w:t>
      </w:r>
      <w:r>
        <w:tab/>
      </w:r>
      <w:r>
        <w:fldChar w:fldCharType="begin"/>
      </w:r>
      <w:r>
        <w:instrText xml:space="preserve"> PAGEREF _Toc40956561 \h </w:instrText>
      </w:r>
      <w:r>
        <w:fldChar w:fldCharType="separate"/>
      </w:r>
      <w:r>
        <w:t>408</w:t>
      </w:r>
      <w:r>
        <w:fldChar w:fldCharType="end"/>
      </w:r>
    </w:p>
    <w:p w14:paraId="565D53F9" w14:textId="77777777" w:rsidR="00C8515B" w:rsidRDefault="00C8515B">
      <w:pPr>
        <w:pStyle w:val="TOC3"/>
        <w:rPr>
          <w:rFonts w:asciiTheme="minorHAnsi" w:eastAsiaTheme="minorEastAsia" w:hAnsiTheme="minorHAnsi" w:cstheme="minorBidi"/>
          <w:sz w:val="24"/>
          <w:lang w:val="en-GB"/>
        </w:rPr>
      </w:pPr>
      <w:r w:rsidRPr="00446387">
        <w:rPr>
          <w:lang w:val="en"/>
        </w:rPr>
        <w:t>Exercise intervention studies</w:t>
      </w:r>
      <w:r>
        <w:tab/>
      </w:r>
      <w:r>
        <w:fldChar w:fldCharType="begin"/>
      </w:r>
      <w:r>
        <w:instrText xml:space="preserve"> PAGEREF _Toc40956562 \h </w:instrText>
      </w:r>
      <w:r>
        <w:fldChar w:fldCharType="separate"/>
      </w:r>
      <w:r>
        <w:t>413</w:t>
      </w:r>
      <w:r>
        <w:fldChar w:fldCharType="end"/>
      </w:r>
    </w:p>
    <w:p w14:paraId="556B5604" w14:textId="77777777" w:rsidR="00C8515B" w:rsidRDefault="00C8515B">
      <w:pPr>
        <w:pStyle w:val="TOC3"/>
        <w:rPr>
          <w:rFonts w:asciiTheme="minorHAnsi" w:eastAsiaTheme="minorEastAsia" w:hAnsiTheme="minorHAnsi" w:cstheme="minorBidi"/>
          <w:sz w:val="24"/>
          <w:lang w:val="en-GB"/>
        </w:rPr>
      </w:pPr>
      <w:r>
        <w:t>Lifestyle counselling intervention studies</w:t>
      </w:r>
      <w:r>
        <w:tab/>
      </w:r>
      <w:r>
        <w:fldChar w:fldCharType="begin"/>
      </w:r>
      <w:r>
        <w:instrText xml:space="preserve"> PAGEREF _Toc40956563 \h </w:instrText>
      </w:r>
      <w:r>
        <w:fldChar w:fldCharType="separate"/>
      </w:r>
      <w:r>
        <w:t>434</w:t>
      </w:r>
      <w:r>
        <w:fldChar w:fldCharType="end"/>
      </w:r>
    </w:p>
    <w:p w14:paraId="11CFBA23" w14:textId="77777777" w:rsidR="00C8515B" w:rsidRDefault="00C8515B">
      <w:pPr>
        <w:pStyle w:val="TOC2"/>
        <w:rPr>
          <w:rFonts w:asciiTheme="minorHAnsi" w:eastAsiaTheme="minorEastAsia" w:hAnsiTheme="minorHAnsi" w:cstheme="minorBidi"/>
          <w:sz w:val="24"/>
          <w:lang w:val="en-GB"/>
        </w:rPr>
      </w:pPr>
      <w:r w:rsidRPr="00446387">
        <w:t>C</w:t>
      </w:r>
      <w:r>
        <w:rPr>
          <w:rFonts w:asciiTheme="minorHAnsi" w:eastAsiaTheme="minorEastAsia" w:hAnsiTheme="minorHAnsi" w:cstheme="minorBidi"/>
          <w:sz w:val="24"/>
          <w:lang w:val="en-GB"/>
        </w:rPr>
        <w:tab/>
      </w:r>
      <w:r w:rsidRPr="00446387">
        <w:t>Analyses</w:t>
      </w:r>
      <w:r>
        <w:tab/>
      </w:r>
      <w:r>
        <w:fldChar w:fldCharType="begin"/>
      </w:r>
      <w:r>
        <w:instrText xml:space="preserve"> PAGEREF _Toc40956564 \h </w:instrText>
      </w:r>
      <w:r>
        <w:fldChar w:fldCharType="separate"/>
      </w:r>
      <w:r>
        <w:t>455</w:t>
      </w:r>
      <w:r>
        <w:fldChar w:fldCharType="end"/>
      </w:r>
    </w:p>
    <w:p w14:paraId="69248CA8" w14:textId="77777777" w:rsidR="00C8515B" w:rsidRDefault="00C8515B">
      <w:pPr>
        <w:pStyle w:val="TOC3"/>
        <w:rPr>
          <w:rFonts w:asciiTheme="minorHAnsi" w:eastAsiaTheme="minorEastAsia" w:hAnsiTheme="minorHAnsi" w:cstheme="minorBidi"/>
          <w:sz w:val="24"/>
          <w:lang w:val="en-GB"/>
        </w:rPr>
      </w:pPr>
      <w:r w:rsidRPr="00446387">
        <w:t>Comparison 1: Probiotics versus placebo</w:t>
      </w:r>
      <w:r>
        <w:tab/>
      </w:r>
      <w:r>
        <w:fldChar w:fldCharType="begin"/>
      </w:r>
      <w:r>
        <w:instrText xml:space="preserve"> PAGEREF _Toc40956565 \h </w:instrText>
      </w:r>
      <w:r>
        <w:fldChar w:fldCharType="separate"/>
      </w:r>
      <w:r>
        <w:t>455</w:t>
      </w:r>
      <w:r>
        <w:fldChar w:fldCharType="end"/>
      </w:r>
    </w:p>
    <w:p w14:paraId="3A34EEDC" w14:textId="77777777" w:rsidR="00C8515B" w:rsidRDefault="00C8515B">
      <w:pPr>
        <w:pStyle w:val="TOC3"/>
        <w:rPr>
          <w:rFonts w:asciiTheme="minorHAnsi" w:eastAsiaTheme="minorEastAsia" w:hAnsiTheme="minorHAnsi" w:cstheme="minorBidi"/>
          <w:sz w:val="24"/>
          <w:lang w:val="en-GB"/>
        </w:rPr>
      </w:pPr>
      <w:r w:rsidRPr="00446387">
        <w:t>Comparison 2: Regular weighing and advice on weight gain versus usual care</w:t>
      </w:r>
      <w:r>
        <w:tab/>
      </w:r>
      <w:r>
        <w:fldChar w:fldCharType="begin"/>
      </w:r>
      <w:r>
        <w:instrText xml:space="preserve"> PAGEREF _Toc40956566 \h </w:instrText>
      </w:r>
      <w:r>
        <w:fldChar w:fldCharType="separate"/>
      </w:r>
      <w:r>
        <w:t>458</w:t>
      </w:r>
      <w:r>
        <w:fldChar w:fldCharType="end"/>
      </w:r>
    </w:p>
    <w:p w14:paraId="1BBC41FE" w14:textId="77777777" w:rsidR="00C8515B" w:rsidRDefault="00C8515B">
      <w:pPr>
        <w:pStyle w:val="TOC3"/>
        <w:rPr>
          <w:rFonts w:asciiTheme="minorHAnsi" w:eastAsiaTheme="minorEastAsia" w:hAnsiTheme="minorHAnsi" w:cstheme="minorBidi"/>
          <w:sz w:val="24"/>
          <w:lang w:val="en-GB"/>
        </w:rPr>
      </w:pPr>
      <w:r w:rsidRPr="00446387">
        <w:t>Comparison 3: Diet versus usual care</w:t>
      </w:r>
      <w:r>
        <w:tab/>
      </w:r>
      <w:r>
        <w:fldChar w:fldCharType="begin"/>
      </w:r>
      <w:r>
        <w:instrText xml:space="preserve"> PAGEREF _Toc40956567 \h </w:instrText>
      </w:r>
      <w:r>
        <w:fldChar w:fldCharType="separate"/>
      </w:r>
      <w:r>
        <w:t>459</w:t>
      </w:r>
      <w:r>
        <w:fldChar w:fldCharType="end"/>
      </w:r>
    </w:p>
    <w:p w14:paraId="203C7F79" w14:textId="77777777" w:rsidR="00C8515B" w:rsidRDefault="00C8515B">
      <w:pPr>
        <w:pStyle w:val="TOC3"/>
        <w:rPr>
          <w:rFonts w:asciiTheme="minorHAnsi" w:eastAsiaTheme="minorEastAsia" w:hAnsiTheme="minorHAnsi" w:cstheme="minorBidi"/>
          <w:sz w:val="24"/>
          <w:lang w:val="en-GB"/>
        </w:rPr>
      </w:pPr>
      <w:r w:rsidRPr="00446387">
        <w:t>Comparison 4: Exercise versus usual care</w:t>
      </w:r>
      <w:r>
        <w:tab/>
      </w:r>
      <w:r>
        <w:fldChar w:fldCharType="begin"/>
      </w:r>
      <w:r>
        <w:instrText xml:space="preserve"> PAGEREF _Toc40956568 \h </w:instrText>
      </w:r>
      <w:r>
        <w:fldChar w:fldCharType="separate"/>
      </w:r>
      <w:r>
        <w:t>463</w:t>
      </w:r>
      <w:r>
        <w:fldChar w:fldCharType="end"/>
      </w:r>
    </w:p>
    <w:p w14:paraId="4BF30266" w14:textId="77777777" w:rsidR="00C8515B" w:rsidRDefault="00C8515B">
      <w:pPr>
        <w:pStyle w:val="TOC3"/>
        <w:rPr>
          <w:rFonts w:asciiTheme="minorHAnsi" w:eastAsiaTheme="minorEastAsia" w:hAnsiTheme="minorHAnsi" w:cstheme="minorBidi"/>
          <w:sz w:val="24"/>
          <w:lang w:val="en-GB"/>
        </w:rPr>
      </w:pPr>
      <w:r w:rsidRPr="00446387">
        <w:t>Comparison 5: Lifestyle counselling as part of pregnancy care versus usual care alone</w:t>
      </w:r>
      <w:r>
        <w:tab/>
      </w:r>
      <w:r>
        <w:fldChar w:fldCharType="begin"/>
      </w:r>
      <w:r>
        <w:instrText xml:space="preserve"> PAGEREF _Toc40956569 \h </w:instrText>
      </w:r>
      <w:r>
        <w:fldChar w:fldCharType="separate"/>
      </w:r>
      <w:r>
        <w:t>470</w:t>
      </w:r>
      <w:r>
        <w:fldChar w:fldCharType="end"/>
      </w:r>
    </w:p>
    <w:p w14:paraId="44AFDACC" w14:textId="77777777" w:rsidR="00C8515B" w:rsidRDefault="00C8515B">
      <w:pPr>
        <w:pStyle w:val="TOC2"/>
        <w:rPr>
          <w:rFonts w:asciiTheme="minorHAnsi" w:eastAsiaTheme="minorEastAsia" w:hAnsiTheme="minorHAnsi" w:cstheme="minorBidi"/>
          <w:sz w:val="24"/>
          <w:lang w:val="en-GB"/>
        </w:rPr>
      </w:pPr>
      <w:r>
        <w:t>D</w:t>
      </w:r>
      <w:r>
        <w:rPr>
          <w:rFonts w:asciiTheme="minorHAnsi" w:eastAsiaTheme="minorEastAsia" w:hAnsiTheme="minorHAnsi" w:cstheme="minorBidi"/>
          <w:sz w:val="24"/>
          <w:lang w:val="en-GB"/>
        </w:rPr>
        <w:tab/>
      </w:r>
      <w:r>
        <w:t>Excluded studies</w:t>
      </w:r>
      <w:r>
        <w:tab/>
      </w:r>
      <w:r>
        <w:fldChar w:fldCharType="begin"/>
      </w:r>
      <w:r>
        <w:instrText xml:space="preserve"> PAGEREF _Toc40956570 \h </w:instrText>
      </w:r>
      <w:r>
        <w:fldChar w:fldCharType="separate"/>
      </w:r>
      <w:r>
        <w:t>478</w:t>
      </w:r>
      <w:r>
        <w:fldChar w:fldCharType="end"/>
      </w:r>
    </w:p>
    <w:p w14:paraId="2969927C" w14:textId="77777777" w:rsidR="00C8515B" w:rsidRDefault="00C8515B">
      <w:pPr>
        <w:pStyle w:val="TOC3"/>
        <w:rPr>
          <w:rFonts w:asciiTheme="minorHAnsi" w:eastAsiaTheme="minorEastAsia" w:hAnsiTheme="minorHAnsi" w:cstheme="minorBidi"/>
          <w:sz w:val="24"/>
          <w:lang w:val="en-GB"/>
        </w:rPr>
      </w:pPr>
      <w:r>
        <w:t>Diet (questions 1, 2 and 9)</w:t>
      </w:r>
      <w:r>
        <w:tab/>
      </w:r>
      <w:r>
        <w:fldChar w:fldCharType="begin"/>
      </w:r>
      <w:r>
        <w:instrText xml:space="preserve"> PAGEREF _Toc40956571 \h </w:instrText>
      </w:r>
      <w:r>
        <w:fldChar w:fldCharType="separate"/>
      </w:r>
      <w:r>
        <w:t>478</w:t>
      </w:r>
      <w:r>
        <w:fldChar w:fldCharType="end"/>
      </w:r>
    </w:p>
    <w:p w14:paraId="522578BC" w14:textId="77777777" w:rsidR="00C8515B" w:rsidRDefault="00C8515B">
      <w:pPr>
        <w:pStyle w:val="TOC3"/>
        <w:rPr>
          <w:rFonts w:asciiTheme="minorHAnsi" w:eastAsiaTheme="minorEastAsia" w:hAnsiTheme="minorHAnsi" w:cstheme="minorBidi"/>
          <w:sz w:val="24"/>
          <w:lang w:val="en-GB"/>
        </w:rPr>
      </w:pPr>
      <w:r>
        <w:t>Supplements (question 3)</w:t>
      </w:r>
      <w:r>
        <w:tab/>
      </w:r>
      <w:r>
        <w:fldChar w:fldCharType="begin"/>
      </w:r>
      <w:r>
        <w:instrText xml:space="preserve"> PAGEREF _Toc40956572 \h </w:instrText>
      </w:r>
      <w:r>
        <w:fldChar w:fldCharType="separate"/>
      </w:r>
      <w:r>
        <w:t>480</w:t>
      </w:r>
      <w:r>
        <w:fldChar w:fldCharType="end"/>
      </w:r>
    </w:p>
    <w:p w14:paraId="0295AE66" w14:textId="77777777" w:rsidR="00C8515B" w:rsidRDefault="00C8515B">
      <w:pPr>
        <w:pStyle w:val="TOC3"/>
        <w:rPr>
          <w:rFonts w:asciiTheme="minorHAnsi" w:eastAsiaTheme="minorEastAsia" w:hAnsiTheme="minorHAnsi" w:cstheme="minorBidi"/>
          <w:sz w:val="24"/>
          <w:lang w:val="en-GB"/>
        </w:rPr>
      </w:pPr>
      <w:r>
        <w:t>Nutritionally based complementary medicines (question 4)</w:t>
      </w:r>
      <w:r>
        <w:tab/>
      </w:r>
      <w:r>
        <w:fldChar w:fldCharType="begin"/>
      </w:r>
      <w:r>
        <w:instrText xml:space="preserve"> PAGEREF _Toc40956573 \h </w:instrText>
      </w:r>
      <w:r>
        <w:fldChar w:fldCharType="separate"/>
      </w:r>
      <w:r>
        <w:t>486</w:t>
      </w:r>
      <w:r>
        <w:fldChar w:fldCharType="end"/>
      </w:r>
    </w:p>
    <w:p w14:paraId="43503A53" w14:textId="77777777" w:rsidR="00C8515B" w:rsidRDefault="00C8515B">
      <w:pPr>
        <w:pStyle w:val="TOC3"/>
        <w:rPr>
          <w:rFonts w:asciiTheme="minorHAnsi" w:eastAsiaTheme="minorEastAsia" w:hAnsiTheme="minorHAnsi" w:cstheme="minorBidi"/>
          <w:sz w:val="24"/>
          <w:lang w:val="en-GB"/>
        </w:rPr>
      </w:pPr>
      <w:r>
        <w:t>Physical activity (questions 5, 6 and 9)</w:t>
      </w:r>
      <w:r>
        <w:tab/>
      </w:r>
      <w:r>
        <w:fldChar w:fldCharType="begin"/>
      </w:r>
      <w:r>
        <w:instrText xml:space="preserve"> PAGEREF _Toc40956574 \h </w:instrText>
      </w:r>
      <w:r>
        <w:fldChar w:fldCharType="separate"/>
      </w:r>
      <w:r>
        <w:t>490</w:t>
      </w:r>
      <w:r>
        <w:fldChar w:fldCharType="end"/>
      </w:r>
    </w:p>
    <w:p w14:paraId="77DA4FA1" w14:textId="77777777" w:rsidR="00C8515B" w:rsidRDefault="00C8515B">
      <w:pPr>
        <w:pStyle w:val="TOC3"/>
        <w:rPr>
          <w:rFonts w:asciiTheme="minorHAnsi" w:eastAsiaTheme="minorEastAsia" w:hAnsiTheme="minorHAnsi" w:cstheme="minorBidi"/>
          <w:sz w:val="24"/>
          <w:lang w:val="en-GB"/>
        </w:rPr>
      </w:pPr>
      <w:r>
        <w:t>Weight gain and monitoring (question 7)</w:t>
      </w:r>
      <w:r>
        <w:tab/>
      </w:r>
      <w:r>
        <w:fldChar w:fldCharType="begin"/>
      </w:r>
      <w:r>
        <w:instrText xml:space="preserve"> PAGEREF _Toc40956575 \h </w:instrText>
      </w:r>
      <w:r>
        <w:fldChar w:fldCharType="separate"/>
      </w:r>
      <w:r>
        <w:t>499</w:t>
      </w:r>
      <w:r>
        <w:fldChar w:fldCharType="end"/>
      </w:r>
    </w:p>
    <w:p w14:paraId="0D2DBD4A" w14:textId="77777777" w:rsidR="00C8515B" w:rsidRDefault="00C8515B">
      <w:pPr>
        <w:pStyle w:val="TOC3"/>
        <w:rPr>
          <w:rFonts w:asciiTheme="minorHAnsi" w:eastAsiaTheme="minorEastAsia" w:hAnsiTheme="minorHAnsi" w:cstheme="minorBidi"/>
          <w:sz w:val="24"/>
          <w:lang w:val="en-GB"/>
        </w:rPr>
      </w:pPr>
      <w:r>
        <w:t>Risk assessments (question 8)</w:t>
      </w:r>
      <w:r>
        <w:tab/>
      </w:r>
      <w:r>
        <w:fldChar w:fldCharType="begin"/>
      </w:r>
      <w:r>
        <w:instrText xml:space="preserve"> PAGEREF _Toc40956576 \h </w:instrText>
      </w:r>
      <w:r>
        <w:fldChar w:fldCharType="separate"/>
      </w:r>
      <w:r>
        <w:t>503</w:t>
      </w:r>
      <w:r>
        <w:fldChar w:fldCharType="end"/>
      </w:r>
    </w:p>
    <w:p w14:paraId="2EC385A4" w14:textId="77777777" w:rsidR="00C8515B" w:rsidRDefault="00C8515B">
      <w:pPr>
        <w:pStyle w:val="TOC3"/>
        <w:rPr>
          <w:rFonts w:asciiTheme="minorHAnsi" w:eastAsiaTheme="minorEastAsia" w:hAnsiTheme="minorHAnsi" w:cstheme="minorBidi"/>
          <w:sz w:val="24"/>
          <w:lang w:val="en-GB"/>
        </w:rPr>
      </w:pPr>
      <w:r>
        <w:t>Lifestyle counselling (question 9)</w:t>
      </w:r>
      <w:r>
        <w:tab/>
      </w:r>
      <w:r>
        <w:fldChar w:fldCharType="begin"/>
      </w:r>
      <w:r>
        <w:instrText xml:space="preserve"> PAGEREF _Toc40956577 \h </w:instrText>
      </w:r>
      <w:r>
        <w:fldChar w:fldCharType="separate"/>
      </w:r>
      <w:r>
        <w:t>506</w:t>
      </w:r>
      <w:r>
        <w:fldChar w:fldCharType="end"/>
      </w:r>
    </w:p>
    <w:p w14:paraId="1DEAC28A" w14:textId="77777777" w:rsidR="00C8515B" w:rsidRDefault="00C8515B" w:rsidP="00C8515B">
      <w:pPr>
        <w:pStyle w:val="TOC1"/>
        <w:rPr>
          <w:rFonts w:asciiTheme="minorHAnsi" w:eastAsiaTheme="minorEastAsia" w:hAnsiTheme="minorHAnsi" w:cstheme="minorBidi"/>
          <w:color w:val="auto"/>
          <w:sz w:val="24"/>
          <w:lang w:val="en-GB"/>
        </w:rPr>
      </w:pPr>
      <w:r>
        <w:t>References</w:t>
      </w:r>
      <w:r>
        <w:tab/>
      </w:r>
      <w:r>
        <w:fldChar w:fldCharType="begin"/>
      </w:r>
      <w:r>
        <w:instrText xml:space="preserve"> PAGEREF _Toc40956578 \h </w:instrText>
      </w:r>
      <w:r>
        <w:fldChar w:fldCharType="separate"/>
      </w:r>
      <w:r>
        <w:t>509</w:t>
      </w:r>
      <w:r>
        <w:fldChar w:fldCharType="end"/>
      </w:r>
    </w:p>
    <w:p w14:paraId="53FF8113" w14:textId="31F83B48" w:rsidR="00143B15" w:rsidRDefault="00834372" w:rsidP="004A5194">
      <w:pPr>
        <w:rPr>
          <w:b/>
          <w:noProof/>
          <w:color w:val="4472C4" w:themeColor="accent1"/>
          <w:lang w:val="en-AU"/>
        </w:rPr>
      </w:pPr>
      <w:r>
        <w:rPr>
          <w:b/>
          <w:noProof/>
          <w:color w:val="4472C4" w:themeColor="accent1"/>
          <w:lang w:val="en-AU"/>
        </w:rPr>
        <w:fldChar w:fldCharType="end"/>
      </w:r>
      <w:r w:rsidR="00143B15">
        <w:rPr>
          <w:b/>
          <w:noProof/>
          <w:color w:val="4472C4" w:themeColor="accent1"/>
          <w:lang w:val="en-AU"/>
        </w:rPr>
        <w:t>List of tables</w:t>
      </w:r>
    </w:p>
    <w:p w14:paraId="43F86F84" w14:textId="77777777" w:rsidR="00C8515B" w:rsidRDefault="00143B15" w:rsidP="00C8515B">
      <w:pPr>
        <w:pStyle w:val="TOC4"/>
        <w:rPr>
          <w:rFonts w:asciiTheme="minorHAnsi" w:eastAsiaTheme="minorEastAsia" w:hAnsiTheme="minorHAnsi" w:cstheme="minorBidi"/>
          <w:sz w:val="24"/>
          <w:lang w:val="en-GB"/>
        </w:rPr>
      </w:pPr>
      <w:r>
        <w:fldChar w:fldCharType="begin"/>
      </w:r>
      <w:r>
        <w:instrText xml:space="preserve"> TOC \t "TableName,4" </w:instrText>
      </w:r>
      <w:r>
        <w:fldChar w:fldCharType="separate"/>
      </w:r>
      <w:r w:rsidR="00C8515B">
        <w:t>Table 1:</w:t>
      </w:r>
      <w:r w:rsidR="00C8515B">
        <w:rPr>
          <w:rFonts w:asciiTheme="minorHAnsi" w:eastAsiaTheme="minorEastAsia" w:hAnsiTheme="minorHAnsi" w:cstheme="minorBidi"/>
          <w:sz w:val="24"/>
          <w:lang w:val="en-GB"/>
        </w:rPr>
        <w:tab/>
      </w:r>
      <w:r w:rsidR="00C8515B">
        <w:t>Mapping of searches to research questions and type of review</w:t>
      </w:r>
      <w:r w:rsidR="00C8515B">
        <w:tab/>
      </w:r>
      <w:r w:rsidR="00C8515B">
        <w:fldChar w:fldCharType="begin"/>
      </w:r>
      <w:r w:rsidR="00C8515B">
        <w:instrText xml:space="preserve"> PAGEREF _Toc40956579 \h </w:instrText>
      </w:r>
      <w:r w:rsidR="00C8515B">
        <w:fldChar w:fldCharType="separate"/>
      </w:r>
      <w:r w:rsidR="00C8515B">
        <w:t>8</w:t>
      </w:r>
      <w:r w:rsidR="00C8515B">
        <w:fldChar w:fldCharType="end"/>
      </w:r>
    </w:p>
    <w:p w14:paraId="2CDAE150" w14:textId="77777777" w:rsidR="00C8515B" w:rsidRDefault="00C8515B" w:rsidP="00C8515B">
      <w:pPr>
        <w:pStyle w:val="TOC4"/>
        <w:rPr>
          <w:rFonts w:asciiTheme="minorHAnsi" w:eastAsiaTheme="minorEastAsia" w:hAnsiTheme="minorHAnsi" w:cstheme="minorBidi"/>
          <w:sz w:val="24"/>
          <w:lang w:val="en-GB"/>
        </w:rPr>
      </w:pPr>
      <w:r>
        <w:t>Table 2:</w:t>
      </w:r>
      <w:r>
        <w:rPr>
          <w:rFonts w:asciiTheme="minorHAnsi" w:eastAsiaTheme="minorEastAsia" w:hAnsiTheme="minorHAnsi" w:cstheme="minorBidi"/>
          <w:sz w:val="24"/>
          <w:lang w:val="en-GB"/>
        </w:rPr>
        <w:tab/>
      </w:r>
      <w:r>
        <w:t>PICO criteria for inclusion of studies in meta-analyses</w:t>
      </w:r>
      <w:r>
        <w:tab/>
      </w:r>
      <w:r>
        <w:fldChar w:fldCharType="begin"/>
      </w:r>
      <w:r>
        <w:instrText xml:space="preserve"> PAGEREF _Toc40956580 \h </w:instrText>
      </w:r>
      <w:r>
        <w:fldChar w:fldCharType="separate"/>
      </w:r>
      <w:r>
        <w:t>9</w:t>
      </w:r>
      <w:r>
        <w:fldChar w:fldCharType="end"/>
      </w:r>
    </w:p>
    <w:p w14:paraId="6402830A" w14:textId="77777777" w:rsidR="00C8515B" w:rsidRDefault="00C8515B" w:rsidP="00C8515B">
      <w:pPr>
        <w:pStyle w:val="TOC4"/>
        <w:rPr>
          <w:rFonts w:asciiTheme="minorHAnsi" w:eastAsiaTheme="minorEastAsia" w:hAnsiTheme="minorHAnsi" w:cstheme="minorBidi"/>
          <w:sz w:val="24"/>
          <w:lang w:val="en-GB"/>
        </w:rPr>
      </w:pPr>
      <w:r>
        <w:t>Table 3:</w:t>
      </w:r>
      <w:r>
        <w:rPr>
          <w:rFonts w:asciiTheme="minorHAnsi" w:eastAsiaTheme="minorEastAsia" w:hAnsiTheme="minorHAnsi" w:cstheme="minorBidi"/>
          <w:sz w:val="24"/>
          <w:lang w:val="en-GB"/>
        </w:rPr>
        <w:tab/>
      </w:r>
      <w:r>
        <w:t>Probiotics — maternal outcomes</w:t>
      </w:r>
      <w:r>
        <w:tab/>
      </w:r>
      <w:r>
        <w:fldChar w:fldCharType="begin"/>
      </w:r>
      <w:r>
        <w:instrText xml:space="preserve"> PAGEREF _Toc40956581 \h </w:instrText>
      </w:r>
      <w:r>
        <w:fldChar w:fldCharType="separate"/>
      </w:r>
      <w:r>
        <w:t>10</w:t>
      </w:r>
      <w:r>
        <w:fldChar w:fldCharType="end"/>
      </w:r>
    </w:p>
    <w:p w14:paraId="4F6A13B0" w14:textId="77777777" w:rsidR="00C8515B" w:rsidRDefault="00C8515B" w:rsidP="00C8515B">
      <w:pPr>
        <w:pStyle w:val="TOC4"/>
        <w:rPr>
          <w:rFonts w:asciiTheme="minorHAnsi" w:eastAsiaTheme="minorEastAsia" w:hAnsiTheme="minorHAnsi" w:cstheme="minorBidi"/>
          <w:sz w:val="24"/>
          <w:lang w:val="en-GB"/>
        </w:rPr>
      </w:pPr>
      <w:r>
        <w:t>Table 4:</w:t>
      </w:r>
      <w:r>
        <w:rPr>
          <w:rFonts w:asciiTheme="minorHAnsi" w:eastAsiaTheme="minorEastAsia" w:hAnsiTheme="minorHAnsi" w:cstheme="minorBidi"/>
          <w:sz w:val="24"/>
          <w:lang w:val="en-GB"/>
        </w:rPr>
        <w:tab/>
      </w:r>
      <w:r>
        <w:t>Probiotics — infant outcomes</w:t>
      </w:r>
      <w:r>
        <w:tab/>
      </w:r>
      <w:r>
        <w:fldChar w:fldCharType="begin"/>
      </w:r>
      <w:r>
        <w:instrText xml:space="preserve"> PAGEREF _Toc40956582 \h </w:instrText>
      </w:r>
      <w:r>
        <w:fldChar w:fldCharType="separate"/>
      </w:r>
      <w:r>
        <w:t>10</w:t>
      </w:r>
      <w:r>
        <w:fldChar w:fldCharType="end"/>
      </w:r>
    </w:p>
    <w:p w14:paraId="338226D9" w14:textId="77777777" w:rsidR="00C8515B" w:rsidRDefault="00C8515B" w:rsidP="00C8515B">
      <w:pPr>
        <w:pStyle w:val="TOC4"/>
        <w:rPr>
          <w:rFonts w:asciiTheme="minorHAnsi" w:eastAsiaTheme="minorEastAsia" w:hAnsiTheme="minorHAnsi" w:cstheme="minorBidi"/>
          <w:sz w:val="24"/>
          <w:lang w:val="en-GB"/>
        </w:rPr>
      </w:pPr>
      <w:r>
        <w:t>Table 5:</w:t>
      </w:r>
      <w:r>
        <w:rPr>
          <w:rFonts w:asciiTheme="minorHAnsi" w:eastAsiaTheme="minorEastAsia" w:hAnsiTheme="minorHAnsi" w:cstheme="minorBidi"/>
          <w:sz w:val="24"/>
          <w:lang w:val="en-GB"/>
        </w:rPr>
        <w:tab/>
      </w:r>
      <w:r>
        <w:t>Weight monitoring — maternal and infant outcomes</w:t>
      </w:r>
      <w:r>
        <w:tab/>
      </w:r>
      <w:r>
        <w:fldChar w:fldCharType="begin"/>
      </w:r>
      <w:r>
        <w:instrText xml:space="preserve"> PAGEREF _Toc40956583 \h </w:instrText>
      </w:r>
      <w:r>
        <w:fldChar w:fldCharType="separate"/>
      </w:r>
      <w:r>
        <w:t>10</w:t>
      </w:r>
      <w:r>
        <w:fldChar w:fldCharType="end"/>
      </w:r>
    </w:p>
    <w:p w14:paraId="2319197E" w14:textId="77777777" w:rsidR="00C8515B" w:rsidRDefault="00C8515B" w:rsidP="00C8515B">
      <w:pPr>
        <w:pStyle w:val="TOC4"/>
        <w:rPr>
          <w:rFonts w:asciiTheme="minorHAnsi" w:eastAsiaTheme="minorEastAsia" w:hAnsiTheme="minorHAnsi" w:cstheme="minorBidi"/>
          <w:sz w:val="24"/>
          <w:lang w:val="en-GB"/>
        </w:rPr>
      </w:pPr>
      <w:r>
        <w:t>Table 6:</w:t>
      </w:r>
      <w:r>
        <w:rPr>
          <w:rFonts w:asciiTheme="minorHAnsi" w:eastAsiaTheme="minorEastAsia" w:hAnsiTheme="minorHAnsi" w:cstheme="minorBidi"/>
          <w:sz w:val="24"/>
          <w:lang w:val="en-GB"/>
        </w:rPr>
        <w:tab/>
      </w:r>
      <w:r>
        <w:t>Interventions to prevent weight gain — maternal outcomes</w:t>
      </w:r>
      <w:r>
        <w:tab/>
      </w:r>
      <w:r>
        <w:fldChar w:fldCharType="begin"/>
      </w:r>
      <w:r>
        <w:instrText xml:space="preserve"> PAGEREF _Toc40956584 \h </w:instrText>
      </w:r>
      <w:r>
        <w:fldChar w:fldCharType="separate"/>
      </w:r>
      <w:r>
        <w:t>11</w:t>
      </w:r>
      <w:r>
        <w:fldChar w:fldCharType="end"/>
      </w:r>
    </w:p>
    <w:p w14:paraId="14F3B544" w14:textId="77777777" w:rsidR="00C8515B" w:rsidRDefault="00C8515B" w:rsidP="00C8515B">
      <w:pPr>
        <w:pStyle w:val="TOC4"/>
        <w:rPr>
          <w:rFonts w:asciiTheme="minorHAnsi" w:eastAsiaTheme="minorEastAsia" w:hAnsiTheme="minorHAnsi" w:cstheme="minorBidi"/>
          <w:sz w:val="24"/>
          <w:lang w:val="en-GB"/>
        </w:rPr>
      </w:pPr>
      <w:r>
        <w:t>Table 7:</w:t>
      </w:r>
      <w:r>
        <w:rPr>
          <w:rFonts w:asciiTheme="minorHAnsi" w:eastAsiaTheme="minorEastAsia" w:hAnsiTheme="minorHAnsi" w:cstheme="minorBidi"/>
          <w:sz w:val="24"/>
          <w:lang w:val="en-GB"/>
        </w:rPr>
        <w:tab/>
      </w:r>
      <w:r>
        <w:t>Interventions to prevent gestational weight gain — infant outcomes</w:t>
      </w:r>
      <w:r>
        <w:tab/>
      </w:r>
      <w:r>
        <w:fldChar w:fldCharType="begin"/>
      </w:r>
      <w:r>
        <w:instrText xml:space="preserve"> PAGEREF _Toc40956585 \h </w:instrText>
      </w:r>
      <w:r>
        <w:fldChar w:fldCharType="separate"/>
      </w:r>
      <w:r>
        <w:t>11</w:t>
      </w:r>
      <w:r>
        <w:fldChar w:fldCharType="end"/>
      </w:r>
    </w:p>
    <w:p w14:paraId="647DB7E9" w14:textId="77777777" w:rsidR="00C8515B" w:rsidRDefault="00C8515B" w:rsidP="00C8515B">
      <w:pPr>
        <w:pStyle w:val="TOC4"/>
        <w:rPr>
          <w:rFonts w:asciiTheme="minorHAnsi" w:eastAsiaTheme="minorEastAsia" w:hAnsiTheme="minorHAnsi" w:cstheme="minorBidi"/>
          <w:sz w:val="24"/>
          <w:lang w:val="en-GB"/>
        </w:rPr>
      </w:pPr>
      <w:r>
        <w:t>Table 8:</w:t>
      </w:r>
      <w:r>
        <w:rPr>
          <w:rFonts w:asciiTheme="minorHAnsi" w:eastAsiaTheme="minorEastAsia" w:hAnsiTheme="minorHAnsi" w:cstheme="minorBidi"/>
          <w:sz w:val="24"/>
          <w:lang w:val="en-GB"/>
        </w:rPr>
        <w:tab/>
      </w:r>
      <w:r>
        <w:t>Assessment of quality of systematic literature reviews</w:t>
      </w:r>
      <w:r>
        <w:tab/>
      </w:r>
      <w:r>
        <w:fldChar w:fldCharType="begin"/>
      </w:r>
      <w:r>
        <w:instrText xml:space="preserve"> PAGEREF _Toc40956586 \h </w:instrText>
      </w:r>
      <w:r>
        <w:fldChar w:fldCharType="separate"/>
      </w:r>
      <w:r>
        <w:t>11</w:t>
      </w:r>
      <w:r>
        <w:fldChar w:fldCharType="end"/>
      </w:r>
    </w:p>
    <w:p w14:paraId="4605470D" w14:textId="77777777" w:rsidR="00C8515B" w:rsidRDefault="00C8515B" w:rsidP="00C8515B">
      <w:pPr>
        <w:pStyle w:val="TOC4"/>
        <w:rPr>
          <w:rFonts w:asciiTheme="minorHAnsi" w:eastAsiaTheme="minorEastAsia" w:hAnsiTheme="minorHAnsi" w:cstheme="minorBidi"/>
          <w:sz w:val="24"/>
          <w:lang w:val="en-GB"/>
        </w:rPr>
      </w:pPr>
      <w:r>
        <w:t>Table 9:</w:t>
      </w:r>
      <w:r>
        <w:rPr>
          <w:rFonts w:asciiTheme="minorHAnsi" w:eastAsiaTheme="minorEastAsia" w:hAnsiTheme="minorHAnsi" w:cstheme="minorBidi"/>
          <w:sz w:val="24"/>
          <w:lang w:val="en-GB"/>
        </w:rPr>
        <w:tab/>
      </w:r>
      <w:r>
        <w:t>Assessment of limitations of randomised controlled trials</w:t>
      </w:r>
      <w:r>
        <w:tab/>
      </w:r>
      <w:r>
        <w:fldChar w:fldCharType="begin"/>
      </w:r>
      <w:r>
        <w:instrText xml:space="preserve"> PAGEREF _Toc40956587 \h </w:instrText>
      </w:r>
      <w:r>
        <w:fldChar w:fldCharType="separate"/>
      </w:r>
      <w:r>
        <w:t>12</w:t>
      </w:r>
      <w:r>
        <w:fldChar w:fldCharType="end"/>
      </w:r>
    </w:p>
    <w:p w14:paraId="53839CA8" w14:textId="77777777" w:rsidR="00C8515B" w:rsidRDefault="00C8515B" w:rsidP="00C8515B">
      <w:pPr>
        <w:pStyle w:val="TOC4"/>
        <w:rPr>
          <w:rFonts w:asciiTheme="minorHAnsi" w:eastAsiaTheme="minorEastAsia" w:hAnsiTheme="minorHAnsi" w:cstheme="minorBidi"/>
          <w:sz w:val="24"/>
          <w:lang w:val="en-GB"/>
        </w:rPr>
      </w:pPr>
      <w:r>
        <w:t>Table 10:</w:t>
      </w:r>
      <w:r>
        <w:rPr>
          <w:rFonts w:asciiTheme="minorHAnsi" w:eastAsiaTheme="minorEastAsia" w:hAnsiTheme="minorHAnsi" w:cstheme="minorBidi"/>
          <w:sz w:val="24"/>
          <w:lang w:val="en-GB"/>
        </w:rPr>
        <w:tab/>
      </w:r>
      <w:r>
        <w:t>Q1 Dietary patterns in pregnancy — systematic reviews</w:t>
      </w:r>
      <w:r>
        <w:tab/>
      </w:r>
      <w:r>
        <w:fldChar w:fldCharType="begin"/>
      </w:r>
      <w:r>
        <w:instrText xml:space="preserve"> PAGEREF _Toc40956588 \h </w:instrText>
      </w:r>
      <w:r>
        <w:fldChar w:fldCharType="separate"/>
      </w:r>
      <w:r>
        <w:t>18</w:t>
      </w:r>
      <w:r>
        <w:fldChar w:fldCharType="end"/>
      </w:r>
    </w:p>
    <w:p w14:paraId="7B1DB830" w14:textId="77777777" w:rsidR="00C8515B" w:rsidRDefault="00C8515B" w:rsidP="00C8515B">
      <w:pPr>
        <w:pStyle w:val="TOC4"/>
        <w:rPr>
          <w:rFonts w:asciiTheme="minorHAnsi" w:eastAsiaTheme="minorEastAsia" w:hAnsiTheme="minorHAnsi" w:cstheme="minorBidi"/>
          <w:sz w:val="24"/>
          <w:lang w:val="en-GB"/>
        </w:rPr>
      </w:pPr>
      <w:r>
        <w:t>Table 11:</w:t>
      </w:r>
      <w:r>
        <w:rPr>
          <w:rFonts w:asciiTheme="minorHAnsi" w:eastAsiaTheme="minorEastAsia" w:hAnsiTheme="minorHAnsi" w:cstheme="minorBidi"/>
          <w:sz w:val="24"/>
          <w:lang w:val="en-GB"/>
        </w:rPr>
        <w:tab/>
      </w:r>
      <w:r>
        <w:t>Q1 Dietary patterns in pregnancy — RCT</w:t>
      </w:r>
      <w:r>
        <w:tab/>
      </w:r>
      <w:r>
        <w:fldChar w:fldCharType="begin"/>
      </w:r>
      <w:r>
        <w:instrText xml:space="preserve"> PAGEREF _Toc40956589 \h </w:instrText>
      </w:r>
      <w:r>
        <w:fldChar w:fldCharType="separate"/>
      </w:r>
      <w:r>
        <w:t>21</w:t>
      </w:r>
      <w:r>
        <w:fldChar w:fldCharType="end"/>
      </w:r>
    </w:p>
    <w:p w14:paraId="3E2FFD80" w14:textId="77777777" w:rsidR="00C8515B" w:rsidRDefault="00C8515B" w:rsidP="00C8515B">
      <w:pPr>
        <w:pStyle w:val="TOC4"/>
        <w:rPr>
          <w:rFonts w:asciiTheme="minorHAnsi" w:eastAsiaTheme="minorEastAsia" w:hAnsiTheme="minorHAnsi" w:cstheme="minorBidi"/>
          <w:sz w:val="24"/>
          <w:lang w:val="en-GB"/>
        </w:rPr>
      </w:pPr>
      <w:r>
        <w:t>Table 12:</w:t>
      </w:r>
      <w:r>
        <w:rPr>
          <w:rFonts w:asciiTheme="minorHAnsi" w:eastAsiaTheme="minorEastAsia" w:hAnsiTheme="minorHAnsi" w:cstheme="minorBidi"/>
          <w:sz w:val="24"/>
          <w:lang w:val="en-GB"/>
        </w:rPr>
        <w:tab/>
      </w:r>
      <w:r>
        <w:t>Q1 Dietary patterns in pregnancy — observational studies</w:t>
      </w:r>
      <w:r>
        <w:tab/>
      </w:r>
      <w:r>
        <w:fldChar w:fldCharType="begin"/>
      </w:r>
      <w:r>
        <w:instrText xml:space="preserve"> PAGEREF _Toc40956590 \h </w:instrText>
      </w:r>
      <w:r>
        <w:fldChar w:fldCharType="separate"/>
      </w:r>
      <w:r>
        <w:t>22</w:t>
      </w:r>
      <w:r>
        <w:fldChar w:fldCharType="end"/>
      </w:r>
    </w:p>
    <w:p w14:paraId="521CFF46" w14:textId="77777777" w:rsidR="00C8515B" w:rsidRDefault="00C8515B" w:rsidP="00C8515B">
      <w:pPr>
        <w:pStyle w:val="TOC4"/>
        <w:rPr>
          <w:rFonts w:asciiTheme="minorHAnsi" w:eastAsiaTheme="minorEastAsia" w:hAnsiTheme="minorHAnsi" w:cstheme="minorBidi"/>
          <w:sz w:val="24"/>
          <w:lang w:val="en-GB"/>
        </w:rPr>
      </w:pPr>
      <w:r>
        <w:t>Table 13:</w:t>
      </w:r>
      <w:r>
        <w:rPr>
          <w:rFonts w:asciiTheme="minorHAnsi" w:eastAsiaTheme="minorEastAsia" w:hAnsiTheme="minorHAnsi" w:cstheme="minorBidi"/>
          <w:sz w:val="24"/>
          <w:lang w:val="en-GB"/>
        </w:rPr>
        <w:tab/>
      </w:r>
      <w:r>
        <w:t>Q1 Mediterranean diet in pregnancy — systematic reviews</w:t>
      </w:r>
      <w:r>
        <w:tab/>
      </w:r>
      <w:r>
        <w:fldChar w:fldCharType="begin"/>
      </w:r>
      <w:r>
        <w:instrText xml:space="preserve"> PAGEREF _Toc40956591 \h </w:instrText>
      </w:r>
      <w:r>
        <w:fldChar w:fldCharType="separate"/>
      </w:r>
      <w:r>
        <w:t>33</w:t>
      </w:r>
      <w:r>
        <w:fldChar w:fldCharType="end"/>
      </w:r>
    </w:p>
    <w:p w14:paraId="3D7A1039" w14:textId="77777777" w:rsidR="00C8515B" w:rsidRDefault="00C8515B" w:rsidP="00C8515B">
      <w:pPr>
        <w:pStyle w:val="TOC4"/>
        <w:rPr>
          <w:rFonts w:asciiTheme="minorHAnsi" w:eastAsiaTheme="minorEastAsia" w:hAnsiTheme="minorHAnsi" w:cstheme="minorBidi"/>
          <w:sz w:val="24"/>
          <w:lang w:val="en-GB"/>
        </w:rPr>
      </w:pPr>
      <w:r>
        <w:t>Table 14:</w:t>
      </w:r>
      <w:r>
        <w:rPr>
          <w:rFonts w:asciiTheme="minorHAnsi" w:eastAsiaTheme="minorEastAsia" w:hAnsiTheme="minorHAnsi" w:cstheme="minorBidi"/>
          <w:sz w:val="24"/>
          <w:lang w:val="en-GB"/>
        </w:rPr>
        <w:tab/>
      </w:r>
      <w:r>
        <w:t>Q1 Mediterranean diet in pregnancy — RCT</w:t>
      </w:r>
      <w:r>
        <w:tab/>
      </w:r>
      <w:r>
        <w:fldChar w:fldCharType="begin"/>
      </w:r>
      <w:r>
        <w:instrText xml:space="preserve"> PAGEREF _Toc40956592 \h </w:instrText>
      </w:r>
      <w:r>
        <w:fldChar w:fldCharType="separate"/>
      </w:r>
      <w:r>
        <w:t>35</w:t>
      </w:r>
      <w:r>
        <w:fldChar w:fldCharType="end"/>
      </w:r>
    </w:p>
    <w:p w14:paraId="0ECD34D9" w14:textId="77777777" w:rsidR="00C8515B" w:rsidRDefault="00C8515B" w:rsidP="00C8515B">
      <w:pPr>
        <w:pStyle w:val="TOC4"/>
        <w:rPr>
          <w:rFonts w:asciiTheme="minorHAnsi" w:eastAsiaTheme="minorEastAsia" w:hAnsiTheme="minorHAnsi" w:cstheme="minorBidi"/>
          <w:sz w:val="24"/>
          <w:lang w:val="en-GB"/>
        </w:rPr>
      </w:pPr>
      <w:r>
        <w:t>Table 15:</w:t>
      </w:r>
      <w:r>
        <w:rPr>
          <w:rFonts w:asciiTheme="minorHAnsi" w:eastAsiaTheme="minorEastAsia" w:hAnsiTheme="minorHAnsi" w:cstheme="minorBidi"/>
          <w:sz w:val="24"/>
          <w:lang w:val="en-GB"/>
        </w:rPr>
        <w:tab/>
      </w:r>
      <w:r>
        <w:t>Q1 Mediterranean diet in pregnancy — observational studies</w:t>
      </w:r>
      <w:r>
        <w:tab/>
      </w:r>
      <w:r>
        <w:fldChar w:fldCharType="begin"/>
      </w:r>
      <w:r>
        <w:instrText xml:space="preserve"> PAGEREF _Toc40956593 \h </w:instrText>
      </w:r>
      <w:r>
        <w:fldChar w:fldCharType="separate"/>
      </w:r>
      <w:r>
        <w:t>38</w:t>
      </w:r>
      <w:r>
        <w:fldChar w:fldCharType="end"/>
      </w:r>
    </w:p>
    <w:p w14:paraId="71713003" w14:textId="77777777" w:rsidR="00C8515B" w:rsidRDefault="00C8515B" w:rsidP="00C8515B">
      <w:pPr>
        <w:pStyle w:val="TOC4"/>
        <w:rPr>
          <w:rFonts w:asciiTheme="minorHAnsi" w:eastAsiaTheme="minorEastAsia" w:hAnsiTheme="minorHAnsi" w:cstheme="minorBidi"/>
          <w:sz w:val="24"/>
          <w:lang w:val="en-GB"/>
        </w:rPr>
      </w:pPr>
      <w:r>
        <w:t>Table 16:</w:t>
      </w:r>
      <w:r>
        <w:rPr>
          <w:rFonts w:asciiTheme="minorHAnsi" w:eastAsiaTheme="minorEastAsia" w:hAnsiTheme="minorHAnsi" w:cstheme="minorBidi"/>
          <w:sz w:val="24"/>
          <w:lang w:val="en-GB"/>
        </w:rPr>
        <w:tab/>
      </w:r>
      <w:r>
        <w:t>Q1 Dietary Approaches to Stop Hypertension (DASH)</w:t>
      </w:r>
      <w:r w:rsidRPr="00B20332">
        <w:rPr>
          <w:rFonts w:eastAsiaTheme="majorEastAsia"/>
        </w:rPr>
        <w:t> </w:t>
      </w:r>
      <w:r>
        <w:t>diet in pregnancy — systematic reviews</w:t>
      </w:r>
      <w:r>
        <w:tab/>
      </w:r>
      <w:r>
        <w:fldChar w:fldCharType="begin"/>
      </w:r>
      <w:r>
        <w:instrText xml:space="preserve"> PAGEREF _Toc40956594 \h </w:instrText>
      </w:r>
      <w:r>
        <w:fldChar w:fldCharType="separate"/>
      </w:r>
      <w:r>
        <w:t>43</w:t>
      </w:r>
      <w:r>
        <w:fldChar w:fldCharType="end"/>
      </w:r>
    </w:p>
    <w:p w14:paraId="1E4BD25C" w14:textId="77777777" w:rsidR="00C8515B" w:rsidRDefault="00C8515B" w:rsidP="00C8515B">
      <w:pPr>
        <w:pStyle w:val="TOC4"/>
        <w:rPr>
          <w:rFonts w:asciiTheme="minorHAnsi" w:eastAsiaTheme="minorEastAsia" w:hAnsiTheme="minorHAnsi" w:cstheme="minorBidi"/>
          <w:sz w:val="24"/>
          <w:lang w:val="en-GB"/>
        </w:rPr>
      </w:pPr>
      <w:r>
        <w:t>Table 17:</w:t>
      </w:r>
      <w:r>
        <w:rPr>
          <w:rFonts w:asciiTheme="minorHAnsi" w:eastAsiaTheme="minorEastAsia" w:hAnsiTheme="minorHAnsi" w:cstheme="minorBidi"/>
          <w:sz w:val="24"/>
          <w:lang w:val="en-GB"/>
        </w:rPr>
        <w:tab/>
      </w:r>
      <w:r>
        <w:t>Q1 Dietary Approaches to Stop Hypertension (DASH)</w:t>
      </w:r>
      <w:r w:rsidRPr="00B20332">
        <w:rPr>
          <w:rFonts w:eastAsiaTheme="majorEastAsia"/>
        </w:rPr>
        <w:t> </w:t>
      </w:r>
      <w:r>
        <w:t>diet in pregnancy — observational studies</w:t>
      </w:r>
      <w:r>
        <w:tab/>
      </w:r>
      <w:r>
        <w:fldChar w:fldCharType="begin"/>
      </w:r>
      <w:r>
        <w:instrText xml:space="preserve"> PAGEREF _Toc40956595 \h </w:instrText>
      </w:r>
      <w:r>
        <w:fldChar w:fldCharType="separate"/>
      </w:r>
      <w:r>
        <w:t>44</w:t>
      </w:r>
      <w:r>
        <w:fldChar w:fldCharType="end"/>
      </w:r>
    </w:p>
    <w:p w14:paraId="5DD1E338" w14:textId="77777777" w:rsidR="00C8515B" w:rsidRDefault="00C8515B" w:rsidP="00C8515B">
      <w:pPr>
        <w:pStyle w:val="TOC4"/>
        <w:rPr>
          <w:rFonts w:asciiTheme="minorHAnsi" w:eastAsiaTheme="minorEastAsia" w:hAnsiTheme="minorHAnsi" w:cstheme="minorBidi"/>
          <w:sz w:val="24"/>
          <w:lang w:val="en-GB"/>
        </w:rPr>
      </w:pPr>
      <w:r>
        <w:t>Table 18:</w:t>
      </w:r>
      <w:r>
        <w:rPr>
          <w:rFonts w:asciiTheme="minorHAnsi" w:eastAsiaTheme="minorEastAsia" w:hAnsiTheme="minorHAnsi" w:cstheme="minorBidi"/>
          <w:sz w:val="24"/>
          <w:lang w:val="en-GB"/>
        </w:rPr>
        <w:tab/>
      </w:r>
      <w:r>
        <w:t>Q1 Vegetarian or vegan diets in pregnancy — systematic reviews</w:t>
      </w:r>
      <w:r>
        <w:tab/>
      </w:r>
      <w:r>
        <w:fldChar w:fldCharType="begin"/>
      </w:r>
      <w:r>
        <w:instrText xml:space="preserve"> PAGEREF _Toc40956596 \h </w:instrText>
      </w:r>
      <w:r>
        <w:fldChar w:fldCharType="separate"/>
      </w:r>
      <w:r>
        <w:t>45</w:t>
      </w:r>
      <w:r>
        <w:fldChar w:fldCharType="end"/>
      </w:r>
    </w:p>
    <w:p w14:paraId="5806C657" w14:textId="77777777" w:rsidR="00C8515B" w:rsidRDefault="00C8515B" w:rsidP="00C8515B">
      <w:pPr>
        <w:pStyle w:val="TOC4"/>
        <w:rPr>
          <w:rFonts w:asciiTheme="minorHAnsi" w:eastAsiaTheme="minorEastAsia" w:hAnsiTheme="minorHAnsi" w:cstheme="minorBidi"/>
          <w:sz w:val="24"/>
          <w:lang w:val="en-GB"/>
        </w:rPr>
      </w:pPr>
      <w:r>
        <w:t>Table 19:</w:t>
      </w:r>
      <w:r>
        <w:rPr>
          <w:rFonts w:asciiTheme="minorHAnsi" w:eastAsiaTheme="minorEastAsia" w:hAnsiTheme="minorHAnsi" w:cstheme="minorBidi"/>
          <w:sz w:val="24"/>
          <w:lang w:val="en-GB"/>
        </w:rPr>
        <w:tab/>
      </w:r>
      <w:r>
        <w:t>Q1 Vegetarian or vegan diets in pregnancy — observational studies</w:t>
      </w:r>
      <w:r>
        <w:tab/>
      </w:r>
      <w:r>
        <w:fldChar w:fldCharType="begin"/>
      </w:r>
      <w:r>
        <w:instrText xml:space="preserve"> PAGEREF _Toc40956597 \h </w:instrText>
      </w:r>
      <w:r>
        <w:fldChar w:fldCharType="separate"/>
      </w:r>
      <w:r>
        <w:t>47</w:t>
      </w:r>
      <w:r>
        <w:fldChar w:fldCharType="end"/>
      </w:r>
    </w:p>
    <w:p w14:paraId="16F3E022" w14:textId="77777777" w:rsidR="00C8515B" w:rsidRDefault="00C8515B" w:rsidP="00C8515B">
      <w:pPr>
        <w:pStyle w:val="TOC4"/>
        <w:rPr>
          <w:rFonts w:asciiTheme="minorHAnsi" w:eastAsiaTheme="minorEastAsia" w:hAnsiTheme="minorHAnsi" w:cstheme="minorBidi"/>
          <w:sz w:val="24"/>
          <w:lang w:val="en-GB"/>
        </w:rPr>
      </w:pPr>
      <w:r>
        <w:t>Table 20:</w:t>
      </w:r>
      <w:r>
        <w:rPr>
          <w:rFonts w:asciiTheme="minorHAnsi" w:eastAsiaTheme="minorEastAsia" w:hAnsiTheme="minorHAnsi" w:cstheme="minorBidi"/>
          <w:sz w:val="24"/>
          <w:lang w:val="en-GB"/>
        </w:rPr>
        <w:tab/>
      </w:r>
      <w:r>
        <w:t>Q1 Fasting in pregnancy — systematic review</w:t>
      </w:r>
      <w:r>
        <w:tab/>
      </w:r>
      <w:r>
        <w:fldChar w:fldCharType="begin"/>
      </w:r>
      <w:r>
        <w:instrText xml:space="preserve"> PAGEREF _Toc40956598 \h </w:instrText>
      </w:r>
      <w:r>
        <w:fldChar w:fldCharType="separate"/>
      </w:r>
      <w:r>
        <w:t>48</w:t>
      </w:r>
      <w:r>
        <w:fldChar w:fldCharType="end"/>
      </w:r>
    </w:p>
    <w:p w14:paraId="24EA3ABD" w14:textId="77777777" w:rsidR="00C8515B" w:rsidRDefault="00C8515B" w:rsidP="00C8515B">
      <w:pPr>
        <w:pStyle w:val="TOC4"/>
        <w:rPr>
          <w:rFonts w:asciiTheme="minorHAnsi" w:eastAsiaTheme="minorEastAsia" w:hAnsiTheme="minorHAnsi" w:cstheme="minorBidi"/>
          <w:sz w:val="24"/>
          <w:lang w:val="en-GB"/>
        </w:rPr>
      </w:pPr>
      <w:r>
        <w:t>Table 21:</w:t>
      </w:r>
      <w:r>
        <w:rPr>
          <w:rFonts w:asciiTheme="minorHAnsi" w:eastAsiaTheme="minorEastAsia" w:hAnsiTheme="minorHAnsi" w:cstheme="minorBidi"/>
          <w:sz w:val="24"/>
          <w:lang w:val="en-GB"/>
        </w:rPr>
        <w:tab/>
      </w:r>
      <w:r>
        <w:t>Q1 Fasting in pregnancy — observational study</w:t>
      </w:r>
      <w:r>
        <w:tab/>
      </w:r>
      <w:r>
        <w:fldChar w:fldCharType="begin"/>
      </w:r>
      <w:r>
        <w:instrText xml:space="preserve"> PAGEREF _Toc40956599 \h </w:instrText>
      </w:r>
      <w:r>
        <w:fldChar w:fldCharType="separate"/>
      </w:r>
      <w:r>
        <w:t>48</w:t>
      </w:r>
      <w:r>
        <w:fldChar w:fldCharType="end"/>
      </w:r>
    </w:p>
    <w:p w14:paraId="48DC3BF4" w14:textId="77777777" w:rsidR="00C8515B" w:rsidRDefault="00C8515B" w:rsidP="00C8515B">
      <w:pPr>
        <w:pStyle w:val="TOC4"/>
        <w:rPr>
          <w:rFonts w:asciiTheme="minorHAnsi" w:eastAsiaTheme="minorEastAsia" w:hAnsiTheme="minorHAnsi" w:cstheme="minorBidi"/>
          <w:sz w:val="24"/>
          <w:lang w:val="en-GB"/>
        </w:rPr>
      </w:pPr>
      <w:r>
        <w:t>Table 22:</w:t>
      </w:r>
      <w:r>
        <w:rPr>
          <w:rFonts w:asciiTheme="minorHAnsi" w:eastAsiaTheme="minorEastAsia" w:hAnsiTheme="minorHAnsi" w:cstheme="minorBidi"/>
          <w:sz w:val="24"/>
          <w:lang w:val="en-GB"/>
        </w:rPr>
        <w:tab/>
      </w:r>
      <w:r>
        <w:t>Q2 Consumption of fruit and vegetables during pregnancy</w:t>
      </w:r>
      <w:r>
        <w:tab/>
      </w:r>
      <w:r>
        <w:fldChar w:fldCharType="begin"/>
      </w:r>
      <w:r>
        <w:instrText xml:space="preserve"> PAGEREF _Toc40956600 \h </w:instrText>
      </w:r>
      <w:r>
        <w:fldChar w:fldCharType="separate"/>
      </w:r>
      <w:r>
        <w:t>56</w:t>
      </w:r>
      <w:r>
        <w:fldChar w:fldCharType="end"/>
      </w:r>
    </w:p>
    <w:p w14:paraId="43F4CA92" w14:textId="77777777" w:rsidR="00C8515B" w:rsidRDefault="00C8515B" w:rsidP="00C8515B">
      <w:pPr>
        <w:pStyle w:val="TOC4"/>
        <w:rPr>
          <w:rFonts w:asciiTheme="minorHAnsi" w:eastAsiaTheme="minorEastAsia" w:hAnsiTheme="minorHAnsi" w:cstheme="minorBidi"/>
          <w:sz w:val="24"/>
          <w:lang w:val="en-GB"/>
        </w:rPr>
      </w:pPr>
      <w:r>
        <w:t>Table 23:</w:t>
      </w:r>
      <w:r>
        <w:rPr>
          <w:rFonts w:asciiTheme="minorHAnsi" w:eastAsiaTheme="minorEastAsia" w:hAnsiTheme="minorHAnsi" w:cstheme="minorBidi"/>
          <w:sz w:val="24"/>
          <w:lang w:val="en-GB"/>
        </w:rPr>
        <w:tab/>
      </w:r>
      <w:r>
        <w:t>Q2 Consumption of meat during pregnancy</w:t>
      </w:r>
      <w:r>
        <w:tab/>
      </w:r>
      <w:r>
        <w:fldChar w:fldCharType="begin"/>
      </w:r>
      <w:r>
        <w:instrText xml:space="preserve"> PAGEREF _Toc40956601 \h </w:instrText>
      </w:r>
      <w:r>
        <w:fldChar w:fldCharType="separate"/>
      </w:r>
      <w:r>
        <w:t>63</w:t>
      </w:r>
      <w:r>
        <w:fldChar w:fldCharType="end"/>
      </w:r>
    </w:p>
    <w:p w14:paraId="210C0F18" w14:textId="77777777" w:rsidR="00C8515B" w:rsidRDefault="00C8515B" w:rsidP="00C8515B">
      <w:pPr>
        <w:pStyle w:val="TOC4"/>
        <w:rPr>
          <w:rFonts w:asciiTheme="minorHAnsi" w:eastAsiaTheme="minorEastAsia" w:hAnsiTheme="minorHAnsi" w:cstheme="minorBidi"/>
          <w:sz w:val="24"/>
          <w:lang w:val="en-GB"/>
        </w:rPr>
      </w:pPr>
      <w:r>
        <w:t>Table 24:</w:t>
      </w:r>
      <w:r>
        <w:rPr>
          <w:rFonts w:asciiTheme="minorHAnsi" w:eastAsiaTheme="minorEastAsia" w:hAnsiTheme="minorHAnsi" w:cstheme="minorBidi"/>
          <w:sz w:val="24"/>
          <w:lang w:val="en-GB"/>
        </w:rPr>
        <w:tab/>
      </w:r>
      <w:r>
        <w:t>Q2 Consumption of fish during pregnancy</w:t>
      </w:r>
      <w:r>
        <w:tab/>
      </w:r>
      <w:r>
        <w:fldChar w:fldCharType="begin"/>
      </w:r>
      <w:r>
        <w:instrText xml:space="preserve"> PAGEREF _Toc40956602 \h </w:instrText>
      </w:r>
      <w:r>
        <w:fldChar w:fldCharType="separate"/>
      </w:r>
      <w:r>
        <w:t>64</w:t>
      </w:r>
      <w:r>
        <w:fldChar w:fldCharType="end"/>
      </w:r>
    </w:p>
    <w:p w14:paraId="66ABCD34" w14:textId="77777777" w:rsidR="00C8515B" w:rsidRDefault="00C8515B" w:rsidP="00C8515B">
      <w:pPr>
        <w:pStyle w:val="TOC4"/>
        <w:rPr>
          <w:rFonts w:asciiTheme="minorHAnsi" w:eastAsiaTheme="minorEastAsia" w:hAnsiTheme="minorHAnsi" w:cstheme="minorBidi"/>
          <w:sz w:val="24"/>
          <w:lang w:val="en-GB"/>
        </w:rPr>
      </w:pPr>
      <w:r>
        <w:t>Table 25:</w:t>
      </w:r>
      <w:r>
        <w:rPr>
          <w:rFonts w:asciiTheme="minorHAnsi" w:eastAsiaTheme="minorEastAsia" w:hAnsiTheme="minorHAnsi" w:cstheme="minorBidi"/>
          <w:sz w:val="24"/>
          <w:lang w:val="en-GB"/>
        </w:rPr>
        <w:tab/>
      </w:r>
      <w:r>
        <w:t>Q2 Consumption of dairy products during pregnancy</w:t>
      </w:r>
      <w:r>
        <w:tab/>
      </w:r>
      <w:r>
        <w:fldChar w:fldCharType="begin"/>
      </w:r>
      <w:r>
        <w:instrText xml:space="preserve"> PAGEREF _Toc40956603 \h </w:instrText>
      </w:r>
      <w:r>
        <w:fldChar w:fldCharType="separate"/>
      </w:r>
      <w:r>
        <w:t>71</w:t>
      </w:r>
      <w:r>
        <w:fldChar w:fldCharType="end"/>
      </w:r>
    </w:p>
    <w:p w14:paraId="67EC3AA6" w14:textId="77777777" w:rsidR="00C8515B" w:rsidRDefault="00C8515B" w:rsidP="00C8515B">
      <w:pPr>
        <w:pStyle w:val="TOC4"/>
        <w:rPr>
          <w:rFonts w:asciiTheme="minorHAnsi" w:eastAsiaTheme="minorEastAsia" w:hAnsiTheme="minorHAnsi" w:cstheme="minorBidi"/>
          <w:sz w:val="24"/>
          <w:lang w:val="en-GB"/>
        </w:rPr>
      </w:pPr>
      <w:r>
        <w:t>Table 26:</w:t>
      </w:r>
      <w:r>
        <w:rPr>
          <w:rFonts w:asciiTheme="minorHAnsi" w:eastAsiaTheme="minorEastAsia" w:hAnsiTheme="minorHAnsi" w:cstheme="minorBidi"/>
          <w:sz w:val="24"/>
          <w:lang w:val="en-GB"/>
        </w:rPr>
        <w:tab/>
      </w:r>
      <w:r>
        <w:t>Q2 Consumption of carbohydrates during pregnancy</w:t>
      </w:r>
      <w:r>
        <w:tab/>
      </w:r>
      <w:r>
        <w:fldChar w:fldCharType="begin"/>
      </w:r>
      <w:r>
        <w:instrText xml:space="preserve"> PAGEREF _Toc40956604 \h </w:instrText>
      </w:r>
      <w:r>
        <w:fldChar w:fldCharType="separate"/>
      </w:r>
      <w:r>
        <w:t>74</w:t>
      </w:r>
      <w:r>
        <w:fldChar w:fldCharType="end"/>
      </w:r>
    </w:p>
    <w:p w14:paraId="6C92EEAF" w14:textId="77777777" w:rsidR="00C8515B" w:rsidRDefault="00C8515B" w:rsidP="00C8515B">
      <w:pPr>
        <w:pStyle w:val="TOC4"/>
        <w:rPr>
          <w:rFonts w:asciiTheme="minorHAnsi" w:eastAsiaTheme="minorEastAsia" w:hAnsiTheme="minorHAnsi" w:cstheme="minorBidi"/>
          <w:sz w:val="24"/>
          <w:lang w:val="en-GB"/>
        </w:rPr>
      </w:pPr>
      <w:r>
        <w:t>Table 27:</w:t>
      </w:r>
      <w:r>
        <w:rPr>
          <w:rFonts w:asciiTheme="minorHAnsi" w:eastAsiaTheme="minorEastAsia" w:hAnsiTheme="minorHAnsi" w:cstheme="minorBidi"/>
          <w:sz w:val="24"/>
          <w:lang w:val="en-GB"/>
        </w:rPr>
        <w:tab/>
      </w:r>
      <w:r>
        <w:t>Q2 Consumption of protein during pregnancy</w:t>
      </w:r>
      <w:r>
        <w:tab/>
      </w:r>
      <w:r>
        <w:fldChar w:fldCharType="begin"/>
      </w:r>
      <w:r>
        <w:instrText xml:space="preserve"> PAGEREF _Toc40956605 \h </w:instrText>
      </w:r>
      <w:r>
        <w:fldChar w:fldCharType="separate"/>
      </w:r>
      <w:r>
        <w:t>76</w:t>
      </w:r>
      <w:r>
        <w:fldChar w:fldCharType="end"/>
      </w:r>
    </w:p>
    <w:p w14:paraId="5BDB9D7E" w14:textId="77777777" w:rsidR="00C8515B" w:rsidRDefault="00C8515B" w:rsidP="00C8515B">
      <w:pPr>
        <w:pStyle w:val="TOC4"/>
        <w:rPr>
          <w:rFonts w:asciiTheme="minorHAnsi" w:eastAsiaTheme="minorEastAsia" w:hAnsiTheme="minorHAnsi" w:cstheme="minorBidi"/>
          <w:sz w:val="24"/>
          <w:lang w:val="en-GB"/>
        </w:rPr>
      </w:pPr>
      <w:r>
        <w:t>Table 28:</w:t>
      </w:r>
      <w:r>
        <w:rPr>
          <w:rFonts w:asciiTheme="minorHAnsi" w:eastAsiaTheme="minorEastAsia" w:hAnsiTheme="minorHAnsi" w:cstheme="minorBidi"/>
          <w:sz w:val="24"/>
          <w:lang w:val="en-GB"/>
        </w:rPr>
        <w:tab/>
      </w:r>
      <w:r>
        <w:t>Q2 Consumption of fats during pregnancy</w:t>
      </w:r>
      <w:r>
        <w:tab/>
      </w:r>
      <w:r>
        <w:fldChar w:fldCharType="begin"/>
      </w:r>
      <w:r>
        <w:instrText xml:space="preserve"> PAGEREF _Toc40956606 \h </w:instrText>
      </w:r>
      <w:r>
        <w:fldChar w:fldCharType="separate"/>
      </w:r>
      <w:r>
        <w:t>79</w:t>
      </w:r>
      <w:r>
        <w:fldChar w:fldCharType="end"/>
      </w:r>
    </w:p>
    <w:p w14:paraId="1335D699" w14:textId="77777777" w:rsidR="00C8515B" w:rsidRDefault="00C8515B" w:rsidP="00C8515B">
      <w:pPr>
        <w:pStyle w:val="TOC4"/>
        <w:rPr>
          <w:rFonts w:asciiTheme="minorHAnsi" w:eastAsiaTheme="minorEastAsia" w:hAnsiTheme="minorHAnsi" w:cstheme="minorBidi"/>
          <w:sz w:val="24"/>
          <w:lang w:val="en-GB"/>
        </w:rPr>
      </w:pPr>
      <w:r>
        <w:t>Table 29:</w:t>
      </w:r>
      <w:r>
        <w:rPr>
          <w:rFonts w:asciiTheme="minorHAnsi" w:eastAsiaTheme="minorEastAsia" w:hAnsiTheme="minorHAnsi" w:cstheme="minorBidi"/>
          <w:sz w:val="24"/>
          <w:lang w:val="en-GB"/>
        </w:rPr>
        <w:tab/>
      </w:r>
      <w:r>
        <w:t>Q2 Consumption of sweetened foods and beverages during pregnancy</w:t>
      </w:r>
      <w:r>
        <w:tab/>
      </w:r>
      <w:r>
        <w:fldChar w:fldCharType="begin"/>
      </w:r>
      <w:r>
        <w:instrText xml:space="preserve"> PAGEREF _Toc40956607 \h </w:instrText>
      </w:r>
      <w:r>
        <w:fldChar w:fldCharType="separate"/>
      </w:r>
      <w:r>
        <w:t>81</w:t>
      </w:r>
      <w:r>
        <w:fldChar w:fldCharType="end"/>
      </w:r>
    </w:p>
    <w:p w14:paraId="13766DAC" w14:textId="77777777" w:rsidR="00C8515B" w:rsidRDefault="00C8515B" w:rsidP="00C8515B">
      <w:pPr>
        <w:pStyle w:val="TOC4"/>
        <w:rPr>
          <w:rFonts w:asciiTheme="minorHAnsi" w:eastAsiaTheme="minorEastAsia" w:hAnsiTheme="minorHAnsi" w:cstheme="minorBidi"/>
          <w:sz w:val="24"/>
          <w:lang w:val="en-GB"/>
        </w:rPr>
      </w:pPr>
      <w:r>
        <w:t>Table 30:</w:t>
      </w:r>
      <w:r>
        <w:rPr>
          <w:rFonts w:asciiTheme="minorHAnsi" w:eastAsiaTheme="minorEastAsia" w:hAnsiTheme="minorHAnsi" w:cstheme="minorBidi"/>
          <w:sz w:val="24"/>
          <w:lang w:val="en-GB"/>
        </w:rPr>
        <w:tab/>
      </w:r>
      <w:r>
        <w:t>Q2 Consumption of fast foods during pregnancy</w:t>
      </w:r>
      <w:r>
        <w:tab/>
      </w:r>
      <w:r>
        <w:fldChar w:fldCharType="begin"/>
      </w:r>
      <w:r>
        <w:instrText xml:space="preserve"> PAGEREF _Toc40956608 \h </w:instrText>
      </w:r>
      <w:r>
        <w:fldChar w:fldCharType="separate"/>
      </w:r>
      <w:r>
        <w:t>85</w:t>
      </w:r>
      <w:r>
        <w:fldChar w:fldCharType="end"/>
      </w:r>
    </w:p>
    <w:p w14:paraId="415A1AE7" w14:textId="77777777" w:rsidR="00C8515B" w:rsidRDefault="00C8515B" w:rsidP="00C8515B">
      <w:pPr>
        <w:pStyle w:val="TOC4"/>
        <w:rPr>
          <w:rFonts w:asciiTheme="minorHAnsi" w:eastAsiaTheme="minorEastAsia" w:hAnsiTheme="minorHAnsi" w:cstheme="minorBidi"/>
          <w:sz w:val="24"/>
          <w:lang w:val="en-GB"/>
        </w:rPr>
      </w:pPr>
      <w:r>
        <w:t>Table 31:</w:t>
      </w:r>
      <w:r>
        <w:rPr>
          <w:rFonts w:asciiTheme="minorHAnsi" w:eastAsiaTheme="minorEastAsia" w:hAnsiTheme="minorHAnsi" w:cstheme="minorBidi"/>
          <w:sz w:val="24"/>
          <w:lang w:val="en-GB"/>
        </w:rPr>
        <w:tab/>
      </w:r>
      <w:r>
        <w:t>Q2 Consumption of water during pregnancy</w:t>
      </w:r>
      <w:r>
        <w:tab/>
      </w:r>
      <w:r>
        <w:fldChar w:fldCharType="begin"/>
      </w:r>
      <w:r>
        <w:instrText xml:space="preserve"> PAGEREF _Toc40956609 \h </w:instrText>
      </w:r>
      <w:r>
        <w:fldChar w:fldCharType="separate"/>
      </w:r>
      <w:r>
        <w:t>87</w:t>
      </w:r>
      <w:r>
        <w:fldChar w:fldCharType="end"/>
      </w:r>
    </w:p>
    <w:p w14:paraId="38C6EB55" w14:textId="77777777" w:rsidR="00C8515B" w:rsidRDefault="00C8515B" w:rsidP="00C8515B">
      <w:pPr>
        <w:pStyle w:val="TOC4"/>
        <w:rPr>
          <w:rFonts w:asciiTheme="minorHAnsi" w:eastAsiaTheme="minorEastAsia" w:hAnsiTheme="minorHAnsi" w:cstheme="minorBidi"/>
          <w:sz w:val="24"/>
          <w:lang w:val="en-GB"/>
        </w:rPr>
      </w:pPr>
      <w:r>
        <w:t>Table 32:</w:t>
      </w:r>
      <w:r>
        <w:rPr>
          <w:rFonts w:asciiTheme="minorHAnsi" w:eastAsiaTheme="minorEastAsia" w:hAnsiTheme="minorHAnsi" w:cstheme="minorBidi"/>
          <w:sz w:val="24"/>
          <w:lang w:val="en-GB"/>
        </w:rPr>
        <w:tab/>
      </w:r>
      <w:r>
        <w:t>Q2 Consumption of caffeine during pregnancy</w:t>
      </w:r>
      <w:r>
        <w:tab/>
      </w:r>
      <w:r>
        <w:fldChar w:fldCharType="begin"/>
      </w:r>
      <w:r>
        <w:instrText xml:space="preserve"> PAGEREF _Toc40956610 \h </w:instrText>
      </w:r>
      <w:r>
        <w:fldChar w:fldCharType="separate"/>
      </w:r>
      <w:r>
        <w:t>88</w:t>
      </w:r>
      <w:r>
        <w:fldChar w:fldCharType="end"/>
      </w:r>
    </w:p>
    <w:p w14:paraId="423EE66F" w14:textId="77777777" w:rsidR="00C8515B" w:rsidRDefault="00C8515B" w:rsidP="00C8515B">
      <w:pPr>
        <w:pStyle w:val="TOC4"/>
        <w:rPr>
          <w:rFonts w:asciiTheme="minorHAnsi" w:eastAsiaTheme="minorEastAsia" w:hAnsiTheme="minorHAnsi" w:cstheme="minorBidi"/>
          <w:sz w:val="24"/>
          <w:lang w:val="en-GB"/>
        </w:rPr>
      </w:pPr>
      <w:r>
        <w:t>Table 33:</w:t>
      </w:r>
      <w:r>
        <w:rPr>
          <w:rFonts w:asciiTheme="minorHAnsi" w:eastAsiaTheme="minorEastAsia" w:hAnsiTheme="minorHAnsi" w:cstheme="minorBidi"/>
          <w:sz w:val="24"/>
          <w:lang w:val="en-GB"/>
        </w:rPr>
        <w:tab/>
      </w:r>
      <w:r>
        <w:t>Q2 Potential allergens</w:t>
      </w:r>
      <w:r>
        <w:tab/>
      </w:r>
      <w:r>
        <w:fldChar w:fldCharType="begin"/>
      </w:r>
      <w:r>
        <w:instrText xml:space="preserve"> PAGEREF _Toc40956611 \h </w:instrText>
      </w:r>
      <w:r>
        <w:fldChar w:fldCharType="separate"/>
      </w:r>
      <w:r>
        <w:t>90</w:t>
      </w:r>
      <w:r>
        <w:fldChar w:fldCharType="end"/>
      </w:r>
    </w:p>
    <w:p w14:paraId="021AFFE7" w14:textId="77777777" w:rsidR="00C8515B" w:rsidRDefault="00C8515B" w:rsidP="00C8515B">
      <w:pPr>
        <w:pStyle w:val="TOC4"/>
        <w:rPr>
          <w:rFonts w:asciiTheme="minorHAnsi" w:eastAsiaTheme="minorEastAsia" w:hAnsiTheme="minorHAnsi" w:cstheme="minorBidi"/>
          <w:sz w:val="24"/>
          <w:lang w:val="en-GB"/>
        </w:rPr>
      </w:pPr>
      <w:r>
        <w:t>Table 34:</w:t>
      </w:r>
      <w:r>
        <w:rPr>
          <w:rFonts w:asciiTheme="minorHAnsi" w:eastAsiaTheme="minorEastAsia" w:hAnsiTheme="minorHAnsi" w:cstheme="minorBidi"/>
          <w:sz w:val="24"/>
          <w:lang w:val="en-GB"/>
        </w:rPr>
        <w:tab/>
      </w:r>
      <w:r>
        <w:t>Q3 Harms and benefits of vitamin B</w:t>
      </w:r>
      <w:r w:rsidRPr="00B20332">
        <w:rPr>
          <w:vertAlign w:val="subscript"/>
        </w:rPr>
        <w:t>9</w:t>
      </w:r>
      <w:r>
        <w:t xml:space="preserve"> (folic acid) supplementation in pregnancy — systematic reviews</w:t>
      </w:r>
      <w:r>
        <w:tab/>
      </w:r>
      <w:r>
        <w:fldChar w:fldCharType="begin"/>
      </w:r>
      <w:r>
        <w:instrText xml:space="preserve"> PAGEREF _Toc40956612 \h </w:instrText>
      </w:r>
      <w:r>
        <w:fldChar w:fldCharType="separate"/>
      </w:r>
      <w:r>
        <w:t>103</w:t>
      </w:r>
      <w:r>
        <w:fldChar w:fldCharType="end"/>
      </w:r>
    </w:p>
    <w:p w14:paraId="60D7F0A5" w14:textId="77777777" w:rsidR="00C8515B" w:rsidRDefault="00C8515B" w:rsidP="00C8515B">
      <w:pPr>
        <w:pStyle w:val="TOC4"/>
        <w:rPr>
          <w:rFonts w:asciiTheme="minorHAnsi" w:eastAsiaTheme="minorEastAsia" w:hAnsiTheme="minorHAnsi" w:cstheme="minorBidi"/>
          <w:sz w:val="24"/>
          <w:lang w:val="en-GB"/>
        </w:rPr>
      </w:pPr>
      <w:r>
        <w:t>Table 35:</w:t>
      </w:r>
      <w:r>
        <w:rPr>
          <w:rFonts w:asciiTheme="minorHAnsi" w:eastAsiaTheme="minorEastAsia" w:hAnsiTheme="minorHAnsi" w:cstheme="minorBidi"/>
          <w:sz w:val="24"/>
          <w:lang w:val="en-GB"/>
        </w:rPr>
        <w:tab/>
      </w:r>
      <w:r>
        <w:t>Q3 Harms and benefits of vitamin B</w:t>
      </w:r>
      <w:r w:rsidRPr="00B20332">
        <w:rPr>
          <w:vertAlign w:val="subscript"/>
        </w:rPr>
        <w:t>9</w:t>
      </w:r>
      <w:r>
        <w:t xml:space="preserve"> (folic acid) supplementation in pregnancy — RCTs</w:t>
      </w:r>
      <w:r>
        <w:tab/>
      </w:r>
      <w:r>
        <w:fldChar w:fldCharType="begin"/>
      </w:r>
      <w:r>
        <w:instrText xml:space="preserve"> PAGEREF _Toc40956613 \h </w:instrText>
      </w:r>
      <w:r>
        <w:fldChar w:fldCharType="separate"/>
      </w:r>
      <w:r>
        <w:t>113</w:t>
      </w:r>
      <w:r>
        <w:fldChar w:fldCharType="end"/>
      </w:r>
    </w:p>
    <w:p w14:paraId="5737DED5" w14:textId="77777777" w:rsidR="00C8515B" w:rsidRDefault="00C8515B" w:rsidP="00C8515B">
      <w:pPr>
        <w:pStyle w:val="TOC4"/>
        <w:rPr>
          <w:rFonts w:asciiTheme="minorHAnsi" w:eastAsiaTheme="minorEastAsia" w:hAnsiTheme="minorHAnsi" w:cstheme="minorBidi"/>
          <w:sz w:val="24"/>
          <w:lang w:val="en-GB"/>
        </w:rPr>
      </w:pPr>
      <w:r>
        <w:t>Table 36:</w:t>
      </w:r>
      <w:r>
        <w:rPr>
          <w:rFonts w:asciiTheme="minorHAnsi" w:eastAsiaTheme="minorEastAsia" w:hAnsiTheme="minorHAnsi" w:cstheme="minorBidi"/>
          <w:sz w:val="24"/>
          <w:lang w:val="en-GB"/>
        </w:rPr>
        <w:tab/>
      </w:r>
      <w:r>
        <w:t>Q3 Harms and benefits of vitamin B</w:t>
      </w:r>
      <w:r w:rsidRPr="00B20332">
        <w:rPr>
          <w:vertAlign w:val="subscript"/>
        </w:rPr>
        <w:t>6</w:t>
      </w:r>
      <w:r>
        <w:t xml:space="preserve"> supplementation in pregnancy — systematic review</w:t>
      </w:r>
      <w:r>
        <w:tab/>
      </w:r>
      <w:r>
        <w:fldChar w:fldCharType="begin"/>
      </w:r>
      <w:r>
        <w:instrText xml:space="preserve"> PAGEREF _Toc40956614 \h </w:instrText>
      </w:r>
      <w:r>
        <w:fldChar w:fldCharType="separate"/>
      </w:r>
      <w:r>
        <w:t>115</w:t>
      </w:r>
      <w:r>
        <w:fldChar w:fldCharType="end"/>
      </w:r>
    </w:p>
    <w:p w14:paraId="156C69A6" w14:textId="77777777" w:rsidR="00C8515B" w:rsidRDefault="00C8515B" w:rsidP="00C8515B">
      <w:pPr>
        <w:pStyle w:val="TOC4"/>
        <w:rPr>
          <w:rFonts w:asciiTheme="minorHAnsi" w:eastAsiaTheme="minorEastAsia" w:hAnsiTheme="minorHAnsi" w:cstheme="minorBidi"/>
          <w:sz w:val="24"/>
          <w:lang w:val="en-GB"/>
        </w:rPr>
      </w:pPr>
      <w:r>
        <w:t>Table 37:</w:t>
      </w:r>
      <w:r>
        <w:rPr>
          <w:rFonts w:asciiTheme="minorHAnsi" w:eastAsiaTheme="minorEastAsia" w:hAnsiTheme="minorHAnsi" w:cstheme="minorBidi"/>
          <w:sz w:val="24"/>
          <w:lang w:val="en-GB"/>
        </w:rPr>
        <w:tab/>
      </w:r>
      <w:r>
        <w:t>Q3 Harms and benefits of vitamin B</w:t>
      </w:r>
      <w:r w:rsidRPr="00B20332">
        <w:rPr>
          <w:vertAlign w:val="subscript"/>
        </w:rPr>
        <w:t>12</w:t>
      </w:r>
      <w:r>
        <w:t xml:space="preserve"> supplementation in pregnancy — RCTs</w:t>
      </w:r>
      <w:r>
        <w:tab/>
      </w:r>
      <w:r>
        <w:fldChar w:fldCharType="begin"/>
      </w:r>
      <w:r>
        <w:instrText xml:space="preserve"> PAGEREF _Toc40956615 \h </w:instrText>
      </w:r>
      <w:r>
        <w:fldChar w:fldCharType="separate"/>
      </w:r>
      <w:r>
        <w:t>117</w:t>
      </w:r>
      <w:r>
        <w:fldChar w:fldCharType="end"/>
      </w:r>
    </w:p>
    <w:p w14:paraId="7B1DB7BA" w14:textId="77777777" w:rsidR="00C8515B" w:rsidRDefault="00C8515B" w:rsidP="00C8515B">
      <w:pPr>
        <w:pStyle w:val="TOC4"/>
        <w:rPr>
          <w:rFonts w:asciiTheme="minorHAnsi" w:eastAsiaTheme="minorEastAsia" w:hAnsiTheme="minorHAnsi" w:cstheme="minorBidi"/>
          <w:sz w:val="24"/>
          <w:lang w:val="en-GB"/>
        </w:rPr>
      </w:pPr>
      <w:r>
        <w:t>Table 38:</w:t>
      </w:r>
      <w:r>
        <w:rPr>
          <w:rFonts w:asciiTheme="minorHAnsi" w:eastAsiaTheme="minorEastAsia" w:hAnsiTheme="minorHAnsi" w:cstheme="minorBidi"/>
          <w:sz w:val="24"/>
          <w:lang w:val="en-GB"/>
        </w:rPr>
        <w:tab/>
      </w:r>
      <w:r>
        <w:t>Q3 Harms and benefits of vitamin C supplementation in pregnancy — systematic reviews</w:t>
      </w:r>
      <w:r>
        <w:tab/>
      </w:r>
      <w:r>
        <w:fldChar w:fldCharType="begin"/>
      </w:r>
      <w:r>
        <w:instrText xml:space="preserve"> PAGEREF _Toc40956616 \h </w:instrText>
      </w:r>
      <w:r>
        <w:fldChar w:fldCharType="separate"/>
      </w:r>
      <w:r>
        <w:t>119</w:t>
      </w:r>
      <w:r>
        <w:fldChar w:fldCharType="end"/>
      </w:r>
    </w:p>
    <w:p w14:paraId="3E1E6424" w14:textId="77777777" w:rsidR="00C8515B" w:rsidRDefault="00C8515B" w:rsidP="00C8515B">
      <w:pPr>
        <w:pStyle w:val="TOC4"/>
        <w:rPr>
          <w:rFonts w:asciiTheme="minorHAnsi" w:eastAsiaTheme="minorEastAsia" w:hAnsiTheme="minorHAnsi" w:cstheme="minorBidi"/>
          <w:sz w:val="24"/>
          <w:lang w:val="en-GB"/>
        </w:rPr>
      </w:pPr>
      <w:r>
        <w:t>Table 39:</w:t>
      </w:r>
      <w:r>
        <w:rPr>
          <w:rFonts w:asciiTheme="minorHAnsi" w:eastAsiaTheme="minorEastAsia" w:hAnsiTheme="minorHAnsi" w:cstheme="minorBidi"/>
          <w:sz w:val="24"/>
          <w:lang w:val="en-GB"/>
        </w:rPr>
        <w:tab/>
      </w:r>
      <w:r>
        <w:t>Q3 Harms and benefits of vitamin C supplementation in pregnancy — RCT</w:t>
      </w:r>
      <w:r>
        <w:tab/>
      </w:r>
      <w:r>
        <w:fldChar w:fldCharType="begin"/>
      </w:r>
      <w:r>
        <w:instrText xml:space="preserve"> PAGEREF _Toc40956617 \h </w:instrText>
      </w:r>
      <w:r>
        <w:fldChar w:fldCharType="separate"/>
      </w:r>
      <w:r>
        <w:t>121</w:t>
      </w:r>
      <w:r>
        <w:fldChar w:fldCharType="end"/>
      </w:r>
    </w:p>
    <w:p w14:paraId="2EF47F70" w14:textId="77777777" w:rsidR="00C8515B" w:rsidRDefault="00C8515B" w:rsidP="00C8515B">
      <w:pPr>
        <w:pStyle w:val="TOC4"/>
        <w:rPr>
          <w:rFonts w:asciiTheme="minorHAnsi" w:eastAsiaTheme="minorEastAsia" w:hAnsiTheme="minorHAnsi" w:cstheme="minorBidi"/>
          <w:sz w:val="24"/>
          <w:lang w:val="en-GB"/>
        </w:rPr>
      </w:pPr>
      <w:r>
        <w:t>Table 40:</w:t>
      </w:r>
      <w:r>
        <w:rPr>
          <w:rFonts w:asciiTheme="minorHAnsi" w:eastAsiaTheme="minorEastAsia" w:hAnsiTheme="minorHAnsi" w:cstheme="minorBidi"/>
          <w:sz w:val="24"/>
          <w:lang w:val="en-GB"/>
        </w:rPr>
        <w:tab/>
      </w:r>
      <w:r>
        <w:t>Q3 Harms and benefits of vitamin E supplementation — systematic reviews</w:t>
      </w:r>
      <w:r>
        <w:tab/>
      </w:r>
      <w:r>
        <w:fldChar w:fldCharType="begin"/>
      </w:r>
      <w:r>
        <w:instrText xml:space="preserve"> PAGEREF _Toc40956618 \h </w:instrText>
      </w:r>
      <w:r>
        <w:fldChar w:fldCharType="separate"/>
      </w:r>
      <w:r>
        <w:t>121</w:t>
      </w:r>
      <w:r>
        <w:fldChar w:fldCharType="end"/>
      </w:r>
    </w:p>
    <w:p w14:paraId="74C9B4AA" w14:textId="7F9A222D" w:rsidR="00C8515B" w:rsidRDefault="00C8515B" w:rsidP="00C8515B">
      <w:pPr>
        <w:pStyle w:val="TOC4"/>
        <w:rPr>
          <w:rFonts w:asciiTheme="minorHAnsi" w:eastAsiaTheme="minorEastAsia" w:hAnsiTheme="minorHAnsi" w:cstheme="minorBidi"/>
          <w:sz w:val="24"/>
          <w:lang w:val="en-GB"/>
        </w:rPr>
      </w:pPr>
      <w:r>
        <w:t>Table 41:</w:t>
      </w:r>
      <w:r>
        <w:rPr>
          <w:rFonts w:asciiTheme="minorHAnsi" w:eastAsiaTheme="minorEastAsia" w:hAnsiTheme="minorHAnsi" w:cstheme="minorBidi"/>
          <w:sz w:val="24"/>
          <w:lang w:val="en-GB"/>
        </w:rPr>
        <w:tab/>
      </w:r>
      <w:r>
        <w:t xml:space="preserve">Q3 Harms and benefits of vitamin C and vitamin E supplementation in pregnancy — </w:t>
      </w:r>
      <w:r>
        <w:br/>
        <w:t>systematic reviews</w:t>
      </w:r>
      <w:r>
        <w:tab/>
      </w:r>
      <w:r>
        <w:fldChar w:fldCharType="begin"/>
      </w:r>
      <w:r>
        <w:instrText xml:space="preserve"> PAGEREF _Toc40956619 \h </w:instrText>
      </w:r>
      <w:r>
        <w:fldChar w:fldCharType="separate"/>
      </w:r>
      <w:r>
        <w:t>122</w:t>
      </w:r>
      <w:r>
        <w:fldChar w:fldCharType="end"/>
      </w:r>
    </w:p>
    <w:p w14:paraId="7924DACF" w14:textId="77777777" w:rsidR="00C8515B" w:rsidRDefault="00C8515B" w:rsidP="00C8515B">
      <w:pPr>
        <w:pStyle w:val="TOC4"/>
        <w:rPr>
          <w:rFonts w:asciiTheme="minorHAnsi" w:eastAsiaTheme="minorEastAsia" w:hAnsiTheme="minorHAnsi" w:cstheme="minorBidi"/>
          <w:sz w:val="24"/>
          <w:lang w:val="en-GB"/>
        </w:rPr>
      </w:pPr>
      <w:r>
        <w:t>Table 42:</w:t>
      </w:r>
      <w:r>
        <w:rPr>
          <w:rFonts w:asciiTheme="minorHAnsi" w:eastAsiaTheme="minorEastAsia" w:hAnsiTheme="minorHAnsi" w:cstheme="minorBidi"/>
          <w:sz w:val="24"/>
          <w:lang w:val="en-GB"/>
        </w:rPr>
        <w:tab/>
      </w:r>
      <w:r>
        <w:t>Q3 Harms and benefits of vitamin C and vitamin E supplementation in pregnancy — RCTs</w:t>
      </w:r>
      <w:r>
        <w:tab/>
      </w:r>
      <w:r>
        <w:fldChar w:fldCharType="begin"/>
      </w:r>
      <w:r>
        <w:instrText xml:space="preserve"> PAGEREF _Toc40956620 \h </w:instrText>
      </w:r>
      <w:r>
        <w:fldChar w:fldCharType="separate"/>
      </w:r>
      <w:r>
        <w:t>125</w:t>
      </w:r>
      <w:r>
        <w:fldChar w:fldCharType="end"/>
      </w:r>
    </w:p>
    <w:p w14:paraId="15EB3D8C" w14:textId="77777777" w:rsidR="00C8515B" w:rsidRDefault="00C8515B" w:rsidP="00C8515B">
      <w:pPr>
        <w:pStyle w:val="TOC4"/>
        <w:rPr>
          <w:rFonts w:asciiTheme="minorHAnsi" w:eastAsiaTheme="minorEastAsia" w:hAnsiTheme="minorHAnsi" w:cstheme="minorBidi"/>
          <w:sz w:val="24"/>
          <w:lang w:val="en-GB"/>
        </w:rPr>
      </w:pPr>
      <w:r>
        <w:t>Table 43:</w:t>
      </w:r>
      <w:r>
        <w:rPr>
          <w:rFonts w:asciiTheme="minorHAnsi" w:eastAsiaTheme="minorEastAsia" w:hAnsiTheme="minorHAnsi" w:cstheme="minorBidi"/>
          <w:sz w:val="24"/>
          <w:lang w:val="en-GB"/>
        </w:rPr>
        <w:tab/>
      </w:r>
      <w:r>
        <w:t>Q3 Harms and benefits of vitamin A supplementation in pregnancy — systematic reviews</w:t>
      </w:r>
      <w:r>
        <w:tab/>
      </w:r>
      <w:r>
        <w:fldChar w:fldCharType="begin"/>
      </w:r>
      <w:r>
        <w:instrText xml:space="preserve"> PAGEREF _Toc40956621 \h </w:instrText>
      </w:r>
      <w:r>
        <w:fldChar w:fldCharType="separate"/>
      </w:r>
      <w:r>
        <w:t>125</w:t>
      </w:r>
      <w:r>
        <w:fldChar w:fldCharType="end"/>
      </w:r>
    </w:p>
    <w:p w14:paraId="7CA4F18E" w14:textId="77777777" w:rsidR="00C8515B" w:rsidRDefault="00C8515B" w:rsidP="00C8515B">
      <w:pPr>
        <w:pStyle w:val="TOC4"/>
        <w:rPr>
          <w:rFonts w:asciiTheme="minorHAnsi" w:eastAsiaTheme="minorEastAsia" w:hAnsiTheme="minorHAnsi" w:cstheme="minorBidi"/>
          <w:sz w:val="24"/>
          <w:lang w:val="en-GB"/>
        </w:rPr>
      </w:pPr>
      <w:r>
        <w:t>Table 44:</w:t>
      </w:r>
      <w:r>
        <w:rPr>
          <w:rFonts w:asciiTheme="minorHAnsi" w:eastAsiaTheme="minorEastAsia" w:hAnsiTheme="minorHAnsi" w:cstheme="minorBidi"/>
          <w:sz w:val="24"/>
          <w:lang w:val="en-GB"/>
        </w:rPr>
        <w:tab/>
      </w:r>
      <w:r>
        <w:t>Q3 Harms and benefits of vitamin A supplementation in pregnancy — RCTs</w:t>
      </w:r>
      <w:r>
        <w:tab/>
      </w:r>
      <w:r>
        <w:fldChar w:fldCharType="begin"/>
      </w:r>
      <w:r>
        <w:instrText xml:space="preserve"> PAGEREF _Toc40956622 \h </w:instrText>
      </w:r>
      <w:r>
        <w:fldChar w:fldCharType="separate"/>
      </w:r>
      <w:r>
        <w:t>127</w:t>
      </w:r>
      <w:r>
        <w:fldChar w:fldCharType="end"/>
      </w:r>
    </w:p>
    <w:p w14:paraId="5ED3E2A6" w14:textId="571E2117" w:rsidR="00C8515B" w:rsidRDefault="00C8515B" w:rsidP="00C8515B">
      <w:pPr>
        <w:pStyle w:val="TOC4"/>
        <w:rPr>
          <w:rFonts w:asciiTheme="minorHAnsi" w:eastAsiaTheme="minorEastAsia" w:hAnsiTheme="minorHAnsi" w:cstheme="minorBidi"/>
          <w:sz w:val="24"/>
          <w:lang w:val="en-GB"/>
        </w:rPr>
      </w:pPr>
      <w:r>
        <w:t>Table 45:</w:t>
      </w:r>
      <w:r>
        <w:rPr>
          <w:rFonts w:asciiTheme="minorHAnsi" w:eastAsiaTheme="minorEastAsia" w:hAnsiTheme="minorHAnsi" w:cstheme="minorBidi"/>
          <w:sz w:val="24"/>
          <w:lang w:val="en-GB"/>
        </w:rPr>
        <w:tab/>
      </w:r>
      <w:r>
        <w:t xml:space="preserve">Q3 Harms and benefits of multiple micronutrient supplementation in pregnancy — </w:t>
      </w:r>
      <w:r>
        <w:br/>
        <w:t>systematic reviews</w:t>
      </w:r>
      <w:r>
        <w:tab/>
      </w:r>
      <w:r>
        <w:fldChar w:fldCharType="begin"/>
      </w:r>
      <w:r>
        <w:instrText xml:space="preserve"> PAGEREF _Toc40956623 \h </w:instrText>
      </w:r>
      <w:r>
        <w:fldChar w:fldCharType="separate"/>
      </w:r>
      <w:r>
        <w:t>127</w:t>
      </w:r>
      <w:r>
        <w:fldChar w:fldCharType="end"/>
      </w:r>
    </w:p>
    <w:p w14:paraId="01AAE322" w14:textId="77777777" w:rsidR="00C8515B" w:rsidRDefault="00C8515B" w:rsidP="00C8515B">
      <w:pPr>
        <w:pStyle w:val="TOC4"/>
        <w:rPr>
          <w:rFonts w:asciiTheme="minorHAnsi" w:eastAsiaTheme="minorEastAsia" w:hAnsiTheme="minorHAnsi" w:cstheme="minorBidi"/>
          <w:sz w:val="24"/>
          <w:lang w:val="en-GB"/>
        </w:rPr>
      </w:pPr>
      <w:r>
        <w:t>Table 46:</w:t>
      </w:r>
      <w:r>
        <w:rPr>
          <w:rFonts w:asciiTheme="minorHAnsi" w:eastAsiaTheme="minorEastAsia" w:hAnsiTheme="minorHAnsi" w:cstheme="minorBidi"/>
          <w:sz w:val="24"/>
          <w:lang w:val="en-GB"/>
        </w:rPr>
        <w:tab/>
      </w:r>
      <w:r>
        <w:t>Q3 Harms and benefits of multiple micronutrient supplementation in pregnancy — RCTs</w:t>
      </w:r>
      <w:r>
        <w:tab/>
      </w:r>
      <w:r>
        <w:fldChar w:fldCharType="begin"/>
      </w:r>
      <w:r>
        <w:instrText xml:space="preserve"> PAGEREF _Toc40956624 \h </w:instrText>
      </w:r>
      <w:r>
        <w:fldChar w:fldCharType="separate"/>
      </w:r>
      <w:r>
        <w:t>130</w:t>
      </w:r>
      <w:r>
        <w:fldChar w:fldCharType="end"/>
      </w:r>
    </w:p>
    <w:p w14:paraId="13D84740" w14:textId="77777777" w:rsidR="00C8515B" w:rsidRDefault="00C8515B" w:rsidP="00C8515B">
      <w:pPr>
        <w:pStyle w:val="TOC4"/>
        <w:rPr>
          <w:rFonts w:asciiTheme="minorHAnsi" w:eastAsiaTheme="minorEastAsia" w:hAnsiTheme="minorHAnsi" w:cstheme="minorBidi"/>
          <w:sz w:val="24"/>
          <w:lang w:val="en-GB"/>
        </w:rPr>
      </w:pPr>
      <w:r>
        <w:t>Table 47:</w:t>
      </w:r>
      <w:r>
        <w:rPr>
          <w:rFonts w:asciiTheme="minorHAnsi" w:eastAsiaTheme="minorEastAsia" w:hAnsiTheme="minorHAnsi" w:cstheme="minorBidi"/>
          <w:sz w:val="24"/>
          <w:lang w:val="en-GB"/>
        </w:rPr>
        <w:tab/>
      </w:r>
      <w:r>
        <w:t>Q3 Harms and benefits of iron supplementation in pregnancy — systematic reviews</w:t>
      </w:r>
      <w:r>
        <w:tab/>
      </w:r>
      <w:r>
        <w:fldChar w:fldCharType="begin"/>
      </w:r>
      <w:r>
        <w:instrText xml:space="preserve"> PAGEREF _Toc40956625 \h </w:instrText>
      </w:r>
      <w:r>
        <w:fldChar w:fldCharType="separate"/>
      </w:r>
      <w:r>
        <w:t>133</w:t>
      </w:r>
      <w:r>
        <w:fldChar w:fldCharType="end"/>
      </w:r>
    </w:p>
    <w:p w14:paraId="6B32290F" w14:textId="77777777" w:rsidR="00C8515B" w:rsidRDefault="00C8515B" w:rsidP="00C8515B">
      <w:pPr>
        <w:pStyle w:val="TOC4"/>
        <w:rPr>
          <w:rFonts w:asciiTheme="minorHAnsi" w:eastAsiaTheme="minorEastAsia" w:hAnsiTheme="minorHAnsi" w:cstheme="minorBidi"/>
          <w:sz w:val="24"/>
          <w:lang w:val="en-GB"/>
        </w:rPr>
      </w:pPr>
      <w:r>
        <w:t>Table 48:</w:t>
      </w:r>
      <w:r>
        <w:rPr>
          <w:rFonts w:asciiTheme="minorHAnsi" w:eastAsiaTheme="minorEastAsia" w:hAnsiTheme="minorHAnsi" w:cstheme="minorBidi"/>
          <w:sz w:val="24"/>
          <w:lang w:val="en-GB"/>
        </w:rPr>
        <w:tab/>
      </w:r>
      <w:r>
        <w:t>Q3 Harms and benefits of iron supplementation in pregnancy — RCTs</w:t>
      </w:r>
      <w:r>
        <w:tab/>
      </w:r>
      <w:r>
        <w:fldChar w:fldCharType="begin"/>
      </w:r>
      <w:r>
        <w:instrText xml:space="preserve"> PAGEREF _Toc40956626 \h </w:instrText>
      </w:r>
      <w:r>
        <w:fldChar w:fldCharType="separate"/>
      </w:r>
      <w:r>
        <w:t>136</w:t>
      </w:r>
      <w:r>
        <w:fldChar w:fldCharType="end"/>
      </w:r>
    </w:p>
    <w:p w14:paraId="7E5E07E0" w14:textId="77777777" w:rsidR="00C8515B" w:rsidRDefault="00C8515B" w:rsidP="00C8515B">
      <w:pPr>
        <w:pStyle w:val="TOC4"/>
        <w:rPr>
          <w:rFonts w:asciiTheme="minorHAnsi" w:eastAsiaTheme="minorEastAsia" w:hAnsiTheme="minorHAnsi" w:cstheme="minorBidi"/>
          <w:sz w:val="24"/>
          <w:lang w:val="en-GB"/>
        </w:rPr>
      </w:pPr>
      <w:r>
        <w:t>Table 49:</w:t>
      </w:r>
      <w:r>
        <w:rPr>
          <w:rFonts w:asciiTheme="minorHAnsi" w:eastAsiaTheme="minorEastAsia" w:hAnsiTheme="minorHAnsi" w:cstheme="minorBidi"/>
          <w:sz w:val="24"/>
          <w:lang w:val="en-GB"/>
        </w:rPr>
        <w:tab/>
      </w:r>
      <w:r>
        <w:t>Q3 Harms and benefits of calcium supplementation in pregnancy — systematic reviews</w:t>
      </w:r>
      <w:r>
        <w:tab/>
      </w:r>
      <w:r>
        <w:fldChar w:fldCharType="begin"/>
      </w:r>
      <w:r>
        <w:instrText xml:space="preserve"> PAGEREF _Toc40956627 \h </w:instrText>
      </w:r>
      <w:r>
        <w:fldChar w:fldCharType="separate"/>
      </w:r>
      <w:r>
        <w:t>139</w:t>
      </w:r>
      <w:r>
        <w:fldChar w:fldCharType="end"/>
      </w:r>
    </w:p>
    <w:p w14:paraId="78611E13" w14:textId="77777777" w:rsidR="00C8515B" w:rsidRDefault="00C8515B" w:rsidP="00C8515B">
      <w:pPr>
        <w:pStyle w:val="TOC4"/>
        <w:rPr>
          <w:rFonts w:asciiTheme="minorHAnsi" w:eastAsiaTheme="minorEastAsia" w:hAnsiTheme="minorHAnsi" w:cstheme="minorBidi"/>
          <w:sz w:val="24"/>
          <w:lang w:val="en-GB"/>
        </w:rPr>
      </w:pPr>
      <w:r>
        <w:t>Table 50:</w:t>
      </w:r>
      <w:r>
        <w:rPr>
          <w:rFonts w:asciiTheme="minorHAnsi" w:eastAsiaTheme="minorEastAsia" w:hAnsiTheme="minorHAnsi" w:cstheme="minorBidi"/>
          <w:sz w:val="24"/>
          <w:lang w:val="en-GB"/>
        </w:rPr>
        <w:tab/>
      </w:r>
      <w:r>
        <w:t>Q3 Harms and benefits of calcium supplementation in pregnancy — RCTs</w:t>
      </w:r>
      <w:r>
        <w:tab/>
      </w:r>
      <w:r>
        <w:fldChar w:fldCharType="begin"/>
      </w:r>
      <w:r>
        <w:instrText xml:space="preserve"> PAGEREF _Toc40956628 \h </w:instrText>
      </w:r>
      <w:r>
        <w:fldChar w:fldCharType="separate"/>
      </w:r>
      <w:r>
        <w:t>142</w:t>
      </w:r>
      <w:r>
        <w:fldChar w:fldCharType="end"/>
      </w:r>
    </w:p>
    <w:p w14:paraId="40CBA8ED" w14:textId="77777777" w:rsidR="00C8515B" w:rsidRDefault="00C8515B" w:rsidP="00C8515B">
      <w:pPr>
        <w:pStyle w:val="TOC4"/>
        <w:rPr>
          <w:rFonts w:asciiTheme="minorHAnsi" w:eastAsiaTheme="minorEastAsia" w:hAnsiTheme="minorHAnsi" w:cstheme="minorBidi"/>
          <w:sz w:val="24"/>
          <w:lang w:val="en-GB"/>
        </w:rPr>
      </w:pPr>
      <w:r>
        <w:t>Table 51:</w:t>
      </w:r>
      <w:r>
        <w:rPr>
          <w:rFonts w:asciiTheme="minorHAnsi" w:eastAsiaTheme="minorEastAsia" w:hAnsiTheme="minorHAnsi" w:cstheme="minorBidi"/>
          <w:sz w:val="24"/>
          <w:lang w:val="en-GB"/>
        </w:rPr>
        <w:tab/>
      </w:r>
      <w:r>
        <w:t>Q3 Harms and benefits of calcium supplementation in pregnancy — cost-effectiveness study</w:t>
      </w:r>
      <w:r>
        <w:tab/>
      </w:r>
      <w:r>
        <w:fldChar w:fldCharType="begin"/>
      </w:r>
      <w:r>
        <w:instrText xml:space="preserve"> PAGEREF _Toc40956629 \h </w:instrText>
      </w:r>
      <w:r>
        <w:fldChar w:fldCharType="separate"/>
      </w:r>
      <w:r>
        <w:t>143</w:t>
      </w:r>
      <w:r>
        <w:fldChar w:fldCharType="end"/>
      </w:r>
    </w:p>
    <w:p w14:paraId="601C66D6" w14:textId="77777777" w:rsidR="00C8515B" w:rsidRDefault="00C8515B" w:rsidP="00C8515B">
      <w:pPr>
        <w:pStyle w:val="TOC4"/>
        <w:rPr>
          <w:rFonts w:asciiTheme="minorHAnsi" w:eastAsiaTheme="minorEastAsia" w:hAnsiTheme="minorHAnsi" w:cstheme="minorBidi"/>
          <w:sz w:val="24"/>
          <w:lang w:val="en-GB"/>
        </w:rPr>
      </w:pPr>
      <w:r>
        <w:t>Table 52:</w:t>
      </w:r>
      <w:r>
        <w:rPr>
          <w:rFonts w:asciiTheme="minorHAnsi" w:eastAsiaTheme="minorEastAsia" w:hAnsiTheme="minorHAnsi" w:cstheme="minorBidi"/>
          <w:sz w:val="24"/>
          <w:lang w:val="en-GB"/>
        </w:rPr>
        <w:tab/>
      </w:r>
      <w:r>
        <w:t>Q3 Harms and benefits of iodine supplementation in pregnancy — systematic reviews</w:t>
      </w:r>
      <w:r>
        <w:tab/>
      </w:r>
      <w:r>
        <w:fldChar w:fldCharType="begin"/>
      </w:r>
      <w:r>
        <w:instrText xml:space="preserve"> PAGEREF _Toc40956630 \h </w:instrText>
      </w:r>
      <w:r>
        <w:fldChar w:fldCharType="separate"/>
      </w:r>
      <w:r>
        <w:t>144</w:t>
      </w:r>
      <w:r>
        <w:fldChar w:fldCharType="end"/>
      </w:r>
    </w:p>
    <w:p w14:paraId="3CA1F84F" w14:textId="77777777" w:rsidR="00C8515B" w:rsidRDefault="00C8515B" w:rsidP="00C8515B">
      <w:pPr>
        <w:pStyle w:val="TOC4"/>
        <w:rPr>
          <w:rFonts w:asciiTheme="minorHAnsi" w:eastAsiaTheme="minorEastAsia" w:hAnsiTheme="minorHAnsi" w:cstheme="minorBidi"/>
          <w:sz w:val="24"/>
          <w:lang w:val="en-GB"/>
        </w:rPr>
      </w:pPr>
      <w:r>
        <w:t>Table 53:</w:t>
      </w:r>
      <w:r>
        <w:rPr>
          <w:rFonts w:asciiTheme="minorHAnsi" w:eastAsiaTheme="minorEastAsia" w:hAnsiTheme="minorHAnsi" w:cstheme="minorBidi"/>
          <w:sz w:val="24"/>
          <w:lang w:val="en-GB"/>
        </w:rPr>
        <w:tab/>
      </w:r>
      <w:r>
        <w:t>Q3 Harms and benefits of iodine supplementation in pregnancy — RCTs</w:t>
      </w:r>
      <w:r>
        <w:tab/>
      </w:r>
      <w:r>
        <w:fldChar w:fldCharType="begin"/>
      </w:r>
      <w:r>
        <w:instrText xml:space="preserve"> PAGEREF _Toc40956631 \h </w:instrText>
      </w:r>
      <w:r>
        <w:fldChar w:fldCharType="separate"/>
      </w:r>
      <w:r>
        <w:t>145</w:t>
      </w:r>
      <w:r>
        <w:fldChar w:fldCharType="end"/>
      </w:r>
    </w:p>
    <w:p w14:paraId="2CBFBD00" w14:textId="77777777" w:rsidR="00C8515B" w:rsidRDefault="00C8515B" w:rsidP="00C8515B">
      <w:pPr>
        <w:pStyle w:val="TOC4"/>
        <w:rPr>
          <w:rFonts w:asciiTheme="minorHAnsi" w:eastAsiaTheme="minorEastAsia" w:hAnsiTheme="minorHAnsi" w:cstheme="minorBidi"/>
          <w:sz w:val="24"/>
          <w:lang w:val="en-GB"/>
        </w:rPr>
      </w:pPr>
      <w:r>
        <w:t>Table 54:</w:t>
      </w:r>
      <w:r>
        <w:rPr>
          <w:rFonts w:asciiTheme="minorHAnsi" w:eastAsiaTheme="minorEastAsia" w:hAnsiTheme="minorHAnsi" w:cstheme="minorBidi"/>
          <w:sz w:val="24"/>
          <w:lang w:val="en-GB"/>
        </w:rPr>
        <w:tab/>
      </w:r>
      <w:r>
        <w:t>Q3 Harms and benefits of zinc supplementation in pregnancy — systematic reviews</w:t>
      </w:r>
      <w:r>
        <w:tab/>
      </w:r>
      <w:r>
        <w:fldChar w:fldCharType="begin"/>
      </w:r>
      <w:r>
        <w:instrText xml:space="preserve"> PAGEREF _Toc40956632 \h </w:instrText>
      </w:r>
      <w:r>
        <w:fldChar w:fldCharType="separate"/>
      </w:r>
      <w:r>
        <w:t>147</w:t>
      </w:r>
      <w:r>
        <w:fldChar w:fldCharType="end"/>
      </w:r>
    </w:p>
    <w:p w14:paraId="52C27BB8" w14:textId="77777777" w:rsidR="00C8515B" w:rsidRDefault="00C8515B" w:rsidP="00C8515B">
      <w:pPr>
        <w:pStyle w:val="TOC4"/>
        <w:rPr>
          <w:rFonts w:asciiTheme="minorHAnsi" w:eastAsiaTheme="minorEastAsia" w:hAnsiTheme="minorHAnsi" w:cstheme="minorBidi"/>
          <w:sz w:val="24"/>
          <w:lang w:val="en-GB"/>
        </w:rPr>
      </w:pPr>
      <w:r>
        <w:t>Table 55:</w:t>
      </w:r>
      <w:r>
        <w:rPr>
          <w:rFonts w:asciiTheme="minorHAnsi" w:eastAsiaTheme="minorEastAsia" w:hAnsiTheme="minorHAnsi" w:cstheme="minorBidi"/>
          <w:sz w:val="24"/>
          <w:lang w:val="en-GB"/>
        </w:rPr>
        <w:tab/>
      </w:r>
      <w:r>
        <w:t>Q3 Harms and benefits of zinc supplementation in pregnancy — RCTs</w:t>
      </w:r>
      <w:r>
        <w:tab/>
      </w:r>
      <w:r>
        <w:fldChar w:fldCharType="begin"/>
      </w:r>
      <w:r>
        <w:instrText xml:space="preserve"> PAGEREF _Toc40956633 \h </w:instrText>
      </w:r>
      <w:r>
        <w:fldChar w:fldCharType="separate"/>
      </w:r>
      <w:r>
        <w:t>148</w:t>
      </w:r>
      <w:r>
        <w:fldChar w:fldCharType="end"/>
      </w:r>
    </w:p>
    <w:p w14:paraId="0A113011" w14:textId="77777777" w:rsidR="00C8515B" w:rsidRDefault="00C8515B" w:rsidP="00C8515B">
      <w:pPr>
        <w:pStyle w:val="TOC4"/>
        <w:rPr>
          <w:rFonts w:asciiTheme="minorHAnsi" w:eastAsiaTheme="minorEastAsia" w:hAnsiTheme="minorHAnsi" w:cstheme="minorBidi"/>
          <w:sz w:val="24"/>
          <w:lang w:val="en-GB"/>
        </w:rPr>
      </w:pPr>
      <w:r>
        <w:t>Table 56:</w:t>
      </w:r>
      <w:r>
        <w:rPr>
          <w:rFonts w:asciiTheme="minorHAnsi" w:eastAsiaTheme="minorEastAsia" w:hAnsiTheme="minorHAnsi" w:cstheme="minorBidi"/>
          <w:sz w:val="24"/>
          <w:lang w:val="en-GB"/>
        </w:rPr>
        <w:tab/>
      </w:r>
      <w:r>
        <w:t>Q3 Harms and benefits of magnesium supplementation in pregnancy — systematic reviews</w:t>
      </w:r>
      <w:r>
        <w:tab/>
      </w:r>
      <w:r>
        <w:fldChar w:fldCharType="begin"/>
      </w:r>
      <w:r>
        <w:instrText xml:space="preserve"> PAGEREF _Toc40956634 \h </w:instrText>
      </w:r>
      <w:r>
        <w:fldChar w:fldCharType="separate"/>
      </w:r>
      <w:r>
        <w:t>150</w:t>
      </w:r>
      <w:r>
        <w:fldChar w:fldCharType="end"/>
      </w:r>
    </w:p>
    <w:p w14:paraId="506DB712" w14:textId="77777777" w:rsidR="00C8515B" w:rsidRDefault="00C8515B" w:rsidP="00C8515B">
      <w:pPr>
        <w:pStyle w:val="TOC4"/>
        <w:rPr>
          <w:rFonts w:asciiTheme="minorHAnsi" w:eastAsiaTheme="minorEastAsia" w:hAnsiTheme="minorHAnsi" w:cstheme="minorBidi"/>
          <w:sz w:val="24"/>
          <w:lang w:val="en-GB"/>
        </w:rPr>
      </w:pPr>
      <w:r>
        <w:t>Table 57:</w:t>
      </w:r>
      <w:r>
        <w:rPr>
          <w:rFonts w:asciiTheme="minorHAnsi" w:eastAsiaTheme="minorEastAsia" w:hAnsiTheme="minorHAnsi" w:cstheme="minorBidi"/>
          <w:sz w:val="24"/>
          <w:lang w:val="en-GB"/>
        </w:rPr>
        <w:tab/>
      </w:r>
      <w:r>
        <w:t>Q3 Harms and benefits of magnesium supplementation in pregnancy — RCTs</w:t>
      </w:r>
      <w:r>
        <w:tab/>
      </w:r>
      <w:r>
        <w:fldChar w:fldCharType="begin"/>
      </w:r>
      <w:r>
        <w:instrText xml:space="preserve"> PAGEREF _Toc40956635 \h </w:instrText>
      </w:r>
      <w:r>
        <w:fldChar w:fldCharType="separate"/>
      </w:r>
      <w:r>
        <w:t>151</w:t>
      </w:r>
      <w:r>
        <w:fldChar w:fldCharType="end"/>
      </w:r>
    </w:p>
    <w:p w14:paraId="1C14FE8A" w14:textId="77777777" w:rsidR="00C8515B" w:rsidRDefault="00C8515B" w:rsidP="00C8515B">
      <w:pPr>
        <w:pStyle w:val="TOC4"/>
        <w:rPr>
          <w:rFonts w:asciiTheme="minorHAnsi" w:eastAsiaTheme="minorEastAsia" w:hAnsiTheme="minorHAnsi" w:cstheme="minorBidi"/>
          <w:sz w:val="24"/>
          <w:lang w:val="en-GB"/>
        </w:rPr>
      </w:pPr>
      <w:r>
        <w:t>Table 58:</w:t>
      </w:r>
      <w:r>
        <w:rPr>
          <w:rFonts w:asciiTheme="minorHAnsi" w:eastAsiaTheme="minorEastAsia" w:hAnsiTheme="minorHAnsi" w:cstheme="minorBidi"/>
          <w:sz w:val="24"/>
          <w:lang w:val="en-GB"/>
        </w:rPr>
        <w:tab/>
      </w:r>
      <w:r>
        <w:t>Q3 Harms and benefits of selenium supplementation in pregnancy — RCTs</w:t>
      </w:r>
      <w:r>
        <w:tab/>
      </w:r>
      <w:r>
        <w:fldChar w:fldCharType="begin"/>
      </w:r>
      <w:r>
        <w:instrText xml:space="preserve"> PAGEREF _Toc40956636 \h </w:instrText>
      </w:r>
      <w:r>
        <w:fldChar w:fldCharType="separate"/>
      </w:r>
      <w:r>
        <w:t>152</w:t>
      </w:r>
      <w:r>
        <w:fldChar w:fldCharType="end"/>
      </w:r>
    </w:p>
    <w:p w14:paraId="6C75B52B" w14:textId="77777777" w:rsidR="00C8515B" w:rsidRDefault="00C8515B" w:rsidP="00C8515B">
      <w:pPr>
        <w:pStyle w:val="TOC4"/>
        <w:rPr>
          <w:rFonts w:asciiTheme="minorHAnsi" w:eastAsiaTheme="minorEastAsia" w:hAnsiTheme="minorHAnsi" w:cstheme="minorBidi"/>
          <w:sz w:val="24"/>
          <w:lang w:val="en-GB"/>
        </w:rPr>
      </w:pPr>
      <w:r>
        <w:t>Table 59:</w:t>
      </w:r>
      <w:r>
        <w:rPr>
          <w:rFonts w:asciiTheme="minorHAnsi" w:eastAsiaTheme="minorEastAsia" w:hAnsiTheme="minorHAnsi" w:cstheme="minorBidi"/>
          <w:sz w:val="24"/>
          <w:lang w:val="en-GB"/>
        </w:rPr>
        <w:tab/>
      </w:r>
      <w:r>
        <w:t>Q4 Use of herbal preparations during pregnancy</w:t>
      </w:r>
      <w:r>
        <w:tab/>
      </w:r>
      <w:r>
        <w:fldChar w:fldCharType="begin"/>
      </w:r>
      <w:r>
        <w:instrText xml:space="preserve"> PAGEREF _Toc40956637 \h </w:instrText>
      </w:r>
      <w:r>
        <w:fldChar w:fldCharType="separate"/>
      </w:r>
      <w:r>
        <w:t>161</w:t>
      </w:r>
      <w:r>
        <w:fldChar w:fldCharType="end"/>
      </w:r>
    </w:p>
    <w:p w14:paraId="7AB425EF" w14:textId="77777777" w:rsidR="00C8515B" w:rsidRDefault="00C8515B" w:rsidP="00C8515B">
      <w:pPr>
        <w:pStyle w:val="TOC4"/>
        <w:rPr>
          <w:rFonts w:asciiTheme="minorHAnsi" w:eastAsiaTheme="minorEastAsia" w:hAnsiTheme="minorHAnsi" w:cstheme="minorBidi"/>
          <w:sz w:val="24"/>
          <w:lang w:val="en-GB"/>
        </w:rPr>
      </w:pPr>
      <w:r>
        <w:t>Table 60:</w:t>
      </w:r>
      <w:r>
        <w:rPr>
          <w:rFonts w:asciiTheme="minorHAnsi" w:eastAsiaTheme="minorEastAsia" w:hAnsiTheme="minorHAnsi" w:cstheme="minorBidi"/>
          <w:sz w:val="24"/>
          <w:lang w:val="en-GB"/>
        </w:rPr>
        <w:tab/>
      </w:r>
      <w:r>
        <w:t>Q4 Supplementation of probiotics during pregnancy — systematic reviews</w:t>
      </w:r>
      <w:r>
        <w:tab/>
      </w:r>
      <w:r>
        <w:fldChar w:fldCharType="begin"/>
      </w:r>
      <w:r>
        <w:instrText xml:space="preserve"> PAGEREF _Toc40956638 \h </w:instrText>
      </w:r>
      <w:r>
        <w:fldChar w:fldCharType="separate"/>
      </w:r>
      <w:r>
        <w:t>166</w:t>
      </w:r>
      <w:r>
        <w:fldChar w:fldCharType="end"/>
      </w:r>
    </w:p>
    <w:p w14:paraId="6C2030A4" w14:textId="77777777" w:rsidR="00C8515B" w:rsidRDefault="00C8515B" w:rsidP="00C8515B">
      <w:pPr>
        <w:pStyle w:val="TOC4"/>
        <w:rPr>
          <w:rFonts w:asciiTheme="minorHAnsi" w:eastAsiaTheme="minorEastAsia" w:hAnsiTheme="minorHAnsi" w:cstheme="minorBidi"/>
          <w:sz w:val="24"/>
          <w:lang w:val="en-GB"/>
        </w:rPr>
      </w:pPr>
      <w:r>
        <w:t>Table 61:</w:t>
      </w:r>
      <w:r>
        <w:rPr>
          <w:rFonts w:asciiTheme="minorHAnsi" w:eastAsiaTheme="minorEastAsia" w:hAnsiTheme="minorHAnsi" w:cstheme="minorBidi"/>
          <w:sz w:val="24"/>
          <w:lang w:val="en-GB"/>
        </w:rPr>
        <w:tab/>
      </w:r>
      <w:r>
        <w:t>Q4 Supplementation of probiotics during pregnancy — RCTs</w:t>
      </w:r>
      <w:r>
        <w:tab/>
      </w:r>
      <w:r>
        <w:fldChar w:fldCharType="begin"/>
      </w:r>
      <w:r>
        <w:instrText xml:space="preserve"> PAGEREF _Toc40956639 \h </w:instrText>
      </w:r>
      <w:r>
        <w:fldChar w:fldCharType="separate"/>
      </w:r>
      <w:r>
        <w:t>169</w:t>
      </w:r>
      <w:r>
        <w:fldChar w:fldCharType="end"/>
      </w:r>
    </w:p>
    <w:p w14:paraId="29F6F64C" w14:textId="77777777" w:rsidR="00C8515B" w:rsidRDefault="00C8515B" w:rsidP="00C8515B">
      <w:pPr>
        <w:pStyle w:val="TOC4"/>
        <w:rPr>
          <w:rFonts w:asciiTheme="minorHAnsi" w:eastAsiaTheme="minorEastAsia" w:hAnsiTheme="minorHAnsi" w:cstheme="minorBidi"/>
          <w:sz w:val="24"/>
          <w:lang w:val="en-GB"/>
        </w:rPr>
      </w:pPr>
      <w:r>
        <w:t>Table 62:</w:t>
      </w:r>
      <w:r>
        <w:rPr>
          <w:rFonts w:asciiTheme="minorHAnsi" w:eastAsiaTheme="minorEastAsia" w:hAnsiTheme="minorHAnsi" w:cstheme="minorBidi"/>
          <w:sz w:val="24"/>
          <w:lang w:val="en-GB"/>
        </w:rPr>
        <w:tab/>
      </w:r>
      <w:r>
        <w:t>Q4 Summary of RCTs included in the probiotics meta-analysis</w:t>
      </w:r>
      <w:r>
        <w:tab/>
      </w:r>
      <w:r>
        <w:fldChar w:fldCharType="begin"/>
      </w:r>
      <w:r>
        <w:instrText xml:space="preserve"> PAGEREF _Toc40956640 \h </w:instrText>
      </w:r>
      <w:r>
        <w:fldChar w:fldCharType="separate"/>
      </w:r>
      <w:r>
        <w:t>174</w:t>
      </w:r>
      <w:r>
        <w:fldChar w:fldCharType="end"/>
      </w:r>
    </w:p>
    <w:p w14:paraId="025378B0" w14:textId="77777777" w:rsidR="00C8515B" w:rsidRDefault="00C8515B" w:rsidP="00C8515B">
      <w:pPr>
        <w:pStyle w:val="TOC4"/>
        <w:rPr>
          <w:rFonts w:asciiTheme="minorHAnsi" w:eastAsiaTheme="minorEastAsia" w:hAnsiTheme="minorHAnsi" w:cstheme="minorBidi"/>
          <w:sz w:val="24"/>
          <w:lang w:val="en-GB"/>
        </w:rPr>
      </w:pPr>
      <w:r>
        <w:t>Table 63:</w:t>
      </w:r>
      <w:r>
        <w:rPr>
          <w:rFonts w:asciiTheme="minorHAnsi" w:eastAsiaTheme="minorEastAsia" w:hAnsiTheme="minorHAnsi" w:cstheme="minorBidi"/>
          <w:sz w:val="24"/>
          <w:lang w:val="en-GB"/>
        </w:rPr>
        <w:tab/>
      </w:r>
      <w:r>
        <w:t>Q5 Physical activity in pregnancy and physical fitness — systematic review</w:t>
      </w:r>
      <w:r>
        <w:tab/>
      </w:r>
      <w:r>
        <w:fldChar w:fldCharType="begin"/>
      </w:r>
      <w:r>
        <w:instrText xml:space="preserve"> PAGEREF _Toc40956641 \h </w:instrText>
      </w:r>
      <w:r>
        <w:fldChar w:fldCharType="separate"/>
      </w:r>
      <w:r>
        <w:t>180</w:t>
      </w:r>
      <w:r>
        <w:fldChar w:fldCharType="end"/>
      </w:r>
    </w:p>
    <w:p w14:paraId="57499875" w14:textId="77777777" w:rsidR="00C8515B" w:rsidRDefault="00C8515B" w:rsidP="00C8515B">
      <w:pPr>
        <w:pStyle w:val="TOC4"/>
        <w:rPr>
          <w:rFonts w:asciiTheme="minorHAnsi" w:eastAsiaTheme="minorEastAsia" w:hAnsiTheme="minorHAnsi" w:cstheme="minorBidi"/>
          <w:sz w:val="24"/>
          <w:lang w:val="en-GB"/>
        </w:rPr>
      </w:pPr>
      <w:r>
        <w:t>Table 64:</w:t>
      </w:r>
      <w:r>
        <w:rPr>
          <w:rFonts w:asciiTheme="minorHAnsi" w:eastAsiaTheme="minorEastAsia" w:hAnsiTheme="minorHAnsi" w:cstheme="minorBidi"/>
          <w:sz w:val="24"/>
          <w:lang w:val="en-GB"/>
        </w:rPr>
        <w:tab/>
      </w:r>
      <w:r>
        <w:t>Q5 Physical activity in pregnancy and physical fitness — RCTs</w:t>
      </w:r>
      <w:r>
        <w:tab/>
      </w:r>
      <w:r>
        <w:fldChar w:fldCharType="begin"/>
      </w:r>
      <w:r>
        <w:instrText xml:space="preserve"> PAGEREF _Toc40956642 \h </w:instrText>
      </w:r>
      <w:r>
        <w:fldChar w:fldCharType="separate"/>
      </w:r>
      <w:r>
        <w:t>181</w:t>
      </w:r>
      <w:r>
        <w:fldChar w:fldCharType="end"/>
      </w:r>
    </w:p>
    <w:p w14:paraId="3D6A93E7" w14:textId="77777777" w:rsidR="00C8515B" w:rsidRDefault="00C8515B" w:rsidP="00C8515B">
      <w:pPr>
        <w:pStyle w:val="TOC4"/>
        <w:rPr>
          <w:rFonts w:asciiTheme="minorHAnsi" w:eastAsiaTheme="minorEastAsia" w:hAnsiTheme="minorHAnsi" w:cstheme="minorBidi"/>
          <w:sz w:val="24"/>
          <w:lang w:val="en-GB"/>
        </w:rPr>
      </w:pPr>
      <w:r>
        <w:t>Table 65:</w:t>
      </w:r>
      <w:r>
        <w:rPr>
          <w:rFonts w:asciiTheme="minorHAnsi" w:eastAsiaTheme="minorEastAsia" w:hAnsiTheme="minorHAnsi" w:cstheme="minorBidi"/>
          <w:sz w:val="24"/>
          <w:lang w:val="en-GB"/>
        </w:rPr>
        <w:tab/>
      </w:r>
      <w:r>
        <w:t>Q5 Physical activity in pregnancy and quality of life — RCTs</w:t>
      </w:r>
      <w:r>
        <w:tab/>
      </w:r>
      <w:r>
        <w:fldChar w:fldCharType="begin"/>
      </w:r>
      <w:r>
        <w:instrText xml:space="preserve"> PAGEREF _Toc40956643 \h </w:instrText>
      </w:r>
      <w:r>
        <w:fldChar w:fldCharType="separate"/>
      </w:r>
      <w:r>
        <w:t>184</w:t>
      </w:r>
      <w:r>
        <w:fldChar w:fldCharType="end"/>
      </w:r>
    </w:p>
    <w:p w14:paraId="3CB8D5C4" w14:textId="77777777" w:rsidR="00C8515B" w:rsidRDefault="00C8515B" w:rsidP="00C8515B">
      <w:pPr>
        <w:pStyle w:val="TOC4"/>
        <w:rPr>
          <w:rFonts w:asciiTheme="minorHAnsi" w:eastAsiaTheme="minorEastAsia" w:hAnsiTheme="minorHAnsi" w:cstheme="minorBidi"/>
          <w:sz w:val="24"/>
          <w:lang w:val="en-GB"/>
        </w:rPr>
      </w:pPr>
      <w:r>
        <w:t>Table 66:</w:t>
      </w:r>
      <w:r>
        <w:rPr>
          <w:rFonts w:asciiTheme="minorHAnsi" w:eastAsiaTheme="minorEastAsia" w:hAnsiTheme="minorHAnsi" w:cstheme="minorBidi"/>
          <w:sz w:val="24"/>
          <w:lang w:val="en-GB"/>
        </w:rPr>
        <w:tab/>
      </w:r>
      <w:r>
        <w:t>Q5 Physical activity in pregnancy and injury — cohort study</w:t>
      </w:r>
      <w:r>
        <w:tab/>
      </w:r>
      <w:r>
        <w:fldChar w:fldCharType="begin"/>
      </w:r>
      <w:r>
        <w:instrText xml:space="preserve"> PAGEREF _Toc40956644 \h </w:instrText>
      </w:r>
      <w:r>
        <w:fldChar w:fldCharType="separate"/>
      </w:r>
      <w:r>
        <w:t>186</w:t>
      </w:r>
      <w:r>
        <w:fldChar w:fldCharType="end"/>
      </w:r>
    </w:p>
    <w:p w14:paraId="19ED99AC" w14:textId="77777777" w:rsidR="00C8515B" w:rsidRDefault="00C8515B" w:rsidP="00C8515B">
      <w:pPr>
        <w:pStyle w:val="TOC4"/>
        <w:rPr>
          <w:rFonts w:asciiTheme="minorHAnsi" w:eastAsiaTheme="minorEastAsia" w:hAnsiTheme="minorHAnsi" w:cstheme="minorBidi"/>
          <w:sz w:val="24"/>
          <w:lang w:val="en-GB"/>
        </w:rPr>
      </w:pPr>
      <w:r>
        <w:t>Table 67:</w:t>
      </w:r>
      <w:r>
        <w:rPr>
          <w:rFonts w:asciiTheme="minorHAnsi" w:eastAsiaTheme="minorEastAsia" w:hAnsiTheme="minorHAnsi" w:cstheme="minorBidi"/>
          <w:sz w:val="24"/>
          <w:lang w:val="en-GB"/>
        </w:rPr>
        <w:tab/>
      </w:r>
      <w:r>
        <w:t>Q5 Physical activity in pregnancy and incontinence — systematic reviews</w:t>
      </w:r>
      <w:r>
        <w:tab/>
      </w:r>
      <w:r>
        <w:fldChar w:fldCharType="begin"/>
      </w:r>
      <w:r>
        <w:instrText xml:space="preserve"> PAGEREF _Toc40956645 \h </w:instrText>
      </w:r>
      <w:r>
        <w:fldChar w:fldCharType="separate"/>
      </w:r>
      <w:r>
        <w:t>187</w:t>
      </w:r>
      <w:r>
        <w:fldChar w:fldCharType="end"/>
      </w:r>
    </w:p>
    <w:p w14:paraId="4B2D0A50" w14:textId="77777777" w:rsidR="00C8515B" w:rsidRDefault="00C8515B" w:rsidP="00C8515B">
      <w:pPr>
        <w:pStyle w:val="TOC4"/>
        <w:rPr>
          <w:rFonts w:asciiTheme="minorHAnsi" w:eastAsiaTheme="minorEastAsia" w:hAnsiTheme="minorHAnsi" w:cstheme="minorBidi"/>
          <w:sz w:val="24"/>
          <w:lang w:val="en-GB"/>
        </w:rPr>
      </w:pPr>
      <w:r>
        <w:t>Table 68:</w:t>
      </w:r>
      <w:r>
        <w:rPr>
          <w:rFonts w:asciiTheme="minorHAnsi" w:eastAsiaTheme="minorEastAsia" w:hAnsiTheme="minorHAnsi" w:cstheme="minorBidi"/>
          <w:sz w:val="24"/>
          <w:lang w:val="en-GB"/>
        </w:rPr>
        <w:tab/>
      </w:r>
      <w:r>
        <w:t>Q5 Physical activity in pregnancy and pelvic girdle/low back pain — systematic reviews</w:t>
      </w:r>
      <w:r>
        <w:tab/>
      </w:r>
      <w:r>
        <w:fldChar w:fldCharType="begin"/>
      </w:r>
      <w:r>
        <w:instrText xml:space="preserve"> PAGEREF _Toc40956646 \h </w:instrText>
      </w:r>
      <w:r>
        <w:fldChar w:fldCharType="separate"/>
      </w:r>
      <w:r>
        <w:t>189</w:t>
      </w:r>
      <w:r>
        <w:fldChar w:fldCharType="end"/>
      </w:r>
    </w:p>
    <w:p w14:paraId="19F18D0F" w14:textId="77777777" w:rsidR="00C8515B" w:rsidRDefault="00C8515B" w:rsidP="00C8515B">
      <w:pPr>
        <w:pStyle w:val="TOC4"/>
        <w:rPr>
          <w:rFonts w:asciiTheme="minorHAnsi" w:eastAsiaTheme="minorEastAsia" w:hAnsiTheme="minorHAnsi" w:cstheme="minorBidi"/>
          <w:sz w:val="24"/>
          <w:lang w:val="en-GB"/>
        </w:rPr>
      </w:pPr>
      <w:r>
        <w:t>Table 69:</w:t>
      </w:r>
      <w:r>
        <w:rPr>
          <w:rFonts w:asciiTheme="minorHAnsi" w:eastAsiaTheme="minorEastAsia" w:hAnsiTheme="minorHAnsi" w:cstheme="minorBidi"/>
          <w:sz w:val="24"/>
          <w:lang w:val="en-GB"/>
        </w:rPr>
        <w:tab/>
      </w:r>
      <w:r>
        <w:t>Q5 Physical activity in pregnancy and pelvic girdle/low back pain — RCT</w:t>
      </w:r>
      <w:r>
        <w:tab/>
      </w:r>
      <w:r>
        <w:fldChar w:fldCharType="begin"/>
      </w:r>
      <w:r>
        <w:instrText xml:space="preserve"> PAGEREF _Toc40956647 \h </w:instrText>
      </w:r>
      <w:r>
        <w:fldChar w:fldCharType="separate"/>
      </w:r>
      <w:r>
        <w:t>190</w:t>
      </w:r>
      <w:r>
        <w:fldChar w:fldCharType="end"/>
      </w:r>
    </w:p>
    <w:p w14:paraId="62BD44CD" w14:textId="77777777" w:rsidR="00C8515B" w:rsidRDefault="00C8515B" w:rsidP="00C8515B">
      <w:pPr>
        <w:pStyle w:val="TOC4"/>
        <w:rPr>
          <w:rFonts w:asciiTheme="minorHAnsi" w:eastAsiaTheme="minorEastAsia" w:hAnsiTheme="minorHAnsi" w:cstheme="minorBidi"/>
          <w:sz w:val="24"/>
          <w:lang w:val="en-GB"/>
        </w:rPr>
      </w:pPr>
      <w:r>
        <w:t>Table 70:</w:t>
      </w:r>
      <w:r>
        <w:rPr>
          <w:rFonts w:asciiTheme="minorHAnsi" w:eastAsiaTheme="minorEastAsia" w:hAnsiTheme="minorHAnsi" w:cstheme="minorBidi"/>
          <w:sz w:val="24"/>
          <w:lang w:val="en-GB"/>
        </w:rPr>
        <w:tab/>
      </w:r>
      <w:r>
        <w:t>Q5 Physical activity in pregnancy and pelvic girdle/low back pain — observational studies</w:t>
      </w:r>
      <w:r>
        <w:tab/>
      </w:r>
      <w:r>
        <w:fldChar w:fldCharType="begin"/>
      </w:r>
      <w:r>
        <w:instrText xml:space="preserve"> PAGEREF _Toc40956648 \h </w:instrText>
      </w:r>
      <w:r>
        <w:fldChar w:fldCharType="separate"/>
      </w:r>
      <w:r>
        <w:t>190</w:t>
      </w:r>
      <w:r>
        <w:fldChar w:fldCharType="end"/>
      </w:r>
    </w:p>
    <w:p w14:paraId="120549D6" w14:textId="77777777" w:rsidR="00C8515B" w:rsidRDefault="00C8515B" w:rsidP="00C8515B">
      <w:pPr>
        <w:pStyle w:val="TOC4"/>
        <w:rPr>
          <w:rFonts w:asciiTheme="minorHAnsi" w:eastAsiaTheme="minorEastAsia" w:hAnsiTheme="minorHAnsi" w:cstheme="minorBidi"/>
          <w:sz w:val="24"/>
          <w:lang w:val="en-GB"/>
        </w:rPr>
      </w:pPr>
      <w:r>
        <w:t>Table 71:</w:t>
      </w:r>
      <w:r>
        <w:rPr>
          <w:rFonts w:asciiTheme="minorHAnsi" w:eastAsiaTheme="minorEastAsia" w:hAnsiTheme="minorHAnsi" w:cstheme="minorBidi"/>
          <w:sz w:val="24"/>
          <w:lang w:val="en-GB"/>
        </w:rPr>
        <w:tab/>
      </w:r>
      <w:r>
        <w:t>Q5 Physical activity in pregnancy and anaemia — RCTs</w:t>
      </w:r>
      <w:r>
        <w:tab/>
      </w:r>
      <w:r>
        <w:fldChar w:fldCharType="begin"/>
      </w:r>
      <w:r>
        <w:instrText xml:space="preserve"> PAGEREF _Toc40956649 \h </w:instrText>
      </w:r>
      <w:r>
        <w:fldChar w:fldCharType="separate"/>
      </w:r>
      <w:r>
        <w:t>191</w:t>
      </w:r>
      <w:r>
        <w:fldChar w:fldCharType="end"/>
      </w:r>
    </w:p>
    <w:p w14:paraId="6FEE56A7" w14:textId="77777777" w:rsidR="00C8515B" w:rsidRDefault="00C8515B" w:rsidP="00C8515B">
      <w:pPr>
        <w:pStyle w:val="TOC4"/>
        <w:rPr>
          <w:rFonts w:asciiTheme="minorHAnsi" w:eastAsiaTheme="minorEastAsia" w:hAnsiTheme="minorHAnsi" w:cstheme="minorBidi"/>
          <w:sz w:val="24"/>
          <w:lang w:val="en-GB"/>
        </w:rPr>
      </w:pPr>
      <w:r>
        <w:t>Table 72:</w:t>
      </w:r>
      <w:r>
        <w:rPr>
          <w:rFonts w:asciiTheme="minorHAnsi" w:eastAsiaTheme="minorEastAsia" w:hAnsiTheme="minorHAnsi" w:cstheme="minorBidi"/>
          <w:sz w:val="24"/>
          <w:lang w:val="en-GB"/>
        </w:rPr>
        <w:tab/>
      </w:r>
      <w:r>
        <w:t>Q5 Physical activity in pregnancy and sleep — systematic review</w:t>
      </w:r>
      <w:r>
        <w:tab/>
      </w:r>
      <w:r>
        <w:fldChar w:fldCharType="begin"/>
      </w:r>
      <w:r>
        <w:instrText xml:space="preserve"> PAGEREF _Toc40956650 \h </w:instrText>
      </w:r>
      <w:r>
        <w:fldChar w:fldCharType="separate"/>
      </w:r>
      <w:r>
        <w:t>191</w:t>
      </w:r>
      <w:r>
        <w:fldChar w:fldCharType="end"/>
      </w:r>
    </w:p>
    <w:p w14:paraId="257F428D" w14:textId="77777777" w:rsidR="00C8515B" w:rsidRDefault="00C8515B" w:rsidP="00C8515B">
      <w:pPr>
        <w:pStyle w:val="TOC4"/>
        <w:rPr>
          <w:rFonts w:asciiTheme="minorHAnsi" w:eastAsiaTheme="minorEastAsia" w:hAnsiTheme="minorHAnsi" w:cstheme="minorBidi"/>
          <w:sz w:val="24"/>
          <w:lang w:val="en-GB"/>
        </w:rPr>
      </w:pPr>
      <w:r>
        <w:t>Table 73:</w:t>
      </w:r>
      <w:r>
        <w:rPr>
          <w:rFonts w:asciiTheme="minorHAnsi" w:eastAsiaTheme="minorEastAsia" w:hAnsiTheme="minorHAnsi" w:cstheme="minorBidi"/>
          <w:sz w:val="24"/>
          <w:lang w:val="en-GB"/>
        </w:rPr>
        <w:tab/>
      </w:r>
      <w:r>
        <w:t>Q5 Physical activity in pregnancy and sleep — RCT</w:t>
      </w:r>
      <w:r>
        <w:tab/>
      </w:r>
      <w:r>
        <w:fldChar w:fldCharType="begin"/>
      </w:r>
      <w:r>
        <w:instrText xml:space="preserve"> PAGEREF _Toc40956651 \h </w:instrText>
      </w:r>
      <w:r>
        <w:fldChar w:fldCharType="separate"/>
      </w:r>
      <w:r>
        <w:t>192</w:t>
      </w:r>
      <w:r>
        <w:fldChar w:fldCharType="end"/>
      </w:r>
    </w:p>
    <w:p w14:paraId="1E28D4B2" w14:textId="77777777" w:rsidR="00C8515B" w:rsidRDefault="00C8515B" w:rsidP="00C8515B">
      <w:pPr>
        <w:pStyle w:val="TOC4"/>
        <w:rPr>
          <w:rFonts w:asciiTheme="minorHAnsi" w:eastAsiaTheme="minorEastAsia" w:hAnsiTheme="minorHAnsi" w:cstheme="minorBidi"/>
          <w:sz w:val="24"/>
          <w:lang w:val="en-GB"/>
        </w:rPr>
      </w:pPr>
      <w:r>
        <w:t>Table 74:</w:t>
      </w:r>
      <w:r>
        <w:rPr>
          <w:rFonts w:asciiTheme="minorHAnsi" w:eastAsiaTheme="minorEastAsia" w:hAnsiTheme="minorHAnsi" w:cstheme="minorBidi"/>
          <w:sz w:val="24"/>
          <w:lang w:val="en-GB"/>
        </w:rPr>
        <w:tab/>
      </w:r>
      <w:r>
        <w:t>Q5 Physical activity in pregnancy and sleep — observational studies</w:t>
      </w:r>
      <w:r>
        <w:tab/>
      </w:r>
      <w:r>
        <w:fldChar w:fldCharType="begin"/>
      </w:r>
      <w:r>
        <w:instrText xml:space="preserve"> PAGEREF _Toc40956652 \h </w:instrText>
      </w:r>
      <w:r>
        <w:fldChar w:fldCharType="separate"/>
      </w:r>
      <w:r>
        <w:t>192</w:t>
      </w:r>
      <w:r>
        <w:fldChar w:fldCharType="end"/>
      </w:r>
    </w:p>
    <w:p w14:paraId="1F74705B" w14:textId="77777777" w:rsidR="00C8515B" w:rsidRDefault="00C8515B" w:rsidP="00C8515B">
      <w:pPr>
        <w:pStyle w:val="TOC4"/>
        <w:rPr>
          <w:rFonts w:asciiTheme="minorHAnsi" w:eastAsiaTheme="minorEastAsia" w:hAnsiTheme="minorHAnsi" w:cstheme="minorBidi"/>
          <w:sz w:val="24"/>
          <w:lang w:val="en-GB"/>
        </w:rPr>
      </w:pPr>
      <w:r>
        <w:t>Table 75:</w:t>
      </w:r>
      <w:r>
        <w:rPr>
          <w:rFonts w:asciiTheme="minorHAnsi" w:eastAsiaTheme="minorEastAsia" w:hAnsiTheme="minorHAnsi" w:cstheme="minorBidi"/>
          <w:sz w:val="24"/>
          <w:lang w:val="en-GB"/>
        </w:rPr>
        <w:tab/>
      </w:r>
      <w:r>
        <w:t>Q5 Physical activity in pregnancy and duration of labour — systematic review</w:t>
      </w:r>
      <w:r>
        <w:tab/>
      </w:r>
      <w:r>
        <w:fldChar w:fldCharType="begin"/>
      </w:r>
      <w:r>
        <w:instrText xml:space="preserve"> PAGEREF _Toc40956653 \h </w:instrText>
      </w:r>
      <w:r>
        <w:fldChar w:fldCharType="separate"/>
      </w:r>
      <w:r>
        <w:t>193</w:t>
      </w:r>
      <w:r>
        <w:fldChar w:fldCharType="end"/>
      </w:r>
    </w:p>
    <w:p w14:paraId="510715AB" w14:textId="77777777" w:rsidR="00C8515B" w:rsidRDefault="00C8515B" w:rsidP="00C8515B">
      <w:pPr>
        <w:pStyle w:val="TOC4"/>
        <w:rPr>
          <w:rFonts w:asciiTheme="minorHAnsi" w:eastAsiaTheme="minorEastAsia" w:hAnsiTheme="minorHAnsi" w:cstheme="minorBidi"/>
          <w:sz w:val="24"/>
          <w:lang w:val="en-GB"/>
        </w:rPr>
      </w:pPr>
      <w:r>
        <w:t>Table 76:</w:t>
      </w:r>
      <w:r>
        <w:rPr>
          <w:rFonts w:asciiTheme="minorHAnsi" w:eastAsiaTheme="minorEastAsia" w:hAnsiTheme="minorHAnsi" w:cstheme="minorBidi"/>
          <w:sz w:val="24"/>
          <w:lang w:val="en-GB"/>
        </w:rPr>
        <w:tab/>
      </w:r>
      <w:r>
        <w:t>Q5 Physical activity in pregnancy and duration of labour — RCTs</w:t>
      </w:r>
      <w:r>
        <w:tab/>
      </w:r>
      <w:r>
        <w:fldChar w:fldCharType="begin"/>
      </w:r>
      <w:r>
        <w:instrText xml:space="preserve"> PAGEREF _Toc40956654 \h </w:instrText>
      </w:r>
      <w:r>
        <w:fldChar w:fldCharType="separate"/>
      </w:r>
      <w:r>
        <w:t>193</w:t>
      </w:r>
      <w:r>
        <w:fldChar w:fldCharType="end"/>
      </w:r>
    </w:p>
    <w:p w14:paraId="17D72D52" w14:textId="77777777" w:rsidR="00C8515B" w:rsidRDefault="00C8515B" w:rsidP="00C8515B">
      <w:pPr>
        <w:pStyle w:val="TOC4"/>
        <w:rPr>
          <w:rFonts w:asciiTheme="minorHAnsi" w:eastAsiaTheme="minorEastAsia" w:hAnsiTheme="minorHAnsi" w:cstheme="minorBidi"/>
          <w:sz w:val="24"/>
          <w:lang w:val="en-GB"/>
        </w:rPr>
      </w:pPr>
      <w:r>
        <w:t>Table 77:</w:t>
      </w:r>
      <w:r>
        <w:rPr>
          <w:rFonts w:asciiTheme="minorHAnsi" w:eastAsiaTheme="minorEastAsia" w:hAnsiTheme="minorHAnsi" w:cstheme="minorBidi"/>
          <w:sz w:val="24"/>
          <w:lang w:val="en-GB"/>
        </w:rPr>
        <w:tab/>
      </w:r>
      <w:r>
        <w:t>Q5 Physical activity in pregnancy and pain during labour — RCTs</w:t>
      </w:r>
      <w:r>
        <w:tab/>
      </w:r>
      <w:r>
        <w:fldChar w:fldCharType="begin"/>
      </w:r>
      <w:r>
        <w:instrText xml:space="preserve"> PAGEREF _Toc40956655 \h </w:instrText>
      </w:r>
      <w:r>
        <w:fldChar w:fldCharType="separate"/>
      </w:r>
      <w:r>
        <w:t>200</w:t>
      </w:r>
      <w:r>
        <w:fldChar w:fldCharType="end"/>
      </w:r>
    </w:p>
    <w:p w14:paraId="34F2615B" w14:textId="77777777" w:rsidR="00C8515B" w:rsidRDefault="00C8515B" w:rsidP="00C8515B">
      <w:pPr>
        <w:pStyle w:val="TOC4"/>
        <w:rPr>
          <w:rFonts w:asciiTheme="minorHAnsi" w:eastAsiaTheme="minorEastAsia" w:hAnsiTheme="minorHAnsi" w:cstheme="minorBidi"/>
          <w:sz w:val="24"/>
          <w:lang w:val="en-GB"/>
        </w:rPr>
      </w:pPr>
      <w:r>
        <w:t>Table 78:</w:t>
      </w:r>
      <w:r>
        <w:rPr>
          <w:rFonts w:asciiTheme="minorHAnsi" w:eastAsiaTheme="minorEastAsia" w:hAnsiTheme="minorHAnsi" w:cstheme="minorBidi"/>
          <w:sz w:val="24"/>
          <w:lang w:val="en-GB"/>
        </w:rPr>
        <w:tab/>
      </w:r>
      <w:r>
        <w:t>Q5 Physical activity in pregnancy and perineal tears — RCTs</w:t>
      </w:r>
      <w:r>
        <w:tab/>
      </w:r>
      <w:r>
        <w:fldChar w:fldCharType="begin"/>
      </w:r>
      <w:r>
        <w:instrText xml:space="preserve"> PAGEREF _Toc40956656 \h </w:instrText>
      </w:r>
      <w:r>
        <w:fldChar w:fldCharType="separate"/>
      </w:r>
      <w:r>
        <w:t>203</w:t>
      </w:r>
      <w:r>
        <w:fldChar w:fldCharType="end"/>
      </w:r>
    </w:p>
    <w:p w14:paraId="518DAD3C" w14:textId="77777777" w:rsidR="00C8515B" w:rsidRDefault="00C8515B" w:rsidP="00C8515B">
      <w:pPr>
        <w:pStyle w:val="TOC4"/>
        <w:rPr>
          <w:rFonts w:asciiTheme="minorHAnsi" w:eastAsiaTheme="minorEastAsia" w:hAnsiTheme="minorHAnsi" w:cstheme="minorBidi"/>
          <w:sz w:val="24"/>
          <w:lang w:val="en-GB"/>
        </w:rPr>
      </w:pPr>
      <w:r>
        <w:t>Table 79:</w:t>
      </w:r>
      <w:r>
        <w:rPr>
          <w:rFonts w:asciiTheme="minorHAnsi" w:eastAsiaTheme="minorEastAsia" w:hAnsiTheme="minorHAnsi" w:cstheme="minorBidi"/>
          <w:sz w:val="24"/>
          <w:lang w:val="en-GB"/>
        </w:rPr>
        <w:tab/>
      </w:r>
      <w:r>
        <w:t>Q5 Physical activity in pregnancy and congenital anomaly — observational studies</w:t>
      </w:r>
      <w:r>
        <w:tab/>
      </w:r>
      <w:r>
        <w:fldChar w:fldCharType="begin"/>
      </w:r>
      <w:r>
        <w:instrText xml:space="preserve"> PAGEREF _Toc40956657 \h </w:instrText>
      </w:r>
      <w:r>
        <w:fldChar w:fldCharType="separate"/>
      </w:r>
      <w:r>
        <w:t>206</w:t>
      </w:r>
      <w:r>
        <w:fldChar w:fldCharType="end"/>
      </w:r>
    </w:p>
    <w:p w14:paraId="433BB415" w14:textId="77777777" w:rsidR="00C8515B" w:rsidRDefault="00C8515B" w:rsidP="00C8515B">
      <w:pPr>
        <w:pStyle w:val="TOC4"/>
        <w:rPr>
          <w:rFonts w:asciiTheme="minorHAnsi" w:eastAsiaTheme="minorEastAsia" w:hAnsiTheme="minorHAnsi" w:cstheme="minorBidi"/>
          <w:sz w:val="24"/>
          <w:lang w:val="en-GB"/>
        </w:rPr>
      </w:pPr>
      <w:r>
        <w:t>Table 80:</w:t>
      </w:r>
      <w:r>
        <w:rPr>
          <w:rFonts w:asciiTheme="minorHAnsi" w:eastAsiaTheme="minorEastAsia" w:hAnsiTheme="minorHAnsi" w:cstheme="minorBidi"/>
          <w:sz w:val="24"/>
          <w:lang w:val="en-GB"/>
        </w:rPr>
        <w:tab/>
      </w:r>
      <w:r>
        <w:t>Q5 Physical activity in pregnancy and macrosomia — observational studies</w:t>
      </w:r>
      <w:r>
        <w:tab/>
      </w:r>
      <w:r>
        <w:fldChar w:fldCharType="begin"/>
      </w:r>
      <w:r>
        <w:instrText xml:space="preserve"> PAGEREF _Toc40956658 \h </w:instrText>
      </w:r>
      <w:r>
        <w:fldChar w:fldCharType="separate"/>
      </w:r>
      <w:r>
        <w:t>207</w:t>
      </w:r>
      <w:r>
        <w:fldChar w:fldCharType="end"/>
      </w:r>
    </w:p>
    <w:p w14:paraId="647868F0" w14:textId="77777777" w:rsidR="00C8515B" w:rsidRDefault="00C8515B" w:rsidP="00C8515B">
      <w:pPr>
        <w:pStyle w:val="TOC4"/>
        <w:rPr>
          <w:rFonts w:asciiTheme="minorHAnsi" w:eastAsiaTheme="minorEastAsia" w:hAnsiTheme="minorHAnsi" w:cstheme="minorBidi"/>
          <w:sz w:val="24"/>
          <w:lang w:val="en-GB"/>
        </w:rPr>
      </w:pPr>
      <w:r>
        <w:t>Table 81:</w:t>
      </w:r>
      <w:r>
        <w:rPr>
          <w:rFonts w:asciiTheme="minorHAnsi" w:eastAsiaTheme="minorEastAsia" w:hAnsiTheme="minorHAnsi" w:cstheme="minorBidi"/>
          <w:sz w:val="24"/>
          <w:lang w:val="en-GB"/>
        </w:rPr>
        <w:tab/>
      </w:r>
      <w:r>
        <w:t>Q5 Physical activity in pregnancy and low birth weight — observational studies</w:t>
      </w:r>
      <w:r>
        <w:tab/>
      </w:r>
      <w:r>
        <w:fldChar w:fldCharType="begin"/>
      </w:r>
      <w:r>
        <w:instrText xml:space="preserve"> PAGEREF _Toc40956659 \h </w:instrText>
      </w:r>
      <w:r>
        <w:fldChar w:fldCharType="separate"/>
      </w:r>
      <w:r>
        <w:t>207</w:t>
      </w:r>
      <w:r>
        <w:fldChar w:fldCharType="end"/>
      </w:r>
    </w:p>
    <w:p w14:paraId="7A5E9AD2" w14:textId="77777777" w:rsidR="00C8515B" w:rsidRDefault="00C8515B" w:rsidP="00C8515B">
      <w:pPr>
        <w:pStyle w:val="TOC4"/>
        <w:rPr>
          <w:rFonts w:asciiTheme="minorHAnsi" w:eastAsiaTheme="minorEastAsia" w:hAnsiTheme="minorHAnsi" w:cstheme="minorBidi"/>
          <w:sz w:val="24"/>
          <w:lang w:val="en-GB"/>
        </w:rPr>
      </w:pPr>
      <w:r>
        <w:t>Table 82:</w:t>
      </w:r>
      <w:r>
        <w:rPr>
          <w:rFonts w:asciiTheme="minorHAnsi" w:eastAsiaTheme="minorEastAsia" w:hAnsiTheme="minorHAnsi" w:cstheme="minorBidi"/>
          <w:sz w:val="24"/>
          <w:lang w:val="en-GB"/>
        </w:rPr>
        <w:tab/>
      </w:r>
      <w:r>
        <w:t>Q5 Physical activity in pregnancy and childhood weight</w:t>
      </w:r>
      <w:r>
        <w:tab/>
      </w:r>
      <w:r>
        <w:fldChar w:fldCharType="begin"/>
      </w:r>
      <w:r>
        <w:instrText xml:space="preserve"> PAGEREF _Toc40956660 \h </w:instrText>
      </w:r>
      <w:r>
        <w:fldChar w:fldCharType="separate"/>
      </w:r>
      <w:r>
        <w:t>209</w:t>
      </w:r>
      <w:r>
        <w:fldChar w:fldCharType="end"/>
      </w:r>
    </w:p>
    <w:p w14:paraId="1A66701D" w14:textId="77777777" w:rsidR="00C8515B" w:rsidRDefault="00C8515B" w:rsidP="00C8515B">
      <w:pPr>
        <w:pStyle w:val="TOC4"/>
        <w:rPr>
          <w:rFonts w:asciiTheme="minorHAnsi" w:eastAsiaTheme="minorEastAsia" w:hAnsiTheme="minorHAnsi" w:cstheme="minorBidi"/>
          <w:sz w:val="24"/>
          <w:lang w:val="en-GB"/>
        </w:rPr>
      </w:pPr>
      <w:r>
        <w:t>Table 83:</w:t>
      </w:r>
      <w:r>
        <w:rPr>
          <w:rFonts w:asciiTheme="minorHAnsi" w:eastAsiaTheme="minorEastAsia" w:hAnsiTheme="minorHAnsi" w:cstheme="minorBidi"/>
          <w:sz w:val="24"/>
          <w:lang w:val="en-GB"/>
        </w:rPr>
        <w:tab/>
      </w:r>
      <w:r>
        <w:t>Q5 Physical activity in pregnancy and neurodevelopment of the child</w:t>
      </w:r>
      <w:r>
        <w:tab/>
      </w:r>
      <w:r>
        <w:fldChar w:fldCharType="begin"/>
      </w:r>
      <w:r>
        <w:instrText xml:space="preserve"> PAGEREF _Toc40956661 \h </w:instrText>
      </w:r>
      <w:r>
        <w:fldChar w:fldCharType="separate"/>
      </w:r>
      <w:r>
        <w:t>209</w:t>
      </w:r>
      <w:r>
        <w:fldChar w:fldCharType="end"/>
      </w:r>
    </w:p>
    <w:p w14:paraId="66E7CBE5" w14:textId="77777777" w:rsidR="00C8515B" w:rsidRDefault="00C8515B" w:rsidP="00C8515B">
      <w:pPr>
        <w:pStyle w:val="TOC4"/>
        <w:rPr>
          <w:rFonts w:asciiTheme="minorHAnsi" w:eastAsiaTheme="minorEastAsia" w:hAnsiTheme="minorHAnsi" w:cstheme="minorBidi"/>
          <w:sz w:val="24"/>
          <w:lang w:val="en-GB"/>
        </w:rPr>
      </w:pPr>
      <w:r>
        <w:t>Table 84:</w:t>
      </w:r>
      <w:r>
        <w:rPr>
          <w:rFonts w:asciiTheme="minorHAnsi" w:eastAsiaTheme="minorEastAsia" w:hAnsiTheme="minorHAnsi" w:cstheme="minorBidi"/>
          <w:sz w:val="24"/>
          <w:lang w:val="en-GB"/>
        </w:rPr>
        <w:tab/>
      </w:r>
      <w:r>
        <w:t>Q6 Potential adverse effects associated with any exercise — systematic review</w:t>
      </w:r>
      <w:r>
        <w:tab/>
      </w:r>
      <w:r>
        <w:fldChar w:fldCharType="begin"/>
      </w:r>
      <w:r>
        <w:instrText xml:space="preserve"> PAGEREF _Toc40956662 \h </w:instrText>
      </w:r>
      <w:r>
        <w:fldChar w:fldCharType="separate"/>
      </w:r>
      <w:r>
        <w:t>213</w:t>
      </w:r>
      <w:r>
        <w:fldChar w:fldCharType="end"/>
      </w:r>
    </w:p>
    <w:p w14:paraId="6585F558" w14:textId="77777777" w:rsidR="00C8515B" w:rsidRDefault="00C8515B" w:rsidP="00C8515B">
      <w:pPr>
        <w:pStyle w:val="TOC4"/>
        <w:rPr>
          <w:rFonts w:asciiTheme="minorHAnsi" w:eastAsiaTheme="minorEastAsia" w:hAnsiTheme="minorHAnsi" w:cstheme="minorBidi"/>
          <w:sz w:val="24"/>
          <w:lang w:val="en-GB"/>
        </w:rPr>
      </w:pPr>
      <w:r>
        <w:t>Table 85:</w:t>
      </w:r>
      <w:r>
        <w:rPr>
          <w:rFonts w:asciiTheme="minorHAnsi" w:eastAsiaTheme="minorEastAsia" w:hAnsiTheme="minorHAnsi" w:cstheme="minorBidi"/>
          <w:sz w:val="24"/>
          <w:lang w:val="en-GB"/>
        </w:rPr>
        <w:tab/>
      </w:r>
      <w:r>
        <w:t>Q6 Adverse effects associated with vigorous exercise during pregnancy — systematic review</w:t>
      </w:r>
      <w:r>
        <w:tab/>
      </w:r>
      <w:r>
        <w:fldChar w:fldCharType="begin"/>
      </w:r>
      <w:r>
        <w:instrText xml:space="preserve"> PAGEREF _Toc40956663 \h </w:instrText>
      </w:r>
      <w:r>
        <w:fldChar w:fldCharType="separate"/>
      </w:r>
      <w:r>
        <w:t>215</w:t>
      </w:r>
      <w:r>
        <w:fldChar w:fldCharType="end"/>
      </w:r>
    </w:p>
    <w:p w14:paraId="5F22130C" w14:textId="77777777" w:rsidR="00C8515B" w:rsidRDefault="00C8515B" w:rsidP="00C8515B">
      <w:pPr>
        <w:pStyle w:val="TOC4"/>
        <w:rPr>
          <w:rFonts w:asciiTheme="minorHAnsi" w:eastAsiaTheme="minorEastAsia" w:hAnsiTheme="minorHAnsi" w:cstheme="minorBidi"/>
          <w:sz w:val="24"/>
          <w:lang w:val="en-GB"/>
        </w:rPr>
      </w:pPr>
      <w:r>
        <w:t>Table 86:</w:t>
      </w:r>
      <w:r>
        <w:rPr>
          <w:rFonts w:asciiTheme="minorHAnsi" w:eastAsiaTheme="minorEastAsia" w:hAnsiTheme="minorHAnsi" w:cstheme="minorBidi"/>
          <w:sz w:val="24"/>
          <w:lang w:val="en-GB"/>
        </w:rPr>
        <w:tab/>
      </w:r>
      <w:r>
        <w:t>Q6 Adverse effects associated with vigorous exercise during pregnancy — RCT</w:t>
      </w:r>
      <w:r>
        <w:tab/>
      </w:r>
      <w:r>
        <w:fldChar w:fldCharType="begin"/>
      </w:r>
      <w:r>
        <w:instrText xml:space="preserve"> PAGEREF _Toc40956664 \h </w:instrText>
      </w:r>
      <w:r>
        <w:fldChar w:fldCharType="separate"/>
      </w:r>
      <w:r>
        <w:t>216</w:t>
      </w:r>
      <w:r>
        <w:fldChar w:fldCharType="end"/>
      </w:r>
    </w:p>
    <w:p w14:paraId="3941AAA5" w14:textId="39E85C3A" w:rsidR="00C8515B" w:rsidRDefault="00C8515B" w:rsidP="00C8515B">
      <w:pPr>
        <w:pStyle w:val="TOC4"/>
        <w:rPr>
          <w:rFonts w:asciiTheme="minorHAnsi" w:eastAsiaTheme="minorEastAsia" w:hAnsiTheme="minorHAnsi" w:cstheme="minorBidi"/>
          <w:sz w:val="24"/>
          <w:lang w:val="en-GB"/>
        </w:rPr>
      </w:pPr>
      <w:r>
        <w:t>Table 87:</w:t>
      </w:r>
      <w:r>
        <w:rPr>
          <w:rFonts w:asciiTheme="minorHAnsi" w:eastAsiaTheme="minorEastAsia" w:hAnsiTheme="minorHAnsi" w:cstheme="minorBidi"/>
          <w:sz w:val="24"/>
          <w:lang w:val="en-GB"/>
        </w:rPr>
        <w:tab/>
      </w:r>
      <w:r>
        <w:t xml:space="preserve">Q6 Adverse effects associated with vigorous exercise during pregnancy — </w:t>
      </w:r>
      <w:r>
        <w:br/>
        <w:t>observational studies</w:t>
      </w:r>
      <w:r>
        <w:tab/>
      </w:r>
      <w:r>
        <w:fldChar w:fldCharType="begin"/>
      </w:r>
      <w:r>
        <w:instrText xml:space="preserve"> PAGEREF _Toc40956665 \h </w:instrText>
      </w:r>
      <w:r>
        <w:fldChar w:fldCharType="separate"/>
      </w:r>
      <w:r>
        <w:t>217</w:t>
      </w:r>
      <w:r>
        <w:fldChar w:fldCharType="end"/>
      </w:r>
    </w:p>
    <w:p w14:paraId="273C5C60" w14:textId="77777777" w:rsidR="00C8515B" w:rsidRDefault="00C8515B" w:rsidP="00C8515B">
      <w:pPr>
        <w:pStyle w:val="TOC4"/>
        <w:rPr>
          <w:rFonts w:asciiTheme="minorHAnsi" w:eastAsiaTheme="minorEastAsia" w:hAnsiTheme="minorHAnsi" w:cstheme="minorBidi"/>
          <w:sz w:val="24"/>
          <w:lang w:val="en-GB"/>
        </w:rPr>
      </w:pPr>
      <w:r>
        <w:t>Table 88:</w:t>
      </w:r>
      <w:r>
        <w:rPr>
          <w:rFonts w:asciiTheme="minorHAnsi" w:eastAsiaTheme="minorEastAsia" w:hAnsiTheme="minorHAnsi" w:cstheme="minorBidi"/>
          <w:sz w:val="24"/>
          <w:lang w:val="en-GB"/>
        </w:rPr>
        <w:tab/>
      </w:r>
      <w:r>
        <w:t>Q6 Adverse effects associated with supine exercise during pregnancy — systematic review</w:t>
      </w:r>
      <w:r>
        <w:tab/>
      </w:r>
      <w:r>
        <w:fldChar w:fldCharType="begin"/>
      </w:r>
      <w:r>
        <w:instrText xml:space="preserve"> PAGEREF _Toc40956666 \h </w:instrText>
      </w:r>
      <w:r>
        <w:fldChar w:fldCharType="separate"/>
      </w:r>
      <w:r>
        <w:t>219</w:t>
      </w:r>
      <w:r>
        <w:fldChar w:fldCharType="end"/>
      </w:r>
    </w:p>
    <w:p w14:paraId="51B09FF2" w14:textId="77777777" w:rsidR="00C8515B" w:rsidRDefault="00C8515B" w:rsidP="00C8515B">
      <w:pPr>
        <w:pStyle w:val="TOC4"/>
        <w:rPr>
          <w:rFonts w:asciiTheme="minorHAnsi" w:eastAsiaTheme="minorEastAsia" w:hAnsiTheme="minorHAnsi" w:cstheme="minorBidi"/>
          <w:sz w:val="24"/>
          <w:lang w:val="en-GB"/>
        </w:rPr>
      </w:pPr>
      <w:r>
        <w:t>Table 89:</w:t>
      </w:r>
      <w:r>
        <w:rPr>
          <w:rFonts w:asciiTheme="minorHAnsi" w:eastAsiaTheme="minorEastAsia" w:hAnsiTheme="minorHAnsi" w:cstheme="minorBidi"/>
          <w:sz w:val="24"/>
          <w:lang w:val="en-GB"/>
        </w:rPr>
        <w:tab/>
      </w:r>
      <w:r>
        <w:t>Q6 Adverse effects associated with swimming during pregnancy — observational studies</w:t>
      </w:r>
      <w:r>
        <w:tab/>
      </w:r>
      <w:r>
        <w:fldChar w:fldCharType="begin"/>
      </w:r>
      <w:r>
        <w:instrText xml:space="preserve"> PAGEREF _Toc40956667 \h </w:instrText>
      </w:r>
      <w:r>
        <w:fldChar w:fldCharType="separate"/>
      </w:r>
      <w:r>
        <w:t>220</w:t>
      </w:r>
      <w:r>
        <w:fldChar w:fldCharType="end"/>
      </w:r>
    </w:p>
    <w:p w14:paraId="7FF4F548" w14:textId="2226F3FD" w:rsidR="00C8515B" w:rsidRDefault="00C8515B" w:rsidP="00C8515B">
      <w:pPr>
        <w:pStyle w:val="TOC4"/>
        <w:rPr>
          <w:rFonts w:asciiTheme="minorHAnsi" w:eastAsiaTheme="minorEastAsia" w:hAnsiTheme="minorHAnsi" w:cstheme="minorBidi"/>
          <w:sz w:val="24"/>
          <w:lang w:val="en-GB"/>
        </w:rPr>
      </w:pPr>
      <w:r>
        <w:t>Table 90:</w:t>
      </w:r>
      <w:r>
        <w:rPr>
          <w:rFonts w:asciiTheme="minorHAnsi" w:eastAsiaTheme="minorEastAsia" w:hAnsiTheme="minorHAnsi" w:cstheme="minorBidi"/>
          <w:sz w:val="24"/>
          <w:lang w:val="en-GB"/>
        </w:rPr>
        <w:tab/>
      </w:r>
      <w:r>
        <w:t xml:space="preserve">Q6 Adverse effects associated with bicycling/horseback riding during pregnancy — </w:t>
      </w:r>
      <w:r>
        <w:br/>
        <w:t>observational studies</w:t>
      </w:r>
      <w:r>
        <w:tab/>
      </w:r>
      <w:r>
        <w:fldChar w:fldCharType="begin"/>
      </w:r>
      <w:r>
        <w:instrText xml:space="preserve"> PAGEREF _Toc40956668 \h </w:instrText>
      </w:r>
      <w:r>
        <w:fldChar w:fldCharType="separate"/>
      </w:r>
      <w:r>
        <w:t>221</w:t>
      </w:r>
      <w:r>
        <w:fldChar w:fldCharType="end"/>
      </w:r>
    </w:p>
    <w:p w14:paraId="7372BA59" w14:textId="0C8B755D" w:rsidR="00C8515B" w:rsidRDefault="00C8515B" w:rsidP="00C8515B">
      <w:pPr>
        <w:pStyle w:val="TOC4"/>
        <w:rPr>
          <w:rFonts w:asciiTheme="minorHAnsi" w:eastAsiaTheme="minorEastAsia" w:hAnsiTheme="minorHAnsi" w:cstheme="minorBidi"/>
          <w:sz w:val="24"/>
          <w:lang w:val="en-GB"/>
        </w:rPr>
      </w:pPr>
      <w:r>
        <w:t>Table 91:</w:t>
      </w:r>
      <w:r>
        <w:rPr>
          <w:rFonts w:asciiTheme="minorHAnsi" w:eastAsiaTheme="minorEastAsia" w:hAnsiTheme="minorHAnsi" w:cstheme="minorBidi"/>
          <w:sz w:val="24"/>
          <w:lang w:val="en-GB"/>
        </w:rPr>
        <w:tab/>
      </w:r>
      <w:r>
        <w:t xml:space="preserve">Q6 Adverse effects associated with occupational activities during pregnancy — </w:t>
      </w:r>
      <w:r>
        <w:br/>
        <w:t>systematic reviews</w:t>
      </w:r>
      <w:r>
        <w:tab/>
      </w:r>
      <w:r>
        <w:fldChar w:fldCharType="begin"/>
      </w:r>
      <w:r>
        <w:instrText xml:space="preserve"> PAGEREF _Toc40956669 \h </w:instrText>
      </w:r>
      <w:r>
        <w:fldChar w:fldCharType="separate"/>
      </w:r>
      <w:r>
        <w:t>222</w:t>
      </w:r>
      <w:r>
        <w:fldChar w:fldCharType="end"/>
      </w:r>
    </w:p>
    <w:p w14:paraId="1363D774" w14:textId="5D222EF9" w:rsidR="00C8515B" w:rsidRDefault="00C8515B" w:rsidP="00C8515B">
      <w:pPr>
        <w:pStyle w:val="TOC4"/>
        <w:rPr>
          <w:rFonts w:asciiTheme="minorHAnsi" w:eastAsiaTheme="minorEastAsia" w:hAnsiTheme="minorHAnsi" w:cstheme="minorBidi"/>
          <w:sz w:val="24"/>
          <w:lang w:val="en-GB"/>
        </w:rPr>
      </w:pPr>
      <w:r>
        <w:t>Table 92:</w:t>
      </w:r>
      <w:r>
        <w:rPr>
          <w:rFonts w:asciiTheme="minorHAnsi" w:eastAsiaTheme="minorEastAsia" w:hAnsiTheme="minorHAnsi" w:cstheme="minorBidi"/>
          <w:sz w:val="24"/>
          <w:lang w:val="en-GB"/>
        </w:rPr>
        <w:tab/>
      </w:r>
      <w:r>
        <w:t xml:space="preserve">Q6 Adverse effects associated with occupational activities during pregnancy — </w:t>
      </w:r>
      <w:r>
        <w:br/>
        <w:t>observational studies</w:t>
      </w:r>
      <w:r>
        <w:tab/>
      </w:r>
      <w:r>
        <w:fldChar w:fldCharType="begin"/>
      </w:r>
      <w:r>
        <w:instrText xml:space="preserve"> PAGEREF _Toc40956670 \h </w:instrText>
      </w:r>
      <w:r>
        <w:fldChar w:fldCharType="separate"/>
      </w:r>
      <w:r>
        <w:t>223</w:t>
      </w:r>
      <w:r>
        <w:fldChar w:fldCharType="end"/>
      </w:r>
    </w:p>
    <w:p w14:paraId="784D3F00" w14:textId="77777777" w:rsidR="00C8515B" w:rsidRDefault="00C8515B" w:rsidP="00C8515B">
      <w:pPr>
        <w:pStyle w:val="TOC4"/>
        <w:rPr>
          <w:rFonts w:asciiTheme="minorHAnsi" w:eastAsiaTheme="minorEastAsia" w:hAnsiTheme="minorHAnsi" w:cstheme="minorBidi"/>
          <w:sz w:val="24"/>
          <w:lang w:val="en-GB"/>
        </w:rPr>
      </w:pPr>
      <w:r>
        <w:t>Table 93:</w:t>
      </w:r>
      <w:r>
        <w:rPr>
          <w:rFonts w:asciiTheme="minorHAnsi" w:eastAsiaTheme="minorEastAsia" w:hAnsiTheme="minorHAnsi" w:cstheme="minorBidi"/>
          <w:sz w:val="24"/>
          <w:lang w:val="en-GB"/>
        </w:rPr>
        <w:tab/>
      </w:r>
      <w:r>
        <w:t>Q7 Determinants of gestational weight gain</w:t>
      </w:r>
      <w:r>
        <w:tab/>
      </w:r>
      <w:r>
        <w:fldChar w:fldCharType="begin"/>
      </w:r>
      <w:r>
        <w:instrText xml:space="preserve"> PAGEREF _Toc40956671 \h </w:instrText>
      </w:r>
      <w:r>
        <w:fldChar w:fldCharType="separate"/>
      </w:r>
      <w:r>
        <w:t>238</w:t>
      </w:r>
      <w:r>
        <w:fldChar w:fldCharType="end"/>
      </w:r>
    </w:p>
    <w:p w14:paraId="4676D63D" w14:textId="77777777" w:rsidR="00C8515B" w:rsidRDefault="00C8515B" w:rsidP="00C8515B">
      <w:pPr>
        <w:pStyle w:val="TOC4"/>
        <w:rPr>
          <w:rFonts w:asciiTheme="minorHAnsi" w:eastAsiaTheme="minorEastAsia" w:hAnsiTheme="minorHAnsi" w:cstheme="minorBidi"/>
          <w:sz w:val="24"/>
          <w:lang w:val="en-GB"/>
        </w:rPr>
      </w:pPr>
      <w:r>
        <w:t>Table 94:</w:t>
      </w:r>
      <w:r>
        <w:rPr>
          <w:rFonts w:asciiTheme="minorHAnsi" w:eastAsiaTheme="minorEastAsia" w:hAnsiTheme="minorHAnsi" w:cstheme="minorBidi"/>
          <w:sz w:val="24"/>
          <w:lang w:val="en-GB"/>
        </w:rPr>
        <w:tab/>
      </w:r>
      <w:r>
        <w:t>Q7 Risks associated with weight gain above or below the IOM guidelines</w:t>
      </w:r>
      <w:r>
        <w:tab/>
      </w:r>
      <w:r>
        <w:fldChar w:fldCharType="begin"/>
      </w:r>
      <w:r>
        <w:instrText xml:space="preserve"> PAGEREF _Toc40956672 \h </w:instrText>
      </w:r>
      <w:r>
        <w:fldChar w:fldCharType="separate"/>
      </w:r>
      <w:r>
        <w:t>245</w:t>
      </w:r>
      <w:r>
        <w:fldChar w:fldCharType="end"/>
      </w:r>
    </w:p>
    <w:p w14:paraId="5805CA16" w14:textId="77777777" w:rsidR="00C8515B" w:rsidRDefault="00C8515B" w:rsidP="00C8515B">
      <w:pPr>
        <w:pStyle w:val="TOC4"/>
        <w:rPr>
          <w:rFonts w:asciiTheme="minorHAnsi" w:eastAsiaTheme="minorEastAsia" w:hAnsiTheme="minorHAnsi" w:cstheme="minorBidi"/>
          <w:sz w:val="24"/>
          <w:lang w:val="en-GB"/>
        </w:rPr>
      </w:pPr>
      <w:r>
        <w:t>Table 95:</w:t>
      </w:r>
      <w:r>
        <w:rPr>
          <w:rFonts w:asciiTheme="minorHAnsi" w:eastAsiaTheme="minorEastAsia" w:hAnsiTheme="minorHAnsi" w:cstheme="minorBidi"/>
          <w:sz w:val="24"/>
          <w:lang w:val="en-GB"/>
        </w:rPr>
        <w:tab/>
      </w:r>
      <w:r>
        <w:t>Q7 Women’s perceptions and views on weight gain in pregnancy</w:t>
      </w:r>
      <w:r>
        <w:tab/>
      </w:r>
      <w:r>
        <w:fldChar w:fldCharType="begin"/>
      </w:r>
      <w:r>
        <w:instrText xml:space="preserve"> PAGEREF _Toc40956673 \h </w:instrText>
      </w:r>
      <w:r>
        <w:fldChar w:fldCharType="separate"/>
      </w:r>
      <w:r>
        <w:t>254</w:t>
      </w:r>
      <w:r>
        <w:fldChar w:fldCharType="end"/>
      </w:r>
    </w:p>
    <w:p w14:paraId="7126855B" w14:textId="77777777" w:rsidR="00C8515B" w:rsidRDefault="00C8515B" w:rsidP="00C8515B">
      <w:pPr>
        <w:pStyle w:val="TOC4"/>
        <w:rPr>
          <w:rFonts w:asciiTheme="minorHAnsi" w:eastAsiaTheme="minorEastAsia" w:hAnsiTheme="minorHAnsi" w:cstheme="minorBidi"/>
          <w:sz w:val="24"/>
          <w:lang w:val="en-GB"/>
        </w:rPr>
      </w:pPr>
      <w:r>
        <w:t>Table 96:</w:t>
      </w:r>
      <w:r>
        <w:rPr>
          <w:rFonts w:asciiTheme="minorHAnsi" w:eastAsiaTheme="minorEastAsia" w:hAnsiTheme="minorHAnsi" w:cstheme="minorBidi"/>
          <w:sz w:val="24"/>
          <w:lang w:val="en-GB"/>
        </w:rPr>
        <w:tab/>
      </w:r>
      <w:r>
        <w:t>Q7 Health professionals’ views on regular weighing in pregnancy</w:t>
      </w:r>
      <w:r>
        <w:tab/>
      </w:r>
      <w:r>
        <w:fldChar w:fldCharType="begin"/>
      </w:r>
      <w:r>
        <w:instrText xml:space="preserve"> PAGEREF _Toc40956674 \h </w:instrText>
      </w:r>
      <w:r>
        <w:fldChar w:fldCharType="separate"/>
      </w:r>
      <w:r>
        <w:t>256</w:t>
      </w:r>
      <w:r>
        <w:fldChar w:fldCharType="end"/>
      </w:r>
    </w:p>
    <w:p w14:paraId="6DD6EC51" w14:textId="77777777" w:rsidR="00C8515B" w:rsidRDefault="00C8515B" w:rsidP="00C8515B">
      <w:pPr>
        <w:pStyle w:val="TOC4"/>
        <w:rPr>
          <w:rFonts w:asciiTheme="minorHAnsi" w:eastAsiaTheme="minorEastAsia" w:hAnsiTheme="minorHAnsi" w:cstheme="minorBidi"/>
          <w:sz w:val="24"/>
          <w:lang w:val="en-GB"/>
        </w:rPr>
      </w:pPr>
      <w:r>
        <w:t>Table 97:</w:t>
      </w:r>
      <w:r>
        <w:rPr>
          <w:rFonts w:asciiTheme="minorHAnsi" w:eastAsiaTheme="minorEastAsia" w:hAnsiTheme="minorHAnsi" w:cstheme="minorBidi"/>
          <w:sz w:val="24"/>
          <w:lang w:val="en-GB"/>
        </w:rPr>
        <w:tab/>
      </w:r>
      <w:r>
        <w:t>Q7 Weighing as a stand-alone intervention to reduce weight gain — SLRs</w:t>
      </w:r>
      <w:r>
        <w:tab/>
      </w:r>
      <w:r>
        <w:fldChar w:fldCharType="begin"/>
      </w:r>
      <w:r>
        <w:instrText xml:space="preserve"> PAGEREF _Toc40956675 \h </w:instrText>
      </w:r>
      <w:r>
        <w:fldChar w:fldCharType="separate"/>
      </w:r>
      <w:r>
        <w:t>257</w:t>
      </w:r>
      <w:r>
        <w:fldChar w:fldCharType="end"/>
      </w:r>
    </w:p>
    <w:p w14:paraId="6934CDCB" w14:textId="77777777" w:rsidR="00C8515B" w:rsidRDefault="00C8515B" w:rsidP="00C8515B">
      <w:pPr>
        <w:pStyle w:val="TOC4"/>
        <w:rPr>
          <w:rFonts w:asciiTheme="minorHAnsi" w:eastAsiaTheme="minorEastAsia" w:hAnsiTheme="minorHAnsi" w:cstheme="minorBidi"/>
          <w:sz w:val="24"/>
          <w:lang w:val="en-GB"/>
        </w:rPr>
      </w:pPr>
      <w:r>
        <w:t>Table 98:</w:t>
      </w:r>
      <w:r>
        <w:rPr>
          <w:rFonts w:asciiTheme="minorHAnsi" w:eastAsiaTheme="minorEastAsia" w:hAnsiTheme="minorHAnsi" w:cstheme="minorBidi"/>
          <w:sz w:val="24"/>
          <w:lang w:val="en-GB"/>
        </w:rPr>
        <w:tab/>
      </w:r>
      <w:r>
        <w:t>Q7 Regular weighing and advice on weight gain versus usual care — RCTs</w:t>
      </w:r>
      <w:r>
        <w:tab/>
      </w:r>
      <w:r>
        <w:fldChar w:fldCharType="begin"/>
      </w:r>
      <w:r>
        <w:instrText xml:space="preserve"> PAGEREF _Toc40956676 \h </w:instrText>
      </w:r>
      <w:r>
        <w:fldChar w:fldCharType="separate"/>
      </w:r>
      <w:r>
        <w:t>258</w:t>
      </w:r>
      <w:r>
        <w:fldChar w:fldCharType="end"/>
      </w:r>
    </w:p>
    <w:p w14:paraId="29C7D404" w14:textId="77777777" w:rsidR="00C8515B" w:rsidRDefault="00C8515B" w:rsidP="00C8515B">
      <w:pPr>
        <w:pStyle w:val="TOC4"/>
        <w:rPr>
          <w:rFonts w:asciiTheme="minorHAnsi" w:eastAsiaTheme="minorEastAsia" w:hAnsiTheme="minorHAnsi" w:cstheme="minorBidi"/>
          <w:sz w:val="24"/>
          <w:lang w:val="en-GB"/>
        </w:rPr>
      </w:pPr>
      <w:r>
        <w:t>Table 99:</w:t>
      </w:r>
      <w:r>
        <w:rPr>
          <w:rFonts w:asciiTheme="minorHAnsi" w:eastAsiaTheme="minorEastAsia" w:hAnsiTheme="minorHAnsi" w:cstheme="minorBidi"/>
          <w:sz w:val="24"/>
          <w:lang w:val="en-GB"/>
        </w:rPr>
        <w:tab/>
      </w:r>
      <w:r>
        <w:t>Q8 Risks associated with low pre-pregnancy BMI — SLRs</w:t>
      </w:r>
      <w:r>
        <w:tab/>
      </w:r>
      <w:r>
        <w:fldChar w:fldCharType="begin"/>
      </w:r>
      <w:r>
        <w:instrText xml:space="preserve"> PAGEREF _Toc40956677 \h </w:instrText>
      </w:r>
      <w:r>
        <w:fldChar w:fldCharType="separate"/>
      </w:r>
      <w:r>
        <w:t>263</w:t>
      </w:r>
      <w:r>
        <w:fldChar w:fldCharType="end"/>
      </w:r>
    </w:p>
    <w:p w14:paraId="721D6D2D" w14:textId="77777777" w:rsidR="00C8515B" w:rsidRDefault="00C8515B" w:rsidP="00C8515B">
      <w:pPr>
        <w:pStyle w:val="TOC4"/>
        <w:rPr>
          <w:rFonts w:asciiTheme="minorHAnsi" w:eastAsiaTheme="minorEastAsia" w:hAnsiTheme="minorHAnsi" w:cstheme="minorBidi"/>
          <w:sz w:val="24"/>
          <w:lang w:val="en-GB"/>
        </w:rPr>
      </w:pPr>
      <w:r>
        <w:t>Table 100:</w:t>
      </w:r>
      <w:r>
        <w:rPr>
          <w:rFonts w:asciiTheme="minorHAnsi" w:eastAsiaTheme="minorEastAsia" w:hAnsiTheme="minorHAnsi" w:cstheme="minorBidi"/>
          <w:sz w:val="24"/>
          <w:lang w:val="en-GB"/>
        </w:rPr>
        <w:tab/>
      </w:r>
      <w:r>
        <w:t>Q8 Risks associated with high pre-pregnancy BMI — SLRs</w:t>
      </w:r>
      <w:r>
        <w:tab/>
      </w:r>
      <w:r>
        <w:fldChar w:fldCharType="begin"/>
      </w:r>
      <w:r>
        <w:instrText xml:space="preserve"> PAGEREF _Toc40956678 \h </w:instrText>
      </w:r>
      <w:r>
        <w:fldChar w:fldCharType="separate"/>
      </w:r>
      <w:r>
        <w:t>269</w:t>
      </w:r>
      <w:r>
        <w:fldChar w:fldCharType="end"/>
      </w:r>
    </w:p>
    <w:p w14:paraId="6DF23B60" w14:textId="77777777" w:rsidR="00C8515B" w:rsidRDefault="00C8515B" w:rsidP="00C8515B">
      <w:pPr>
        <w:pStyle w:val="TOC4"/>
        <w:rPr>
          <w:rFonts w:asciiTheme="minorHAnsi" w:eastAsiaTheme="minorEastAsia" w:hAnsiTheme="minorHAnsi" w:cstheme="minorBidi"/>
          <w:sz w:val="24"/>
          <w:lang w:val="en-GB"/>
        </w:rPr>
      </w:pPr>
      <w:r>
        <w:t>Table 101:</w:t>
      </w:r>
      <w:r>
        <w:rPr>
          <w:rFonts w:asciiTheme="minorHAnsi" w:eastAsiaTheme="minorEastAsia" w:hAnsiTheme="minorHAnsi" w:cstheme="minorBidi"/>
          <w:sz w:val="24"/>
          <w:lang w:val="en-GB"/>
        </w:rPr>
        <w:tab/>
      </w:r>
      <w:r>
        <w:t>Q9 Findings of systematic reviews of dietary interventions — maternal outcomes</w:t>
      </w:r>
      <w:r>
        <w:tab/>
      </w:r>
      <w:r>
        <w:fldChar w:fldCharType="begin"/>
      </w:r>
      <w:r>
        <w:instrText xml:space="preserve"> PAGEREF _Toc40956679 \h </w:instrText>
      </w:r>
      <w:r>
        <w:fldChar w:fldCharType="separate"/>
      </w:r>
      <w:r>
        <w:t>279</w:t>
      </w:r>
      <w:r>
        <w:fldChar w:fldCharType="end"/>
      </w:r>
    </w:p>
    <w:p w14:paraId="00DCBE9A" w14:textId="77777777" w:rsidR="00C8515B" w:rsidRDefault="00C8515B" w:rsidP="00C8515B">
      <w:pPr>
        <w:pStyle w:val="TOC4"/>
        <w:rPr>
          <w:rFonts w:asciiTheme="minorHAnsi" w:eastAsiaTheme="minorEastAsia" w:hAnsiTheme="minorHAnsi" w:cstheme="minorBidi"/>
          <w:sz w:val="24"/>
          <w:lang w:val="en-GB"/>
        </w:rPr>
      </w:pPr>
      <w:r>
        <w:t>Table 102:</w:t>
      </w:r>
      <w:r>
        <w:rPr>
          <w:rFonts w:asciiTheme="minorHAnsi" w:eastAsiaTheme="minorEastAsia" w:hAnsiTheme="minorHAnsi" w:cstheme="minorBidi"/>
          <w:sz w:val="24"/>
          <w:lang w:val="en-GB"/>
        </w:rPr>
        <w:tab/>
      </w:r>
      <w:r>
        <w:t>Q9 Findings of systematic reviews of dietary interventions — infant outcomes</w:t>
      </w:r>
      <w:r>
        <w:tab/>
      </w:r>
      <w:r>
        <w:fldChar w:fldCharType="begin"/>
      </w:r>
      <w:r>
        <w:instrText xml:space="preserve"> PAGEREF _Toc40956680 \h </w:instrText>
      </w:r>
      <w:r>
        <w:fldChar w:fldCharType="separate"/>
      </w:r>
      <w:r>
        <w:t>280</w:t>
      </w:r>
      <w:r>
        <w:fldChar w:fldCharType="end"/>
      </w:r>
    </w:p>
    <w:p w14:paraId="2F88BCA3" w14:textId="77777777" w:rsidR="00C8515B" w:rsidRDefault="00C8515B" w:rsidP="00C8515B">
      <w:pPr>
        <w:pStyle w:val="TOC4"/>
        <w:rPr>
          <w:rFonts w:asciiTheme="minorHAnsi" w:eastAsiaTheme="minorEastAsia" w:hAnsiTheme="minorHAnsi" w:cstheme="minorBidi"/>
          <w:sz w:val="24"/>
          <w:lang w:val="en-GB"/>
        </w:rPr>
      </w:pPr>
      <w:r>
        <w:t>Table 103:</w:t>
      </w:r>
      <w:r>
        <w:rPr>
          <w:rFonts w:asciiTheme="minorHAnsi" w:eastAsiaTheme="minorEastAsia" w:hAnsiTheme="minorHAnsi" w:cstheme="minorBidi"/>
          <w:sz w:val="24"/>
          <w:lang w:val="en-GB"/>
        </w:rPr>
        <w:tab/>
      </w:r>
      <w:r>
        <w:t>Q9 Findings of systematic reviews of exercise interventions — maternal outcomes</w:t>
      </w:r>
      <w:r>
        <w:tab/>
      </w:r>
      <w:r>
        <w:fldChar w:fldCharType="begin"/>
      </w:r>
      <w:r>
        <w:instrText xml:space="preserve"> PAGEREF _Toc40956681 \h </w:instrText>
      </w:r>
      <w:r>
        <w:fldChar w:fldCharType="separate"/>
      </w:r>
      <w:r>
        <w:t>285</w:t>
      </w:r>
      <w:r>
        <w:fldChar w:fldCharType="end"/>
      </w:r>
    </w:p>
    <w:p w14:paraId="2BB996E1" w14:textId="77777777" w:rsidR="00C8515B" w:rsidRDefault="00C8515B" w:rsidP="00C8515B">
      <w:pPr>
        <w:pStyle w:val="TOC4"/>
        <w:rPr>
          <w:rFonts w:asciiTheme="minorHAnsi" w:eastAsiaTheme="minorEastAsia" w:hAnsiTheme="minorHAnsi" w:cstheme="minorBidi"/>
          <w:sz w:val="24"/>
          <w:lang w:val="en-GB"/>
        </w:rPr>
      </w:pPr>
      <w:r>
        <w:t>Table 104:</w:t>
      </w:r>
      <w:r>
        <w:rPr>
          <w:rFonts w:asciiTheme="minorHAnsi" w:eastAsiaTheme="minorEastAsia" w:hAnsiTheme="minorHAnsi" w:cstheme="minorBidi"/>
          <w:sz w:val="24"/>
          <w:lang w:val="en-GB"/>
        </w:rPr>
        <w:tab/>
      </w:r>
      <w:r>
        <w:t>Q9 Findings of systematic reviews of exercise interventions — infant outcomes</w:t>
      </w:r>
      <w:r>
        <w:tab/>
      </w:r>
      <w:r>
        <w:fldChar w:fldCharType="begin"/>
      </w:r>
      <w:r>
        <w:instrText xml:space="preserve"> PAGEREF _Toc40956682 \h </w:instrText>
      </w:r>
      <w:r>
        <w:fldChar w:fldCharType="separate"/>
      </w:r>
      <w:r>
        <w:t>287</w:t>
      </w:r>
      <w:r>
        <w:fldChar w:fldCharType="end"/>
      </w:r>
    </w:p>
    <w:p w14:paraId="09DDF6AB" w14:textId="77777777" w:rsidR="00C8515B" w:rsidRDefault="00C8515B" w:rsidP="00C8515B">
      <w:pPr>
        <w:pStyle w:val="TOC4"/>
        <w:rPr>
          <w:rFonts w:asciiTheme="minorHAnsi" w:eastAsiaTheme="minorEastAsia" w:hAnsiTheme="minorHAnsi" w:cstheme="minorBidi"/>
          <w:sz w:val="24"/>
          <w:lang w:val="en-GB"/>
        </w:rPr>
      </w:pPr>
      <w:r>
        <w:t>Table 105:</w:t>
      </w:r>
      <w:r>
        <w:rPr>
          <w:rFonts w:asciiTheme="minorHAnsi" w:eastAsiaTheme="minorEastAsia" w:hAnsiTheme="minorHAnsi" w:cstheme="minorBidi"/>
          <w:sz w:val="24"/>
          <w:lang w:val="en-GB"/>
        </w:rPr>
        <w:tab/>
      </w:r>
      <w:r>
        <w:t>Q9 Findings of systematic reviews of lifestyle counselling interventions — maternal outcomes</w:t>
      </w:r>
      <w:r>
        <w:tab/>
      </w:r>
      <w:r>
        <w:fldChar w:fldCharType="begin"/>
      </w:r>
      <w:r>
        <w:instrText xml:space="preserve"> PAGEREF _Toc40956683 \h </w:instrText>
      </w:r>
      <w:r>
        <w:fldChar w:fldCharType="separate"/>
      </w:r>
      <w:r>
        <w:t>293</w:t>
      </w:r>
      <w:r>
        <w:fldChar w:fldCharType="end"/>
      </w:r>
    </w:p>
    <w:p w14:paraId="234CAD71" w14:textId="77777777" w:rsidR="00C8515B" w:rsidRDefault="00C8515B" w:rsidP="00C8515B">
      <w:pPr>
        <w:pStyle w:val="TOC4"/>
        <w:rPr>
          <w:rFonts w:asciiTheme="minorHAnsi" w:eastAsiaTheme="minorEastAsia" w:hAnsiTheme="minorHAnsi" w:cstheme="minorBidi"/>
          <w:sz w:val="24"/>
          <w:lang w:val="en-GB"/>
        </w:rPr>
      </w:pPr>
      <w:r>
        <w:t>Table 106:</w:t>
      </w:r>
      <w:r>
        <w:rPr>
          <w:rFonts w:asciiTheme="minorHAnsi" w:eastAsiaTheme="minorEastAsia" w:hAnsiTheme="minorHAnsi" w:cstheme="minorBidi"/>
          <w:sz w:val="24"/>
          <w:lang w:val="en-GB"/>
        </w:rPr>
        <w:tab/>
      </w:r>
      <w:r>
        <w:t>Q9 Findings of systematic reviews of lifestyle counselling interventions — infant outcomes</w:t>
      </w:r>
      <w:r>
        <w:tab/>
      </w:r>
      <w:r>
        <w:fldChar w:fldCharType="begin"/>
      </w:r>
      <w:r>
        <w:instrText xml:space="preserve"> PAGEREF _Toc40956684 \h </w:instrText>
      </w:r>
      <w:r>
        <w:fldChar w:fldCharType="separate"/>
      </w:r>
      <w:r>
        <w:t>295</w:t>
      </w:r>
      <w:r>
        <w:fldChar w:fldCharType="end"/>
      </w:r>
    </w:p>
    <w:p w14:paraId="4FA6836E" w14:textId="77777777" w:rsidR="00C8515B" w:rsidRDefault="00C8515B" w:rsidP="00C8515B">
      <w:pPr>
        <w:pStyle w:val="TOC4"/>
        <w:rPr>
          <w:rFonts w:asciiTheme="minorHAnsi" w:eastAsiaTheme="minorEastAsia" w:hAnsiTheme="minorHAnsi" w:cstheme="minorBidi"/>
          <w:sz w:val="24"/>
          <w:lang w:val="en-GB"/>
        </w:rPr>
      </w:pPr>
      <w:r>
        <w:t>Table 107:</w:t>
      </w:r>
      <w:r>
        <w:rPr>
          <w:rFonts w:asciiTheme="minorHAnsi" w:eastAsiaTheme="minorEastAsia" w:hAnsiTheme="minorHAnsi" w:cstheme="minorBidi"/>
          <w:sz w:val="24"/>
          <w:lang w:val="en-GB"/>
        </w:rPr>
        <w:tab/>
      </w:r>
      <w:r>
        <w:t>Q9 Summary of maternal outcomes by intervention</w:t>
      </w:r>
      <w:r>
        <w:tab/>
      </w:r>
      <w:r>
        <w:fldChar w:fldCharType="begin"/>
      </w:r>
      <w:r>
        <w:instrText xml:space="preserve"> PAGEREF _Toc40956685 \h </w:instrText>
      </w:r>
      <w:r>
        <w:fldChar w:fldCharType="separate"/>
      </w:r>
      <w:r>
        <w:t>297</w:t>
      </w:r>
      <w:r>
        <w:fldChar w:fldCharType="end"/>
      </w:r>
    </w:p>
    <w:p w14:paraId="420CFE12" w14:textId="77777777" w:rsidR="00C8515B" w:rsidRDefault="00C8515B" w:rsidP="00C8515B">
      <w:pPr>
        <w:pStyle w:val="TOC4"/>
        <w:rPr>
          <w:rFonts w:asciiTheme="minorHAnsi" w:eastAsiaTheme="minorEastAsia" w:hAnsiTheme="minorHAnsi" w:cstheme="minorBidi"/>
          <w:sz w:val="24"/>
          <w:lang w:val="en-GB"/>
        </w:rPr>
      </w:pPr>
      <w:r>
        <w:t>Table 108:</w:t>
      </w:r>
      <w:r>
        <w:rPr>
          <w:rFonts w:asciiTheme="minorHAnsi" w:eastAsiaTheme="minorEastAsia" w:hAnsiTheme="minorHAnsi" w:cstheme="minorBidi"/>
          <w:sz w:val="24"/>
          <w:lang w:val="en-GB"/>
        </w:rPr>
        <w:tab/>
      </w:r>
      <w:r>
        <w:t>Q9 Summary of infant outcomes by intervention</w:t>
      </w:r>
      <w:r>
        <w:tab/>
      </w:r>
      <w:r>
        <w:fldChar w:fldCharType="begin"/>
      </w:r>
      <w:r>
        <w:instrText xml:space="preserve"> PAGEREF _Toc40956686 \h </w:instrText>
      </w:r>
      <w:r>
        <w:fldChar w:fldCharType="separate"/>
      </w:r>
      <w:r>
        <w:t>298</w:t>
      </w:r>
      <w:r>
        <w:fldChar w:fldCharType="end"/>
      </w:r>
    </w:p>
    <w:p w14:paraId="077BD84D" w14:textId="0370FD86" w:rsidR="00C8515B" w:rsidRDefault="00C8515B" w:rsidP="00C8515B">
      <w:pPr>
        <w:pStyle w:val="TOC4"/>
        <w:rPr>
          <w:rFonts w:asciiTheme="minorHAnsi" w:eastAsiaTheme="minorEastAsia" w:hAnsiTheme="minorHAnsi" w:cstheme="minorBidi"/>
          <w:sz w:val="24"/>
          <w:lang w:val="en-GB"/>
        </w:rPr>
      </w:pPr>
      <w:r>
        <w:t>Table 109:</w:t>
      </w:r>
      <w:r>
        <w:rPr>
          <w:rFonts w:asciiTheme="minorHAnsi" w:eastAsiaTheme="minorEastAsia" w:hAnsiTheme="minorHAnsi" w:cstheme="minorBidi"/>
          <w:sz w:val="24"/>
          <w:lang w:val="en-GB"/>
        </w:rPr>
        <w:tab/>
      </w:r>
      <w:r>
        <w:t xml:space="preserve">Q9 Outcomes associated with dietary intervention versus usual care in randomised </w:t>
      </w:r>
      <w:r>
        <w:br/>
        <w:t>controlled trials</w:t>
      </w:r>
      <w:r>
        <w:tab/>
      </w:r>
      <w:r>
        <w:fldChar w:fldCharType="begin"/>
      </w:r>
      <w:r>
        <w:instrText xml:space="preserve"> PAGEREF _Toc40956687 \h </w:instrText>
      </w:r>
      <w:r>
        <w:fldChar w:fldCharType="separate"/>
      </w:r>
      <w:r>
        <w:t>300</w:t>
      </w:r>
      <w:r>
        <w:fldChar w:fldCharType="end"/>
      </w:r>
    </w:p>
    <w:p w14:paraId="3525BAB2" w14:textId="20BAA2D9" w:rsidR="00C8515B" w:rsidRDefault="00C8515B" w:rsidP="00C8515B">
      <w:pPr>
        <w:pStyle w:val="TOC4"/>
        <w:rPr>
          <w:rFonts w:asciiTheme="minorHAnsi" w:eastAsiaTheme="minorEastAsia" w:hAnsiTheme="minorHAnsi" w:cstheme="minorBidi"/>
          <w:sz w:val="24"/>
          <w:lang w:val="en-GB"/>
        </w:rPr>
      </w:pPr>
      <w:r>
        <w:t>Table 110:</w:t>
      </w:r>
      <w:r>
        <w:rPr>
          <w:rFonts w:asciiTheme="minorHAnsi" w:eastAsiaTheme="minorEastAsia" w:hAnsiTheme="minorHAnsi" w:cstheme="minorBidi"/>
          <w:sz w:val="24"/>
          <w:lang w:val="en-GB"/>
        </w:rPr>
        <w:tab/>
      </w:r>
      <w:r>
        <w:t xml:space="preserve">Q9 Outcomes associated with exercise intervention versus usual care in randomised </w:t>
      </w:r>
      <w:r>
        <w:br/>
        <w:t>controlled trials</w:t>
      </w:r>
      <w:r>
        <w:tab/>
      </w:r>
      <w:r>
        <w:fldChar w:fldCharType="begin"/>
      </w:r>
      <w:r>
        <w:instrText xml:space="preserve"> PAGEREF _Toc40956688 \h </w:instrText>
      </w:r>
      <w:r>
        <w:fldChar w:fldCharType="separate"/>
      </w:r>
      <w:r>
        <w:t>305</w:t>
      </w:r>
      <w:r>
        <w:fldChar w:fldCharType="end"/>
      </w:r>
    </w:p>
    <w:p w14:paraId="03780567" w14:textId="77777777" w:rsidR="00C8515B" w:rsidRDefault="00C8515B" w:rsidP="00C8515B">
      <w:pPr>
        <w:pStyle w:val="TOC4"/>
        <w:rPr>
          <w:rFonts w:asciiTheme="minorHAnsi" w:eastAsiaTheme="minorEastAsia" w:hAnsiTheme="minorHAnsi" w:cstheme="minorBidi"/>
          <w:sz w:val="24"/>
          <w:lang w:val="en-GB"/>
        </w:rPr>
      </w:pPr>
      <w:r>
        <w:t>Table 111:</w:t>
      </w:r>
      <w:r>
        <w:rPr>
          <w:rFonts w:asciiTheme="minorHAnsi" w:eastAsiaTheme="minorEastAsia" w:hAnsiTheme="minorHAnsi" w:cstheme="minorBidi"/>
          <w:sz w:val="24"/>
          <w:lang w:val="en-GB"/>
        </w:rPr>
        <w:tab/>
      </w:r>
      <w:r>
        <w:t>Q9 Outcomes associated with lifestyle counselling interventions versus usual care</w:t>
      </w:r>
      <w:r>
        <w:tab/>
      </w:r>
      <w:r>
        <w:fldChar w:fldCharType="begin"/>
      </w:r>
      <w:r>
        <w:instrText xml:space="preserve"> PAGEREF _Toc40956689 \h </w:instrText>
      </w:r>
      <w:r>
        <w:fldChar w:fldCharType="separate"/>
      </w:r>
      <w:r>
        <w:t>327</w:t>
      </w:r>
      <w:r>
        <w:fldChar w:fldCharType="end"/>
      </w:r>
    </w:p>
    <w:p w14:paraId="2E73DF84" w14:textId="77777777" w:rsidR="00C8515B" w:rsidRDefault="00C8515B" w:rsidP="00C8515B">
      <w:pPr>
        <w:pStyle w:val="TOC4"/>
        <w:rPr>
          <w:rFonts w:asciiTheme="minorHAnsi" w:eastAsiaTheme="minorEastAsia" w:hAnsiTheme="minorHAnsi" w:cstheme="minorBidi"/>
          <w:sz w:val="24"/>
          <w:lang w:val="en-GB"/>
        </w:rPr>
      </w:pPr>
      <w:r>
        <w:t>Table 112:</w:t>
      </w:r>
      <w:r>
        <w:rPr>
          <w:rFonts w:asciiTheme="minorHAnsi" w:eastAsiaTheme="minorEastAsia" w:hAnsiTheme="minorHAnsi" w:cstheme="minorBidi"/>
          <w:sz w:val="24"/>
          <w:lang w:val="en-GB"/>
        </w:rPr>
        <w:tab/>
      </w:r>
      <w:r>
        <w:t>Summary of risk of bias across studies — probiotics</w:t>
      </w:r>
      <w:r>
        <w:tab/>
      </w:r>
      <w:r>
        <w:fldChar w:fldCharType="begin"/>
      </w:r>
      <w:r>
        <w:instrText xml:space="preserve"> PAGEREF _Toc40956690 \h </w:instrText>
      </w:r>
      <w:r>
        <w:fldChar w:fldCharType="separate"/>
      </w:r>
      <w:r>
        <w:t>401</w:t>
      </w:r>
      <w:r>
        <w:fldChar w:fldCharType="end"/>
      </w:r>
    </w:p>
    <w:p w14:paraId="2E528D0B" w14:textId="77777777" w:rsidR="00C8515B" w:rsidRDefault="00C8515B" w:rsidP="00C8515B">
      <w:pPr>
        <w:pStyle w:val="TOC4"/>
        <w:rPr>
          <w:rFonts w:asciiTheme="minorHAnsi" w:eastAsiaTheme="minorEastAsia" w:hAnsiTheme="minorHAnsi" w:cstheme="minorBidi"/>
          <w:sz w:val="24"/>
          <w:lang w:val="en-GB"/>
        </w:rPr>
      </w:pPr>
      <w:r>
        <w:t>Table 113:</w:t>
      </w:r>
      <w:r>
        <w:rPr>
          <w:rFonts w:asciiTheme="minorHAnsi" w:eastAsiaTheme="minorEastAsia" w:hAnsiTheme="minorHAnsi" w:cstheme="minorBidi"/>
          <w:sz w:val="24"/>
          <w:lang w:val="en-GB"/>
        </w:rPr>
        <w:tab/>
      </w:r>
      <w:r>
        <w:t>Summary of risk of bias across studies — weighing</w:t>
      </w:r>
      <w:r>
        <w:tab/>
      </w:r>
      <w:r>
        <w:fldChar w:fldCharType="begin"/>
      </w:r>
      <w:r>
        <w:instrText xml:space="preserve"> PAGEREF _Toc40956691 \h </w:instrText>
      </w:r>
      <w:r>
        <w:fldChar w:fldCharType="separate"/>
      </w:r>
      <w:r>
        <w:t>401</w:t>
      </w:r>
      <w:r>
        <w:fldChar w:fldCharType="end"/>
      </w:r>
    </w:p>
    <w:p w14:paraId="2FF99A6A" w14:textId="77777777" w:rsidR="00C8515B" w:rsidRDefault="00C8515B" w:rsidP="00C8515B">
      <w:pPr>
        <w:pStyle w:val="TOC4"/>
        <w:rPr>
          <w:rFonts w:asciiTheme="minorHAnsi" w:eastAsiaTheme="minorEastAsia" w:hAnsiTheme="minorHAnsi" w:cstheme="minorBidi"/>
          <w:sz w:val="24"/>
          <w:lang w:val="en-GB"/>
        </w:rPr>
      </w:pPr>
      <w:r>
        <w:t>Table 114:</w:t>
      </w:r>
      <w:r>
        <w:rPr>
          <w:rFonts w:asciiTheme="minorHAnsi" w:eastAsiaTheme="minorEastAsia" w:hAnsiTheme="minorHAnsi" w:cstheme="minorBidi"/>
          <w:sz w:val="24"/>
          <w:lang w:val="en-GB"/>
        </w:rPr>
        <w:tab/>
      </w:r>
      <w:r>
        <w:t>Summary of risk of bias across studies — dietary interventions</w:t>
      </w:r>
      <w:r>
        <w:tab/>
      </w:r>
      <w:r>
        <w:fldChar w:fldCharType="begin"/>
      </w:r>
      <w:r>
        <w:instrText xml:space="preserve"> PAGEREF _Toc40956692 \h </w:instrText>
      </w:r>
      <w:r>
        <w:fldChar w:fldCharType="separate"/>
      </w:r>
      <w:r>
        <w:t>402</w:t>
      </w:r>
      <w:r>
        <w:fldChar w:fldCharType="end"/>
      </w:r>
    </w:p>
    <w:p w14:paraId="15A5AFEC" w14:textId="77777777" w:rsidR="00C8515B" w:rsidRDefault="00C8515B" w:rsidP="00C8515B">
      <w:pPr>
        <w:pStyle w:val="TOC4"/>
        <w:rPr>
          <w:rFonts w:asciiTheme="minorHAnsi" w:eastAsiaTheme="minorEastAsia" w:hAnsiTheme="minorHAnsi" w:cstheme="minorBidi"/>
          <w:sz w:val="24"/>
          <w:lang w:val="en-GB"/>
        </w:rPr>
      </w:pPr>
      <w:r>
        <w:t>Table 115:</w:t>
      </w:r>
      <w:r>
        <w:rPr>
          <w:rFonts w:asciiTheme="minorHAnsi" w:eastAsiaTheme="minorEastAsia" w:hAnsiTheme="minorHAnsi" w:cstheme="minorBidi"/>
          <w:sz w:val="24"/>
          <w:lang w:val="en-GB"/>
        </w:rPr>
        <w:tab/>
      </w:r>
      <w:r>
        <w:t>Summary of risk of bias across studies — exercise interventions</w:t>
      </w:r>
      <w:r>
        <w:tab/>
      </w:r>
      <w:r>
        <w:fldChar w:fldCharType="begin"/>
      </w:r>
      <w:r>
        <w:instrText xml:space="preserve"> PAGEREF _Toc40956693 \h </w:instrText>
      </w:r>
      <w:r>
        <w:fldChar w:fldCharType="separate"/>
      </w:r>
      <w:r>
        <w:t>402</w:t>
      </w:r>
      <w:r>
        <w:fldChar w:fldCharType="end"/>
      </w:r>
    </w:p>
    <w:p w14:paraId="105ABB4B" w14:textId="77777777" w:rsidR="00C8515B" w:rsidRDefault="00C8515B" w:rsidP="00C8515B">
      <w:pPr>
        <w:pStyle w:val="TOC4"/>
        <w:rPr>
          <w:rFonts w:asciiTheme="minorHAnsi" w:eastAsiaTheme="minorEastAsia" w:hAnsiTheme="minorHAnsi" w:cstheme="minorBidi"/>
          <w:sz w:val="24"/>
          <w:lang w:val="en-GB"/>
        </w:rPr>
      </w:pPr>
      <w:r>
        <w:t>Table 116:</w:t>
      </w:r>
      <w:r>
        <w:rPr>
          <w:rFonts w:asciiTheme="minorHAnsi" w:eastAsiaTheme="minorEastAsia" w:hAnsiTheme="minorHAnsi" w:cstheme="minorBidi"/>
          <w:sz w:val="24"/>
          <w:lang w:val="en-GB"/>
        </w:rPr>
        <w:tab/>
      </w:r>
      <w:r>
        <w:t>Summary of risk of bias across studies — lifestyle counselling interventions</w:t>
      </w:r>
      <w:r>
        <w:tab/>
      </w:r>
      <w:r>
        <w:fldChar w:fldCharType="begin"/>
      </w:r>
      <w:r>
        <w:instrText xml:space="preserve"> PAGEREF _Toc40956694 \h </w:instrText>
      </w:r>
      <w:r>
        <w:fldChar w:fldCharType="separate"/>
      </w:r>
      <w:r>
        <w:t>402</w:t>
      </w:r>
      <w:r>
        <w:fldChar w:fldCharType="end"/>
      </w:r>
    </w:p>
    <w:p w14:paraId="0C07A3E7" w14:textId="77777777" w:rsidR="00143B15" w:rsidRDefault="00143B15" w:rsidP="004A5194">
      <w:pPr>
        <w:rPr>
          <w:lang w:val="en-AU"/>
        </w:rPr>
      </w:pPr>
      <w:r>
        <w:rPr>
          <w:lang w:val="en-AU"/>
        </w:rPr>
        <w:fldChar w:fldCharType="end"/>
      </w:r>
    </w:p>
    <w:p w14:paraId="61BFE561" w14:textId="77777777" w:rsidR="004A5194" w:rsidRDefault="004A5194" w:rsidP="00105BBD">
      <w:pPr>
        <w:pStyle w:val="Heading1"/>
        <w:rPr>
          <w:lang w:val="en-AU"/>
        </w:rPr>
        <w:sectPr w:rsidR="004A5194" w:rsidSect="008A6B17">
          <w:pgSz w:w="11901" w:h="16817"/>
          <w:pgMar w:top="1134" w:right="1418" w:bottom="1134" w:left="1418" w:header="709" w:footer="709" w:gutter="0"/>
          <w:cols w:space="708"/>
          <w:docGrid w:linePitch="360"/>
        </w:sectPr>
      </w:pPr>
    </w:p>
    <w:p w14:paraId="550D9039" w14:textId="77777777" w:rsidR="00105BBD" w:rsidRDefault="00105BBD" w:rsidP="00B5179D">
      <w:pPr>
        <w:pStyle w:val="Heading1"/>
        <w:rPr>
          <w:lang w:val="en-AU"/>
        </w:rPr>
      </w:pPr>
      <w:bookmarkStart w:id="0" w:name="_Toc40956463"/>
      <w:r>
        <w:rPr>
          <w:lang w:val="en-AU"/>
        </w:rPr>
        <w:t>Process of the review</w:t>
      </w:r>
      <w:bookmarkEnd w:id="0"/>
    </w:p>
    <w:p w14:paraId="773A53FB" w14:textId="4AE7DBC3" w:rsidR="00F643F4" w:rsidRPr="00F643F4" w:rsidRDefault="00F643F4" w:rsidP="00F643F4">
      <w:pPr>
        <w:rPr>
          <w:lang w:val="en-AU"/>
        </w:rPr>
      </w:pPr>
      <w:r>
        <w:rPr>
          <w:lang w:val="en-AU"/>
        </w:rPr>
        <w:t xml:space="preserve">This review comprises the results of 19 searches conducted to address 11 research questions. </w:t>
      </w:r>
      <w:r w:rsidR="002B6FAD">
        <w:rPr>
          <w:lang w:val="en-AU"/>
        </w:rPr>
        <w:t xml:space="preserve">Where possible (ie when a number of comparable randomised controlled trials [RCTs] were identified), meta-analyses were undertaken. The following sections outline the research questions, processes for including and excluding studies, selection of outcomes for GRADE assessment, assessment of study quality and grading of the </w:t>
      </w:r>
      <w:r w:rsidR="00836F2D">
        <w:rPr>
          <w:lang w:val="en-AU"/>
        </w:rPr>
        <w:t>certainty</w:t>
      </w:r>
      <w:r w:rsidR="002B6FAD">
        <w:rPr>
          <w:lang w:val="en-AU"/>
        </w:rPr>
        <w:t xml:space="preserve"> of the body of evidence. Search strategies are included in Appendix A, assessment of risk of bias of risk of bias in RCTs in Appendix B</w:t>
      </w:r>
      <w:r w:rsidR="00D07346">
        <w:rPr>
          <w:lang w:val="en-AU"/>
        </w:rPr>
        <w:t>,</w:t>
      </w:r>
      <w:r w:rsidR="002B6FAD">
        <w:rPr>
          <w:lang w:val="en-AU"/>
        </w:rPr>
        <w:t xml:space="preserve"> analyses for those topics where meta-analysis was conducted in Appendix C</w:t>
      </w:r>
      <w:r w:rsidR="00D07346">
        <w:rPr>
          <w:lang w:val="en-AU"/>
        </w:rPr>
        <w:t xml:space="preserve"> and lists of excluded studies in Appendix D</w:t>
      </w:r>
      <w:r w:rsidR="002B6FAD">
        <w:rPr>
          <w:lang w:val="en-AU"/>
        </w:rPr>
        <w:t>.</w:t>
      </w:r>
    </w:p>
    <w:p w14:paraId="0462CE53" w14:textId="77777777" w:rsidR="0054099C" w:rsidRDefault="0054099C" w:rsidP="0054099C">
      <w:pPr>
        <w:pStyle w:val="Heading2"/>
        <w:rPr>
          <w:lang w:val="en-AU"/>
        </w:rPr>
      </w:pPr>
      <w:bookmarkStart w:id="1" w:name="_Toc515528579"/>
      <w:bookmarkStart w:id="2" w:name="_Toc40956464"/>
      <w:r>
        <w:rPr>
          <w:lang w:val="en-AU"/>
        </w:rPr>
        <w:t>Research questions</w:t>
      </w:r>
      <w:bookmarkEnd w:id="1"/>
      <w:bookmarkEnd w:id="2"/>
    </w:p>
    <w:p w14:paraId="67E6FE73" w14:textId="38C16C24" w:rsidR="00113C8F" w:rsidRPr="00BF2BF6" w:rsidRDefault="00113C8F" w:rsidP="00BF2BF6">
      <w:pPr>
        <w:pStyle w:val="Tablecell"/>
        <w:pBdr>
          <w:top w:val="single" w:sz="4" w:space="1" w:color="auto"/>
          <w:left w:val="single" w:sz="4" w:space="4" w:color="auto"/>
          <w:bottom w:val="single" w:sz="4" w:space="1" w:color="auto"/>
          <w:right w:val="single" w:sz="4" w:space="4" w:color="auto"/>
        </w:pBdr>
        <w:shd w:val="clear" w:color="auto" w:fill="D9E2F3" w:themeFill="accent1" w:themeFillTint="33"/>
        <w:rPr>
          <w:b/>
        </w:rPr>
      </w:pPr>
      <w:bookmarkStart w:id="3" w:name="_Toc515528582"/>
      <w:r w:rsidRPr="00BF2BF6">
        <w:rPr>
          <w:b/>
        </w:rPr>
        <w:t>Nutrition</w:t>
      </w:r>
      <w:r w:rsidR="007D30D7" w:rsidRPr="00BF2BF6">
        <w:rPr>
          <w:b/>
        </w:rPr>
        <w:t xml:space="preserve"> advice</w:t>
      </w:r>
    </w:p>
    <w:p w14:paraId="23BC6B94" w14:textId="73AB1B6A" w:rsidR="00113C8F" w:rsidRPr="008869FE" w:rsidRDefault="00113C8F" w:rsidP="00BF2BF6">
      <w:pPr>
        <w:pStyle w:val="Tablecell"/>
        <w:pBdr>
          <w:top w:val="single" w:sz="4" w:space="1" w:color="auto"/>
          <w:left w:val="single" w:sz="4" w:space="4" w:color="auto"/>
          <w:bottom w:val="single" w:sz="4" w:space="1" w:color="auto"/>
          <w:right w:val="single" w:sz="4" w:space="4" w:color="auto"/>
        </w:pBdr>
        <w:shd w:val="clear" w:color="auto" w:fill="D9E2F3" w:themeFill="accent1" w:themeFillTint="33"/>
      </w:pPr>
      <w:r>
        <w:t>Q1</w:t>
      </w:r>
      <w:r>
        <w:tab/>
      </w:r>
      <w:r w:rsidRPr="008869FE">
        <w:t xml:space="preserve">What dietary advice should be provided to women in </w:t>
      </w:r>
      <w:r w:rsidR="00F43F44">
        <w:t>pregnancy, including population-</w:t>
      </w:r>
      <w:r w:rsidRPr="008869FE">
        <w:t xml:space="preserve">specific groups?  </w:t>
      </w:r>
    </w:p>
    <w:p w14:paraId="0E77D287" w14:textId="4DD30B15" w:rsidR="00113C8F" w:rsidRDefault="00113C8F" w:rsidP="00BF2BF6">
      <w:pPr>
        <w:pStyle w:val="Tablecell"/>
        <w:pBdr>
          <w:top w:val="single" w:sz="4" w:space="1" w:color="auto"/>
          <w:left w:val="single" w:sz="4" w:space="4" w:color="auto"/>
          <w:bottom w:val="single" w:sz="4" w:space="1" w:color="auto"/>
          <w:right w:val="single" w:sz="4" w:space="4" w:color="auto"/>
        </w:pBdr>
        <w:shd w:val="clear" w:color="auto" w:fill="D9E2F3" w:themeFill="accent1" w:themeFillTint="33"/>
      </w:pPr>
      <w:r>
        <w:t>Q2</w:t>
      </w:r>
      <w:r>
        <w:tab/>
      </w:r>
      <w:r w:rsidRPr="008869FE">
        <w:t xml:space="preserve">Which foods should be </w:t>
      </w:r>
      <w:r>
        <w:t xml:space="preserve">promoted and which </w:t>
      </w:r>
      <w:r w:rsidRPr="008869FE">
        <w:t xml:space="preserve">avoided during pregnancy?  </w:t>
      </w:r>
    </w:p>
    <w:p w14:paraId="25D43CA4" w14:textId="345D080F" w:rsidR="00113C8F" w:rsidRPr="00F16C5B" w:rsidRDefault="00113C8F" w:rsidP="00BF2BF6">
      <w:pPr>
        <w:pStyle w:val="Tablecell"/>
        <w:pBdr>
          <w:top w:val="single" w:sz="4" w:space="1" w:color="auto"/>
          <w:left w:val="single" w:sz="4" w:space="4" w:color="auto"/>
          <w:bottom w:val="single" w:sz="4" w:space="1" w:color="auto"/>
          <w:right w:val="single" w:sz="4" w:space="4" w:color="auto"/>
        </w:pBdr>
        <w:shd w:val="clear" w:color="auto" w:fill="D9E2F3" w:themeFill="accent1" w:themeFillTint="33"/>
      </w:pPr>
      <w:r>
        <w:t>Q3</w:t>
      </w:r>
      <w:r>
        <w:tab/>
      </w:r>
      <w:r w:rsidRPr="00F16C5B">
        <w:t xml:space="preserve">What are the </w:t>
      </w:r>
      <w:r>
        <w:t>harms and benefits</w:t>
      </w:r>
      <w:r w:rsidRPr="00F16C5B">
        <w:t xml:space="preserve"> of vitamin and mineral</w:t>
      </w:r>
      <w:r>
        <w:t xml:space="preserve"> supplementation in pregnancy? </w:t>
      </w:r>
      <w:r w:rsidRPr="00F16C5B">
        <w:t xml:space="preserve"> </w:t>
      </w:r>
    </w:p>
    <w:p w14:paraId="5A2730E0" w14:textId="700B02B6" w:rsidR="00113C8F" w:rsidRPr="00F16C5B" w:rsidRDefault="00113C8F" w:rsidP="00BF2BF6">
      <w:pPr>
        <w:pStyle w:val="Tablecell"/>
        <w:pBdr>
          <w:top w:val="single" w:sz="4" w:space="1" w:color="auto"/>
          <w:left w:val="single" w:sz="4" w:space="4" w:color="auto"/>
          <w:bottom w:val="single" w:sz="4" w:space="1" w:color="auto"/>
          <w:right w:val="single" w:sz="4" w:space="4" w:color="auto"/>
        </w:pBdr>
        <w:shd w:val="clear" w:color="auto" w:fill="D9E2F3" w:themeFill="accent1" w:themeFillTint="33"/>
      </w:pPr>
      <w:r>
        <w:t>Q4</w:t>
      </w:r>
      <w:r>
        <w:tab/>
      </w:r>
      <w:r w:rsidRPr="00F16C5B">
        <w:t xml:space="preserve">What are the </w:t>
      </w:r>
      <w:r>
        <w:t>harms and benefits</w:t>
      </w:r>
      <w:r w:rsidRPr="00F16C5B">
        <w:t xml:space="preserve"> of </w:t>
      </w:r>
      <w:r>
        <w:t xml:space="preserve">nutritionally based </w:t>
      </w:r>
      <w:r w:rsidRPr="00F16C5B">
        <w:t>complem</w:t>
      </w:r>
      <w:r>
        <w:t xml:space="preserve">entary medicines in pregnancy? </w:t>
      </w:r>
      <w:r w:rsidRPr="00F16C5B">
        <w:t xml:space="preserve"> </w:t>
      </w:r>
    </w:p>
    <w:p w14:paraId="2C8ADE4A" w14:textId="1D03E812" w:rsidR="00113C8F" w:rsidRPr="00BF2BF6" w:rsidRDefault="007D30D7" w:rsidP="00BF2BF6">
      <w:pPr>
        <w:pStyle w:val="Tablecell"/>
        <w:pBdr>
          <w:top w:val="single" w:sz="4" w:space="1" w:color="auto"/>
          <w:left w:val="single" w:sz="4" w:space="4" w:color="auto"/>
          <w:bottom w:val="single" w:sz="4" w:space="1" w:color="auto"/>
          <w:right w:val="single" w:sz="4" w:space="4" w:color="auto"/>
        </w:pBdr>
        <w:shd w:val="clear" w:color="auto" w:fill="D9E2F3" w:themeFill="accent1" w:themeFillTint="33"/>
        <w:rPr>
          <w:b/>
        </w:rPr>
      </w:pPr>
      <w:r w:rsidRPr="00BF2BF6">
        <w:rPr>
          <w:b/>
        </w:rPr>
        <w:t>Physical a</w:t>
      </w:r>
      <w:r w:rsidR="00113C8F" w:rsidRPr="00BF2BF6">
        <w:rPr>
          <w:b/>
        </w:rPr>
        <w:t>ctivity</w:t>
      </w:r>
      <w:r w:rsidRPr="00BF2BF6">
        <w:rPr>
          <w:b/>
        </w:rPr>
        <w:t xml:space="preserve"> advice</w:t>
      </w:r>
    </w:p>
    <w:p w14:paraId="667E7959" w14:textId="7173E318" w:rsidR="00113C8F" w:rsidRPr="008E3E3B" w:rsidRDefault="00113C8F" w:rsidP="00BF2BF6">
      <w:pPr>
        <w:pStyle w:val="Tablecell"/>
        <w:pBdr>
          <w:top w:val="single" w:sz="4" w:space="1" w:color="auto"/>
          <w:left w:val="single" w:sz="4" w:space="4" w:color="auto"/>
          <w:bottom w:val="single" w:sz="4" w:space="1" w:color="auto"/>
          <w:right w:val="single" w:sz="4" w:space="4" w:color="auto"/>
        </w:pBdr>
        <w:shd w:val="clear" w:color="auto" w:fill="D9E2F3" w:themeFill="accent1" w:themeFillTint="33"/>
      </w:pPr>
      <w:r>
        <w:t>Q5</w:t>
      </w:r>
      <w:r>
        <w:tab/>
      </w:r>
      <w:r w:rsidRPr="008E3E3B">
        <w:t xml:space="preserve">What </w:t>
      </w:r>
      <w:r>
        <w:t>are the harms and</w:t>
      </w:r>
      <w:r w:rsidRPr="008E3E3B">
        <w:t xml:space="preserve"> benefit</w:t>
      </w:r>
      <w:r>
        <w:t>s of physical activity</w:t>
      </w:r>
      <w:r w:rsidRPr="008E3E3B">
        <w:t xml:space="preserve"> during pregnancy?  </w:t>
      </w:r>
    </w:p>
    <w:p w14:paraId="1D023B94" w14:textId="05DC0DFA" w:rsidR="00113C8F" w:rsidRDefault="00113C8F" w:rsidP="00BF2BF6">
      <w:pPr>
        <w:pStyle w:val="Tablecell"/>
        <w:pBdr>
          <w:top w:val="single" w:sz="4" w:space="1" w:color="auto"/>
          <w:left w:val="single" w:sz="4" w:space="4" w:color="auto"/>
          <w:bottom w:val="single" w:sz="4" w:space="1" w:color="auto"/>
          <w:right w:val="single" w:sz="4" w:space="4" w:color="auto"/>
        </w:pBdr>
        <w:shd w:val="clear" w:color="auto" w:fill="D9E2F3" w:themeFill="accent1" w:themeFillTint="33"/>
      </w:pPr>
      <w:r>
        <w:t>Q6</w:t>
      </w:r>
      <w:r>
        <w:tab/>
      </w:r>
      <w:r w:rsidRPr="008E3E3B">
        <w:t xml:space="preserve">What </w:t>
      </w:r>
      <w:r>
        <w:t>physical activities</w:t>
      </w:r>
      <w:r w:rsidRPr="008E3E3B">
        <w:t xml:space="preserve"> are associated with adverse maternal and perinatal outcomes?  </w:t>
      </w:r>
    </w:p>
    <w:p w14:paraId="79B453FC" w14:textId="39EAC35F" w:rsidR="00113C8F" w:rsidRPr="00BF2BF6" w:rsidRDefault="00113C8F" w:rsidP="00BF2BF6">
      <w:pPr>
        <w:pStyle w:val="Tablecell"/>
        <w:pBdr>
          <w:top w:val="single" w:sz="4" w:space="1" w:color="auto"/>
          <w:left w:val="single" w:sz="4" w:space="4" w:color="auto"/>
          <w:bottom w:val="single" w:sz="4" w:space="1" w:color="auto"/>
          <w:right w:val="single" w:sz="4" w:space="4" w:color="auto"/>
        </w:pBdr>
        <w:shd w:val="clear" w:color="auto" w:fill="D9E2F3" w:themeFill="accent1" w:themeFillTint="33"/>
        <w:rPr>
          <w:b/>
        </w:rPr>
      </w:pPr>
      <w:r w:rsidRPr="00BF2BF6">
        <w:rPr>
          <w:b/>
        </w:rPr>
        <w:t>Weight</w:t>
      </w:r>
      <w:r w:rsidR="007D30D7" w:rsidRPr="00BF2BF6">
        <w:rPr>
          <w:b/>
        </w:rPr>
        <w:t xml:space="preserve"> assessment</w:t>
      </w:r>
    </w:p>
    <w:p w14:paraId="6054D7B9" w14:textId="25E7D310" w:rsidR="00113C8F" w:rsidRDefault="00113C8F" w:rsidP="00BF2BF6">
      <w:pPr>
        <w:pStyle w:val="Tablecell"/>
        <w:pBdr>
          <w:top w:val="single" w:sz="4" w:space="1" w:color="auto"/>
          <w:left w:val="single" w:sz="4" w:space="4" w:color="auto"/>
          <w:bottom w:val="single" w:sz="4" w:space="1" w:color="auto"/>
          <w:right w:val="single" w:sz="4" w:space="4" w:color="auto"/>
        </w:pBdr>
        <w:shd w:val="clear" w:color="auto" w:fill="D9E2F3" w:themeFill="accent1" w:themeFillTint="33"/>
      </w:pPr>
      <w:r>
        <w:t>Q</w:t>
      </w:r>
      <w:r w:rsidR="007D30D7">
        <w:t>7</w:t>
      </w:r>
      <w:r>
        <w:tab/>
        <w:t>When should maternal weight and height be measured and BMI calculated in pregnant women?</w:t>
      </w:r>
    </w:p>
    <w:p w14:paraId="31E4C606" w14:textId="0911EF23" w:rsidR="00113C8F" w:rsidRDefault="00113C8F" w:rsidP="00BF2BF6">
      <w:pPr>
        <w:pStyle w:val="Tablecell"/>
        <w:pBdr>
          <w:top w:val="single" w:sz="4" w:space="1" w:color="auto"/>
          <w:left w:val="single" w:sz="4" w:space="4" w:color="auto"/>
          <w:bottom w:val="single" w:sz="4" w:space="1" w:color="auto"/>
          <w:right w:val="single" w:sz="4" w:space="4" w:color="auto"/>
        </w:pBdr>
        <w:shd w:val="clear" w:color="auto" w:fill="D9E2F3" w:themeFill="accent1" w:themeFillTint="33"/>
        <w:ind w:left="709" w:hanging="709"/>
      </w:pPr>
      <w:r>
        <w:t>Q</w:t>
      </w:r>
      <w:r w:rsidR="007D30D7">
        <w:t>8</w:t>
      </w:r>
      <w:r>
        <w:tab/>
        <w:t>What specific risk assessments are required for pregnant women with high or low BMI at the first antenatal visit?</w:t>
      </w:r>
    </w:p>
    <w:p w14:paraId="3EF004DB" w14:textId="77777777" w:rsidR="007D30D7" w:rsidRPr="00BF2BF6" w:rsidRDefault="007D30D7" w:rsidP="00BF2BF6">
      <w:pPr>
        <w:pStyle w:val="Tablecell"/>
        <w:pBdr>
          <w:top w:val="single" w:sz="4" w:space="1" w:color="auto"/>
          <w:left w:val="single" w:sz="4" w:space="4" w:color="auto"/>
          <w:bottom w:val="single" w:sz="4" w:space="1" w:color="auto"/>
          <w:right w:val="single" w:sz="4" w:space="4" w:color="auto"/>
        </w:pBdr>
        <w:shd w:val="clear" w:color="auto" w:fill="D9E2F3" w:themeFill="accent1" w:themeFillTint="33"/>
        <w:rPr>
          <w:b/>
        </w:rPr>
      </w:pPr>
      <w:r w:rsidRPr="00BF2BF6">
        <w:rPr>
          <w:b/>
          <w:lang w:val="en"/>
        </w:rPr>
        <w:t>Interventions</w:t>
      </w:r>
    </w:p>
    <w:p w14:paraId="58857FDE" w14:textId="4B3DF0E8" w:rsidR="007D30D7" w:rsidRDefault="007D30D7" w:rsidP="00BF2BF6">
      <w:pPr>
        <w:pStyle w:val="Tablecell"/>
        <w:pBdr>
          <w:top w:val="single" w:sz="4" w:space="1" w:color="auto"/>
          <w:left w:val="single" w:sz="4" w:space="4" w:color="auto"/>
          <w:bottom w:val="single" w:sz="4" w:space="1" w:color="auto"/>
          <w:right w:val="single" w:sz="4" w:space="4" w:color="auto"/>
        </w:pBdr>
        <w:shd w:val="clear" w:color="auto" w:fill="D9E2F3" w:themeFill="accent1" w:themeFillTint="33"/>
        <w:ind w:left="709" w:hanging="709"/>
      </w:pPr>
      <w:r>
        <w:t>Q9</w:t>
      </w:r>
      <w:r>
        <w:tab/>
        <w:t>What lifestyle interventions are effective in preventing excessive weight gain</w:t>
      </w:r>
      <w:r w:rsidR="00180846">
        <w:t xml:space="preserve"> and other adverse outcomes</w:t>
      </w:r>
      <w:r>
        <w:t xml:space="preserve"> in pregnant women?</w:t>
      </w:r>
    </w:p>
    <w:p w14:paraId="6B938BF6" w14:textId="18F70B9F" w:rsidR="0054099C" w:rsidRPr="00BF2BF6" w:rsidRDefault="0054099C" w:rsidP="00BF2BF6">
      <w:pPr>
        <w:pStyle w:val="Tablecell"/>
        <w:pBdr>
          <w:top w:val="single" w:sz="4" w:space="1" w:color="auto"/>
          <w:left w:val="single" w:sz="4" w:space="4" w:color="auto"/>
          <w:bottom w:val="single" w:sz="4" w:space="1" w:color="auto"/>
          <w:right w:val="single" w:sz="4" w:space="4" w:color="auto"/>
        </w:pBdr>
        <w:shd w:val="clear" w:color="auto" w:fill="D9E2F3" w:themeFill="accent1" w:themeFillTint="33"/>
        <w:rPr>
          <w:b/>
        </w:rPr>
      </w:pPr>
      <w:r w:rsidRPr="00BF2BF6">
        <w:rPr>
          <w:b/>
          <w:lang w:val="en"/>
        </w:rPr>
        <w:t>Additional considerations</w:t>
      </w:r>
      <w:bookmarkEnd w:id="3"/>
    </w:p>
    <w:p w14:paraId="166D5E85" w14:textId="506E0E4A" w:rsidR="0054099C" w:rsidRDefault="00113C8F" w:rsidP="00BF2BF6">
      <w:pPr>
        <w:pStyle w:val="Tablecell"/>
        <w:pBdr>
          <w:top w:val="single" w:sz="4" w:space="1" w:color="auto"/>
          <w:left w:val="single" w:sz="4" w:space="4" w:color="auto"/>
          <w:bottom w:val="single" w:sz="4" w:space="1" w:color="auto"/>
          <w:right w:val="single" w:sz="4" w:space="4" w:color="auto"/>
        </w:pBdr>
        <w:shd w:val="clear" w:color="auto" w:fill="D9E2F3" w:themeFill="accent1" w:themeFillTint="33"/>
      </w:pPr>
      <w:r>
        <w:t>Q10</w:t>
      </w:r>
      <w:r w:rsidR="0054099C">
        <w:tab/>
      </w:r>
      <w:r w:rsidR="0054099C" w:rsidRPr="00193E53">
        <w:t xml:space="preserve">What are the additional </w:t>
      </w:r>
      <w:r w:rsidR="0054099C">
        <w:t>considerations for</w:t>
      </w:r>
      <w:r w:rsidR="0054099C" w:rsidRPr="00193E53">
        <w:t xml:space="preserve"> Aboriginal and Torres Strait Islander women? </w:t>
      </w:r>
    </w:p>
    <w:p w14:paraId="7CCFDB6C" w14:textId="5B647FEB" w:rsidR="0054099C" w:rsidRDefault="00113C8F" w:rsidP="00BF2BF6">
      <w:pPr>
        <w:pStyle w:val="Tablecell"/>
        <w:pBdr>
          <w:top w:val="single" w:sz="4" w:space="1" w:color="auto"/>
          <w:left w:val="single" w:sz="4" w:space="4" w:color="auto"/>
          <w:bottom w:val="single" w:sz="4" w:space="1" w:color="auto"/>
          <w:right w:val="single" w:sz="4" w:space="4" w:color="auto"/>
        </w:pBdr>
        <w:shd w:val="clear" w:color="auto" w:fill="D9E2F3" w:themeFill="accent1" w:themeFillTint="33"/>
      </w:pPr>
      <w:r>
        <w:t>Q11</w:t>
      </w:r>
      <w:r w:rsidR="0054099C">
        <w:tab/>
      </w:r>
      <w:r w:rsidR="0054099C" w:rsidRPr="00C241BA">
        <w:t>What are the additional considerations for</w:t>
      </w:r>
      <w:r w:rsidR="0054099C">
        <w:t xml:space="preserve"> migrant and refugee women</w:t>
      </w:r>
    </w:p>
    <w:p w14:paraId="30FBF402" w14:textId="7637DFAD" w:rsidR="000D04A0" w:rsidRDefault="0041497E" w:rsidP="00932C6D">
      <w:pPr>
        <w:pStyle w:val="TableName"/>
      </w:pPr>
      <w:bookmarkStart w:id="4" w:name="_Toc40956579"/>
      <w:r>
        <w:t xml:space="preserve">Mapping of </w:t>
      </w:r>
      <w:r w:rsidR="00F643F4">
        <w:t xml:space="preserve">searches to </w:t>
      </w:r>
      <w:r>
        <w:t>researc</w:t>
      </w:r>
      <w:r w:rsidR="00F643F4">
        <w:t>h questions and type</w:t>
      </w:r>
      <w:r>
        <w:t xml:space="preserve"> of review</w:t>
      </w:r>
      <w:bookmarkEnd w:id="4"/>
    </w:p>
    <w:tbl>
      <w:tblPr>
        <w:tblStyle w:val="TableGrid"/>
        <w:tblW w:w="0" w:type="auto"/>
        <w:tblInd w:w="-31"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E7E6E6" w:themeFill="background2"/>
        <w:tblLook w:val="04A0" w:firstRow="1" w:lastRow="0" w:firstColumn="1" w:lastColumn="0" w:noHBand="0" w:noVBand="1"/>
        <w:tblCaption w:val="Table 1: Table 1: Mapping of searches to research questions and type of review"/>
      </w:tblPr>
      <w:tblGrid>
        <w:gridCol w:w="1135"/>
        <w:gridCol w:w="1842"/>
        <w:gridCol w:w="4536"/>
        <w:gridCol w:w="1799"/>
      </w:tblGrid>
      <w:tr w:rsidR="00E44521" w:rsidRPr="00065FDE" w14:paraId="5F7BA560" w14:textId="600C5918" w:rsidTr="000411FD">
        <w:trPr>
          <w:tblHeader/>
        </w:trPr>
        <w:tc>
          <w:tcPr>
            <w:tcW w:w="1135" w:type="dxa"/>
            <w:shd w:val="clear" w:color="auto" w:fill="E7E6E6" w:themeFill="background2"/>
          </w:tcPr>
          <w:p w14:paraId="3B301E81" w14:textId="55744F3B" w:rsidR="00DC6671" w:rsidRPr="00065FDE" w:rsidRDefault="00DC6671" w:rsidP="000D04A0">
            <w:pPr>
              <w:pStyle w:val="TableRCTs"/>
              <w:rPr>
                <w:b/>
              </w:rPr>
            </w:pPr>
            <w:r>
              <w:rPr>
                <w:b/>
              </w:rPr>
              <w:t>Q</w:t>
            </w:r>
            <w:r w:rsidRPr="00065FDE">
              <w:rPr>
                <w:b/>
              </w:rPr>
              <w:t>uestion</w:t>
            </w:r>
          </w:p>
        </w:tc>
        <w:tc>
          <w:tcPr>
            <w:tcW w:w="1842" w:type="dxa"/>
            <w:shd w:val="clear" w:color="auto" w:fill="E7E6E6" w:themeFill="background2"/>
          </w:tcPr>
          <w:p w14:paraId="400F1C1F" w14:textId="3DF322BA" w:rsidR="00DC6671" w:rsidRPr="00065FDE" w:rsidRDefault="00DC6671" w:rsidP="000D04A0">
            <w:pPr>
              <w:pStyle w:val="TableRCTs"/>
              <w:rPr>
                <w:b/>
              </w:rPr>
            </w:pPr>
            <w:r w:rsidRPr="00065FDE">
              <w:rPr>
                <w:b/>
              </w:rPr>
              <w:t>Search</w:t>
            </w:r>
          </w:p>
        </w:tc>
        <w:tc>
          <w:tcPr>
            <w:tcW w:w="4536" w:type="dxa"/>
            <w:shd w:val="clear" w:color="auto" w:fill="E7E6E6" w:themeFill="background2"/>
          </w:tcPr>
          <w:p w14:paraId="1EB6A243" w14:textId="671637FD" w:rsidR="00DC6671" w:rsidRPr="00065FDE" w:rsidRDefault="00DC6671" w:rsidP="000D04A0">
            <w:pPr>
              <w:pStyle w:val="TableRCTs"/>
              <w:rPr>
                <w:b/>
              </w:rPr>
            </w:pPr>
            <w:r w:rsidRPr="00065FDE">
              <w:rPr>
                <w:b/>
              </w:rPr>
              <w:t>Types of studies included</w:t>
            </w:r>
          </w:p>
        </w:tc>
        <w:tc>
          <w:tcPr>
            <w:tcW w:w="1799" w:type="dxa"/>
            <w:shd w:val="clear" w:color="auto" w:fill="E7E6E6" w:themeFill="background2"/>
          </w:tcPr>
          <w:p w14:paraId="54C2D26C" w14:textId="181D0171" w:rsidR="00DC6671" w:rsidRPr="00065FDE" w:rsidRDefault="00DC6671" w:rsidP="000D04A0">
            <w:pPr>
              <w:pStyle w:val="TableRCTs"/>
              <w:rPr>
                <w:b/>
              </w:rPr>
            </w:pPr>
            <w:r>
              <w:rPr>
                <w:b/>
              </w:rPr>
              <w:t>Review type</w:t>
            </w:r>
          </w:p>
        </w:tc>
      </w:tr>
      <w:tr w:rsidR="00E44521" w14:paraId="78A89D1D" w14:textId="510F57DE" w:rsidTr="000411FD">
        <w:tc>
          <w:tcPr>
            <w:tcW w:w="1135" w:type="dxa"/>
            <w:shd w:val="clear" w:color="auto" w:fill="E7E6E6" w:themeFill="background2"/>
          </w:tcPr>
          <w:p w14:paraId="25844731" w14:textId="4D395AFC" w:rsidR="00DC6671" w:rsidRDefault="00DC6671" w:rsidP="000D04A0">
            <w:pPr>
              <w:pStyle w:val="TableRCTs"/>
            </w:pPr>
            <w:r>
              <w:t>Question 1</w:t>
            </w:r>
          </w:p>
        </w:tc>
        <w:tc>
          <w:tcPr>
            <w:tcW w:w="1842" w:type="dxa"/>
            <w:shd w:val="clear" w:color="auto" w:fill="E7E6E6" w:themeFill="background2"/>
          </w:tcPr>
          <w:p w14:paraId="5EABEB2E" w14:textId="032479F0" w:rsidR="00DC6671" w:rsidRDefault="00DC6671" w:rsidP="000D04A0">
            <w:pPr>
              <w:pStyle w:val="TableRCTs"/>
            </w:pPr>
            <w:r>
              <w:t>Diet and pregnancy</w:t>
            </w:r>
          </w:p>
        </w:tc>
        <w:tc>
          <w:tcPr>
            <w:tcW w:w="4536" w:type="dxa"/>
            <w:shd w:val="clear" w:color="auto" w:fill="E7E6E6" w:themeFill="background2"/>
          </w:tcPr>
          <w:p w14:paraId="046A2F63" w14:textId="51E49A2D" w:rsidR="00DC6671" w:rsidRDefault="00DC6671" w:rsidP="000D04A0">
            <w:pPr>
              <w:pStyle w:val="TableRCTs"/>
            </w:pPr>
            <w:r>
              <w:t>Systematic reviews, RCTs, observational studies</w:t>
            </w:r>
          </w:p>
        </w:tc>
        <w:tc>
          <w:tcPr>
            <w:tcW w:w="1799" w:type="dxa"/>
            <w:shd w:val="clear" w:color="auto" w:fill="E7E6E6" w:themeFill="background2"/>
          </w:tcPr>
          <w:p w14:paraId="54AAC94C" w14:textId="08FF150F" w:rsidR="00DC6671" w:rsidRDefault="00DC6671" w:rsidP="000D04A0">
            <w:pPr>
              <w:pStyle w:val="TableRCTs"/>
            </w:pPr>
            <w:r>
              <w:t>Narrative review</w:t>
            </w:r>
          </w:p>
        </w:tc>
      </w:tr>
      <w:tr w:rsidR="00E44521" w14:paraId="017E5A0A" w14:textId="36F946CC" w:rsidTr="000411FD">
        <w:tc>
          <w:tcPr>
            <w:tcW w:w="1135" w:type="dxa"/>
            <w:shd w:val="clear" w:color="auto" w:fill="E7E6E6" w:themeFill="background2"/>
          </w:tcPr>
          <w:p w14:paraId="77A04B8E" w14:textId="7D8A0A85" w:rsidR="00DC6671" w:rsidRDefault="00DC6671" w:rsidP="000D04A0">
            <w:pPr>
              <w:pStyle w:val="TableRCTs"/>
            </w:pPr>
            <w:r>
              <w:t>Question 2</w:t>
            </w:r>
          </w:p>
        </w:tc>
        <w:tc>
          <w:tcPr>
            <w:tcW w:w="1842" w:type="dxa"/>
            <w:shd w:val="clear" w:color="auto" w:fill="E7E6E6" w:themeFill="background2"/>
          </w:tcPr>
          <w:p w14:paraId="5B7F87B0" w14:textId="33C27F5C" w:rsidR="00DC6671" w:rsidRDefault="00DC6671" w:rsidP="000D04A0">
            <w:pPr>
              <w:pStyle w:val="TableRCTs"/>
            </w:pPr>
            <w:r>
              <w:t>Diet and pregnancy</w:t>
            </w:r>
          </w:p>
        </w:tc>
        <w:tc>
          <w:tcPr>
            <w:tcW w:w="4536" w:type="dxa"/>
            <w:shd w:val="clear" w:color="auto" w:fill="E7E6E6" w:themeFill="background2"/>
          </w:tcPr>
          <w:p w14:paraId="46854394" w14:textId="1CCA0B8C" w:rsidR="00DC6671" w:rsidRDefault="00DC6671" w:rsidP="000D04A0">
            <w:pPr>
              <w:pStyle w:val="TableRCTs"/>
            </w:pPr>
            <w:r>
              <w:t>Systematic reviews, RCTs, observational studies</w:t>
            </w:r>
          </w:p>
        </w:tc>
        <w:tc>
          <w:tcPr>
            <w:tcW w:w="1799" w:type="dxa"/>
            <w:shd w:val="clear" w:color="auto" w:fill="E7E6E6" w:themeFill="background2"/>
          </w:tcPr>
          <w:p w14:paraId="141DBFF4" w14:textId="046E4786" w:rsidR="00DC6671" w:rsidRDefault="00DC6671" w:rsidP="000D04A0">
            <w:pPr>
              <w:pStyle w:val="TableRCTs"/>
            </w:pPr>
            <w:r>
              <w:t>Narrative review</w:t>
            </w:r>
          </w:p>
        </w:tc>
      </w:tr>
      <w:tr w:rsidR="00E44521" w14:paraId="65F86B56" w14:textId="54599DD3" w:rsidTr="000411FD">
        <w:tc>
          <w:tcPr>
            <w:tcW w:w="1135" w:type="dxa"/>
            <w:vMerge w:val="restart"/>
            <w:shd w:val="clear" w:color="auto" w:fill="E7E6E6" w:themeFill="background2"/>
          </w:tcPr>
          <w:p w14:paraId="0422E463" w14:textId="29A784D6" w:rsidR="00DC6671" w:rsidRDefault="00DC6671" w:rsidP="000D04A0">
            <w:pPr>
              <w:pStyle w:val="TableRCTs"/>
            </w:pPr>
            <w:r>
              <w:t>Question 3</w:t>
            </w:r>
          </w:p>
        </w:tc>
        <w:tc>
          <w:tcPr>
            <w:tcW w:w="1842" w:type="dxa"/>
            <w:shd w:val="clear" w:color="auto" w:fill="E7E6E6" w:themeFill="background2"/>
          </w:tcPr>
          <w:p w14:paraId="49A069F4" w14:textId="1A9FC8BB" w:rsidR="00DC6671" w:rsidRDefault="00DC6671" w:rsidP="000D04A0">
            <w:pPr>
              <w:pStyle w:val="TableRCTs"/>
            </w:pPr>
            <w:r>
              <w:t>Folic acid</w:t>
            </w:r>
          </w:p>
        </w:tc>
        <w:tc>
          <w:tcPr>
            <w:tcW w:w="4536" w:type="dxa"/>
            <w:shd w:val="clear" w:color="auto" w:fill="E7E6E6" w:themeFill="background2"/>
          </w:tcPr>
          <w:p w14:paraId="2A0D9420" w14:textId="41F249F4" w:rsidR="00DC6671" w:rsidRDefault="00725D89" w:rsidP="000D04A0">
            <w:pPr>
              <w:pStyle w:val="TableRCTs"/>
            </w:pPr>
            <w:r>
              <w:t xml:space="preserve">Systematic reviews, RCTs, </w:t>
            </w:r>
            <w:r w:rsidR="00C74ECD">
              <w:t xml:space="preserve">Australian </w:t>
            </w:r>
            <w:r>
              <w:t>observational studies</w:t>
            </w:r>
          </w:p>
        </w:tc>
        <w:tc>
          <w:tcPr>
            <w:tcW w:w="1799" w:type="dxa"/>
            <w:shd w:val="clear" w:color="auto" w:fill="E7E6E6" w:themeFill="background2"/>
          </w:tcPr>
          <w:p w14:paraId="0D088B9C" w14:textId="60614595" w:rsidR="00DC6671" w:rsidRDefault="00DC6671" w:rsidP="000D04A0">
            <w:pPr>
              <w:pStyle w:val="TableRCTs"/>
            </w:pPr>
            <w:r>
              <w:t>Narrative review</w:t>
            </w:r>
          </w:p>
        </w:tc>
      </w:tr>
      <w:tr w:rsidR="00E44521" w14:paraId="0AA65214" w14:textId="1BE09EFD" w:rsidTr="000411FD">
        <w:tc>
          <w:tcPr>
            <w:tcW w:w="1135" w:type="dxa"/>
            <w:vMerge/>
            <w:shd w:val="clear" w:color="auto" w:fill="E7E6E6" w:themeFill="background2"/>
          </w:tcPr>
          <w:p w14:paraId="063AA8AC" w14:textId="77777777" w:rsidR="00DC6671" w:rsidRDefault="00DC6671" w:rsidP="000D04A0">
            <w:pPr>
              <w:pStyle w:val="TableRCTs"/>
            </w:pPr>
          </w:p>
        </w:tc>
        <w:tc>
          <w:tcPr>
            <w:tcW w:w="1842" w:type="dxa"/>
            <w:shd w:val="clear" w:color="auto" w:fill="E7E6E6" w:themeFill="background2"/>
          </w:tcPr>
          <w:p w14:paraId="13658D94" w14:textId="5CFCDF49" w:rsidR="00DC6671" w:rsidRDefault="00DC6671" w:rsidP="000D04A0">
            <w:pPr>
              <w:pStyle w:val="TableRCTs"/>
            </w:pPr>
            <w:r>
              <w:t>B</w:t>
            </w:r>
            <w:r w:rsidR="00D07346">
              <w:t xml:space="preserve"> vitamins</w:t>
            </w:r>
          </w:p>
        </w:tc>
        <w:tc>
          <w:tcPr>
            <w:tcW w:w="4536" w:type="dxa"/>
            <w:shd w:val="clear" w:color="auto" w:fill="E7E6E6" w:themeFill="background2"/>
          </w:tcPr>
          <w:p w14:paraId="39F517FF" w14:textId="73A61BC3" w:rsidR="00DC6671" w:rsidRDefault="00725D89" w:rsidP="000D04A0">
            <w:pPr>
              <w:pStyle w:val="TableRCTs"/>
            </w:pPr>
            <w:r>
              <w:t xml:space="preserve">Systematic reviews, RCTs, </w:t>
            </w:r>
            <w:r w:rsidR="00C74ECD">
              <w:t xml:space="preserve">Australian </w:t>
            </w:r>
            <w:r>
              <w:t>observational studies</w:t>
            </w:r>
          </w:p>
        </w:tc>
        <w:tc>
          <w:tcPr>
            <w:tcW w:w="1799" w:type="dxa"/>
            <w:shd w:val="clear" w:color="auto" w:fill="E7E6E6" w:themeFill="background2"/>
          </w:tcPr>
          <w:p w14:paraId="1340160C" w14:textId="3065D3ED" w:rsidR="00DC6671" w:rsidRDefault="00DC6671" w:rsidP="000D04A0">
            <w:pPr>
              <w:pStyle w:val="TableRCTs"/>
            </w:pPr>
            <w:r>
              <w:t>Narrative review</w:t>
            </w:r>
          </w:p>
        </w:tc>
      </w:tr>
      <w:tr w:rsidR="00E44521" w14:paraId="3EA49AA1" w14:textId="1C9A7E70" w:rsidTr="000411FD">
        <w:tc>
          <w:tcPr>
            <w:tcW w:w="1135" w:type="dxa"/>
            <w:vMerge/>
            <w:shd w:val="clear" w:color="auto" w:fill="E7E6E6" w:themeFill="background2"/>
          </w:tcPr>
          <w:p w14:paraId="75FFA77B" w14:textId="77777777" w:rsidR="00DC6671" w:rsidRDefault="00DC6671" w:rsidP="000D04A0">
            <w:pPr>
              <w:pStyle w:val="TableRCTs"/>
            </w:pPr>
          </w:p>
        </w:tc>
        <w:tc>
          <w:tcPr>
            <w:tcW w:w="1842" w:type="dxa"/>
            <w:shd w:val="clear" w:color="auto" w:fill="E7E6E6" w:themeFill="background2"/>
          </w:tcPr>
          <w:p w14:paraId="6BC8FEC2" w14:textId="2C3CD6ED" w:rsidR="00DC6671" w:rsidRDefault="00DC6671" w:rsidP="000D04A0">
            <w:pPr>
              <w:pStyle w:val="TableRCTs"/>
            </w:pPr>
            <w:r>
              <w:t>Vitamin C</w:t>
            </w:r>
          </w:p>
        </w:tc>
        <w:tc>
          <w:tcPr>
            <w:tcW w:w="4536" w:type="dxa"/>
            <w:shd w:val="clear" w:color="auto" w:fill="E7E6E6" w:themeFill="background2"/>
          </w:tcPr>
          <w:p w14:paraId="18E25A08" w14:textId="29391586" w:rsidR="00DC6671" w:rsidRDefault="00725D89" w:rsidP="000D04A0">
            <w:pPr>
              <w:pStyle w:val="TableRCTs"/>
            </w:pPr>
            <w:r>
              <w:t xml:space="preserve">Systematic reviews, RCTs, </w:t>
            </w:r>
            <w:r w:rsidR="00C74ECD">
              <w:t xml:space="preserve">Australian </w:t>
            </w:r>
            <w:r>
              <w:t>observational studies</w:t>
            </w:r>
          </w:p>
        </w:tc>
        <w:tc>
          <w:tcPr>
            <w:tcW w:w="1799" w:type="dxa"/>
            <w:shd w:val="clear" w:color="auto" w:fill="E7E6E6" w:themeFill="background2"/>
          </w:tcPr>
          <w:p w14:paraId="6DF14B60" w14:textId="116A5991" w:rsidR="00DC6671" w:rsidRDefault="00DC6671" w:rsidP="000D04A0">
            <w:pPr>
              <w:pStyle w:val="TableRCTs"/>
            </w:pPr>
            <w:r>
              <w:t>Narrative review</w:t>
            </w:r>
          </w:p>
        </w:tc>
      </w:tr>
      <w:tr w:rsidR="00E44521" w14:paraId="321D61C7" w14:textId="5CE5A705" w:rsidTr="000411FD">
        <w:tc>
          <w:tcPr>
            <w:tcW w:w="1135" w:type="dxa"/>
            <w:vMerge/>
            <w:shd w:val="clear" w:color="auto" w:fill="E7E6E6" w:themeFill="background2"/>
          </w:tcPr>
          <w:p w14:paraId="4BCCF565" w14:textId="77777777" w:rsidR="00DC6671" w:rsidRDefault="00DC6671" w:rsidP="000D04A0">
            <w:pPr>
              <w:pStyle w:val="TableRCTs"/>
            </w:pPr>
          </w:p>
        </w:tc>
        <w:tc>
          <w:tcPr>
            <w:tcW w:w="1842" w:type="dxa"/>
            <w:shd w:val="clear" w:color="auto" w:fill="E7E6E6" w:themeFill="background2"/>
          </w:tcPr>
          <w:p w14:paraId="10EEF48B" w14:textId="5A6EE2DD" w:rsidR="00DC6671" w:rsidRDefault="00DC6671" w:rsidP="000D04A0">
            <w:pPr>
              <w:pStyle w:val="TableRCTs"/>
            </w:pPr>
            <w:r>
              <w:t>Vitamin E</w:t>
            </w:r>
          </w:p>
        </w:tc>
        <w:tc>
          <w:tcPr>
            <w:tcW w:w="4536" w:type="dxa"/>
            <w:shd w:val="clear" w:color="auto" w:fill="E7E6E6" w:themeFill="background2"/>
          </w:tcPr>
          <w:p w14:paraId="3A282B99" w14:textId="75B053B5" w:rsidR="00DC6671" w:rsidRDefault="00725D89" w:rsidP="000D04A0">
            <w:pPr>
              <w:pStyle w:val="TableRCTs"/>
            </w:pPr>
            <w:r>
              <w:t xml:space="preserve">Systematic reviews, RCTs, </w:t>
            </w:r>
            <w:r w:rsidR="00C74ECD">
              <w:t xml:space="preserve">Australian </w:t>
            </w:r>
            <w:r>
              <w:t>observational studies</w:t>
            </w:r>
          </w:p>
        </w:tc>
        <w:tc>
          <w:tcPr>
            <w:tcW w:w="1799" w:type="dxa"/>
            <w:shd w:val="clear" w:color="auto" w:fill="E7E6E6" w:themeFill="background2"/>
          </w:tcPr>
          <w:p w14:paraId="71456279" w14:textId="3E73F257" w:rsidR="00DC6671" w:rsidRDefault="00DC6671" w:rsidP="000D04A0">
            <w:pPr>
              <w:pStyle w:val="TableRCTs"/>
            </w:pPr>
            <w:r>
              <w:t>Narrative review</w:t>
            </w:r>
          </w:p>
        </w:tc>
      </w:tr>
      <w:tr w:rsidR="00E44521" w14:paraId="6C077F75" w14:textId="0DDFBF3C" w:rsidTr="000411FD">
        <w:tc>
          <w:tcPr>
            <w:tcW w:w="1135" w:type="dxa"/>
            <w:vMerge/>
            <w:shd w:val="clear" w:color="auto" w:fill="E7E6E6" w:themeFill="background2"/>
          </w:tcPr>
          <w:p w14:paraId="3655A92D" w14:textId="77777777" w:rsidR="00DC6671" w:rsidRDefault="00DC6671" w:rsidP="000D04A0">
            <w:pPr>
              <w:pStyle w:val="TableRCTs"/>
            </w:pPr>
          </w:p>
        </w:tc>
        <w:tc>
          <w:tcPr>
            <w:tcW w:w="1842" w:type="dxa"/>
            <w:shd w:val="clear" w:color="auto" w:fill="E7E6E6" w:themeFill="background2"/>
          </w:tcPr>
          <w:p w14:paraId="0F47EF8E" w14:textId="43E8C5B2" w:rsidR="00DC6671" w:rsidRDefault="00DC6671" w:rsidP="000D04A0">
            <w:pPr>
              <w:pStyle w:val="TableRCTs"/>
            </w:pPr>
            <w:r>
              <w:t>Vitamin A</w:t>
            </w:r>
          </w:p>
        </w:tc>
        <w:tc>
          <w:tcPr>
            <w:tcW w:w="4536" w:type="dxa"/>
            <w:shd w:val="clear" w:color="auto" w:fill="E7E6E6" w:themeFill="background2"/>
          </w:tcPr>
          <w:p w14:paraId="55BDC3A5" w14:textId="3A70F9CE" w:rsidR="00DC6671" w:rsidRDefault="00725D89" w:rsidP="000D04A0">
            <w:pPr>
              <w:pStyle w:val="TableRCTs"/>
            </w:pPr>
            <w:r>
              <w:t xml:space="preserve">Systematic reviews, RCTs, </w:t>
            </w:r>
            <w:r w:rsidR="00C74ECD">
              <w:t xml:space="preserve">Australian </w:t>
            </w:r>
            <w:r>
              <w:t>observational studies</w:t>
            </w:r>
          </w:p>
        </w:tc>
        <w:tc>
          <w:tcPr>
            <w:tcW w:w="1799" w:type="dxa"/>
            <w:shd w:val="clear" w:color="auto" w:fill="E7E6E6" w:themeFill="background2"/>
          </w:tcPr>
          <w:p w14:paraId="5BB81D43" w14:textId="43A8F343" w:rsidR="00DC6671" w:rsidRDefault="00DC6671" w:rsidP="000D04A0">
            <w:pPr>
              <w:pStyle w:val="TableRCTs"/>
            </w:pPr>
            <w:r>
              <w:t>Narrative review</w:t>
            </w:r>
          </w:p>
        </w:tc>
      </w:tr>
      <w:tr w:rsidR="00E44521" w14:paraId="4D50D979" w14:textId="41478395" w:rsidTr="000411FD">
        <w:tc>
          <w:tcPr>
            <w:tcW w:w="1135" w:type="dxa"/>
            <w:vMerge/>
            <w:shd w:val="clear" w:color="auto" w:fill="E7E6E6" w:themeFill="background2"/>
          </w:tcPr>
          <w:p w14:paraId="76B1A8A2" w14:textId="77777777" w:rsidR="00DC6671" w:rsidRDefault="00DC6671" w:rsidP="000D04A0">
            <w:pPr>
              <w:pStyle w:val="TableRCTs"/>
            </w:pPr>
          </w:p>
        </w:tc>
        <w:tc>
          <w:tcPr>
            <w:tcW w:w="1842" w:type="dxa"/>
            <w:shd w:val="clear" w:color="auto" w:fill="E7E6E6" w:themeFill="background2"/>
          </w:tcPr>
          <w:p w14:paraId="189F35E1" w14:textId="112DB9F9" w:rsidR="00DC6671" w:rsidRDefault="00DC6671" w:rsidP="00D07346">
            <w:pPr>
              <w:pStyle w:val="TableRCTs"/>
            </w:pPr>
            <w:r>
              <w:t>Multi</w:t>
            </w:r>
            <w:r w:rsidR="00D07346">
              <w:t>ple micronutrients</w:t>
            </w:r>
          </w:p>
        </w:tc>
        <w:tc>
          <w:tcPr>
            <w:tcW w:w="4536" w:type="dxa"/>
            <w:shd w:val="clear" w:color="auto" w:fill="E7E6E6" w:themeFill="background2"/>
          </w:tcPr>
          <w:p w14:paraId="2EE2C94A" w14:textId="6082A9EF" w:rsidR="00DC6671" w:rsidRDefault="00725D89" w:rsidP="000D04A0">
            <w:pPr>
              <w:pStyle w:val="TableRCTs"/>
            </w:pPr>
            <w:r>
              <w:t xml:space="preserve">Systematic reviews, RCTs, </w:t>
            </w:r>
            <w:r w:rsidR="00C74ECD">
              <w:t xml:space="preserve">Australian </w:t>
            </w:r>
            <w:r>
              <w:t>observational studies</w:t>
            </w:r>
          </w:p>
        </w:tc>
        <w:tc>
          <w:tcPr>
            <w:tcW w:w="1799" w:type="dxa"/>
            <w:shd w:val="clear" w:color="auto" w:fill="E7E6E6" w:themeFill="background2"/>
          </w:tcPr>
          <w:p w14:paraId="6F8FC8B6" w14:textId="34777463" w:rsidR="00DC6671" w:rsidRDefault="00DC6671" w:rsidP="000D04A0">
            <w:pPr>
              <w:pStyle w:val="TableRCTs"/>
            </w:pPr>
            <w:r>
              <w:t>Narrative review</w:t>
            </w:r>
          </w:p>
        </w:tc>
      </w:tr>
      <w:tr w:rsidR="00E44521" w14:paraId="7B0D2F9E" w14:textId="7A13E94C" w:rsidTr="000411FD">
        <w:tc>
          <w:tcPr>
            <w:tcW w:w="1135" w:type="dxa"/>
            <w:vMerge/>
            <w:shd w:val="clear" w:color="auto" w:fill="E7E6E6" w:themeFill="background2"/>
          </w:tcPr>
          <w:p w14:paraId="31B3DCA3" w14:textId="77777777" w:rsidR="00DC6671" w:rsidRDefault="00DC6671" w:rsidP="000D04A0">
            <w:pPr>
              <w:pStyle w:val="TableRCTs"/>
            </w:pPr>
          </w:p>
        </w:tc>
        <w:tc>
          <w:tcPr>
            <w:tcW w:w="1842" w:type="dxa"/>
            <w:shd w:val="clear" w:color="auto" w:fill="E7E6E6" w:themeFill="background2"/>
          </w:tcPr>
          <w:p w14:paraId="5C241F59" w14:textId="7D627838" w:rsidR="00DC6671" w:rsidRDefault="00DC6671" w:rsidP="000D04A0">
            <w:pPr>
              <w:pStyle w:val="TableRCTs"/>
            </w:pPr>
            <w:r>
              <w:t xml:space="preserve">Iron </w:t>
            </w:r>
          </w:p>
        </w:tc>
        <w:tc>
          <w:tcPr>
            <w:tcW w:w="4536" w:type="dxa"/>
            <w:shd w:val="clear" w:color="auto" w:fill="E7E6E6" w:themeFill="background2"/>
          </w:tcPr>
          <w:p w14:paraId="70D373C5" w14:textId="779E2108" w:rsidR="00DC6671" w:rsidRDefault="00725D89" w:rsidP="000D04A0">
            <w:pPr>
              <w:pStyle w:val="TableRCTs"/>
            </w:pPr>
            <w:r>
              <w:t xml:space="preserve">Systematic reviews, RCTs, </w:t>
            </w:r>
            <w:r w:rsidR="00C74ECD">
              <w:t xml:space="preserve">Australian </w:t>
            </w:r>
            <w:r>
              <w:t>observational studies</w:t>
            </w:r>
          </w:p>
        </w:tc>
        <w:tc>
          <w:tcPr>
            <w:tcW w:w="1799" w:type="dxa"/>
            <w:shd w:val="clear" w:color="auto" w:fill="E7E6E6" w:themeFill="background2"/>
          </w:tcPr>
          <w:p w14:paraId="68E9FA20" w14:textId="72FD0D3E" w:rsidR="00DC6671" w:rsidRDefault="00DC6671" w:rsidP="000D04A0">
            <w:pPr>
              <w:pStyle w:val="TableRCTs"/>
            </w:pPr>
            <w:r>
              <w:t>Narrative review</w:t>
            </w:r>
          </w:p>
        </w:tc>
      </w:tr>
      <w:tr w:rsidR="00E44521" w14:paraId="62A9B2CB" w14:textId="732D7EA8" w:rsidTr="000411FD">
        <w:tc>
          <w:tcPr>
            <w:tcW w:w="1135" w:type="dxa"/>
            <w:vMerge/>
            <w:shd w:val="clear" w:color="auto" w:fill="E7E6E6" w:themeFill="background2"/>
          </w:tcPr>
          <w:p w14:paraId="1A3CAE96" w14:textId="77777777" w:rsidR="00DC6671" w:rsidRDefault="00DC6671" w:rsidP="000D04A0">
            <w:pPr>
              <w:pStyle w:val="TableRCTs"/>
            </w:pPr>
          </w:p>
        </w:tc>
        <w:tc>
          <w:tcPr>
            <w:tcW w:w="1842" w:type="dxa"/>
            <w:shd w:val="clear" w:color="auto" w:fill="E7E6E6" w:themeFill="background2"/>
          </w:tcPr>
          <w:p w14:paraId="25027F3E" w14:textId="33FBDA75" w:rsidR="00DC6671" w:rsidRDefault="00DC6671" w:rsidP="000D04A0">
            <w:pPr>
              <w:pStyle w:val="TableRCTs"/>
            </w:pPr>
            <w:r>
              <w:t>Calcium</w:t>
            </w:r>
          </w:p>
        </w:tc>
        <w:tc>
          <w:tcPr>
            <w:tcW w:w="4536" w:type="dxa"/>
            <w:shd w:val="clear" w:color="auto" w:fill="E7E6E6" w:themeFill="background2"/>
          </w:tcPr>
          <w:p w14:paraId="6BD843B0" w14:textId="74D8299C" w:rsidR="00DC6671" w:rsidRDefault="00725D89" w:rsidP="000D04A0">
            <w:pPr>
              <w:pStyle w:val="TableRCTs"/>
            </w:pPr>
            <w:r>
              <w:t xml:space="preserve">Systematic reviews, RCTs, </w:t>
            </w:r>
            <w:r w:rsidR="00C74ECD">
              <w:t xml:space="preserve">Australian </w:t>
            </w:r>
            <w:r>
              <w:t>observational studies</w:t>
            </w:r>
          </w:p>
        </w:tc>
        <w:tc>
          <w:tcPr>
            <w:tcW w:w="1799" w:type="dxa"/>
            <w:shd w:val="clear" w:color="auto" w:fill="E7E6E6" w:themeFill="background2"/>
          </w:tcPr>
          <w:p w14:paraId="3360D57D" w14:textId="1FB98EAB" w:rsidR="00DC6671" w:rsidRDefault="00DC6671" w:rsidP="000D04A0">
            <w:pPr>
              <w:pStyle w:val="TableRCTs"/>
            </w:pPr>
            <w:r>
              <w:t>Narrative review</w:t>
            </w:r>
          </w:p>
        </w:tc>
      </w:tr>
      <w:tr w:rsidR="00E44521" w14:paraId="4EEDD3F7" w14:textId="24EAE9F7" w:rsidTr="000411FD">
        <w:trPr>
          <w:trHeight w:val="267"/>
        </w:trPr>
        <w:tc>
          <w:tcPr>
            <w:tcW w:w="1135" w:type="dxa"/>
            <w:vMerge/>
            <w:shd w:val="clear" w:color="auto" w:fill="E7E6E6" w:themeFill="background2"/>
          </w:tcPr>
          <w:p w14:paraId="233CF954" w14:textId="77777777" w:rsidR="00DC6671" w:rsidRDefault="00DC6671" w:rsidP="000D04A0">
            <w:pPr>
              <w:pStyle w:val="TableRCTs"/>
            </w:pPr>
          </w:p>
        </w:tc>
        <w:tc>
          <w:tcPr>
            <w:tcW w:w="1842" w:type="dxa"/>
            <w:shd w:val="clear" w:color="auto" w:fill="E7E6E6" w:themeFill="background2"/>
          </w:tcPr>
          <w:p w14:paraId="7535CE59" w14:textId="3FF7E5A4" w:rsidR="00DC6671" w:rsidRDefault="0039170F" w:rsidP="000D04A0">
            <w:pPr>
              <w:pStyle w:val="TableRCTs"/>
            </w:pPr>
            <w:r>
              <w:t>I</w:t>
            </w:r>
            <w:r w:rsidR="00DC6671">
              <w:t>odine</w:t>
            </w:r>
          </w:p>
        </w:tc>
        <w:tc>
          <w:tcPr>
            <w:tcW w:w="4536" w:type="dxa"/>
            <w:shd w:val="clear" w:color="auto" w:fill="E7E6E6" w:themeFill="background2"/>
          </w:tcPr>
          <w:p w14:paraId="2C3A2D6F" w14:textId="6EAD2066" w:rsidR="00DC6671" w:rsidRDefault="00725D89" w:rsidP="000D04A0">
            <w:pPr>
              <w:pStyle w:val="TableRCTs"/>
            </w:pPr>
            <w:r>
              <w:t xml:space="preserve">Systematic reviews, RCTs, </w:t>
            </w:r>
            <w:r w:rsidR="00C74ECD">
              <w:t xml:space="preserve">Australian </w:t>
            </w:r>
            <w:r>
              <w:t>observational studies</w:t>
            </w:r>
          </w:p>
        </w:tc>
        <w:tc>
          <w:tcPr>
            <w:tcW w:w="1799" w:type="dxa"/>
            <w:shd w:val="clear" w:color="auto" w:fill="E7E6E6" w:themeFill="background2"/>
          </w:tcPr>
          <w:p w14:paraId="631E5C21" w14:textId="74733FBB" w:rsidR="00DC6671" w:rsidRDefault="00DC6671" w:rsidP="000D04A0">
            <w:pPr>
              <w:pStyle w:val="TableRCTs"/>
            </w:pPr>
            <w:r>
              <w:t>Narrative review</w:t>
            </w:r>
          </w:p>
        </w:tc>
      </w:tr>
      <w:tr w:rsidR="00E44521" w14:paraId="0175C616" w14:textId="1EC14F0F" w:rsidTr="000411FD">
        <w:tc>
          <w:tcPr>
            <w:tcW w:w="1135" w:type="dxa"/>
            <w:vMerge/>
            <w:shd w:val="clear" w:color="auto" w:fill="E7E6E6" w:themeFill="background2"/>
          </w:tcPr>
          <w:p w14:paraId="14E98000" w14:textId="77777777" w:rsidR="00DC6671" w:rsidRDefault="00DC6671" w:rsidP="000D04A0">
            <w:pPr>
              <w:pStyle w:val="TableRCTs"/>
            </w:pPr>
          </w:p>
        </w:tc>
        <w:tc>
          <w:tcPr>
            <w:tcW w:w="1842" w:type="dxa"/>
            <w:shd w:val="clear" w:color="auto" w:fill="E7E6E6" w:themeFill="background2"/>
          </w:tcPr>
          <w:p w14:paraId="5CE04E99" w14:textId="5DB62D45" w:rsidR="00DC6671" w:rsidRDefault="00DC6671" w:rsidP="000D04A0">
            <w:pPr>
              <w:pStyle w:val="TableRCTs"/>
            </w:pPr>
            <w:r>
              <w:t>Zinc</w:t>
            </w:r>
          </w:p>
        </w:tc>
        <w:tc>
          <w:tcPr>
            <w:tcW w:w="4536" w:type="dxa"/>
            <w:shd w:val="clear" w:color="auto" w:fill="E7E6E6" w:themeFill="background2"/>
          </w:tcPr>
          <w:p w14:paraId="2434322E" w14:textId="67A3EF6A" w:rsidR="00DC6671" w:rsidRDefault="00725D89" w:rsidP="000D04A0">
            <w:pPr>
              <w:pStyle w:val="TableRCTs"/>
            </w:pPr>
            <w:r>
              <w:t xml:space="preserve">Systematic reviews, RCTs, </w:t>
            </w:r>
            <w:r w:rsidR="007B73E5">
              <w:t xml:space="preserve">Australian </w:t>
            </w:r>
            <w:r>
              <w:t>observational studies</w:t>
            </w:r>
          </w:p>
        </w:tc>
        <w:tc>
          <w:tcPr>
            <w:tcW w:w="1799" w:type="dxa"/>
            <w:shd w:val="clear" w:color="auto" w:fill="E7E6E6" w:themeFill="background2"/>
          </w:tcPr>
          <w:p w14:paraId="7902A998" w14:textId="6C343EFD" w:rsidR="00DC6671" w:rsidRDefault="00DC6671" w:rsidP="000D04A0">
            <w:pPr>
              <w:pStyle w:val="TableRCTs"/>
            </w:pPr>
            <w:r>
              <w:t>Narrative review</w:t>
            </w:r>
          </w:p>
        </w:tc>
      </w:tr>
      <w:tr w:rsidR="00E44521" w14:paraId="6AFE2338" w14:textId="7631206E" w:rsidTr="000411FD">
        <w:tc>
          <w:tcPr>
            <w:tcW w:w="1135" w:type="dxa"/>
            <w:vMerge/>
            <w:shd w:val="clear" w:color="auto" w:fill="E7E6E6" w:themeFill="background2"/>
          </w:tcPr>
          <w:p w14:paraId="1E3CF663" w14:textId="77777777" w:rsidR="00DC6671" w:rsidRDefault="00DC6671" w:rsidP="000D04A0">
            <w:pPr>
              <w:pStyle w:val="TableRCTs"/>
            </w:pPr>
          </w:p>
        </w:tc>
        <w:tc>
          <w:tcPr>
            <w:tcW w:w="1842" w:type="dxa"/>
            <w:shd w:val="clear" w:color="auto" w:fill="E7E6E6" w:themeFill="background2"/>
          </w:tcPr>
          <w:p w14:paraId="23C4F6E1" w14:textId="6DE32FC5" w:rsidR="00DC6671" w:rsidRDefault="00DC6671" w:rsidP="00E16418">
            <w:pPr>
              <w:pStyle w:val="TableRCTs"/>
              <w:keepNext/>
              <w:keepLines/>
            </w:pPr>
            <w:r>
              <w:t xml:space="preserve">Magnesium </w:t>
            </w:r>
          </w:p>
        </w:tc>
        <w:tc>
          <w:tcPr>
            <w:tcW w:w="4536" w:type="dxa"/>
            <w:shd w:val="clear" w:color="auto" w:fill="E7E6E6" w:themeFill="background2"/>
          </w:tcPr>
          <w:p w14:paraId="563FDC95" w14:textId="6DF8EFF0" w:rsidR="00DC6671" w:rsidRDefault="00725D89" w:rsidP="00E16418">
            <w:pPr>
              <w:pStyle w:val="TableRCTs"/>
              <w:keepNext/>
              <w:keepLines/>
            </w:pPr>
            <w:r>
              <w:t xml:space="preserve">Systematic reviews, RCTs, </w:t>
            </w:r>
            <w:r w:rsidR="007B73E5">
              <w:t xml:space="preserve">Australian </w:t>
            </w:r>
            <w:r>
              <w:t>observational studies</w:t>
            </w:r>
          </w:p>
        </w:tc>
        <w:tc>
          <w:tcPr>
            <w:tcW w:w="1799" w:type="dxa"/>
            <w:shd w:val="clear" w:color="auto" w:fill="E7E6E6" w:themeFill="background2"/>
          </w:tcPr>
          <w:p w14:paraId="55B611AC" w14:textId="078ACF30" w:rsidR="00DC6671" w:rsidRDefault="00DC6671" w:rsidP="00E16418">
            <w:pPr>
              <w:pStyle w:val="TableRCTs"/>
              <w:keepNext/>
              <w:keepLines/>
            </w:pPr>
            <w:r>
              <w:t>Narrative review</w:t>
            </w:r>
          </w:p>
        </w:tc>
      </w:tr>
      <w:tr w:rsidR="00E44521" w14:paraId="25785857" w14:textId="44D0DB1C" w:rsidTr="000411FD">
        <w:tc>
          <w:tcPr>
            <w:tcW w:w="1135" w:type="dxa"/>
            <w:vMerge/>
            <w:shd w:val="clear" w:color="auto" w:fill="E7E6E6" w:themeFill="background2"/>
          </w:tcPr>
          <w:p w14:paraId="329A10D5" w14:textId="77777777" w:rsidR="00DC6671" w:rsidRDefault="00DC6671" w:rsidP="000D04A0">
            <w:pPr>
              <w:pStyle w:val="TableRCTs"/>
            </w:pPr>
          </w:p>
        </w:tc>
        <w:tc>
          <w:tcPr>
            <w:tcW w:w="1842" w:type="dxa"/>
            <w:shd w:val="clear" w:color="auto" w:fill="E7E6E6" w:themeFill="background2"/>
          </w:tcPr>
          <w:p w14:paraId="5B848E06" w14:textId="3FAC7EFE" w:rsidR="00DC6671" w:rsidRDefault="00DC6671" w:rsidP="000D04A0">
            <w:pPr>
              <w:pStyle w:val="TableRCTs"/>
            </w:pPr>
            <w:r>
              <w:t>Selenium</w:t>
            </w:r>
          </w:p>
        </w:tc>
        <w:tc>
          <w:tcPr>
            <w:tcW w:w="4536" w:type="dxa"/>
            <w:shd w:val="clear" w:color="auto" w:fill="E7E6E6" w:themeFill="background2"/>
          </w:tcPr>
          <w:p w14:paraId="0749636F" w14:textId="2DA21511" w:rsidR="00DC6671" w:rsidRDefault="00725D89" w:rsidP="000D04A0">
            <w:pPr>
              <w:pStyle w:val="TableRCTs"/>
            </w:pPr>
            <w:r>
              <w:t xml:space="preserve">Systematic reviews, RCTs, </w:t>
            </w:r>
            <w:r w:rsidR="007B73E5">
              <w:t xml:space="preserve">Australian </w:t>
            </w:r>
            <w:r>
              <w:t>observational studies</w:t>
            </w:r>
          </w:p>
        </w:tc>
        <w:tc>
          <w:tcPr>
            <w:tcW w:w="1799" w:type="dxa"/>
            <w:shd w:val="clear" w:color="auto" w:fill="E7E6E6" w:themeFill="background2"/>
          </w:tcPr>
          <w:p w14:paraId="1B72A308" w14:textId="7F08624E" w:rsidR="00DC6671" w:rsidRDefault="00DC6671" w:rsidP="000D04A0">
            <w:pPr>
              <w:pStyle w:val="TableRCTs"/>
            </w:pPr>
            <w:r>
              <w:t>Narrative review</w:t>
            </w:r>
          </w:p>
        </w:tc>
      </w:tr>
      <w:tr w:rsidR="00E44521" w14:paraId="09E6EAA2" w14:textId="77777777" w:rsidTr="000411FD">
        <w:tc>
          <w:tcPr>
            <w:tcW w:w="1135" w:type="dxa"/>
            <w:vMerge w:val="restart"/>
            <w:shd w:val="clear" w:color="auto" w:fill="E7E6E6" w:themeFill="background2"/>
          </w:tcPr>
          <w:p w14:paraId="30AD1CE9" w14:textId="2B53266A" w:rsidR="0039170F" w:rsidRDefault="0039170F" w:rsidP="00F643F4">
            <w:pPr>
              <w:pStyle w:val="TableRCTs"/>
              <w:keepNext/>
            </w:pPr>
            <w:r>
              <w:t>Question 4</w:t>
            </w:r>
          </w:p>
        </w:tc>
        <w:tc>
          <w:tcPr>
            <w:tcW w:w="1842" w:type="dxa"/>
            <w:shd w:val="clear" w:color="auto" w:fill="E7E6E6" w:themeFill="background2"/>
          </w:tcPr>
          <w:p w14:paraId="7C3AD1AF" w14:textId="565DD509" w:rsidR="0039170F" w:rsidRDefault="0039170F" w:rsidP="00F643F4">
            <w:pPr>
              <w:pStyle w:val="TableRCTs"/>
              <w:keepNext/>
            </w:pPr>
            <w:r>
              <w:t>Omega-3 fatty acids</w:t>
            </w:r>
          </w:p>
        </w:tc>
        <w:tc>
          <w:tcPr>
            <w:tcW w:w="4536" w:type="dxa"/>
            <w:shd w:val="clear" w:color="auto" w:fill="E7E6E6" w:themeFill="background2"/>
          </w:tcPr>
          <w:p w14:paraId="778B2BDE" w14:textId="68C2A231" w:rsidR="0039170F" w:rsidRDefault="0039170F" w:rsidP="00F643F4">
            <w:pPr>
              <w:pStyle w:val="TableRCTs"/>
              <w:keepNext/>
            </w:pPr>
            <w:r>
              <w:t>Recent Cochrane review</w:t>
            </w:r>
          </w:p>
        </w:tc>
        <w:tc>
          <w:tcPr>
            <w:tcW w:w="1799" w:type="dxa"/>
            <w:shd w:val="clear" w:color="auto" w:fill="E7E6E6" w:themeFill="background2"/>
          </w:tcPr>
          <w:p w14:paraId="311EE93F" w14:textId="457E3332" w:rsidR="0039170F" w:rsidRDefault="0039170F" w:rsidP="0039170F">
            <w:pPr>
              <w:pStyle w:val="TableRCTs"/>
              <w:keepNext/>
            </w:pPr>
            <w:r>
              <w:t>Summary of Cochrane review</w:t>
            </w:r>
          </w:p>
        </w:tc>
      </w:tr>
      <w:tr w:rsidR="00E44521" w14:paraId="53530BE3" w14:textId="17E525ED" w:rsidTr="000411FD">
        <w:tc>
          <w:tcPr>
            <w:tcW w:w="1135" w:type="dxa"/>
            <w:vMerge/>
            <w:shd w:val="clear" w:color="auto" w:fill="E7E6E6" w:themeFill="background2"/>
          </w:tcPr>
          <w:p w14:paraId="14E1D23B" w14:textId="5B92D71C" w:rsidR="0039170F" w:rsidRDefault="0039170F" w:rsidP="00F643F4">
            <w:pPr>
              <w:pStyle w:val="TableRCTs"/>
              <w:keepNext/>
            </w:pPr>
          </w:p>
        </w:tc>
        <w:tc>
          <w:tcPr>
            <w:tcW w:w="1842" w:type="dxa"/>
            <w:shd w:val="clear" w:color="auto" w:fill="E7E6E6" w:themeFill="background2"/>
          </w:tcPr>
          <w:p w14:paraId="364AE5FE" w14:textId="66818608" w:rsidR="0039170F" w:rsidRDefault="0039170F" w:rsidP="00F643F4">
            <w:pPr>
              <w:pStyle w:val="TableRCTs"/>
              <w:keepNext/>
            </w:pPr>
            <w:r>
              <w:t>Herbal preparations</w:t>
            </w:r>
          </w:p>
        </w:tc>
        <w:tc>
          <w:tcPr>
            <w:tcW w:w="4536" w:type="dxa"/>
            <w:shd w:val="clear" w:color="auto" w:fill="E7E6E6" w:themeFill="background2"/>
          </w:tcPr>
          <w:p w14:paraId="726622D4" w14:textId="6ED4685C" w:rsidR="0039170F" w:rsidRDefault="0039170F" w:rsidP="00F643F4">
            <w:pPr>
              <w:pStyle w:val="TableRCTs"/>
              <w:keepNext/>
            </w:pPr>
            <w:r>
              <w:t>Systematic reviews, RCTs, observational studies</w:t>
            </w:r>
          </w:p>
        </w:tc>
        <w:tc>
          <w:tcPr>
            <w:tcW w:w="1799" w:type="dxa"/>
            <w:shd w:val="clear" w:color="auto" w:fill="E7E6E6" w:themeFill="background2"/>
          </w:tcPr>
          <w:p w14:paraId="4CECBB88" w14:textId="24F6A58A" w:rsidR="0039170F" w:rsidRDefault="0039170F" w:rsidP="00F643F4">
            <w:pPr>
              <w:pStyle w:val="TableRCTs"/>
              <w:keepNext/>
            </w:pPr>
            <w:r>
              <w:t>Narrative review</w:t>
            </w:r>
          </w:p>
        </w:tc>
      </w:tr>
      <w:tr w:rsidR="00E44521" w14:paraId="2A530720" w14:textId="30E3205B" w:rsidTr="000411FD">
        <w:tc>
          <w:tcPr>
            <w:tcW w:w="1135" w:type="dxa"/>
            <w:vMerge/>
            <w:shd w:val="clear" w:color="auto" w:fill="E7E6E6" w:themeFill="background2"/>
          </w:tcPr>
          <w:p w14:paraId="5EAB1141" w14:textId="77777777" w:rsidR="0039170F" w:rsidRDefault="0039170F" w:rsidP="00F643F4">
            <w:pPr>
              <w:pStyle w:val="TableRCTs"/>
              <w:keepNext/>
            </w:pPr>
          </w:p>
        </w:tc>
        <w:tc>
          <w:tcPr>
            <w:tcW w:w="1842" w:type="dxa"/>
            <w:shd w:val="clear" w:color="auto" w:fill="E7E6E6" w:themeFill="background2"/>
          </w:tcPr>
          <w:p w14:paraId="63C1E32C" w14:textId="17BEB663" w:rsidR="0039170F" w:rsidRDefault="0039170F" w:rsidP="00F643F4">
            <w:pPr>
              <w:pStyle w:val="TableRCTs"/>
              <w:keepNext/>
            </w:pPr>
            <w:r>
              <w:t>Probiotics</w:t>
            </w:r>
          </w:p>
        </w:tc>
        <w:tc>
          <w:tcPr>
            <w:tcW w:w="4536" w:type="dxa"/>
            <w:shd w:val="clear" w:color="auto" w:fill="E7E6E6" w:themeFill="background2"/>
          </w:tcPr>
          <w:p w14:paraId="2034F2CB" w14:textId="21A315A3" w:rsidR="0039170F" w:rsidRDefault="0039170F" w:rsidP="00F643F4">
            <w:pPr>
              <w:pStyle w:val="TableRCTs"/>
              <w:keepNext/>
            </w:pPr>
            <w:r>
              <w:t>Systematic reviews of RCTs, RCTs</w:t>
            </w:r>
          </w:p>
        </w:tc>
        <w:tc>
          <w:tcPr>
            <w:tcW w:w="1799" w:type="dxa"/>
            <w:shd w:val="clear" w:color="auto" w:fill="E7E6E6" w:themeFill="background2"/>
          </w:tcPr>
          <w:p w14:paraId="145D15A2" w14:textId="253963B2" w:rsidR="0039170F" w:rsidRDefault="0039170F" w:rsidP="00F643F4">
            <w:pPr>
              <w:pStyle w:val="TableRCTs"/>
              <w:keepNext/>
            </w:pPr>
            <w:r>
              <w:t>Meta-analysis</w:t>
            </w:r>
          </w:p>
        </w:tc>
      </w:tr>
      <w:tr w:rsidR="00E44521" w14:paraId="68AAE5FE" w14:textId="5213A1C5" w:rsidTr="000411FD">
        <w:tc>
          <w:tcPr>
            <w:tcW w:w="1135" w:type="dxa"/>
            <w:shd w:val="clear" w:color="auto" w:fill="E7E6E6" w:themeFill="background2"/>
          </w:tcPr>
          <w:p w14:paraId="78DD36E6" w14:textId="44B215AE" w:rsidR="00DC6671" w:rsidRDefault="00DC6671" w:rsidP="000D04A0">
            <w:pPr>
              <w:pStyle w:val="TableRCTs"/>
            </w:pPr>
            <w:r>
              <w:t>Question 5</w:t>
            </w:r>
          </w:p>
        </w:tc>
        <w:tc>
          <w:tcPr>
            <w:tcW w:w="1842" w:type="dxa"/>
            <w:shd w:val="clear" w:color="auto" w:fill="E7E6E6" w:themeFill="background2"/>
          </w:tcPr>
          <w:p w14:paraId="59900978" w14:textId="14C84D02" w:rsidR="00DC6671" w:rsidRDefault="00DC6671" w:rsidP="000D04A0">
            <w:pPr>
              <w:pStyle w:val="TableRCTs"/>
            </w:pPr>
            <w:r>
              <w:t>Physical activity and pregnancy</w:t>
            </w:r>
          </w:p>
        </w:tc>
        <w:tc>
          <w:tcPr>
            <w:tcW w:w="4536" w:type="dxa"/>
            <w:shd w:val="clear" w:color="auto" w:fill="E7E6E6" w:themeFill="background2"/>
          </w:tcPr>
          <w:p w14:paraId="05C81A70" w14:textId="66A24EA4" w:rsidR="00DC6671" w:rsidRDefault="00725D89" w:rsidP="000D04A0">
            <w:pPr>
              <w:pStyle w:val="TableRCTs"/>
            </w:pPr>
            <w:r>
              <w:t>Systematic reviews, RCTs, observational studies</w:t>
            </w:r>
          </w:p>
        </w:tc>
        <w:tc>
          <w:tcPr>
            <w:tcW w:w="1799" w:type="dxa"/>
            <w:shd w:val="clear" w:color="auto" w:fill="E7E6E6" w:themeFill="background2"/>
          </w:tcPr>
          <w:p w14:paraId="5631EC10" w14:textId="24A5E67B" w:rsidR="00DC6671" w:rsidRDefault="00725D89" w:rsidP="000D04A0">
            <w:pPr>
              <w:pStyle w:val="TableRCTs"/>
            </w:pPr>
            <w:r>
              <w:t>Narrative review</w:t>
            </w:r>
          </w:p>
        </w:tc>
      </w:tr>
      <w:tr w:rsidR="00E44521" w14:paraId="08C80C3D" w14:textId="543A186C" w:rsidTr="00D07346">
        <w:trPr>
          <w:cantSplit/>
        </w:trPr>
        <w:tc>
          <w:tcPr>
            <w:tcW w:w="1135" w:type="dxa"/>
            <w:shd w:val="clear" w:color="auto" w:fill="E7E6E6" w:themeFill="background2"/>
          </w:tcPr>
          <w:p w14:paraId="5177F1C4" w14:textId="5532A931" w:rsidR="00DC6671" w:rsidRDefault="00DC6671" w:rsidP="000D04A0">
            <w:pPr>
              <w:pStyle w:val="TableRCTs"/>
            </w:pPr>
            <w:r>
              <w:t>Question 6</w:t>
            </w:r>
          </w:p>
        </w:tc>
        <w:tc>
          <w:tcPr>
            <w:tcW w:w="1842" w:type="dxa"/>
            <w:shd w:val="clear" w:color="auto" w:fill="E7E6E6" w:themeFill="background2"/>
          </w:tcPr>
          <w:p w14:paraId="0182CD17" w14:textId="4CC9F3A6" w:rsidR="00DC6671" w:rsidRDefault="00DC6671" w:rsidP="000D04A0">
            <w:pPr>
              <w:pStyle w:val="TableRCTs"/>
            </w:pPr>
            <w:r>
              <w:t>Physical activity and pregnancy</w:t>
            </w:r>
          </w:p>
        </w:tc>
        <w:tc>
          <w:tcPr>
            <w:tcW w:w="4536" w:type="dxa"/>
            <w:shd w:val="clear" w:color="auto" w:fill="E7E6E6" w:themeFill="background2"/>
          </w:tcPr>
          <w:p w14:paraId="12029984" w14:textId="7BAFDC5D" w:rsidR="00DC6671" w:rsidRDefault="00725D89" w:rsidP="000D04A0">
            <w:pPr>
              <w:pStyle w:val="TableRCTs"/>
            </w:pPr>
            <w:r>
              <w:t>Systematic reviews, RCTs, observational studies</w:t>
            </w:r>
          </w:p>
        </w:tc>
        <w:tc>
          <w:tcPr>
            <w:tcW w:w="1799" w:type="dxa"/>
            <w:shd w:val="clear" w:color="auto" w:fill="E7E6E6" w:themeFill="background2"/>
          </w:tcPr>
          <w:p w14:paraId="53C7D5AE" w14:textId="6F39D65F" w:rsidR="00DC6671" w:rsidRDefault="00725D89" w:rsidP="000D04A0">
            <w:pPr>
              <w:pStyle w:val="TableRCTs"/>
            </w:pPr>
            <w:r>
              <w:t>Narrative review</w:t>
            </w:r>
          </w:p>
        </w:tc>
      </w:tr>
      <w:tr w:rsidR="00E44521" w14:paraId="0FE01F80" w14:textId="345D4403" w:rsidTr="000411FD">
        <w:tc>
          <w:tcPr>
            <w:tcW w:w="1135" w:type="dxa"/>
            <w:vMerge w:val="restart"/>
            <w:shd w:val="clear" w:color="auto" w:fill="E7E6E6" w:themeFill="background2"/>
          </w:tcPr>
          <w:p w14:paraId="261D44C5" w14:textId="5757B4B1" w:rsidR="00DD4C86" w:rsidRDefault="00DD4C86" w:rsidP="00E16418">
            <w:pPr>
              <w:pStyle w:val="TableRCTs"/>
              <w:keepNext/>
              <w:keepLines/>
            </w:pPr>
            <w:r>
              <w:t>Question 7</w:t>
            </w:r>
          </w:p>
        </w:tc>
        <w:tc>
          <w:tcPr>
            <w:tcW w:w="1842" w:type="dxa"/>
            <w:shd w:val="clear" w:color="auto" w:fill="E7E6E6" w:themeFill="background2"/>
          </w:tcPr>
          <w:p w14:paraId="4BE4120E" w14:textId="74647BB1" w:rsidR="00DD4C86" w:rsidRDefault="00DD4C86" w:rsidP="00E16418">
            <w:pPr>
              <w:pStyle w:val="TableRCTs"/>
              <w:keepNext/>
              <w:keepLines/>
            </w:pPr>
            <w:r>
              <w:t>Gestational weight gain</w:t>
            </w:r>
          </w:p>
        </w:tc>
        <w:tc>
          <w:tcPr>
            <w:tcW w:w="4536" w:type="dxa"/>
            <w:shd w:val="clear" w:color="auto" w:fill="E7E6E6" w:themeFill="background2"/>
          </w:tcPr>
          <w:p w14:paraId="788739C2" w14:textId="642309D8" w:rsidR="006702C7" w:rsidRDefault="006702C7" w:rsidP="00E16418">
            <w:pPr>
              <w:pStyle w:val="TableRCTs"/>
              <w:keepNext/>
              <w:keepLines/>
            </w:pPr>
            <w:r>
              <w:t>Determinants of gestational weight gain; women’s and health professionals</w:t>
            </w:r>
            <w:r w:rsidR="004A4B6B">
              <w:t>’</w:t>
            </w:r>
            <w:r>
              <w:t xml:space="preserve"> views on gestational weight gain: Systematic reviews, observational studies</w:t>
            </w:r>
          </w:p>
          <w:p w14:paraId="079590C9" w14:textId="6CED8D6D" w:rsidR="00DD4C86" w:rsidRDefault="006702C7" w:rsidP="00E16418">
            <w:pPr>
              <w:pStyle w:val="TableRCTs"/>
              <w:keepNext/>
              <w:keepLines/>
              <w:spacing w:before="60"/>
            </w:pPr>
            <w:r>
              <w:t xml:space="preserve">Risks associated with low or high gestational weight gain: </w:t>
            </w:r>
            <w:r w:rsidR="00DF5EF9">
              <w:t xml:space="preserve">Systematic reviews, RCTs </w:t>
            </w:r>
          </w:p>
        </w:tc>
        <w:tc>
          <w:tcPr>
            <w:tcW w:w="1799" w:type="dxa"/>
            <w:shd w:val="clear" w:color="auto" w:fill="E7E6E6" w:themeFill="background2"/>
          </w:tcPr>
          <w:p w14:paraId="7906EBB9" w14:textId="6D9B7A50" w:rsidR="00DD4C86" w:rsidRDefault="00DD4C86" w:rsidP="00E16418">
            <w:pPr>
              <w:pStyle w:val="TableRCTs"/>
              <w:keepNext/>
              <w:keepLines/>
            </w:pPr>
            <w:r>
              <w:t>Narrative review</w:t>
            </w:r>
          </w:p>
        </w:tc>
      </w:tr>
      <w:tr w:rsidR="00E44521" w14:paraId="2FF8163E" w14:textId="77777777" w:rsidTr="000411FD">
        <w:tc>
          <w:tcPr>
            <w:tcW w:w="1135" w:type="dxa"/>
            <w:vMerge/>
            <w:shd w:val="clear" w:color="auto" w:fill="E7E6E6" w:themeFill="background2"/>
          </w:tcPr>
          <w:p w14:paraId="195CFD97" w14:textId="76BFCEA3" w:rsidR="00DD4C86" w:rsidRDefault="00DD4C86" w:rsidP="000D04A0">
            <w:pPr>
              <w:pStyle w:val="TableRCTs"/>
            </w:pPr>
          </w:p>
        </w:tc>
        <w:tc>
          <w:tcPr>
            <w:tcW w:w="1842" w:type="dxa"/>
            <w:shd w:val="clear" w:color="auto" w:fill="E7E6E6" w:themeFill="background2"/>
          </w:tcPr>
          <w:p w14:paraId="1F79376A" w14:textId="5B7A1E04" w:rsidR="00DD4C86" w:rsidRDefault="00DD4C86" w:rsidP="000D04A0">
            <w:pPr>
              <w:pStyle w:val="TableRCTs"/>
            </w:pPr>
            <w:r>
              <w:t>Weight monitoring</w:t>
            </w:r>
          </w:p>
        </w:tc>
        <w:tc>
          <w:tcPr>
            <w:tcW w:w="4536" w:type="dxa"/>
            <w:shd w:val="clear" w:color="auto" w:fill="E7E6E6" w:themeFill="background2"/>
          </w:tcPr>
          <w:p w14:paraId="084FA1C5" w14:textId="5C328808" w:rsidR="00DD4C86" w:rsidRDefault="00DF5EF9" w:rsidP="000D04A0">
            <w:pPr>
              <w:pStyle w:val="TableRCTs"/>
            </w:pPr>
            <w:r>
              <w:t>Systematic reviews of RCTs, RCTs</w:t>
            </w:r>
          </w:p>
        </w:tc>
        <w:tc>
          <w:tcPr>
            <w:tcW w:w="1799" w:type="dxa"/>
            <w:shd w:val="clear" w:color="auto" w:fill="E7E6E6" w:themeFill="background2"/>
          </w:tcPr>
          <w:p w14:paraId="71FDC83F" w14:textId="3DFB5292" w:rsidR="00DD4C86" w:rsidRDefault="00DD4C86" w:rsidP="000D04A0">
            <w:pPr>
              <w:pStyle w:val="TableRCTs"/>
            </w:pPr>
            <w:r>
              <w:t>Meta-analysis</w:t>
            </w:r>
          </w:p>
        </w:tc>
      </w:tr>
      <w:tr w:rsidR="00E44521" w14:paraId="2E052DE7" w14:textId="198E00BC" w:rsidTr="000411FD">
        <w:trPr>
          <w:trHeight w:val="267"/>
        </w:trPr>
        <w:tc>
          <w:tcPr>
            <w:tcW w:w="1135" w:type="dxa"/>
            <w:shd w:val="clear" w:color="auto" w:fill="E7E6E6" w:themeFill="background2"/>
          </w:tcPr>
          <w:p w14:paraId="326FEA9F" w14:textId="01028DA5" w:rsidR="00DC6671" w:rsidRDefault="00DC6671" w:rsidP="000D04A0">
            <w:pPr>
              <w:pStyle w:val="TableRCTs"/>
            </w:pPr>
            <w:r>
              <w:t>Question 8</w:t>
            </w:r>
          </w:p>
        </w:tc>
        <w:tc>
          <w:tcPr>
            <w:tcW w:w="1842" w:type="dxa"/>
            <w:shd w:val="clear" w:color="auto" w:fill="E7E6E6" w:themeFill="background2"/>
          </w:tcPr>
          <w:p w14:paraId="0A88B453" w14:textId="5A00A12C" w:rsidR="00DC6671" w:rsidRDefault="00DC6671" w:rsidP="000D04A0">
            <w:pPr>
              <w:pStyle w:val="TableRCTs"/>
            </w:pPr>
            <w:r>
              <w:t>Risk assessments</w:t>
            </w:r>
          </w:p>
        </w:tc>
        <w:tc>
          <w:tcPr>
            <w:tcW w:w="4536" w:type="dxa"/>
            <w:shd w:val="clear" w:color="auto" w:fill="E7E6E6" w:themeFill="background2"/>
          </w:tcPr>
          <w:p w14:paraId="397A9078" w14:textId="2FF2675B" w:rsidR="00DC6671" w:rsidRDefault="00264B3E" w:rsidP="00D07346">
            <w:pPr>
              <w:pStyle w:val="TableRCTs"/>
            </w:pPr>
            <w:r>
              <w:t>Systematic reviews</w:t>
            </w:r>
            <w:r w:rsidR="00D07346">
              <w:t xml:space="preserve"> of RCTs</w:t>
            </w:r>
            <w:r>
              <w:t>, RCTs</w:t>
            </w:r>
          </w:p>
        </w:tc>
        <w:tc>
          <w:tcPr>
            <w:tcW w:w="1799" w:type="dxa"/>
            <w:shd w:val="clear" w:color="auto" w:fill="E7E6E6" w:themeFill="background2"/>
          </w:tcPr>
          <w:p w14:paraId="77BEEEC1" w14:textId="58C2EEE5" w:rsidR="00DC6671" w:rsidRDefault="00F666A5" w:rsidP="000D04A0">
            <w:pPr>
              <w:pStyle w:val="TableRCTs"/>
            </w:pPr>
            <w:r>
              <w:t>Narrative review</w:t>
            </w:r>
          </w:p>
        </w:tc>
      </w:tr>
      <w:tr w:rsidR="00E44521" w14:paraId="658573BF" w14:textId="72DA66BC" w:rsidTr="000411FD">
        <w:tc>
          <w:tcPr>
            <w:tcW w:w="1135" w:type="dxa"/>
            <w:vMerge w:val="restart"/>
            <w:shd w:val="clear" w:color="auto" w:fill="E7E6E6" w:themeFill="background2"/>
          </w:tcPr>
          <w:p w14:paraId="2B532D39" w14:textId="6533F198" w:rsidR="00DC6671" w:rsidRDefault="00DC6671" w:rsidP="000D04A0">
            <w:pPr>
              <w:pStyle w:val="TableRCTs"/>
            </w:pPr>
            <w:r>
              <w:t>Question 9</w:t>
            </w:r>
          </w:p>
        </w:tc>
        <w:tc>
          <w:tcPr>
            <w:tcW w:w="1842" w:type="dxa"/>
            <w:shd w:val="clear" w:color="auto" w:fill="E7E6E6" w:themeFill="background2"/>
          </w:tcPr>
          <w:p w14:paraId="30FA9F6D" w14:textId="7A950D17" w:rsidR="00DC6671" w:rsidRDefault="00DC6671" w:rsidP="000D04A0">
            <w:pPr>
              <w:pStyle w:val="TableRCTs"/>
            </w:pPr>
            <w:r>
              <w:t>Diet and pregnancy</w:t>
            </w:r>
          </w:p>
        </w:tc>
        <w:tc>
          <w:tcPr>
            <w:tcW w:w="4536" w:type="dxa"/>
            <w:vMerge w:val="restart"/>
            <w:shd w:val="clear" w:color="auto" w:fill="E7E6E6" w:themeFill="background2"/>
          </w:tcPr>
          <w:p w14:paraId="19C2E986" w14:textId="21733357" w:rsidR="00DC6671" w:rsidRDefault="00DC6671" w:rsidP="000D04A0">
            <w:pPr>
              <w:pStyle w:val="TableRCTs"/>
            </w:pPr>
            <w:r>
              <w:t>Systematic reviews of RCTs, RCTs</w:t>
            </w:r>
          </w:p>
        </w:tc>
        <w:tc>
          <w:tcPr>
            <w:tcW w:w="1799" w:type="dxa"/>
            <w:vMerge w:val="restart"/>
            <w:shd w:val="clear" w:color="auto" w:fill="E7E6E6" w:themeFill="background2"/>
          </w:tcPr>
          <w:p w14:paraId="3FA4279E" w14:textId="3B11FCB2" w:rsidR="00DC6671" w:rsidRDefault="00DC6671" w:rsidP="000D04A0">
            <w:pPr>
              <w:pStyle w:val="TableRCTs"/>
            </w:pPr>
            <w:r>
              <w:t>Meta-analysis</w:t>
            </w:r>
          </w:p>
        </w:tc>
      </w:tr>
      <w:tr w:rsidR="00E44521" w14:paraId="23FAAAAA" w14:textId="1790B2D7" w:rsidTr="000411FD">
        <w:tc>
          <w:tcPr>
            <w:tcW w:w="1135" w:type="dxa"/>
            <w:vMerge/>
            <w:shd w:val="clear" w:color="auto" w:fill="E7E6E6" w:themeFill="background2"/>
          </w:tcPr>
          <w:p w14:paraId="71778CD3" w14:textId="77777777" w:rsidR="00DC6671" w:rsidRDefault="00DC6671" w:rsidP="000D04A0">
            <w:pPr>
              <w:pStyle w:val="TableRCTs"/>
            </w:pPr>
          </w:p>
        </w:tc>
        <w:tc>
          <w:tcPr>
            <w:tcW w:w="1842" w:type="dxa"/>
            <w:shd w:val="clear" w:color="auto" w:fill="E7E6E6" w:themeFill="background2"/>
          </w:tcPr>
          <w:p w14:paraId="126262CE" w14:textId="56A9569C" w:rsidR="00DC6671" w:rsidRDefault="00DC6671" w:rsidP="000D04A0">
            <w:pPr>
              <w:pStyle w:val="TableRCTs"/>
            </w:pPr>
            <w:r>
              <w:t>Physical activity and pregnancy</w:t>
            </w:r>
          </w:p>
        </w:tc>
        <w:tc>
          <w:tcPr>
            <w:tcW w:w="4536" w:type="dxa"/>
            <w:vMerge/>
            <w:shd w:val="clear" w:color="auto" w:fill="E7E6E6" w:themeFill="background2"/>
          </w:tcPr>
          <w:p w14:paraId="63753EE4" w14:textId="77777777" w:rsidR="00DC6671" w:rsidRDefault="00DC6671" w:rsidP="000D04A0">
            <w:pPr>
              <w:pStyle w:val="TableRCTs"/>
            </w:pPr>
          </w:p>
        </w:tc>
        <w:tc>
          <w:tcPr>
            <w:tcW w:w="1799" w:type="dxa"/>
            <w:vMerge/>
            <w:shd w:val="clear" w:color="auto" w:fill="E7E6E6" w:themeFill="background2"/>
          </w:tcPr>
          <w:p w14:paraId="25299ECD" w14:textId="77777777" w:rsidR="00DC6671" w:rsidRDefault="00DC6671" w:rsidP="000D04A0">
            <w:pPr>
              <w:pStyle w:val="TableRCTs"/>
            </w:pPr>
          </w:p>
        </w:tc>
      </w:tr>
      <w:tr w:rsidR="00E44521" w14:paraId="09EDC09A" w14:textId="48BDD6E5" w:rsidTr="000411FD">
        <w:tc>
          <w:tcPr>
            <w:tcW w:w="1135" w:type="dxa"/>
            <w:shd w:val="clear" w:color="auto" w:fill="E7E6E6" w:themeFill="background2"/>
          </w:tcPr>
          <w:p w14:paraId="0ED18BDE" w14:textId="396C785D" w:rsidR="00DF5EF9" w:rsidRDefault="00DF5EF9" w:rsidP="000D04A0">
            <w:pPr>
              <w:pStyle w:val="TableRCTs"/>
            </w:pPr>
            <w:r>
              <w:t>Question 10</w:t>
            </w:r>
          </w:p>
        </w:tc>
        <w:tc>
          <w:tcPr>
            <w:tcW w:w="1842" w:type="dxa"/>
            <w:vMerge w:val="restart"/>
            <w:shd w:val="clear" w:color="auto" w:fill="E7E6E6" w:themeFill="background2"/>
          </w:tcPr>
          <w:p w14:paraId="17EF825E" w14:textId="199994D1" w:rsidR="00DF5EF9" w:rsidRDefault="00DF5EF9" w:rsidP="000D04A0">
            <w:pPr>
              <w:pStyle w:val="TableRCTs"/>
            </w:pPr>
            <w:r>
              <w:t>All searches</w:t>
            </w:r>
          </w:p>
        </w:tc>
        <w:tc>
          <w:tcPr>
            <w:tcW w:w="4536" w:type="dxa"/>
            <w:vMerge w:val="restart"/>
            <w:shd w:val="clear" w:color="auto" w:fill="E7E6E6" w:themeFill="background2"/>
          </w:tcPr>
          <w:p w14:paraId="5A6904E6" w14:textId="6AA648F4" w:rsidR="00DF5EF9" w:rsidRDefault="00DF5EF9" w:rsidP="000D04A0">
            <w:pPr>
              <w:pStyle w:val="TableRCTs"/>
            </w:pPr>
            <w:r>
              <w:t>All identified studies relevant to Australian context</w:t>
            </w:r>
          </w:p>
        </w:tc>
        <w:tc>
          <w:tcPr>
            <w:tcW w:w="1799" w:type="dxa"/>
            <w:vMerge w:val="restart"/>
            <w:shd w:val="clear" w:color="auto" w:fill="E7E6E6" w:themeFill="background2"/>
          </w:tcPr>
          <w:p w14:paraId="35E9E06A" w14:textId="1250D9C8" w:rsidR="00DF5EF9" w:rsidRDefault="00DF5EF9" w:rsidP="000D04A0">
            <w:pPr>
              <w:pStyle w:val="TableRCTs"/>
            </w:pPr>
            <w:r>
              <w:t>Narrative review</w:t>
            </w:r>
          </w:p>
        </w:tc>
      </w:tr>
      <w:tr w:rsidR="00E44521" w14:paraId="2F67234F" w14:textId="68531873" w:rsidTr="000411FD">
        <w:tc>
          <w:tcPr>
            <w:tcW w:w="1135" w:type="dxa"/>
            <w:shd w:val="clear" w:color="auto" w:fill="E7E6E6" w:themeFill="background2"/>
          </w:tcPr>
          <w:p w14:paraId="32FDB7E9" w14:textId="12D21B6F" w:rsidR="00DF5EF9" w:rsidRDefault="00DF5EF9" w:rsidP="000D04A0">
            <w:pPr>
              <w:pStyle w:val="TableRCTs"/>
            </w:pPr>
            <w:r>
              <w:t>Question 11</w:t>
            </w:r>
          </w:p>
        </w:tc>
        <w:tc>
          <w:tcPr>
            <w:tcW w:w="1842" w:type="dxa"/>
            <w:vMerge/>
            <w:shd w:val="clear" w:color="auto" w:fill="E7E6E6" w:themeFill="background2"/>
          </w:tcPr>
          <w:p w14:paraId="4A853478" w14:textId="6DBC430A" w:rsidR="00DF5EF9" w:rsidRDefault="00DF5EF9" w:rsidP="000D04A0">
            <w:pPr>
              <w:pStyle w:val="TableRCTs"/>
            </w:pPr>
          </w:p>
        </w:tc>
        <w:tc>
          <w:tcPr>
            <w:tcW w:w="4536" w:type="dxa"/>
            <w:vMerge/>
            <w:shd w:val="clear" w:color="auto" w:fill="E7E6E6" w:themeFill="background2"/>
          </w:tcPr>
          <w:p w14:paraId="733ABCBA" w14:textId="77777777" w:rsidR="00DF5EF9" w:rsidRDefault="00DF5EF9" w:rsidP="000D04A0">
            <w:pPr>
              <w:pStyle w:val="TableRCTs"/>
            </w:pPr>
          </w:p>
        </w:tc>
        <w:tc>
          <w:tcPr>
            <w:tcW w:w="1799" w:type="dxa"/>
            <w:vMerge/>
            <w:shd w:val="clear" w:color="auto" w:fill="E7E6E6" w:themeFill="background2"/>
          </w:tcPr>
          <w:p w14:paraId="56DDDABA" w14:textId="77777777" w:rsidR="00DF5EF9" w:rsidRDefault="00DF5EF9" w:rsidP="000D04A0">
            <w:pPr>
              <w:pStyle w:val="TableRCTs"/>
            </w:pPr>
          </w:p>
        </w:tc>
      </w:tr>
    </w:tbl>
    <w:p w14:paraId="5E8D2275" w14:textId="25C71F09" w:rsidR="004A5194" w:rsidRPr="002B4AA3" w:rsidRDefault="009B2C80" w:rsidP="000D0F65">
      <w:pPr>
        <w:pStyle w:val="Heading2"/>
      </w:pPr>
      <w:bookmarkStart w:id="5" w:name="_Toc40956465"/>
      <w:r>
        <w:t>Inclusion and e</w:t>
      </w:r>
      <w:r w:rsidR="004A5194" w:rsidRPr="002B4AA3">
        <w:t>xclusion criteria</w:t>
      </w:r>
      <w:bookmarkEnd w:id="5"/>
    </w:p>
    <w:p w14:paraId="1AB8F1DE" w14:textId="77777777" w:rsidR="00D07346" w:rsidRDefault="00D07346" w:rsidP="00D07346">
      <w:pPr>
        <w:pStyle w:val="TableName"/>
      </w:pPr>
      <w:bookmarkStart w:id="6" w:name="_Toc40956580"/>
      <w:r w:rsidRPr="003555ED">
        <w:t xml:space="preserve">PICO criteria </w:t>
      </w:r>
      <w:r>
        <w:t>for inclusion of studies in meta-analyses</w:t>
      </w:r>
      <w:bookmarkEnd w:id="6"/>
    </w:p>
    <w:p w14:paraId="4423A232" w14:textId="77777777" w:rsidR="00D07346" w:rsidRDefault="00D07346" w:rsidP="00D07346">
      <w:pPr>
        <w:pStyle w:val="Heading4"/>
      </w:pPr>
      <w:r>
        <w:t>Probiotics</w:t>
      </w:r>
    </w:p>
    <w:tbl>
      <w:tblPr>
        <w:tblStyle w:val="TableGrid"/>
        <w:tblW w:w="5000" w:type="pct"/>
        <w:tblBorders>
          <w:top w:val="none" w:sz="0" w:space="0" w:color="auto"/>
          <w:bottom w:val="none" w:sz="0" w:space="0" w:color="auto"/>
          <w:insideH w:val="single" w:sz="4" w:space="0" w:color="FFFFFF" w:themeColor="background1"/>
        </w:tblBorders>
        <w:shd w:val="clear" w:color="auto" w:fill="F2F2F2" w:themeFill="background1" w:themeFillShade="F2"/>
        <w:tblLook w:val="04A0" w:firstRow="1" w:lastRow="0" w:firstColumn="1" w:lastColumn="0" w:noHBand="0" w:noVBand="1"/>
        <w:tblCaption w:val="Probiotics"/>
      </w:tblPr>
      <w:tblGrid>
        <w:gridCol w:w="1519"/>
        <w:gridCol w:w="1986"/>
        <w:gridCol w:w="1841"/>
        <w:gridCol w:w="1986"/>
        <w:gridCol w:w="1949"/>
      </w:tblGrid>
      <w:tr w:rsidR="00D07346" w:rsidRPr="00F36862" w14:paraId="6488444C" w14:textId="77777777" w:rsidTr="00D07346">
        <w:tc>
          <w:tcPr>
            <w:tcW w:w="818" w:type="pct"/>
            <w:shd w:val="clear" w:color="auto" w:fill="F2F2F2" w:themeFill="background1" w:themeFillShade="F2"/>
          </w:tcPr>
          <w:p w14:paraId="26123C1F" w14:textId="77777777" w:rsidR="00D07346" w:rsidRPr="00F36862" w:rsidRDefault="00D07346" w:rsidP="00D07346">
            <w:pPr>
              <w:rPr>
                <w:b/>
                <w:sz w:val="16"/>
                <w:szCs w:val="16"/>
              </w:rPr>
            </w:pPr>
            <w:r w:rsidRPr="00F36862">
              <w:rPr>
                <w:b/>
                <w:sz w:val="16"/>
                <w:szCs w:val="16"/>
              </w:rPr>
              <w:t>Population</w:t>
            </w:r>
          </w:p>
        </w:tc>
        <w:tc>
          <w:tcPr>
            <w:tcW w:w="1070" w:type="pct"/>
            <w:shd w:val="clear" w:color="auto" w:fill="F2F2F2" w:themeFill="background1" w:themeFillShade="F2"/>
          </w:tcPr>
          <w:p w14:paraId="24993094" w14:textId="77777777" w:rsidR="00D07346" w:rsidRPr="00F36862" w:rsidRDefault="00D07346" w:rsidP="00D07346">
            <w:pPr>
              <w:rPr>
                <w:b/>
                <w:sz w:val="16"/>
                <w:szCs w:val="16"/>
              </w:rPr>
            </w:pPr>
            <w:r>
              <w:rPr>
                <w:b/>
                <w:sz w:val="16"/>
                <w:szCs w:val="16"/>
              </w:rPr>
              <w:t>Intervention</w:t>
            </w:r>
          </w:p>
        </w:tc>
        <w:tc>
          <w:tcPr>
            <w:tcW w:w="992" w:type="pct"/>
            <w:shd w:val="clear" w:color="auto" w:fill="F2F2F2" w:themeFill="background1" w:themeFillShade="F2"/>
          </w:tcPr>
          <w:p w14:paraId="23E963E7" w14:textId="77777777" w:rsidR="00D07346" w:rsidRPr="00F36862" w:rsidRDefault="00D07346" w:rsidP="00D07346">
            <w:pPr>
              <w:rPr>
                <w:b/>
                <w:sz w:val="16"/>
                <w:szCs w:val="16"/>
              </w:rPr>
            </w:pPr>
            <w:r w:rsidRPr="00F36862">
              <w:rPr>
                <w:b/>
                <w:sz w:val="16"/>
                <w:szCs w:val="16"/>
              </w:rPr>
              <w:t>Comparator</w:t>
            </w:r>
          </w:p>
        </w:tc>
        <w:tc>
          <w:tcPr>
            <w:tcW w:w="1070" w:type="pct"/>
            <w:shd w:val="clear" w:color="auto" w:fill="F2F2F2" w:themeFill="background1" w:themeFillShade="F2"/>
          </w:tcPr>
          <w:p w14:paraId="4BAA48FE" w14:textId="77777777" w:rsidR="00D07346" w:rsidRPr="00F36862" w:rsidRDefault="00D07346" w:rsidP="00D07346">
            <w:pPr>
              <w:rPr>
                <w:b/>
                <w:sz w:val="16"/>
                <w:szCs w:val="16"/>
              </w:rPr>
            </w:pPr>
            <w:r w:rsidRPr="00F36862">
              <w:rPr>
                <w:b/>
                <w:sz w:val="16"/>
                <w:szCs w:val="16"/>
              </w:rPr>
              <w:t>Outcomes</w:t>
            </w:r>
          </w:p>
        </w:tc>
        <w:tc>
          <w:tcPr>
            <w:tcW w:w="1050" w:type="pct"/>
            <w:shd w:val="clear" w:color="auto" w:fill="F2F2F2" w:themeFill="background1" w:themeFillShade="F2"/>
          </w:tcPr>
          <w:p w14:paraId="5EBF1B54" w14:textId="77777777" w:rsidR="00D07346" w:rsidRPr="00F36862" w:rsidRDefault="00D07346" w:rsidP="00D07346">
            <w:pPr>
              <w:rPr>
                <w:b/>
                <w:sz w:val="16"/>
                <w:szCs w:val="16"/>
              </w:rPr>
            </w:pPr>
            <w:r>
              <w:rPr>
                <w:b/>
                <w:sz w:val="16"/>
                <w:szCs w:val="16"/>
              </w:rPr>
              <w:t>Study designs</w:t>
            </w:r>
          </w:p>
        </w:tc>
      </w:tr>
      <w:tr w:rsidR="00D07346" w:rsidRPr="00F36862" w14:paraId="3F3509CC" w14:textId="77777777" w:rsidTr="00D07346">
        <w:tc>
          <w:tcPr>
            <w:tcW w:w="818" w:type="pct"/>
            <w:shd w:val="clear" w:color="auto" w:fill="F2F2F2" w:themeFill="background1" w:themeFillShade="F2"/>
          </w:tcPr>
          <w:p w14:paraId="5AB10F32" w14:textId="77777777" w:rsidR="00D07346" w:rsidRPr="00F36862" w:rsidRDefault="00D07346" w:rsidP="00D07346">
            <w:pPr>
              <w:rPr>
                <w:b/>
                <w:sz w:val="16"/>
                <w:szCs w:val="16"/>
              </w:rPr>
            </w:pPr>
            <w:r w:rsidRPr="00F36862">
              <w:rPr>
                <w:sz w:val="16"/>
                <w:szCs w:val="16"/>
              </w:rPr>
              <w:t>Pregnant women</w:t>
            </w:r>
            <w:r>
              <w:rPr>
                <w:sz w:val="16"/>
                <w:szCs w:val="16"/>
              </w:rPr>
              <w:t xml:space="preserve"> who are apparently healthy in early pregnancy</w:t>
            </w:r>
          </w:p>
        </w:tc>
        <w:tc>
          <w:tcPr>
            <w:tcW w:w="1070" w:type="pct"/>
            <w:shd w:val="clear" w:color="auto" w:fill="F2F2F2" w:themeFill="background1" w:themeFillShade="F2"/>
          </w:tcPr>
          <w:p w14:paraId="55A0C71B" w14:textId="77777777" w:rsidR="00D07346" w:rsidRPr="005044C2" w:rsidRDefault="00D07346" w:rsidP="00D07346">
            <w:pPr>
              <w:rPr>
                <w:sz w:val="16"/>
                <w:szCs w:val="16"/>
              </w:rPr>
            </w:pPr>
            <w:r w:rsidRPr="005044C2">
              <w:rPr>
                <w:sz w:val="16"/>
                <w:szCs w:val="16"/>
              </w:rPr>
              <w:t>Probiotic supplement</w:t>
            </w:r>
          </w:p>
        </w:tc>
        <w:tc>
          <w:tcPr>
            <w:tcW w:w="992" w:type="pct"/>
            <w:shd w:val="clear" w:color="auto" w:fill="F2F2F2" w:themeFill="background1" w:themeFillShade="F2"/>
          </w:tcPr>
          <w:p w14:paraId="14033DC3" w14:textId="77777777" w:rsidR="00D07346" w:rsidRPr="005044C2" w:rsidRDefault="00D07346" w:rsidP="00D07346">
            <w:pPr>
              <w:rPr>
                <w:sz w:val="16"/>
                <w:szCs w:val="16"/>
              </w:rPr>
            </w:pPr>
            <w:r w:rsidRPr="005044C2">
              <w:rPr>
                <w:sz w:val="16"/>
                <w:szCs w:val="16"/>
              </w:rPr>
              <w:t>Placebo or usual care</w:t>
            </w:r>
          </w:p>
        </w:tc>
        <w:tc>
          <w:tcPr>
            <w:tcW w:w="1070" w:type="pct"/>
            <w:shd w:val="clear" w:color="auto" w:fill="F2F2F2" w:themeFill="background1" w:themeFillShade="F2"/>
          </w:tcPr>
          <w:p w14:paraId="5B652B58" w14:textId="77777777" w:rsidR="00D07346" w:rsidRPr="00F36862" w:rsidRDefault="00D07346" w:rsidP="00D07346">
            <w:pPr>
              <w:rPr>
                <w:sz w:val="16"/>
                <w:szCs w:val="16"/>
              </w:rPr>
            </w:pPr>
            <w:r>
              <w:rPr>
                <w:sz w:val="16"/>
                <w:szCs w:val="16"/>
              </w:rPr>
              <w:t>Health or clinical outcomes, including longer term outcomes for the mother and child</w:t>
            </w:r>
          </w:p>
        </w:tc>
        <w:tc>
          <w:tcPr>
            <w:tcW w:w="1050" w:type="pct"/>
            <w:shd w:val="clear" w:color="auto" w:fill="F2F2F2" w:themeFill="background1" w:themeFillShade="F2"/>
          </w:tcPr>
          <w:p w14:paraId="533CB013" w14:textId="77777777" w:rsidR="00D07346" w:rsidRDefault="00D07346" w:rsidP="00D07346">
            <w:pPr>
              <w:rPr>
                <w:sz w:val="16"/>
                <w:szCs w:val="16"/>
              </w:rPr>
            </w:pPr>
            <w:r>
              <w:rPr>
                <w:sz w:val="16"/>
                <w:szCs w:val="16"/>
              </w:rPr>
              <w:t>RCTs</w:t>
            </w:r>
          </w:p>
          <w:p w14:paraId="5A3BB253" w14:textId="77777777" w:rsidR="00D07346" w:rsidRDefault="00D07346" w:rsidP="00D07346">
            <w:pPr>
              <w:rPr>
                <w:sz w:val="16"/>
                <w:szCs w:val="16"/>
              </w:rPr>
            </w:pPr>
            <w:r>
              <w:rPr>
                <w:sz w:val="16"/>
                <w:szCs w:val="16"/>
              </w:rPr>
              <w:t>Systematic reviews of RCTs</w:t>
            </w:r>
          </w:p>
        </w:tc>
      </w:tr>
    </w:tbl>
    <w:p w14:paraId="70C5A34F" w14:textId="77777777" w:rsidR="00D07346" w:rsidRDefault="00D07346" w:rsidP="00D07346">
      <w:pPr>
        <w:pStyle w:val="Heading4"/>
      </w:pPr>
      <w:r>
        <w:t>Weight assessment</w:t>
      </w:r>
    </w:p>
    <w:tbl>
      <w:tblPr>
        <w:tblStyle w:val="TableGrid"/>
        <w:tblW w:w="5000" w:type="pct"/>
        <w:tblBorders>
          <w:top w:val="none" w:sz="0" w:space="0" w:color="auto"/>
          <w:bottom w:val="none" w:sz="0" w:space="0" w:color="auto"/>
          <w:insideH w:val="single" w:sz="4" w:space="0" w:color="FFFFFF" w:themeColor="background1"/>
        </w:tblBorders>
        <w:shd w:val="clear" w:color="auto" w:fill="F2F2F2" w:themeFill="background1" w:themeFillShade="F2"/>
        <w:tblLook w:val="04A0" w:firstRow="1" w:lastRow="0" w:firstColumn="1" w:lastColumn="0" w:noHBand="0" w:noVBand="1"/>
        <w:tblCaption w:val="Weight assessment"/>
      </w:tblPr>
      <w:tblGrid>
        <w:gridCol w:w="1519"/>
        <w:gridCol w:w="1986"/>
        <w:gridCol w:w="1841"/>
        <w:gridCol w:w="1986"/>
        <w:gridCol w:w="1949"/>
      </w:tblGrid>
      <w:tr w:rsidR="00D07346" w:rsidRPr="00F36862" w14:paraId="606523DD" w14:textId="77777777" w:rsidTr="00D07346">
        <w:tc>
          <w:tcPr>
            <w:tcW w:w="818" w:type="pct"/>
            <w:shd w:val="clear" w:color="auto" w:fill="F2F2F2" w:themeFill="background1" w:themeFillShade="F2"/>
          </w:tcPr>
          <w:p w14:paraId="6917037C" w14:textId="77777777" w:rsidR="00D07346" w:rsidRPr="00F36862" w:rsidRDefault="00D07346" w:rsidP="00D07346">
            <w:pPr>
              <w:keepNext/>
              <w:rPr>
                <w:b/>
                <w:sz w:val="16"/>
                <w:szCs w:val="16"/>
              </w:rPr>
            </w:pPr>
            <w:r w:rsidRPr="00F36862">
              <w:rPr>
                <w:b/>
                <w:sz w:val="16"/>
                <w:szCs w:val="16"/>
              </w:rPr>
              <w:t>Population</w:t>
            </w:r>
          </w:p>
        </w:tc>
        <w:tc>
          <w:tcPr>
            <w:tcW w:w="1070" w:type="pct"/>
            <w:shd w:val="clear" w:color="auto" w:fill="F2F2F2" w:themeFill="background1" w:themeFillShade="F2"/>
          </w:tcPr>
          <w:p w14:paraId="32ED9A91" w14:textId="77777777" w:rsidR="00D07346" w:rsidRPr="00F36862" w:rsidRDefault="00D07346" w:rsidP="00D07346">
            <w:pPr>
              <w:keepNext/>
              <w:rPr>
                <w:b/>
                <w:sz w:val="16"/>
                <w:szCs w:val="16"/>
              </w:rPr>
            </w:pPr>
            <w:r>
              <w:rPr>
                <w:b/>
                <w:sz w:val="16"/>
                <w:szCs w:val="16"/>
              </w:rPr>
              <w:t>Intervention</w:t>
            </w:r>
          </w:p>
        </w:tc>
        <w:tc>
          <w:tcPr>
            <w:tcW w:w="992" w:type="pct"/>
            <w:shd w:val="clear" w:color="auto" w:fill="F2F2F2" w:themeFill="background1" w:themeFillShade="F2"/>
          </w:tcPr>
          <w:p w14:paraId="604F8371" w14:textId="77777777" w:rsidR="00D07346" w:rsidRPr="00F36862" w:rsidRDefault="00D07346" w:rsidP="00D07346">
            <w:pPr>
              <w:keepNext/>
              <w:rPr>
                <w:b/>
                <w:sz w:val="16"/>
                <w:szCs w:val="16"/>
              </w:rPr>
            </w:pPr>
            <w:r w:rsidRPr="00F36862">
              <w:rPr>
                <w:b/>
                <w:sz w:val="16"/>
                <w:szCs w:val="16"/>
              </w:rPr>
              <w:t>Comparator</w:t>
            </w:r>
          </w:p>
        </w:tc>
        <w:tc>
          <w:tcPr>
            <w:tcW w:w="1070" w:type="pct"/>
            <w:shd w:val="clear" w:color="auto" w:fill="F2F2F2" w:themeFill="background1" w:themeFillShade="F2"/>
          </w:tcPr>
          <w:p w14:paraId="65726CED" w14:textId="77777777" w:rsidR="00D07346" w:rsidRPr="00F36862" w:rsidRDefault="00D07346" w:rsidP="00D07346">
            <w:pPr>
              <w:keepNext/>
              <w:rPr>
                <w:b/>
                <w:sz w:val="16"/>
                <w:szCs w:val="16"/>
              </w:rPr>
            </w:pPr>
            <w:r w:rsidRPr="00F36862">
              <w:rPr>
                <w:b/>
                <w:sz w:val="16"/>
                <w:szCs w:val="16"/>
              </w:rPr>
              <w:t>Outcomes</w:t>
            </w:r>
          </w:p>
        </w:tc>
        <w:tc>
          <w:tcPr>
            <w:tcW w:w="1050" w:type="pct"/>
            <w:shd w:val="clear" w:color="auto" w:fill="F2F2F2" w:themeFill="background1" w:themeFillShade="F2"/>
          </w:tcPr>
          <w:p w14:paraId="71C9A8FF" w14:textId="77777777" w:rsidR="00D07346" w:rsidRPr="00F36862" w:rsidRDefault="00D07346" w:rsidP="00D07346">
            <w:pPr>
              <w:keepNext/>
              <w:rPr>
                <w:b/>
                <w:sz w:val="16"/>
                <w:szCs w:val="16"/>
              </w:rPr>
            </w:pPr>
            <w:r>
              <w:rPr>
                <w:b/>
                <w:sz w:val="16"/>
                <w:szCs w:val="16"/>
              </w:rPr>
              <w:t>Study designs</w:t>
            </w:r>
          </w:p>
        </w:tc>
      </w:tr>
      <w:tr w:rsidR="00D07346" w:rsidRPr="005044C2" w14:paraId="482C4208" w14:textId="77777777" w:rsidTr="00D07346">
        <w:trPr>
          <w:trHeight w:val="1410"/>
        </w:trPr>
        <w:tc>
          <w:tcPr>
            <w:tcW w:w="818" w:type="pct"/>
            <w:shd w:val="clear" w:color="auto" w:fill="F2F2F2" w:themeFill="background1" w:themeFillShade="F2"/>
          </w:tcPr>
          <w:p w14:paraId="231DBE69" w14:textId="77777777" w:rsidR="00D07346" w:rsidRPr="005044C2" w:rsidRDefault="00D07346" w:rsidP="00D07346">
            <w:pPr>
              <w:rPr>
                <w:sz w:val="16"/>
                <w:szCs w:val="16"/>
              </w:rPr>
            </w:pPr>
            <w:r w:rsidRPr="005044C2">
              <w:rPr>
                <w:sz w:val="16"/>
                <w:szCs w:val="16"/>
              </w:rPr>
              <w:t>Pregnant women who are apparently healthy in early pregnancy</w:t>
            </w:r>
          </w:p>
        </w:tc>
        <w:tc>
          <w:tcPr>
            <w:tcW w:w="1070" w:type="pct"/>
            <w:shd w:val="clear" w:color="auto" w:fill="F2F2F2" w:themeFill="background1" w:themeFillShade="F2"/>
          </w:tcPr>
          <w:p w14:paraId="471E95EA" w14:textId="77777777" w:rsidR="00D07346" w:rsidRPr="005044C2" w:rsidRDefault="00D07346" w:rsidP="00D07346">
            <w:pPr>
              <w:rPr>
                <w:sz w:val="16"/>
                <w:szCs w:val="16"/>
              </w:rPr>
            </w:pPr>
            <w:r>
              <w:rPr>
                <w:sz w:val="16"/>
                <w:szCs w:val="16"/>
              </w:rPr>
              <w:t>Regular</w:t>
            </w:r>
            <w:r w:rsidRPr="005044C2">
              <w:rPr>
                <w:sz w:val="16"/>
                <w:szCs w:val="16"/>
              </w:rPr>
              <w:t xml:space="preserve"> weighing as part of antenatal care</w:t>
            </w:r>
            <w:r>
              <w:rPr>
                <w:sz w:val="16"/>
                <w:szCs w:val="16"/>
              </w:rPr>
              <w:t xml:space="preserve"> plus advice on weight gain</w:t>
            </w:r>
          </w:p>
        </w:tc>
        <w:tc>
          <w:tcPr>
            <w:tcW w:w="992" w:type="pct"/>
            <w:shd w:val="clear" w:color="auto" w:fill="F2F2F2" w:themeFill="background1" w:themeFillShade="F2"/>
          </w:tcPr>
          <w:p w14:paraId="7B6A0EB1" w14:textId="77777777" w:rsidR="00D07346" w:rsidRPr="005044C2" w:rsidRDefault="00D07346" w:rsidP="00D07346">
            <w:pPr>
              <w:rPr>
                <w:sz w:val="16"/>
                <w:szCs w:val="16"/>
              </w:rPr>
            </w:pPr>
            <w:r>
              <w:rPr>
                <w:sz w:val="16"/>
                <w:szCs w:val="16"/>
              </w:rPr>
              <w:t>Usual care</w:t>
            </w:r>
          </w:p>
        </w:tc>
        <w:tc>
          <w:tcPr>
            <w:tcW w:w="1070" w:type="pct"/>
            <w:shd w:val="clear" w:color="auto" w:fill="F2F2F2" w:themeFill="background1" w:themeFillShade="F2"/>
          </w:tcPr>
          <w:p w14:paraId="2EC29097" w14:textId="77777777" w:rsidR="00D07346" w:rsidRPr="005044C2" w:rsidRDefault="00D07346" w:rsidP="00D07346">
            <w:pPr>
              <w:rPr>
                <w:sz w:val="16"/>
                <w:szCs w:val="16"/>
              </w:rPr>
            </w:pPr>
            <w:r>
              <w:rPr>
                <w:sz w:val="16"/>
                <w:szCs w:val="16"/>
              </w:rPr>
              <w:t>Health or clinical outcomes, including longer term outcomes for the mother and child</w:t>
            </w:r>
          </w:p>
        </w:tc>
        <w:tc>
          <w:tcPr>
            <w:tcW w:w="1050" w:type="pct"/>
            <w:shd w:val="clear" w:color="auto" w:fill="F2F2F2" w:themeFill="background1" w:themeFillShade="F2"/>
          </w:tcPr>
          <w:p w14:paraId="7931C718" w14:textId="77777777" w:rsidR="00D07346" w:rsidRDefault="00D07346" w:rsidP="00D07346">
            <w:pPr>
              <w:rPr>
                <w:sz w:val="16"/>
                <w:szCs w:val="16"/>
              </w:rPr>
            </w:pPr>
            <w:r>
              <w:rPr>
                <w:sz w:val="16"/>
                <w:szCs w:val="16"/>
              </w:rPr>
              <w:t>RCTs</w:t>
            </w:r>
          </w:p>
          <w:p w14:paraId="05AFE68C" w14:textId="77777777" w:rsidR="00D07346" w:rsidRPr="005044C2" w:rsidRDefault="00D07346" w:rsidP="00D07346">
            <w:pPr>
              <w:rPr>
                <w:sz w:val="16"/>
                <w:szCs w:val="16"/>
              </w:rPr>
            </w:pPr>
            <w:r>
              <w:rPr>
                <w:sz w:val="16"/>
                <w:szCs w:val="16"/>
              </w:rPr>
              <w:t>Systematic reviews of RCTs</w:t>
            </w:r>
          </w:p>
        </w:tc>
      </w:tr>
    </w:tbl>
    <w:p w14:paraId="64EDF715" w14:textId="77777777" w:rsidR="00D07346" w:rsidRDefault="00D07346" w:rsidP="00D07346">
      <w:pPr>
        <w:pStyle w:val="Heading4"/>
      </w:pPr>
      <w:r>
        <w:t>Interventions to prevent gestational weight gain</w:t>
      </w:r>
    </w:p>
    <w:tbl>
      <w:tblPr>
        <w:tblStyle w:val="TableGrid"/>
        <w:tblW w:w="5000" w:type="pct"/>
        <w:tblBorders>
          <w:top w:val="none" w:sz="0" w:space="0" w:color="auto"/>
          <w:bottom w:val="none" w:sz="0" w:space="0" w:color="auto"/>
          <w:insideH w:val="single" w:sz="4" w:space="0" w:color="FFFFFF" w:themeColor="background1"/>
        </w:tblBorders>
        <w:shd w:val="clear" w:color="auto" w:fill="F2F2F2" w:themeFill="background1" w:themeFillShade="F2"/>
        <w:tblLook w:val="04A0" w:firstRow="1" w:lastRow="0" w:firstColumn="1" w:lastColumn="0" w:noHBand="0" w:noVBand="1"/>
        <w:tblCaption w:val="Interventions to prevent gestational weight gain"/>
      </w:tblPr>
      <w:tblGrid>
        <w:gridCol w:w="1519"/>
        <w:gridCol w:w="1986"/>
        <w:gridCol w:w="1841"/>
        <w:gridCol w:w="1986"/>
        <w:gridCol w:w="1949"/>
      </w:tblGrid>
      <w:tr w:rsidR="00D07346" w:rsidRPr="00F36862" w14:paraId="25D7009F" w14:textId="77777777" w:rsidTr="00D07346">
        <w:tc>
          <w:tcPr>
            <w:tcW w:w="818" w:type="pct"/>
            <w:shd w:val="clear" w:color="auto" w:fill="F2F2F2" w:themeFill="background1" w:themeFillShade="F2"/>
          </w:tcPr>
          <w:p w14:paraId="182CDA17" w14:textId="77777777" w:rsidR="00D07346" w:rsidRPr="00F36862" w:rsidRDefault="00D07346" w:rsidP="00D07346">
            <w:pPr>
              <w:keepNext/>
              <w:rPr>
                <w:b/>
                <w:sz w:val="16"/>
                <w:szCs w:val="16"/>
              </w:rPr>
            </w:pPr>
            <w:r w:rsidRPr="00F36862">
              <w:rPr>
                <w:b/>
                <w:sz w:val="16"/>
                <w:szCs w:val="16"/>
              </w:rPr>
              <w:t>Population</w:t>
            </w:r>
          </w:p>
        </w:tc>
        <w:tc>
          <w:tcPr>
            <w:tcW w:w="1070" w:type="pct"/>
            <w:shd w:val="clear" w:color="auto" w:fill="F2F2F2" w:themeFill="background1" w:themeFillShade="F2"/>
          </w:tcPr>
          <w:p w14:paraId="0BB768B2" w14:textId="77777777" w:rsidR="00D07346" w:rsidRPr="00F36862" w:rsidRDefault="00D07346" w:rsidP="00D07346">
            <w:pPr>
              <w:keepNext/>
              <w:rPr>
                <w:b/>
                <w:sz w:val="16"/>
                <w:szCs w:val="16"/>
              </w:rPr>
            </w:pPr>
            <w:r>
              <w:rPr>
                <w:b/>
                <w:sz w:val="16"/>
                <w:szCs w:val="16"/>
              </w:rPr>
              <w:t>Intervention</w:t>
            </w:r>
          </w:p>
        </w:tc>
        <w:tc>
          <w:tcPr>
            <w:tcW w:w="992" w:type="pct"/>
            <w:shd w:val="clear" w:color="auto" w:fill="F2F2F2" w:themeFill="background1" w:themeFillShade="F2"/>
          </w:tcPr>
          <w:p w14:paraId="16381AF5" w14:textId="77777777" w:rsidR="00D07346" w:rsidRPr="00F36862" w:rsidRDefault="00D07346" w:rsidP="00D07346">
            <w:pPr>
              <w:keepNext/>
              <w:rPr>
                <w:b/>
                <w:sz w:val="16"/>
                <w:szCs w:val="16"/>
              </w:rPr>
            </w:pPr>
            <w:r w:rsidRPr="00F36862">
              <w:rPr>
                <w:b/>
                <w:sz w:val="16"/>
                <w:szCs w:val="16"/>
              </w:rPr>
              <w:t>Comparator</w:t>
            </w:r>
          </w:p>
        </w:tc>
        <w:tc>
          <w:tcPr>
            <w:tcW w:w="1070" w:type="pct"/>
            <w:shd w:val="clear" w:color="auto" w:fill="F2F2F2" w:themeFill="background1" w:themeFillShade="F2"/>
          </w:tcPr>
          <w:p w14:paraId="016ED584" w14:textId="77777777" w:rsidR="00D07346" w:rsidRPr="00F36862" w:rsidRDefault="00D07346" w:rsidP="00D07346">
            <w:pPr>
              <w:keepNext/>
              <w:rPr>
                <w:b/>
                <w:sz w:val="16"/>
                <w:szCs w:val="16"/>
              </w:rPr>
            </w:pPr>
            <w:r w:rsidRPr="00F36862">
              <w:rPr>
                <w:b/>
                <w:sz w:val="16"/>
                <w:szCs w:val="16"/>
              </w:rPr>
              <w:t>Outcomes</w:t>
            </w:r>
          </w:p>
        </w:tc>
        <w:tc>
          <w:tcPr>
            <w:tcW w:w="1050" w:type="pct"/>
            <w:shd w:val="clear" w:color="auto" w:fill="F2F2F2" w:themeFill="background1" w:themeFillShade="F2"/>
          </w:tcPr>
          <w:p w14:paraId="1401D863" w14:textId="77777777" w:rsidR="00D07346" w:rsidRPr="00F36862" w:rsidRDefault="00D07346" w:rsidP="00D07346">
            <w:pPr>
              <w:keepNext/>
              <w:rPr>
                <w:b/>
                <w:sz w:val="16"/>
                <w:szCs w:val="16"/>
              </w:rPr>
            </w:pPr>
            <w:r>
              <w:rPr>
                <w:b/>
                <w:sz w:val="16"/>
                <w:szCs w:val="16"/>
              </w:rPr>
              <w:t>Study designs</w:t>
            </w:r>
          </w:p>
        </w:tc>
      </w:tr>
      <w:tr w:rsidR="00D07346" w:rsidRPr="00F36862" w14:paraId="2F79888C" w14:textId="77777777" w:rsidTr="00D07346">
        <w:tc>
          <w:tcPr>
            <w:tcW w:w="818" w:type="pct"/>
            <w:vMerge w:val="restart"/>
            <w:shd w:val="clear" w:color="auto" w:fill="F2F2F2" w:themeFill="background1" w:themeFillShade="F2"/>
          </w:tcPr>
          <w:p w14:paraId="443F8AA6" w14:textId="77777777" w:rsidR="00D07346" w:rsidRPr="00F36862" w:rsidRDefault="00D07346" w:rsidP="00D07346">
            <w:pPr>
              <w:keepNext/>
              <w:rPr>
                <w:sz w:val="16"/>
                <w:szCs w:val="16"/>
              </w:rPr>
            </w:pPr>
            <w:r w:rsidRPr="00F36862">
              <w:rPr>
                <w:sz w:val="16"/>
                <w:szCs w:val="16"/>
              </w:rPr>
              <w:t>Pregnant women</w:t>
            </w:r>
            <w:r>
              <w:rPr>
                <w:sz w:val="16"/>
                <w:szCs w:val="16"/>
              </w:rPr>
              <w:t xml:space="preserve"> who are apparently healthy in early pregnancy</w:t>
            </w:r>
          </w:p>
        </w:tc>
        <w:tc>
          <w:tcPr>
            <w:tcW w:w="1070" w:type="pct"/>
            <w:shd w:val="clear" w:color="auto" w:fill="F2F2F2" w:themeFill="background1" w:themeFillShade="F2"/>
          </w:tcPr>
          <w:p w14:paraId="54B6CAF2" w14:textId="77777777" w:rsidR="00D07346" w:rsidRPr="00F36862" w:rsidRDefault="00D07346" w:rsidP="00D07346">
            <w:pPr>
              <w:keepNext/>
              <w:rPr>
                <w:sz w:val="16"/>
                <w:szCs w:val="16"/>
              </w:rPr>
            </w:pPr>
            <w:r>
              <w:rPr>
                <w:sz w:val="16"/>
                <w:szCs w:val="16"/>
              </w:rPr>
              <w:t>Intervention related to changes in diet</w:t>
            </w:r>
          </w:p>
        </w:tc>
        <w:tc>
          <w:tcPr>
            <w:tcW w:w="992" w:type="pct"/>
            <w:vMerge w:val="restart"/>
            <w:shd w:val="clear" w:color="auto" w:fill="F2F2F2" w:themeFill="background1" w:themeFillShade="F2"/>
          </w:tcPr>
          <w:p w14:paraId="039496C3" w14:textId="77777777" w:rsidR="00D07346" w:rsidRPr="00F36862" w:rsidRDefault="00D07346" w:rsidP="00D07346">
            <w:pPr>
              <w:keepNext/>
              <w:rPr>
                <w:sz w:val="16"/>
                <w:szCs w:val="16"/>
              </w:rPr>
            </w:pPr>
            <w:r>
              <w:rPr>
                <w:sz w:val="16"/>
                <w:szCs w:val="16"/>
              </w:rPr>
              <w:t>Usual care</w:t>
            </w:r>
          </w:p>
        </w:tc>
        <w:tc>
          <w:tcPr>
            <w:tcW w:w="1070" w:type="pct"/>
            <w:vMerge w:val="restart"/>
            <w:shd w:val="clear" w:color="auto" w:fill="F2F2F2" w:themeFill="background1" w:themeFillShade="F2"/>
          </w:tcPr>
          <w:p w14:paraId="76685914" w14:textId="77777777" w:rsidR="00D07346" w:rsidRPr="00F36862" w:rsidRDefault="00D07346" w:rsidP="00D07346">
            <w:pPr>
              <w:keepNext/>
              <w:rPr>
                <w:sz w:val="16"/>
                <w:szCs w:val="16"/>
              </w:rPr>
            </w:pPr>
            <w:r>
              <w:rPr>
                <w:sz w:val="16"/>
                <w:szCs w:val="16"/>
              </w:rPr>
              <w:t>Health or clinical outcomes, including longer term outcomes for the mother and child</w:t>
            </w:r>
          </w:p>
        </w:tc>
        <w:tc>
          <w:tcPr>
            <w:tcW w:w="1050" w:type="pct"/>
            <w:vMerge w:val="restart"/>
            <w:shd w:val="clear" w:color="auto" w:fill="F2F2F2" w:themeFill="background1" w:themeFillShade="F2"/>
          </w:tcPr>
          <w:p w14:paraId="1C2E54D8" w14:textId="77777777" w:rsidR="00D07346" w:rsidRDefault="00D07346" w:rsidP="00D07346">
            <w:pPr>
              <w:keepNext/>
              <w:rPr>
                <w:sz w:val="16"/>
                <w:szCs w:val="16"/>
              </w:rPr>
            </w:pPr>
            <w:r>
              <w:rPr>
                <w:sz w:val="16"/>
                <w:szCs w:val="16"/>
              </w:rPr>
              <w:t>RCTs</w:t>
            </w:r>
          </w:p>
          <w:p w14:paraId="3879B09F" w14:textId="77777777" w:rsidR="00D07346" w:rsidRDefault="00D07346" w:rsidP="00D07346">
            <w:pPr>
              <w:keepNext/>
              <w:rPr>
                <w:sz w:val="16"/>
                <w:szCs w:val="16"/>
              </w:rPr>
            </w:pPr>
            <w:r>
              <w:rPr>
                <w:sz w:val="16"/>
                <w:szCs w:val="16"/>
              </w:rPr>
              <w:t>Systematic reviews of RCTs</w:t>
            </w:r>
          </w:p>
        </w:tc>
      </w:tr>
      <w:tr w:rsidR="00D07346" w:rsidRPr="00F36862" w14:paraId="0C420AED" w14:textId="77777777" w:rsidTr="00D07346">
        <w:tc>
          <w:tcPr>
            <w:tcW w:w="818" w:type="pct"/>
            <w:vMerge/>
            <w:shd w:val="clear" w:color="auto" w:fill="F2F2F2" w:themeFill="background1" w:themeFillShade="F2"/>
          </w:tcPr>
          <w:p w14:paraId="647832F5" w14:textId="77777777" w:rsidR="00D07346" w:rsidRPr="00F36862" w:rsidRDefault="00D07346" w:rsidP="00D07346">
            <w:pPr>
              <w:rPr>
                <w:sz w:val="16"/>
                <w:szCs w:val="16"/>
              </w:rPr>
            </w:pPr>
          </w:p>
        </w:tc>
        <w:tc>
          <w:tcPr>
            <w:tcW w:w="1070" w:type="pct"/>
            <w:shd w:val="clear" w:color="auto" w:fill="F2F2F2" w:themeFill="background1" w:themeFillShade="F2"/>
          </w:tcPr>
          <w:p w14:paraId="7247C182" w14:textId="77777777" w:rsidR="00D07346" w:rsidRDefault="00D07346" w:rsidP="00D07346">
            <w:pPr>
              <w:rPr>
                <w:sz w:val="16"/>
                <w:szCs w:val="16"/>
              </w:rPr>
            </w:pPr>
            <w:r>
              <w:rPr>
                <w:sz w:val="16"/>
                <w:szCs w:val="16"/>
              </w:rPr>
              <w:t>Intervention to increase physical activity</w:t>
            </w:r>
          </w:p>
        </w:tc>
        <w:tc>
          <w:tcPr>
            <w:tcW w:w="992" w:type="pct"/>
            <w:vMerge/>
            <w:shd w:val="clear" w:color="auto" w:fill="F2F2F2" w:themeFill="background1" w:themeFillShade="F2"/>
          </w:tcPr>
          <w:p w14:paraId="45D796A1" w14:textId="77777777" w:rsidR="00D07346" w:rsidRDefault="00D07346" w:rsidP="00D07346">
            <w:pPr>
              <w:rPr>
                <w:sz w:val="16"/>
                <w:szCs w:val="16"/>
              </w:rPr>
            </w:pPr>
          </w:p>
        </w:tc>
        <w:tc>
          <w:tcPr>
            <w:tcW w:w="1070" w:type="pct"/>
            <w:vMerge/>
            <w:shd w:val="clear" w:color="auto" w:fill="F2F2F2" w:themeFill="background1" w:themeFillShade="F2"/>
          </w:tcPr>
          <w:p w14:paraId="7ABA88CF" w14:textId="77777777" w:rsidR="00D07346" w:rsidRDefault="00D07346" w:rsidP="00D07346">
            <w:pPr>
              <w:rPr>
                <w:sz w:val="16"/>
                <w:szCs w:val="16"/>
              </w:rPr>
            </w:pPr>
          </w:p>
        </w:tc>
        <w:tc>
          <w:tcPr>
            <w:tcW w:w="1050" w:type="pct"/>
            <w:vMerge/>
            <w:shd w:val="clear" w:color="auto" w:fill="F2F2F2" w:themeFill="background1" w:themeFillShade="F2"/>
          </w:tcPr>
          <w:p w14:paraId="611F63BC" w14:textId="77777777" w:rsidR="00D07346" w:rsidRDefault="00D07346" w:rsidP="00D07346">
            <w:pPr>
              <w:rPr>
                <w:sz w:val="16"/>
                <w:szCs w:val="16"/>
              </w:rPr>
            </w:pPr>
          </w:p>
        </w:tc>
      </w:tr>
      <w:tr w:rsidR="00D07346" w:rsidRPr="00F36862" w14:paraId="5A0A4D3B" w14:textId="77777777" w:rsidTr="00D07346">
        <w:trPr>
          <w:trHeight w:val="617"/>
        </w:trPr>
        <w:tc>
          <w:tcPr>
            <w:tcW w:w="818" w:type="pct"/>
            <w:vMerge/>
            <w:tcBorders>
              <w:bottom w:val="nil"/>
            </w:tcBorders>
            <w:shd w:val="clear" w:color="auto" w:fill="F2F2F2" w:themeFill="background1" w:themeFillShade="F2"/>
          </w:tcPr>
          <w:p w14:paraId="5CA9E197" w14:textId="77777777" w:rsidR="00D07346" w:rsidRPr="00F36862" w:rsidRDefault="00D07346" w:rsidP="00D07346">
            <w:pPr>
              <w:rPr>
                <w:sz w:val="16"/>
                <w:szCs w:val="16"/>
              </w:rPr>
            </w:pPr>
          </w:p>
        </w:tc>
        <w:tc>
          <w:tcPr>
            <w:tcW w:w="1070" w:type="pct"/>
            <w:tcBorders>
              <w:bottom w:val="nil"/>
            </w:tcBorders>
            <w:shd w:val="clear" w:color="auto" w:fill="F2F2F2" w:themeFill="background1" w:themeFillShade="F2"/>
          </w:tcPr>
          <w:p w14:paraId="7C40403C" w14:textId="77777777" w:rsidR="00D07346" w:rsidRDefault="00D07346" w:rsidP="00D07346">
            <w:pPr>
              <w:rPr>
                <w:sz w:val="16"/>
                <w:szCs w:val="16"/>
              </w:rPr>
            </w:pPr>
            <w:r>
              <w:rPr>
                <w:sz w:val="16"/>
                <w:szCs w:val="16"/>
              </w:rPr>
              <w:t>Combined intervention with dietary and physical activity components</w:t>
            </w:r>
          </w:p>
        </w:tc>
        <w:tc>
          <w:tcPr>
            <w:tcW w:w="992" w:type="pct"/>
            <w:vMerge/>
            <w:tcBorders>
              <w:bottom w:val="nil"/>
            </w:tcBorders>
            <w:shd w:val="clear" w:color="auto" w:fill="F2F2F2" w:themeFill="background1" w:themeFillShade="F2"/>
          </w:tcPr>
          <w:p w14:paraId="47ED2A98" w14:textId="77777777" w:rsidR="00D07346" w:rsidRDefault="00D07346" w:rsidP="00D07346">
            <w:pPr>
              <w:rPr>
                <w:sz w:val="16"/>
                <w:szCs w:val="16"/>
              </w:rPr>
            </w:pPr>
          </w:p>
        </w:tc>
        <w:tc>
          <w:tcPr>
            <w:tcW w:w="1070" w:type="pct"/>
            <w:vMerge/>
            <w:tcBorders>
              <w:bottom w:val="nil"/>
            </w:tcBorders>
            <w:shd w:val="clear" w:color="auto" w:fill="F2F2F2" w:themeFill="background1" w:themeFillShade="F2"/>
          </w:tcPr>
          <w:p w14:paraId="7087D92A" w14:textId="77777777" w:rsidR="00D07346" w:rsidRDefault="00D07346" w:rsidP="00D07346">
            <w:pPr>
              <w:rPr>
                <w:sz w:val="16"/>
                <w:szCs w:val="16"/>
              </w:rPr>
            </w:pPr>
          </w:p>
        </w:tc>
        <w:tc>
          <w:tcPr>
            <w:tcW w:w="1050" w:type="pct"/>
            <w:vMerge/>
            <w:tcBorders>
              <w:bottom w:val="nil"/>
            </w:tcBorders>
            <w:shd w:val="clear" w:color="auto" w:fill="F2F2F2" w:themeFill="background1" w:themeFillShade="F2"/>
          </w:tcPr>
          <w:p w14:paraId="26A31932" w14:textId="77777777" w:rsidR="00D07346" w:rsidRDefault="00D07346" w:rsidP="00D07346">
            <w:pPr>
              <w:rPr>
                <w:sz w:val="16"/>
                <w:szCs w:val="16"/>
              </w:rPr>
            </w:pPr>
          </w:p>
        </w:tc>
      </w:tr>
    </w:tbl>
    <w:p w14:paraId="676FD478" w14:textId="1FF5968C" w:rsidR="00BC4ECC" w:rsidRDefault="00F643F4" w:rsidP="00BC4ECC">
      <w:r>
        <w:t>E</w:t>
      </w:r>
      <w:r w:rsidR="00BC4ECC" w:rsidRPr="00E2553A">
        <w:t xml:space="preserve">xclusion criteria </w:t>
      </w:r>
      <w:r w:rsidR="00BC4ECC">
        <w:t xml:space="preserve">outlined below </w:t>
      </w:r>
      <w:r w:rsidR="002B6FAD">
        <w:t xml:space="preserve">were </w:t>
      </w:r>
      <w:r w:rsidR="00BC4ECC">
        <w:t>applied.</w:t>
      </w:r>
    </w:p>
    <w:p w14:paraId="4836E3FF" w14:textId="4BDD016E" w:rsidR="00BC4ECC" w:rsidRPr="00752C35" w:rsidRDefault="00F643F4" w:rsidP="00BC4ECC">
      <w:pPr>
        <w:pStyle w:val="bullet"/>
      </w:pPr>
      <w:r>
        <w:t>Not in English</w:t>
      </w:r>
    </w:p>
    <w:p w14:paraId="7CD596C2" w14:textId="72152753" w:rsidR="00BC4ECC" w:rsidRPr="00722E4A" w:rsidRDefault="00BC4ECC" w:rsidP="00BC4ECC">
      <w:pPr>
        <w:pStyle w:val="bullet"/>
        <w:rPr>
          <w:b/>
        </w:rPr>
      </w:pPr>
      <w:r w:rsidRPr="00722E4A">
        <w:t>Duplicate</w:t>
      </w:r>
    </w:p>
    <w:p w14:paraId="788CB6FE" w14:textId="473C18F0" w:rsidR="00F643F4" w:rsidRPr="00F643F4" w:rsidRDefault="00F643F4" w:rsidP="00BC4ECC">
      <w:pPr>
        <w:pStyle w:val="bullet"/>
        <w:rPr>
          <w:b/>
        </w:rPr>
      </w:pPr>
      <w:r>
        <w:t>Narrative review, opinion piece, letter, editorial</w:t>
      </w:r>
    </w:p>
    <w:p w14:paraId="63A872DB" w14:textId="5841C7DE" w:rsidR="00F643F4" w:rsidRPr="00F643F4" w:rsidRDefault="00F643F4" w:rsidP="00BC4ECC">
      <w:pPr>
        <w:pStyle w:val="bullet"/>
        <w:rPr>
          <w:b/>
        </w:rPr>
      </w:pPr>
      <w:r>
        <w:t xml:space="preserve">Wrong setting </w:t>
      </w:r>
      <w:r w:rsidR="00D07346">
        <w:t>(ie not antenatal care)</w:t>
      </w:r>
    </w:p>
    <w:p w14:paraId="6EFEB381" w14:textId="606274BA" w:rsidR="00F643F4" w:rsidRPr="00F643F4" w:rsidRDefault="00F643F4" w:rsidP="00BC4ECC">
      <w:pPr>
        <w:pStyle w:val="bullet"/>
        <w:rPr>
          <w:b/>
        </w:rPr>
      </w:pPr>
      <w:r>
        <w:t xml:space="preserve">Wrong intervention </w:t>
      </w:r>
    </w:p>
    <w:p w14:paraId="3C24F47D" w14:textId="6E9D7E04" w:rsidR="00F643F4" w:rsidRPr="00F643F4" w:rsidRDefault="00F643F4" w:rsidP="00BC4ECC">
      <w:pPr>
        <w:pStyle w:val="bullet"/>
        <w:rPr>
          <w:b/>
        </w:rPr>
      </w:pPr>
      <w:r>
        <w:t xml:space="preserve">Wrong study design </w:t>
      </w:r>
      <w:r w:rsidR="00D07346">
        <w:t>(question specific; see above)</w:t>
      </w:r>
    </w:p>
    <w:p w14:paraId="314B4FA4" w14:textId="77777777" w:rsidR="00F643F4" w:rsidRPr="00F643F4" w:rsidRDefault="00F643F4" w:rsidP="00BC4ECC">
      <w:pPr>
        <w:pStyle w:val="bullet"/>
        <w:rPr>
          <w:b/>
        </w:rPr>
      </w:pPr>
      <w:r>
        <w:t>Wrong outcomes</w:t>
      </w:r>
    </w:p>
    <w:p w14:paraId="42A84DF1" w14:textId="77777777" w:rsidR="00F643F4" w:rsidRPr="00F643F4" w:rsidRDefault="00F643F4" w:rsidP="00BC4ECC">
      <w:pPr>
        <w:pStyle w:val="bullet"/>
        <w:rPr>
          <w:b/>
        </w:rPr>
      </w:pPr>
      <w:r>
        <w:t>Wrong population</w:t>
      </w:r>
    </w:p>
    <w:p w14:paraId="4B227746" w14:textId="77777777" w:rsidR="00F643F4" w:rsidRPr="00F643F4" w:rsidRDefault="00F643F4" w:rsidP="00BC4ECC">
      <w:pPr>
        <w:pStyle w:val="bullet"/>
        <w:rPr>
          <w:b/>
        </w:rPr>
      </w:pPr>
      <w:r>
        <w:t>Wrong comparator</w:t>
      </w:r>
    </w:p>
    <w:p w14:paraId="24B65819" w14:textId="77777777" w:rsidR="00F643F4" w:rsidRPr="00F643F4" w:rsidRDefault="00F643F4" w:rsidP="00BC4ECC">
      <w:pPr>
        <w:pStyle w:val="bullet"/>
        <w:rPr>
          <w:b/>
        </w:rPr>
      </w:pPr>
      <w:r>
        <w:t>Systematic literature review with all studies included in another systematic review</w:t>
      </w:r>
    </w:p>
    <w:p w14:paraId="001B88B9" w14:textId="12EDFF10" w:rsidR="00F643F4" w:rsidRPr="00F643F4" w:rsidRDefault="00D07346" w:rsidP="00BC4ECC">
      <w:pPr>
        <w:pStyle w:val="bullet"/>
        <w:rPr>
          <w:b/>
        </w:rPr>
      </w:pPr>
      <w:r>
        <w:t>RCT i</w:t>
      </w:r>
      <w:r w:rsidR="00F643F4">
        <w:t>ncluded in a systematic review</w:t>
      </w:r>
    </w:p>
    <w:p w14:paraId="584BF89B" w14:textId="77777777" w:rsidR="00F643F4" w:rsidRPr="00F643F4" w:rsidRDefault="00F643F4" w:rsidP="00BC4ECC">
      <w:pPr>
        <w:pStyle w:val="bullet"/>
        <w:rPr>
          <w:b/>
        </w:rPr>
      </w:pPr>
      <w:r>
        <w:t>Does not answer research question</w:t>
      </w:r>
    </w:p>
    <w:p w14:paraId="0589EA46" w14:textId="7F7C20DF" w:rsidR="00852C9A" w:rsidRPr="00722E4A" w:rsidRDefault="00852C9A" w:rsidP="00852C9A">
      <w:pPr>
        <w:rPr>
          <w:b/>
        </w:rPr>
      </w:pPr>
      <w:r>
        <w:t xml:space="preserve">The excluded studies are listed in </w:t>
      </w:r>
      <w:r w:rsidR="00EB1984">
        <w:t>Appendix D</w:t>
      </w:r>
      <w:r>
        <w:t>.</w:t>
      </w:r>
    </w:p>
    <w:p w14:paraId="3EE7A9CC" w14:textId="6BD6610A" w:rsidR="000D0F65" w:rsidRDefault="000D0F65" w:rsidP="000D0F65">
      <w:pPr>
        <w:pStyle w:val="Heading2"/>
        <w:rPr>
          <w:lang w:val="en-AU"/>
        </w:rPr>
      </w:pPr>
      <w:bookmarkStart w:id="7" w:name="_Toc40956466"/>
      <w:r w:rsidRPr="008F13EC">
        <w:rPr>
          <w:lang w:val="en-AU"/>
        </w:rPr>
        <w:t>Selection of outcomes for GRADE analysis</w:t>
      </w:r>
      <w:bookmarkEnd w:id="7"/>
      <w:r w:rsidR="00BF2BF6">
        <w:rPr>
          <w:lang w:val="en-AU"/>
        </w:rPr>
        <w:t xml:space="preserve"> </w:t>
      </w:r>
    </w:p>
    <w:p w14:paraId="2D4F2CBE" w14:textId="51C2EAA6" w:rsidR="0019765E" w:rsidRDefault="0019765E" w:rsidP="00932C6D">
      <w:pPr>
        <w:pStyle w:val="TableName"/>
      </w:pPr>
      <w:bookmarkStart w:id="8" w:name="_Toc40956581"/>
      <w:r>
        <w:t>Probiotics — maternal outcomes</w:t>
      </w:r>
      <w:bookmarkEnd w:id="8"/>
    </w:p>
    <w:tbl>
      <w:tblPr>
        <w:tblW w:w="9256" w:type="dxa"/>
        <w:tblInd w:w="-2" w:type="dxa"/>
        <w:tblBorders>
          <w:top w:val="single" w:sz="4" w:space="0" w:color="FFFFFF"/>
          <w:bottom w:val="single" w:sz="4" w:space="0" w:color="FFFFFF"/>
          <w:insideH w:val="single" w:sz="4" w:space="0" w:color="FFFFFF"/>
        </w:tblBorders>
        <w:shd w:val="clear" w:color="auto" w:fill="F2F2F2" w:themeFill="background1" w:themeFillShade="F2"/>
        <w:tblLook w:val="00A0" w:firstRow="1" w:lastRow="0" w:firstColumn="1" w:lastColumn="0" w:noHBand="0" w:noVBand="0"/>
      </w:tblPr>
      <w:tblGrid>
        <w:gridCol w:w="5202"/>
        <w:gridCol w:w="2126"/>
        <w:gridCol w:w="1928"/>
      </w:tblGrid>
      <w:tr w:rsidR="0019765E" w:rsidRPr="009C0598" w14:paraId="355E57F7" w14:textId="77777777" w:rsidTr="003D49F2">
        <w:trPr>
          <w:tblHeader/>
        </w:trPr>
        <w:tc>
          <w:tcPr>
            <w:tcW w:w="5202" w:type="dxa"/>
            <w:shd w:val="clear" w:color="auto" w:fill="F2F2F2" w:themeFill="background1" w:themeFillShade="F2"/>
          </w:tcPr>
          <w:p w14:paraId="51743503" w14:textId="77777777" w:rsidR="0019765E" w:rsidRPr="009C0598" w:rsidRDefault="0019765E" w:rsidP="003D49F2">
            <w:pPr>
              <w:keepNext/>
              <w:spacing w:before="40" w:after="40"/>
              <w:rPr>
                <w:b/>
                <w:color w:val="000000" w:themeColor="text1"/>
                <w:sz w:val="16"/>
              </w:rPr>
            </w:pPr>
            <w:r w:rsidRPr="009C0598">
              <w:rPr>
                <w:b/>
                <w:color w:val="000000" w:themeColor="text1"/>
                <w:sz w:val="16"/>
              </w:rPr>
              <w:t>Outcome</w:t>
            </w:r>
          </w:p>
        </w:tc>
        <w:tc>
          <w:tcPr>
            <w:tcW w:w="2126" w:type="dxa"/>
            <w:shd w:val="clear" w:color="auto" w:fill="F2F2F2" w:themeFill="background1" w:themeFillShade="F2"/>
          </w:tcPr>
          <w:p w14:paraId="72229292" w14:textId="77777777" w:rsidR="0019765E" w:rsidRPr="009C0598" w:rsidRDefault="0019765E" w:rsidP="003D49F2">
            <w:pPr>
              <w:keepNext/>
              <w:spacing w:before="40" w:after="40"/>
              <w:jc w:val="center"/>
              <w:rPr>
                <w:b/>
                <w:color w:val="000000" w:themeColor="text1"/>
                <w:sz w:val="16"/>
              </w:rPr>
            </w:pPr>
            <w:r w:rsidRPr="009C0598">
              <w:rPr>
                <w:b/>
                <w:color w:val="000000" w:themeColor="text1"/>
                <w:sz w:val="16"/>
              </w:rPr>
              <w:t>Importance</w:t>
            </w:r>
          </w:p>
        </w:tc>
        <w:tc>
          <w:tcPr>
            <w:tcW w:w="1928" w:type="dxa"/>
            <w:shd w:val="clear" w:color="auto" w:fill="F2F2F2" w:themeFill="background1" w:themeFillShade="F2"/>
          </w:tcPr>
          <w:p w14:paraId="335DED1E" w14:textId="77777777" w:rsidR="0019765E" w:rsidRPr="009C0598" w:rsidRDefault="0019765E" w:rsidP="003D49F2">
            <w:pPr>
              <w:keepNext/>
              <w:spacing w:before="40" w:after="40"/>
              <w:jc w:val="center"/>
              <w:rPr>
                <w:b/>
                <w:color w:val="000000" w:themeColor="text1"/>
                <w:sz w:val="16"/>
              </w:rPr>
            </w:pPr>
            <w:r w:rsidRPr="009C0598">
              <w:rPr>
                <w:b/>
                <w:color w:val="000000" w:themeColor="text1"/>
                <w:sz w:val="16"/>
              </w:rPr>
              <w:t>Inclusion</w:t>
            </w:r>
          </w:p>
        </w:tc>
      </w:tr>
      <w:tr w:rsidR="0019765E" w:rsidRPr="00464CE0" w14:paraId="37FFF408" w14:textId="77777777" w:rsidTr="003D49F2">
        <w:tc>
          <w:tcPr>
            <w:tcW w:w="5202" w:type="dxa"/>
            <w:shd w:val="clear" w:color="auto" w:fill="F2F2F2" w:themeFill="background1" w:themeFillShade="F2"/>
          </w:tcPr>
          <w:p w14:paraId="625FF271" w14:textId="77777777" w:rsidR="0019765E" w:rsidRDefault="0019765E" w:rsidP="003D49F2">
            <w:pPr>
              <w:keepNext/>
              <w:spacing w:before="40" w:after="40"/>
              <w:rPr>
                <w:sz w:val="16"/>
              </w:rPr>
            </w:pPr>
            <w:r>
              <w:rPr>
                <w:sz w:val="16"/>
                <w:szCs w:val="16"/>
              </w:rPr>
              <w:t>Gestational diabetes</w:t>
            </w:r>
          </w:p>
        </w:tc>
        <w:tc>
          <w:tcPr>
            <w:tcW w:w="2126" w:type="dxa"/>
            <w:shd w:val="clear" w:color="auto" w:fill="F2F2F2" w:themeFill="background1" w:themeFillShade="F2"/>
          </w:tcPr>
          <w:p w14:paraId="15E4D50F" w14:textId="77777777" w:rsidR="0019765E" w:rsidRDefault="0019765E" w:rsidP="003D49F2">
            <w:pPr>
              <w:keepNext/>
              <w:spacing w:before="40" w:after="40"/>
              <w:jc w:val="center"/>
              <w:rPr>
                <w:sz w:val="16"/>
              </w:rPr>
            </w:pPr>
            <w:r>
              <w:rPr>
                <w:sz w:val="16"/>
              </w:rPr>
              <w:t>9</w:t>
            </w:r>
          </w:p>
        </w:tc>
        <w:tc>
          <w:tcPr>
            <w:tcW w:w="1928" w:type="dxa"/>
            <w:shd w:val="clear" w:color="auto" w:fill="F2F2F2" w:themeFill="background1" w:themeFillShade="F2"/>
          </w:tcPr>
          <w:p w14:paraId="06CE6B88" w14:textId="77777777" w:rsidR="0019765E" w:rsidRPr="00941AA8" w:rsidRDefault="0019765E" w:rsidP="003D49F2">
            <w:pPr>
              <w:keepNext/>
              <w:spacing w:before="40" w:after="40"/>
              <w:jc w:val="center"/>
              <w:rPr>
                <w:sz w:val="16"/>
              </w:rPr>
            </w:pPr>
            <w:r w:rsidRPr="00941AA8">
              <w:rPr>
                <w:sz w:val="16"/>
              </w:rPr>
              <w:sym w:font="Wingdings 2" w:char="F052"/>
            </w:r>
          </w:p>
        </w:tc>
      </w:tr>
      <w:tr w:rsidR="0019765E" w:rsidRPr="00464CE0" w14:paraId="7DEEE6D0" w14:textId="77777777" w:rsidTr="003D49F2">
        <w:tc>
          <w:tcPr>
            <w:tcW w:w="5202" w:type="dxa"/>
            <w:shd w:val="clear" w:color="auto" w:fill="F2F2F2" w:themeFill="background1" w:themeFillShade="F2"/>
          </w:tcPr>
          <w:p w14:paraId="7141B683" w14:textId="3F2914E2" w:rsidR="0019765E" w:rsidRDefault="0019765E" w:rsidP="003D49F2">
            <w:pPr>
              <w:keepNext/>
              <w:spacing w:before="40" w:after="40"/>
              <w:rPr>
                <w:sz w:val="16"/>
              </w:rPr>
            </w:pPr>
            <w:r>
              <w:rPr>
                <w:sz w:val="16"/>
                <w:szCs w:val="16"/>
              </w:rPr>
              <w:t>Gestational hypertension</w:t>
            </w:r>
          </w:p>
        </w:tc>
        <w:tc>
          <w:tcPr>
            <w:tcW w:w="2126" w:type="dxa"/>
            <w:shd w:val="clear" w:color="auto" w:fill="F2F2F2" w:themeFill="background1" w:themeFillShade="F2"/>
          </w:tcPr>
          <w:p w14:paraId="0103B71B" w14:textId="77777777" w:rsidR="0019765E" w:rsidRDefault="0019765E" w:rsidP="003D49F2">
            <w:pPr>
              <w:keepNext/>
              <w:spacing w:before="40" w:after="40"/>
              <w:jc w:val="center"/>
              <w:rPr>
                <w:sz w:val="16"/>
              </w:rPr>
            </w:pPr>
            <w:r>
              <w:rPr>
                <w:sz w:val="16"/>
              </w:rPr>
              <w:t>9</w:t>
            </w:r>
          </w:p>
        </w:tc>
        <w:tc>
          <w:tcPr>
            <w:tcW w:w="1928" w:type="dxa"/>
            <w:shd w:val="clear" w:color="auto" w:fill="F2F2F2" w:themeFill="background1" w:themeFillShade="F2"/>
          </w:tcPr>
          <w:p w14:paraId="06942F80" w14:textId="77777777" w:rsidR="0019765E" w:rsidRPr="00941AA8" w:rsidRDefault="0019765E" w:rsidP="003D49F2">
            <w:pPr>
              <w:keepNext/>
              <w:spacing w:before="40" w:after="40"/>
              <w:jc w:val="center"/>
              <w:rPr>
                <w:sz w:val="16"/>
              </w:rPr>
            </w:pPr>
            <w:r w:rsidRPr="00941AA8">
              <w:rPr>
                <w:sz w:val="16"/>
              </w:rPr>
              <w:sym w:font="Wingdings 2" w:char="F052"/>
            </w:r>
          </w:p>
        </w:tc>
      </w:tr>
      <w:tr w:rsidR="0019765E" w:rsidRPr="00464CE0" w14:paraId="13C7A018" w14:textId="77777777" w:rsidTr="000E72DF">
        <w:tc>
          <w:tcPr>
            <w:tcW w:w="5202" w:type="dxa"/>
            <w:tcBorders>
              <w:bottom w:val="single" w:sz="4" w:space="0" w:color="FFFFFF"/>
            </w:tcBorders>
            <w:shd w:val="clear" w:color="auto" w:fill="F2F2F2" w:themeFill="background1" w:themeFillShade="F2"/>
          </w:tcPr>
          <w:p w14:paraId="4DF186C6" w14:textId="6C557B7A" w:rsidR="0019765E" w:rsidRDefault="0019765E" w:rsidP="003D49F2">
            <w:pPr>
              <w:keepNext/>
              <w:spacing w:before="40" w:after="40"/>
              <w:rPr>
                <w:sz w:val="16"/>
                <w:szCs w:val="16"/>
              </w:rPr>
            </w:pPr>
            <w:r>
              <w:rPr>
                <w:sz w:val="16"/>
                <w:szCs w:val="16"/>
              </w:rPr>
              <w:t>Pre-eclampsia</w:t>
            </w:r>
          </w:p>
        </w:tc>
        <w:tc>
          <w:tcPr>
            <w:tcW w:w="2126" w:type="dxa"/>
            <w:tcBorders>
              <w:bottom w:val="single" w:sz="4" w:space="0" w:color="FFFFFF"/>
            </w:tcBorders>
            <w:shd w:val="clear" w:color="auto" w:fill="F2F2F2" w:themeFill="background1" w:themeFillShade="F2"/>
          </w:tcPr>
          <w:p w14:paraId="45CC29CE" w14:textId="35BA9FA6" w:rsidR="0019765E" w:rsidRDefault="007110D4" w:rsidP="003D49F2">
            <w:pPr>
              <w:keepNext/>
              <w:spacing w:before="40" w:after="40"/>
              <w:jc w:val="center"/>
              <w:rPr>
                <w:sz w:val="16"/>
              </w:rPr>
            </w:pPr>
            <w:r>
              <w:rPr>
                <w:sz w:val="16"/>
              </w:rPr>
              <w:t>5</w:t>
            </w:r>
          </w:p>
        </w:tc>
        <w:tc>
          <w:tcPr>
            <w:tcW w:w="1928" w:type="dxa"/>
            <w:tcBorders>
              <w:bottom w:val="single" w:sz="4" w:space="0" w:color="FFFFFF"/>
            </w:tcBorders>
            <w:shd w:val="clear" w:color="auto" w:fill="F2F2F2" w:themeFill="background1" w:themeFillShade="F2"/>
          </w:tcPr>
          <w:p w14:paraId="446C8F70" w14:textId="1D6BB1DC" w:rsidR="0019765E" w:rsidRPr="00941AA8" w:rsidRDefault="007110D4" w:rsidP="003D49F2">
            <w:pPr>
              <w:keepNext/>
              <w:spacing w:before="40" w:after="40"/>
              <w:jc w:val="center"/>
              <w:rPr>
                <w:sz w:val="16"/>
              </w:rPr>
            </w:pPr>
            <w:r w:rsidRPr="00941AA8">
              <w:rPr>
                <w:sz w:val="16"/>
              </w:rPr>
              <w:sym w:font="Wingdings 2" w:char="F052"/>
            </w:r>
          </w:p>
        </w:tc>
      </w:tr>
      <w:tr w:rsidR="0019765E" w:rsidRPr="00464CE0" w14:paraId="43036558" w14:textId="77777777" w:rsidTr="000E72DF">
        <w:tc>
          <w:tcPr>
            <w:tcW w:w="5202" w:type="dxa"/>
            <w:tcBorders>
              <w:top w:val="single" w:sz="4" w:space="0" w:color="FFFFFF"/>
              <w:bottom w:val="single" w:sz="4" w:space="0" w:color="FFFFFF"/>
              <w:right w:val="nil"/>
            </w:tcBorders>
            <w:shd w:val="clear" w:color="auto" w:fill="F2F2F2" w:themeFill="background1" w:themeFillShade="F2"/>
          </w:tcPr>
          <w:p w14:paraId="17237241" w14:textId="7453B08A" w:rsidR="0019765E" w:rsidRDefault="0019765E" w:rsidP="003D49F2">
            <w:pPr>
              <w:rPr>
                <w:sz w:val="16"/>
                <w:szCs w:val="16"/>
              </w:rPr>
            </w:pPr>
            <w:r>
              <w:rPr>
                <w:sz w:val="16"/>
                <w:szCs w:val="16"/>
              </w:rPr>
              <w:t>Bacterial vaginosis</w:t>
            </w:r>
          </w:p>
        </w:tc>
        <w:tc>
          <w:tcPr>
            <w:tcW w:w="2126" w:type="dxa"/>
            <w:tcBorders>
              <w:top w:val="single" w:sz="4" w:space="0" w:color="FFFFFF"/>
              <w:left w:val="nil"/>
              <w:bottom w:val="single" w:sz="4" w:space="0" w:color="FFFFFF"/>
              <w:right w:val="nil"/>
            </w:tcBorders>
            <w:shd w:val="clear" w:color="auto" w:fill="F2F2F2" w:themeFill="background1" w:themeFillShade="F2"/>
          </w:tcPr>
          <w:p w14:paraId="45E2E308" w14:textId="538B7FC4" w:rsidR="0019765E" w:rsidRPr="00785C5B" w:rsidRDefault="007110D4" w:rsidP="003D49F2">
            <w:pPr>
              <w:keepNext/>
              <w:spacing w:before="40" w:after="40"/>
              <w:jc w:val="center"/>
              <w:rPr>
                <w:sz w:val="16"/>
                <w:szCs w:val="16"/>
              </w:rPr>
            </w:pPr>
            <w:r>
              <w:rPr>
                <w:sz w:val="16"/>
                <w:szCs w:val="16"/>
              </w:rPr>
              <w:t>5</w:t>
            </w:r>
          </w:p>
        </w:tc>
        <w:tc>
          <w:tcPr>
            <w:tcW w:w="1928" w:type="dxa"/>
            <w:tcBorders>
              <w:top w:val="single" w:sz="4" w:space="0" w:color="FFFFFF"/>
              <w:left w:val="nil"/>
              <w:bottom w:val="single" w:sz="4" w:space="0" w:color="FFFFFF"/>
            </w:tcBorders>
            <w:shd w:val="clear" w:color="auto" w:fill="F2F2F2" w:themeFill="background1" w:themeFillShade="F2"/>
          </w:tcPr>
          <w:p w14:paraId="2C2C8552" w14:textId="479312FF" w:rsidR="0019765E" w:rsidRPr="00785C5B" w:rsidRDefault="007110D4" w:rsidP="003D49F2">
            <w:pPr>
              <w:keepNext/>
              <w:spacing w:before="40" w:after="40"/>
              <w:jc w:val="center"/>
              <w:rPr>
                <w:sz w:val="16"/>
                <w:szCs w:val="16"/>
              </w:rPr>
            </w:pPr>
            <w:r w:rsidRPr="00941AA8">
              <w:rPr>
                <w:sz w:val="16"/>
              </w:rPr>
              <w:sym w:font="Wingdings 2" w:char="F052"/>
            </w:r>
          </w:p>
        </w:tc>
      </w:tr>
      <w:tr w:rsidR="0019765E" w:rsidRPr="00464CE0" w14:paraId="159FCDA3" w14:textId="77777777" w:rsidTr="000E72DF">
        <w:tc>
          <w:tcPr>
            <w:tcW w:w="5202" w:type="dxa"/>
            <w:tcBorders>
              <w:top w:val="single" w:sz="4" w:space="0" w:color="FFFFFF"/>
              <w:bottom w:val="single" w:sz="4" w:space="0" w:color="FFFFFF"/>
              <w:right w:val="nil"/>
            </w:tcBorders>
            <w:shd w:val="clear" w:color="auto" w:fill="F2F2F2" w:themeFill="background1" w:themeFillShade="F2"/>
          </w:tcPr>
          <w:p w14:paraId="64923493" w14:textId="49A89A97" w:rsidR="0019765E" w:rsidRDefault="0019765E" w:rsidP="003D49F2">
            <w:pPr>
              <w:rPr>
                <w:sz w:val="16"/>
                <w:szCs w:val="16"/>
              </w:rPr>
            </w:pPr>
            <w:r>
              <w:rPr>
                <w:sz w:val="16"/>
                <w:szCs w:val="16"/>
              </w:rPr>
              <w:t>Group B streptococcus</w:t>
            </w:r>
          </w:p>
        </w:tc>
        <w:tc>
          <w:tcPr>
            <w:tcW w:w="2126" w:type="dxa"/>
            <w:tcBorders>
              <w:top w:val="single" w:sz="4" w:space="0" w:color="FFFFFF"/>
              <w:left w:val="nil"/>
              <w:bottom w:val="single" w:sz="4" w:space="0" w:color="FFFFFF"/>
              <w:right w:val="nil"/>
            </w:tcBorders>
            <w:shd w:val="clear" w:color="auto" w:fill="F2F2F2" w:themeFill="background1" w:themeFillShade="F2"/>
          </w:tcPr>
          <w:p w14:paraId="57F7C89D" w14:textId="29B16197" w:rsidR="0019765E" w:rsidRPr="00785C5B" w:rsidRDefault="007110D4" w:rsidP="003D49F2">
            <w:pPr>
              <w:keepNext/>
              <w:spacing w:before="40" w:after="40"/>
              <w:jc w:val="center"/>
              <w:rPr>
                <w:sz w:val="16"/>
                <w:szCs w:val="16"/>
              </w:rPr>
            </w:pPr>
            <w:r>
              <w:rPr>
                <w:sz w:val="16"/>
                <w:szCs w:val="16"/>
              </w:rPr>
              <w:t>7</w:t>
            </w:r>
          </w:p>
        </w:tc>
        <w:tc>
          <w:tcPr>
            <w:tcW w:w="1928" w:type="dxa"/>
            <w:tcBorders>
              <w:top w:val="single" w:sz="4" w:space="0" w:color="FFFFFF"/>
              <w:left w:val="nil"/>
              <w:bottom w:val="single" w:sz="4" w:space="0" w:color="FFFFFF"/>
            </w:tcBorders>
            <w:shd w:val="clear" w:color="auto" w:fill="F2F2F2" w:themeFill="background1" w:themeFillShade="F2"/>
          </w:tcPr>
          <w:p w14:paraId="57D80760" w14:textId="704CA4D0" w:rsidR="0019765E" w:rsidRPr="00785C5B" w:rsidRDefault="007110D4" w:rsidP="003D49F2">
            <w:pPr>
              <w:keepNext/>
              <w:spacing w:before="40" w:after="40"/>
              <w:jc w:val="center"/>
              <w:rPr>
                <w:sz w:val="16"/>
                <w:szCs w:val="16"/>
              </w:rPr>
            </w:pPr>
            <w:r w:rsidRPr="00941AA8">
              <w:rPr>
                <w:sz w:val="16"/>
              </w:rPr>
              <w:sym w:font="Wingdings 2" w:char="F052"/>
            </w:r>
          </w:p>
        </w:tc>
      </w:tr>
      <w:tr w:rsidR="0019765E" w:rsidRPr="00464CE0" w14:paraId="1F45A128" w14:textId="77777777" w:rsidTr="000E72DF">
        <w:tc>
          <w:tcPr>
            <w:tcW w:w="5202" w:type="dxa"/>
            <w:tcBorders>
              <w:top w:val="single" w:sz="4" w:space="0" w:color="FFFFFF"/>
              <w:bottom w:val="single" w:sz="4" w:space="0" w:color="FFFFFF"/>
              <w:right w:val="nil"/>
            </w:tcBorders>
            <w:shd w:val="clear" w:color="auto" w:fill="F2F2F2" w:themeFill="background1" w:themeFillShade="F2"/>
          </w:tcPr>
          <w:p w14:paraId="5119B06E" w14:textId="77777777" w:rsidR="0019765E" w:rsidRDefault="0019765E" w:rsidP="003D49F2">
            <w:pPr>
              <w:rPr>
                <w:sz w:val="16"/>
                <w:szCs w:val="16"/>
              </w:rPr>
            </w:pPr>
            <w:r>
              <w:rPr>
                <w:sz w:val="16"/>
                <w:szCs w:val="16"/>
              </w:rPr>
              <w:t>Caesarean section</w:t>
            </w:r>
          </w:p>
        </w:tc>
        <w:tc>
          <w:tcPr>
            <w:tcW w:w="2126" w:type="dxa"/>
            <w:tcBorders>
              <w:top w:val="single" w:sz="4" w:space="0" w:color="FFFFFF"/>
              <w:left w:val="nil"/>
              <w:bottom w:val="single" w:sz="4" w:space="0" w:color="FFFFFF"/>
              <w:right w:val="nil"/>
            </w:tcBorders>
            <w:shd w:val="clear" w:color="auto" w:fill="F2F2F2" w:themeFill="background1" w:themeFillShade="F2"/>
          </w:tcPr>
          <w:p w14:paraId="61925815" w14:textId="14F99A1A" w:rsidR="0019765E" w:rsidRPr="00785C5B" w:rsidRDefault="007110D4" w:rsidP="003D49F2">
            <w:pPr>
              <w:keepNext/>
              <w:spacing w:before="40" w:after="40"/>
              <w:jc w:val="center"/>
              <w:rPr>
                <w:sz w:val="16"/>
                <w:szCs w:val="16"/>
              </w:rPr>
            </w:pPr>
            <w:r>
              <w:rPr>
                <w:sz w:val="16"/>
                <w:szCs w:val="16"/>
              </w:rPr>
              <w:t>9</w:t>
            </w:r>
          </w:p>
        </w:tc>
        <w:tc>
          <w:tcPr>
            <w:tcW w:w="1928" w:type="dxa"/>
            <w:tcBorders>
              <w:top w:val="single" w:sz="4" w:space="0" w:color="FFFFFF"/>
              <w:left w:val="nil"/>
              <w:bottom w:val="single" w:sz="4" w:space="0" w:color="FFFFFF"/>
            </w:tcBorders>
            <w:shd w:val="clear" w:color="auto" w:fill="F2F2F2" w:themeFill="background1" w:themeFillShade="F2"/>
          </w:tcPr>
          <w:p w14:paraId="4649FB97" w14:textId="475BBA25" w:rsidR="0019765E" w:rsidRPr="00785C5B" w:rsidRDefault="007110D4" w:rsidP="003D49F2">
            <w:pPr>
              <w:keepNext/>
              <w:spacing w:before="40" w:after="40"/>
              <w:jc w:val="center"/>
              <w:rPr>
                <w:sz w:val="16"/>
                <w:szCs w:val="16"/>
              </w:rPr>
            </w:pPr>
            <w:r w:rsidRPr="00941AA8">
              <w:rPr>
                <w:sz w:val="16"/>
              </w:rPr>
              <w:sym w:font="Wingdings 2" w:char="F052"/>
            </w:r>
          </w:p>
        </w:tc>
      </w:tr>
    </w:tbl>
    <w:p w14:paraId="09980CE8" w14:textId="40E77E9D" w:rsidR="0019765E" w:rsidRDefault="0019765E" w:rsidP="004B6F7B">
      <w:pPr>
        <w:pStyle w:val="TableName"/>
        <w:ind w:left="993" w:hanging="993"/>
      </w:pPr>
      <w:bookmarkStart w:id="9" w:name="_Toc40956582"/>
      <w:r>
        <w:t>Probiotics — infant outcomes</w:t>
      </w:r>
      <w:bookmarkEnd w:id="9"/>
    </w:p>
    <w:tbl>
      <w:tblPr>
        <w:tblW w:w="9256" w:type="dxa"/>
        <w:tblInd w:w="-2" w:type="dxa"/>
        <w:tblBorders>
          <w:top w:val="single" w:sz="4" w:space="0" w:color="FFFFFF"/>
          <w:bottom w:val="single" w:sz="4" w:space="0" w:color="FFFFFF"/>
          <w:insideH w:val="single" w:sz="4" w:space="0" w:color="FFFFFF"/>
        </w:tblBorders>
        <w:shd w:val="clear" w:color="auto" w:fill="F2F2F2" w:themeFill="background1" w:themeFillShade="F2"/>
        <w:tblLook w:val="00A0" w:firstRow="1" w:lastRow="0" w:firstColumn="1" w:lastColumn="0" w:noHBand="0" w:noVBand="0"/>
      </w:tblPr>
      <w:tblGrid>
        <w:gridCol w:w="5202"/>
        <w:gridCol w:w="2126"/>
        <w:gridCol w:w="1928"/>
      </w:tblGrid>
      <w:tr w:rsidR="0019765E" w:rsidRPr="009C0598" w14:paraId="4466961D" w14:textId="77777777" w:rsidTr="003D49F2">
        <w:trPr>
          <w:tblHeader/>
        </w:trPr>
        <w:tc>
          <w:tcPr>
            <w:tcW w:w="5202" w:type="dxa"/>
            <w:shd w:val="clear" w:color="auto" w:fill="F2F2F2" w:themeFill="background1" w:themeFillShade="F2"/>
          </w:tcPr>
          <w:p w14:paraId="2933DC86" w14:textId="77777777" w:rsidR="0019765E" w:rsidRPr="009C0598" w:rsidRDefault="0019765E" w:rsidP="003D49F2">
            <w:pPr>
              <w:keepNext/>
              <w:spacing w:before="40" w:after="40"/>
              <w:rPr>
                <w:b/>
                <w:color w:val="000000" w:themeColor="text1"/>
                <w:sz w:val="16"/>
              </w:rPr>
            </w:pPr>
            <w:r w:rsidRPr="009C0598">
              <w:rPr>
                <w:b/>
                <w:color w:val="000000" w:themeColor="text1"/>
                <w:sz w:val="16"/>
              </w:rPr>
              <w:t>Outcome</w:t>
            </w:r>
          </w:p>
        </w:tc>
        <w:tc>
          <w:tcPr>
            <w:tcW w:w="2126" w:type="dxa"/>
            <w:shd w:val="clear" w:color="auto" w:fill="F2F2F2" w:themeFill="background1" w:themeFillShade="F2"/>
          </w:tcPr>
          <w:p w14:paraId="459FDC04" w14:textId="77777777" w:rsidR="0019765E" w:rsidRPr="009C0598" w:rsidRDefault="0019765E" w:rsidP="003D49F2">
            <w:pPr>
              <w:keepNext/>
              <w:spacing w:before="40" w:after="40"/>
              <w:jc w:val="center"/>
              <w:rPr>
                <w:b/>
                <w:color w:val="000000" w:themeColor="text1"/>
                <w:sz w:val="16"/>
              </w:rPr>
            </w:pPr>
            <w:r w:rsidRPr="009C0598">
              <w:rPr>
                <w:b/>
                <w:color w:val="000000" w:themeColor="text1"/>
                <w:sz w:val="16"/>
              </w:rPr>
              <w:t>Importance</w:t>
            </w:r>
          </w:p>
        </w:tc>
        <w:tc>
          <w:tcPr>
            <w:tcW w:w="1928" w:type="dxa"/>
            <w:shd w:val="clear" w:color="auto" w:fill="F2F2F2" w:themeFill="background1" w:themeFillShade="F2"/>
          </w:tcPr>
          <w:p w14:paraId="20C86F67" w14:textId="77777777" w:rsidR="0019765E" w:rsidRPr="009C0598" w:rsidRDefault="0019765E" w:rsidP="003D49F2">
            <w:pPr>
              <w:keepNext/>
              <w:spacing w:before="40" w:after="40"/>
              <w:jc w:val="center"/>
              <w:rPr>
                <w:b/>
                <w:color w:val="000000" w:themeColor="text1"/>
                <w:sz w:val="16"/>
              </w:rPr>
            </w:pPr>
            <w:r w:rsidRPr="009C0598">
              <w:rPr>
                <w:b/>
                <w:color w:val="000000" w:themeColor="text1"/>
                <w:sz w:val="16"/>
              </w:rPr>
              <w:t>Inclusion</w:t>
            </w:r>
          </w:p>
        </w:tc>
      </w:tr>
      <w:tr w:rsidR="0019765E" w:rsidRPr="00464CE0" w14:paraId="7AB37252" w14:textId="77777777" w:rsidTr="00875505">
        <w:trPr>
          <w:trHeight w:val="379"/>
        </w:trPr>
        <w:tc>
          <w:tcPr>
            <w:tcW w:w="5202" w:type="dxa"/>
            <w:shd w:val="clear" w:color="auto" w:fill="F2F2F2" w:themeFill="background1" w:themeFillShade="F2"/>
          </w:tcPr>
          <w:p w14:paraId="2E99AC41" w14:textId="3A6513F7" w:rsidR="0019765E" w:rsidRDefault="0019765E" w:rsidP="003D49F2">
            <w:pPr>
              <w:keepNext/>
              <w:spacing w:before="40" w:after="40"/>
              <w:rPr>
                <w:sz w:val="16"/>
              </w:rPr>
            </w:pPr>
            <w:r>
              <w:rPr>
                <w:sz w:val="16"/>
                <w:szCs w:val="16"/>
              </w:rPr>
              <w:t>Perinatal death</w:t>
            </w:r>
          </w:p>
        </w:tc>
        <w:tc>
          <w:tcPr>
            <w:tcW w:w="2126" w:type="dxa"/>
            <w:shd w:val="clear" w:color="auto" w:fill="F2F2F2" w:themeFill="background1" w:themeFillShade="F2"/>
          </w:tcPr>
          <w:p w14:paraId="58720BA9" w14:textId="77777777" w:rsidR="0019765E" w:rsidRDefault="0019765E" w:rsidP="003D49F2">
            <w:pPr>
              <w:keepNext/>
              <w:spacing w:before="40" w:after="40"/>
              <w:jc w:val="center"/>
              <w:rPr>
                <w:sz w:val="16"/>
              </w:rPr>
            </w:pPr>
            <w:r>
              <w:rPr>
                <w:sz w:val="16"/>
              </w:rPr>
              <w:t>9</w:t>
            </w:r>
          </w:p>
        </w:tc>
        <w:tc>
          <w:tcPr>
            <w:tcW w:w="1928" w:type="dxa"/>
            <w:shd w:val="clear" w:color="auto" w:fill="F2F2F2" w:themeFill="background1" w:themeFillShade="F2"/>
          </w:tcPr>
          <w:p w14:paraId="2A362844" w14:textId="77777777" w:rsidR="0019765E" w:rsidRPr="00941AA8" w:rsidRDefault="0019765E" w:rsidP="003D49F2">
            <w:pPr>
              <w:keepNext/>
              <w:spacing w:before="40" w:after="40"/>
              <w:jc w:val="center"/>
              <w:rPr>
                <w:sz w:val="16"/>
              </w:rPr>
            </w:pPr>
            <w:r w:rsidRPr="00941AA8">
              <w:rPr>
                <w:sz w:val="16"/>
              </w:rPr>
              <w:sym w:font="Wingdings 2" w:char="F052"/>
            </w:r>
          </w:p>
        </w:tc>
      </w:tr>
      <w:tr w:rsidR="0019765E" w:rsidRPr="00464CE0" w14:paraId="099B1E84" w14:textId="77777777" w:rsidTr="003D49F2">
        <w:tc>
          <w:tcPr>
            <w:tcW w:w="5202" w:type="dxa"/>
            <w:shd w:val="clear" w:color="auto" w:fill="F2F2F2" w:themeFill="background1" w:themeFillShade="F2"/>
          </w:tcPr>
          <w:p w14:paraId="5135A7C7" w14:textId="0865673B" w:rsidR="0019765E" w:rsidRDefault="0019765E" w:rsidP="003D49F2">
            <w:pPr>
              <w:keepNext/>
              <w:spacing w:before="40" w:after="40"/>
              <w:rPr>
                <w:sz w:val="16"/>
              </w:rPr>
            </w:pPr>
            <w:r>
              <w:rPr>
                <w:sz w:val="16"/>
                <w:szCs w:val="16"/>
              </w:rPr>
              <w:t>Preterm birth</w:t>
            </w:r>
          </w:p>
        </w:tc>
        <w:tc>
          <w:tcPr>
            <w:tcW w:w="2126" w:type="dxa"/>
            <w:shd w:val="clear" w:color="auto" w:fill="F2F2F2" w:themeFill="background1" w:themeFillShade="F2"/>
          </w:tcPr>
          <w:p w14:paraId="12725E07" w14:textId="77777777" w:rsidR="0019765E" w:rsidRDefault="0019765E" w:rsidP="003D49F2">
            <w:pPr>
              <w:keepNext/>
              <w:spacing w:before="40" w:after="40"/>
              <w:jc w:val="center"/>
              <w:rPr>
                <w:sz w:val="16"/>
              </w:rPr>
            </w:pPr>
            <w:r>
              <w:rPr>
                <w:sz w:val="16"/>
              </w:rPr>
              <w:t>9</w:t>
            </w:r>
          </w:p>
        </w:tc>
        <w:tc>
          <w:tcPr>
            <w:tcW w:w="1928" w:type="dxa"/>
            <w:shd w:val="clear" w:color="auto" w:fill="F2F2F2" w:themeFill="background1" w:themeFillShade="F2"/>
          </w:tcPr>
          <w:p w14:paraId="488DF920" w14:textId="77777777" w:rsidR="0019765E" w:rsidRPr="00941AA8" w:rsidRDefault="0019765E" w:rsidP="003D49F2">
            <w:pPr>
              <w:keepNext/>
              <w:spacing w:before="40" w:after="40"/>
              <w:jc w:val="center"/>
              <w:rPr>
                <w:sz w:val="16"/>
              </w:rPr>
            </w:pPr>
            <w:r w:rsidRPr="00941AA8">
              <w:rPr>
                <w:sz w:val="16"/>
              </w:rPr>
              <w:sym w:font="Wingdings 2" w:char="F052"/>
            </w:r>
          </w:p>
        </w:tc>
      </w:tr>
      <w:tr w:rsidR="0019765E" w:rsidRPr="00464CE0" w14:paraId="77E838C6" w14:textId="77777777" w:rsidTr="0019765E">
        <w:tc>
          <w:tcPr>
            <w:tcW w:w="5202" w:type="dxa"/>
            <w:tcBorders>
              <w:bottom w:val="single" w:sz="4" w:space="0" w:color="FFFFFF"/>
            </w:tcBorders>
            <w:shd w:val="clear" w:color="auto" w:fill="F2F2F2" w:themeFill="background1" w:themeFillShade="F2"/>
          </w:tcPr>
          <w:p w14:paraId="1EEE51EC" w14:textId="748EE1A3" w:rsidR="0019765E" w:rsidRDefault="0019765E" w:rsidP="003D49F2">
            <w:pPr>
              <w:keepNext/>
              <w:spacing w:before="40" w:after="40"/>
              <w:rPr>
                <w:sz w:val="16"/>
                <w:szCs w:val="16"/>
              </w:rPr>
            </w:pPr>
            <w:r>
              <w:rPr>
                <w:sz w:val="16"/>
                <w:szCs w:val="16"/>
              </w:rPr>
              <w:t>Small for gestational age</w:t>
            </w:r>
          </w:p>
        </w:tc>
        <w:tc>
          <w:tcPr>
            <w:tcW w:w="2126" w:type="dxa"/>
            <w:tcBorders>
              <w:bottom w:val="single" w:sz="4" w:space="0" w:color="FFFFFF"/>
            </w:tcBorders>
            <w:shd w:val="clear" w:color="auto" w:fill="F2F2F2" w:themeFill="background1" w:themeFillShade="F2"/>
          </w:tcPr>
          <w:p w14:paraId="37C98567" w14:textId="590C6556" w:rsidR="0019765E" w:rsidRDefault="007110D4" w:rsidP="003D49F2">
            <w:pPr>
              <w:keepNext/>
              <w:spacing w:before="40" w:after="40"/>
              <w:jc w:val="center"/>
              <w:rPr>
                <w:sz w:val="16"/>
              </w:rPr>
            </w:pPr>
            <w:r>
              <w:rPr>
                <w:sz w:val="16"/>
              </w:rPr>
              <w:t>9</w:t>
            </w:r>
          </w:p>
        </w:tc>
        <w:tc>
          <w:tcPr>
            <w:tcW w:w="1928" w:type="dxa"/>
            <w:tcBorders>
              <w:bottom w:val="single" w:sz="4" w:space="0" w:color="FFFFFF"/>
            </w:tcBorders>
            <w:shd w:val="clear" w:color="auto" w:fill="F2F2F2" w:themeFill="background1" w:themeFillShade="F2"/>
          </w:tcPr>
          <w:p w14:paraId="490FA2E0" w14:textId="2500FD94" w:rsidR="0019765E" w:rsidRPr="00941AA8" w:rsidRDefault="007110D4" w:rsidP="003D49F2">
            <w:pPr>
              <w:keepNext/>
              <w:spacing w:before="40" w:after="40"/>
              <w:jc w:val="center"/>
              <w:rPr>
                <w:sz w:val="16"/>
              </w:rPr>
            </w:pPr>
            <w:r w:rsidRPr="00941AA8">
              <w:rPr>
                <w:sz w:val="16"/>
              </w:rPr>
              <w:sym w:font="Wingdings 2" w:char="F052"/>
            </w:r>
          </w:p>
        </w:tc>
      </w:tr>
      <w:tr w:rsidR="0019765E" w:rsidRPr="00464CE0" w14:paraId="16E24A5A" w14:textId="77777777" w:rsidTr="0019765E">
        <w:tc>
          <w:tcPr>
            <w:tcW w:w="5202" w:type="dxa"/>
            <w:tcBorders>
              <w:top w:val="single" w:sz="4" w:space="0" w:color="FFFFFF"/>
              <w:bottom w:val="single" w:sz="4" w:space="0" w:color="FFFFFF"/>
              <w:right w:val="nil"/>
            </w:tcBorders>
            <w:shd w:val="clear" w:color="auto" w:fill="F2F2F2" w:themeFill="background1" w:themeFillShade="F2"/>
          </w:tcPr>
          <w:p w14:paraId="22D6F61F" w14:textId="652F1C9E" w:rsidR="0019765E" w:rsidRDefault="0019765E" w:rsidP="003D49F2">
            <w:pPr>
              <w:rPr>
                <w:sz w:val="16"/>
                <w:szCs w:val="16"/>
              </w:rPr>
            </w:pPr>
            <w:r>
              <w:rPr>
                <w:sz w:val="16"/>
                <w:szCs w:val="16"/>
              </w:rPr>
              <w:t>Large for gestational age</w:t>
            </w:r>
          </w:p>
        </w:tc>
        <w:tc>
          <w:tcPr>
            <w:tcW w:w="2126" w:type="dxa"/>
            <w:tcBorders>
              <w:top w:val="single" w:sz="4" w:space="0" w:color="FFFFFF"/>
              <w:left w:val="nil"/>
              <w:bottom w:val="single" w:sz="4" w:space="0" w:color="FFFFFF"/>
              <w:right w:val="nil"/>
            </w:tcBorders>
            <w:shd w:val="clear" w:color="auto" w:fill="F2F2F2" w:themeFill="background1" w:themeFillShade="F2"/>
          </w:tcPr>
          <w:p w14:paraId="2BACD635" w14:textId="4B988888" w:rsidR="0019765E" w:rsidRPr="00785C5B" w:rsidRDefault="007110D4" w:rsidP="003D49F2">
            <w:pPr>
              <w:keepNext/>
              <w:spacing w:before="40" w:after="40"/>
              <w:jc w:val="center"/>
              <w:rPr>
                <w:sz w:val="16"/>
                <w:szCs w:val="16"/>
              </w:rPr>
            </w:pPr>
            <w:r>
              <w:rPr>
                <w:sz w:val="16"/>
                <w:szCs w:val="16"/>
              </w:rPr>
              <w:t>9</w:t>
            </w:r>
          </w:p>
        </w:tc>
        <w:tc>
          <w:tcPr>
            <w:tcW w:w="1928" w:type="dxa"/>
            <w:tcBorders>
              <w:top w:val="single" w:sz="4" w:space="0" w:color="FFFFFF"/>
              <w:left w:val="nil"/>
              <w:bottom w:val="single" w:sz="4" w:space="0" w:color="FFFFFF"/>
            </w:tcBorders>
            <w:shd w:val="clear" w:color="auto" w:fill="F2F2F2" w:themeFill="background1" w:themeFillShade="F2"/>
          </w:tcPr>
          <w:p w14:paraId="20A28C04" w14:textId="320CCBF7" w:rsidR="0019765E" w:rsidRPr="00785C5B" w:rsidRDefault="007110D4" w:rsidP="003D49F2">
            <w:pPr>
              <w:keepNext/>
              <w:spacing w:before="40" w:after="40"/>
              <w:jc w:val="center"/>
              <w:rPr>
                <w:sz w:val="16"/>
                <w:szCs w:val="16"/>
              </w:rPr>
            </w:pPr>
            <w:r w:rsidRPr="00941AA8">
              <w:rPr>
                <w:sz w:val="16"/>
              </w:rPr>
              <w:sym w:font="Wingdings 2" w:char="F052"/>
            </w:r>
          </w:p>
        </w:tc>
      </w:tr>
      <w:tr w:rsidR="0019765E" w:rsidRPr="00464CE0" w14:paraId="3E66C894" w14:textId="77777777" w:rsidTr="0019765E">
        <w:tc>
          <w:tcPr>
            <w:tcW w:w="5202" w:type="dxa"/>
            <w:tcBorders>
              <w:top w:val="single" w:sz="4" w:space="0" w:color="FFFFFF"/>
              <w:bottom w:val="single" w:sz="4" w:space="0" w:color="FFFFFF"/>
              <w:right w:val="nil"/>
            </w:tcBorders>
            <w:shd w:val="clear" w:color="auto" w:fill="F2F2F2" w:themeFill="background1" w:themeFillShade="F2"/>
          </w:tcPr>
          <w:p w14:paraId="024B0A75" w14:textId="02081196" w:rsidR="0019765E" w:rsidRDefault="0019765E" w:rsidP="003D49F2">
            <w:pPr>
              <w:rPr>
                <w:sz w:val="16"/>
                <w:szCs w:val="16"/>
              </w:rPr>
            </w:pPr>
            <w:r>
              <w:rPr>
                <w:sz w:val="16"/>
                <w:szCs w:val="16"/>
              </w:rPr>
              <w:t>Macrosomia</w:t>
            </w:r>
          </w:p>
        </w:tc>
        <w:tc>
          <w:tcPr>
            <w:tcW w:w="2126" w:type="dxa"/>
            <w:tcBorders>
              <w:top w:val="single" w:sz="4" w:space="0" w:color="FFFFFF"/>
              <w:left w:val="nil"/>
              <w:bottom w:val="single" w:sz="4" w:space="0" w:color="FFFFFF"/>
              <w:right w:val="nil"/>
            </w:tcBorders>
            <w:shd w:val="clear" w:color="auto" w:fill="F2F2F2" w:themeFill="background1" w:themeFillShade="F2"/>
          </w:tcPr>
          <w:p w14:paraId="13DCE0FB" w14:textId="2E4CF2D3" w:rsidR="0019765E" w:rsidRPr="00785C5B" w:rsidRDefault="007110D4" w:rsidP="003D49F2">
            <w:pPr>
              <w:keepNext/>
              <w:spacing w:before="40" w:after="40"/>
              <w:jc w:val="center"/>
              <w:rPr>
                <w:sz w:val="16"/>
                <w:szCs w:val="16"/>
              </w:rPr>
            </w:pPr>
            <w:r>
              <w:rPr>
                <w:sz w:val="16"/>
                <w:szCs w:val="16"/>
              </w:rPr>
              <w:t>9</w:t>
            </w:r>
          </w:p>
        </w:tc>
        <w:tc>
          <w:tcPr>
            <w:tcW w:w="1928" w:type="dxa"/>
            <w:tcBorders>
              <w:top w:val="single" w:sz="4" w:space="0" w:color="FFFFFF"/>
              <w:left w:val="nil"/>
              <w:bottom w:val="single" w:sz="4" w:space="0" w:color="FFFFFF"/>
            </w:tcBorders>
            <w:shd w:val="clear" w:color="auto" w:fill="F2F2F2" w:themeFill="background1" w:themeFillShade="F2"/>
          </w:tcPr>
          <w:p w14:paraId="1BAFB2B0" w14:textId="2FF99B39" w:rsidR="0019765E" w:rsidRPr="00785C5B" w:rsidRDefault="007110D4" w:rsidP="003D49F2">
            <w:pPr>
              <w:keepNext/>
              <w:spacing w:before="40" w:after="40"/>
              <w:jc w:val="center"/>
              <w:rPr>
                <w:sz w:val="16"/>
                <w:szCs w:val="16"/>
              </w:rPr>
            </w:pPr>
            <w:r w:rsidRPr="00941AA8">
              <w:rPr>
                <w:sz w:val="16"/>
              </w:rPr>
              <w:sym w:font="Wingdings 2" w:char="F052"/>
            </w:r>
          </w:p>
        </w:tc>
      </w:tr>
    </w:tbl>
    <w:p w14:paraId="4003F5D5" w14:textId="69229778" w:rsidR="004B6F7B" w:rsidRDefault="004B6F7B" w:rsidP="004B6F7B">
      <w:pPr>
        <w:pStyle w:val="TableName"/>
        <w:ind w:left="993" w:hanging="993"/>
      </w:pPr>
      <w:bookmarkStart w:id="10" w:name="_Toc40956583"/>
      <w:r>
        <w:t>Weight monitoring — maternal and infant outcomes</w:t>
      </w:r>
      <w:bookmarkEnd w:id="10"/>
    </w:p>
    <w:tbl>
      <w:tblPr>
        <w:tblW w:w="9256" w:type="dxa"/>
        <w:tblInd w:w="-2" w:type="dxa"/>
        <w:tblBorders>
          <w:top w:val="single" w:sz="4" w:space="0" w:color="FFFFFF"/>
          <w:bottom w:val="single" w:sz="4" w:space="0" w:color="FFFFFF"/>
          <w:insideH w:val="single" w:sz="4" w:space="0" w:color="FFFFFF"/>
        </w:tblBorders>
        <w:shd w:val="clear" w:color="auto" w:fill="F2F2F2" w:themeFill="background1" w:themeFillShade="F2"/>
        <w:tblLook w:val="00A0" w:firstRow="1" w:lastRow="0" w:firstColumn="1" w:lastColumn="0" w:noHBand="0" w:noVBand="0"/>
      </w:tblPr>
      <w:tblGrid>
        <w:gridCol w:w="5202"/>
        <w:gridCol w:w="2126"/>
        <w:gridCol w:w="1928"/>
      </w:tblGrid>
      <w:tr w:rsidR="004B6F7B" w:rsidRPr="009C0598" w14:paraId="6CF01141" w14:textId="77777777" w:rsidTr="00875505">
        <w:tc>
          <w:tcPr>
            <w:tcW w:w="5202" w:type="dxa"/>
            <w:shd w:val="clear" w:color="auto" w:fill="F2F2F2" w:themeFill="background1" w:themeFillShade="F2"/>
          </w:tcPr>
          <w:p w14:paraId="72FAC8B0" w14:textId="77777777" w:rsidR="004B6F7B" w:rsidRPr="009C0598" w:rsidRDefault="004B6F7B" w:rsidP="00875505">
            <w:pPr>
              <w:keepNext/>
              <w:spacing w:before="40" w:after="40"/>
              <w:rPr>
                <w:b/>
                <w:color w:val="000000" w:themeColor="text1"/>
                <w:sz w:val="16"/>
              </w:rPr>
            </w:pPr>
            <w:r w:rsidRPr="009C0598">
              <w:rPr>
                <w:b/>
                <w:color w:val="000000" w:themeColor="text1"/>
                <w:sz w:val="16"/>
              </w:rPr>
              <w:t>Outcome</w:t>
            </w:r>
            <w:r>
              <w:rPr>
                <w:b/>
                <w:color w:val="000000" w:themeColor="text1"/>
                <w:sz w:val="16"/>
              </w:rPr>
              <w:t xml:space="preserve"> — Maternal</w:t>
            </w:r>
          </w:p>
        </w:tc>
        <w:tc>
          <w:tcPr>
            <w:tcW w:w="2126" w:type="dxa"/>
            <w:shd w:val="clear" w:color="auto" w:fill="F2F2F2" w:themeFill="background1" w:themeFillShade="F2"/>
          </w:tcPr>
          <w:p w14:paraId="19F1FFC0" w14:textId="77777777" w:rsidR="004B6F7B" w:rsidRPr="009C0598" w:rsidRDefault="004B6F7B" w:rsidP="00875505">
            <w:pPr>
              <w:keepNext/>
              <w:spacing w:before="40" w:after="40"/>
              <w:jc w:val="center"/>
              <w:rPr>
                <w:b/>
                <w:color w:val="000000" w:themeColor="text1"/>
                <w:sz w:val="16"/>
              </w:rPr>
            </w:pPr>
            <w:r w:rsidRPr="009C0598">
              <w:rPr>
                <w:b/>
                <w:color w:val="000000" w:themeColor="text1"/>
                <w:sz w:val="16"/>
              </w:rPr>
              <w:t>Importance</w:t>
            </w:r>
          </w:p>
        </w:tc>
        <w:tc>
          <w:tcPr>
            <w:tcW w:w="1928" w:type="dxa"/>
            <w:shd w:val="clear" w:color="auto" w:fill="F2F2F2" w:themeFill="background1" w:themeFillShade="F2"/>
          </w:tcPr>
          <w:p w14:paraId="73ED2D4E" w14:textId="77777777" w:rsidR="004B6F7B" w:rsidRPr="009C0598" w:rsidRDefault="004B6F7B" w:rsidP="00875505">
            <w:pPr>
              <w:keepNext/>
              <w:spacing w:before="40" w:after="40"/>
              <w:jc w:val="center"/>
              <w:rPr>
                <w:b/>
                <w:color w:val="000000" w:themeColor="text1"/>
                <w:sz w:val="16"/>
              </w:rPr>
            </w:pPr>
            <w:r w:rsidRPr="009C0598">
              <w:rPr>
                <w:b/>
                <w:color w:val="000000" w:themeColor="text1"/>
                <w:sz w:val="16"/>
              </w:rPr>
              <w:t>Inclusion</w:t>
            </w:r>
          </w:p>
        </w:tc>
      </w:tr>
      <w:tr w:rsidR="004B6F7B" w:rsidRPr="00464CE0" w14:paraId="29F84FAB" w14:textId="77777777" w:rsidTr="00875505">
        <w:tc>
          <w:tcPr>
            <w:tcW w:w="5202" w:type="dxa"/>
            <w:shd w:val="clear" w:color="auto" w:fill="F2F2F2" w:themeFill="background1" w:themeFillShade="F2"/>
          </w:tcPr>
          <w:p w14:paraId="50D2D7A2" w14:textId="77777777" w:rsidR="004B6F7B" w:rsidRDefault="004B6F7B" w:rsidP="00875505">
            <w:pPr>
              <w:keepNext/>
              <w:spacing w:before="40" w:after="40"/>
              <w:rPr>
                <w:sz w:val="16"/>
                <w:szCs w:val="16"/>
              </w:rPr>
            </w:pPr>
            <w:r>
              <w:rPr>
                <w:sz w:val="16"/>
                <w:szCs w:val="16"/>
              </w:rPr>
              <w:t>Excess gestational weight gain</w:t>
            </w:r>
          </w:p>
        </w:tc>
        <w:tc>
          <w:tcPr>
            <w:tcW w:w="2126" w:type="dxa"/>
            <w:shd w:val="clear" w:color="auto" w:fill="F2F2F2" w:themeFill="background1" w:themeFillShade="F2"/>
          </w:tcPr>
          <w:p w14:paraId="43A746C8" w14:textId="77777777" w:rsidR="004B6F7B" w:rsidRDefault="004B6F7B" w:rsidP="00875505">
            <w:pPr>
              <w:keepNext/>
              <w:spacing w:before="40" w:after="40"/>
              <w:jc w:val="center"/>
              <w:rPr>
                <w:sz w:val="16"/>
              </w:rPr>
            </w:pPr>
            <w:r>
              <w:rPr>
                <w:sz w:val="16"/>
              </w:rPr>
              <w:t>5</w:t>
            </w:r>
          </w:p>
        </w:tc>
        <w:tc>
          <w:tcPr>
            <w:tcW w:w="1928" w:type="dxa"/>
            <w:shd w:val="clear" w:color="auto" w:fill="F2F2F2" w:themeFill="background1" w:themeFillShade="F2"/>
          </w:tcPr>
          <w:p w14:paraId="035333D6" w14:textId="77777777" w:rsidR="004B6F7B" w:rsidRPr="00941AA8" w:rsidRDefault="004B6F7B" w:rsidP="00875505">
            <w:pPr>
              <w:keepNext/>
              <w:spacing w:before="40" w:after="40"/>
              <w:jc w:val="center"/>
              <w:rPr>
                <w:sz w:val="16"/>
              </w:rPr>
            </w:pPr>
            <w:r w:rsidRPr="00941AA8">
              <w:rPr>
                <w:sz w:val="16"/>
              </w:rPr>
              <w:sym w:font="Wingdings 2" w:char="F052"/>
            </w:r>
          </w:p>
        </w:tc>
      </w:tr>
      <w:tr w:rsidR="004B6F7B" w:rsidRPr="00464CE0" w14:paraId="1D0CBFD4" w14:textId="77777777" w:rsidTr="00875505">
        <w:tc>
          <w:tcPr>
            <w:tcW w:w="5202" w:type="dxa"/>
            <w:shd w:val="clear" w:color="auto" w:fill="F2F2F2" w:themeFill="background1" w:themeFillShade="F2"/>
          </w:tcPr>
          <w:p w14:paraId="36150C12" w14:textId="77777777" w:rsidR="004B6F7B" w:rsidRDefault="004B6F7B" w:rsidP="00875505">
            <w:pPr>
              <w:keepNext/>
              <w:spacing w:before="40" w:after="40"/>
              <w:rPr>
                <w:sz w:val="16"/>
              </w:rPr>
            </w:pPr>
            <w:r>
              <w:rPr>
                <w:sz w:val="16"/>
                <w:szCs w:val="16"/>
              </w:rPr>
              <w:t>Mean gestational weight gain (weekly)</w:t>
            </w:r>
          </w:p>
        </w:tc>
        <w:tc>
          <w:tcPr>
            <w:tcW w:w="2126" w:type="dxa"/>
            <w:shd w:val="clear" w:color="auto" w:fill="F2F2F2" w:themeFill="background1" w:themeFillShade="F2"/>
          </w:tcPr>
          <w:p w14:paraId="607CDAD0" w14:textId="77777777" w:rsidR="004B6F7B" w:rsidRDefault="004B6F7B" w:rsidP="00875505">
            <w:pPr>
              <w:keepNext/>
              <w:spacing w:before="40" w:after="40"/>
              <w:jc w:val="center"/>
              <w:rPr>
                <w:sz w:val="16"/>
              </w:rPr>
            </w:pPr>
            <w:r>
              <w:rPr>
                <w:sz w:val="16"/>
              </w:rPr>
              <w:t>5</w:t>
            </w:r>
          </w:p>
        </w:tc>
        <w:tc>
          <w:tcPr>
            <w:tcW w:w="1928" w:type="dxa"/>
            <w:shd w:val="clear" w:color="auto" w:fill="F2F2F2" w:themeFill="background1" w:themeFillShade="F2"/>
          </w:tcPr>
          <w:p w14:paraId="30E35A52" w14:textId="77777777" w:rsidR="004B6F7B" w:rsidRPr="00941AA8" w:rsidRDefault="004B6F7B" w:rsidP="00875505">
            <w:pPr>
              <w:keepNext/>
              <w:spacing w:before="40" w:after="40"/>
              <w:jc w:val="center"/>
              <w:rPr>
                <w:sz w:val="16"/>
              </w:rPr>
            </w:pPr>
            <w:r w:rsidRPr="00941AA8">
              <w:rPr>
                <w:sz w:val="16"/>
              </w:rPr>
              <w:sym w:font="Wingdings 2" w:char="F052"/>
            </w:r>
          </w:p>
        </w:tc>
      </w:tr>
      <w:tr w:rsidR="004B6F7B" w:rsidRPr="00464CE0" w14:paraId="158DADC4" w14:textId="77777777" w:rsidTr="00875505">
        <w:tc>
          <w:tcPr>
            <w:tcW w:w="5202" w:type="dxa"/>
            <w:shd w:val="clear" w:color="auto" w:fill="F2F2F2" w:themeFill="background1" w:themeFillShade="F2"/>
          </w:tcPr>
          <w:p w14:paraId="0D27D8CC" w14:textId="77777777" w:rsidR="004B6F7B" w:rsidRDefault="004B6F7B" w:rsidP="00875505">
            <w:pPr>
              <w:keepNext/>
              <w:spacing w:before="40" w:after="40"/>
              <w:rPr>
                <w:sz w:val="16"/>
              </w:rPr>
            </w:pPr>
            <w:r>
              <w:rPr>
                <w:sz w:val="16"/>
                <w:szCs w:val="16"/>
              </w:rPr>
              <w:t>Gestational diabetes</w:t>
            </w:r>
          </w:p>
        </w:tc>
        <w:tc>
          <w:tcPr>
            <w:tcW w:w="2126" w:type="dxa"/>
            <w:shd w:val="clear" w:color="auto" w:fill="F2F2F2" w:themeFill="background1" w:themeFillShade="F2"/>
          </w:tcPr>
          <w:p w14:paraId="4CB4C71A" w14:textId="77777777" w:rsidR="004B6F7B" w:rsidRDefault="004B6F7B" w:rsidP="00875505">
            <w:pPr>
              <w:keepNext/>
              <w:spacing w:before="40" w:after="40"/>
              <w:jc w:val="center"/>
              <w:rPr>
                <w:sz w:val="16"/>
              </w:rPr>
            </w:pPr>
            <w:r>
              <w:rPr>
                <w:sz w:val="16"/>
              </w:rPr>
              <w:t>9</w:t>
            </w:r>
          </w:p>
        </w:tc>
        <w:tc>
          <w:tcPr>
            <w:tcW w:w="1928" w:type="dxa"/>
            <w:shd w:val="clear" w:color="auto" w:fill="F2F2F2" w:themeFill="background1" w:themeFillShade="F2"/>
          </w:tcPr>
          <w:p w14:paraId="4E4704BD" w14:textId="77777777" w:rsidR="004B6F7B" w:rsidRPr="00941AA8" w:rsidRDefault="004B6F7B" w:rsidP="00875505">
            <w:pPr>
              <w:keepNext/>
              <w:spacing w:before="40" w:after="40"/>
              <w:jc w:val="center"/>
              <w:rPr>
                <w:sz w:val="16"/>
              </w:rPr>
            </w:pPr>
            <w:r w:rsidRPr="00941AA8">
              <w:rPr>
                <w:sz w:val="16"/>
              </w:rPr>
              <w:sym w:font="Wingdings 2" w:char="F052"/>
            </w:r>
          </w:p>
        </w:tc>
      </w:tr>
      <w:tr w:rsidR="004B6F7B" w:rsidRPr="00464CE0" w14:paraId="19C27F41" w14:textId="77777777" w:rsidTr="00875505">
        <w:tc>
          <w:tcPr>
            <w:tcW w:w="5202" w:type="dxa"/>
            <w:tcBorders>
              <w:bottom w:val="single" w:sz="4" w:space="0" w:color="FFFFFF"/>
            </w:tcBorders>
            <w:shd w:val="clear" w:color="auto" w:fill="F2F2F2" w:themeFill="background1" w:themeFillShade="F2"/>
          </w:tcPr>
          <w:p w14:paraId="774FE947" w14:textId="77777777" w:rsidR="004B6F7B" w:rsidRDefault="004B6F7B" w:rsidP="00875505">
            <w:pPr>
              <w:keepNext/>
              <w:spacing w:before="40" w:after="40"/>
              <w:rPr>
                <w:sz w:val="16"/>
              </w:rPr>
            </w:pPr>
            <w:r>
              <w:rPr>
                <w:sz w:val="16"/>
                <w:szCs w:val="16"/>
              </w:rPr>
              <w:t>Hypertensive disorders of pregnancy</w:t>
            </w:r>
          </w:p>
        </w:tc>
        <w:tc>
          <w:tcPr>
            <w:tcW w:w="2126" w:type="dxa"/>
            <w:tcBorders>
              <w:bottom w:val="single" w:sz="4" w:space="0" w:color="FFFFFF"/>
            </w:tcBorders>
            <w:shd w:val="clear" w:color="auto" w:fill="F2F2F2" w:themeFill="background1" w:themeFillShade="F2"/>
          </w:tcPr>
          <w:p w14:paraId="4FB54805" w14:textId="77777777" w:rsidR="004B6F7B" w:rsidRDefault="004B6F7B" w:rsidP="00875505">
            <w:pPr>
              <w:keepNext/>
              <w:spacing w:before="40" w:after="40"/>
              <w:jc w:val="center"/>
              <w:rPr>
                <w:sz w:val="16"/>
              </w:rPr>
            </w:pPr>
            <w:r>
              <w:rPr>
                <w:sz w:val="16"/>
              </w:rPr>
              <w:t>5</w:t>
            </w:r>
          </w:p>
        </w:tc>
        <w:tc>
          <w:tcPr>
            <w:tcW w:w="1928" w:type="dxa"/>
            <w:tcBorders>
              <w:bottom w:val="single" w:sz="4" w:space="0" w:color="FFFFFF"/>
            </w:tcBorders>
            <w:shd w:val="clear" w:color="auto" w:fill="F2F2F2" w:themeFill="background1" w:themeFillShade="F2"/>
          </w:tcPr>
          <w:p w14:paraId="7898D223" w14:textId="77777777" w:rsidR="004B6F7B" w:rsidRPr="00941AA8" w:rsidRDefault="004B6F7B" w:rsidP="00875505">
            <w:pPr>
              <w:keepNext/>
              <w:spacing w:before="40" w:after="40"/>
              <w:jc w:val="center"/>
              <w:rPr>
                <w:sz w:val="16"/>
              </w:rPr>
            </w:pPr>
            <w:r w:rsidRPr="00941AA8">
              <w:rPr>
                <w:sz w:val="16"/>
              </w:rPr>
              <w:sym w:font="Wingdings 2" w:char="F052"/>
            </w:r>
          </w:p>
        </w:tc>
      </w:tr>
      <w:tr w:rsidR="004B6F7B" w:rsidRPr="009726C4" w14:paraId="37A8BD5C" w14:textId="77777777" w:rsidTr="00875505">
        <w:tc>
          <w:tcPr>
            <w:tcW w:w="5202" w:type="dxa"/>
            <w:tcBorders>
              <w:bottom w:val="single" w:sz="4" w:space="0" w:color="FFFFFF"/>
            </w:tcBorders>
            <w:shd w:val="clear" w:color="auto" w:fill="F2F2F2" w:themeFill="background1" w:themeFillShade="F2"/>
          </w:tcPr>
          <w:p w14:paraId="5598A1E0" w14:textId="77777777" w:rsidR="004B6F7B" w:rsidRPr="009726C4" w:rsidRDefault="004B6F7B" w:rsidP="00875505">
            <w:pPr>
              <w:rPr>
                <w:sz w:val="16"/>
                <w:szCs w:val="16"/>
              </w:rPr>
            </w:pPr>
            <w:r w:rsidRPr="009726C4">
              <w:rPr>
                <w:sz w:val="16"/>
                <w:szCs w:val="16"/>
              </w:rPr>
              <w:t>Depression</w:t>
            </w:r>
          </w:p>
        </w:tc>
        <w:tc>
          <w:tcPr>
            <w:tcW w:w="2126" w:type="dxa"/>
            <w:tcBorders>
              <w:bottom w:val="single" w:sz="4" w:space="0" w:color="FFFFFF"/>
            </w:tcBorders>
            <w:shd w:val="clear" w:color="auto" w:fill="F2F2F2" w:themeFill="background1" w:themeFillShade="F2"/>
          </w:tcPr>
          <w:p w14:paraId="5B86F03B" w14:textId="77777777" w:rsidR="004B6F7B" w:rsidRPr="009726C4" w:rsidRDefault="004B6F7B" w:rsidP="00875505">
            <w:pPr>
              <w:keepNext/>
              <w:spacing w:before="40" w:after="40"/>
              <w:jc w:val="center"/>
              <w:rPr>
                <w:sz w:val="16"/>
                <w:szCs w:val="16"/>
              </w:rPr>
            </w:pPr>
            <w:r>
              <w:rPr>
                <w:sz w:val="16"/>
                <w:szCs w:val="16"/>
              </w:rPr>
              <w:t>7</w:t>
            </w:r>
          </w:p>
        </w:tc>
        <w:tc>
          <w:tcPr>
            <w:tcW w:w="1928" w:type="dxa"/>
            <w:tcBorders>
              <w:bottom w:val="single" w:sz="4" w:space="0" w:color="FFFFFF"/>
            </w:tcBorders>
            <w:shd w:val="clear" w:color="auto" w:fill="F2F2F2" w:themeFill="background1" w:themeFillShade="F2"/>
          </w:tcPr>
          <w:p w14:paraId="62BAE9D0" w14:textId="77777777" w:rsidR="004B6F7B" w:rsidRPr="009726C4" w:rsidRDefault="004B6F7B" w:rsidP="00875505">
            <w:pPr>
              <w:keepNext/>
              <w:spacing w:before="40" w:after="40"/>
              <w:jc w:val="center"/>
              <w:rPr>
                <w:sz w:val="16"/>
                <w:szCs w:val="16"/>
              </w:rPr>
            </w:pPr>
            <w:r w:rsidRPr="00941AA8">
              <w:rPr>
                <w:sz w:val="16"/>
              </w:rPr>
              <w:sym w:font="Wingdings 2" w:char="F052"/>
            </w:r>
          </w:p>
        </w:tc>
      </w:tr>
      <w:tr w:rsidR="004B6F7B" w:rsidRPr="00464CE0" w14:paraId="22EBB625" w14:textId="77777777" w:rsidTr="00875505">
        <w:tc>
          <w:tcPr>
            <w:tcW w:w="5202" w:type="dxa"/>
            <w:tcBorders>
              <w:top w:val="single" w:sz="4" w:space="0" w:color="FFFFFF"/>
              <w:bottom w:val="single" w:sz="4" w:space="0" w:color="FFFFFF"/>
              <w:right w:val="nil"/>
            </w:tcBorders>
            <w:shd w:val="clear" w:color="auto" w:fill="F2F2F2" w:themeFill="background1" w:themeFillShade="F2"/>
          </w:tcPr>
          <w:p w14:paraId="5F75425E" w14:textId="77777777" w:rsidR="004B6F7B" w:rsidRDefault="004B6F7B" w:rsidP="00875505">
            <w:pPr>
              <w:rPr>
                <w:sz w:val="16"/>
                <w:szCs w:val="16"/>
              </w:rPr>
            </w:pPr>
            <w:r>
              <w:rPr>
                <w:sz w:val="16"/>
                <w:szCs w:val="16"/>
              </w:rPr>
              <w:t>Anxiety</w:t>
            </w:r>
          </w:p>
        </w:tc>
        <w:tc>
          <w:tcPr>
            <w:tcW w:w="2126" w:type="dxa"/>
            <w:tcBorders>
              <w:top w:val="single" w:sz="4" w:space="0" w:color="FFFFFF"/>
              <w:left w:val="nil"/>
              <w:bottom w:val="single" w:sz="4" w:space="0" w:color="FFFFFF"/>
              <w:right w:val="nil"/>
            </w:tcBorders>
            <w:shd w:val="clear" w:color="auto" w:fill="F2F2F2" w:themeFill="background1" w:themeFillShade="F2"/>
          </w:tcPr>
          <w:p w14:paraId="30800915" w14:textId="77777777" w:rsidR="004B6F7B" w:rsidRPr="00703D8F" w:rsidRDefault="004B6F7B" w:rsidP="00875505">
            <w:pPr>
              <w:keepNext/>
              <w:spacing w:before="40" w:after="40"/>
              <w:jc w:val="center"/>
              <w:rPr>
                <w:sz w:val="16"/>
                <w:szCs w:val="16"/>
              </w:rPr>
            </w:pPr>
            <w:r>
              <w:rPr>
                <w:sz w:val="16"/>
                <w:szCs w:val="16"/>
              </w:rPr>
              <w:t>5</w:t>
            </w:r>
          </w:p>
        </w:tc>
        <w:tc>
          <w:tcPr>
            <w:tcW w:w="1928" w:type="dxa"/>
            <w:tcBorders>
              <w:top w:val="single" w:sz="4" w:space="0" w:color="FFFFFF"/>
              <w:left w:val="nil"/>
              <w:bottom w:val="single" w:sz="4" w:space="0" w:color="FFFFFF"/>
            </w:tcBorders>
            <w:shd w:val="clear" w:color="auto" w:fill="F2F2F2" w:themeFill="background1" w:themeFillShade="F2"/>
          </w:tcPr>
          <w:p w14:paraId="3AE94AEA" w14:textId="77777777" w:rsidR="004B6F7B" w:rsidRPr="00703D8F" w:rsidRDefault="004B6F7B" w:rsidP="00875505">
            <w:pPr>
              <w:keepNext/>
              <w:spacing w:before="40" w:after="40"/>
              <w:jc w:val="center"/>
              <w:rPr>
                <w:sz w:val="16"/>
                <w:szCs w:val="16"/>
              </w:rPr>
            </w:pPr>
            <w:r w:rsidRPr="00941AA8">
              <w:rPr>
                <w:sz w:val="16"/>
              </w:rPr>
              <w:sym w:font="Wingdings 2" w:char="F052"/>
            </w:r>
          </w:p>
        </w:tc>
      </w:tr>
      <w:tr w:rsidR="004B6F7B" w:rsidRPr="00464CE0" w14:paraId="0982F20E" w14:textId="77777777" w:rsidTr="00875505">
        <w:tc>
          <w:tcPr>
            <w:tcW w:w="5202" w:type="dxa"/>
            <w:tcBorders>
              <w:top w:val="single" w:sz="4" w:space="0" w:color="FFFFFF"/>
              <w:bottom w:val="single" w:sz="4" w:space="0" w:color="FFFFFF"/>
              <w:right w:val="nil"/>
            </w:tcBorders>
            <w:shd w:val="clear" w:color="auto" w:fill="F2F2F2" w:themeFill="background1" w:themeFillShade="F2"/>
          </w:tcPr>
          <w:p w14:paraId="47B779B1" w14:textId="77777777" w:rsidR="004B6F7B" w:rsidRDefault="004B6F7B" w:rsidP="00875505">
            <w:pPr>
              <w:rPr>
                <w:sz w:val="16"/>
                <w:szCs w:val="16"/>
              </w:rPr>
            </w:pPr>
            <w:r>
              <w:rPr>
                <w:sz w:val="16"/>
                <w:szCs w:val="16"/>
              </w:rPr>
              <w:t>Macrosomia</w:t>
            </w:r>
          </w:p>
        </w:tc>
        <w:tc>
          <w:tcPr>
            <w:tcW w:w="2126" w:type="dxa"/>
            <w:tcBorders>
              <w:top w:val="single" w:sz="4" w:space="0" w:color="FFFFFF"/>
              <w:left w:val="nil"/>
              <w:bottom w:val="single" w:sz="4" w:space="0" w:color="FFFFFF"/>
              <w:right w:val="nil"/>
            </w:tcBorders>
            <w:shd w:val="clear" w:color="auto" w:fill="F2F2F2" w:themeFill="background1" w:themeFillShade="F2"/>
          </w:tcPr>
          <w:p w14:paraId="64C44361" w14:textId="77777777" w:rsidR="004B6F7B" w:rsidRPr="008151AE" w:rsidRDefault="004B6F7B" w:rsidP="00875505">
            <w:pPr>
              <w:keepNext/>
              <w:spacing w:before="40" w:after="40"/>
              <w:jc w:val="center"/>
              <w:rPr>
                <w:sz w:val="16"/>
                <w:szCs w:val="16"/>
              </w:rPr>
            </w:pPr>
            <w:r w:rsidRPr="008151AE">
              <w:rPr>
                <w:sz w:val="16"/>
                <w:szCs w:val="16"/>
              </w:rPr>
              <w:t>9</w:t>
            </w:r>
          </w:p>
        </w:tc>
        <w:tc>
          <w:tcPr>
            <w:tcW w:w="1928" w:type="dxa"/>
            <w:tcBorders>
              <w:top w:val="single" w:sz="4" w:space="0" w:color="FFFFFF"/>
              <w:left w:val="nil"/>
              <w:bottom w:val="single" w:sz="4" w:space="0" w:color="FFFFFF"/>
            </w:tcBorders>
            <w:shd w:val="clear" w:color="auto" w:fill="F2F2F2" w:themeFill="background1" w:themeFillShade="F2"/>
          </w:tcPr>
          <w:p w14:paraId="5859D666" w14:textId="77777777" w:rsidR="004B6F7B" w:rsidRPr="00941AA8" w:rsidRDefault="004B6F7B" w:rsidP="00875505">
            <w:pPr>
              <w:keepNext/>
              <w:spacing w:before="40" w:after="40"/>
              <w:jc w:val="center"/>
              <w:rPr>
                <w:sz w:val="16"/>
              </w:rPr>
            </w:pPr>
            <w:r w:rsidRPr="00941AA8">
              <w:rPr>
                <w:sz w:val="16"/>
              </w:rPr>
              <w:sym w:font="Wingdings 2" w:char="F052"/>
            </w:r>
          </w:p>
        </w:tc>
      </w:tr>
    </w:tbl>
    <w:p w14:paraId="455F422F" w14:textId="52B083E2" w:rsidR="00C90C54" w:rsidRDefault="000E72DF" w:rsidP="00932C6D">
      <w:pPr>
        <w:pStyle w:val="TableName"/>
      </w:pPr>
      <w:bookmarkStart w:id="11" w:name="_Toc40956584"/>
      <w:r>
        <w:t>Interventions to prevent weight gain — m</w:t>
      </w:r>
      <w:r w:rsidR="00785C5B">
        <w:t>aternal</w:t>
      </w:r>
      <w:r w:rsidR="00426E14">
        <w:t xml:space="preserve"> outcomes</w:t>
      </w:r>
      <w:bookmarkEnd w:id="11"/>
    </w:p>
    <w:tbl>
      <w:tblPr>
        <w:tblW w:w="9256" w:type="dxa"/>
        <w:tblInd w:w="-2" w:type="dxa"/>
        <w:tblBorders>
          <w:top w:val="single" w:sz="4" w:space="0" w:color="FFFFFF"/>
          <w:bottom w:val="single" w:sz="4" w:space="0" w:color="FFFFFF"/>
          <w:insideH w:val="single" w:sz="4" w:space="0" w:color="FFFFFF"/>
        </w:tblBorders>
        <w:shd w:val="clear" w:color="auto" w:fill="F2F2F2" w:themeFill="background1" w:themeFillShade="F2"/>
        <w:tblLook w:val="00A0" w:firstRow="1" w:lastRow="0" w:firstColumn="1" w:lastColumn="0" w:noHBand="0" w:noVBand="0"/>
      </w:tblPr>
      <w:tblGrid>
        <w:gridCol w:w="5202"/>
        <w:gridCol w:w="2126"/>
        <w:gridCol w:w="1928"/>
      </w:tblGrid>
      <w:tr w:rsidR="00363E58" w:rsidRPr="009C0598" w14:paraId="469AB16F" w14:textId="77777777" w:rsidTr="00A866B7">
        <w:trPr>
          <w:tblHeader/>
        </w:trPr>
        <w:tc>
          <w:tcPr>
            <w:tcW w:w="5202" w:type="dxa"/>
            <w:shd w:val="clear" w:color="auto" w:fill="F2F2F2" w:themeFill="background1" w:themeFillShade="F2"/>
          </w:tcPr>
          <w:p w14:paraId="62DAC916" w14:textId="77777777" w:rsidR="00363E58" w:rsidRPr="009C0598" w:rsidRDefault="00363E58" w:rsidP="00A866B7">
            <w:pPr>
              <w:keepNext/>
              <w:spacing w:before="40" w:after="40"/>
              <w:rPr>
                <w:b/>
                <w:color w:val="000000" w:themeColor="text1"/>
                <w:sz w:val="16"/>
              </w:rPr>
            </w:pPr>
            <w:r w:rsidRPr="009C0598">
              <w:rPr>
                <w:b/>
                <w:color w:val="000000" w:themeColor="text1"/>
                <w:sz w:val="16"/>
              </w:rPr>
              <w:t>Outcome</w:t>
            </w:r>
          </w:p>
        </w:tc>
        <w:tc>
          <w:tcPr>
            <w:tcW w:w="2126" w:type="dxa"/>
            <w:shd w:val="clear" w:color="auto" w:fill="F2F2F2" w:themeFill="background1" w:themeFillShade="F2"/>
          </w:tcPr>
          <w:p w14:paraId="7E614354" w14:textId="77777777" w:rsidR="00363E58" w:rsidRPr="009C0598" w:rsidRDefault="00363E58" w:rsidP="00A866B7">
            <w:pPr>
              <w:keepNext/>
              <w:spacing w:before="40" w:after="40"/>
              <w:jc w:val="center"/>
              <w:rPr>
                <w:b/>
                <w:color w:val="000000" w:themeColor="text1"/>
                <w:sz w:val="16"/>
              </w:rPr>
            </w:pPr>
            <w:r w:rsidRPr="009C0598">
              <w:rPr>
                <w:b/>
                <w:color w:val="000000" w:themeColor="text1"/>
                <w:sz w:val="16"/>
              </w:rPr>
              <w:t>Importance</w:t>
            </w:r>
          </w:p>
        </w:tc>
        <w:tc>
          <w:tcPr>
            <w:tcW w:w="1928" w:type="dxa"/>
            <w:shd w:val="clear" w:color="auto" w:fill="F2F2F2" w:themeFill="background1" w:themeFillShade="F2"/>
          </w:tcPr>
          <w:p w14:paraId="7460F4C2" w14:textId="77777777" w:rsidR="00363E58" w:rsidRPr="009C0598" w:rsidRDefault="00363E58" w:rsidP="00A866B7">
            <w:pPr>
              <w:keepNext/>
              <w:spacing w:before="40" w:after="40"/>
              <w:jc w:val="center"/>
              <w:rPr>
                <w:b/>
                <w:color w:val="000000" w:themeColor="text1"/>
                <w:sz w:val="16"/>
              </w:rPr>
            </w:pPr>
            <w:r w:rsidRPr="009C0598">
              <w:rPr>
                <w:b/>
                <w:color w:val="000000" w:themeColor="text1"/>
                <w:sz w:val="16"/>
              </w:rPr>
              <w:t>Inclusion</w:t>
            </w:r>
          </w:p>
        </w:tc>
      </w:tr>
      <w:tr w:rsidR="00363E58" w:rsidRPr="00464CE0" w14:paraId="3434E120" w14:textId="77777777" w:rsidTr="00A866B7">
        <w:tc>
          <w:tcPr>
            <w:tcW w:w="5202" w:type="dxa"/>
            <w:shd w:val="clear" w:color="auto" w:fill="F2F2F2" w:themeFill="background1" w:themeFillShade="F2"/>
          </w:tcPr>
          <w:p w14:paraId="3795CC03" w14:textId="61B8A895" w:rsidR="00363E58" w:rsidRDefault="00B61E2E" w:rsidP="00A866B7">
            <w:pPr>
              <w:keepNext/>
              <w:spacing w:before="40" w:after="40"/>
              <w:rPr>
                <w:sz w:val="16"/>
              </w:rPr>
            </w:pPr>
            <w:r>
              <w:rPr>
                <w:sz w:val="16"/>
                <w:szCs w:val="16"/>
              </w:rPr>
              <w:t>Mean g</w:t>
            </w:r>
            <w:r w:rsidR="00363E58">
              <w:rPr>
                <w:sz w:val="16"/>
                <w:szCs w:val="16"/>
              </w:rPr>
              <w:t>estational weight gain</w:t>
            </w:r>
          </w:p>
        </w:tc>
        <w:tc>
          <w:tcPr>
            <w:tcW w:w="2126" w:type="dxa"/>
            <w:shd w:val="clear" w:color="auto" w:fill="F2F2F2" w:themeFill="background1" w:themeFillShade="F2"/>
          </w:tcPr>
          <w:p w14:paraId="08C05D05" w14:textId="30BEB745" w:rsidR="00363E58" w:rsidRDefault="007110D4" w:rsidP="00A866B7">
            <w:pPr>
              <w:keepNext/>
              <w:spacing w:before="40" w:after="40"/>
              <w:jc w:val="center"/>
              <w:rPr>
                <w:sz w:val="16"/>
              </w:rPr>
            </w:pPr>
            <w:r>
              <w:rPr>
                <w:sz w:val="16"/>
              </w:rPr>
              <w:t>5</w:t>
            </w:r>
          </w:p>
        </w:tc>
        <w:tc>
          <w:tcPr>
            <w:tcW w:w="1928" w:type="dxa"/>
            <w:shd w:val="clear" w:color="auto" w:fill="F2F2F2" w:themeFill="background1" w:themeFillShade="F2"/>
          </w:tcPr>
          <w:p w14:paraId="56BD38B2" w14:textId="77777777" w:rsidR="00363E58" w:rsidRPr="00941AA8" w:rsidRDefault="00363E58" w:rsidP="00A866B7">
            <w:pPr>
              <w:keepNext/>
              <w:spacing w:before="40" w:after="40"/>
              <w:jc w:val="center"/>
              <w:rPr>
                <w:sz w:val="16"/>
              </w:rPr>
            </w:pPr>
            <w:r w:rsidRPr="00941AA8">
              <w:rPr>
                <w:sz w:val="16"/>
              </w:rPr>
              <w:sym w:font="Wingdings 2" w:char="F052"/>
            </w:r>
          </w:p>
        </w:tc>
      </w:tr>
      <w:tr w:rsidR="00B61E2E" w:rsidRPr="00464CE0" w14:paraId="3F570029" w14:textId="77777777" w:rsidTr="00A866B7">
        <w:tc>
          <w:tcPr>
            <w:tcW w:w="5202" w:type="dxa"/>
            <w:shd w:val="clear" w:color="auto" w:fill="F2F2F2" w:themeFill="background1" w:themeFillShade="F2"/>
          </w:tcPr>
          <w:p w14:paraId="2C85E501" w14:textId="47B1FE3A" w:rsidR="00B61E2E" w:rsidRDefault="00426E14" w:rsidP="00A866B7">
            <w:pPr>
              <w:keepNext/>
              <w:spacing w:before="40" w:after="40"/>
              <w:rPr>
                <w:sz w:val="16"/>
                <w:szCs w:val="16"/>
              </w:rPr>
            </w:pPr>
            <w:r>
              <w:rPr>
                <w:sz w:val="16"/>
                <w:szCs w:val="16"/>
              </w:rPr>
              <w:t>Excess</w:t>
            </w:r>
            <w:r w:rsidR="00B61E2E">
              <w:rPr>
                <w:sz w:val="16"/>
                <w:szCs w:val="16"/>
              </w:rPr>
              <w:t xml:space="preserve"> gestational weight gain</w:t>
            </w:r>
          </w:p>
        </w:tc>
        <w:tc>
          <w:tcPr>
            <w:tcW w:w="2126" w:type="dxa"/>
            <w:shd w:val="clear" w:color="auto" w:fill="F2F2F2" w:themeFill="background1" w:themeFillShade="F2"/>
          </w:tcPr>
          <w:p w14:paraId="27AF1A47" w14:textId="60D81B05" w:rsidR="00B61E2E" w:rsidRDefault="007110D4" w:rsidP="00A866B7">
            <w:pPr>
              <w:keepNext/>
              <w:spacing w:before="40" w:after="40"/>
              <w:jc w:val="center"/>
              <w:rPr>
                <w:sz w:val="16"/>
              </w:rPr>
            </w:pPr>
            <w:r>
              <w:rPr>
                <w:sz w:val="16"/>
              </w:rPr>
              <w:t>5</w:t>
            </w:r>
          </w:p>
        </w:tc>
        <w:tc>
          <w:tcPr>
            <w:tcW w:w="1928" w:type="dxa"/>
            <w:shd w:val="clear" w:color="auto" w:fill="F2F2F2" w:themeFill="background1" w:themeFillShade="F2"/>
          </w:tcPr>
          <w:p w14:paraId="038FD124" w14:textId="15C4A10B" w:rsidR="00B61E2E" w:rsidRPr="00941AA8" w:rsidRDefault="007110D4" w:rsidP="00A866B7">
            <w:pPr>
              <w:keepNext/>
              <w:spacing w:before="40" w:after="40"/>
              <w:jc w:val="center"/>
              <w:rPr>
                <w:sz w:val="16"/>
              </w:rPr>
            </w:pPr>
            <w:r w:rsidRPr="00941AA8">
              <w:rPr>
                <w:sz w:val="16"/>
              </w:rPr>
              <w:sym w:font="Wingdings 2" w:char="F052"/>
            </w:r>
          </w:p>
        </w:tc>
      </w:tr>
      <w:tr w:rsidR="00363E58" w:rsidRPr="00464CE0" w14:paraId="15A14F02" w14:textId="77777777" w:rsidTr="00A866B7">
        <w:tc>
          <w:tcPr>
            <w:tcW w:w="5202" w:type="dxa"/>
            <w:shd w:val="clear" w:color="auto" w:fill="F2F2F2" w:themeFill="background1" w:themeFillShade="F2"/>
          </w:tcPr>
          <w:p w14:paraId="6BAD6802" w14:textId="77777777" w:rsidR="00363E58" w:rsidRDefault="00363E58" w:rsidP="00A866B7">
            <w:pPr>
              <w:keepNext/>
              <w:spacing w:before="40" w:after="40"/>
              <w:rPr>
                <w:sz w:val="16"/>
              </w:rPr>
            </w:pPr>
            <w:r>
              <w:rPr>
                <w:sz w:val="16"/>
                <w:szCs w:val="16"/>
              </w:rPr>
              <w:t>Gestational diabetes</w:t>
            </w:r>
          </w:p>
        </w:tc>
        <w:tc>
          <w:tcPr>
            <w:tcW w:w="2126" w:type="dxa"/>
            <w:shd w:val="clear" w:color="auto" w:fill="F2F2F2" w:themeFill="background1" w:themeFillShade="F2"/>
          </w:tcPr>
          <w:p w14:paraId="767BF754" w14:textId="77777777" w:rsidR="00363E58" w:rsidRDefault="00363E58" w:rsidP="00A866B7">
            <w:pPr>
              <w:keepNext/>
              <w:spacing w:before="40" w:after="40"/>
              <w:jc w:val="center"/>
              <w:rPr>
                <w:sz w:val="16"/>
              </w:rPr>
            </w:pPr>
            <w:r>
              <w:rPr>
                <w:sz w:val="16"/>
              </w:rPr>
              <w:t>9</w:t>
            </w:r>
          </w:p>
        </w:tc>
        <w:tc>
          <w:tcPr>
            <w:tcW w:w="1928" w:type="dxa"/>
            <w:shd w:val="clear" w:color="auto" w:fill="F2F2F2" w:themeFill="background1" w:themeFillShade="F2"/>
          </w:tcPr>
          <w:p w14:paraId="0CCC5338" w14:textId="77777777" w:rsidR="00363E58" w:rsidRPr="00941AA8" w:rsidRDefault="00363E58" w:rsidP="00A866B7">
            <w:pPr>
              <w:keepNext/>
              <w:spacing w:before="40" w:after="40"/>
              <w:jc w:val="center"/>
              <w:rPr>
                <w:sz w:val="16"/>
              </w:rPr>
            </w:pPr>
            <w:r w:rsidRPr="00941AA8">
              <w:rPr>
                <w:sz w:val="16"/>
              </w:rPr>
              <w:sym w:font="Wingdings 2" w:char="F052"/>
            </w:r>
          </w:p>
        </w:tc>
      </w:tr>
      <w:tr w:rsidR="00363E58" w:rsidRPr="00464CE0" w14:paraId="3434CDD9" w14:textId="77777777" w:rsidTr="000E72DF">
        <w:tc>
          <w:tcPr>
            <w:tcW w:w="5202" w:type="dxa"/>
            <w:tcBorders>
              <w:bottom w:val="single" w:sz="4" w:space="0" w:color="FFFFFF"/>
            </w:tcBorders>
            <w:shd w:val="clear" w:color="auto" w:fill="F2F2F2" w:themeFill="background1" w:themeFillShade="F2"/>
          </w:tcPr>
          <w:p w14:paraId="6860B406" w14:textId="2AAF2F1A" w:rsidR="00363E58" w:rsidRDefault="00BB7FB0" w:rsidP="00A866B7">
            <w:pPr>
              <w:keepNext/>
              <w:spacing w:before="40" w:after="40"/>
              <w:rPr>
                <w:sz w:val="16"/>
              </w:rPr>
            </w:pPr>
            <w:r>
              <w:rPr>
                <w:sz w:val="16"/>
                <w:szCs w:val="16"/>
              </w:rPr>
              <w:t>Hypertensive disorders of pregnancy</w:t>
            </w:r>
          </w:p>
        </w:tc>
        <w:tc>
          <w:tcPr>
            <w:tcW w:w="2126" w:type="dxa"/>
            <w:tcBorders>
              <w:bottom w:val="single" w:sz="4" w:space="0" w:color="FFFFFF"/>
            </w:tcBorders>
            <w:shd w:val="clear" w:color="auto" w:fill="F2F2F2" w:themeFill="background1" w:themeFillShade="F2"/>
          </w:tcPr>
          <w:p w14:paraId="60E74223" w14:textId="7C55FA53" w:rsidR="00363E58" w:rsidRDefault="007110D4" w:rsidP="00A866B7">
            <w:pPr>
              <w:keepNext/>
              <w:spacing w:before="40" w:after="40"/>
              <w:jc w:val="center"/>
              <w:rPr>
                <w:sz w:val="16"/>
              </w:rPr>
            </w:pPr>
            <w:r>
              <w:rPr>
                <w:sz w:val="16"/>
              </w:rPr>
              <w:t>5</w:t>
            </w:r>
          </w:p>
        </w:tc>
        <w:tc>
          <w:tcPr>
            <w:tcW w:w="1928" w:type="dxa"/>
            <w:tcBorders>
              <w:bottom w:val="single" w:sz="4" w:space="0" w:color="FFFFFF"/>
            </w:tcBorders>
            <w:shd w:val="clear" w:color="auto" w:fill="F2F2F2" w:themeFill="background1" w:themeFillShade="F2"/>
          </w:tcPr>
          <w:p w14:paraId="22E13180" w14:textId="77777777" w:rsidR="00363E58" w:rsidRPr="00941AA8" w:rsidRDefault="00363E58" w:rsidP="00A866B7">
            <w:pPr>
              <w:keepNext/>
              <w:spacing w:before="40" w:after="40"/>
              <w:jc w:val="center"/>
              <w:rPr>
                <w:sz w:val="16"/>
              </w:rPr>
            </w:pPr>
            <w:r w:rsidRPr="00941AA8">
              <w:rPr>
                <w:sz w:val="16"/>
              </w:rPr>
              <w:sym w:font="Wingdings 2" w:char="F052"/>
            </w:r>
          </w:p>
        </w:tc>
      </w:tr>
      <w:tr w:rsidR="004E593B" w:rsidRPr="00464CE0" w14:paraId="3D4A8BF4" w14:textId="77777777" w:rsidTr="000E72DF">
        <w:tc>
          <w:tcPr>
            <w:tcW w:w="5202" w:type="dxa"/>
            <w:tcBorders>
              <w:top w:val="single" w:sz="4" w:space="0" w:color="FFFFFF"/>
              <w:bottom w:val="single" w:sz="4" w:space="0" w:color="FFFFFF"/>
              <w:right w:val="nil"/>
            </w:tcBorders>
            <w:shd w:val="clear" w:color="auto" w:fill="F2F2F2" w:themeFill="background1" w:themeFillShade="F2"/>
          </w:tcPr>
          <w:p w14:paraId="335F0AC1" w14:textId="60F9E7AF" w:rsidR="004E593B" w:rsidRDefault="00EC0247" w:rsidP="00CD1410">
            <w:pPr>
              <w:rPr>
                <w:sz w:val="16"/>
                <w:szCs w:val="16"/>
              </w:rPr>
            </w:pPr>
            <w:r>
              <w:rPr>
                <w:sz w:val="16"/>
                <w:szCs w:val="16"/>
              </w:rPr>
              <w:t>Caesarean section</w:t>
            </w:r>
          </w:p>
        </w:tc>
        <w:tc>
          <w:tcPr>
            <w:tcW w:w="2126" w:type="dxa"/>
            <w:tcBorders>
              <w:top w:val="single" w:sz="4" w:space="0" w:color="FFFFFF"/>
              <w:left w:val="nil"/>
              <w:bottom w:val="single" w:sz="4" w:space="0" w:color="FFFFFF"/>
              <w:right w:val="nil"/>
            </w:tcBorders>
            <w:shd w:val="clear" w:color="auto" w:fill="F2F2F2" w:themeFill="background1" w:themeFillShade="F2"/>
          </w:tcPr>
          <w:p w14:paraId="602C6A59" w14:textId="097143A2" w:rsidR="004E593B" w:rsidRPr="00785C5B" w:rsidRDefault="007110D4" w:rsidP="00CD1410">
            <w:pPr>
              <w:keepNext/>
              <w:spacing w:before="40" w:after="40"/>
              <w:jc w:val="center"/>
              <w:rPr>
                <w:sz w:val="16"/>
                <w:szCs w:val="16"/>
              </w:rPr>
            </w:pPr>
            <w:r>
              <w:rPr>
                <w:sz w:val="16"/>
                <w:szCs w:val="16"/>
              </w:rPr>
              <w:t>9</w:t>
            </w:r>
          </w:p>
        </w:tc>
        <w:tc>
          <w:tcPr>
            <w:tcW w:w="1928" w:type="dxa"/>
            <w:tcBorders>
              <w:top w:val="single" w:sz="4" w:space="0" w:color="FFFFFF"/>
              <w:left w:val="nil"/>
              <w:bottom w:val="single" w:sz="4" w:space="0" w:color="FFFFFF"/>
            </w:tcBorders>
            <w:shd w:val="clear" w:color="auto" w:fill="F2F2F2" w:themeFill="background1" w:themeFillShade="F2"/>
          </w:tcPr>
          <w:p w14:paraId="22F8C92D" w14:textId="3362D37A" w:rsidR="004E593B" w:rsidRPr="00785C5B" w:rsidRDefault="007110D4" w:rsidP="00CD1410">
            <w:pPr>
              <w:keepNext/>
              <w:spacing w:before="40" w:after="40"/>
              <w:jc w:val="center"/>
              <w:rPr>
                <w:sz w:val="16"/>
                <w:szCs w:val="16"/>
              </w:rPr>
            </w:pPr>
            <w:r w:rsidRPr="00941AA8">
              <w:rPr>
                <w:sz w:val="16"/>
              </w:rPr>
              <w:sym w:font="Wingdings 2" w:char="F052"/>
            </w:r>
          </w:p>
        </w:tc>
      </w:tr>
      <w:tr w:rsidR="00785C5B" w:rsidRPr="009726C4" w14:paraId="08D66C7D" w14:textId="77777777" w:rsidTr="000E72DF">
        <w:tc>
          <w:tcPr>
            <w:tcW w:w="5202" w:type="dxa"/>
            <w:tcBorders>
              <w:bottom w:val="single" w:sz="4" w:space="0" w:color="FFFFFF"/>
            </w:tcBorders>
            <w:shd w:val="clear" w:color="auto" w:fill="F2F2F2" w:themeFill="background1" w:themeFillShade="F2"/>
          </w:tcPr>
          <w:p w14:paraId="067A83F9" w14:textId="4F5ECA99" w:rsidR="00785C5B" w:rsidRPr="009726C4" w:rsidRDefault="00785C5B" w:rsidP="00785C5B">
            <w:pPr>
              <w:rPr>
                <w:sz w:val="16"/>
                <w:szCs w:val="16"/>
              </w:rPr>
            </w:pPr>
            <w:r w:rsidRPr="009726C4">
              <w:rPr>
                <w:sz w:val="16"/>
                <w:szCs w:val="16"/>
              </w:rPr>
              <w:t>Depression</w:t>
            </w:r>
            <w:r w:rsidR="00D07346">
              <w:rPr>
                <w:sz w:val="16"/>
                <w:szCs w:val="16"/>
              </w:rPr>
              <w:t xml:space="preserve"> (antenatal and postnatal)</w:t>
            </w:r>
          </w:p>
        </w:tc>
        <w:tc>
          <w:tcPr>
            <w:tcW w:w="2126" w:type="dxa"/>
            <w:tcBorders>
              <w:bottom w:val="single" w:sz="4" w:space="0" w:color="FFFFFF"/>
            </w:tcBorders>
            <w:shd w:val="clear" w:color="auto" w:fill="F2F2F2" w:themeFill="background1" w:themeFillShade="F2"/>
          </w:tcPr>
          <w:p w14:paraId="2525A281" w14:textId="7950DD76" w:rsidR="00785C5B" w:rsidRPr="009726C4" w:rsidRDefault="007110D4" w:rsidP="00785C5B">
            <w:pPr>
              <w:keepNext/>
              <w:spacing w:before="40" w:after="40"/>
              <w:jc w:val="center"/>
              <w:rPr>
                <w:sz w:val="16"/>
                <w:szCs w:val="16"/>
              </w:rPr>
            </w:pPr>
            <w:r>
              <w:rPr>
                <w:sz w:val="16"/>
                <w:szCs w:val="16"/>
              </w:rPr>
              <w:t>7</w:t>
            </w:r>
          </w:p>
        </w:tc>
        <w:tc>
          <w:tcPr>
            <w:tcW w:w="1928" w:type="dxa"/>
            <w:tcBorders>
              <w:bottom w:val="single" w:sz="4" w:space="0" w:color="FFFFFF"/>
            </w:tcBorders>
            <w:shd w:val="clear" w:color="auto" w:fill="F2F2F2" w:themeFill="background1" w:themeFillShade="F2"/>
          </w:tcPr>
          <w:p w14:paraId="2FD7E76F" w14:textId="7157B6CD" w:rsidR="00785C5B" w:rsidRPr="009726C4" w:rsidRDefault="007110D4" w:rsidP="00785C5B">
            <w:pPr>
              <w:keepNext/>
              <w:spacing w:before="40" w:after="40"/>
              <w:jc w:val="center"/>
              <w:rPr>
                <w:sz w:val="16"/>
                <w:szCs w:val="16"/>
              </w:rPr>
            </w:pPr>
            <w:r w:rsidRPr="00941AA8">
              <w:rPr>
                <w:sz w:val="16"/>
              </w:rPr>
              <w:sym w:font="Wingdings 2" w:char="F052"/>
            </w:r>
          </w:p>
        </w:tc>
      </w:tr>
      <w:tr w:rsidR="00703D8F" w:rsidRPr="00464CE0" w14:paraId="356B0A26" w14:textId="77777777" w:rsidTr="000E72DF">
        <w:tc>
          <w:tcPr>
            <w:tcW w:w="5202" w:type="dxa"/>
            <w:tcBorders>
              <w:top w:val="single" w:sz="4" w:space="0" w:color="FFFFFF"/>
              <w:bottom w:val="single" w:sz="4" w:space="0" w:color="FFFFFF"/>
              <w:right w:val="nil"/>
            </w:tcBorders>
            <w:shd w:val="clear" w:color="auto" w:fill="F2F2F2" w:themeFill="background1" w:themeFillShade="F2"/>
          </w:tcPr>
          <w:p w14:paraId="4DD43A88" w14:textId="0B10CAD5" w:rsidR="00703D8F" w:rsidRDefault="002B4AA3" w:rsidP="00703D8F">
            <w:pPr>
              <w:rPr>
                <w:sz w:val="16"/>
                <w:szCs w:val="16"/>
              </w:rPr>
            </w:pPr>
            <w:r>
              <w:rPr>
                <w:sz w:val="16"/>
                <w:szCs w:val="16"/>
              </w:rPr>
              <w:t>Postnatal</w:t>
            </w:r>
            <w:r w:rsidR="00703D8F">
              <w:rPr>
                <w:sz w:val="16"/>
                <w:szCs w:val="16"/>
              </w:rPr>
              <w:t xml:space="preserve"> weight retention</w:t>
            </w:r>
          </w:p>
        </w:tc>
        <w:tc>
          <w:tcPr>
            <w:tcW w:w="2126" w:type="dxa"/>
            <w:tcBorders>
              <w:top w:val="single" w:sz="4" w:space="0" w:color="FFFFFF"/>
              <w:left w:val="nil"/>
              <w:bottom w:val="single" w:sz="4" w:space="0" w:color="FFFFFF"/>
              <w:right w:val="nil"/>
            </w:tcBorders>
            <w:shd w:val="clear" w:color="auto" w:fill="F2F2F2" w:themeFill="background1" w:themeFillShade="F2"/>
          </w:tcPr>
          <w:p w14:paraId="61D64527" w14:textId="593C4C88" w:rsidR="00703D8F" w:rsidRPr="00703D8F" w:rsidRDefault="007110D4" w:rsidP="005279C0">
            <w:pPr>
              <w:keepNext/>
              <w:spacing w:before="40" w:after="40"/>
              <w:jc w:val="center"/>
              <w:rPr>
                <w:sz w:val="16"/>
                <w:szCs w:val="16"/>
              </w:rPr>
            </w:pPr>
            <w:r>
              <w:rPr>
                <w:sz w:val="16"/>
                <w:szCs w:val="16"/>
              </w:rPr>
              <w:t>5</w:t>
            </w:r>
          </w:p>
        </w:tc>
        <w:tc>
          <w:tcPr>
            <w:tcW w:w="1928" w:type="dxa"/>
            <w:tcBorders>
              <w:top w:val="single" w:sz="4" w:space="0" w:color="FFFFFF"/>
              <w:left w:val="nil"/>
              <w:bottom w:val="single" w:sz="4" w:space="0" w:color="FFFFFF"/>
            </w:tcBorders>
            <w:shd w:val="clear" w:color="auto" w:fill="F2F2F2" w:themeFill="background1" w:themeFillShade="F2"/>
          </w:tcPr>
          <w:p w14:paraId="7427C986" w14:textId="4D0CBB40" w:rsidR="00703D8F" w:rsidRPr="00703D8F" w:rsidRDefault="007110D4" w:rsidP="005279C0">
            <w:pPr>
              <w:keepNext/>
              <w:spacing w:before="40" w:after="40"/>
              <w:jc w:val="center"/>
              <w:rPr>
                <w:sz w:val="16"/>
                <w:szCs w:val="16"/>
              </w:rPr>
            </w:pPr>
            <w:r w:rsidRPr="00941AA8">
              <w:rPr>
                <w:sz w:val="16"/>
              </w:rPr>
              <w:sym w:font="Wingdings 2" w:char="F052"/>
            </w:r>
          </w:p>
        </w:tc>
      </w:tr>
    </w:tbl>
    <w:p w14:paraId="6A609623" w14:textId="67224862" w:rsidR="00363E58" w:rsidRDefault="00785C5B" w:rsidP="00932C6D">
      <w:pPr>
        <w:pStyle w:val="TableName"/>
      </w:pPr>
      <w:r>
        <w:t xml:space="preserve"> </w:t>
      </w:r>
      <w:bookmarkStart w:id="12" w:name="_Toc40956585"/>
      <w:r>
        <w:t>I</w:t>
      </w:r>
      <w:r w:rsidR="000E72DF">
        <w:t>nterventions to prevent gestational weight gain — i</w:t>
      </w:r>
      <w:r>
        <w:t>nfant</w:t>
      </w:r>
      <w:r w:rsidR="00426E14">
        <w:t xml:space="preserve"> outcomes</w:t>
      </w:r>
      <w:bookmarkEnd w:id="12"/>
    </w:p>
    <w:tbl>
      <w:tblPr>
        <w:tblW w:w="9256" w:type="dxa"/>
        <w:tblInd w:w="-2" w:type="dxa"/>
        <w:tblBorders>
          <w:top w:val="single" w:sz="4" w:space="0" w:color="FFFFFF"/>
          <w:bottom w:val="single" w:sz="4" w:space="0" w:color="FFFFFF"/>
          <w:insideH w:val="single" w:sz="4" w:space="0" w:color="FFFFFF"/>
        </w:tblBorders>
        <w:shd w:val="clear" w:color="auto" w:fill="F2F2F2" w:themeFill="background1" w:themeFillShade="F2"/>
        <w:tblLook w:val="00A0" w:firstRow="1" w:lastRow="0" w:firstColumn="1" w:lastColumn="0" w:noHBand="0" w:noVBand="0"/>
      </w:tblPr>
      <w:tblGrid>
        <w:gridCol w:w="5202"/>
        <w:gridCol w:w="2126"/>
        <w:gridCol w:w="1928"/>
      </w:tblGrid>
      <w:tr w:rsidR="009C0598" w:rsidRPr="009C0598" w14:paraId="78201277" w14:textId="77777777" w:rsidTr="00E90F60">
        <w:trPr>
          <w:tblHeader/>
        </w:trPr>
        <w:tc>
          <w:tcPr>
            <w:tcW w:w="5202" w:type="dxa"/>
            <w:shd w:val="clear" w:color="auto" w:fill="F2F2F2" w:themeFill="background1" w:themeFillShade="F2"/>
          </w:tcPr>
          <w:p w14:paraId="5869CEC6" w14:textId="77777777" w:rsidR="000D0F65" w:rsidRPr="009C0598" w:rsidRDefault="000D0F65" w:rsidP="00F77136">
            <w:pPr>
              <w:keepNext/>
              <w:spacing w:before="40" w:after="40"/>
              <w:rPr>
                <w:b/>
                <w:color w:val="000000" w:themeColor="text1"/>
                <w:sz w:val="16"/>
              </w:rPr>
            </w:pPr>
            <w:r w:rsidRPr="009C0598">
              <w:rPr>
                <w:b/>
                <w:color w:val="000000" w:themeColor="text1"/>
                <w:sz w:val="16"/>
              </w:rPr>
              <w:t>Outcome</w:t>
            </w:r>
          </w:p>
        </w:tc>
        <w:tc>
          <w:tcPr>
            <w:tcW w:w="2126" w:type="dxa"/>
            <w:shd w:val="clear" w:color="auto" w:fill="F2F2F2" w:themeFill="background1" w:themeFillShade="F2"/>
          </w:tcPr>
          <w:p w14:paraId="6E2E6FB2" w14:textId="77777777" w:rsidR="000D0F65" w:rsidRPr="009C0598" w:rsidRDefault="000D0F65" w:rsidP="00F77136">
            <w:pPr>
              <w:keepNext/>
              <w:spacing w:before="40" w:after="40"/>
              <w:jc w:val="center"/>
              <w:rPr>
                <w:b/>
                <w:color w:val="000000" w:themeColor="text1"/>
                <w:sz w:val="16"/>
              </w:rPr>
            </w:pPr>
            <w:r w:rsidRPr="009C0598">
              <w:rPr>
                <w:b/>
                <w:color w:val="000000" w:themeColor="text1"/>
                <w:sz w:val="16"/>
              </w:rPr>
              <w:t>Importance</w:t>
            </w:r>
          </w:p>
        </w:tc>
        <w:tc>
          <w:tcPr>
            <w:tcW w:w="1928" w:type="dxa"/>
            <w:shd w:val="clear" w:color="auto" w:fill="F2F2F2" w:themeFill="background1" w:themeFillShade="F2"/>
          </w:tcPr>
          <w:p w14:paraId="068003D7" w14:textId="77777777" w:rsidR="000D0F65" w:rsidRPr="009C0598" w:rsidRDefault="000D0F65" w:rsidP="00F77136">
            <w:pPr>
              <w:keepNext/>
              <w:spacing w:before="40" w:after="40"/>
              <w:jc w:val="center"/>
              <w:rPr>
                <w:b/>
                <w:color w:val="000000" w:themeColor="text1"/>
                <w:sz w:val="16"/>
              </w:rPr>
            </w:pPr>
            <w:r w:rsidRPr="009C0598">
              <w:rPr>
                <w:b/>
                <w:color w:val="000000" w:themeColor="text1"/>
                <w:sz w:val="16"/>
              </w:rPr>
              <w:t>Inclusion</w:t>
            </w:r>
          </w:p>
        </w:tc>
      </w:tr>
      <w:tr w:rsidR="00785C5B" w:rsidRPr="00464CE0" w14:paraId="2AA229EA" w14:textId="77777777" w:rsidTr="00785C5B">
        <w:tc>
          <w:tcPr>
            <w:tcW w:w="5202" w:type="dxa"/>
            <w:shd w:val="clear" w:color="auto" w:fill="F2F2F2" w:themeFill="background1" w:themeFillShade="F2"/>
          </w:tcPr>
          <w:p w14:paraId="79B2AA5F" w14:textId="77777777" w:rsidR="00785C5B" w:rsidRDefault="00785C5B" w:rsidP="00785C5B">
            <w:pPr>
              <w:keepNext/>
              <w:spacing w:before="40" w:after="40"/>
              <w:rPr>
                <w:sz w:val="16"/>
                <w:szCs w:val="16"/>
              </w:rPr>
            </w:pPr>
            <w:r>
              <w:rPr>
                <w:sz w:val="16"/>
                <w:szCs w:val="16"/>
              </w:rPr>
              <w:t>Preterm birth</w:t>
            </w:r>
          </w:p>
        </w:tc>
        <w:tc>
          <w:tcPr>
            <w:tcW w:w="2126" w:type="dxa"/>
            <w:shd w:val="clear" w:color="auto" w:fill="F2F2F2" w:themeFill="background1" w:themeFillShade="F2"/>
          </w:tcPr>
          <w:p w14:paraId="563F0AA0" w14:textId="46998C6B" w:rsidR="00785C5B" w:rsidRDefault="007110D4" w:rsidP="00785C5B">
            <w:pPr>
              <w:keepNext/>
              <w:spacing w:before="40" w:after="40"/>
              <w:jc w:val="center"/>
              <w:rPr>
                <w:sz w:val="16"/>
              </w:rPr>
            </w:pPr>
            <w:r>
              <w:rPr>
                <w:sz w:val="16"/>
              </w:rPr>
              <w:t>9</w:t>
            </w:r>
          </w:p>
        </w:tc>
        <w:tc>
          <w:tcPr>
            <w:tcW w:w="1928" w:type="dxa"/>
            <w:shd w:val="clear" w:color="auto" w:fill="F2F2F2" w:themeFill="background1" w:themeFillShade="F2"/>
          </w:tcPr>
          <w:p w14:paraId="4B878FBD" w14:textId="7C786BED" w:rsidR="00785C5B" w:rsidRPr="00941AA8" w:rsidRDefault="007110D4" w:rsidP="00785C5B">
            <w:pPr>
              <w:keepNext/>
              <w:spacing w:before="40" w:after="40"/>
              <w:jc w:val="center"/>
              <w:rPr>
                <w:sz w:val="16"/>
              </w:rPr>
            </w:pPr>
            <w:r w:rsidRPr="00941AA8">
              <w:rPr>
                <w:sz w:val="16"/>
              </w:rPr>
              <w:sym w:font="Wingdings 2" w:char="F052"/>
            </w:r>
          </w:p>
        </w:tc>
      </w:tr>
      <w:tr w:rsidR="008165E7" w:rsidRPr="00464CE0" w14:paraId="3A0B4085" w14:textId="77777777" w:rsidTr="00785C5B">
        <w:tc>
          <w:tcPr>
            <w:tcW w:w="5202" w:type="dxa"/>
            <w:shd w:val="clear" w:color="auto" w:fill="F2F2F2" w:themeFill="background1" w:themeFillShade="F2"/>
          </w:tcPr>
          <w:p w14:paraId="5C6A8DFF" w14:textId="27B837A9" w:rsidR="008165E7" w:rsidRDefault="002B4AA3" w:rsidP="00785C5B">
            <w:pPr>
              <w:keepNext/>
              <w:spacing w:before="40" w:after="40"/>
              <w:rPr>
                <w:sz w:val="16"/>
                <w:szCs w:val="16"/>
              </w:rPr>
            </w:pPr>
            <w:r>
              <w:rPr>
                <w:sz w:val="16"/>
                <w:szCs w:val="16"/>
              </w:rPr>
              <w:t>Low birthweight</w:t>
            </w:r>
          </w:p>
        </w:tc>
        <w:tc>
          <w:tcPr>
            <w:tcW w:w="2126" w:type="dxa"/>
            <w:shd w:val="clear" w:color="auto" w:fill="F2F2F2" w:themeFill="background1" w:themeFillShade="F2"/>
          </w:tcPr>
          <w:p w14:paraId="7ED665B8" w14:textId="0BACCED3" w:rsidR="008165E7" w:rsidRDefault="007110D4" w:rsidP="00785C5B">
            <w:pPr>
              <w:keepNext/>
              <w:spacing w:before="40" w:after="40"/>
              <w:jc w:val="center"/>
              <w:rPr>
                <w:sz w:val="16"/>
              </w:rPr>
            </w:pPr>
            <w:r>
              <w:rPr>
                <w:sz w:val="16"/>
              </w:rPr>
              <w:t>9</w:t>
            </w:r>
          </w:p>
        </w:tc>
        <w:tc>
          <w:tcPr>
            <w:tcW w:w="1928" w:type="dxa"/>
            <w:shd w:val="clear" w:color="auto" w:fill="F2F2F2" w:themeFill="background1" w:themeFillShade="F2"/>
          </w:tcPr>
          <w:p w14:paraId="02094E3E" w14:textId="32D14F98" w:rsidR="008165E7" w:rsidRPr="00941AA8" w:rsidRDefault="007110D4" w:rsidP="00785C5B">
            <w:pPr>
              <w:keepNext/>
              <w:spacing w:before="40" w:after="40"/>
              <w:jc w:val="center"/>
              <w:rPr>
                <w:sz w:val="16"/>
              </w:rPr>
            </w:pPr>
            <w:r w:rsidRPr="00941AA8">
              <w:rPr>
                <w:sz w:val="16"/>
              </w:rPr>
              <w:sym w:font="Wingdings 2" w:char="F052"/>
            </w:r>
          </w:p>
        </w:tc>
      </w:tr>
      <w:tr w:rsidR="002B4AA3" w:rsidRPr="00464CE0" w14:paraId="69449CC6" w14:textId="77777777" w:rsidTr="00785C5B">
        <w:tc>
          <w:tcPr>
            <w:tcW w:w="5202" w:type="dxa"/>
            <w:shd w:val="clear" w:color="auto" w:fill="F2F2F2" w:themeFill="background1" w:themeFillShade="F2"/>
          </w:tcPr>
          <w:p w14:paraId="18598385" w14:textId="083F36F1" w:rsidR="002B4AA3" w:rsidRDefault="002B4AA3" w:rsidP="00785C5B">
            <w:pPr>
              <w:keepNext/>
              <w:spacing w:before="40" w:after="40"/>
              <w:rPr>
                <w:sz w:val="16"/>
                <w:szCs w:val="16"/>
              </w:rPr>
            </w:pPr>
            <w:r>
              <w:rPr>
                <w:sz w:val="16"/>
                <w:szCs w:val="16"/>
              </w:rPr>
              <w:t>Macrosomia</w:t>
            </w:r>
          </w:p>
        </w:tc>
        <w:tc>
          <w:tcPr>
            <w:tcW w:w="2126" w:type="dxa"/>
            <w:shd w:val="clear" w:color="auto" w:fill="F2F2F2" w:themeFill="background1" w:themeFillShade="F2"/>
          </w:tcPr>
          <w:p w14:paraId="3D17532B" w14:textId="7F8721FB" w:rsidR="002B4AA3" w:rsidRDefault="007110D4" w:rsidP="00785C5B">
            <w:pPr>
              <w:keepNext/>
              <w:spacing w:before="40" w:after="40"/>
              <w:jc w:val="center"/>
              <w:rPr>
                <w:sz w:val="16"/>
              </w:rPr>
            </w:pPr>
            <w:r>
              <w:rPr>
                <w:sz w:val="16"/>
              </w:rPr>
              <w:t>9</w:t>
            </w:r>
          </w:p>
        </w:tc>
        <w:tc>
          <w:tcPr>
            <w:tcW w:w="1928" w:type="dxa"/>
            <w:shd w:val="clear" w:color="auto" w:fill="F2F2F2" w:themeFill="background1" w:themeFillShade="F2"/>
          </w:tcPr>
          <w:p w14:paraId="42DE67E5" w14:textId="22E754A9" w:rsidR="002B4AA3" w:rsidRPr="00941AA8" w:rsidRDefault="007110D4" w:rsidP="00785C5B">
            <w:pPr>
              <w:keepNext/>
              <w:spacing w:before="40" w:after="40"/>
              <w:jc w:val="center"/>
              <w:rPr>
                <w:sz w:val="16"/>
              </w:rPr>
            </w:pPr>
            <w:r w:rsidRPr="00941AA8">
              <w:rPr>
                <w:sz w:val="16"/>
              </w:rPr>
              <w:sym w:font="Wingdings 2" w:char="F052"/>
            </w:r>
          </w:p>
        </w:tc>
      </w:tr>
      <w:tr w:rsidR="00785C5B" w:rsidRPr="00464CE0" w14:paraId="72B1767C" w14:textId="77777777" w:rsidTr="00785C5B">
        <w:tc>
          <w:tcPr>
            <w:tcW w:w="5202" w:type="dxa"/>
            <w:shd w:val="clear" w:color="auto" w:fill="F2F2F2" w:themeFill="background1" w:themeFillShade="F2"/>
          </w:tcPr>
          <w:p w14:paraId="2A2ED132" w14:textId="7C2B7B50" w:rsidR="00785C5B" w:rsidRDefault="00785C5B" w:rsidP="002B4AA3">
            <w:pPr>
              <w:keepNext/>
              <w:spacing w:before="40" w:after="40"/>
              <w:rPr>
                <w:sz w:val="16"/>
                <w:szCs w:val="16"/>
              </w:rPr>
            </w:pPr>
            <w:r>
              <w:rPr>
                <w:sz w:val="16"/>
                <w:szCs w:val="16"/>
              </w:rPr>
              <w:t>Large for gestational age</w:t>
            </w:r>
          </w:p>
        </w:tc>
        <w:tc>
          <w:tcPr>
            <w:tcW w:w="2126" w:type="dxa"/>
            <w:shd w:val="clear" w:color="auto" w:fill="F2F2F2" w:themeFill="background1" w:themeFillShade="F2"/>
          </w:tcPr>
          <w:p w14:paraId="611C472D" w14:textId="7E2F9643" w:rsidR="00785C5B" w:rsidRDefault="007110D4" w:rsidP="00785C5B">
            <w:pPr>
              <w:keepNext/>
              <w:spacing w:before="40" w:after="40"/>
              <w:jc w:val="center"/>
              <w:rPr>
                <w:sz w:val="16"/>
              </w:rPr>
            </w:pPr>
            <w:r>
              <w:rPr>
                <w:sz w:val="16"/>
              </w:rPr>
              <w:t>9</w:t>
            </w:r>
          </w:p>
        </w:tc>
        <w:tc>
          <w:tcPr>
            <w:tcW w:w="1928" w:type="dxa"/>
            <w:shd w:val="clear" w:color="auto" w:fill="F2F2F2" w:themeFill="background1" w:themeFillShade="F2"/>
          </w:tcPr>
          <w:p w14:paraId="14E3654A" w14:textId="1FA79417" w:rsidR="00785C5B" w:rsidRPr="00941AA8" w:rsidRDefault="007110D4" w:rsidP="00785C5B">
            <w:pPr>
              <w:keepNext/>
              <w:spacing w:before="40" w:after="40"/>
              <w:jc w:val="center"/>
              <w:rPr>
                <w:sz w:val="16"/>
              </w:rPr>
            </w:pPr>
            <w:r w:rsidRPr="00941AA8">
              <w:rPr>
                <w:sz w:val="16"/>
              </w:rPr>
              <w:sym w:font="Wingdings 2" w:char="F052"/>
            </w:r>
          </w:p>
        </w:tc>
      </w:tr>
      <w:tr w:rsidR="00785C5B" w:rsidRPr="00464CE0" w14:paraId="24CBC3B7" w14:textId="77777777" w:rsidTr="00785C5B">
        <w:tc>
          <w:tcPr>
            <w:tcW w:w="5202" w:type="dxa"/>
            <w:shd w:val="clear" w:color="auto" w:fill="F2F2F2" w:themeFill="background1" w:themeFillShade="F2"/>
          </w:tcPr>
          <w:p w14:paraId="1D1B7281" w14:textId="2B269C02" w:rsidR="00785C5B" w:rsidRDefault="00785C5B" w:rsidP="002B4AA3">
            <w:pPr>
              <w:keepNext/>
              <w:spacing w:before="40" w:after="40"/>
              <w:rPr>
                <w:sz w:val="16"/>
                <w:szCs w:val="16"/>
              </w:rPr>
            </w:pPr>
            <w:r>
              <w:rPr>
                <w:sz w:val="16"/>
                <w:szCs w:val="16"/>
              </w:rPr>
              <w:t>Small for gestational age</w:t>
            </w:r>
          </w:p>
        </w:tc>
        <w:tc>
          <w:tcPr>
            <w:tcW w:w="2126" w:type="dxa"/>
            <w:shd w:val="clear" w:color="auto" w:fill="F2F2F2" w:themeFill="background1" w:themeFillShade="F2"/>
          </w:tcPr>
          <w:p w14:paraId="4104714A" w14:textId="02A480C1" w:rsidR="00785C5B" w:rsidRDefault="007110D4" w:rsidP="00785C5B">
            <w:pPr>
              <w:keepNext/>
              <w:spacing w:before="40" w:after="40"/>
              <w:jc w:val="center"/>
              <w:rPr>
                <w:sz w:val="16"/>
              </w:rPr>
            </w:pPr>
            <w:r>
              <w:rPr>
                <w:sz w:val="16"/>
              </w:rPr>
              <w:t>9</w:t>
            </w:r>
          </w:p>
        </w:tc>
        <w:tc>
          <w:tcPr>
            <w:tcW w:w="1928" w:type="dxa"/>
            <w:shd w:val="clear" w:color="auto" w:fill="F2F2F2" w:themeFill="background1" w:themeFillShade="F2"/>
          </w:tcPr>
          <w:p w14:paraId="627B0716" w14:textId="7AE8EEC6" w:rsidR="00785C5B" w:rsidRPr="00941AA8" w:rsidRDefault="007110D4" w:rsidP="00785C5B">
            <w:pPr>
              <w:keepNext/>
              <w:spacing w:before="40" w:after="40"/>
              <w:jc w:val="center"/>
              <w:rPr>
                <w:sz w:val="16"/>
              </w:rPr>
            </w:pPr>
            <w:r w:rsidRPr="00941AA8">
              <w:rPr>
                <w:sz w:val="16"/>
              </w:rPr>
              <w:sym w:font="Wingdings 2" w:char="F052"/>
            </w:r>
          </w:p>
        </w:tc>
      </w:tr>
      <w:tr w:rsidR="004D49E0" w:rsidRPr="00464CE0" w14:paraId="279085F0" w14:textId="77777777" w:rsidTr="000E72DF">
        <w:tc>
          <w:tcPr>
            <w:tcW w:w="5202" w:type="dxa"/>
            <w:tcBorders>
              <w:bottom w:val="single" w:sz="4" w:space="0" w:color="FFFFFF"/>
            </w:tcBorders>
            <w:shd w:val="clear" w:color="auto" w:fill="F2F2F2" w:themeFill="background1" w:themeFillShade="F2"/>
          </w:tcPr>
          <w:p w14:paraId="5146BD55" w14:textId="51F70BD8" w:rsidR="004D49E0" w:rsidRDefault="004D49E0" w:rsidP="00785C5B">
            <w:pPr>
              <w:keepNext/>
              <w:spacing w:before="40" w:after="40"/>
              <w:rPr>
                <w:sz w:val="16"/>
                <w:szCs w:val="16"/>
              </w:rPr>
            </w:pPr>
            <w:r>
              <w:rPr>
                <w:sz w:val="16"/>
                <w:szCs w:val="16"/>
              </w:rPr>
              <w:t xml:space="preserve">Apgar score </w:t>
            </w:r>
            <w:r w:rsidR="002B4AA3">
              <w:rPr>
                <w:sz w:val="16"/>
                <w:szCs w:val="16"/>
              </w:rPr>
              <w:t xml:space="preserve">&lt;7 </w:t>
            </w:r>
            <w:r>
              <w:rPr>
                <w:sz w:val="16"/>
                <w:szCs w:val="16"/>
              </w:rPr>
              <w:t>at 5 minutes</w:t>
            </w:r>
          </w:p>
        </w:tc>
        <w:tc>
          <w:tcPr>
            <w:tcW w:w="2126" w:type="dxa"/>
            <w:tcBorders>
              <w:bottom w:val="single" w:sz="4" w:space="0" w:color="FFFFFF"/>
            </w:tcBorders>
            <w:shd w:val="clear" w:color="auto" w:fill="F2F2F2" w:themeFill="background1" w:themeFillShade="F2"/>
          </w:tcPr>
          <w:p w14:paraId="21DA415E" w14:textId="7BEC1BB0" w:rsidR="004D49E0" w:rsidRDefault="007110D4" w:rsidP="00785C5B">
            <w:pPr>
              <w:keepNext/>
              <w:spacing w:before="40" w:after="40"/>
              <w:jc w:val="center"/>
              <w:rPr>
                <w:sz w:val="16"/>
              </w:rPr>
            </w:pPr>
            <w:r>
              <w:rPr>
                <w:sz w:val="16"/>
              </w:rPr>
              <w:t>7</w:t>
            </w:r>
          </w:p>
        </w:tc>
        <w:tc>
          <w:tcPr>
            <w:tcW w:w="1928" w:type="dxa"/>
            <w:tcBorders>
              <w:bottom w:val="single" w:sz="4" w:space="0" w:color="FFFFFF"/>
            </w:tcBorders>
            <w:shd w:val="clear" w:color="auto" w:fill="F2F2F2" w:themeFill="background1" w:themeFillShade="F2"/>
          </w:tcPr>
          <w:p w14:paraId="4D0A84AC" w14:textId="551D1984" w:rsidR="004D49E0" w:rsidRPr="00941AA8" w:rsidRDefault="007110D4" w:rsidP="00785C5B">
            <w:pPr>
              <w:keepNext/>
              <w:spacing w:before="40" w:after="40"/>
              <w:jc w:val="center"/>
              <w:rPr>
                <w:sz w:val="16"/>
              </w:rPr>
            </w:pPr>
            <w:r w:rsidRPr="00941AA8">
              <w:rPr>
                <w:sz w:val="16"/>
              </w:rPr>
              <w:sym w:font="Wingdings 2" w:char="F052"/>
            </w:r>
          </w:p>
        </w:tc>
      </w:tr>
      <w:tr w:rsidR="00703D8F" w:rsidRPr="00464CE0" w14:paraId="16940B75" w14:textId="77777777" w:rsidTr="000E72DF">
        <w:tc>
          <w:tcPr>
            <w:tcW w:w="5202" w:type="dxa"/>
            <w:tcBorders>
              <w:top w:val="single" w:sz="4" w:space="0" w:color="FFFFFF"/>
              <w:bottom w:val="single" w:sz="4" w:space="0" w:color="FFFFFF"/>
              <w:right w:val="nil"/>
            </w:tcBorders>
            <w:shd w:val="clear" w:color="auto" w:fill="F2F2F2" w:themeFill="background1" w:themeFillShade="F2"/>
          </w:tcPr>
          <w:p w14:paraId="610D51FD" w14:textId="6769693C" w:rsidR="00703D8F" w:rsidRDefault="002B4AA3" w:rsidP="005279C0">
            <w:pPr>
              <w:keepNext/>
              <w:spacing w:before="40" w:after="40"/>
              <w:rPr>
                <w:sz w:val="16"/>
                <w:szCs w:val="16"/>
              </w:rPr>
            </w:pPr>
            <w:r>
              <w:rPr>
                <w:sz w:val="16"/>
                <w:szCs w:val="16"/>
              </w:rPr>
              <w:t>Early c</w:t>
            </w:r>
            <w:r w:rsidR="00703D8F">
              <w:rPr>
                <w:sz w:val="16"/>
                <w:szCs w:val="16"/>
              </w:rPr>
              <w:t>hildhood weight</w:t>
            </w:r>
          </w:p>
        </w:tc>
        <w:tc>
          <w:tcPr>
            <w:tcW w:w="2126" w:type="dxa"/>
            <w:tcBorders>
              <w:top w:val="single" w:sz="4" w:space="0" w:color="FFFFFF"/>
              <w:left w:val="nil"/>
              <w:bottom w:val="single" w:sz="4" w:space="0" w:color="FFFFFF"/>
              <w:right w:val="nil"/>
            </w:tcBorders>
            <w:shd w:val="clear" w:color="auto" w:fill="F2F2F2" w:themeFill="background1" w:themeFillShade="F2"/>
          </w:tcPr>
          <w:p w14:paraId="570F37B7" w14:textId="2BEF3C42" w:rsidR="00703D8F" w:rsidRDefault="007110D4" w:rsidP="005279C0">
            <w:pPr>
              <w:keepNext/>
              <w:spacing w:before="40" w:after="40"/>
              <w:jc w:val="center"/>
              <w:rPr>
                <w:sz w:val="16"/>
              </w:rPr>
            </w:pPr>
            <w:r>
              <w:rPr>
                <w:sz w:val="16"/>
              </w:rPr>
              <w:t>5</w:t>
            </w:r>
          </w:p>
        </w:tc>
        <w:tc>
          <w:tcPr>
            <w:tcW w:w="1928" w:type="dxa"/>
            <w:tcBorders>
              <w:top w:val="single" w:sz="4" w:space="0" w:color="FFFFFF"/>
              <w:left w:val="nil"/>
              <w:bottom w:val="single" w:sz="4" w:space="0" w:color="FFFFFF"/>
            </w:tcBorders>
            <w:shd w:val="clear" w:color="auto" w:fill="F2F2F2" w:themeFill="background1" w:themeFillShade="F2"/>
          </w:tcPr>
          <w:p w14:paraId="7DD95B64" w14:textId="5868B2E5" w:rsidR="00703D8F" w:rsidRPr="00941AA8" w:rsidRDefault="007110D4" w:rsidP="005279C0">
            <w:pPr>
              <w:keepNext/>
              <w:spacing w:before="40" w:after="40"/>
              <w:jc w:val="center"/>
              <w:rPr>
                <w:sz w:val="16"/>
              </w:rPr>
            </w:pPr>
            <w:r w:rsidRPr="00941AA8">
              <w:rPr>
                <w:sz w:val="16"/>
              </w:rPr>
              <w:sym w:font="Wingdings 2" w:char="F052"/>
            </w:r>
          </w:p>
        </w:tc>
      </w:tr>
    </w:tbl>
    <w:p w14:paraId="05F7BA97" w14:textId="38200C76" w:rsidR="000D0F65" w:rsidRPr="000D4333" w:rsidRDefault="00785C5B" w:rsidP="000D0F65">
      <w:pPr>
        <w:rPr>
          <w:lang w:val="en-US" w:eastAsia="en-AU"/>
        </w:rPr>
      </w:pPr>
      <w:r w:rsidRPr="00975703">
        <w:rPr>
          <w:b/>
          <w:sz w:val="16"/>
        </w:rPr>
        <w:t xml:space="preserve"> </w:t>
      </w:r>
      <w:r w:rsidR="000D0F65" w:rsidRPr="00975703">
        <w:rPr>
          <w:b/>
          <w:sz w:val="16"/>
        </w:rPr>
        <w:t>Key</w:t>
      </w:r>
      <w:r w:rsidR="000D0F65">
        <w:rPr>
          <w:sz w:val="16"/>
        </w:rPr>
        <w:t>:</w:t>
      </w:r>
      <w:r w:rsidR="000D0F65">
        <w:rPr>
          <w:sz w:val="16"/>
        </w:rPr>
        <w:tab/>
      </w:r>
      <w:r w:rsidR="000D0F65" w:rsidRPr="00975703">
        <w:rPr>
          <w:sz w:val="16"/>
        </w:rPr>
        <w:t>1 – 3 less important; 4 – 6 important but not critical for making a decision; 7 – 9 critical for making a decision</w:t>
      </w:r>
    </w:p>
    <w:p w14:paraId="0BBDE9EE" w14:textId="202DEDBF" w:rsidR="00016434" w:rsidRDefault="00016434" w:rsidP="00026031">
      <w:pPr>
        <w:pStyle w:val="Heading2"/>
        <w:rPr>
          <w:lang w:val="en-AU"/>
        </w:rPr>
      </w:pPr>
      <w:bookmarkStart w:id="13" w:name="_Toc40956467"/>
      <w:bookmarkStart w:id="14" w:name="_Toc490581389"/>
      <w:r>
        <w:rPr>
          <w:lang w:val="en-AU"/>
        </w:rPr>
        <w:t>Quality assessment</w:t>
      </w:r>
      <w:bookmarkEnd w:id="13"/>
    </w:p>
    <w:p w14:paraId="0FC41659" w14:textId="77777777" w:rsidR="006F2932" w:rsidRPr="006F2932" w:rsidRDefault="006F2932" w:rsidP="00026031">
      <w:pPr>
        <w:keepNext/>
        <w:rPr>
          <w:lang w:val="en-AU"/>
        </w:rPr>
      </w:pPr>
      <w:r>
        <w:rPr>
          <w:lang w:val="en-AU"/>
        </w:rPr>
        <w:t xml:space="preserve">Quality of included studies was assessed using </w:t>
      </w:r>
      <w:r>
        <w:t>adapted NHMRC criteria for quality assessment of systematic reviews and GRADE criteria for quality assessment of randomised controlled trials and observational studies.</w:t>
      </w:r>
    </w:p>
    <w:p w14:paraId="709A015C" w14:textId="77777777" w:rsidR="006F2932" w:rsidRPr="00CC52F7" w:rsidRDefault="006F2932" w:rsidP="00932C6D">
      <w:pPr>
        <w:pStyle w:val="TableName"/>
      </w:pPr>
      <w:bookmarkStart w:id="15" w:name="_Toc40956586"/>
      <w:r>
        <w:t>Assessment of quality of systematic literature reviews</w:t>
      </w:r>
      <w:bookmarkEnd w:id="15"/>
      <w:r>
        <w:t xml:space="preserve"> </w:t>
      </w:r>
    </w:p>
    <w:tbl>
      <w:tblPr>
        <w:tblStyle w:val="TableGrid"/>
        <w:tblW w:w="9214" w:type="dxa"/>
        <w:tblInd w:w="5" w:type="dxa"/>
        <w:tblBorders>
          <w:top w:val="single" w:sz="4" w:space="0" w:color="FFFFFF" w:themeColor="background1"/>
          <w:bottom w:val="single" w:sz="4" w:space="0" w:color="FFFFFF" w:themeColor="background1"/>
          <w:insideH w:val="single" w:sz="4" w:space="0" w:color="FFFFFF" w:themeColor="background1"/>
        </w:tblBorders>
        <w:shd w:val="clear" w:color="auto" w:fill="EDEDED" w:themeFill="accent3" w:themeFillTint="33"/>
        <w:tblLook w:val="04A0" w:firstRow="1" w:lastRow="0" w:firstColumn="1" w:lastColumn="0" w:noHBand="0" w:noVBand="1"/>
        <w:tblCaption w:val="Table 8: Assessment of quality of systematic literature reviews "/>
      </w:tblPr>
      <w:tblGrid>
        <w:gridCol w:w="9214"/>
      </w:tblGrid>
      <w:tr w:rsidR="009C0598" w:rsidRPr="00B44E9F" w14:paraId="4951EECE" w14:textId="77777777" w:rsidTr="009C0598">
        <w:tc>
          <w:tcPr>
            <w:tcW w:w="9214" w:type="dxa"/>
            <w:shd w:val="clear" w:color="auto" w:fill="EDEDED" w:themeFill="accent3" w:themeFillTint="33"/>
          </w:tcPr>
          <w:p w14:paraId="5F332CFE" w14:textId="77777777" w:rsidR="006F2932" w:rsidRPr="00B44E9F" w:rsidRDefault="006F2932" w:rsidP="00026031">
            <w:pPr>
              <w:pStyle w:val="Tablecell"/>
              <w:keepNext/>
              <w:rPr>
                <w:b/>
                <w:sz w:val="16"/>
                <w:szCs w:val="16"/>
              </w:rPr>
            </w:pPr>
            <w:r w:rsidRPr="00B44E9F">
              <w:rPr>
                <w:b/>
                <w:sz w:val="16"/>
                <w:szCs w:val="16"/>
              </w:rPr>
              <w:t>Considerations in assessing quality of systematic reviews</w:t>
            </w:r>
          </w:p>
        </w:tc>
      </w:tr>
      <w:tr w:rsidR="009C0598" w:rsidRPr="00E705BC" w14:paraId="16909DF7" w14:textId="77777777" w:rsidTr="009C0598">
        <w:tc>
          <w:tcPr>
            <w:tcW w:w="9214" w:type="dxa"/>
            <w:shd w:val="clear" w:color="auto" w:fill="EDEDED" w:themeFill="accent3" w:themeFillTint="33"/>
          </w:tcPr>
          <w:p w14:paraId="67432934" w14:textId="77777777" w:rsidR="006F2932" w:rsidRPr="00EA4665" w:rsidRDefault="006F2932" w:rsidP="00026031">
            <w:pPr>
              <w:pStyle w:val="Tablecell"/>
              <w:keepNext/>
              <w:rPr>
                <w:sz w:val="16"/>
                <w:szCs w:val="16"/>
              </w:rPr>
            </w:pPr>
            <w:r w:rsidRPr="00EA4665">
              <w:rPr>
                <w:sz w:val="16"/>
                <w:szCs w:val="16"/>
              </w:rPr>
              <w:t>Questions and methods clearly stated</w:t>
            </w:r>
          </w:p>
        </w:tc>
      </w:tr>
      <w:tr w:rsidR="009C0598" w:rsidRPr="00E705BC" w14:paraId="7AC86E2D" w14:textId="77777777" w:rsidTr="009C0598">
        <w:tc>
          <w:tcPr>
            <w:tcW w:w="9214" w:type="dxa"/>
            <w:shd w:val="clear" w:color="auto" w:fill="EDEDED" w:themeFill="accent3" w:themeFillTint="33"/>
          </w:tcPr>
          <w:p w14:paraId="4508B9B0" w14:textId="77777777" w:rsidR="006F2932" w:rsidRPr="00EA4665" w:rsidRDefault="006F2932" w:rsidP="00026031">
            <w:pPr>
              <w:pStyle w:val="Tablecell"/>
              <w:keepNext/>
              <w:rPr>
                <w:sz w:val="16"/>
                <w:szCs w:val="16"/>
              </w:rPr>
            </w:pPr>
            <w:r w:rsidRPr="00EA4665">
              <w:rPr>
                <w:sz w:val="16"/>
                <w:szCs w:val="16"/>
              </w:rPr>
              <w:t>Search procedure sufficiently rigorous to identify all relevant studies</w:t>
            </w:r>
          </w:p>
        </w:tc>
      </w:tr>
      <w:tr w:rsidR="009C0598" w:rsidRPr="00E705BC" w14:paraId="4E422325" w14:textId="77777777" w:rsidTr="009C0598">
        <w:tc>
          <w:tcPr>
            <w:tcW w:w="9214" w:type="dxa"/>
            <w:shd w:val="clear" w:color="auto" w:fill="EDEDED" w:themeFill="accent3" w:themeFillTint="33"/>
          </w:tcPr>
          <w:p w14:paraId="76379AFF" w14:textId="77777777" w:rsidR="006F2932" w:rsidRPr="00EA4665" w:rsidRDefault="006F2932" w:rsidP="00026031">
            <w:pPr>
              <w:pStyle w:val="Tablecell"/>
              <w:keepNext/>
              <w:rPr>
                <w:sz w:val="16"/>
                <w:szCs w:val="16"/>
              </w:rPr>
            </w:pPr>
            <w:r w:rsidRPr="00EA4665">
              <w:rPr>
                <w:sz w:val="16"/>
                <w:szCs w:val="16"/>
              </w:rPr>
              <w:t>Review includes all the potential benefits and harms of the intervention</w:t>
            </w:r>
          </w:p>
        </w:tc>
      </w:tr>
      <w:tr w:rsidR="009C0598" w:rsidRPr="00E705BC" w14:paraId="0E71C8DE" w14:textId="77777777" w:rsidTr="009C0598">
        <w:tc>
          <w:tcPr>
            <w:tcW w:w="9214" w:type="dxa"/>
            <w:shd w:val="clear" w:color="auto" w:fill="EDEDED" w:themeFill="accent3" w:themeFillTint="33"/>
          </w:tcPr>
          <w:p w14:paraId="5A4B1BAE" w14:textId="77777777" w:rsidR="006F2932" w:rsidRPr="00EA4665" w:rsidRDefault="006F2932" w:rsidP="00026031">
            <w:pPr>
              <w:pStyle w:val="Tablecell"/>
              <w:keepNext/>
              <w:rPr>
                <w:sz w:val="16"/>
                <w:szCs w:val="16"/>
              </w:rPr>
            </w:pPr>
            <w:r w:rsidRPr="00EA4665">
              <w:rPr>
                <w:sz w:val="16"/>
                <w:szCs w:val="16"/>
              </w:rPr>
              <w:t>Review only includes randomised controlled trials</w:t>
            </w:r>
          </w:p>
        </w:tc>
      </w:tr>
      <w:tr w:rsidR="009C0598" w:rsidRPr="00E705BC" w14:paraId="5CB28762" w14:textId="77777777" w:rsidTr="009C0598">
        <w:tc>
          <w:tcPr>
            <w:tcW w:w="9214" w:type="dxa"/>
            <w:shd w:val="clear" w:color="auto" w:fill="EDEDED" w:themeFill="accent3" w:themeFillTint="33"/>
          </w:tcPr>
          <w:p w14:paraId="3E339A48" w14:textId="77777777" w:rsidR="006F2932" w:rsidRPr="00EA4665" w:rsidRDefault="006F2932" w:rsidP="00026031">
            <w:pPr>
              <w:pStyle w:val="Tablecell"/>
              <w:keepNext/>
              <w:rPr>
                <w:sz w:val="16"/>
                <w:szCs w:val="16"/>
              </w:rPr>
            </w:pPr>
            <w:r w:rsidRPr="00EA4665">
              <w:rPr>
                <w:sz w:val="16"/>
                <w:szCs w:val="16"/>
              </w:rPr>
              <w:t>Methodological quality of primary studies assessed</w:t>
            </w:r>
          </w:p>
        </w:tc>
      </w:tr>
      <w:tr w:rsidR="009C0598" w:rsidRPr="00E705BC" w14:paraId="5B67EC68" w14:textId="77777777" w:rsidTr="009C0598">
        <w:tc>
          <w:tcPr>
            <w:tcW w:w="9214" w:type="dxa"/>
            <w:shd w:val="clear" w:color="auto" w:fill="EDEDED" w:themeFill="accent3" w:themeFillTint="33"/>
          </w:tcPr>
          <w:p w14:paraId="4800A287" w14:textId="77777777" w:rsidR="006F2932" w:rsidRPr="00EA4665" w:rsidRDefault="006F2932" w:rsidP="00026031">
            <w:pPr>
              <w:pStyle w:val="Tablecell"/>
              <w:keepNext/>
              <w:rPr>
                <w:sz w:val="16"/>
                <w:szCs w:val="16"/>
              </w:rPr>
            </w:pPr>
            <w:r w:rsidRPr="00EA4665">
              <w:rPr>
                <w:sz w:val="16"/>
                <w:szCs w:val="16"/>
              </w:rPr>
              <w:t>Data summarised to give a point estimate of effect and confidence intervals</w:t>
            </w:r>
          </w:p>
        </w:tc>
      </w:tr>
      <w:tr w:rsidR="009C0598" w:rsidRPr="00E705BC" w14:paraId="43564FED" w14:textId="77777777" w:rsidTr="009C0598">
        <w:tc>
          <w:tcPr>
            <w:tcW w:w="9214" w:type="dxa"/>
            <w:shd w:val="clear" w:color="auto" w:fill="EDEDED" w:themeFill="accent3" w:themeFillTint="33"/>
          </w:tcPr>
          <w:p w14:paraId="3CE54A0B" w14:textId="77777777" w:rsidR="006F2932" w:rsidRPr="00EA4665" w:rsidRDefault="006F2932" w:rsidP="005F077D">
            <w:pPr>
              <w:pStyle w:val="Tablecell"/>
              <w:rPr>
                <w:sz w:val="16"/>
                <w:szCs w:val="16"/>
              </w:rPr>
            </w:pPr>
            <w:r w:rsidRPr="00EA4665">
              <w:rPr>
                <w:sz w:val="16"/>
                <w:szCs w:val="16"/>
              </w:rPr>
              <w:t>Differences in individual study results are adequately explained</w:t>
            </w:r>
          </w:p>
        </w:tc>
      </w:tr>
      <w:tr w:rsidR="009C0598" w:rsidRPr="00E705BC" w14:paraId="33CF8008" w14:textId="77777777" w:rsidTr="009C0598">
        <w:tc>
          <w:tcPr>
            <w:tcW w:w="9214" w:type="dxa"/>
            <w:shd w:val="clear" w:color="auto" w:fill="EDEDED" w:themeFill="accent3" w:themeFillTint="33"/>
          </w:tcPr>
          <w:p w14:paraId="61451F52" w14:textId="77777777" w:rsidR="006F2932" w:rsidRPr="00EA4665" w:rsidRDefault="006F2932" w:rsidP="005F077D">
            <w:pPr>
              <w:pStyle w:val="Tablecell"/>
              <w:rPr>
                <w:sz w:val="16"/>
                <w:szCs w:val="16"/>
              </w:rPr>
            </w:pPr>
            <w:r w:rsidRPr="00EA4665">
              <w:rPr>
                <w:sz w:val="16"/>
                <w:szCs w:val="16"/>
              </w:rPr>
              <w:t>Examination of which study population characteristics (disease subtypes, age/sex groups) determine the magnitude of effect of the intervention is included</w:t>
            </w:r>
          </w:p>
        </w:tc>
      </w:tr>
      <w:tr w:rsidR="009C0598" w:rsidRPr="00E705BC" w14:paraId="60CE3738" w14:textId="77777777" w:rsidTr="009C0598">
        <w:tc>
          <w:tcPr>
            <w:tcW w:w="9214" w:type="dxa"/>
            <w:shd w:val="clear" w:color="auto" w:fill="EDEDED" w:themeFill="accent3" w:themeFillTint="33"/>
          </w:tcPr>
          <w:p w14:paraId="3A6F7452" w14:textId="77777777" w:rsidR="006F2932" w:rsidRPr="00EA4665" w:rsidRDefault="006F2932" w:rsidP="005F077D">
            <w:pPr>
              <w:pStyle w:val="Tablecell"/>
              <w:rPr>
                <w:sz w:val="16"/>
                <w:szCs w:val="16"/>
              </w:rPr>
            </w:pPr>
            <w:r w:rsidRPr="00EA4665">
              <w:rPr>
                <w:sz w:val="16"/>
                <w:szCs w:val="16"/>
              </w:rPr>
              <w:t>Reviewers’ conclusions are supported by data cited</w:t>
            </w:r>
          </w:p>
        </w:tc>
      </w:tr>
      <w:tr w:rsidR="009C0598" w:rsidRPr="00E705BC" w14:paraId="628F113A" w14:textId="77777777" w:rsidTr="009C0598">
        <w:tc>
          <w:tcPr>
            <w:tcW w:w="9214" w:type="dxa"/>
            <w:shd w:val="clear" w:color="auto" w:fill="EDEDED" w:themeFill="accent3" w:themeFillTint="33"/>
          </w:tcPr>
          <w:p w14:paraId="6229397B" w14:textId="77777777" w:rsidR="006F2932" w:rsidRPr="00EA4665" w:rsidRDefault="006F2932" w:rsidP="005F077D">
            <w:pPr>
              <w:pStyle w:val="Tablecell"/>
              <w:rPr>
                <w:sz w:val="16"/>
                <w:szCs w:val="16"/>
              </w:rPr>
            </w:pPr>
            <w:r w:rsidRPr="00EA4665">
              <w:rPr>
                <w:sz w:val="16"/>
                <w:szCs w:val="16"/>
              </w:rPr>
              <w:t>Sources of heterogeneity are explored</w:t>
            </w:r>
          </w:p>
        </w:tc>
      </w:tr>
    </w:tbl>
    <w:p w14:paraId="2594CD57" w14:textId="37D379CD" w:rsidR="006F2932" w:rsidRPr="00E026BC" w:rsidRDefault="006F2932" w:rsidP="006F2932">
      <w:pPr>
        <w:pStyle w:val="source"/>
      </w:pPr>
      <w:r w:rsidRPr="0026255A">
        <w:t>Source</w:t>
      </w:r>
      <w:r>
        <w:t>:</w:t>
      </w:r>
      <w:r>
        <w:tab/>
        <w:t>Adapted from</w:t>
      </w:r>
      <w:r w:rsidR="00026031">
        <w:t xml:space="preserve"> NHMRC 2000a; 2000b; SIGN 2004</w:t>
      </w:r>
      <w:r>
        <w:fldChar w:fldCharType="begin"/>
      </w:r>
      <w:r w:rsidR="003E2D58">
        <w:instrText xml:space="preserve"> ADDIN EN.CITE &lt;EndNote&gt;&lt;Cite&gt;&lt;Author&gt;NHMRC&lt;/Author&gt;&lt;Year&gt;2000&lt;/Year&gt;&lt;RecNum&gt;1545&lt;/RecNum&gt;&lt;DisplayText&gt;&lt;style face="superscript" font="Trebuchet MS" size="9"&gt;1-3&lt;/style&gt;&lt;/DisplayText&gt;&lt;record&gt;&lt;rec-number&gt;1545&lt;/rec-number&gt;&lt;foreign-keys&gt;&lt;key app="EN" db-id="r0fwxaz05vavvyexrs5vxa5r2tr0afxwvt2w" timestamp="1491625647"&gt;1545&lt;/key&gt;&lt;/foreign-keys&gt;&lt;ref-type name="Report"&gt;27&lt;/ref-type&gt;&lt;contributors&gt;&lt;authors&gt;&lt;author&gt;NHMRC&lt;/author&gt;&lt;/authors&gt;&lt;/contributors&gt;&lt;titles&gt;&lt;title&gt;How to Review the Evidence: Systematic Identification and Review of the Scientific Literature&lt;/title&gt;&lt;/titles&gt;&lt;dates&gt;&lt;year&gt;2000&lt;/year&gt;&lt;/dates&gt;&lt;pub-location&gt;Canberra&lt;/pub-location&gt;&lt;publisher&gt;National Health and Medical Research Council&lt;/publisher&gt;&lt;urls&gt;&lt;/urls&gt;&lt;/record&gt;&lt;/Cite&gt;&lt;Cite&gt;&lt;Author&gt;NHMRC&lt;/Author&gt;&lt;Year&gt;2000&lt;/Year&gt;&lt;RecNum&gt;1546&lt;/RecNum&gt;&lt;record&gt;&lt;rec-number&gt;1546&lt;/rec-number&gt;&lt;foreign-keys&gt;&lt;key app="EN" db-id="r0fwxaz05vavvyexrs5vxa5r2tr0afxwvt2w" timestamp="1491625700"&gt;1546&lt;/key&gt;&lt;/foreign-keys&gt;&lt;ref-type name="Report"&gt;27&lt;/ref-type&gt;&lt;contributors&gt;&lt;authors&gt;&lt;author&gt;NHMRC&lt;/author&gt;&lt;/authors&gt;&lt;/contributors&gt;&lt;titles&gt;&lt;title&gt;How to use the Evidence: Assessment and Application of Scientific Evidence&lt;/title&gt;&lt;/titles&gt;&lt;dates&gt;&lt;year&gt;2000&lt;/year&gt;&lt;/dates&gt;&lt;pub-location&gt;Canberra&lt;/pub-location&gt;&lt;publisher&gt;National Health and Medical Research Council&lt;/publisher&gt;&lt;urls&gt;&lt;/urls&gt;&lt;/record&gt;&lt;/Cite&gt;&lt;Cite&gt;&lt;Author&gt;SIGN&lt;/Author&gt;&lt;Year&gt;2004&lt;/Year&gt;&lt;RecNum&gt;1547&lt;/RecNum&gt;&lt;record&gt;&lt;rec-number&gt;1547&lt;/rec-number&gt;&lt;foreign-keys&gt;&lt;key app="EN" db-id="r0fwxaz05vavvyexrs5vxa5r2tr0afxwvt2w" timestamp="1491625925"&gt;1547&lt;/key&gt;&lt;/foreign-keys&gt;&lt;ref-type name="Report"&gt;27&lt;/ref-type&gt;&lt;contributors&gt;&lt;authors&gt;&lt;author&gt;SIGN,&lt;/author&gt;&lt;/authors&gt;&lt;/contributors&gt;&lt;titles&gt;&lt;title&gt;Methodology Checklist 1: Systematic Reviews and Meta-analyses&lt;/title&gt;&lt;/titles&gt;&lt;dates&gt;&lt;year&gt;2004&lt;/year&gt;&lt;/dates&gt;&lt;pub-location&gt;Edinburgh&lt;/pub-location&gt;&lt;publisher&gt;Scottish Intercollegiate Guidelines Network&lt;/publisher&gt;&lt;urls&gt;&lt;/urls&gt;&lt;/record&gt;&lt;/Cite&gt;&lt;/EndNote&gt;</w:instrText>
      </w:r>
      <w:r>
        <w:fldChar w:fldCharType="separate"/>
      </w:r>
      <w:r w:rsidR="003E2D58" w:rsidRPr="003E2D58">
        <w:rPr>
          <w:rFonts w:ascii="Trebuchet MS" w:hAnsi="Trebuchet MS"/>
          <w:sz w:val="18"/>
          <w:vertAlign w:val="superscript"/>
        </w:rPr>
        <w:t>1-3</w:t>
      </w:r>
      <w:r>
        <w:fldChar w:fldCharType="end"/>
      </w:r>
      <w:r w:rsidRPr="00E026BC">
        <w:t>.</w:t>
      </w:r>
    </w:p>
    <w:p w14:paraId="58965254" w14:textId="77777777" w:rsidR="006F2932" w:rsidRDefault="006F2932" w:rsidP="005719CE">
      <w:pPr>
        <w:pStyle w:val="TableName"/>
        <w:keepLines/>
      </w:pPr>
      <w:bookmarkStart w:id="16" w:name="_Toc40956587"/>
      <w:r>
        <w:t>Assessment of limitations of randomised controlled trials</w:t>
      </w:r>
      <w:bookmarkEnd w:id="16"/>
      <w:r>
        <w:t xml:space="preserve"> </w:t>
      </w:r>
    </w:p>
    <w:tbl>
      <w:tblPr>
        <w:tblStyle w:val="TableGrid"/>
        <w:tblW w:w="0" w:type="auto"/>
        <w:tblInd w:w="5" w:type="dxa"/>
        <w:tblBorders>
          <w:top w:val="single" w:sz="4" w:space="0" w:color="FFFFFF" w:themeColor="background1"/>
          <w:bottom w:val="single" w:sz="4" w:space="0" w:color="FFFFFF" w:themeColor="background1"/>
          <w:insideH w:val="single" w:sz="4" w:space="0" w:color="FFFFFF" w:themeColor="background1"/>
        </w:tblBorders>
        <w:shd w:val="clear" w:color="auto" w:fill="EDEDED" w:themeFill="accent3" w:themeFillTint="33"/>
        <w:tblLook w:val="04A0" w:firstRow="1" w:lastRow="0" w:firstColumn="1" w:lastColumn="0" w:noHBand="0" w:noVBand="1"/>
        <w:tblCaption w:val="Table 9: Assessment of limitations of randomised controlled trials "/>
      </w:tblPr>
      <w:tblGrid>
        <w:gridCol w:w="1879"/>
        <w:gridCol w:w="7180"/>
      </w:tblGrid>
      <w:tr w:rsidR="006F2932" w:rsidRPr="00204F78" w14:paraId="560DCE74" w14:textId="77777777" w:rsidTr="006F2932">
        <w:trPr>
          <w:tblHeader/>
        </w:trPr>
        <w:tc>
          <w:tcPr>
            <w:tcW w:w="1879" w:type="dxa"/>
            <w:shd w:val="clear" w:color="auto" w:fill="EDEDED" w:themeFill="accent3" w:themeFillTint="33"/>
          </w:tcPr>
          <w:p w14:paraId="19E1448C" w14:textId="77777777" w:rsidR="006F2932" w:rsidRPr="00204F78" w:rsidRDefault="006F2932" w:rsidP="005719CE">
            <w:pPr>
              <w:pStyle w:val="Tablecell"/>
              <w:keepNext/>
              <w:rPr>
                <w:b/>
                <w:sz w:val="16"/>
                <w:szCs w:val="16"/>
              </w:rPr>
            </w:pPr>
            <w:r w:rsidRPr="00204F78">
              <w:rPr>
                <w:b/>
                <w:sz w:val="16"/>
                <w:szCs w:val="16"/>
              </w:rPr>
              <w:t>Study limitation</w:t>
            </w:r>
          </w:p>
        </w:tc>
        <w:tc>
          <w:tcPr>
            <w:tcW w:w="7180" w:type="dxa"/>
            <w:shd w:val="clear" w:color="auto" w:fill="EDEDED" w:themeFill="accent3" w:themeFillTint="33"/>
          </w:tcPr>
          <w:p w14:paraId="720F7524" w14:textId="77777777" w:rsidR="006F2932" w:rsidRPr="00204F78" w:rsidRDefault="006F2932" w:rsidP="005719CE">
            <w:pPr>
              <w:pStyle w:val="Tablecell"/>
              <w:keepNext/>
              <w:rPr>
                <w:b/>
                <w:sz w:val="16"/>
                <w:szCs w:val="16"/>
              </w:rPr>
            </w:pPr>
            <w:r w:rsidRPr="00204F78">
              <w:rPr>
                <w:b/>
                <w:sz w:val="16"/>
                <w:szCs w:val="16"/>
              </w:rPr>
              <w:t>Explanation</w:t>
            </w:r>
          </w:p>
        </w:tc>
      </w:tr>
      <w:tr w:rsidR="006F2932" w14:paraId="632DC46A" w14:textId="77777777" w:rsidTr="006F2932">
        <w:tc>
          <w:tcPr>
            <w:tcW w:w="1879" w:type="dxa"/>
            <w:shd w:val="clear" w:color="auto" w:fill="EDEDED" w:themeFill="accent3" w:themeFillTint="33"/>
          </w:tcPr>
          <w:p w14:paraId="6AB61307" w14:textId="77777777" w:rsidR="006F2932" w:rsidRPr="00204F78" w:rsidRDefault="006F2932" w:rsidP="005719CE">
            <w:pPr>
              <w:pStyle w:val="Tablecell"/>
              <w:keepNext/>
              <w:rPr>
                <w:sz w:val="16"/>
                <w:szCs w:val="16"/>
              </w:rPr>
            </w:pPr>
            <w:r w:rsidRPr="00204F78">
              <w:rPr>
                <w:rFonts w:eastAsiaTheme="minorHAnsi"/>
                <w:sz w:val="16"/>
                <w:szCs w:val="16"/>
              </w:rPr>
              <w:t xml:space="preserve">Lack of allocation concealment </w:t>
            </w:r>
          </w:p>
        </w:tc>
        <w:tc>
          <w:tcPr>
            <w:tcW w:w="7180" w:type="dxa"/>
            <w:shd w:val="clear" w:color="auto" w:fill="EDEDED" w:themeFill="accent3" w:themeFillTint="33"/>
          </w:tcPr>
          <w:p w14:paraId="6604DA0B" w14:textId="77777777" w:rsidR="006F2932" w:rsidRPr="00204F78" w:rsidRDefault="006F2932" w:rsidP="005719CE">
            <w:pPr>
              <w:pStyle w:val="Tablecell"/>
              <w:keepNext/>
              <w:rPr>
                <w:sz w:val="16"/>
                <w:szCs w:val="16"/>
              </w:rPr>
            </w:pPr>
            <w:r w:rsidRPr="00204F78">
              <w:rPr>
                <w:rFonts w:eastAsiaTheme="minorHAnsi"/>
                <w:sz w:val="16"/>
                <w:szCs w:val="16"/>
              </w:rPr>
              <w:t xml:space="preserve">Those enrolling patients are aware of the group (or period in a crossover trial) to which the next enrolled patient will be allocated (a major problem in “pseudo” or “quasi” randomised trials with allocation by day of week, birth date, chart number, etc.). </w:t>
            </w:r>
          </w:p>
        </w:tc>
      </w:tr>
      <w:tr w:rsidR="006F2932" w14:paraId="46509724" w14:textId="77777777" w:rsidTr="006F2932">
        <w:tc>
          <w:tcPr>
            <w:tcW w:w="1879" w:type="dxa"/>
            <w:shd w:val="clear" w:color="auto" w:fill="EDEDED" w:themeFill="accent3" w:themeFillTint="33"/>
          </w:tcPr>
          <w:p w14:paraId="6DD51057" w14:textId="77777777" w:rsidR="006F2932" w:rsidRPr="00204F78" w:rsidRDefault="006F2932" w:rsidP="005F077D">
            <w:pPr>
              <w:pStyle w:val="Tablecell"/>
              <w:rPr>
                <w:sz w:val="16"/>
                <w:szCs w:val="16"/>
              </w:rPr>
            </w:pPr>
            <w:r w:rsidRPr="00204F78">
              <w:rPr>
                <w:rFonts w:eastAsiaTheme="minorHAnsi"/>
                <w:sz w:val="16"/>
                <w:szCs w:val="16"/>
              </w:rPr>
              <w:t xml:space="preserve">Lack of blinding </w:t>
            </w:r>
          </w:p>
        </w:tc>
        <w:tc>
          <w:tcPr>
            <w:tcW w:w="7180" w:type="dxa"/>
            <w:shd w:val="clear" w:color="auto" w:fill="EDEDED" w:themeFill="accent3" w:themeFillTint="33"/>
          </w:tcPr>
          <w:p w14:paraId="21E0C0C9" w14:textId="24318E29" w:rsidR="006F2932" w:rsidRPr="00204F78" w:rsidRDefault="006F2932" w:rsidP="000F341D">
            <w:pPr>
              <w:pStyle w:val="Tablecell"/>
              <w:rPr>
                <w:sz w:val="16"/>
                <w:szCs w:val="16"/>
              </w:rPr>
            </w:pPr>
            <w:r w:rsidRPr="00204F78">
              <w:rPr>
                <w:rFonts w:eastAsiaTheme="minorHAnsi"/>
                <w:sz w:val="16"/>
                <w:szCs w:val="16"/>
              </w:rPr>
              <w:t xml:space="preserve">Patient, caregivers, those recording outcomes, those adjudicating outcomes, or data analysts are aware of the arm to which </w:t>
            </w:r>
            <w:r w:rsidR="000F341D">
              <w:rPr>
                <w:rFonts w:eastAsiaTheme="minorHAnsi"/>
                <w:sz w:val="16"/>
                <w:szCs w:val="16"/>
              </w:rPr>
              <w:t>participants</w:t>
            </w:r>
            <w:r w:rsidR="000F341D" w:rsidRPr="00204F78">
              <w:rPr>
                <w:rFonts w:eastAsiaTheme="minorHAnsi"/>
                <w:sz w:val="16"/>
                <w:szCs w:val="16"/>
              </w:rPr>
              <w:t xml:space="preserve"> </w:t>
            </w:r>
            <w:r w:rsidRPr="00204F78">
              <w:rPr>
                <w:rFonts w:eastAsiaTheme="minorHAnsi"/>
                <w:sz w:val="16"/>
                <w:szCs w:val="16"/>
              </w:rPr>
              <w:t xml:space="preserve">are allocated. </w:t>
            </w:r>
          </w:p>
        </w:tc>
      </w:tr>
      <w:tr w:rsidR="006F2932" w14:paraId="05612A43" w14:textId="77777777" w:rsidTr="006F2932">
        <w:tc>
          <w:tcPr>
            <w:tcW w:w="1879" w:type="dxa"/>
            <w:shd w:val="clear" w:color="auto" w:fill="EDEDED" w:themeFill="accent3" w:themeFillTint="33"/>
          </w:tcPr>
          <w:p w14:paraId="1CC31BCB" w14:textId="77777777" w:rsidR="006F2932" w:rsidRPr="00204F78" w:rsidRDefault="006F2932" w:rsidP="005F077D">
            <w:pPr>
              <w:pStyle w:val="Tablecell"/>
              <w:rPr>
                <w:sz w:val="16"/>
                <w:szCs w:val="16"/>
              </w:rPr>
            </w:pPr>
            <w:r w:rsidRPr="00204F78">
              <w:rPr>
                <w:rFonts w:eastAsiaTheme="minorHAnsi"/>
                <w:sz w:val="16"/>
                <w:szCs w:val="16"/>
              </w:rPr>
              <w:t xml:space="preserve">Incomplete accounting of patients and outcome events </w:t>
            </w:r>
          </w:p>
        </w:tc>
        <w:tc>
          <w:tcPr>
            <w:tcW w:w="7180" w:type="dxa"/>
            <w:shd w:val="clear" w:color="auto" w:fill="EDEDED" w:themeFill="accent3" w:themeFillTint="33"/>
          </w:tcPr>
          <w:p w14:paraId="040DFAD0" w14:textId="77777777" w:rsidR="006F2932" w:rsidRPr="00204F78" w:rsidRDefault="006F2932" w:rsidP="005F077D">
            <w:pPr>
              <w:pStyle w:val="Tablecell"/>
              <w:rPr>
                <w:rFonts w:eastAsiaTheme="minorHAnsi"/>
                <w:sz w:val="16"/>
                <w:szCs w:val="16"/>
              </w:rPr>
            </w:pPr>
            <w:r w:rsidRPr="00204F78">
              <w:rPr>
                <w:rFonts w:eastAsiaTheme="minorHAnsi"/>
                <w:sz w:val="16"/>
                <w:szCs w:val="16"/>
              </w:rPr>
              <w:t xml:space="preserve">Loss to follow-up and failure to adhere to the intention-to-treat principle in superiority trials; or in noninferiority trials, loss to follow-up, and failure to conduct both analyses considering only those who adhered to treatment, and all patients for whom outcome data are available. </w:t>
            </w:r>
          </w:p>
          <w:p w14:paraId="275BBCA7" w14:textId="77777777" w:rsidR="006F2932" w:rsidRPr="00204F78" w:rsidRDefault="006F2932" w:rsidP="005F077D">
            <w:pPr>
              <w:pStyle w:val="Tablecell"/>
              <w:rPr>
                <w:sz w:val="16"/>
                <w:szCs w:val="16"/>
              </w:rPr>
            </w:pPr>
            <w:r w:rsidRPr="00204F78">
              <w:rPr>
                <w:rFonts w:eastAsiaTheme="minorHAnsi"/>
                <w:sz w:val="16"/>
                <w:szCs w:val="16"/>
              </w:rPr>
              <w:t xml:space="preserve">The significance of particular rates of loss to follow-up, however, varies widely and is dependent on the relation between loss to follow-up and number of events. The higher the proportion lost to follow-up in relation to intervention and control group event rates, and differences between intervention and control groups, the greater the threat of bias. </w:t>
            </w:r>
          </w:p>
        </w:tc>
      </w:tr>
      <w:tr w:rsidR="006F2932" w14:paraId="400D4422" w14:textId="77777777" w:rsidTr="006F2932">
        <w:tc>
          <w:tcPr>
            <w:tcW w:w="1879" w:type="dxa"/>
            <w:shd w:val="clear" w:color="auto" w:fill="EDEDED" w:themeFill="accent3" w:themeFillTint="33"/>
          </w:tcPr>
          <w:p w14:paraId="7B9F0CC6" w14:textId="77777777" w:rsidR="006F2932" w:rsidRPr="00204F78" w:rsidRDefault="006F2932" w:rsidP="005F077D">
            <w:pPr>
              <w:pStyle w:val="Tablecell"/>
              <w:rPr>
                <w:sz w:val="16"/>
                <w:szCs w:val="16"/>
              </w:rPr>
            </w:pPr>
            <w:r w:rsidRPr="00204F78">
              <w:rPr>
                <w:rFonts w:eastAsiaTheme="minorHAnsi"/>
                <w:sz w:val="16"/>
                <w:szCs w:val="16"/>
              </w:rPr>
              <w:t xml:space="preserve">Selective outcome reporting </w:t>
            </w:r>
          </w:p>
        </w:tc>
        <w:tc>
          <w:tcPr>
            <w:tcW w:w="7180" w:type="dxa"/>
            <w:shd w:val="clear" w:color="auto" w:fill="EDEDED" w:themeFill="accent3" w:themeFillTint="33"/>
          </w:tcPr>
          <w:p w14:paraId="1FBA103A" w14:textId="77777777" w:rsidR="006F2932" w:rsidRPr="00204F78" w:rsidRDefault="006F2932" w:rsidP="005F077D">
            <w:pPr>
              <w:pStyle w:val="Tablecell"/>
              <w:rPr>
                <w:sz w:val="16"/>
                <w:szCs w:val="16"/>
              </w:rPr>
            </w:pPr>
            <w:r w:rsidRPr="00204F78">
              <w:rPr>
                <w:rFonts w:eastAsiaTheme="minorHAnsi"/>
                <w:sz w:val="16"/>
                <w:szCs w:val="16"/>
              </w:rPr>
              <w:t xml:space="preserve">Incomplete or absent reporting of some outcomes and not others on the basis of the results. </w:t>
            </w:r>
          </w:p>
        </w:tc>
      </w:tr>
      <w:tr w:rsidR="006F2932" w14:paraId="0569E9EB" w14:textId="77777777" w:rsidTr="006F2932">
        <w:tc>
          <w:tcPr>
            <w:tcW w:w="1879" w:type="dxa"/>
            <w:shd w:val="clear" w:color="auto" w:fill="EDEDED" w:themeFill="accent3" w:themeFillTint="33"/>
          </w:tcPr>
          <w:p w14:paraId="57FB95A1" w14:textId="77777777" w:rsidR="006F2932" w:rsidRPr="00204F78" w:rsidRDefault="006F2932" w:rsidP="005F077D">
            <w:pPr>
              <w:pStyle w:val="Tablecell"/>
              <w:rPr>
                <w:sz w:val="16"/>
                <w:szCs w:val="16"/>
              </w:rPr>
            </w:pPr>
            <w:r w:rsidRPr="00204F78">
              <w:rPr>
                <w:rFonts w:eastAsiaTheme="minorHAnsi"/>
                <w:sz w:val="16"/>
                <w:szCs w:val="16"/>
              </w:rPr>
              <w:t xml:space="preserve">Other limitations </w:t>
            </w:r>
          </w:p>
        </w:tc>
        <w:tc>
          <w:tcPr>
            <w:tcW w:w="7180" w:type="dxa"/>
            <w:shd w:val="clear" w:color="auto" w:fill="EDEDED" w:themeFill="accent3" w:themeFillTint="33"/>
          </w:tcPr>
          <w:p w14:paraId="69A8340D" w14:textId="77777777" w:rsidR="006F2932" w:rsidRPr="00204F78" w:rsidRDefault="006F2932" w:rsidP="005F077D">
            <w:pPr>
              <w:pStyle w:val="Tablecell"/>
              <w:rPr>
                <w:rFonts w:eastAsiaTheme="minorHAnsi"/>
                <w:sz w:val="16"/>
                <w:szCs w:val="16"/>
              </w:rPr>
            </w:pPr>
            <w:r w:rsidRPr="00204F78">
              <w:rPr>
                <w:rFonts w:eastAsiaTheme="minorHAnsi"/>
                <w:sz w:val="16"/>
                <w:szCs w:val="16"/>
              </w:rPr>
              <w:t xml:space="preserve">Stopping trial early for benefit. Substantial overestimates are likely in trials with fewer than 500 events and large overestimates are likely in trials with fewer than 200 events. Empirical evidence suggests that formal stopping rules do not reduce this bias. </w:t>
            </w:r>
          </w:p>
          <w:p w14:paraId="74E1CC82" w14:textId="77777777" w:rsidR="006F2932" w:rsidRPr="00204F78" w:rsidRDefault="006F2932" w:rsidP="005F077D">
            <w:pPr>
              <w:pStyle w:val="Tablecell"/>
              <w:rPr>
                <w:rFonts w:eastAsiaTheme="minorHAnsi"/>
                <w:sz w:val="16"/>
                <w:szCs w:val="16"/>
              </w:rPr>
            </w:pPr>
            <w:r w:rsidRPr="00204F78">
              <w:rPr>
                <w:rFonts w:eastAsiaTheme="minorHAnsi"/>
                <w:sz w:val="16"/>
                <w:szCs w:val="16"/>
              </w:rPr>
              <w:t xml:space="preserve">Use of unvalidated outcome measures (e.g. patient-reported outcomes) </w:t>
            </w:r>
          </w:p>
          <w:p w14:paraId="156F85C0" w14:textId="77777777" w:rsidR="006F2932" w:rsidRPr="00204F78" w:rsidRDefault="006F2932" w:rsidP="005F077D">
            <w:pPr>
              <w:pStyle w:val="Tablecell"/>
              <w:rPr>
                <w:rFonts w:eastAsiaTheme="minorHAnsi"/>
                <w:sz w:val="16"/>
                <w:szCs w:val="16"/>
              </w:rPr>
            </w:pPr>
            <w:r w:rsidRPr="00204F78">
              <w:rPr>
                <w:rFonts w:eastAsiaTheme="minorHAnsi"/>
                <w:sz w:val="16"/>
                <w:szCs w:val="16"/>
              </w:rPr>
              <w:t xml:space="preserve">Carryover effects in crossover trial </w:t>
            </w:r>
          </w:p>
          <w:p w14:paraId="726AC73A" w14:textId="77777777" w:rsidR="006F2932" w:rsidRPr="00204F78" w:rsidRDefault="006F2932" w:rsidP="005F077D">
            <w:pPr>
              <w:pStyle w:val="Tablecell"/>
              <w:rPr>
                <w:sz w:val="16"/>
                <w:szCs w:val="16"/>
              </w:rPr>
            </w:pPr>
            <w:r w:rsidRPr="00204F78">
              <w:rPr>
                <w:rFonts w:eastAsiaTheme="minorHAnsi"/>
                <w:sz w:val="16"/>
                <w:szCs w:val="16"/>
              </w:rPr>
              <w:t xml:space="preserve">Recruitment bias in cluster-randomised trials </w:t>
            </w:r>
          </w:p>
        </w:tc>
      </w:tr>
    </w:tbl>
    <w:p w14:paraId="4B3F9AF0" w14:textId="4B082BD8" w:rsidR="006F2932" w:rsidRDefault="006F2932" w:rsidP="006F2932">
      <w:pPr>
        <w:pStyle w:val="source"/>
        <w:rPr>
          <w:b/>
          <w:bCs/>
          <w:color w:val="878A8D"/>
          <w:sz w:val="22"/>
          <w:szCs w:val="22"/>
        </w:rPr>
      </w:pPr>
      <w:r>
        <w:t xml:space="preserve">Source: </w:t>
      </w:r>
      <w:r>
        <w:tab/>
      </w:r>
      <w:r w:rsidR="00026031">
        <w:t>Schünemann et al 2013</w:t>
      </w:r>
      <w:r>
        <w:fldChar w:fldCharType="begin"/>
      </w:r>
      <w:r w:rsidR="003E2D58">
        <w:instrText xml:space="preserve"> ADDIN EN.CITE &lt;EndNote&gt;&lt;Cite&gt;&lt;Author&gt;Schünemann&lt;/Author&gt;&lt;Year&gt;2013&lt;/Year&gt;&lt;RecNum&gt;1548&lt;/RecNum&gt;&lt;DisplayText&gt;&lt;style face="superscript" font="Trebuchet MS" size="9"&gt;4&lt;/style&gt;&lt;/DisplayText&gt;&lt;record&gt;&lt;rec-number&gt;1548&lt;/rec-number&gt;&lt;foreign-keys&gt;&lt;key app="EN" db-id="r0fwxaz05vavvyexrs5vxa5r2tr0afxwvt2w" timestamp="1491626232"&gt;1548&lt;/key&gt;&lt;/foreign-keys&gt;&lt;ref-type name="Report"&gt;27&lt;/ref-type&gt;&lt;contributors&gt;&lt;authors&gt;&lt;author&gt;Schünemann, H.,&lt;/author&gt;&lt;author&gt;Brożek, J.,&lt;/author&gt;&lt;author&gt;Guyatt, G.,&lt;/author&gt;&lt;author&gt;Oxman, A.,&lt;/author&gt;&lt;/authors&gt;&lt;/contributors&gt;&lt;titles&gt;&lt;title&gt;GRADE Handbook for Grading Quality of Evidence and Strength of Recommendations&lt;/title&gt;&lt;/titles&gt;&lt;dates&gt;&lt;year&gt;2013&lt;/year&gt;&lt;/dates&gt;&lt;publisher&gt;Grading of Recommendations, Assessment, Development and Evaluation (GRADE) Working Group &lt;/publisher&gt;&lt;urls&gt;&lt;/urls&gt;&lt;/record&gt;&lt;/Cite&gt;&lt;/EndNote&gt;</w:instrText>
      </w:r>
      <w:r>
        <w:fldChar w:fldCharType="separate"/>
      </w:r>
      <w:r w:rsidR="003E2D58" w:rsidRPr="003E2D58">
        <w:rPr>
          <w:rFonts w:ascii="Trebuchet MS" w:hAnsi="Trebuchet MS"/>
          <w:sz w:val="18"/>
          <w:vertAlign w:val="superscript"/>
        </w:rPr>
        <w:t>4</w:t>
      </w:r>
      <w:r>
        <w:fldChar w:fldCharType="end"/>
      </w:r>
      <w:r>
        <w:t xml:space="preserve">. </w:t>
      </w:r>
    </w:p>
    <w:p w14:paraId="71AA5F17" w14:textId="1AFA94B2" w:rsidR="00922A09" w:rsidRPr="005314B3" w:rsidRDefault="00922A09" w:rsidP="00803F59">
      <w:pPr>
        <w:pStyle w:val="Heading2"/>
      </w:pPr>
      <w:bookmarkStart w:id="17" w:name="_Toc490581390"/>
      <w:bookmarkStart w:id="18" w:name="_Toc40956468"/>
      <w:bookmarkEnd w:id="14"/>
      <w:r w:rsidRPr="005314B3">
        <w:t xml:space="preserve">Grading of the </w:t>
      </w:r>
      <w:r w:rsidR="00836F2D">
        <w:t>certainty</w:t>
      </w:r>
      <w:r w:rsidRPr="005314B3">
        <w:t xml:space="preserve"> of the </w:t>
      </w:r>
      <w:r>
        <w:t xml:space="preserve">body of </w:t>
      </w:r>
      <w:r w:rsidRPr="005314B3">
        <w:t>evidence</w:t>
      </w:r>
      <w:bookmarkEnd w:id="17"/>
      <w:bookmarkEnd w:id="18"/>
    </w:p>
    <w:p w14:paraId="300EEC45" w14:textId="6AD048AE" w:rsidR="008774F0" w:rsidRDefault="00922A09" w:rsidP="00026031">
      <w:pPr>
        <w:keepNext/>
      </w:pPr>
      <w:r>
        <w:t>Assessing</w:t>
      </w:r>
      <w:r w:rsidRPr="005314B3">
        <w:t xml:space="preserve"> </w:t>
      </w:r>
      <w:r>
        <w:t>t</w:t>
      </w:r>
      <w:r w:rsidRPr="005314B3">
        <w:t xml:space="preserve">he </w:t>
      </w:r>
      <w:r w:rsidR="00836F2D">
        <w:t>certainty</w:t>
      </w:r>
      <w:r w:rsidRPr="005314B3">
        <w:t xml:space="preserve"> of </w:t>
      </w:r>
      <w:r>
        <w:t xml:space="preserve">a body of </w:t>
      </w:r>
      <w:r w:rsidRPr="005314B3">
        <w:t xml:space="preserve">evidence </w:t>
      </w:r>
      <w:r>
        <w:t>using</w:t>
      </w:r>
      <w:r w:rsidRPr="005314B3">
        <w:t xml:space="preserve"> GRADE involves consideration of the following five domains: risk of bias, inconsistency, indirectness, imprecision and publication bias. </w:t>
      </w:r>
    </w:p>
    <w:p w14:paraId="478AE7A9" w14:textId="1B9E13A0" w:rsidR="00922A09" w:rsidRDefault="00922A09" w:rsidP="008774F0">
      <w:r w:rsidRPr="005314B3">
        <w:t>For an evidence base drawn from RCTs</w:t>
      </w:r>
      <w:r>
        <w:t>,</w:t>
      </w:r>
      <w:r w:rsidRPr="005314B3">
        <w:t xml:space="preserve"> the grading of the </w:t>
      </w:r>
      <w:r w:rsidR="00836F2D">
        <w:t>certainty</w:t>
      </w:r>
      <w:r w:rsidRPr="005314B3">
        <w:t xml:space="preserve"> of the </w:t>
      </w:r>
      <w:r>
        <w:t xml:space="preserve">body of </w:t>
      </w:r>
      <w:r w:rsidR="0052658E">
        <w:t>evidence starts at ‘high’</w:t>
      </w:r>
      <w:r w:rsidR="0092096B">
        <w:t xml:space="preserve">. </w:t>
      </w:r>
      <w:r w:rsidR="0061577B">
        <w:t xml:space="preserve">An evidence base </w:t>
      </w:r>
      <w:r w:rsidR="00432772">
        <w:t xml:space="preserve">drawn from observational studies </w:t>
      </w:r>
      <w:r w:rsidR="0092096B">
        <w:t>s</w:t>
      </w:r>
      <w:r w:rsidR="00432772">
        <w:t>tarts as ‘low’</w:t>
      </w:r>
      <w:r w:rsidR="0092096B">
        <w:t>. In both cases, the evidence</w:t>
      </w:r>
      <w:r w:rsidR="0092096B" w:rsidRPr="005314B3">
        <w:t xml:space="preserve"> can be downgraded for each of the five domains depending on whether the limitation is considered serious (downgrade one level) or very serious (downgrade two levels).</w:t>
      </w:r>
      <w:r w:rsidR="0092096B">
        <w:t xml:space="preserve"> Evidence can also be upgraded when the effect is large (upgrade one level) or very large (upgrade two levels), where confou</w:t>
      </w:r>
      <w:r w:rsidR="00803F59">
        <w:t>nders would reduce the effect or</w:t>
      </w:r>
      <w:r w:rsidR="0092096B">
        <w:t xml:space="preserve"> where there is a dose-response effect.</w:t>
      </w:r>
      <w:r w:rsidRPr="005314B3">
        <w:t xml:space="preserve"> </w:t>
      </w:r>
    </w:p>
    <w:p w14:paraId="36E61B02" w14:textId="5A1B9CDE" w:rsidR="006B3BFC" w:rsidRDefault="006B3BFC" w:rsidP="00427749">
      <w:pPr>
        <w:rPr>
          <w:shd w:val="clear" w:color="auto" w:fill="FFFFFF"/>
        </w:rPr>
      </w:pPr>
    </w:p>
    <w:p w14:paraId="6F162C46" w14:textId="77777777" w:rsidR="00922A09" w:rsidRPr="00941AA8" w:rsidRDefault="00922A09" w:rsidP="000D0F65">
      <w:pPr>
        <w:widowControl w:val="0"/>
        <w:autoSpaceDE w:val="0"/>
        <w:autoSpaceDN w:val="0"/>
        <w:adjustRightInd w:val="0"/>
        <w:rPr>
          <w:rFonts w:ascii="TimesNewRomanPS-BoldMT" w:eastAsia="Cambria" w:hAnsi="TimesNewRomanPS-BoldMT" w:cs="TimesNewRomanPS-BoldMT"/>
          <w:lang w:val="en-US"/>
        </w:rPr>
        <w:sectPr w:rsidR="00922A09" w:rsidRPr="00941AA8" w:rsidSect="008A6B17">
          <w:pgSz w:w="11901" w:h="16817"/>
          <w:pgMar w:top="1134" w:right="1418" w:bottom="1134" w:left="1418" w:header="709" w:footer="709" w:gutter="0"/>
          <w:cols w:space="708"/>
          <w:docGrid w:linePitch="360"/>
        </w:sectPr>
      </w:pPr>
    </w:p>
    <w:p w14:paraId="40AD5C56" w14:textId="336BB6A0" w:rsidR="002D04CE" w:rsidRDefault="007D30D7" w:rsidP="00B5179D">
      <w:pPr>
        <w:pStyle w:val="Heading1"/>
      </w:pPr>
      <w:bookmarkStart w:id="19" w:name="_Toc40956469"/>
      <w:r>
        <w:t>Dietary</w:t>
      </w:r>
      <w:r w:rsidR="008364A7">
        <w:t xml:space="preserve"> advice</w:t>
      </w:r>
      <w:bookmarkEnd w:id="19"/>
    </w:p>
    <w:p w14:paraId="55BC2BA1" w14:textId="3AFE2DE2" w:rsidR="004A5194" w:rsidRDefault="00854907" w:rsidP="001264BD">
      <w:pPr>
        <w:pStyle w:val="Heading2"/>
        <w:spacing w:after="0"/>
      </w:pPr>
      <w:bookmarkStart w:id="20" w:name="_Toc40956470"/>
      <w:r w:rsidRPr="00747D26">
        <w:rPr>
          <w:b/>
        </w:rPr>
        <w:t>Q1</w:t>
      </w:r>
      <w:r>
        <w:t>:</w:t>
      </w:r>
      <w:r w:rsidR="00F43F44" w:rsidRPr="00F43F44">
        <w:t xml:space="preserve"> </w:t>
      </w:r>
      <w:r w:rsidR="00F43F44" w:rsidRPr="008869FE">
        <w:t xml:space="preserve">What dietary advice should be provided to women in </w:t>
      </w:r>
      <w:r w:rsidR="00F43F44">
        <w:t>pregnancy, including population-</w:t>
      </w:r>
      <w:r w:rsidR="00F43F44" w:rsidRPr="008869FE">
        <w:t>specific groups</w:t>
      </w:r>
      <w:r w:rsidR="0054099C" w:rsidRPr="00B432DA">
        <w:rPr>
          <w:rFonts w:eastAsiaTheme="minorHAnsi"/>
        </w:rPr>
        <w:t>?</w:t>
      </w:r>
      <w:bookmarkEnd w:id="20"/>
    </w:p>
    <w:p w14:paraId="7385FD6D" w14:textId="77777777" w:rsidR="007E416F" w:rsidRDefault="007E416F" w:rsidP="00D12DD6">
      <w:pPr>
        <w:pStyle w:val="Heading3"/>
      </w:pPr>
      <w:bookmarkStart w:id="21" w:name="_Toc40956471"/>
      <w:r>
        <w:t>Background</w:t>
      </w:r>
      <w:bookmarkEnd w:id="21"/>
    </w:p>
    <w:p w14:paraId="42D739DE" w14:textId="56F72D62" w:rsidR="00FA7C1D" w:rsidRPr="00FA7C1D" w:rsidRDefault="008F17DA" w:rsidP="00FA7C1D">
      <w:r>
        <w:t>Australian c</w:t>
      </w:r>
      <w:r w:rsidR="00FA7C1D">
        <w:t>ross-sectional studies have identified low levels of awareness of dietary guidelines during pregnancy among women</w:t>
      </w:r>
      <w:r w:rsidR="003B3DE2">
        <w:t xml:space="preserve"> and limited </w:t>
      </w:r>
      <w:r w:rsidR="0074297B">
        <w:t>dietar</w:t>
      </w:r>
      <w:r>
        <w:t>y</w:t>
      </w:r>
      <w:r w:rsidR="003B3DE2">
        <w:t xml:space="preserve"> counselling by health professionals</w:t>
      </w:r>
      <w:r w:rsidR="00FA7C1D">
        <w:t>.</w:t>
      </w:r>
    </w:p>
    <w:p w14:paraId="7FD3E16B" w14:textId="63247B94" w:rsidR="00FA7C1D" w:rsidRDefault="00415BAB" w:rsidP="00FA7C1D">
      <w:pPr>
        <w:pStyle w:val="bullet"/>
      </w:pPr>
      <w:r>
        <w:t>Results from</w:t>
      </w:r>
      <w:r w:rsidR="00FA7C1D">
        <w:t xml:space="preserve"> a</w:t>
      </w:r>
      <w:r w:rsidR="00FA7C1D" w:rsidRPr="00FA7C1D">
        <w:t xml:space="preserve"> web-based questionnaire </w:t>
      </w:r>
      <w:r w:rsidR="0074297B">
        <w:t>(</w:t>
      </w:r>
      <w:r w:rsidR="0074297B" w:rsidRPr="003707D0">
        <w:rPr>
          <w:sz w:val="16"/>
          <w:szCs w:val="16"/>
        </w:rPr>
        <w:t>n=116</w:t>
      </w:r>
      <w:r w:rsidR="0074297B">
        <w:t>)</w:t>
      </w:r>
      <w:r w:rsidR="00FA7C1D">
        <w:t>,</w:t>
      </w:r>
      <w:r w:rsidR="003E2D58">
        <w:fldChar w:fldCharType="begin">
          <w:fldData xml:space="preserve">PEVuZE5vdGU+PENpdGU+PEF1dGhvcj5MZWU8L0F1dGhvcj48WWVhcj4yMDE2PC9ZZWFyPjxSZWNO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</w:fldData>
        </w:fldChar>
      </w:r>
      <w:r w:rsidR="003E2D58">
        <w:instrText xml:space="preserve"> ADDIN EN.CITE </w:instrText>
      </w:r>
      <w:r w:rsidR="003E2D58">
        <w:fldChar w:fldCharType="begin">
          <w:fldData xml:space="preserve">PEVuZE5vdGU+PENpdGU+PEF1dGhvcj5MZWU8L0F1dGhvcj48WWVhcj4yMDE2PC9ZZWFyPjxSZWNO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</w:fldData>
        </w:fldChar>
      </w:r>
      <w:r w:rsidR="003E2D58">
        <w:instrText xml:space="preserve"> ADDIN EN.CITE.DATA </w:instrText>
      </w:r>
      <w:r w:rsidR="003E2D58">
        <w:fldChar w:fldCharType="end"/>
      </w:r>
      <w:r w:rsidR="003E2D58">
        <w:fldChar w:fldCharType="separate"/>
      </w:r>
      <w:r w:rsidR="003E2D58" w:rsidRPr="003E2D58">
        <w:rPr>
          <w:noProof/>
          <w:vertAlign w:val="superscript"/>
        </w:rPr>
        <w:t>5</w:t>
      </w:r>
      <w:r w:rsidR="003E2D58">
        <w:fldChar w:fldCharType="end"/>
      </w:r>
      <w:r w:rsidR="00FA7C1D">
        <w:t xml:space="preserve"> </w:t>
      </w:r>
      <w:r>
        <w:t xml:space="preserve">showed that </w:t>
      </w:r>
      <w:r w:rsidR="00FA7C1D">
        <w:t>p</w:t>
      </w:r>
      <w:r w:rsidR="00FA7C1D" w:rsidRPr="00FA7C1D">
        <w:t>regnancy nutrition knowledge was associate</w:t>
      </w:r>
      <w:r w:rsidR="003B3DE2">
        <w:t>d with education (</w:t>
      </w:r>
      <w:r w:rsidR="003B3DE2" w:rsidRPr="00126C7F">
        <w:rPr>
          <w:sz w:val="16"/>
          <w:szCs w:val="16"/>
        </w:rPr>
        <w:t>p&lt;</w:t>
      </w:r>
      <w:r w:rsidR="00FA7C1D" w:rsidRPr="00126C7F">
        <w:rPr>
          <w:sz w:val="16"/>
          <w:szCs w:val="16"/>
        </w:rPr>
        <w:t>0.05</w:t>
      </w:r>
      <w:r w:rsidR="00FA7C1D" w:rsidRPr="00FA7C1D">
        <w:t>) and income</w:t>
      </w:r>
      <w:r w:rsidR="003B3DE2">
        <w:t xml:space="preserve"> (</w:t>
      </w:r>
      <w:r w:rsidR="003B3DE2" w:rsidRPr="00126C7F">
        <w:rPr>
          <w:sz w:val="15"/>
          <w:szCs w:val="15"/>
        </w:rPr>
        <w:t>p&lt;</w:t>
      </w:r>
      <w:r w:rsidR="00FA7C1D" w:rsidRPr="00126C7F">
        <w:rPr>
          <w:sz w:val="15"/>
          <w:szCs w:val="15"/>
        </w:rPr>
        <w:t>0.05</w:t>
      </w:r>
      <w:r w:rsidR="00FA7C1D">
        <w:t>). Only 2</w:t>
      </w:r>
      <w:r w:rsidR="00FA7C1D" w:rsidRPr="00FA7C1D">
        <w:t>% of pregnant women achieved nut</w:t>
      </w:r>
      <w:r w:rsidR="00FA7C1D">
        <w:t>rition knowledge scores over 80</w:t>
      </w:r>
      <w:r w:rsidR="00FA7C1D" w:rsidRPr="00FA7C1D">
        <w:t xml:space="preserve">%. Few women </w:t>
      </w:r>
      <w:r w:rsidR="0074297B">
        <w:t xml:space="preserve">(30%) </w:t>
      </w:r>
      <w:r w:rsidR="00FA7C1D" w:rsidRPr="00FA7C1D">
        <w:t xml:space="preserve">received nutrition advice during their pregnancy. </w:t>
      </w:r>
    </w:p>
    <w:p w14:paraId="5E9C293C" w14:textId="7FA1A92B" w:rsidR="003707D0" w:rsidRDefault="003707D0" w:rsidP="002F0A5A">
      <w:pPr>
        <w:pStyle w:val="bullet"/>
      </w:pPr>
      <w:r>
        <w:t>Another Australian</w:t>
      </w:r>
      <w:r w:rsidRPr="003707D0">
        <w:t xml:space="preserve"> web-based survey</w:t>
      </w:r>
      <w:r>
        <w:t xml:space="preserve"> (</w:t>
      </w:r>
      <w:r w:rsidRPr="00631ADA">
        <w:rPr>
          <w:sz w:val="16"/>
          <w:szCs w:val="16"/>
        </w:rPr>
        <w:t>n=857</w:t>
      </w:r>
      <w:r>
        <w:t>)</w:t>
      </w:r>
      <w:r w:rsidR="00201490">
        <w:fldChar w:fldCharType="begin">
          <w:fldData xml:space="preserve">PEVuZE5vdGU+PENpdGU+PEF1dGhvcj5NYWxlazwvQXV0aG9yPjxZZWFyPjIwMTY8L1llYXI+PFJl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</w:fldData>
        </w:fldChar>
      </w:r>
      <w:r w:rsidR="00201490">
        <w:instrText xml:space="preserve"> ADDIN EN.CITE </w:instrText>
      </w:r>
      <w:r w:rsidR="00201490">
        <w:fldChar w:fldCharType="begin">
          <w:fldData xml:space="preserve">PEVuZE5vdGU+PENpdGU+PEF1dGhvcj5NYWxlazwvQXV0aG9yPjxZZWFyPjIwMTY8L1llYXI+PFJl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</w:fldData>
        </w:fldChar>
      </w:r>
      <w:r w:rsidR="00201490">
        <w:instrText xml:space="preserve"> ADDIN EN.CITE.DATA </w:instrText>
      </w:r>
      <w:r w:rsidR="00201490">
        <w:fldChar w:fldCharType="end"/>
      </w:r>
      <w:r w:rsidR="00201490">
        <w:fldChar w:fldCharType="separate"/>
      </w:r>
      <w:r w:rsidR="00201490" w:rsidRPr="00201490">
        <w:rPr>
          <w:noProof/>
          <w:vertAlign w:val="superscript"/>
        </w:rPr>
        <w:t>6</w:t>
      </w:r>
      <w:r w:rsidR="00201490">
        <w:fldChar w:fldCharType="end"/>
      </w:r>
      <w:r>
        <w:t xml:space="preserve"> found that only some women met the </w:t>
      </w:r>
      <w:r w:rsidRPr="003707D0">
        <w:t>recommendations for fruit</w:t>
      </w:r>
      <w:r>
        <w:t xml:space="preserve"> (56%)</w:t>
      </w:r>
      <w:r w:rsidRPr="003707D0">
        <w:t xml:space="preserve">, dairy </w:t>
      </w:r>
      <w:r>
        <w:t xml:space="preserve">(29%) </w:t>
      </w:r>
      <w:r w:rsidRPr="003707D0">
        <w:t>and other core food groups</w:t>
      </w:r>
      <w:r>
        <w:t xml:space="preserve"> (&lt;10%)</w:t>
      </w:r>
      <w:r w:rsidRPr="003707D0">
        <w:t xml:space="preserve">. None of the women met the recommendations for all five food groups. Women who were born overseas and who were less physically active pre-pregnancy were less likely to adhere to the fruit and dairy recommendations. Women who smoked during pregnancy, were overweight pre-pregnancy and had lower household incomes were also less likely to meet the fruit recommendations; and women living in metropolitan areas were less likely to meet the vegetable recommendations. Sixty-one per cent believed their diet during this pregnancy was healthy. </w:t>
      </w:r>
    </w:p>
    <w:p w14:paraId="1916A9F7" w14:textId="66A63AB9" w:rsidR="006627CD" w:rsidRDefault="006627CD" w:rsidP="00B56378">
      <w:pPr>
        <w:pStyle w:val="bullet"/>
      </w:pPr>
      <w:r w:rsidRPr="006627CD">
        <w:t>In a study using data from the Australian Longitudinal Study on Women's Health</w:t>
      </w:r>
      <w:r w:rsidR="00631ADA">
        <w:t xml:space="preserve"> (</w:t>
      </w:r>
      <w:r w:rsidR="00631ADA" w:rsidRPr="00631ADA">
        <w:rPr>
          <w:sz w:val="16"/>
          <w:szCs w:val="16"/>
        </w:rPr>
        <w:t>n=1,999</w:t>
      </w:r>
      <w:r w:rsidR="00631ADA">
        <w:t>)</w:t>
      </w:r>
      <w:r>
        <w:t>,</w:t>
      </w:r>
      <w:r w:rsidR="00201490">
        <w:fldChar w:fldCharType="begin">
          <w:fldData xml:space="preserve">PEVuZE5vdGU+PENpdGU+PEF1dGhvcj5NaXNocmE8L0F1dGhvcj48WWVhcj4yMDE1PC9ZZWFyPjxS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</w:fldData>
        </w:fldChar>
      </w:r>
      <w:r w:rsidR="00201490">
        <w:instrText xml:space="preserve"> ADDIN EN.CITE </w:instrText>
      </w:r>
      <w:r w:rsidR="00201490">
        <w:fldChar w:fldCharType="begin">
          <w:fldData xml:space="preserve">PEVuZE5vdGU+PENpdGU+PEF1dGhvcj5NaXNocmE8L0F1dGhvcj48WWVhcj4yMDE1PC9ZZWFyPjxS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</w:fldData>
        </w:fldChar>
      </w:r>
      <w:r w:rsidR="00201490">
        <w:instrText xml:space="preserve"> ADDIN EN.CITE.DATA </w:instrText>
      </w:r>
      <w:r w:rsidR="00201490">
        <w:fldChar w:fldCharType="end"/>
      </w:r>
      <w:r w:rsidR="00201490">
        <w:fldChar w:fldCharType="separate"/>
      </w:r>
      <w:r w:rsidR="00201490" w:rsidRPr="00201490">
        <w:rPr>
          <w:noProof/>
          <w:vertAlign w:val="superscript"/>
        </w:rPr>
        <w:t>7</w:t>
      </w:r>
      <w:r w:rsidR="00201490">
        <w:fldChar w:fldCharType="end"/>
      </w:r>
      <w:r>
        <w:t xml:space="preserve"> half of pregnant women </w:t>
      </w:r>
      <w:r w:rsidRPr="006627CD">
        <w:t xml:space="preserve">met </w:t>
      </w:r>
      <w:r w:rsidRPr="003B3DE2">
        <w:t>2013 Australia</w:t>
      </w:r>
      <w:r>
        <w:t>n Dietary Guidelines</w:t>
      </w:r>
      <w:r w:rsidRPr="006627CD">
        <w:t xml:space="preserve"> </w:t>
      </w:r>
      <w:r>
        <w:t>for fruit</w:t>
      </w:r>
      <w:r w:rsidRPr="006627CD">
        <w:t xml:space="preserve"> but low percentages reached guidelines for dairy (2</w:t>
      </w:r>
      <w:r>
        <w:t>2%), meat and alternatives (10</w:t>
      </w:r>
      <w:r w:rsidR="00B56378">
        <w:t xml:space="preserve">%), </w:t>
      </w:r>
      <w:r>
        <w:t>cereals (2.5</w:t>
      </w:r>
      <w:r w:rsidRPr="006627CD">
        <w:t>%)</w:t>
      </w:r>
      <w:r w:rsidR="00B56378">
        <w:t xml:space="preserve"> and vegetables (1.7%)</w:t>
      </w:r>
      <w:r w:rsidRPr="006627CD">
        <w:t xml:space="preserve">. </w:t>
      </w:r>
    </w:p>
    <w:p w14:paraId="249511B7" w14:textId="1CA2A120" w:rsidR="003B3DE2" w:rsidRPr="003B3DE2" w:rsidRDefault="003B3DE2" w:rsidP="003B3DE2">
      <w:pPr>
        <w:pStyle w:val="bullet"/>
      </w:pPr>
      <w:r>
        <w:t>A Victorian study comparing</w:t>
      </w:r>
      <w:r w:rsidRPr="003B3DE2">
        <w:t xml:space="preserve"> the dietary intake of pregnant women to the 2013 Australia</w:t>
      </w:r>
      <w:r>
        <w:t>n Dietary Guidelines</w:t>
      </w:r>
      <w:r w:rsidR="00EA363D">
        <w:t xml:space="preserve"> (</w:t>
      </w:r>
      <w:r w:rsidR="00EA363D" w:rsidRPr="00EA363D">
        <w:rPr>
          <w:sz w:val="16"/>
          <w:szCs w:val="16"/>
        </w:rPr>
        <w:t>n=1,570</w:t>
      </w:r>
      <w:r w:rsidR="00EA363D">
        <w:t>)</w:t>
      </w:r>
      <w:r w:rsidR="003E2D58">
        <w:fldChar w:fldCharType="begin">
          <w:fldData xml:space="preserve">PEVuZE5vdGU+PENpdGU+PEF1dGhvcj5MZWU8L0F1dGhvcj48WWVhcj4yMDE4PC9ZZWFyPjxSZWNO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</w:fldData>
        </w:fldChar>
      </w:r>
      <w:r w:rsidR="00201490">
        <w:instrText xml:space="preserve"> ADDIN EN.CITE </w:instrText>
      </w:r>
      <w:r w:rsidR="00201490">
        <w:fldChar w:fldCharType="begin">
          <w:fldData xml:space="preserve">PEVuZE5vdGU+PENpdGU+PEF1dGhvcj5MZWU8L0F1dGhvcj48WWVhcj4yMDE4PC9ZZWFyPjxSZWNO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</w:fldData>
        </w:fldChar>
      </w:r>
      <w:r w:rsidR="00201490">
        <w:instrText xml:space="preserve"> ADDIN EN.CITE.DATA </w:instrText>
      </w:r>
      <w:r w:rsidR="00201490">
        <w:fldChar w:fldCharType="end"/>
      </w:r>
      <w:r w:rsidR="003E2D58">
        <w:fldChar w:fldCharType="separate"/>
      </w:r>
      <w:r w:rsidR="00201490" w:rsidRPr="00201490">
        <w:rPr>
          <w:noProof/>
          <w:vertAlign w:val="superscript"/>
        </w:rPr>
        <w:t>8</w:t>
      </w:r>
      <w:r w:rsidR="003E2D58">
        <w:fldChar w:fldCharType="end"/>
      </w:r>
      <w:r>
        <w:t xml:space="preserve"> found that </w:t>
      </w:r>
      <w:r w:rsidR="00BE3FAC">
        <w:t xml:space="preserve">only some women met </w:t>
      </w:r>
      <w:r w:rsidRPr="003B3DE2">
        <w:t>the recommended daily servings for fruit</w:t>
      </w:r>
      <w:r w:rsidR="00BE3FAC">
        <w:t xml:space="preserve"> (65.7%)</w:t>
      </w:r>
      <w:r w:rsidRPr="003B3DE2">
        <w:t>, dairy products</w:t>
      </w:r>
      <w:r w:rsidR="00BE3FAC">
        <w:t xml:space="preserve"> (55.2%)</w:t>
      </w:r>
      <w:r w:rsidRPr="003B3DE2">
        <w:t>, meat/meat alternatives</w:t>
      </w:r>
      <w:r w:rsidR="00BE3FAC">
        <w:t xml:space="preserve"> (31.1%), vegetables (10.3%)</w:t>
      </w:r>
      <w:r w:rsidRPr="003B3DE2">
        <w:t xml:space="preserve"> and </w:t>
      </w:r>
      <w:r w:rsidR="00126C7F">
        <w:t>grain foods (1.8%) and that</w:t>
      </w:r>
      <w:r w:rsidRPr="003B3DE2">
        <w:t xml:space="preserve"> </w:t>
      </w:r>
      <w:r w:rsidR="00126C7F">
        <w:t>m</w:t>
      </w:r>
      <w:r w:rsidR="00BE3FAC">
        <w:t>ost</w:t>
      </w:r>
      <w:r w:rsidRPr="003B3DE2">
        <w:t xml:space="preserve"> women (83.8%) regularly consumed up to 2.5 serves of discretionary foods per day. Only one woman met the minimum recommended daily servings for all five food groups. Women were more likely to c</w:t>
      </w:r>
      <w:r w:rsidR="0074297B">
        <w:t xml:space="preserve">onsume an inadequate diet </w:t>
      </w:r>
      <w:r w:rsidR="00126C7F">
        <w:t xml:space="preserve">if they were obese </w:t>
      </w:r>
      <w:r w:rsidR="0074297B">
        <w:t>(</w:t>
      </w:r>
      <w:r w:rsidR="0074297B" w:rsidRPr="00126C7F">
        <w:rPr>
          <w:sz w:val="16"/>
          <w:szCs w:val="16"/>
        </w:rPr>
        <w:t>aOR 2.13, 95% CI 1.53 to</w:t>
      </w:r>
      <w:r w:rsidR="00126C7F" w:rsidRPr="00126C7F">
        <w:rPr>
          <w:sz w:val="16"/>
          <w:szCs w:val="16"/>
        </w:rPr>
        <w:t xml:space="preserve"> 2.95</w:t>
      </w:r>
      <w:r w:rsidR="00126C7F">
        <w:t>)</w:t>
      </w:r>
      <w:r w:rsidRPr="003B3DE2">
        <w:t xml:space="preserve"> and </w:t>
      </w:r>
      <w:r w:rsidR="00126C7F">
        <w:t>less likely to consume an inadequate diet if they had</w:t>
      </w:r>
      <w:r w:rsidRPr="003B3DE2">
        <w:t xml:space="preserve"> a university degree </w:t>
      </w:r>
      <w:r>
        <w:t>(</w:t>
      </w:r>
      <w:r w:rsidRPr="00126C7F">
        <w:rPr>
          <w:sz w:val="16"/>
          <w:szCs w:val="16"/>
        </w:rPr>
        <w:t>a</w:t>
      </w:r>
      <w:r w:rsidR="0074297B" w:rsidRPr="00126C7F">
        <w:rPr>
          <w:sz w:val="16"/>
          <w:szCs w:val="16"/>
        </w:rPr>
        <w:t>OR 0.63, 95% CI 0.50 to</w:t>
      </w:r>
      <w:r w:rsidRPr="00126C7F">
        <w:rPr>
          <w:sz w:val="16"/>
          <w:szCs w:val="16"/>
        </w:rPr>
        <w:t xml:space="preserve"> 0.78</w:t>
      </w:r>
      <w:r w:rsidRPr="003B3DE2">
        <w:t xml:space="preserve">). </w:t>
      </w:r>
    </w:p>
    <w:p w14:paraId="0A391978" w14:textId="05D54C16" w:rsidR="003B3DE2" w:rsidRPr="003B3DE2" w:rsidRDefault="00895C45" w:rsidP="003B3DE2">
      <w:pPr>
        <w:pStyle w:val="bullet"/>
      </w:pPr>
      <w:r>
        <w:t>In a</w:t>
      </w:r>
      <w:r w:rsidR="003B3DE2">
        <w:t>nother Victorian study</w:t>
      </w:r>
      <w:r w:rsidR="00126C7F">
        <w:t xml:space="preserve"> </w:t>
      </w:r>
      <w:r w:rsidR="003B3DE2">
        <w:t>that</w:t>
      </w:r>
      <w:r w:rsidR="003B3DE2" w:rsidRPr="003B3DE2">
        <w:t xml:space="preserve"> assess</w:t>
      </w:r>
      <w:r w:rsidR="003B3DE2">
        <w:t>ed</w:t>
      </w:r>
      <w:r w:rsidR="003B3DE2" w:rsidRPr="003B3DE2">
        <w:t xml:space="preserve"> pregnancy nutriti</w:t>
      </w:r>
      <w:r w:rsidR="003B3DE2">
        <w:t>on recommendation knowledge an</w:t>
      </w:r>
      <w:r w:rsidR="003B3DE2" w:rsidRPr="003B3DE2">
        <w:t>d nutrition education practices of antenatal care providers</w:t>
      </w:r>
      <w:r w:rsidR="00EA363D">
        <w:t xml:space="preserve"> (</w:t>
      </w:r>
      <w:r w:rsidR="00EA363D" w:rsidRPr="00EA363D">
        <w:rPr>
          <w:sz w:val="16"/>
          <w:szCs w:val="16"/>
        </w:rPr>
        <w:t>n=202</w:t>
      </w:r>
      <w:r w:rsidR="00EA363D">
        <w:t>)</w:t>
      </w:r>
      <w:r w:rsidR="00126C7F">
        <w:fldChar w:fldCharType="begin">
          <w:fldData xml:space="preserve">PEVuZE5vdGU+PENpdGU+PEF1dGhvcj5MZWU8L0F1dGhvcj48WWVhcj4yMDE4PC9ZZWFyPjxSZWNO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=
</w:fldData>
        </w:fldChar>
      </w:r>
      <w:r w:rsidR="00201490">
        <w:instrText xml:space="preserve"> ADDIN EN.CITE </w:instrText>
      </w:r>
      <w:r w:rsidR="00201490">
        <w:fldChar w:fldCharType="begin">
          <w:fldData xml:space="preserve">PEVuZE5vdGU+PENpdGU+PEF1dGhvcj5MZWU8L0F1dGhvcj48WWVhcj4yMDE4PC9ZZWFyPjxSZWNO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=
</w:fldData>
        </w:fldChar>
      </w:r>
      <w:r w:rsidR="00201490">
        <w:instrText xml:space="preserve"> ADDIN EN.CITE.DATA </w:instrText>
      </w:r>
      <w:r w:rsidR="00201490">
        <w:fldChar w:fldCharType="end"/>
      </w:r>
      <w:r w:rsidR="00126C7F">
        <w:fldChar w:fldCharType="separate"/>
      </w:r>
      <w:r w:rsidR="00201490" w:rsidRPr="00201490">
        <w:rPr>
          <w:noProof/>
          <w:vertAlign w:val="superscript"/>
        </w:rPr>
        <w:t>9</w:t>
      </w:r>
      <w:r w:rsidR="00126C7F">
        <w:fldChar w:fldCharType="end"/>
      </w:r>
      <w:r w:rsidR="003B3DE2">
        <w:t xml:space="preserve"> </w:t>
      </w:r>
      <w:r>
        <w:t>w</w:t>
      </w:r>
      <w:r w:rsidR="003B3DE2" w:rsidRPr="003B3DE2">
        <w:t>omen reported receiving limited nutrition advice</w:t>
      </w:r>
      <w:r w:rsidR="00F40B1D">
        <w:t xml:space="preserve"> and clinicians reported</w:t>
      </w:r>
      <w:r w:rsidR="003B3DE2" w:rsidRPr="003B3DE2">
        <w:t xml:space="preserve"> </w:t>
      </w:r>
      <w:r>
        <w:t xml:space="preserve">that </w:t>
      </w:r>
      <w:r w:rsidR="003B3DE2" w:rsidRPr="003B3DE2">
        <w:t>they provided limited nutrition advice</w:t>
      </w:r>
      <w:r>
        <w:t xml:space="preserve"> due to</w:t>
      </w:r>
      <w:r w:rsidR="003B3DE2" w:rsidRPr="003B3DE2">
        <w:t xml:space="preserve"> time constraints, limited nutrition knowledge and a lack of nutrition training.</w:t>
      </w:r>
    </w:p>
    <w:p w14:paraId="483D24C9" w14:textId="226EB879" w:rsidR="00B64119" w:rsidRPr="00B64119" w:rsidRDefault="009B2846" w:rsidP="00FA7C1D">
      <w:pPr>
        <w:pStyle w:val="bullet"/>
      </w:pPr>
      <w:r>
        <w:t>In a</w:t>
      </w:r>
      <w:r w:rsidR="007E416F">
        <w:t xml:space="preserve"> cross-sectional study in New South Wales</w:t>
      </w:r>
      <w:r w:rsidR="00EA363D">
        <w:t xml:space="preserve"> (</w:t>
      </w:r>
      <w:r w:rsidR="00EA363D" w:rsidRPr="00EA363D">
        <w:rPr>
          <w:sz w:val="16"/>
          <w:szCs w:val="16"/>
        </w:rPr>
        <w:t>n=326</w:t>
      </w:r>
      <w:r w:rsidR="00EA363D">
        <w:t>)</w:t>
      </w:r>
      <w:r>
        <w:t>,</w:t>
      </w:r>
      <w:r w:rsidR="007E416F">
        <w:t xml:space="preserve"> </w:t>
      </w:r>
      <w:r w:rsidR="006D2B8C">
        <w:t xml:space="preserve">only some </w:t>
      </w:r>
      <w:r w:rsidR="00EA7EA9">
        <w:t xml:space="preserve">women </w:t>
      </w:r>
      <w:r w:rsidR="006D2B8C">
        <w:t>were aware</w:t>
      </w:r>
      <w:r w:rsidR="003B350D" w:rsidRPr="003B350D">
        <w:t xml:space="preserve"> of the recommended number of serves for fruit and vegetables (46.6%), bread and cereals (34.4%</w:t>
      </w:r>
      <w:r w:rsidR="003B350D">
        <w:t>)</w:t>
      </w:r>
      <w:r w:rsidR="003B350D" w:rsidRPr="003B350D">
        <w:t xml:space="preserve"> and </w:t>
      </w:r>
      <w:r w:rsidR="003B350D">
        <w:t>protein (28.8%</w:t>
      </w:r>
      <w:r w:rsidR="006D1FC4">
        <w:t>)</w:t>
      </w:r>
      <w:r w:rsidR="000F3F16">
        <w:fldChar w:fldCharType="begin">
          <w:fldData xml:space="preserve">PEVuZE5vdGU+PENpdGU+PEF1dGhvcj5Cb29rYXJpPC9BdXRob3I+PFllYXI+MjAxNjwvWWVhcj48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</w:fldData>
        </w:fldChar>
      </w:r>
      <w:r w:rsidR="00201490">
        <w:instrText xml:space="preserve"> ADDIN EN.CITE </w:instrText>
      </w:r>
      <w:r w:rsidR="00201490">
        <w:fldChar w:fldCharType="begin">
          <w:fldData xml:space="preserve">PEVuZE5vdGU+PENpdGU+PEF1dGhvcj5Cb29rYXJpPC9BdXRob3I+PFllYXI+MjAxNjwvWWVhcj48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</w:fldData>
        </w:fldChar>
      </w:r>
      <w:r w:rsidR="00201490">
        <w:instrText xml:space="preserve"> ADDIN EN.CITE.DATA </w:instrText>
      </w:r>
      <w:r w:rsidR="00201490">
        <w:fldChar w:fldCharType="end"/>
      </w:r>
      <w:r w:rsidR="000F3F16">
        <w:fldChar w:fldCharType="separate"/>
      </w:r>
      <w:r w:rsidR="00201490" w:rsidRPr="00201490">
        <w:rPr>
          <w:noProof/>
          <w:vertAlign w:val="superscript"/>
        </w:rPr>
        <w:t>10</w:t>
      </w:r>
      <w:r w:rsidR="000F3F16">
        <w:fldChar w:fldCharType="end"/>
      </w:r>
      <w:r w:rsidR="00B64119" w:rsidRPr="00B64119">
        <w:t xml:space="preserve"> </w:t>
      </w:r>
      <w:r w:rsidR="000F3F16">
        <w:t xml:space="preserve">and </w:t>
      </w:r>
      <w:r w:rsidR="00B64119" w:rsidRPr="00B64119">
        <w:t>demonstrated poor</w:t>
      </w:r>
      <w:r w:rsidR="00B64119">
        <w:t xml:space="preserve"> </w:t>
      </w:r>
      <w:r w:rsidR="00B64119" w:rsidRPr="00B64119">
        <w:t>adherence to guidelines</w:t>
      </w:r>
      <w:r w:rsidR="00B64119">
        <w:t>.</w:t>
      </w:r>
      <w:r w:rsidR="00767EBF">
        <w:fldChar w:fldCharType="begin">
          <w:fldData xml:space="preserve">PEVuZE5vdGU+PENpdGU+PEF1dGhvcj5Cb29rYXJpPC9BdXRob3I+PFllYXI+MjAxNzwvWWVhcj48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</w:fldData>
        </w:fldChar>
      </w:r>
      <w:r w:rsidR="00201490">
        <w:instrText xml:space="preserve"> ADDIN EN.CITE </w:instrText>
      </w:r>
      <w:r w:rsidR="00201490">
        <w:fldChar w:fldCharType="begin">
          <w:fldData xml:space="preserve">PEVuZE5vdGU+PENpdGU+PEF1dGhvcj5Cb29rYXJpPC9BdXRob3I+PFllYXI+MjAxNzwvWWVhcj48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</w:fldData>
        </w:fldChar>
      </w:r>
      <w:r w:rsidR="00201490">
        <w:instrText xml:space="preserve"> ADDIN EN.CITE.DATA </w:instrText>
      </w:r>
      <w:r w:rsidR="00201490">
        <w:fldChar w:fldCharType="end"/>
      </w:r>
      <w:r w:rsidR="00767EBF">
        <w:fldChar w:fldCharType="separate"/>
      </w:r>
      <w:r w:rsidR="00201490" w:rsidRPr="00201490">
        <w:rPr>
          <w:noProof/>
          <w:vertAlign w:val="superscript"/>
        </w:rPr>
        <w:t>11</w:t>
      </w:r>
      <w:r w:rsidR="00767EBF">
        <w:fldChar w:fldCharType="end"/>
      </w:r>
      <w:r w:rsidR="00B64119" w:rsidRPr="00B64119">
        <w:t xml:space="preserve"> Knowledge of selected recommendations increased the likelihood of consumption </w:t>
      </w:r>
      <w:r w:rsidR="00EE6724">
        <w:t>of fruit (</w:t>
      </w:r>
      <w:r w:rsidR="00EE6724" w:rsidRPr="00EE6724">
        <w:rPr>
          <w:sz w:val="16"/>
          <w:szCs w:val="16"/>
        </w:rPr>
        <w:t xml:space="preserve">OR </w:t>
      </w:r>
      <w:r w:rsidR="00B64119" w:rsidRPr="00EE6724">
        <w:rPr>
          <w:sz w:val="16"/>
          <w:szCs w:val="16"/>
        </w:rPr>
        <w:t>8</w:t>
      </w:r>
      <w:r w:rsidR="00EE6724" w:rsidRPr="00EE6724">
        <w:rPr>
          <w:sz w:val="16"/>
          <w:szCs w:val="16"/>
        </w:rPr>
        <w:t>; 95%CI</w:t>
      </w:r>
      <w:r w:rsidR="00B64119" w:rsidRPr="00EE6724">
        <w:rPr>
          <w:sz w:val="16"/>
          <w:szCs w:val="16"/>
        </w:rPr>
        <w:t xml:space="preserve"> 2.3</w:t>
      </w:r>
      <w:r w:rsidR="00EE6724" w:rsidRPr="00EE6724">
        <w:rPr>
          <w:sz w:val="16"/>
          <w:szCs w:val="16"/>
        </w:rPr>
        <w:t xml:space="preserve"> to </w:t>
      </w:r>
      <w:r w:rsidR="00B64119" w:rsidRPr="00EE6724">
        <w:rPr>
          <w:sz w:val="16"/>
          <w:szCs w:val="16"/>
        </w:rPr>
        <w:t>27.7</w:t>
      </w:r>
      <w:r w:rsidR="00B64119" w:rsidRPr="00B64119">
        <w:t xml:space="preserve">), </w:t>
      </w:r>
      <w:r w:rsidR="00EE6724">
        <w:t>vegetables (</w:t>
      </w:r>
      <w:r w:rsidR="00EE6724" w:rsidRPr="00EE6724">
        <w:rPr>
          <w:sz w:val="16"/>
          <w:szCs w:val="16"/>
        </w:rPr>
        <w:t xml:space="preserve">OR 9.1; </w:t>
      </w:r>
      <w:r w:rsidR="00B64119" w:rsidRPr="00EE6724">
        <w:rPr>
          <w:sz w:val="16"/>
          <w:szCs w:val="16"/>
        </w:rPr>
        <w:t>95%</w:t>
      </w:r>
      <w:r w:rsidR="00EE6724" w:rsidRPr="00EE6724">
        <w:rPr>
          <w:sz w:val="16"/>
          <w:szCs w:val="16"/>
        </w:rPr>
        <w:t>CI</w:t>
      </w:r>
      <w:r w:rsidR="00B64119" w:rsidRPr="00EE6724">
        <w:rPr>
          <w:sz w:val="16"/>
          <w:szCs w:val="16"/>
        </w:rPr>
        <w:t xml:space="preserve"> 2.6</w:t>
      </w:r>
      <w:r w:rsidR="00EE6724" w:rsidRPr="00EE6724">
        <w:rPr>
          <w:sz w:val="16"/>
          <w:szCs w:val="16"/>
        </w:rPr>
        <w:t xml:space="preserve"> to </w:t>
      </w:r>
      <w:r w:rsidR="00B64119" w:rsidRPr="00EE6724">
        <w:rPr>
          <w:sz w:val="16"/>
          <w:szCs w:val="16"/>
        </w:rPr>
        <w:t>31.3</w:t>
      </w:r>
      <w:r w:rsidR="00B64119" w:rsidRPr="00B64119">
        <w:t xml:space="preserve">) and </w:t>
      </w:r>
      <w:r w:rsidR="00EE6724">
        <w:t>bread and cereals (</w:t>
      </w:r>
      <w:r w:rsidR="00EE6724" w:rsidRPr="00EE6724">
        <w:rPr>
          <w:sz w:val="16"/>
          <w:szCs w:val="16"/>
        </w:rPr>
        <w:t>OR</w:t>
      </w:r>
      <w:r w:rsidR="00895C45">
        <w:rPr>
          <w:sz w:val="16"/>
          <w:szCs w:val="16"/>
        </w:rPr>
        <w:t> </w:t>
      </w:r>
      <w:r w:rsidR="00EE6724" w:rsidRPr="00EE6724">
        <w:rPr>
          <w:sz w:val="16"/>
          <w:szCs w:val="16"/>
        </w:rPr>
        <w:t>6.8; 95%CI</w:t>
      </w:r>
      <w:r w:rsidR="00B64119" w:rsidRPr="00EE6724">
        <w:rPr>
          <w:sz w:val="16"/>
          <w:szCs w:val="16"/>
        </w:rPr>
        <w:t xml:space="preserve"> 3.4</w:t>
      </w:r>
      <w:r w:rsidR="00EE6724" w:rsidRPr="00EE6724">
        <w:rPr>
          <w:sz w:val="16"/>
          <w:szCs w:val="16"/>
        </w:rPr>
        <w:t xml:space="preserve"> to </w:t>
      </w:r>
      <w:r w:rsidR="00B64119" w:rsidRPr="00EE6724">
        <w:rPr>
          <w:sz w:val="16"/>
          <w:szCs w:val="16"/>
        </w:rPr>
        <w:t>13.7</w:t>
      </w:r>
      <w:r w:rsidR="00B64119" w:rsidRPr="00B64119">
        <w:t>).</w:t>
      </w:r>
      <w:r w:rsidR="00767EBF">
        <w:fldChar w:fldCharType="begin">
          <w:fldData xml:space="preserve">PEVuZE5vdGU+PENpdGU+PEF1dGhvcj5Cb29rYXJpPC9BdXRob3I+PFllYXI+MjAxNzwvWWVhcj48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</w:fldData>
        </w:fldChar>
      </w:r>
      <w:r w:rsidR="00201490">
        <w:instrText xml:space="preserve"> ADDIN EN.CITE </w:instrText>
      </w:r>
      <w:r w:rsidR="00201490">
        <w:fldChar w:fldCharType="begin">
          <w:fldData xml:space="preserve">PEVuZE5vdGU+PENpdGU+PEF1dGhvcj5Cb29rYXJpPC9BdXRob3I+PFllYXI+MjAxNzwvWWVhcj48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</w:fldData>
        </w:fldChar>
      </w:r>
      <w:r w:rsidR="00201490">
        <w:instrText xml:space="preserve"> ADDIN EN.CITE.DATA </w:instrText>
      </w:r>
      <w:r w:rsidR="00201490">
        <w:fldChar w:fldCharType="end"/>
      </w:r>
      <w:r w:rsidR="00767EBF">
        <w:fldChar w:fldCharType="separate"/>
      </w:r>
      <w:r w:rsidR="00201490" w:rsidRPr="00201490">
        <w:rPr>
          <w:noProof/>
          <w:vertAlign w:val="superscript"/>
        </w:rPr>
        <w:t>11</w:t>
      </w:r>
      <w:r w:rsidR="00767EBF">
        <w:fldChar w:fldCharType="end"/>
      </w:r>
    </w:p>
    <w:p w14:paraId="0FF1FC36" w14:textId="32144DC4" w:rsidR="007307DE" w:rsidRDefault="00B4507E" w:rsidP="00EF06FA">
      <w:r>
        <w:t>Identifying women with an 'u</w:t>
      </w:r>
      <w:r w:rsidRPr="00EF06FA">
        <w:t xml:space="preserve">nhealthy' dietary pattern in early pregnancy affords the opportunity for a dietary intervention which may positively </w:t>
      </w:r>
      <w:r w:rsidR="00273185">
        <w:t>affect</w:t>
      </w:r>
      <w:r w:rsidRPr="00EF06FA">
        <w:t xml:space="preserve"> both maternal and infant health.</w:t>
      </w:r>
      <w:r>
        <w:t xml:space="preserve"> </w:t>
      </w:r>
      <w:r w:rsidR="001F1205">
        <w:t xml:space="preserve">An Irish </w:t>
      </w:r>
      <w:r w:rsidR="00EF06FA">
        <w:t>cohort stud</w:t>
      </w:r>
      <w:r w:rsidR="00273185">
        <w:t>y</w:t>
      </w:r>
      <w:r w:rsidR="00767EBF">
        <w:fldChar w:fldCharType="begin">
          <w:fldData xml:space="preserve">PEVuZE5vdGU+PENpdGU+PEF1dGhvcj5NY0dvd2FuPC9BdXRob3I+PFllYXI+MjAxMzwvWWVhcj48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</w:fldData>
        </w:fldChar>
      </w:r>
      <w:r w:rsidR="00201490">
        <w:instrText xml:space="preserve"> ADDIN EN.CITE </w:instrText>
      </w:r>
      <w:r w:rsidR="00201490">
        <w:fldChar w:fldCharType="begin">
          <w:fldData xml:space="preserve">PEVuZE5vdGU+PENpdGU+PEF1dGhvcj5NY0dvd2FuPC9BdXRob3I+PFllYXI+MjAxMzwvWWVhcj48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</w:fldData>
        </w:fldChar>
      </w:r>
      <w:r w:rsidR="00201490">
        <w:instrText xml:space="preserve"> ADDIN EN.CITE.DATA </w:instrText>
      </w:r>
      <w:r w:rsidR="00201490">
        <w:fldChar w:fldCharType="end"/>
      </w:r>
      <w:r w:rsidR="00767EBF">
        <w:fldChar w:fldCharType="separate"/>
      </w:r>
      <w:r w:rsidR="00201490" w:rsidRPr="00201490">
        <w:rPr>
          <w:noProof/>
          <w:vertAlign w:val="superscript"/>
        </w:rPr>
        <w:t>12</w:t>
      </w:r>
      <w:r w:rsidR="00767EBF">
        <w:fldChar w:fldCharType="end"/>
      </w:r>
      <w:r w:rsidR="000F3F16">
        <w:t xml:space="preserve"> found that w</w:t>
      </w:r>
      <w:r w:rsidR="00EF06FA" w:rsidRPr="00EF06FA">
        <w:t xml:space="preserve">omen </w:t>
      </w:r>
      <w:r w:rsidR="000F3F16">
        <w:t>with a</w:t>
      </w:r>
      <w:r w:rsidR="00EF06FA" w:rsidRPr="00EF06FA">
        <w:t xml:space="preserve"> '</w:t>
      </w:r>
      <w:r w:rsidRPr="00EF06FA">
        <w:t xml:space="preserve">health conscious' </w:t>
      </w:r>
      <w:r w:rsidR="000F3F16">
        <w:t>dietary pattern</w:t>
      </w:r>
      <w:r w:rsidR="00EF06FA" w:rsidRPr="00EF06FA">
        <w:t xml:space="preserve"> were </w:t>
      </w:r>
      <w:r w:rsidR="000F3F16">
        <w:t>older and</w:t>
      </w:r>
      <w:r w:rsidR="00EF06FA" w:rsidRPr="00EF06FA">
        <w:t xml:space="preserve"> had lower BMI and </w:t>
      </w:r>
      <w:r w:rsidR="000F3F16">
        <w:t>higher education</w:t>
      </w:r>
      <w:r w:rsidR="00EF06FA" w:rsidRPr="00EF06FA">
        <w:t xml:space="preserve"> than those </w:t>
      </w:r>
      <w:r w:rsidR="000F3F16">
        <w:t>with an</w:t>
      </w:r>
      <w:r w:rsidRPr="00EF06FA">
        <w:t xml:space="preserve"> 'unhealthy' </w:t>
      </w:r>
      <w:r w:rsidR="000F3F16">
        <w:t>dietary pattern</w:t>
      </w:r>
      <w:r w:rsidR="00EF06FA" w:rsidRPr="00EF06FA">
        <w:t xml:space="preserve">. </w:t>
      </w:r>
      <w:r w:rsidR="007307DE">
        <w:t>A study in New Zealand also found that a ‘health conscious’ dietary pattern was associated with</w:t>
      </w:r>
      <w:r w:rsidR="007307DE" w:rsidRPr="00577908">
        <w:t xml:space="preserve"> increasing age, better self-rated health, lower pre-pregnancy </w:t>
      </w:r>
      <w:r w:rsidR="007307DE">
        <w:t>BMI</w:t>
      </w:r>
      <w:r w:rsidR="007307DE" w:rsidRPr="00577908">
        <w:t xml:space="preserve"> and not smoking</w:t>
      </w:r>
      <w:r w:rsidR="007307DE">
        <w:t>.</w:t>
      </w:r>
      <w:r w:rsidR="00201490">
        <w:fldChar w:fldCharType="begin">
          <w:fldData xml:space="preserve">PEVuZE5vdGU+PENpdGU+PEF1dGhvcj5XYWxsPC9BdXRob3I+PFllYXI+MjAxNjwvWWVhcj48UmVj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</w:fldData>
        </w:fldChar>
      </w:r>
      <w:r w:rsidR="00201490">
        <w:instrText xml:space="preserve"> ADDIN EN.CITE </w:instrText>
      </w:r>
      <w:r w:rsidR="00201490">
        <w:fldChar w:fldCharType="begin">
          <w:fldData xml:space="preserve">PEVuZE5vdGU+PENpdGU+PEF1dGhvcj5XYWxsPC9BdXRob3I+PFllYXI+MjAxNjwvWWVhcj48UmVj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</w:fldData>
        </w:fldChar>
      </w:r>
      <w:r w:rsidR="00201490">
        <w:instrText xml:space="preserve"> ADDIN EN.CITE.DATA </w:instrText>
      </w:r>
      <w:r w:rsidR="00201490">
        <w:fldChar w:fldCharType="end"/>
      </w:r>
      <w:r w:rsidR="00201490">
        <w:fldChar w:fldCharType="separate"/>
      </w:r>
      <w:r w:rsidR="00201490" w:rsidRPr="00201490">
        <w:rPr>
          <w:noProof/>
          <w:vertAlign w:val="superscript"/>
        </w:rPr>
        <w:t>13</w:t>
      </w:r>
      <w:r w:rsidR="00201490">
        <w:fldChar w:fldCharType="end"/>
      </w:r>
    </w:p>
    <w:p w14:paraId="0D41179D" w14:textId="2A9BA08A" w:rsidR="00577908" w:rsidRDefault="00E302CE" w:rsidP="00EF06FA">
      <w:r>
        <w:t xml:space="preserve">Women tended to continue the dietary pattern they followed in the first trimester into subsequent trimesters — </w:t>
      </w:r>
      <w:r w:rsidR="00B4507E" w:rsidRPr="00EF06FA">
        <w:t xml:space="preserve">'unhealthy' </w:t>
      </w:r>
      <w:r>
        <w:t xml:space="preserve">dietary patterns were </w:t>
      </w:r>
      <w:r w:rsidR="00EF06FA" w:rsidRPr="00EF06FA">
        <w:t xml:space="preserve">continued </w:t>
      </w:r>
      <w:r>
        <w:t>by 72% of women in</w:t>
      </w:r>
      <w:r w:rsidR="00EF06FA" w:rsidRPr="00EF06FA">
        <w:t xml:space="preserve"> </w:t>
      </w:r>
      <w:r>
        <w:t>the second trimester and</w:t>
      </w:r>
      <w:r w:rsidR="00EF06FA" w:rsidRPr="00EF06FA">
        <w:t xml:space="preserve"> </w:t>
      </w:r>
      <w:r>
        <w:t>56.6% in the third trimester and</w:t>
      </w:r>
      <w:r w:rsidR="00B4507E" w:rsidRPr="00EF06FA">
        <w:t xml:space="preserve"> 'health conscious' </w:t>
      </w:r>
      <w:r>
        <w:t>dietary patterns were continued by 66.9</w:t>
      </w:r>
      <w:r w:rsidR="00B4507E">
        <w:t>%</w:t>
      </w:r>
      <w:r w:rsidR="00EF06FA" w:rsidRPr="00EF06FA">
        <w:t xml:space="preserve"> </w:t>
      </w:r>
      <w:r>
        <w:t>of women in</w:t>
      </w:r>
      <w:r w:rsidR="00EF06FA" w:rsidRPr="00EF06FA">
        <w:t xml:space="preserve"> </w:t>
      </w:r>
      <w:r>
        <w:t xml:space="preserve">the second trimester </w:t>
      </w:r>
      <w:r w:rsidR="00EF06FA" w:rsidRPr="00EF06FA">
        <w:t xml:space="preserve">and </w:t>
      </w:r>
      <w:r w:rsidR="00B4507E">
        <w:t>48.6 %</w:t>
      </w:r>
      <w:r>
        <w:t xml:space="preserve"> in</w:t>
      </w:r>
      <w:r w:rsidR="00EF06FA" w:rsidRPr="00EF06FA">
        <w:t xml:space="preserve"> </w:t>
      </w:r>
      <w:r>
        <w:t>the third trimester</w:t>
      </w:r>
      <w:r w:rsidR="00EF06FA" w:rsidRPr="00EF06FA">
        <w:t>.</w:t>
      </w:r>
      <w:r w:rsidR="007307DE">
        <w:fldChar w:fldCharType="begin">
          <w:fldData xml:space="preserve">PEVuZE5vdGU+PENpdGU+PEF1dGhvcj5NY0dvd2FuPC9BdXRob3I+PFllYXI+MjAxMzwvWWVhcj48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</w:fldData>
        </w:fldChar>
      </w:r>
      <w:r w:rsidR="00201490">
        <w:instrText xml:space="preserve"> ADDIN EN.CITE </w:instrText>
      </w:r>
      <w:r w:rsidR="00201490">
        <w:fldChar w:fldCharType="begin">
          <w:fldData xml:space="preserve">PEVuZE5vdGU+PENpdGU+PEF1dGhvcj5NY0dvd2FuPC9BdXRob3I+PFllYXI+MjAxMzwvWWVhcj48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</w:fldData>
        </w:fldChar>
      </w:r>
      <w:r w:rsidR="00201490">
        <w:instrText xml:space="preserve"> ADDIN EN.CITE.DATA </w:instrText>
      </w:r>
      <w:r w:rsidR="00201490">
        <w:fldChar w:fldCharType="end"/>
      </w:r>
      <w:r w:rsidR="007307DE">
        <w:fldChar w:fldCharType="separate"/>
      </w:r>
      <w:r w:rsidR="00201490" w:rsidRPr="00201490">
        <w:rPr>
          <w:noProof/>
          <w:vertAlign w:val="superscript"/>
        </w:rPr>
        <w:t>12</w:t>
      </w:r>
      <w:r w:rsidR="007307DE">
        <w:fldChar w:fldCharType="end"/>
      </w:r>
      <w:r w:rsidR="00EF06FA" w:rsidRPr="00EF06FA">
        <w:t xml:space="preserve"> </w:t>
      </w:r>
    </w:p>
    <w:p w14:paraId="1C8E0A3C" w14:textId="67387891" w:rsidR="001D7FD8" w:rsidRPr="00EF06FA" w:rsidRDefault="001D7FD8" w:rsidP="00EF06FA">
      <w:r>
        <w:t xml:space="preserve">A review </w:t>
      </w:r>
      <w:r w:rsidRPr="00A71D01">
        <w:t>interventions targeting improving nutrition-related outcomes for pregnant Indigenous women residing in Organisation for Economic Co-operation and Development countries,</w:t>
      </w:r>
      <w:r>
        <w:fldChar w:fldCharType="begin"/>
      </w:r>
      <w:r w:rsidR="002747EA">
        <w:instrText xml:space="preserve"> ADDIN EN.CITE &lt;EndNote&gt;&lt;Cite&gt;&lt;Author&gt;Ashman&lt;/Author&gt;&lt;Year&gt;2017&lt;/Year&gt;&lt;RecNum&gt;1337&lt;/RecNum&gt;&lt;DisplayText&gt;&lt;style face="superscript" font="Trebuchet MS" size="9"&gt;14&lt;/style&gt;&lt;/DisplayText&gt;&lt;record&gt;&lt;rec-number&gt;1337&lt;/rec-number&gt;&lt;foreign-keys&gt;&lt;key app="EN" db-id="exvasrfx2dtraoesasxp2szsxa2df502592x" timestamp="1567030945"&gt;1337&lt;/key&gt;&lt;key app="ENWeb" db-id=""&gt;0&lt;/key&gt;&lt;/foreign-keys&gt;&lt;ref-type name="Journal Article"&gt;17&lt;/ref-type&gt;&lt;contributors&gt;&lt;authors&gt;&lt;author&gt;Ashman, A. M.&lt;/author&gt;&lt;author&gt;Brown, L. J.&lt;/author&gt;&lt;author&gt;Collins, C. E.&lt;/author&gt;&lt;author&gt;Rollo, M. E.&lt;/author&gt;&lt;author&gt;Rae, K. M.&lt;/author&gt;&lt;/authors&gt;&lt;/contributors&gt;&lt;titles&gt;&lt;title&gt;Factors associated with effective nutrition interventions for pregnant indigenous women: a systematic review&lt;/title&gt;&lt;secondary-title&gt;J Acad Nutr Diet&lt;/secondary-title&gt;&lt;/titles&gt;&lt;periodical&gt;&lt;full-title&gt;J Acad Nutr Diet&lt;/full-title&gt;&lt;/periodical&gt;&lt;pages&gt;1222-1253 e2&lt;/pages&gt;&lt;volume&gt;117&lt;/volume&gt;&lt;number&gt;8&lt;/number&gt;&lt;edition&gt;2017/05/10&lt;/edition&gt;&lt;keywords&gt;&lt;keyword&gt;Australia&lt;/keyword&gt;&lt;keyword&gt;Breast Feeding&lt;/keyword&gt;&lt;keyword&gt;Canada&lt;/keyword&gt;&lt;keyword&gt;Counseling&lt;/keyword&gt;&lt;keyword&gt;Databases, Factual&lt;/keyword&gt;&lt;keyword&gt;*Diet&lt;/keyword&gt;&lt;keyword&gt;Female&lt;/keyword&gt;&lt;keyword&gt;Health Promotion/*methods&lt;/keyword&gt;&lt;keyword&gt;Humans&lt;/keyword&gt;&lt;keyword&gt;Maternal Nutritional Physiological Phenomena/*ethnology&lt;/keyword&gt;&lt;keyword&gt;*Pregnancy&lt;/keyword&gt;&lt;keyword&gt;Randomized Controlled Trials as Topic&lt;/keyword&gt;&lt;keyword&gt;United States&lt;/keyword&gt;&lt;keyword&gt;Aboriginal&lt;/keyword&gt;&lt;keyword&gt;Indigenous&lt;/keyword&gt;&lt;keyword&gt;Intervention&lt;/keyword&gt;&lt;keyword&gt;Nutrition&lt;/keyword&gt;&lt;keyword&gt;Pregnancy&lt;/keyword&gt;&lt;/keywords&gt;&lt;dates&gt;&lt;year&gt;2017&lt;/year&gt;&lt;pub-dates&gt;&lt;date&gt;Aug&lt;/date&gt;&lt;/pub-dates&gt;&lt;/dates&gt;&lt;isbn&gt;2212-2672 (Print)&amp;#xD;2212-2672 (Linking)&lt;/isbn&gt;&lt;accession-num&gt;28476322&lt;/accession-num&gt;&lt;urls&gt;&lt;related-urls&gt;&lt;url&gt;https://www.ncbi.nlm.nih.gov/pubmed/28476322&lt;/url&gt;&lt;/related-urls&gt;&lt;/urls&gt;&lt;electronic-resource-num&gt;10.1016/j.jand.2017.03.012&lt;/electronic-resource-num&gt;&lt;/record&gt;&lt;/Cite&gt;&lt;/EndNote&gt;</w:instrText>
      </w:r>
      <w:r>
        <w:fldChar w:fldCharType="separate"/>
      </w:r>
      <w:r w:rsidR="002747EA" w:rsidRPr="002747EA">
        <w:rPr>
          <w:noProof/>
          <w:vertAlign w:val="superscript"/>
        </w:rPr>
        <w:t>14</w:t>
      </w:r>
      <w:r>
        <w:fldChar w:fldCharType="end"/>
      </w:r>
      <w:r>
        <w:t xml:space="preserve"> found that p</w:t>
      </w:r>
      <w:r w:rsidRPr="00A71D01">
        <w:t xml:space="preserve">rograms with statistically significant results for </w:t>
      </w:r>
      <w:r>
        <w:t>low birthweight</w:t>
      </w:r>
      <w:r w:rsidRPr="00A71D01">
        <w:t xml:space="preserve"> employed the following nutrition activities: individual counse</w:t>
      </w:r>
      <w:r>
        <w:t>l</w:t>
      </w:r>
      <w:r w:rsidRPr="00A71D01">
        <w:t>ling/education; delivery by senior Indigenous woman, peer counsel</w:t>
      </w:r>
      <w:r>
        <w:t>l</w:t>
      </w:r>
      <w:r w:rsidRPr="00A71D01">
        <w:t>or or other Indigenous health worker; community-wide interventions; media campaigns; delivery by non-Indigenous health professional; and home visits.</w:t>
      </w:r>
    </w:p>
    <w:p w14:paraId="7E44C237" w14:textId="14F8AFB7" w:rsidR="00122B25" w:rsidRDefault="00CE1CBC" w:rsidP="00C8357D">
      <w:pPr>
        <w:pStyle w:val="Heading3"/>
      </w:pPr>
      <w:bookmarkStart w:id="22" w:name="_Toc40956472"/>
      <w:r>
        <w:t>D</w:t>
      </w:r>
      <w:r w:rsidR="00FB1FA0">
        <w:t>ietary patterns</w:t>
      </w:r>
      <w:bookmarkEnd w:id="22"/>
    </w:p>
    <w:p w14:paraId="477B1A0E" w14:textId="306BC72C" w:rsidR="00D72916" w:rsidRPr="00D72916" w:rsidRDefault="00D72916" w:rsidP="008B2048">
      <w:pPr>
        <w:keepNext/>
      </w:pPr>
      <w:r>
        <w:t xml:space="preserve">A range of studies have compared </w:t>
      </w:r>
      <w:r w:rsidR="00F447A7">
        <w:t>the outcomes associated with highest versus lowest tertiles or quartiles of specific dietary patterns.</w:t>
      </w:r>
    </w:p>
    <w:p w14:paraId="30A70A99" w14:textId="436D7197" w:rsidR="00FB1FA0" w:rsidRDefault="00FB1FA0" w:rsidP="00FB1FA0">
      <w:pPr>
        <w:pStyle w:val="Heading4"/>
      </w:pPr>
      <w:r>
        <w:t>Gestational diabetes</w:t>
      </w:r>
    </w:p>
    <w:p w14:paraId="77F9F24C" w14:textId="5A38784B" w:rsidR="00EB6A1E" w:rsidRDefault="00EB6A1E" w:rsidP="00D72916">
      <w:r>
        <w:t>A systematic review (without meta-analysis)</w:t>
      </w:r>
      <w:r w:rsidR="00201490">
        <w:fldChar w:fldCharType="begin">
          <w:fldData xml:space="preserve">PEVuZE5vdGU+PENpdGU+PEF1dGhvcj5TY2hvZW5ha2VyPC9BdXRob3I+PFllYXI+MjAxNjwvWWVh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</w:fldData>
        </w:fldChar>
      </w:r>
      <w:r w:rsidR="002747EA">
        <w:instrText xml:space="preserve"> ADDIN EN.CITE </w:instrText>
      </w:r>
      <w:r w:rsidR="002747EA">
        <w:fldChar w:fldCharType="begin">
          <w:fldData xml:space="preserve">PEVuZE5vdGU+PENpdGU+PEF1dGhvcj5TY2hvZW5ha2VyPC9BdXRob3I+PFllYXI+MjAxNjwvWWVh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</w:fldData>
        </w:fldChar>
      </w:r>
      <w:r w:rsidR="002747EA">
        <w:instrText xml:space="preserve"> ADDIN EN.CITE.DATA </w:instrText>
      </w:r>
      <w:r w:rsidR="002747EA">
        <w:fldChar w:fldCharType="end"/>
      </w:r>
      <w:r w:rsidR="00201490">
        <w:fldChar w:fldCharType="separate"/>
      </w:r>
      <w:r w:rsidR="002747EA" w:rsidRPr="002747EA">
        <w:rPr>
          <w:noProof/>
          <w:vertAlign w:val="superscript"/>
        </w:rPr>
        <w:t>15</w:t>
      </w:r>
      <w:r w:rsidR="00201490">
        <w:fldChar w:fldCharType="end"/>
      </w:r>
      <w:r>
        <w:t xml:space="preserve"> suggested that a</w:t>
      </w:r>
      <w:r w:rsidRPr="00EB6A1E">
        <w:t xml:space="preserve"> dietary pattern rich in fruit, vegetables, whole grains, and fish and low in red and</w:t>
      </w:r>
      <w:r>
        <w:t xml:space="preserve"> processed meat, refined grains</w:t>
      </w:r>
      <w:r w:rsidRPr="00EB6A1E">
        <w:t xml:space="preserve"> and high-fat dairy was beneficial</w:t>
      </w:r>
      <w:r>
        <w:t xml:space="preserve"> in reducing risk of gestational diabetes.</w:t>
      </w:r>
    </w:p>
    <w:p w14:paraId="67C91721" w14:textId="712D0C23" w:rsidR="00847488" w:rsidRDefault="00C37041" w:rsidP="00D72916">
      <w:r>
        <w:t>An RCT</w:t>
      </w:r>
      <w:r>
        <w:fldChar w:fldCharType="begin">
          <w:fldData xml:space="preserve">PEVuZE5vdGU+PENpdGU+PEF1dGhvcj5GbHlubjwvQXV0aG9yPjxZZWFyPjIwMTY8L1llYXI+PFJl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</w:fldData>
        </w:fldChar>
      </w:r>
      <w:r w:rsidR="002747EA">
        <w:instrText xml:space="preserve"> ADDIN EN.CITE </w:instrText>
      </w:r>
      <w:r w:rsidR="002747EA">
        <w:fldChar w:fldCharType="begin">
          <w:fldData xml:space="preserve">PEVuZE5vdGU+PENpdGU+PEF1dGhvcj5GbHlubjwvQXV0aG9yPjxZZWFyPjIwMTY8L1llYXI+PFJl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</w:fldData>
        </w:fldChar>
      </w:r>
      <w:r w:rsidR="002747EA">
        <w:instrText xml:space="preserve"> ADDIN EN.CITE.DATA </w:instrText>
      </w:r>
      <w:r w:rsidR="002747EA">
        <w:fldChar w:fldCharType="end"/>
      </w:r>
      <w:r>
        <w:fldChar w:fldCharType="separate"/>
      </w:r>
      <w:r w:rsidR="002747EA" w:rsidRPr="002747EA">
        <w:rPr>
          <w:noProof/>
          <w:vertAlign w:val="superscript"/>
        </w:rPr>
        <w:t>16</w:t>
      </w:r>
      <w:r>
        <w:fldChar w:fldCharType="end"/>
      </w:r>
      <w:r>
        <w:t xml:space="preserve"> found an association between increased risk of gestational diabetes and</w:t>
      </w:r>
      <w:r w:rsidR="00D72916">
        <w:t xml:space="preserve"> a dietary pattern </w:t>
      </w:r>
      <w:r w:rsidR="00847488">
        <w:t>high</w:t>
      </w:r>
      <w:r w:rsidR="000A7CD9">
        <w:t xml:space="preserve"> in </w:t>
      </w:r>
      <w:r w:rsidR="00847488" w:rsidRPr="00F76BD9">
        <w:t xml:space="preserve">chocolate, </w:t>
      </w:r>
      <w:r w:rsidR="00D72916">
        <w:t>chips</w:t>
      </w:r>
      <w:r w:rsidR="00847488" w:rsidRPr="00F76BD9">
        <w:t>, green vegetables, potatoes,</w:t>
      </w:r>
      <w:r w:rsidR="00847488">
        <w:t xml:space="preserve"> </w:t>
      </w:r>
      <w:r w:rsidR="00847488" w:rsidRPr="00F76BD9">
        <w:t>processed meat and meat products, root vegetables,</w:t>
      </w:r>
      <w:r w:rsidR="00847488">
        <w:t xml:space="preserve"> sweetened beverages</w:t>
      </w:r>
      <w:r w:rsidR="00847488" w:rsidRPr="00F76BD9">
        <w:t xml:space="preserve">, </w:t>
      </w:r>
      <w:r w:rsidR="00847488">
        <w:t xml:space="preserve">artificially sweetened beverages </w:t>
      </w:r>
      <w:r w:rsidR="00847488" w:rsidRPr="00F76BD9">
        <w:t xml:space="preserve">and </w:t>
      </w:r>
      <w:r w:rsidR="005D1F16">
        <w:t xml:space="preserve">hot potato </w:t>
      </w:r>
      <w:r w:rsidR="00847488" w:rsidRPr="00F76BD9">
        <w:t>chips</w:t>
      </w:r>
      <w:r w:rsidR="00847488">
        <w:t xml:space="preserve"> </w:t>
      </w:r>
      <w:r w:rsidR="00847488" w:rsidRPr="00F76BD9">
        <w:t>(</w:t>
      </w:r>
      <w:r w:rsidR="00847488" w:rsidRPr="00847488">
        <w:rPr>
          <w:sz w:val="16"/>
          <w:szCs w:val="16"/>
        </w:rPr>
        <w:t>OR 2.05; 95% CI 1.23, 3.41</w:t>
      </w:r>
      <w:r w:rsidR="00847488" w:rsidRPr="00F76BD9">
        <w:t>)</w:t>
      </w:r>
      <w:r w:rsidR="00847488">
        <w:t>.</w:t>
      </w:r>
    </w:p>
    <w:p w14:paraId="71EED20A" w14:textId="6489B0AC" w:rsidR="00F447A7" w:rsidRDefault="00F447A7" w:rsidP="00FB1FA0">
      <w:r>
        <w:t>Cohort studies have found association</w:t>
      </w:r>
      <w:r w:rsidR="000A7CD9">
        <w:t>s</w:t>
      </w:r>
      <w:r>
        <w:t xml:space="preserve"> between increased risk of gestational diabetes and</w:t>
      </w:r>
      <w:r w:rsidR="00901201">
        <w:t xml:space="preserve"> dietary patterns:</w:t>
      </w:r>
    </w:p>
    <w:p w14:paraId="6C15B6B6" w14:textId="31CC9F14" w:rsidR="00F267BE" w:rsidRDefault="00F267BE" w:rsidP="00720200">
      <w:pPr>
        <w:pStyle w:val="bullet"/>
      </w:pPr>
      <w:r w:rsidRPr="003F03D5">
        <w:t xml:space="preserve">high </w:t>
      </w:r>
      <w:r>
        <w:t xml:space="preserve">in </w:t>
      </w:r>
      <w:r w:rsidRPr="003F03D5">
        <w:t xml:space="preserve">protein and low </w:t>
      </w:r>
      <w:r>
        <w:t xml:space="preserve">in </w:t>
      </w:r>
      <w:r w:rsidRPr="003F03D5">
        <w:t>carbohydrate intake (</w:t>
      </w:r>
      <w:r w:rsidRPr="00F267BE">
        <w:rPr>
          <w:sz w:val="16"/>
          <w:szCs w:val="16"/>
        </w:rPr>
        <w:t>aOR 1.83; 95%CI 1.21 to 2.79; P trend=0.007; n=2,755</w:t>
      </w:r>
      <w:r w:rsidRPr="003F03D5">
        <w:t>)</w:t>
      </w:r>
      <w:r>
        <w:fldChar w:fldCharType="begin">
          <w:fldData xml:space="preserve">PEVuZE5vdGU+PENpdGU+PEF1dGhvcj5aaG91PC9BdXRob3I+PFllYXI+MjAxODwvWWVhcj48UmVj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</w:fldData>
        </w:fldChar>
      </w:r>
      <w:r w:rsidR="002747EA">
        <w:instrText xml:space="preserve"> ADDIN EN.CITE </w:instrText>
      </w:r>
      <w:r w:rsidR="002747EA">
        <w:fldChar w:fldCharType="begin">
          <w:fldData xml:space="preserve">PEVuZE5vdGU+PENpdGU+PEF1dGhvcj5aaG91PC9BdXRob3I+PFllYXI+MjAxODwvWWVhcj48UmVj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</w:fldData>
        </w:fldChar>
      </w:r>
      <w:r w:rsidR="002747EA">
        <w:instrText xml:space="preserve"> ADDIN EN.CITE.DATA </w:instrText>
      </w:r>
      <w:r w:rsidR="002747EA">
        <w:fldChar w:fldCharType="end"/>
      </w:r>
      <w:r>
        <w:fldChar w:fldCharType="separate"/>
      </w:r>
      <w:r w:rsidR="002747EA" w:rsidRPr="002747EA">
        <w:rPr>
          <w:noProof/>
          <w:vertAlign w:val="superscript"/>
        </w:rPr>
        <w:t>17</w:t>
      </w:r>
      <w:r>
        <w:fldChar w:fldCharType="end"/>
      </w:r>
    </w:p>
    <w:p w14:paraId="7CAB63C1" w14:textId="7419B7A6" w:rsidR="00720200" w:rsidRDefault="00720200" w:rsidP="00720200">
      <w:pPr>
        <w:pStyle w:val="bullet"/>
      </w:pPr>
      <w:r w:rsidRPr="00F44E77">
        <w:t xml:space="preserve">high </w:t>
      </w:r>
      <w:r>
        <w:t xml:space="preserve">in </w:t>
      </w:r>
      <w:r w:rsidRPr="00F44E77">
        <w:t>refined grains, fats, oils and</w:t>
      </w:r>
      <w:r>
        <w:t xml:space="preserve"> fruit juice (</w:t>
      </w:r>
      <w:r w:rsidRPr="00F267BE">
        <w:rPr>
          <w:sz w:val="16"/>
          <w:szCs w:val="16"/>
        </w:rPr>
        <w:t>aOR 4.9; 95%CI 1.4 to 17.0</w:t>
      </w:r>
      <w:r w:rsidR="00901201" w:rsidRPr="00F267BE">
        <w:rPr>
          <w:sz w:val="16"/>
          <w:szCs w:val="16"/>
        </w:rPr>
        <w:t>; n=166</w:t>
      </w:r>
      <w:r w:rsidRPr="00F44E77">
        <w:t>)</w:t>
      </w:r>
      <w:r w:rsidR="00F267BE">
        <w:fldChar w:fldCharType="begin">
          <w:fldData xml:space="preserve">PEVuZE5vdGU+PENpdGU+PEF1dGhvcj5TaGluPC9BdXRob3I+PFllYXI+MjAxNTwvWWVhcj48UmVj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</w:fldData>
        </w:fldChar>
      </w:r>
      <w:r w:rsidR="002747EA">
        <w:instrText xml:space="preserve"> ADDIN EN.CITE </w:instrText>
      </w:r>
      <w:r w:rsidR="002747EA">
        <w:fldChar w:fldCharType="begin">
          <w:fldData xml:space="preserve">PEVuZE5vdGU+PENpdGU+PEF1dGhvcj5TaGluPC9BdXRob3I+PFllYXI+MjAxNTwvWWVhcj48UmVj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</w:fldData>
        </w:fldChar>
      </w:r>
      <w:r w:rsidR="002747EA">
        <w:instrText xml:space="preserve"> ADDIN EN.CITE.DATA </w:instrText>
      </w:r>
      <w:r w:rsidR="002747EA">
        <w:fldChar w:fldCharType="end"/>
      </w:r>
      <w:r w:rsidR="00F267BE">
        <w:fldChar w:fldCharType="separate"/>
      </w:r>
      <w:r w:rsidR="002747EA" w:rsidRPr="002747EA">
        <w:rPr>
          <w:noProof/>
          <w:vertAlign w:val="superscript"/>
        </w:rPr>
        <w:t>18</w:t>
      </w:r>
      <w:r w:rsidR="00F267BE">
        <w:fldChar w:fldCharType="end"/>
      </w:r>
      <w:r w:rsidRPr="00F44E77">
        <w:t xml:space="preserve"> </w:t>
      </w:r>
    </w:p>
    <w:p w14:paraId="41EC1608" w14:textId="7691090D" w:rsidR="00720200" w:rsidRDefault="00720200" w:rsidP="00720200">
      <w:pPr>
        <w:pStyle w:val="bullet"/>
      </w:pPr>
      <w:r w:rsidRPr="00F44E77">
        <w:t xml:space="preserve">high </w:t>
      </w:r>
      <w:r>
        <w:t xml:space="preserve">in </w:t>
      </w:r>
      <w:r w:rsidR="00F2714D">
        <w:t>nuts, seeds, fat and soybean and</w:t>
      </w:r>
      <w:r w:rsidRPr="00F44E77">
        <w:t xml:space="preserve"> low </w:t>
      </w:r>
      <w:r>
        <w:t xml:space="preserve">in </w:t>
      </w:r>
      <w:r w:rsidRPr="00F44E77">
        <w:t>milk and</w:t>
      </w:r>
      <w:r>
        <w:t xml:space="preserve"> cheese (</w:t>
      </w:r>
      <w:r w:rsidRPr="00F267BE">
        <w:rPr>
          <w:sz w:val="16"/>
          <w:szCs w:val="16"/>
        </w:rPr>
        <w:t>aOR 7.5; 95%CI 1.8 to 32.3</w:t>
      </w:r>
      <w:r w:rsidR="00901201" w:rsidRPr="00F267BE">
        <w:rPr>
          <w:sz w:val="16"/>
          <w:szCs w:val="16"/>
        </w:rPr>
        <w:t>; n=166</w:t>
      </w:r>
      <w:r w:rsidRPr="00F44E77">
        <w:t>)</w:t>
      </w:r>
      <w:r w:rsidR="00F267BE">
        <w:fldChar w:fldCharType="begin">
          <w:fldData xml:space="preserve">PEVuZE5vdGU+PENpdGU+PEF1dGhvcj5TaGluPC9BdXRob3I+PFllYXI+MjAxNTwvWWVhcj48UmVj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</w:fldData>
        </w:fldChar>
      </w:r>
      <w:r w:rsidR="002747EA">
        <w:instrText xml:space="preserve"> ADDIN EN.CITE </w:instrText>
      </w:r>
      <w:r w:rsidR="002747EA">
        <w:fldChar w:fldCharType="begin">
          <w:fldData xml:space="preserve">PEVuZE5vdGU+PENpdGU+PEF1dGhvcj5TaGluPC9BdXRob3I+PFllYXI+MjAxNTwvWWVhcj48UmVj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</w:fldData>
        </w:fldChar>
      </w:r>
      <w:r w:rsidR="002747EA">
        <w:instrText xml:space="preserve"> ADDIN EN.CITE.DATA </w:instrText>
      </w:r>
      <w:r w:rsidR="002747EA">
        <w:fldChar w:fldCharType="end"/>
      </w:r>
      <w:r w:rsidR="00F267BE">
        <w:fldChar w:fldCharType="separate"/>
      </w:r>
      <w:r w:rsidR="002747EA" w:rsidRPr="002747EA">
        <w:rPr>
          <w:noProof/>
          <w:vertAlign w:val="superscript"/>
        </w:rPr>
        <w:t>18</w:t>
      </w:r>
      <w:r w:rsidR="00F267BE">
        <w:fldChar w:fldCharType="end"/>
      </w:r>
    </w:p>
    <w:p w14:paraId="47DC214B" w14:textId="73C25E13" w:rsidR="00847488" w:rsidRDefault="00720200" w:rsidP="00720200">
      <w:pPr>
        <w:pStyle w:val="bullet"/>
      </w:pPr>
      <w:r w:rsidRPr="00F44E77">
        <w:t xml:space="preserve">high </w:t>
      </w:r>
      <w:r>
        <w:t xml:space="preserve">in </w:t>
      </w:r>
      <w:r w:rsidR="00F2714D">
        <w:t>added sugar and organ meats and</w:t>
      </w:r>
      <w:r w:rsidRPr="00F44E77">
        <w:t xml:space="preserve"> low </w:t>
      </w:r>
      <w:r>
        <w:t xml:space="preserve">in </w:t>
      </w:r>
      <w:r w:rsidRPr="00F44E77">
        <w:t>fruits, vegetables and seafood</w:t>
      </w:r>
      <w:r w:rsidR="00847488">
        <w:t xml:space="preserve"> </w:t>
      </w:r>
      <w:r>
        <w:t>(</w:t>
      </w:r>
      <w:r w:rsidRPr="00F267BE">
        <w:rPr>
          <w:sz w:val="16"/>
          <w:szCs w:val="16"/>
        </w:rPr>
        <w:t xml:space="preserve">aOR </w:t>
      </w:r>
      <w:r w:rsidR="00901201" w:rsidRPr="00F267BE">
        <w:rPr>
          <w:sz w:val="16"/>
          <w:szCs w:val="16"/>
        </w:rPr>
        <w:t xml:space="preserve">22.3; 95%CI </w:t>
      </w:r>
      <w:r w:rsidRPr="00F267BE">
        <w:rPr>
          <w:sz w:val="16"/>
          <w:szCs w:val="16"/>
        </w:rPr>
        <w:t>3.9 to 127.4</w:t>
      </w:r>
      <w:r w:rsidR="00901201" w:rsidRPr="00F267BE">
        <w:rPr>
          <w:sz w:val="16"/>
          <w:szCs w:val="16"/>
        </w:rPr>
        <w:t>; n=166</w:t>
      </w:r>
      <w:r w:rsidRPr="00F44E77">
        <w:t>)</w:t>
      </w:r>
      <w:r w:rsidR="00F267BE">
        <w:fldChar w:fldCharType="begin">
          <w:fldData xml:space="preserve">PEVuZE5vdGU+PENpdGU+PEF1dGhvcj5TaGluPC9BdXRob3I+PFllYXI+MjAxNTwvWWVhcj48UmVj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</w:fldData>
        </w:fldChar>
      </w:r>
      <w:r w:rsidR="002747EA">
        <w:instrText xml:space="preserve"> ADDIN EN.CITE </w:instrText>
      </w:r>
      <w:r w:rsidR="002747EA">
        <w:fldChar w:fldCharType="begin">
          <w:fldData xml:space="preserve">PEVuZE5vdGU+PENpdGU+PEF1dGhvcj5TaGluPC9BdXRob3I+PFllYXI+MjAxNTwvWWVhcj48UmVj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</w:fldData>
        </w:fldChar>
      </w:r>
      <w:r w:rsidR="002747EA">
        <w:instrText xml:space="preserve"> ADDIN EN.CITE.DATA </w:instrText>
      </w:r>
      <w:r w:rsidR="002747EA">
        <w:fldChar w:fldCharType="end"/>
      </w:r>
      <w:r w:rsidR="00F267BE">
        <w:fldChar w:fldCharType="separate"/>
      </w:r>
      <w:r w:rsidR="002747EA" w:rsidRPr="002747EA">
        <w:rPr>
          <w:noProof/>
          <w:vertAlign w:val="superscript"/>
        </w:rPr>
        <w:t>18</w:t>
      </w:r>
      <w:r w:rsidR="00F267BE">
        <w:fldChar w:fldCharType="end"/>
      </w:r>
    </w:p>
    <w:p w14:paraId="42315B46" w14:textId="79DDFBE0" w:rsidR="00D72916" w:rsidRDefault="00D72916" w:rsidP="00D72916">
      <w:r>
        <w:t xml:space="preserve">A dietary pattern low in protein and high in carbohydrates was associated with a lower risk of gestational diabetes </w:t>
      </w:r>
      <w:r w:rsidRPr="003F03D5">
        <w:t>(</w:t>
      </w:r>
      <w:r w:rsidRPr="00F267BE">
        <w:rPr>
          <w:sz w:val="16"/>
          <w:szCs w:val="16"/>
        </w:rPr>
        <w:t>aOR 0.54; 95%CI 0.36 to 0.83; P trend=0.010</w:t>
      </w:r>
      <w:r w:rsidR="00F267BE" w:rsidRPr="00F267BE">
        <w:rPr>
          <w:sz w:val="16"/>
          <w:szCs w:val="16"/>
        </w:rPr>
        <w:t>; n=2,755</w:t>
      </w:r>
      <w:r w:rsidRPr="003F03D5">
        <w:t>)</w:t>
      </w:r>
      <w:r>
        <w:t>.</w:t>
      </w:r>
      <w:r w:rsidR="00F267BE">
        <w:fldChar w:fldCharType="begin">
          <w:fldData xml:space="preserve">PEVuZE5vdGU+PENpdGU+PEF1dGhvcj5aaG91PC9BdXRob3I+PFllYXI+MjAxODwvWWVhcj48UmVj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</w:fldData>
        </w:fldChar>
      </w:r>
      <w:r w:rsidR="002747EA">
        <w:instrText xml:space="preserve"> ADDIN EN.CITE </w:instrText>
      </w:r>
      <w:r w:rsidR="002747EA">
        <w:fldChar w:fldCharType="begin">
          <w:fldData xml:space="preserve">PEVuZE5vdGU+PENpdGU+PEF1dGhvcj5aaG91PC9BdXRob3I+PFllYXI+MjAxODwvWWVhcj48UmVj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</w:fldData>
        </w:fldChar>
      </w:r>
      <w:r w:rsidR="002747EA">
        <w:instrText xml:space="preserve"> ADDIN EN.CITE.DATA </w:instrText>
      </w:r>
      <w:r w:rsidR="002747EA">
        <w:fldChar w:fldCharType="end"/>
      </w:r>
      <w:r w:rsidR="00F267BE">
        <w:fldChar w:fldCharType="separate"/>
      </w:r>
      <w:r w:rsidR="002747EA" w:rsidRPr="002747EA">
        <w:rPr>
          <w:noProof/>
          <w:vertAlign w:val="superscript"/>
        </w:rPr>
        <w:t>17</w:t>
      </w:r>
      <w:r w:rsidR="00F267BE">
        <w:fldChar w:fldCharType="end"/>
      </w:r>
    </w:p>
    <w:p w14:paraId="7A8765F7" w14:textId="18A8C04C" w:rsidR="00D72916" w:rsidRPr="00FB1FA0" w:rsidRDefault="00F267BE" w:rsidP="00D72916">
      <w:r>
        <w:t>A</w:t>
      </w:r>
      <w:r w:rsidR="00D72916" w:rsidRPr="00DD53FF">
        <w:t xml:space="preserve"> diet</w:t>
      </w:r>
      <w:r>
        <w:t>ary pattern</w:t>
      </w:r>
      <w:r w:rsidR="00D72916" w:rsidRPr="00DD53FF">
        <w:t xml:space="preserve"> </w:t>
      </w:r>
      <w:r w:rsidR="00D72916">
        <w:t xml:space="preserve">high in </w:t>
      </w:r>
      <w:r w:rsidR="00D72916" w:rsidRPr="00DD53FF">
        <w:t>fruits, vegetables, whole grains, low-fat dairy, breakfast bars, and water</w:t>
      </w:r>
      <w:r w:rsidR="00D72916">
        <w:t xml:space="preserve"> </w:t>
      </w:r>
      <w:r w:rsidR="00D72916" w:rsidRPr="00DD53FF">
        <w:t xml:space="preserve">was negatively associated with </w:t>
      </w:r>
      <w:r w:rsidR="00D72916">
        <w:t>maternal insulin (</w:t>
      </w:r>
      <w:r w:rsidR="00501148">
        <w:rPr>
          <w:sz w:val="16"/>
          <w:szCs w:val="16"/>
        </w:rPr>
        <w:t>µ</w:t>
      </w:r>
      <w:r w:rsidR="00D72916" w:rsidRPr="000A7CD9">
        <w:rPr>
          <w:sz w:val="16"/>
          <w:szCs w:val="16"/>
        </w:rPr>
        <w:t xml:space="preserve">U/mL: </w:t>
      </w:r>
      <w:r w:rsidR="005A04B5">
        <w:rPr>
          <w:sz w:val="16"/>
          <w:szCs w:val="16"/>
        </w:rPr>
        <w:t>ß</w:t>
      </w:r>
      <w:r w:rsidR="00D72916" w:rsidRPr="000A7CD9">
        <w:rPr>
          <w:sz w:val="16"/>
          <w:szCs w:val="16"/>
        </w:rPr>
        <w:t xml:space="preserve"> -0.12; 95%CI -0.23 to -0.01</w:t>
      </w:r>
      <w:r w:rsidRPr="000A7CD9">
        <w:rPr>
          <w:sz w:val="16"/>
          <w:szCs w:val="16"/>
        </w:rPr>
        <w:t>; n=513</w:t>
      </w:r>
      <w:r w:rsidR="00D72916">
        <w:t>) and HOMA-IR (</w:t>
      </w:r>
      <w:r w:rsidR="005A04B5">
        <w:rPr>
          <w:sz w:val="16"/>
          <w:szCs w:val="16"/>
        </w:rPr>
        <w:t>ß</w:t>
      </w:r>
      <w:r w:rsidR="00D72916" w:rsidRPr="000A7CD9">
        <w:rPr>
          <w:sz w:val="16"/>
          <w:szCs w:val="16"/>
        </w:rPr>
        <w:t xml:space="preserve"> -0.13; 95%CI -0.25 to -0.00</w:t>
      </w:r>
      <w:r w:rsidRPr="000A7CD9">
        <w:rPr>
          <w:sz w:val="16"/>
          <w:szCs w:val="16"/>
        </w:rPr>
        <w:t>; n=513</w:t>
      </w:r>
      <w:r w:rsidR="00D72916">
        <w:t>) but not gluco</w:t>
      </w:r>
      <w:r w:rsidR="00D72916" w:rsidRPr="009F227E">
        <w:t xml:space="preserve">se </w:t>
      </w:r>
      <w:r w:rsidR="00D72916">
        <w:t>(</w:t>
      </w:r>
      <w:r w:rsidR="005A04B5">
        <w:rPr>
          <w:sz w:val="16"/>
          <w:szCs w:val="16"/>
        </w:rPr>
        <w:t>ß</w:t>
      </w:r>
      <w:r w:rsidR="00D72916" w:rsidRPr="000A7CD9">
        <w:rPr>
          <w:sz w:val="16"/>
          <w:szCs w:val="16"/>
        </w:rPr>
        <w:t xml:space="preserve"> 0.86; 95%CI </w:t>
      </w:r>
      <w:r w:rsidR="00462751">
        <w:rPr>
          <w:sz w:val="16"/>
          <w:szCs w:val="16"/>
        </w:rPr>
        <w:t>-</w:t>
      </w:r>
      <w:r w:rsidR="00D72916" w:rsidRPr="000A7CD9">
        <w:rPr>
          <w:sz w:val="16"/>
          <w:szCs w:val="16"/>
        </w:rPr>
        <w:t>2.64 to 0.92</w:t>
      </w:r>
      <w:r w:rsidRPr="000A7CD9">
        <w:rPr>
          <w:sz w:val="16"/>
          <w:szCs w:val="16"/>
        </w:rPr>
        <w:t>; n=513</w:t>
      </w:r>
      <w:r w:rsidR="00D72916" w:rsidRPr="009F227E">
        <w:t>)</w:t>
      </w:r>
      <w:r w:rsidR="00D72916">
        <w:t>.</w:t>
      </w:r>
      <w:r>
        <w:fldChar w:fldCharType="begin">
          <w:fldData xml:space="preserve">PEVuZE5vdGU+PENpdGU+PEF1dGhvcj5NYXJ0aW48L0F1dGhvcj48WWVhcj4yMDE2PC9ZZWFyPjxS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</w:fldData>
        </w:fldChar>
      </w:r>
      <w:r w:rsidR="002747EA">
        <w:instrText xml:space="preserve"> ADDIN EN.CITE </w:instrText>
      </w:r>
      <w:r w:rsidR="002747EA">
        <w:fldChar w:fldCharType="begin">
          <w:fldData xml:space="preserve">PEVuZE5vdGU+PENpdGU+PEF1dGhvcj5NYXJ0aW48L0F1dGhvcj48WWVhcj4yMDE2PC9ZZWFyPjxS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</w:fldData>
        </w:fldChar>
      </w:r>
      <w:r w:rsidR="002747EA">
        <w:instrText xml:space="preserve"> ADDIN EN.CITE.DATA </w:instrText>
      </w:r>
      <w:r w:rsidR="002747EA">
        <w:fldChar w:fldCharType="end"/>
      </w:r>
      <w:r>
        <w:fldChar w:fldCharType="separate"/>
      </w:r>
      <w:r w:rsidR="002747EA" w:rsidRPr="002747EA">
        <w:rPr>
          <w:noProof/>
          <w:vertAlign w:val="superscript"/>
        </w:rPr>
        <w:t>19</w:t>
      </w:r>
      <w:r>
        <w:fldChar w:fldCharType="end"/>
      </w:r>
    </w:p>
    <w:p w14:paraId="0B7E2ACD" w14:textId="77777777" w:rsidR="00160051" w:rsidRDefault="00F267BE" w:rsidP="00FB1FA0">
      <w:r>
        <w:t xml:space="preserve">Case-control studies have found an increased risk of gestational diabetes associated with </w:t>
      </w:r>
      <w:r w:rsidR="00160051">
        <w:t>dietary patterns:</w:t>
      </w:r>
    </w:p>
    <w:p w14:paraId="2D85CC85" w14:textId="313D7054" w:rsidR="00FB1FA0" w:rsidRDefault="000103D0" w:rsidP="000A7CD9">
      <w:pPr>
        <w:pStyle w:val="bullet"/>
      </w:pPr>
      <w:r>
        <w:t xml:space="preserve">high </w:t>
      </w:r>
      <w:r w:rsidRPr="00B634DC">
        <w:t>in sweets, jams, mayonnaise, soft drinks, salty snacks, solid fat, high-fat dairy products, potatoes, organ meat, eggs, red meat, processe</w:t>
      </w:r>
      <w:r w:rsidR="00056765">
        <w:t>d foods, tea</w:t>
      </w:r>
      <w:r w:rsidRPr="00B634DC">
        <w:t xml:space="preserve"> and coffee</w:t>
      </w:r>
      <w:r>
        <w:t xml:space="preserve"> (</w:t>
      </w:r>
      <w:r w:rsidRPr="005A04B5">
        <w:rPr>
          <w:sz w:val="16"/>
          <w:szCs w:val="16"/>
        </w:rPr>
        <w:t>aOR 1.68, 95%CI 1.04 to 2.27</w:t>
      </w:r>
      <w:r w:rsidR="000A7CD9" w:rsidRPr="005A04B5">
        <w:rPr>
          <w:sz w:val="16"/>
          <w:szCs w:val="16"/>
        </w:rPr>
        <w:t>; n=368</w:t>
      </w:r>
      <w:r>
        <w:t>)</w:t>
      </w:r>
      <w:r w:rsidR="000A7CD9">
        <w:fldChar w:fldCharType="begin">
          <w:fldData xml:space="preserve">PEVuZE5vdGU+PENpdGU+PEF1dGhvcj5TZWRhZ2hhdDwvQXV0aG9yPjxZZWFyPjIwMTc8L1llYXI+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</w:fldData>
        </w:fldChar>
      </w:r>
      <w:r w:rsidR="002747EA">
        <w:instrText xml:space="preserve"> ADDIN EN.CITE </w:instrText>
      </w:r>
      <w:r w:rsidR="002747EA">
        <w:fldChar w:fldCharType="begin">
          <w:fldData xml:space="preserve">PEVuZE5vdGU+PENpdGU+PEF1dGhvcj5TZWRhZ2hhdDwvQXV0aG9yPjxZZWFyPjIwMTc8L1llYXI+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</w:fldData>
        </w:fldChar>
      </w:r>
      <w:r w:rsidR="002747EA">
        <w:instrText xml:space="preserve"> ADDIN EN.CITE.DATA </w:instrText>
      </w:r>
      <w:r w:rsidR="002747EA">
        <w:fldChar w:fldCharType="end"/>
      </w:r>
      <w:r w:rsidR="000A7CD9">
        <w:fldChar w:fldCharType="separate"/>
      </w:r>
      <w:r w:rsidR="002747EA" w:rsidRPr="002747EA">
        <w:rPr>
          <w:noProof/>
          <w:vertAlign w:val="superscript"/>
        </w:rPr>
        <w:t>20</w:t>
      </w:r>
      <w:r w:rsidR="000A7CD9">
        <w:fldChar w:fldCharType="end"/>
      </w:r>
      <w:r>
        <w:t>.</w:t>
      </w:r>
    </w:p>
    <w:p w14:paraId="2F59F6A7" w14:textId="2F9961B1" w:rsidR="000A7CD9" w:rsidRDefault="00F25652" w:rsidP="000A7CD9">
      <w:pPr>
        <w:pStyle w:val="bullet"/>
      </w:pPr>
      <w:r>
        <w:t xml:space="preserve">high in </w:t>
      </w:r>
      <w:r w:rsidRPr="003F03D5">
        <w:t xml:space="preserve">mayonnaise, </w:t>
      </w:r>
      <w:r w:rsidR="00056765">
        <w:t>soft drinks</w:t>
      </w:r>
      <w:r w:rsidRPr="003F03D5">
        <w:t>, pizza, sugar</w:t>
      </w:r>
      <w:r>
        <w:t xml:space="preserve"> (</w:t>
      </w:r>
      <w:r w:rsidR="005E768B" w:rsidRPr="005E768B">
        <w:rPr>
          <w:sz w:val="16"/>
          <w:szCs w:val="16"/>
        </w:rPr>
        <w:t>a</w:t>
      </w:r>
      <w:r w:rsidRPr="005E768B">
        <w:rPr>
          <w:sz w:val="16"/>
          <w:szCs w:val="16"/>
        </w:rPr>
        <w:t>OR 2.838, 95% CI 1.039 to 7.751</w:t>
      </w:r>
      <w:r w:rsidR="00A6795D" w:rsidRPr="005E768B">
        <w:rPr>
          <w:sz w:val="16"/>
          <w:szCs w:val="16"/>
        </w:rPr>
        <w:t>; p=0.042</w:t>
      </w:r>
      <w:r w:rsidR="000A7CD9">
        <w:rPr>
          <w:sz w:val="16"/>
          <w:szCs w:val="16"/>
        </w:rPr>
        <w:t>; n=204</w:t>
      </w:r>
      <w:r w:rsidR="000A7CD9">
        <w:t>)</w:t>
      </w:r>
      <w:r w:rsidR="000A7CD9">
        <w:fldChar w:fldCharType="begin">
          <w:fldData xml:space="preserve">PEVuZE5vdGU+PENpdGU+PEF1dGhvcj5aYXJlZWk8L0F1dGhvcj48WWVhcj4yMDE4PC9ZZWFyPjxS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</w:fldData>
        </w:fldChar>
      </w:r>
      <w:r w:rsidR="002747EA">
        <w:instrText xml:space="preserve"> ADDIN EN.CITE </w:instrText>
      </w:r>
      <w:r w:rsidR="002747EA">
        <w:fldChar w:fldCharType="begin">
          <w:fldData xml:space="preserve">PEVuZE5vdGU+PENpdGU+PEF1dGhvcj5aYXJlZWk8L0F1dGhvcj48WWVhcj4yMDE4PC9ZZWFyPjxS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</w:fldData>
        </w:fldChar>
      </w:r>
      <w:r w:rsidR="002747EA">
        <w:instrText xml:space="preserve"> ADDIN EN.CITE.DATA </w:instrText>
      </w:r>
      <w:r w:rsidR="002747EA">
        <w:fldChar w:fldCharType="end"/>
      </w:r>
      <w:r w:rsidR="000A7CD9">
        <w:fldChar w:fldCharType="separate"/>
      </w:r>
      <w:r w:rsidR="002747EA" w:rsidRPr="002747EA">
        <w:rPr>
          <w:noProof/>
          <w:vertAlign w:val="superscript"/>
        </w:rPr>
        <w:t>21</w:t>
      </w:r>
      <w:r w:rsidR="000A7CD9">
        <w:fldChar w:fldCharType="end"/>
      </w:r>
      <w:r>
        <w:t xml:space="preserve"> </w:t>
      </w:r>
    </w:p>
    <w:p w14:paraId="50EA0DE7" w14:textId="05AD0AC1" w:rsidR="00F25652" w:rsidRDefault="000A7CD9" w:rsidP="00FB1FA0">
      <w:r>
        <w:t xml:space="preserve">A dietary pattern </w:t>
      </w:r>
      <w:r w:rsidR="00F25652" w:rsidRPr="003F03D5">
        <w:t>high i</w:t>
      </w:r>
      <w:r>
        <w:t>n</w:t>
      </w:r>
      <w:r w:rsidR="00F25652" w:rsidRPr="003F03D5">
        <w:t xml:space="preserve"> leafy green vegetables, fruits, poultry,</w:t>
      </w:r>
      <w:r w:rsidR="005A04B5">
        <w:t xml:space="preserve"> fish </w:t>
      </w:r>
      <w:r w:rsidR="00F25652">
        <w:t xml:space="preserve">was associated with a lower risk </w:t>
      </w:r>
      <w:r w:rsidR="00F356B4">
        <w:t xml:space="preserve">of gestational diabetes </w:t>
      </w:r>
      <w:r w:rsidR="00F25652">
        <w:t>(</w:t>
      </w:r>
      <w:r w:rsidR="005E768B" w:rsidRPr="005E768B">
        <w:rPr>
          <w:sz w:val="16"/>
          <w:szCs w:val="16"/>
        </w:rPr>
        <w:t>a</w:t>
      </w:r>
      <w:r w:rsidR="00F25652" w:rsidRPr="005E768B">
        <w:rPr>
          <w:sz w:val="16"/>
          <w:szCs w:val="16"/>
        </w:rPr>
        <w:t>OR</w:t>
      </w:r>
      <w:r w:rsidR="005A04B5">
        <w:rPr>
          <w:sz w:val="16"/>
          <w:szCs w:val="16"/>
        </w:rPr>
        <w:t> </w:t>
      </w:r>
      <w:r w:rsidR="00F25652" w:rsidRPr="005E768B">
        <w:rPr>
          <w:sz w:val="16"/>
          <w:szCs w:val="16"/>
        </w:rPr>
        <w:t>0.284, 95%CI 0.096 to 0.838</w:t>
      </w:r>
      <w:r w:rsidR="00A6795D" w:rsidRPr="005E768B">
        <w:rPr>
          <w:sz w:val="16"/>
          <w:szCs w:val="16"/>
        </w:rPr>
        <w:t>; p=</w:t>
      </w:r>
      <w:r w:rsidR="005E768B" w:rsidRPr="005E768B">
        <w:rPr>
          <w:sz w:val="16"/>
          <w:szCs w:val="16"/>
        </w:rPr>
        <w:t>0.023</w:t>
      </w:r>
      <w:r>
        <w:rPr>
          <w:sz w:val="16"/>
          <w:szCs w:val="16"/>
        </w:rPr>
        <w:t>; n=204</w:t>
      </w:r>
      <w:r w:rsidR="00F25652" w:rsidRPr="003F03D5">
        <w:t>)</w:t>
      </w:r>
      <w:r w:rsidR="00F25652">
        <w:t>.</w:t>
      </w:r>
      <w:r>
        <w:fldChar w:fldCharType="begin">
          <w:fldData xml:space="preserve">PEVuZE5vdGU+PENpdGU+PEF1dGhvcj5aYXJlZWk8L0F1dGhvcj48WWVhcj4yMDE4PC9ZZWFyPjxS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</w:fldData>
        </w:fldChar>
      </w:r>
      <w:r w:rsidR="002747EA">
        <w:instrText xml:space="preserve"> ADDIN EN.CITE </w:instrText>
      </w:r>
      <w:r w:rsidR="002747EA">
        <w:fldChar w:fldCharType="begin">
          <w:fldData xml:space="preserve">PEVuZE5vdGU+PENpdGU+PEF1dGhvcj5aYXJlZWk8L0F1dGhvcj48WWVhcj4yMDE4PC9ZZWFyPjxS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</w:fldData>
        </w:fldChar>
      </w:r>
      <w:r w:rsidR="002747EA">
        <w:instrText xml:space="preserve"> ADDIN EN.CITE.DATA </w:instrText>
      </w:r>
      <w:r w:rsidR="002747EA">
        <w:fldChar w:fldCharType="end"/>
      </w:r>
      <w:r>
        <w:fldChar w:fldCharType="separate"/>
      </w:r>
      <w:r w:rsidR="002747EA" w:rsidRPr="002747EA">
        <w:rPr>
          <w:noProof/>
          <w:vertAlign w:val="superscript"/>
        </w:rPr>
        <w:t>21</w:t>
      </w:r>
      <w:r>
        <w:fldChar w:fldCharType="end"/>
      </w:r>
    </w:p>
    <w:p w14:paraId="41ADCBBA" w14:textId="48FCF844" w:rsidR="00FB1FA0" w:rsidRDefault="00FB1FA0" w:rsidP="00FB1FA0">
      <w:pPr>
        <w:pStyle w:val="Heading4"/>
      </w:pPr>
      <w:r>
        <w:t>Gestational hypertension</w:t>
      </w:r>
    </w:p>
    <w:p w14:paraId="7651E38F" w14:textId="5B637684" w:rsidR="00EB6A1E" w:rsidRDefault="00EB6A1E" w:rsidP="00AB1A76">
      <w:r>
        <w:t>A systematic review (without meta-analysis)</w:t>
      </w:r>
      <w:r w:rsidR="00201490">
        <w:fldChar w:fldCharType="begin"/>
      </w:r>
      <w:r w:rsidR="002747EA">
        <w:instrText xml:space="preserve"> ADDIN EN.CITE &lt;EndNote&gt;&lt;Cite&gt;&lt;Author&gt;Schoenaker&lt;/Author&gt;&lt;Year&gt;2014&lt;/Year&gt;&lt;RecNum&gt;1518&lt;/RecNum&gt;&lt;DisplayText&gt;&lt;style face="superscript" font="Trebuchet MS" size="9"&gt;22&lt;/style&gt;&lt;/DisplayText&gt;&lt;record&gt;&lt;rec-number&gt;1518&lt;/rec-number&gt;&lt;foreign-keys&gt;&lt;key app="EN" db-id="exvasrfx2dtraoesasxp2szsxa2df502592x" timestamp="1576470741"&gt;1518&lt;/key&gt;&lt;/foreign-keys&gt;&lt;ref-type name="Journal Article"&gt;17&lt;/ref-type&gt;&lt;contributors&gt;&lt;authors&gt;&lt;author&gt;Schoenaker, D. A.&lt;/author&gt;&lt;author&gt;Soedamah-Muthu, S. S.&lt;/author&gt;&lt;author&gt;Mishra, G. D.&lt;/author&gt;&lt;/authors&gt;&lt;/contributors&gt;&lt;titles&gt;&lt;title&gt;The association between dietary factors and gestational hypertension and pre-eclampsia: a systematic review and meta-analysis of observational studies&lt;/title&gt;&lt;secondary-title&gt;BMC Med&lt;/secondary-title&gt;&lt;/titles&gt;&lt;periodical&gt;&lt;full-title&gt;BMC Med&lt;/full-title&gt;&lt;/periodical&gt;&lt;pages&gt;157&lt;/pages&gt;&lt;volume&gt;12&lt;/volume&gt;&lt;edition&gt;2014/09/23&lt;/edition&gt;&lt;keywords&gt;&lt;keyword&gt;Adult&lt;/keyword&gt;&lt;keyword&gt;*Diet&lt;/keyword&gt;&lt;keyword&gt;Dietary Supplements&lt;/keyword&gt;&lt;keyword&gt;Female&lt;/keyword&gt;&lt;keyword&gt;Humans&lt;/keyword&gt;&lt;keyword&gt;Hypertension, Pregnancy-Induced/*epidemiology&lt;/keyword&gt;&lt;keyword&gt;*Observational Studies as Topic&lt;/keyword&gt;&lt;keyword&gt;Pre-Eclampsia/*epidemiology&lt;/keyword&gt;&lt;keyword&gt;Pregnancy&lt;/keyword&gt;&lt;/keywords&gt;&lt;dates&gt;&lt;year&gt;2014&lt;/year&gt;&lt;pub-dates&gt;&lt;date&gt;Sep 22&lt;/date&gt;&lt;/pub-dates&gt;&lt;/dates&gt;&lt;isbn&gt;1741-7015 (Electronic)&amp;#xD;1741-7015 (Linking)&lt;/isbn&gt;&lt;accession-num&gt;25241701&lt;/accession-num&gt;&lt;urls&gt;&lt;related-urls&gt;&lt;url&gt;https://www.ncbi.nlm.nih.gov/pubmed/25241701&lt;/url&gt;&lt;/related-urls&gt;&lt;/urls&gt;&lt;custom2&gt;PMC4192458&lt;/custom2&gt;&lt;electronic-resource-num&gt;10.1186/s12916-014-0157-7&lt;/electronic-resource-num&gt;&lt;/record&gt;&lt;/Cite&gt;&lt;/EndNote&gt;</w:instrText>
      </w:r>
      <w:r w:rsidR="00201490">
        <w:fldChar w:fldCharType="separate"/>
      </w:r>
      <w:r w:rsidR="002747EA" w:rsidRPr="002747EA">
        <w:rPr>
          <w:noProof/>
          <w:vertAlign w:val="superscript"/>
        </w:rPr>
        <w:t>22</w:t>
      </w:r>
      <w:r w:rsidR="00201490">
        <w:fldChar w:fldCharType="end"/>
      </w:r>
      <w:r>
        <w:t xml:space="preserve"> </w:t>
      </w:r>
      <w:r w:rsidRPr="001450AD">
        <w:t>suggested a beneficial effect of a diet rich in fruit and vegetables on pre-eclampsia, although not all the results were statistically significant.</w:t>
      </w:r>
    </w:p>
    <w:p w14:paraId="1D230F23" w14:textId="4249C8FE" w:rsidR="00AB1A76" w:rsidRDefault="00056765" w:rsidP="00AB1A76">
      <w:r>
        <w:t>A large</w:t>
      </w:r>
      <w:r w:rsidR="00AB1A76">
        <w:t xml:space="preserve"> cohort study (</w:t>
      </w:r>
      <w:r w:rsidR="00AB1A76" w:rsidRPr="00056765">
        <w:rPr>
          <w:sz w:val="16"/>
          <w:szCs w:val="16"/>
        </w:rPr>
        <w:t>n=55,139</w:t>
      </w:r>
      <w:r w:rsidR="00AB1A76">
        <w:t>)</w:t>
      </w:r>
      <w:r w:rsidR="00AB1A76">
        <w:fldChar w:fldCharType="begin">
          <w:fldData xml:space="preserve">PEVuZE5vdGU+PENpdGU+PEF1dGhvcj5Ja2VtPC9BdXRob3I+PFllYXI+MjAxOTwvWWVhcj48UmVj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</w:fldData>
        </w:fldChar>
      </w:r>
      <w:r w:rsidR="002747EA">
        <w:instrText xml:space="preserve"> ADDIN EN.CITE </w:instrText>
      </w:r>
      <w:r w:rsidR="002747EA">
        <w:fldChar w:fldCharType="begin">
          <w:fldData xml:space="preserve">PEVuZE5vdGU+PENpdGU+PEF1dGhvcj5Ja2VtPC9BdXRob3I+PFllYXI+MjAxOTwvWWVhcj48UmVj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</w:fldData>
        </w:fldChar>
      </w:r>
      <w:r w:rsidR="002747EA">
        <w:instrText xml:space="preserve"> ADDIN EN.CITE.DATA </w:instrText>
      </w:r>
      <w:r w:rsidR="002747EA">
        <w:fldChar w:fldCharType="end"/>
      </w:r>
      <w:r w:rsidR="00AB1A76">
        <w:fldChar w:fldCharType="separate"/>
      </w:r>
      <w:r w:rsidR="002747EA" w:rsidRPr="002747EA">
        <w:rPr>
          <w:noProof/>
          <w:vertAlign w:val="superscript"/>
        </w:rPr>
        <w:t>23</w:t>
      </w:r>
      <w:r w:rsidR="00AB1A76">
        <w:fldChar w:fldCharType="end"/>
      </w:r>
      <w:r w:rsidR="00AB1A76">
        <w:t xml:space="preserve"> </w:t>
      </w:r>
      <w:r>
        <w:t>found that a dietary pattern</w:t>
      </w:r>
      <w:r w:rsidRPr="004D1571">
        <w:t xml:space="preserve"> characterised by high</w:t>
      </w:r>
      <w:r>
        <w:t xml:space="preserve"> </w:t>
      </w:r>
      <w:r w:rsidRPr="004D1571">
        <w:t>consumption of fish and vegetables</w:t>
      </w:r>
      <w:r>
        <w:t xml:space="preserve"> was associated with a lower risk of gestational hypertension (</w:t>
      </w:r>
      <w:r w:rsidRPr="00AB1A76">
        <w:rPr>
          <w:sz w:val="16"/>
          <w:szCs w:val="16"/>
        </w:rPr>
        <w:t>OR 0.86; 95%CI 0.77</w:t>
      </w:r>
      <w:r w:rsidRPr="00AB1A76">
        <w:rPr>
          <w:rFonts w:ascii="Helvetica" w:hAnsi="Helvetica"/>
          <w:sz w:val="16"/>
          <w:szCs w:val="16"/>
        </w:rPr>
        <w:t xml:space="preserve"> to </w:t>
      </w:r>
      <w:r w:rsidRPr="00AB1A76">
        <w:rPr>
          <w:sz w:val="16"/>
          <w:szCs w:val="16"/>
        </w:rPr>
        <w:t>0.95</w:t>
      </w:r>
      <w:r>
        <w:t>) and pre-eclampsia (</w:t>
      </w:r>
      <w:r w:rsidRPr="00AB1A76">
        <w:rPr>
          <w:sz w:val="16"/>
          <w:szCs w:val="16"/>
        </w:rPr>
        <w:t>OR 0.79; 95%CI 0.65</w:t>
      </w:r>
      <w:r w:rsidRPr="00AB1A76">
        <w:rPr>
          <w:rFonts w:ascii="Helvetica" w:hAnsi="Helvetica"/>
          <w:sz w:val="16"/>
          <w:szCs w:val="16"/>
        </w:rPr>
        <w:t xml:space="preserve"> to </w:t>
      </w:r>
      <w:r w:rsidRPr="00AB1A76">
        <w:rPr>
          <w:sz w:val="16"/>
          <w:szCs w:val="16"/>
        </w:rPr>
        <w:t>0.97</w:t>
      </w:r>
      <w:r w:rsidRPr="004D1571">
        <w:t>)</w:t>
      </w:r>
      <w:r>
        <w:t xml:space="preserve"> while a</w:t>
      </w:r>
      <w:r w:rsidR="00AB1A76">
        <w:t xml:space="preserve"> dietary pattern </w:t>
      </w:r>
      <w:r w:rsidR="00AB1A76" w:rsidRPr="004D1571">
        <w:t xml:space="preserve">characterised by high consumption of potatoes (including </w:t>
      </w:r>
      <w:r>
        <w:t>hot potato chips</w:t>
      </w:r>
      <w:r w:rsidR="00AB1A76" w:rsidRPr="004D1571">
        <w:t>), mixed meat</w:t>
      </w:r>
      <w:r>
        <w:t>s</w:t>
      </w:r>
      <w:r w:rsidR="00AB1A76" w:rsidRPr="004D1571">
        <w:t xml:space="preserve">, margarine and white bread </w:t>
      </w:r>
      <w:r>
        <w:t xml:space="preserve">increased risk </w:t>
      </w:r>
      <w:r w:rsidR="005B5A69">
        <w:t xml:space="preserve">of gestational hypertension </w:t>
      </w:r>
      <w:r w:rsidR="00AB1A76">
        <w:t>(</w:t>
      </w:r>
      <w:r w:rsidR="00AB1A76" w:rsidRPr="00AB1A76">
        <w:rPr>
          <w:sz w:val="16"/>
          <w:szCs w:val="16"/>
        </w:rPr>
        <w:t>OR 1.18; 95%CI 1.05</w:t>
      </w:r>
      <w:r w:rsidR="00AB1A76" w:rsidRPr="00AB1A76">
        <w:rPr>
          <w:rFonts w:ascii="Helvetica" w:hAnsi="Helvetica"/>
          <w:sz w:val="16"/>
          <w:szCs w:val="16"/>
        </w:rPr>
        <w:t xml:space="preserve"> to </w:t>
      </w:r>
      <w:r w:rsidR="00AB1A76" w:rsidRPr="00AB1A76">
        <w:rPr>
          <w:sz w:val="16"/>
          <w:szCs w:val="16"/>
        </w:rPr>
        <w:t>1.33</w:t>
      </w:r>
      <w:r w:rsidR="005B5A69" w:rsidRPr="005B5A69">
        <w:t>) and pre-eclampsia</w:t>
      </w:r>
      <w:r>
        <w:t xml:space="preserve"> </w:t>
      </w:r>
      <w:r w:rsidR="005B5A69">
        <w:t>(</w:t>
      </w:r>
      <w:r w:rsidR="00AB1A76" w:rsidRPr="00AB1A76">
        <w:rPr>
          <w:sz w:val="16"/>
          <w:szCs w:val="16"/>
        </w:rPr>
        <w:t>OR 1.40; 95% CI 1.11</w:t>
      </w:r>
      <w:r w:rsidR="00AB1A76" w:rsidRPr="00AB1A76">
        <w:rPr>
          <w:rFonts w:ascii="Helvetica" w:hAnsi="Helvetica"/>
          <w:sz w:val="16"/>
          <w:szCs w:val="16"/>
        </w:rPr>
        <w:t xml:space="preserve"> to </w:t>
      </w:r>
      <w:r w:rsidR="00AB1A76" w:rsidRPr="00AB1A76">
        <w:rPr>
          <w:sz w:val="16"/>
          <w:szCs w:val="16"/>
        </w:rPr>
        <w:t>1.76</w:t>
      </w:r>
      <w:r w:rsidR="00AB1A76" w:rsidRPr="004D1571">
        <w:t>).</w:t>
      </w:r>
    </w:p>
    <w:p w14:paraId="7C6DF53E" w14:textId="7D48AFBD" w:rsidR="00A54365" w:rsidRPr="00AB1A76" w:rsidRDefault="00056765" w:rsidP="00AB1A76">
      <w:r>
        <w:t>A</w:t>
      </w:r>
      <w:r w:rsidR="00A54365">
        <w:t>n Australian cohort study</w:t>
      </w:r>
      <w:r w:rsidR="006A1B23">
        <w:t xml:space="preserve"> (</w:t>
      </w:r>
      <w:r w:rsidR="006A1B23" w:rsidRPr="00A912D4">
        <w:rPr>
          <w:sz w:val="16"/>
          <w:szCs w:val="16"/>
        </w:rPr>
        <w:t>n=1,907</w:t>
      </w:r>
      <w:r w:rsidR="006A1B23">
        <w:t>)</w:t>
      </w:r>
      <w:r w:rsidR="00A54365">
        <w:t>,</w:t>
      </w:r>
      <w:r w:rsidR="0043325F">
        <w:fldChar w:fldCharType="begin">
          <w:fldData xml:space="preserve">PEVuZE5vdGU+PENpdGU+PEF1dGhvcj5HcmVzaGFtPC9BdXRob3I+PFllYXI+MjAxNjwvWWVhcj48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</w:fldData>
        </w:fldChar>
      </w:r>
      <w:r w:rsidR="002747EA">
        <w:instrText xml:space="preserve"> ADDIN EN.CITE </w:instrText>
      </w:r>
      <w:r w:rsidR="002747EA">
        <w:fldChar w:fldCharType="begin">
          <w:fldData xml:space="preserve">PEVuZE5vdGU+PENpdGU+PEF1dGhvcj5HcmVzaGFtPC9BdXRob3I+PFllYXI+MjAxNjwvWWVhcj48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</w:fldData>
        </w:fldChar>
      </w:r>
      <w:r w:rsidR="002747EA">
        <w:instrText xml:space="preserve"> ADDIN EN.CITE.DATA </w:instrText>
      </w:r>
      <w:r w:rsidR="002747EA">
        <w:fldChar w:fldCharType="end"/>
      </w:r>
      <w:r w:rsidR="0043325F">
        <w:fldChar w:fldCharType="separate"/>
      </w:r>
      <w:r w:rsidR="002747EA" w:rsidRPr="002747EA">
        <w:rPr>
          <w:noProof/>
          <w:vertAlign w:val="superscript"/>
        </w:rPr>
        <w:t>24</w:t>
      </w:r>
      <w:r w:rsidR="0043325F">
        <w:fldChar w:fldCharType="end"/>
      </w:r>
      <w:r w:rsidR="00A54365">
        <w:t xml:space="preserve"> </w:t>
      </w:r>
      <w:r>
        <w:t xml:space="preserve">found that </w:t>
      </w:r>
      <w:r w:rsidR="00A54365">
        <w:t>w</w:t>
      </w:r>
      <w:r w:rsidR="00A54365" w:rsidRPr="004843FE">
        <w:t xml:space="preserve">omen with the highest </w:t>
      </w:r>
      <w:r w:rsidR="0043325F" w:rsidRPr="004843FE">
        <w:t xml:space="preserve">Australian Recommended Food Score </w:t>
      </w:r>
      <w:r w:rsidR="00A54365" w:rsidRPr="004843FE">
        <w:t xml:space="preserve">had the lowest </w:t>
      </w:r>
      <w:r>
        <w:t>risk</w:t>
      </w:r>
      <w:r w:rsidR="00A54365" w:rsidRPr="004843FE">
        <w:t xml:space="preserve"> of developing gestational hy</w:t>
      </w:r>
      <w:r w:rsidR="0043325F">
        <w:t>pertension (</w:t>
      </w:r>
      <w:r w:rsidR="0043325F" w:rsidRPr="0043325F">
        <w:rPr>
          <w:sz w:val="16"/>
          <w:szCs w:val="16"/>
        </w:rPr>
        <w:t xml:space="preserve">OR </w:t>
      </w:r>
      <w:r w:rsidR="00A54365" w:rsidRPr="0043325F">
        <w:rPr>
          <w:sz w:val="16"/>
          <w:szCs w:val="16"/>
        </w:rPr>
        <w:t>0.4; 95 % CI 0.2 to 0.7</w:t>
      </w:r>
      <w:r w:rsidR="00A54365" w:rsidRPr="004843FE">
        <w:t>)</w:t>
      </w:r>
      <w:r w:rsidR="0043325F">
        <w:t>.</w:t>
      </w:r>
    </w:p>
    <w:p w14:paraId="4E7FE3D5" w14:textId="77777777" w:rsidR="005E768B" w:rsidRDefault="005E768B" w:rsidP="00FB1FA0">
      <w:pPr>
        <w:pStyle w:val="Heading4"/>
      </w:pPr>
      <w:r>
        <w:t>Depression</w:t>
      </w:r>
    </w:p>
    <w:p w14:paraId="21D4D67B" w14:textId="2E8907A3" w:rsidR="00E64026" w:rsidRDefault="00E64026" w:rsidP="005E768B">
      <w:r>
        <w:t>A cross-sectional study (</w:t>
      </w:r>
      <w:r w:rsidRPr="00836ACB">
        <w:rPr>
          <w:sz w:val="16"/>
          <w:szCs w:val="16"/>
        </w:rPr>
        <w:t>n=1,744</w:t>
      </w:r>
      <w:r>
        <w:t>)</w:t>
      </w:r>
      <w:r w:rsidR="00F32000">
        <w:fldChar w:fldCharType="begin"/>
      </w:r>
      <w:r w:rsidR="002747EA">
        <w:instrText xml:space="preserve"> ADDIN EN.CITE &lt;EndNote&gt;&lt;Cite&gt;&lt;Author&gt;Miyake&lt;/Author&gt;&lt;Year&gt;2018&lt;/Year&gt;&lt;RecNum&gt;1464&lt;/RecNum&gt;&lt;DisplayText&gt;&lt;style face="superscript" font="Trebuchet MS" size="9"&gt;25&lt;/style&gt;&lt;/DisplayText&gt;&lt;record&gt;&lt;rec-number&gt;1464&lt;/rec-number&gt;&lt;foreign-keys&gt;&lt;key app="EN" db-id="exvasrfx2dtraoesasxp2szsxa2df502592x" timestamp="1574039610"&gt;1464&lt;/key&gt;&lt;key app="ENWeb" db-id=""&gt;0&lt;/key&gt;&lt;/foreign-keys&gt;&lt;ref-type name="Journal Article"&gt;17&lt;/ref-type&gt;&lt;contributors&gt;&lt;authors&gt;&lt;author&gt;Miyake, Yoshihiro&lt;/author&gt;&lt;author&gt;Tanaka, Keiko&lt;/author&gt;&lt;author&gt;Okubo, Hitomi&lt;/author&gt;&lt;author&gt;Sasaki, Satoshi&lt;/author&gt;&lt;author&gt;Furukawa, Shinya&lt;/author&gt;&lt;author&gt;Arakawa, Masashi&lt;/author&gt;&lt;/authors&gt;&lt;/contributors&gt;&lt;titles&gt;&lt;title&gt;Dietary patterns and depressive symptoms during pregnancy in Japan: Baseline data from the Kyushu Okinawa Maternal and Child Health Study&lt;/title&gt;&lt;secondary-title&gt;Journal of Affective Disorders&lt;/secondary-title&gt;&lt;/titles&gt;&lt;periodical&gt;&lt;full-title&gt;Journal of Affective Disorders&lt;/full-title&gt;&lt;/periodical&gt;&lt;pages&gt;552-558&lt;/pages&gt;&lt;volume&gt;225&lt;/volume&gt;&lt;section&gt;552&lt;/section&gt;&lt;dates&gt;&lt;year&gt;2018&lt;/year&gt;&lt;/dates&gt;&lt;isbn&gt;01650327&lt;/isbn&gt;&lt;urls&gt;&lt;/urls&gt;&lt;electronic-resource-num&gt;10.1016/j.jad.2017.08.073&lt;/electronic-resource-num&gt;&lt;/record&gt;&lt;/Cite&gt;&lt;/EndNote&gt;</w:instrText>
      </w:r>
      <w:r w:rsidR="00F32000">
        <w:fldChar w:fldCharType="separate"/>
      </w:r>
      <w:r w:rsidR="002747EA" w:rsidRPr="002747EA">
        <w:rPr>
          <w:noProof/>
          <w:vertAlign w:val="superscript"/>
        </w:rPr>
        <w:t>25</w:t>
      </w:r>
      <w:r w:rsidR="00F32000">
        <w:fldChar w:fldCharType="end"/>
      </w:r>
      <w:r>
        <w:t xml:space="preserve"> found </w:t>
      </w:r>
      <w:r w:rsidR="00CC5F8B">
        <w:t>an association</w:t>
      </w:r>
      <w:r>
        <w:t xml:space="preserve"> betwe</w:t>
      </w:r>
      <w:r w:rsidR="00CC5F8B">
        <w:t xml:space="preserve">en lower risk of depression and </w:t>
      </w:r>
      <w:r w:rsidRPr="003A3C7D">
        <w:t>high intake of green and yellow vegetables,</w:t>
      </w:r>
      <w:r>
        <w:t xml:space="preserve"> </w:t>
      </w:r>
      <w:r w:rsidRPr="003A3C7D">
        <w:t xml:space="preserve">other vegetables, mushrooms, pulses, seaweed, potatoes, </w:t>
      </w:r>
      <w:r w:rsidRPr="003A3C7D">
        <w:rPr>
          <w:rFonts w:ascii="Helvetica" w:hAnsi="Helvetica"/>
        </w:rPr>
        <w:t>fi</w:t>
      </w:r>
      <w:r w:rsidRPr="003A3C7D">
        <w:t>sh, sea products, miso soup and</w:t>
      </w:r>
      <w:r>
        <w:t xml:space="preserve"> </w:t>
      </w:r>
      <w:r w:rsidRPr="003A3C7D">
        <w:t>shell</w:t>
      </w:r>
      <w:r w:rsidRPr="003A3C7D">
        <w:rPr>
          <w:rFonts w:ascii="Helvetica" w:hAnsi="Helvetica"/>
        </w:rPr>
        <w:t>fi</w:t>
      </w:r>
      <w:r w:rsidRPr="003A3C7D">
        <w:t>sh</w:t>
      </w:r>
      <w:r>
        <w:t xml:space="preserve"> (</w:t>
      </w:r>
      <w:r w:rsidRPr="007A00F9">
        <w:rPr>
          <w:sz w:val="16"/>
          <w:szCs w:val="16"/>
        </w:rPr>
        <w:t>aRR 0.56; 95%CI 0.43</w:t>
      </w:r>
      <w:r w:rsidRPr="007A00F9">
        <w:rPr>
          <w:rFonts w:ascii="Helvetica" w:hAnsi="Helvetica"/>
          <w:sz w:val="16"/>
          <w:szCs w:val="16"/>
        </w:rPr>
        <w:t xml:space="preserve"> to </w:t>
      </w:r>
      <w:r w:rsidRPr="007A00F9">
        <w:rPr>
          <w:sz w:val="16"/>
          <w:szCs w:val="16"/>
        </w:rPr>
        <w:t>0.73, p&lt;0.0001</w:t>
      </w:r>
      <w:r w:rsidRPr="003A3C7D">
        <w:t>)</w:t>
      </w:r>
      <w:r w:rsidR="00F32000">
        <w:t>.</w:t>
      </w:r>
      <w:r w:rsidR="00421757">
        <w:t xml:space="preserve"> Another cross-sectional study</w:t>
      </w:r>
      <w:r w:rsidR="00836ACB">
        <w:t xml:space="preserve"> (</w:t>
      </w:r>
      <w:r w:rsidR="00836ACB" w:rsidRPr="00836ACB">
        <w:rPr>
          <w:sz w:val="16"/>
          <w:szCs w:val="16"/>
        </w:rPr>
        <w:t>n=167</w:t>
      </w:r>
      <w:r w:rsidR="00836ACB">
        <w:t>)</w:t>
      </w:r>
      <w:r w:rsidR="00421757" w:rsidRPr="008A2B00">
        <w:fldChar w:fldCharType="begin">
          <w:fldData xml:space="preserve">PEVuZE5vdGU+PENpdGU+PEF1dGhvcj5CYXNraW48L0F1dGhvcj48WWVhcj4yMDE3PC9ZZWFyPjxS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</w:fldData>
        </w:fldChar>
      </w:r>
      <w:r w:rsidR="002747EA">
        <w:instrText xml:space="preserve"> ADDIN EN.CITE </w:instrText>
      </w:r>
      <w:r w:rsidR="002747EA">
        <w:fldChar w:fldCharType="begin">
          <w:fldData xml:space="preserve">PEVuZE5vdGU+PENpdGU+PEF1dGhvcj5CYXNraW48L0F1dGhvcj48WWVhcj4yMDE3PC9ZZWFyPjxS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</w:fldData>
        </w:fldChar>
      </w:r>
      <w:r w:rsidR="002747EA">
        <w:instrText xml:space="preserve"> ADDIN EN.CITE.DATA </w:instrText>
      </w:r>
      <w:r w:rsidR="002747EA">
        <w:fldChar w:fldCharType="end"/>
      </w:r>
      <w:r w:rsidR="00421757" w:rsidRPr="008A2B00">
        <w:fldChar w:fldCharType="separate"/>
      </w:r>
      <w:r w:rsidR="002747EA" w:rsidRPr="002747EA">
        <w:rPr>
          <w:noProof/>
          <w:vertAlign w:val="superscript"/>
        </w:rPr>
        <w:t>26</w:t>
      </w:r>
      <w:r w:rsidR="00421757" w:rsidRPr="008A2B00">
        <w:fldChar w:fldCharType="end"/>
      </w:r>
      <w:r w:rsidR="00421757">
        <w:t xml:space="preserve"> found a </w:t>
      </w:r>
      <w:r w:rsidR="00421757" w:rsidRPr="00F57770">
        <w:t>signi</w:t>
      </w:r>
      <w:r w:rsidR="00421757" w:rsidRPr="00F57770">
        <w:rPr>
          <w:rFonts w:ascii="Helvetica" w:hAnsi="Helvetica"/>
        </w:rPr>
        <w:t>fi</w:t>
      </w:r>
      <w:r w:rsidR="00421757" w:rsidRPr="00F57770">
        <w:t xml:space="preserve">cant path between an </w:t>
      </w:r>
      <w:r w:rsidR="00421757" w:rsidRPr="00F57770">
        <w:rPr>
          <w:rFonts w:ascii="Helvetica" w:hAnsi="Helvetica"/>
        </w:rPr>
        <w:t>‘</w:t>
      </w:r>
      <w:r w:rsidR="00421757" w:rsidRPr="00F57770">
        <w:t>unhealthy</w:t>
      </w:r>
      <w:r w:rsidR="00421757" w:rsidRPr="00F57770">
        <w:rPr>
          <w:rFonts w:ascii="Helvetica" w:hAnsi="Helvetica"/>
        </w:rPr>
        <w:t xml:space="preserve">’ </w:t>
      </w:r>
      <w:r w:rsidR="00421757" w:rsidRPr="00F57770">
        <w:t xml:space="preserve">diet at </w:t>
      </w:r>
      <w:r w:rsidR="00836ACB">
        <w:t>around 16 weeks gestation</w:t>
      </w:r>
      <w:r w:rsidR="00421757" w:rsidRPr="00F57770">
        <w:t xml:space="preserve"> and</w:t>
      </w:r>
      <w:r w:rsidR="00421757">
        <w:t xml:space="preserve"> </w:t>
      </w:r>
      <w:r w:rsidR="00DB7B36">
        <w:t xml:space="preserve">depressive symptoms at </w:t>
      </w:r>
      <w:r w:rsidR="00836ACB">
        <w:t>the same time</w:t>
      </w:r>
      <w:r w:rsidR="00DB7B36">
        <w:t xml:space="preserve"> </w:t>
      </w:r>
      <w:r w:rsidR="00836ACB">
        <w:t xml:space="preserve">point </w:t>
      </w:r>
      <w:r w:rsidR="00421757" w:rsidRPr="00F57770">
        <w:t>(</w:t>
      </w:r>
      <w:r w:rsidR="00421757" w:rsidRPr="00836ACB">
        <w:rPr>
          <w:rFonts w:ascii="Helvetica" w:hAnsi="Helvetica"/>
          <w:sz w:val="16"/>
          <w:szCs w:val="16"/>
        </w:rPr>
        <w:t xml:space="preserve">β </w:t>
      </w:r>
      <w:r w:rsidR="00421757" w:rsidRPr="00836ACB">
        <w:rPr>
          <w:sz w:val="16"/>
          <w:szCs w:val="16"/>
        </w:rPr>
        <w:t>0.16, p</w:t>
      </w:r>
      <w:r w:rsidR="00421757" w:rsidRPr="00836ACB">
        <w:rPr>
          <w:rFonts w:ascii="Helvetica" w:hAnsi="Helvetica"/>
          <w:sz w:val="16"/>
          <w:szCs w:val="16"/>
        </w:rPr>
        <w:t>&lt;</w:t>
      </w:r>
      <w:r w:rsidR="00421757" w:rsidRPr="00836ACB">
        <w:rPr>
          <w:sz w:val="16"/>
          <w:szCs w:val="16"/>
        </w:rPr>
        <w:t>0.05, 95%CI 0.02 to 0.30</w:t>
      </w:r>
      <w:r w:rsidR="00421757" w:rsidRPr="00F57770">
        <w:t xml:space="preserve">); higher </w:t>
      </w:r>
      <w:r w:rsidR="00421757" w:rsidRPr="00F57770">
        <w:rPr>
          <w:rFonts w:ascii="Helvetica" w:hAnsi="Helvetica"/>
        </w:rPr>
        <w:t>‘</w:t>
      </w:r>
      <w:r w:rsidR="00421757" w:rsidRPr="00F57770">
        <w:t>unhealthy</w:t>
      </w:r>
      <w:r w:rsidR="00421757" w:rsidRPr="00F57770">
        <w:rPr>
          <w:rFonts w:ascii="Helvetica" w:hAnsi="Helvetica"/>
        </w:rPr>
        <w:t xml:space="preserve">’ </w:t>
      </w:r>
      <w:r w:rsidR="00421757" w:rsidRPr="00F57770">
        <w:t>dietary pattern</w:t>
      </w:r>
      <w:r w:rsidR="00421757">
        <w:t xml:space="preserve"> </w:t>
      </w:r>
      <w:r w:rsidR="00421757" w:rsidRPr="00F57770">
        <w:t>scores were related to higher</w:t>
      </w:r>
      <w:r w:rsidR="00421757">
        <w:t xml:space="preserve"> </w:t>
      </w:r>
      <w:r w:rsidR="00421757" w:rsidRPr="00F57770">
        <w:t>depressive symptoms</w:t>
      </w:r>
      <w:r w:rsidR="000A7CD9">
        <w:t>.</w:t>
      </w:r>
      <w:r w:rsidR="00421757">
        <w:t xml:space="preserve"> </w:t>
      </w:r>
      <w:r w:rsidR="004C390A">
        <w:t>A third cross-sectional study (</w:t>
      </w:r>
      <w:r w:rsidR="004C390A" w:rsidRPr="004C390A">
        <w:rPr>
          <w:sz w:val="16"/>
          <w:szCs w:val="16"/>
        </w:rPr>
        <w:t>n=253</w:t>
      </w:r>
      <w:r w:rsidR="004C390A">
        <w:t>)</w:t>
      </w:r>
      <w:r w:rsidR="00774750">
        <w:fldChar w:fldCharType="begin">
          <w:fldData xml:space="preserve">PEVuZE5vdGU+PENpdGU+PEF1dGhvcj5OYXRoYW5zb248L0F1dGhvcj48WWVhcj4yMDE4PC9ZZWFy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</w:fldData>
        </w:fldChar>
      </w:r>
      <w:r w:rsidR="002747EA">
        <w:instrText xml:space="preserve"> ADDIN EN.CITE </w:instrText>
      </w:r>
      <w:r w:rsidR="002747EA">
        <w:fldChar w:fldCharType="begin">
          <w:fldData xml:space="preserve">PEVuZE5vdGU+PENpdGU+PEF1dGhvcj5OYXRoYW5zb248L0F1dGhvcj48WWVhcj4yMDE4PC9ZZWFy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</w:fldData>
        </w:fldChar>
      </w:r>
      <w:r w:rsidR="002747EA">
        <w:instrText xml:space="preserve"> ADDIN EN.CITE.DATA </w:instrText>
      </w:r>
      <w:r w:rsidR="002747EA">
        <w:fldChar w:fldCharType="end"/>
      </w:r>
      <w:r w:rsidR="00774750">
        <w:fldChar w:fldCharType="separate"/>
      </w:r>
      <w:r w:rsidR="002747EA" w:rsidRPr="002747EA">
        <w:rPr>
          <w:noProof/>
          <w:vertAlign w:val="superscript"/>
        </w:rPr>
        <w:t>27</w:t>
      </w:r>
      <w:r w:rsidR="00774750">
        <w:fldChar w:fldCharType="end"/>
      </w:r>
      <w:r w:rsidR="004C390A" w:rsidRPr="00511907">
        <w:t xml:space="preserve"> fou</w:t>
      </w:r>
      <w:r w:rsidR="004C390A">
        <w:t>nd that a</w:t>
      </w:r>
      <w:r w:rsidR="004C390A" w:rsidRPr="00EF4072">
        <w:t>ntenatal diet quality as measured by intake of food groups associated with a healthy diet was not associated with postpartum depressive symptoms at 12 months postpartum.</w:t>
      </w:r>
    </w:p>
    <w:p w14:paraId="58AB9195" w14:textId="3D0D5721" w:rsidR="00FB1FA0" w:rsidRDefault="00232A9D" w:rsidP="00FB1FA0">
      <w:pPr>
        <w:pStyle w:val="Heading4"/>
      </w:pPr>
      <w:r>
        <w:t>Fetal growth and p</w:t>
      </w:r>
      <w:r w:rsidR="00FB1FA0">
        <w:t>reterm birth</w:t>
      </w:r>
      <w:r w:rsidR="009654BD">
        <w:t xml:space="preserve"> </w:t>
      </w:r>
    </w:p>
    <w:p w14:paraId="7E9AC939" w14:textId="62EF0454" w:rsidR="00847488" w:rsidRPr="00FC624C" w:rsidRDefault="00847488" w:rsidP="00847488">
      <w:r>
        <w:t>A narrative systematic review</w:t>
      </w:r>
      <w:r>
        <w:fldChar w:fldCharType="begin">
          <w:fldData xml:space="preserve">PEVuZE5vdGU+PENpdGU+PEF1dGhvcj5SYWdoYXZhbjwvQXV0aG9yPjxZZWFyPjIwMTk8L1llYXI+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</w:fldData>
        </w:fldChar>
      </w:r>
      <w:r w:rsidR="002747EA">
        <w:instrText xml:space="preserve"> ADDIN EN.CITE </w:instrText>
      </w:r>
      <w:r w:rsidR="002747EA">
        <w:fldChar w:fldCharType="begin">
          <w:fldData xml:space="preserve">PEVuZE5vdGU+PENpdGU+PEF1dGhvcj5SYWdoYXZhbjwvQXV0aG9yPjxZZWFyPjIwMTk8L1llYXI+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</w:fldData>
        </w:fldChar>
      </w:r>
      <w:r w:rsidR="002747EA">
        <w:instrText xml:space="preserve"> ADDIN EN.CITE.DATA </w:instrText>
      </w:r>
      <w:r w:rsidR="002747EA">
        <w:fldChar w:fldCharType="end"/>
      </w:r>
      <w:r>
        <w:fldChar w:fldCharType="separate"/>
      </w:r>
      <w:r w:rsidR="002747EA" w:rsidRPr="002747EA">
        <w:rPr>
          <w:noProof/>
          <w:vertAlign w:val="superscript"/>
        </w:rPr>
        <w:t>28</w:t>
      </w:r>
      <w:r>
        <w:fldChar w:fldCharType="end"/>
      </w:r>
      <w:r>
        <w:t xml:space="preserve"> found that diets higher in vegetables, fruits, whole grains, nuts</w:t>
      </w:r>
      <w:r w:rsidR="00836ACB">
        <w:t>,</w:t>
      </w:r>
      <w:r>
        <w:t xml:space="preserve"> legumes and seafood and lower in red and processed meats and fried foods were </w:t>
      </w:r>
      <w:r w:rsidRPr="00C5045B">
        <w:t>associated with a lower risk of preterm birth and spontaneous preterm birth</w:t>
      </w:r>
      <w:r>
        <w:t>.</w:t>
      </w:r>
    </w:p>
    <w:p w14:paraId="2DAEA4D6" w14:textId="560AA70C" w:rsidR="009654BD" w:rsidRDefault="00404390" w:rsidP="008B2048">
      <w:pPr>
        <w:keepNext/>
      </w:pPr>
      <w:r>
        <w:t>A systematic review of observational studies</w:t>
      </w:r>
      <w:r>
        <w:fldChar w:fldCharType="begin">
          <w:fldData xml:space="preserve">PEVuZE5vdGU+PENpdGU+PEF1dGhvcj5DaGlhPC9BdXRob3I+PFllYXI+MjAxOTwvWWVhcj48UmVj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</w:fldData>
        </w:fldChar>
      </w:r>
      <w:r w:rsidR="002747EA">
        <w:instrText xml:space="preserve"> ADDIN EN.CITE </w:instrText>
      </w:r>
      <w:r w:rsidR="002747EA">
        <w:fldChar w:fldCharType="begin">
          <w:fldData xml:space="preserve">PEVuZE5vdGU+PENpdGU+PEF1dGhvcj5DaGlhPC9BdXRob3I+PFllYXI+MjAxOTwvWWVhcj48UmVj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</w:fldData>
        </w:fldChar>
      </w:r>
      <w:r w:rsidR="002747EA">
        <w:instrText xml:space="preserve"> ADDIN EN.CITE.DATA </w:instrText>
      </w:r>
      <w:r w:rsidR="002747EA">
        <w:fldChar w:fldCharType="end"/>
      </w:r>
      <w:r>
        <w:fldChar w:fldCharType="separate"/>
      </w:r>
      <w:r w:rsidR="002747EA" w:rsidRPr="002747EA">
        <w:rPr>
          <w:noProof/>
          <w:vertAlign w:val="superscript"/>
        </w:rPr>
        <w:t>29</w:t>
      </w:r>
      <w:r>
        <w:fldChar w:fldCharType="end"/>
      </w:r>
      <w:r>
        <w:t xml:space="preserve"> </w:t>
      </w:r>
      <w:r w:rsidR="009654BD">
        <w:t>found that dietary patterns:</w:t>
      </w:r>
    </w:p>
    <w:p w14:paraId="4B9B0A8E" w14:textId="6E5D1259" w:rsidR="009654BD" w:rsidRDefault="009654BD" w:rsidP="009654BD">
      <w:pPr>
        <w:pStyle w:val="bullet"/>
      </w:pPr>
      <w:r w:rsidRPr="00976B14">
        <w:t>high in vegetables, fruits, wholegrains, low-fat dairy, and lean protein foods-were associated with lower risk of preterm birth (</w:t>
      </w:r>
      <w:r w:rsidRPr="009654BD">
        <w:rPr>
          <w:sz w:val="16"/>
          <w:szCs w:val="16"/>
        </w:rPr>
        <w:t xml:space="preserve">OR </w:t>
      </w:r>
      <w:r>
        <w:rPr>
          <w:sz w:val="16"/>
          <w:szCs w:val="16"/>
        </w:rPr>
        <w:t>0.79; 95% CI</w:t>
      </w:r>
      <w:r w:rsidRPr="009654BD">
        <w:rPr>
          <w:sz w:val="16"/>
          <w:szCs w:val="16"/>
        </w:rPr>
        <w:t xml:space="preserve"> 0.68 to 0.91</w:t>
      </w:r>
      <w:r w:rsidRPr="00976B14">
        <w:t>)</w:t>
      </w:r>
      <w:r>
        <w:t xml:space="preserve"> </w:t>
      </w:r>
      <w:r w:rsidRPr="00976B14">
        <w:t>and a weak trend towards a lower risk o</w:t>
      </w:r>
      <w:r>
        <w:t>f small-for-gestational-age (</w:t>
      </w:r>
      <w:r w:rsidRPr="009654BD">
        <w:rPr>
          <w:sz w:val="16"/>
          <w:szCs w:val="16"/>
        </w:rPr>
        <w:t xml:space="preserve">OR </w:t>
      </w:r>
      <w:r>
        <w:rPr>
          <w:sz w:val="16"/>
          <w:szCs w:val="16"/>
        </w:rPr>
        <w:t>0.86; 95%CI</w:t>
      </w:r>
      <w:r w:rsidRPr="009654BD">
        <w:rPr>
          <w:sz w:val="16"/>
          <w:szCs w:val="16"/>
        </w:rPr>
        <w:t xml:space="preserve"> 0.73 to 1.01</w:t>
      </w:r>
      <w:r>
        <w:t>)</w:t>
      </w:r>
    </w:p>
    <w:p w14:paraId="1ACFA57C" w14:textId="1917635E" w:rsidR="009654BD" w:rsidRDefault="000A7CD9" w:rsidP="009654BD">
      <w:pPr>
        <w:pStyle w:val="bullet"/>
      </w:pPr>
      <w:r>
        <w:t>high in</w:t>
      </w:r>
      <w:r w:rsidR="009654BD">
        <w:t xml:space="preserve"> refined grains, processed meat</w:t>
      </w:r>
      <w:r w:rsidR="009654BD" w:rsidRPr="00976B14">
        <w:t xml:space="preserve"> and foods high in saturated fat or sugar-were associated with lower birth weight (</w:t>
      </w:r>
      <w:r w:rsidR="00232A9D">
        <w:rPr>
          <w:sz w:val="16"/>
          <w:szCs w:val="16"/>
        </w:rPr>
        <w:t>MD -40 g; 95%CI -61 to</w:t>
      </w:r>
      <w:r w:rsidR="009654BD" w:rsidRPr="009654BD">
        <w:rPr>
          <w:sz w:val="16"/>
          <w:szCs w:val="16"/>
        </w:rPr>
        <w:t xml:space="preserve"> -20 g</w:t>
      </w:r>
      <w:r w:rsidR="009654BD" w:rsidRPr="00976B14">
        <w:t>) and a trend towards a h</w:t>
      </w:r>
      <w:r w:rsidR="009654BD">
        <w:t>igher risk of preterm birth (</w:t>
      </w:r>
      <w:r w:rsidR="009654BD" w:rsidRPr="009654BD">
        <w:rPr>
          <w:sz w:val="16"/>
          <w:szCs w:val="16"/>
        </w:rPr>
        <w:t>OR 1.17; 95%CI 0.99 to 1.39</w:t>
      </w:r>
      <w:r w:rsidR="009654BD">
        <w:t>)</w:t>
      </w:r>
      <w:r w:rsidR="00836ACB">
        <w:t>.</w:t>
      </w:r>
    </w:p>
    <w:p w14:paraId="405FDC53" w14:textId="46705A5E" w:rsidR="009654BD" w:rsidRDefault="009654BD" w:rsidP="009654BD">
      <w:r>
        <w:t>An RCT</w:t>
      </w:r>
      <w:r w:rsidR="00F70DC2">
        <w:t xml:space="preserve"> (</w:t>
      </w:r>
      <w:r w:rsidR="00F70DC2" w:rsidRPr="00A912D4">
        <w:rPr>
          <w:sz w:val="16"/>
          <w:szCs w:val="16"/>
        </w:rPr>
        <w:t>n=1,032</w:t>
      </w:r>
      <w:r w:rsidR="00F70DC2">
        <w:t>)</w:t>
      </w:r>
      <w:r>
        <w:fldChar w:fldCharType="begin">
          <w:fldData xml:space="preserve">PEVuZE5vdGU+PENpdGU+PEF1dGhvcj5GbHlubjwvQXV0aG9yPjxZZWFyPjIwMTY8L1llYXI+PFJl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</w:fldData>
        </w:fldChar>
      </w:r>
      <w:r w:rsidR="002747EA">
        <w:instrText xml:space="preserve"> ADDIN EN.CITE </w:instrText>
      </w:r>
      <w:r w:rsidR="002747EA">
        <w:fldChar w:fldCharType="begin">
          <w:fldData xml:space="preserve">PEVuZE5vdGU+PENpdGU+PEF1dGhvcj5GbHlubjwvQXV0aG9yPjxZZWFyPjIwMTY8L1llYXI+PFJl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</w:fldData>
        </w:fldChar>
      </w:r>
      <w:r w:rsidR="002747EA">
        <w:instrText xml:space="preserve"> ADDIN EN.CITE.DATA </w:instrText>
      </w:r>
      <w:r w:rsidR="002747EA">
        <w:fldChar w:fldCharType="end"/>
      </w:r>
      <w:r>
        <w:fldChar w:fldCharType="separate"/>
      </w:r>
      <w:r w:rsidR="002747EA" w:rsidRPr="002747EA">
        <w:rPr>
          <w:noProof/>
          <w:vertAlign w:val="superscript"/>
        </w:rPr>
        <w:t>16</w:t>
      </w:r>
      <w:r>
        <w:fldChar w:fldCharType="end"/>
      </w:r>
      <w:r>
        <w:t xml:space="preserve"> found no clear increases or decreases in risk of </w:t>
      </w:r>
      <w:r w:rsidR="00836ACB">
        <w:t>large for gestational age</w:t>
      </w:r>
      <w:r>
        <w:t xml:space="preserve">, </w:t>
      </w:r>
      <w:r w:rsidR="00836ACB">
        <w:t>small for gestational age or</w:t>
      </w:r>
      <w:r>
        <w:t xml:space="preserve"> macrosomia for any dietary pattern.</w:t>
      </w:r>
    </w:p>
    <w:p w14:paraId="0D4FECB7" w14:textId="3DA331C5" w:rsidR="005E768B" w:rsidRDefault="005E768B" w:rsidP="009654BD">
      <w:r>
        <w:t>A cohort study (</w:t>
      </w:r>
      <w:r w:rsidRPr="00F73676">
        <w:rPr>
          <w:sz w:val="16"/>
          <w:szCs w:val="16"/>
        </w:rPr>
        <w:t>n=59,949</w:t>
      </w:r>
      <w:r>
        <w:t>)</w:t>
      </w:r>
      <w:r>
        <w:fldChar w:fldCharType="begin">
          <w:fldData xml:space="preserve">PEVuZE5vdGU+PENpdGU+PEF1dGhvcj5SYXNtdXNzZW48L0F1dGhvcj48WWVhcj4yMDE0PC9ZZWFy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</w:fldData>
        </w:fldChar>
      </w:r>
      <w:r w:rsidR="002747EA">
        <w:instrText xml:space="preserve"> ADDIN EN.CITE </w:instrText>
      </w:r>
      <w:r w:rsidR="002747EA">
        <w:fldChar w:fldCharType="begin">
          <w:fldData xml:space="preserve">PEVuZE5vdGU+PENpdGU+PEF1dGhvcj5SYXNtdXNzZW48L0F1dGhvcj48WWVhcj4yMDE0PC9ZZWFy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</w:fldData>
        </w:fldChar>
      </w:r>
      <w:r w:rsidR="002747EA">
        <w:instrText xml:space="preserve"> ADDIN EN.CITE.DATA </w:instrText>
      </w:r>
      <w:r w:rsidR="002747EA">
        <w:fldChar w:fldCharType="end"/>
      </w:r>
      <w:r>
        <w:fldChar w:fldCharType="separate"/>
      </w:r>
      <w:r w:rsidR="002747EA" w:rsidRPr="002747EA">
        <w:rPr>
          <w:noProof/>
          <w:vertAlign w:val="superscript"/>
        </w:rPr>
        <w:t>30</w:t>
      </w:r>
      <w:r>
        <w:fldChar w:fldCharType="end"/>
      </w:r>
      <w:r>
        <w:t xml:space="preserve"> observed a consistent dose-response association between a dietary pattern</w:t>
      </w:r>
      <w:r w:rsidRPr="001638BB">
        <w:t xml:space="preserve"> high in meat and fats and low in fruits and vegetables</w:t>
      </w:r>
      <w:r>
        <w:t xml:space="preserve"> and induced preterm birth </w:t>
      </w:r>
      <w:r w:rsidRPr="001638BB">
        <w:t>(</w:t>
      </w:r>
      <w:r w:rsidRPr="00BA0A27">
        <w:rPr>
          <w:sz w:val="16"/>
          <w:szCs w:val="16"/>
        </w:rPr>
        <w:t>aOR 1.66, 95%CI 1.30 to 2.11</w:t>
      </w:r>
      <w:r w:rsidRPr="001638BB">
        <w:t>)</w:t>
      </w:r>
      <w:r>
        <w:t xml:space="preserve"> but no clear association with spontaneous preterm birth </w:t>
      </w:r>
      <w:r w:rsidRPr="001638BB">
        <w:t>(</w:t>
      </w:r>
      <w:r w:rsidRPr="00BA0A27">
        <w:rPr>
          <w:sz w:val="16"/>
          <w:szCs w:val="16"/>
        </w:rPr>
        <w:t>aOR 1.18, 95%CI 0.99 to 1.39</w:t>
      </w:r>
      <w:r w:rsidRPr="001638BB">
        <w:t>)</w:t>
      </w:r>
      <w:r>
        <w:t>.</w:t>
      </w:r>
    </w:p>
    <w:p w14:paraId="1C6B3F7A" w14:textId="6F1B681D" w:rsidR="004B2F20" w:rsidRDefault="006A1B23" w:rsidP="009654BD">
      <w:r>
        <w:t>A cohort study (</w:t>
      </w:r>
      <w:r w:rsidRPr="00F73676">
        <w:rPr>
          <w:sz w:val="16"/>
          <w:szCs w:val="16"/>
        </w:rPr>
        <w:t>n=66,000</w:t>
      </w:r>
      <w:r>
        <w:t>)</w:t>
      </w:r>
      <w:r w:rsidR="00756DCF">
        <w:fldChar w:fldCharType="begin"/>
      </w:r>
      <w:r w:rsidR="002747EA">
        <w:instrText xml:space="preserve"> ADDIN EN.CITE &lt;EndNote&gt;&lt;Cite&gt;&lt;Author&gt;Englund-Ogge&lt;/Author&gt;&lt;Year&gt;2014&lt;/Year&gt;&lt;RecNum&gt;1361&lt;/RecNum&gt;&lt;DisplayText&gt;&lt;style face="superscript" font="Trebuchet MS" size="9"&gt;31&lt;/style&gt;&lt;/DisplayText&gt;&lt;record&gt;&lt;rec-number&gt;1361&lt;/rec-number&gt;&lt;foreign-keys&gt;&lt;key app="EN" db-id="exvasrfx2dtraoesasxp2szsxa2df502592x" timestamp="1567031053"&gt;1361&lt;/key&gt;&lt;key app="ENWeb" db-id=""&gt;0&lt;/key&gt;&lt;/foreign-keys&gt;&lt;ref-type name="Journal Article"&gt;17&lt;/ref-type&gt;&lt;contributors&gt;&lt;authors&gt;&lt;author&gt;Englund-Ogge, L.&lt;/author&gt;&lt;author&gt;Brantsaeter, A. L.&lt;/author&gt;&lt;author&gt;Sengpiel, V.&lt;/author&gt;&lt;author&gt;Haugen, M.&lt;/author&gt;&lt;author&gt;Birgisdottir, B. E.&lt;/author&gt;&lt;author&gt;Myhre, R.&lt;/author&gt;&lt;author&gt;Meltzer, H. M.&lt;/author&gt;&lt;author&gt;Jacobsson, B.&lt;/author&gt;&lt;/authors&gt;&lt;/contributors&gt;&lt;auth-address&gt;Department of Obstetrics and Gynecology, Institute of Clinical Sciences, Sahlgrenska Academy, Sahlgrenska University Hospital, SE-41685 Gothenburg, Sweden.&lt;/auth-address&gt;&lt;titles&gt;&lt;title&gt;Maternal dietary patterns and preterm delivery: results from large prospective cohort study&lt;/title&gt;&lt;secondary-title&gt;BMJ&lt;/secondary-title&gt;&lt;/titles&gt;&lt;periodical&gt;&lt;full-title&gt;BMJ&lt;/full-title&gt;&lt;/periodical&gt;&lt;pages&gt;g1446&lt;/pages&gt;&lt;volume&gt;348&lt;/volume&gt;&lt;edition&gt;2014/03/13&lt;/edition&gt;&lt;keywords&gt;&lt;keyword&gt;Adult&lt;/keyword&gt;&lt;keyword&gt;Diet&lt;/keyword&gt;&lt;keyword&gt;*Feeding Behavior&lt;/keyword&gt;&lt;keyword&gt;Female&lt;/keyword&gt;&lt;keyword&gt;Humans&lt;/keyword&gt;&lt;keyword&gt;Norway/epidemiology&lt;/keyword&gt;&lt;keyword&gt;Pregnancy&lt;/keyword&gt;&lt;keyword&gt;Premature Birth/*epidemiology&lt;/keyword&gt;&lt;keyword&gt;Prospective Studies&lt;/keyword&gt;&lt;keyword&gt;Risk Factors&lt;/keyword&gt;&lt;keyword&gt;Surveys and Questionnaires&lt;/keyword&gt;&lt;keyword&gt;Young Adult&lt;/keyword&gt;&lt;/keywords&gt;&lt;dates&gt;&lt;year&gt;2014&lt;/year&gt;&lt;pub-dates&gt;&lt;date&gt;Mar 4&lt;/date&gt;&lt;/pub-dates&gt;&lt;/dates&gt;&lt;isbn&gt;1756-1833 (Electronic)&amp;#xD;0959-8138 (Linking)&lt;/isbn&gt;&lt;accession-num&gt;24609054&lt;/accession-num&gt;&lt;urls&gt;&lt;related-urls&gt;&lt;url&gt;https://www.ncbi.nlm.nih.gov/pubmed/24609054&lt;/url&gt;&lt;/related-urls&gt;&lt;/urls&gt;&lt;custom2&gt;PMC3942565&lt;/custom2&gt;&lt;electronic-resource-num&gt;10.1136/bmj.g1446&lt;/electronic-resource-num&gt;&lt;/record&gt;&lt;/Cite&gt;&lt;/EndNote&gt;</w:instrText>
      </w:r>
      <w:r w:rsidR="00756DCF">
        <w:fldChar w:fldCharType="separate"/>
      </w:r>
      <w:r w:rsidR="002747EA" w:rsidRPr="002747EA">
        <w:rPr>
          <w:noProof/>
          <w:vertAlign w:val="superscript"/>
        </w:rPr>
        <w:t>31</w:t>
      </w:r>
      <w:r w:rsidR="00756DCF">
        <w:fldChar w:fldCharType="end"/>
      </w:r>
      <w:r>
        <w:t xml:space="preserve"> </w:t>
      </w:r>
      <w:r w:rsidR="00756DCF">
        <w:t xml:space="preserve">found that a </w:t>
      </w:r>
      <w:r w:rsidR="00D8055A">
        <w:t xml:space="preserve">“prudent” </w:t>
      </w:r>
      <w:r w:rsidR="00756DCF">
        <w:t xml:space="preserve">dietary pattern characterised by </w:t>
      </w:r>
      <w:r w:rsidR="00BF03FF">
        <w:t xml:space="preserve">high </w:t>
      </w:r>
      <w:r w:rsidR="00756DCF">
        <w:t xml:space="preserve">intake of </w:t>
      </w:r>
      <w:r w:rsidR="00756DCF" w:rsidRPr="00B03D4D">
        <w:t>vegetables, fruits, oils, water as bever</w:t>
      </w:r>
      <w:r w:rsidR="00756DCF">
        <w:t xml:space="preserve">age, </w:t>
      </w:r>
      <w:r w:rsidR="00DB7B36">
        <w:t>whole grain cereals and</w:t>
      </w:r>
      <w:r w:rsidR="00756DCF">
        <w:t xml:space="preserve"> fibre-</w:t>
      </w:r>
      <w:r w:rsidR="00756DCF" w:rsidRPr="00B03D4D">
        <w:t>rich bread</w:t>
      </w:r>
      <w:r w:rsidR="00756DCF">
        <w:t xml:space="preserve"> was </w:t>
      </w:r>
      <w:r w:rsidR="00756DCF" w:rsidRPr="00B03D4D">
        <w:t xml:space="preserve">associated with significantly reduced risk of preterm </w:t>
      </w:r>
      <w:r w:rsidR="00756DCF">
        <w:t>birth</w:t>
      </w:r>
      <w:r w:rsidR="00756DCF" w:rsidRPr="00B03D4D">
        <w:t xml:space="preserve"> for the highest versus the lowest third (</w:t>
      </w:r>
      <w:r w:rsidR="00756DCF" w:rsidRPr="00F73676">
        <w:rPr>
          <w:sz w:val="16"/>
          <w:szCs w:val="16"/>
        </w:rPr>
        <w:t>HR 0.88; 95%CI 0.80 to 0.97</w:t>
      </w:r>
      <w:r w:rsidR="00756DCF" w:rsidRPr="00B03D4D">
        <w:t>)</w:t>
      </w:r>
      <w:r w:rsidR="00756DCF">
        <w:t xml:space="preserve">. </w:t>
      </w:r>
      <w:r w:rsidR="00756DCF" w:rsidRPr="00B03D4D">
        <w:t xml:space="preserve">The "traditional" </w:t>
      </w:r>
      <w:r w:rsidR="00756DCF">
        <w:t xml:space="preserve">(Norwegian; fish, potatoes) </w:t>
      </w:r>
      <w:r w:rsidR="00756DCF" w:rsidRPr="00B03D4D">
        <w:t xml:space="preserve">pattern was </w:t>
      </w:r>
      <w:r w:rsidR="00756DCF">
        <w:t xml:space="preserve">also </w:t>
      </w:r>
      <w:r w:rsidR="00756DCF" w:rsidRPr="00B03D4D">
        <w:t xml:space="preserve">associated with reduced risk of preterm </w:t>
      </w:r>
      <w:r w:rsidR="00756DCF">
        <w:t>birth</w:t>
      </w:r>
      <w:r w:rsidR="00756DCF" w:rsidRPr="00B03D4D">
        <w:t xml:space="preserve"> for the highest versus the lowest third (</w:t>
      </w:r>
      <w:r w:rsidR="00756DCF" w:rsidRPr="00F73676">
        <w:rPr>
          <w:sz w:val="16"/>
          <w:szCs w:val="16"/>
        </w:rPr>
        <w:t>HR 0.91, 0.83 to 0.99</w:t>
      </w:r>
      <w:r w:rsidR="00756DCF" w:rsidRPr="00B03D4D">
        <w:t>).</w:t>
      </w:r>
      <w:r w:rsidR="00756DCF">
        <w:t xml:space="preserve"> </w:t>
      </w:r>
      <w:r w:rsidR="004A6A49">
        <w:t>A furth</w:t>
      </w:r>
      <w:r w:rsidR="00F73676">
        <w:t>er anal</w:t>
      </w:r>
      <w:r w:rsidR="004A6A49">
        <w:t>ysis</w:t>
      </w:r>
      <w:r w:rsidR="00BF03FF">
        <w:t xml:space="preserve"> (</w:t>
      </w:r>
      <w:r w:rsidR="00BF03FF" w:rsidRPr="00F73676">
        <w:rPr>
          <w:sz w:val="16"/>
          <w:szCs w:val="16"/>
        </w:rPr>
        <w:t>n=65,904</w:t>
      </w:r>
      <w:r w:rsidR="00BF03FF">
        <w:t>),</w:t>
      </w:r>
      <w:r w:rsidR="00BF03FF">
        <w:fldChar w:fldCharType="begin">
          <w:fldData xml:space="preserve">PEVuZE5vdGU+PENpdGU+PEF1dGhvcj5FbmdsdW5kLU9nZ2U8L0F1dGhvcj48WWVhcj4yMDE5PC9Z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</w:fldData>
        </w:fldChar>
      </w:r>
      <w:r w:rsidR="002747EA">
        <w:instrText xml:space="preserve"> ADDIN EN.CITE </w:instrText>
      </w:r>
      <w:r w:rsidR="002747EA">
        <w:fldChar w:fldCharType="begin">
          <w:fldData xml:space="preserve">PEVuZE5vdGU+PENpdGU+PEF1dGhvcj5FbmdsdW5kLU9nZ2U8L0F1dGhvcj48WWVhcj4yMDE5PC9Z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</w:fldData>
        </w:fldChar>
      </w:r>
      <w:r w:rsidR="002747EA">
        <w:instrText xml:space="preserve"> ADDIN EN.CITE.DATA </w:instrText>
      </w:r>
      <w:r w:rsidR="002747EA">
        <w:fldChar w:fldCharType="end"/>
      </w:r>
      <w:r w:rsidR="00BF03FF">
        <w:fldChar w:fldCharType="separate"/>
      </w:r>
      <w:r w:rsidR="002747EA" w:rsidRPr="002747EA">
        <w:rPr>
          <w:noProof/>
          <w:vertAlign w:val="superscript"/>
        </w:rPr>
        <w:t>32</w:t>
      </w:r>
      <w:r w:rsidR="00BF03FF">
        <w:fldChar w:fldCharType="end"/>
      </w:r>
      <w:r w:rsidR="00BF03FF">
        <w:t xml:space="preserve"> </w:t>
      </w:r>
      <w:r w:rsidR="004A6A49">
        <w:t xml:space="preserve">found that </w:t>
      </w:r>
      <w:r w:rsidR="00BF03FF">
        <w:t>t</w:t>
      </w:r>
      <w:r w:rsidR="00BF03FF" w:rsidRPr="00BC04EA">
        <w:t xml:space="preserve">he high prudent pattern was associated with increased risk </w:t>
      </w:r>
      <w:r w:rsidR="00F73676">
        <w:t xml:space="preserve">of small for gestational age </w:t>
      </w:r>
      <w:r w:rsidR="00BF03FF" w:rsidRPr="00BC04EA">
        <w:t>(</w:t>
      </w:r>
      <w:r w:rsidR="00BF03FF" w:rsidRPr="00F73676">
        <w:rPr>
          <w:sz w:val="16"/>
          <w:szCs w:val="16"/>
        </w:rPr>
        <w:t>OR 1.2</w:t>
      </w:r>
      <w:r w:rsidR="00F73676" w:rsidRPr="00F73676">
        <w:rPr>
          <w:sz w:val="16"/>
          <w:szCs w:val="16"/>
        </w:rPr>
        <w:t>5; 95%CI</w:t>
      </w:r>
      <w:r w:rsidR="00BF03FF" w:rsidRPr="00F73676">
        <w:rPr>
          <w:sz w:val="16"/>
          <w:szCs w:val="16"/>
        </w:rPr>
        <w:t xml:space="preserve"> 1.02 to 1.54</w:t>
      </w:r>
      <w:r w:rsidR="00F73676">
        <w:t>)</w:t>
      </w:r>
      <w:r w:rsidR="00BF03FF" w:rsidRPr="00BC04EA">
        <w:t xml:space="preserve"> and decreased risk </w:t>
      </w:r>
      <w:r w:rsidR="00F73676">
        <w:t xml:space="preserve">of large for gestational age </w:t>
      </w:r>
      <w:r w:rsidR="00BF03FF" w:rsidRPr="00BC04EA">
        <w:t>(</w:t>
      </w:r>
      <w:r w:rsidR="00F73676" w:rsidRPr="00F73676">
        <w:rPr>
          <w:sz w:val="16"/>
          <w:szCs w:val="16"/>
        </w:rPr>
        <w:t>OR 0.84; 95%CI</w:t>
      </w:r>
      <w:r w:rsidR="00BF03FF" w:rsidRPr="00F73676">
        <w:rPr>
          <w:sz w:val="16"/>
          <w:szCs w:val="16"/>
        </w:rPr>
        <w:t xml:space="preserve"> 0.75 to 0.9</w:t>
      </w:r>
      <w:r w:rsidR="00F73676" w:rsidRPr="00F73676">
        <w:rPr>
          <w:sz w:val="16"/>
          <w:szCs w:val="16"/>
        </w:rPr>
        <w:t>4</w:t>
      </w:r>
      <w:r w:rsidR="00BF03FF" w:rsidRPr="00BC04EA">
        <w:t xml:space="preserve">), while the high traditional group was associated with decreased </w:t>
      </w:r>
      <w:r w:rsidR="00F73676">
        <w:t>risk of small for gestational age</w:t>
      </w:r>
      <w:r w:rsidR="00BF03FF" w:rsidRPr="00BC04EA">
        <w:t xml:space="preserve"> (</w:t>
      </w:r>
      <w:r w:rsidR="00F73676" w:rsidRPr="00F73676">
        <w:rPr>
          <w:sz w:val="16"/>
          <w:szCs w:val="16"/>
        </w:rPr>
        <w:t>OR 0.92; 95% CI</w:t>
      </w:r>
      <w:r w:rsidR="00BF03FF" w:rsidRPr="00F73676">
        <w:rPr>
          <w:sz w:val="16"/>
          <w:szCs w:val="16"/>
        </w:rPr>
        <w:t xml:space="preserve"> 0.84 to</w:t>
      </w:r>
      <w:r w:rsidR="00F73676" w:rsidRPr="00F73676">
        <w:rPr>
          <w:sz w:val="16"/>
          <w:szCs w:val="16"/>
        </w:rPr>
        <w:t xml:space="preserve"> 0.99</w:t>
      </w:r>
      <w:r w:rsidR="00BF03FF" w:rsidRPr="00BC04EA">
        <w:t xml:space="preserve">) and increased risk </w:t>
      </w:r>
      <w:r w:rsidR="00F73676">
        <w:t xml:space="preserve">of large for gestational age </w:t>
      </w:r>
      <w:r w:rsidR="00BF03FF" w:rsidRPr="00BC04EA">
        <w:t>(</w:t>
      </w:r>
      <w:r w:rsidR="00F73676" w:rsidRPr="00F73676">
        <w:rPr>
          <w:sz w:val="16"/>
          <w:szCs w:val="16"/>
        </w:rPr>
        <w:t xml:space="preserve">OR 1.12; </w:t>
      </w:r>
      <w:r w:rsidR="00BF03FF" w:rsidRPr="00F73676">
        <w:rPr>
          <w:sz w:val="16"/>
          <w:szCs w:val="16"/>
        </w:rPr>
        <w:t>95%CI 1.02 to</w:t>
      </w:r>
      <w:r w:rsidR="00F73676" w:rsidRPr="00F73676">
        <w:rPr>
          <w:sz w:val="16"/>
          <w:szCs w:val="16"/>
        </w:rPr>
        <w:t xml:space="preserve"> 1.24</w:t>
      </w:r>
      <w:r w:rsidR="00BF03FF" w:rsidRPr="00BC04EA">
        <w:t>).</w:t>
      </w:r>
      <w:r w:rsidR="004A6A49">
        <w:t xml:space="preserve"> </w:t>
      </w:r>
      <w:r w:rsidR="00756DCF">
        <w:t xml:space="preserve">In the same study, the </w:t>
      </w:r>
      <w:r w:rsidR="00756DCF" w:rsidRPr="006E08A6">
        <w:t xml:space="preserve">"main meal" pattern was associated with a reduced risk of preterm </w:t>
      </w:r>
      <w:r w:rsidR="00756DCF">
        <w:t>birth</w:t>
      </w:r>
      <w:r w:rsidR="00F73676">
        <w:t xml:space="preserve"> (</w:t>
      </w:r>
      <w:r w:rsidR="00F73676" w:rsidRPr="008606F2">
        <w:rPr>
          <w:sz w:val="16"/>
          <w:szCs w:val="16"/>
        </w:rPr>
        <w:t xml:space="preserve">HR </w:t>
      </w:r>
      <w:r w:rsidR="008606F2" w:rsidRPr="008606F2">
        <w:rPr>
          <w:sz w:val="16"/>
          <w:szCs w:val="16"/>
        </w:rPr>
        <w:t>0.90; 95%CI</w:t>
      </w:r>
      <w:r w:rsidR="00756DCF" w:rsidRPr="008606F2">
        <w:rPr>
          <w:sz w:val="16"/>
          <w:szCs w:val="16"/>
        </w:rPr>
        <w:t xml:space="preserve"> 0.81 to 0.99</w:t>
      </w:r>
      <w:r w:rsidR="008606F2" w:rsidRPr="008606F2">
        <w:rPr>
          <w:sz w:val="16"/>
          <w:szCs w:val="16"/>
        </w:rPr>
        <w:t>; p for trend=0.028</w:t>
      </w:r>
      <w:r w:rsidR="00756DCF" w:rsidRPr="006E08A6">
        <w:t>).</w:t>
      </w:r>
      <w:r w:rsidR="00756DCF">
        <w:fldChar w:fldCharType="begin">
          <w:fldData xml:space="preserve">PEVuZE5vdGU+PENpdGU+PEF1dGhvcj5FbmdsdW5kLU9nZ2U8L0F1dGhvcj48WWVhcj4yMDE3PC9Z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</w:fldData>
        </w:fldChar>
      </w:r>
      <w:r w:rsidR="002747EA">
        <w:instrText xml:space="preserve"> ADDIN EN.CITE </w:instrText>
      </w:r>
      <w:r w:rsidR="002747EA">
        <w:fldChar w:fldCharType="begin">
          <w:fldData xml:space="preserve">PEVuZE5vdGU+PENpdGU+PEF1dGhvcj5FbmdsdW5kLU9nZ2U8L0F1dGhvcj48WWVhcj4yMDE3PC9Z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</w:fldData>
        </w:fldChar>
      </w:r>
      <w:r w:rsidR="002747EA">
        <w:instrText xml:space="preserve"> ADDIN EN.CITE.DATA </w:instrText>
      </w:r>
      <w:r w:rsidR="002747EA">
        <w:fldChar w:fldCharType="end"/>
      </w:r>
      <w:r w:rsidR="00756DCF">
        <w:fldChar w:fldCharType="separate"/>
      </w:r>
      <w:r w:rsidR="002747EA" w:rsidRPr="002747EA">
        <w:rPr>
          <w:noProof/>
          <w:vertAlign w:val="superscript"/>
        </w:rPr>
        <w:t>33</w:t>
      </w:r>
      <w:r w:rsidR="00756DCF">
        <w:fldChar w:fldCharType="end"/>
      </w:r>
      <w:r w:rsidR="00BF03FF">
        <w:t xml:space="preserve"> </w:t>
      </w:r>
    </w:p>
    <w:p w14:paraId="72B054C7" w14:textId="056E579C" w:rsidR="00CF42BA" w:rsidRDefault="002D79A1" w:rsidP="009654BD">
      <w:r>
        <w:t>A cohort study (n=1,051)</w:t>
      </w:r>
      <w:r>
        <w:fldChar w:fldCharType="begin">
          <w:fldData xml:space="preserve">PEVuZE5vdGU+PENpdGU+PEF1dGhvcj5DaGlhPC9BdXRob3I+PFllYXI+MjAxODwvWWVhcj48UmVj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</w:fldData>
        </w:fldChar>
      </w:r>
      <w:r w:rsidR="002747EA">
        <w:instrText xml:space="preserve"> ADDIN EN.CITE </w:instrText>
      </w:r>
      <w:r w:rsidR="002747EA">
        <w:fldChar w:fldCharType="begin">
          <w:fldData xml:space="preserve">PEVuZE5vdGU+PENpdGU+PEF1dGhvcj5DaGlhPC9BdXRob3I+PFllYXI+MjAxODwvWWVhcj48UmVj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</w:fldData>
        </w:fldChar>
      </w:r>
      <w:r w:rsidR="002747EA">
        <w:instrText xml:space="preserve"> ADDIN EN.CITE.DATA </w:instrText>
      </w:r>
      <w:r w:rsidR="002747EA">
        <w:fldChar w:fldCharType="end"/>
      </w:r>
      <w:r>
        <w:fldChar w:fldCharType="separate"/>
      </w:r>
      <w:r w:rsidR="002747EA" w:rsidRPr="002747EA">
        <w:rPr>
          <w:noProof/>
          <w:vertAlign w:val="superscript"/>
        </w:rPr>
        <w:t>34</w:t>
      </w:r>
      <w:r>
        <w:fldChar w:fldCharType="end"/>
      </w:r>
      <w:r>
        <w:t xml:space="preserve"> found no association between diet quality and </w:t>
      </w:r>
      <w:r w:rsidRPr="00A17A17">
        <w:t xml:space="preserve">preterm birth </w:t>
      </w:r>
      <w:r>
        <w:t>(</w:t>
      </w:r>
      <w:r w:rsidRPr="00BA0A27">
        <w:rPr>
          <w:sz w:val="16"/>
          <w:szCs w:val="16"/>
        </w:rPr>
        <w:t>ß 0.91; 0.75 to 1.11</w:t>
      </w:r>
      <w:r>
        <w:t xml:space="preserve">) </w:t>
      </w:r>
      <w:r w:rsidRPr="00A17A17">
        <w:t>or birth weight</w:t>
      </w:r>
      <w:r>
        <w:t xml:space="preserve"> (</w:t>
      </w:r>
      <w:r w:rsidRPr="00BA0A27">
        <w:rPr>
          <w:sz w:val="16"/>
          <w:szCs w:val="16"/>
        </w:rPr>
        <w:t>ß -2.00; -22.57 to 18.57</w:t>
      </w:r>
      <w:r>
        <w:t>)</w:t>
      </w:r>
      <w:r w:rsidRPr="00A17A17">
        <w:t>.</w:t>
      </w:r>
    </w:p>
    <w:p w14:paraId="7A2FDDCE" w14:textId="530B0BB7" w:rsidR="0043325F" w:rsidRDefault="0043325F" w:rsidP="009654BD">
      <w:r>
        <w:t>In an Australian cohort study</w:t>
      </w:r>
      <w:r w:rsidR="006A1B23">
        <w:t xml:space="preserve"> (</w:t>
      </w:r>
      <w:r w:rsidR="006A1B23" w:rsidRPr="00BA0A27">
        <w:rPr>
          <w:sz w:val="16"/>
          <w:szCs w:val="16"/>
        </w:rPr>
        <w:t>n=1,907</w:t>
      </w:r>
      <w:r w:rsidR="006A1B23">
        <w:t>)</w:t>
      </w:r>
      <w:r>
        <w:t>,</w:t>
      </w:r>
      <w:r>
        <w:fldChar w:fldCharType="begin">
          <w:fldData xml:space="preserve">PEVuZE5vdGU+PENpdGU+PEF1dGhvcj5HcmVzaGFtPC9BdXRob3I+PFllYXI+MjAxNjwvWWVhcj48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</w:fldData>
        </w:fldChar>
      </w:r>
      <w:r w:rsidR="002747EA">
        <w:instrText xml:space="preserve"> ADDIN EN.CITE </w:instrText>
      </w:r>
      <w:r w:rsidR="002747EA">
        <w:fldChar w:fldCharType="begin">
          <w:fldData xml:space="preserve">PEVuZE5vdGU+PENpdGU+PEF1dGhvcj5HcmVzaGFtPC9BdXRob3I+PFllYXI+MjAxNjwvWWVhcj48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</w:fldData>
        </w:fldChar>
      </w:r>
      <w:r w:rsidR="002747EA">
        <w:instrText xml:space="preserve"> ADDIN EN.CITE.DATA </w:instrText>
      </w:r>
      <w:r w:rsidR="002747EA">
        <w:fldChar w:fldCharType="end"/>
      </w:r>
      <w:r>
        <w:fldChar w:fldCharType="separate"/>
      </w:r>
      <w:r w:rsidR="002747EA" w:rsidRPr="002747EA">
        <w:rPr>
          <w:noProof/>
          <w:vertAlign w:val="superscript"/>
        </w:rPr>
        <w:t>24</w:t>
      </w:r>
      <w:r>
        <w:fldChar w:fldCharType="end"/>
      </w:r>
      <w:r>
        <w:t xml:space="preserve"> w</w:t>
      </w:r>
      <w:r w:rsidRPr="004843FE">
        <w:t xml:space="preserve">omen with the highest Australian Recommended Food Score had the lowest odds of </w:t>
      </w:r>
      <w:r>
        <w:t>having a baby of low birth weight (</w:t>
      </w:r>
      <w:r w:rsidRPr="0043325F">
        <w:rPr>
          <w:sz w:val="16"/>
          <w:szCs w:val="16"/>
        </w:rPr>
        <w:t>OR 0.4; 95%CI 0.2 to 0.9</w:t>
      </w:r>
      <w:r w:rsidRPr="004843FE">
        <w:t>)</w:t>
      </w:r>
      <w:r>
        <w:t>.</w:t>
      </w:r>
    </w:p>
    <w:p w14:paraId="074A79FE" w14:textId="1695DED2" w:rsidR="006A1B23" w:rsidRPr="00847488" w:rsidRDefault="006A1B23" w:rsidP="009654BD">
      <w:r>
        <w:t>In a cohort study (</w:t>
      </w:r>
      <w:r w:rsidRPr="00BA0A27">
        <w:rPr>
          <w:sz w:val="16"/>
          <w:szCs w:val="16"/>
        </w:rPr>
        <w:t>n=862</w:t>
      </w:r>
      <w:r>
        <w:t>)</w:t>
      </w:r>
      <w:r>
        <w:fldChar w:fldCharType="begin">
          <w:fldData xml:space="preserve">PEVuZE5vdGU+PENpdGU+PEF1dGhvcj5FbW9uZDwvQXV0aG9yPjxZZWFyPjIwMTg8L1llYXI+PFJl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=
</w:fldData>
        </w:fldChar>
      </w:r>
      <w:r w:rsidR="002747EA">
        <w:instrText xml:space="preserve"> ADDIN EN.CITE </w:instrText>
      </w:r>
      <w:r w:rsidR="002747EA">
        <w:fldChar w:fldCharType="begin">
          <w:fldData xml:space="preserve">PEVuZE5vdGU+PENpdGU+PEF1dGhvcj5FbW9uZDwvQXV0aG9yPjxZZWFyPjIwMTg8L1llYXI+PFJl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=
</w:fldData>
        </w:fldChar>
      </w:r>
      <w:r w:rsidR="002747EA">
        <w:instrText xml:space="preserve"> ADDIN EN.CITE.DATA </w:instrText>
      </w:r>
      <w:r w:rsidR="002747EA">
        <w:fldChar w:fldCharType="end"/>
      </w:r>
      <w:r>
        <w:fldChar w:fldCharType="separate"/>
      </w:r>
      <w:r w:rsidR="002747EA" w:rsidRPr="002747EA">
        <w:rPr>
          <w:noProof/>
          <w:vertAlign w:val="superscript"/>
        </w:rPr>
        <w:t>35</w:t>
      </w:r>
      <w:r>
        <w:fldChar w:fldCharType="end"/>
      </w:r>
      <w:r>
        <w:t xml:space="preserve"> </w:t>
      </w:r>
      <w:r w:rsidRPr="007B3A77">
        <w:t xml:space="preserve">increased diet quality appeared linearly associated with a reduced likelihood of </w:t>
      </w:r>
      <w:r>
        <w:t>small for gestational age</w:t>
      </w:r>
      <w:r w:rsidRPr="007B3A77">
        <w:t xml:space="preserve"> (</w:t>
      </w:r>
      <w:r w:rsidRPr="00232A9D">
        <w:rPr>
          <w:sz w:val="16"/>
          <w:szCs w:val="16"/>
        </w:rPr>
        <w:t>P-trend</w:t>
      </w:r>
      <w:r w:rsidR="00162E95">
        <w:rPr>
          <w:sz w:val="16"/>
          <w:szCs w:val="16"/>
        </w:rPr>
        <w:t>=</w:t>
      </w:r>
      <w:r w:rsidRPr="00232A9D">
        <w:rPr>
          <w:sz w:val="16"/>
          <w:szCs w:val="16"/>
        </w:rPr>
        <w:t>0.03</w:t>
      </w:r>
      <w:r w:rsidRPr="007B3A77">
        <w:t>), although each quartile comparison did not reach statistical significance</w:t>
      </w:r>
    </w:p>
    <w:p w14:paraId="3E140EC5" w14:textId="369AE8D2" w:rsidR="00923F1F" w:rsidRDefault="00275910" w:rsidP="001D4BD9">
      <w:pPr>
        <w:pStyle w:val="Heading4"/>
      </w:pPr>
      <w:r>
        <w:t xml:space="preserve">Childhood </w:t>
      </w:r>
      <w:r w:rsidR="00923F1F">
        <w:t>outcomes</w:t>
      </w:r>
    </w:p>
    <w:p w14:paraId="2E646A51" w14:textId="4C5D49C5" w:rsidR="000A7CD9" w:rsidRDefault="000A7CD9" w:rsidP="000A7CD9">
      <w:r>
        <w:t>Results of a systematic review</w:t>
      </w:r>
      <w:r>
        <w:fldChar w:fldCharType="begin">
          <w:fldData xml:space="preserve">PEVuZE5vdGU+PENpdGU+PEF1dGhvcj5Cb3JnZTwvQXV0aG9yPjxZZWFyPjIwMTc8L1llYXI+PFJl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</w:fldData>
        </w:fldChar>
      </w:r>
      <w:r w:rsidR="002747EA">
        <w:instrText xml:space="preserve"> ADDIN EN.CITE </w:instrText>
      </w:r>
      <w:r w:rsidR="002747EA">
        <w:fldChar w:fldCharType="begin">
          <w:fldData xml:space="preserve">PEVuZE5vdGU+PENpdGU+PEF1dGhvcj5Cb3JnZTwvQXV0aG9yPjxZZWFyPjIwMTc8L1llYXI+PFJl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</w:fldData>
        </w:fldChar>
      </w:r>
      <w:r w:rsidR="002747EA">
        <w:instrText xml:space="preserve"> ADDIN EN.CITE.DATA </w:instrText>
      </w:r>
      <w:r w:rsidR="002747EA">
        <w:fldChar w:fldCharType="end"/>
      </w:r>
      <w:r>
        <w:fldChar w:fldCharType="separate"/>
      </w:r>
      <w:r w:rsidR="002747EA" w:rsidRPr="002747EA">
        <w:rPr>
          <w:noProof/>
          <w:vertAlign w:val="superscript"/>
        </w:rPr>
        <w:t>36</w:t>
      </w:r>
      <w:r>
        <w:fldChar w:fldCharType="end"/>
      </w:r>
      <w:r>
        <w:t xml:space="preserve"> </w:t>
      </w:r>
      <w:r w:rsidRPr="00E34221">
        <w:t>indicated a small positive association between better maternal diet quality during pregnancy and child functionin</w:t>
      </w:r>
      <w:r>
        <w:t>g</w:t>
      </w:r>
      <w:r w:rsidRPr="00E34221">
        <w:t xml:space="preserve"> (</w:t>
      </w:r>
      <w:r w:rsidRPr="00275910">
        <w:rPr>
          <w:sz w:val="16"/>
          <w:szCs w:val="16"/>
        </w:rPr>
        <w:t>p&lt;0.0001</w:t>
      </w:r>
      <w:r w:rsidRPr="00E34221">
        <w:t>).</w:t>
      </w:r>
    </w:p>
    <w:p w14:paraId="420676D4" w14:textId="3D1AE452" w:rsidR="00693B1E" w:rsidRDefault="00693B1E" w:rsidP="000A7CD9">
      <w:r>
        <w:t>Cohort studies found associations between:</w:t>
      </w:r>
    </w:p>
    <w:p w14:paraId="6DDC7254" w14:textId="030144FC" w:rsidR="00693B1E" w:rsidRDefault="00301B7F" w:rsidP="00693B1E">
      <w:pPr>
        <w:pStyle w:val="bullet"/>
      </w:pPr>
      <w:r>
        <w:t xml:space="preserve">higher </w:t>
      </w:r>
      <w:r w:rsidR="00693B1E" w:rsidRPr="006D6911">
        <w:t>BMI-for-age z score at birth</w:t>
      </w:r>
      <w:r w:rsidR="00693B1E">
        <w:t xml:space="preserve"> and high intake of </w:t>
      </w:r>
      <w:r w:rsidR="00693B1E" w:rsidRPr="006D6911">
        <w:t>white bread, red and p</w:t>
      </w:r>
      <w:r w:rsidR="00F356B4">
        <w:t>rocessed meats, fried chicken, F</w:t>
      </w:r>
      <w:r w:rsidR="00693B1E" w:rsidRPr="006D6911">
        <w:t xml:space="preserve">rench fries, and vitamin C-rich drinks </w:t>
      </w:r>
      <w:r w:rsidR="00693B1E">
        <w:t xml:space="preserve">versus high intake of </w:t>
      </w:r>
      <w:r w:rsidR="00693B1E" w:rsidRPr="006D6911">
        <w:t>fruits, vegetables, baked chicken, w</w:t>
      </w:r>
      <w:r w:rsidR="00693B1E">
        <w:t>hole-wheat bread, low-fat dairy</w:t>
      </w:r>
      <w:r w:rsidR="00693B1E" w:rsidRPr="006D6911">
        <w:t xml:space="preserve"> and water (</w:t>
      </w:r>
      <w:r w:rsidR="00693B1E" w:rsidRPr="00693B1E">
        <w:rPr>
          <w:sz w:val="16"/>
          <w:szCs w:val="16"/>
        </w:rPr>
        <w:t>ß -0.41; 95% CI: -0.79 to -0.03; n=389</w:t>
      </w:r>
      <w:r w:rsidR="00693B1E" w:rsidRPr="006D6911">
        <w:t>)</w:t>
      </w:r>
      <w:r w:rsidR="00693B1E">
        <w:fldChar w:fldCharType="begin">
          <w:fldData xml:space="preserve">PEVuZE5vdGU+PENpdGU+PEF1dGhvcj5NYXJ0aW48L0F1dGhvcj48WWVhcj4yMDE1PC9ZZWFyPjxS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</w:fldData>
        </w:fldChar>
      </w:r>
      <w:r w:rsidR="002747EA">
        <w:instrText xml:space="preserve"> ADDIN EN.CITE </w:instrText>
      </w:r>
      <w:r w:rsidR="002747EA">
        <w:fldChar w:fldCharType="begin">
          <w:fldData xml:space="preserve">PEVuZE5vdGU+PENpdGU+PEF1dGhvcj5NYXJ0aW48L0F1dGhvcj48WWVhcj4yMDE1PC9ZZWFyPjxS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</w:fldData>
        </w:fldChar>
      </w:r>
      <w:r w:rsidR="002747EA">
        <w:instrText xml:space="preserve"> ADDIN EN.CITE.DATA </w:instrText>
      </w:r>
      <w:r w:rsidR="002747EA">
        <w:fldChar w:fldCharType="end"/>
      </w:r>
      <w:r w:rsidR="00693B1E">
        <w:fldChar w:fldCharType="separate"/>
      </w:r>
      <w:r w:rsidR="002747EA" w:rsidRPr="002747EA">
        <w:rPr>
          <w:noProof/>
          <w:vertAlign w:val="superscript"/>
        </w:rPr>
        <w:t>37</w:t>
      </w:r>
      <w:r w:rsidR="00693B1E">
        <w:fldChar w:fldCharType="end"/>
      </w:r>
    </w:p>
    <w:p w14:paraId="20A015EF" w14:textId="32625E44" w:rsidR="00693B1E" w:rsidRDefault="00693B1E" w:rsidP="00693B1E">
      <w:pPr>
        <w:pStyle w:val="bullet"/>
      </w:pPr>
      <w:r w:rsidRPr="002436F2">
        <w:t>reduced risk</w:t>
      </w:r>
      <w:r>
        <w:t xml:space="preserve"> of developing allergen sensitis</w:t>
      </w:r>
      <w:r w:rsidRPr="002436F2">
        <w:t xml:space="preserve">ation at both 18 months </w:t>
      </w:r>
      <w:r>
        <w:t>(</w:t>
      </w:r>
      <w:r w:rsidRPr="00275910">
        <w:rPr>
          <w:sz w:val="16"/>
          <w:szCs w:val="16"/>
        </w:rPr>
        <w:t>aOR 0.7; 95%CI0.5 to 0.9</w:t>
      </w:r>
      <w:r w:rsidR="00275910">
        <w:rPr>
          <w:sz w:val="16"/>
          <w:szCs w:val="16"/>
        </w:rPr>
        <w:t>; n=735</w:t>
      </w:r>
      <w:r>
        <w:t>)</w:t>
      </w:r>
      <w:r w:rsidRPr="002436F2">
        <w:t xml:space="preserve"> </w:t>
      </w:r>
      <w:r w:rsidR="00F356B4">
        <w:t>at</w:t>
      </w:r>
      <w:r w:rsidRPr="002436F2">
        <w:t xml:space="preserve"> 36</w:t>
      </w:r>
      <w:r>
        <w:t> </w:t>
      </w:r>
      <w:r w:rsidRPr="002436F2">
        <w:t xml:space="preserve">months </w:t>
      </w:r>
      <w:r>
        <w:t>(</w:t>
      </w:r>
      <w:r w:rsidRPr="00275910">
        <w:rPr>
          <w:sz w:val="16"/>
          <w:szCs w:val="16"/>
        </w:rPr>
        <w:t>aOR 0.7; 95%CI0.6 to -0.9</w:t>
      </w:r>
      <w:r w:rsidR="00275910" w:rsidRPr="00275910">
        <w:rPr>
          <w:sz w:val="16"/>
          <w:szCs w:val="16"/>
        </w:rPr>
        <w:t>; n=735</w:t>
      </w:r>
      <w:r>
        <w:t xml:space="preserve">) </w:t>
      </w:r>
      <w:r w:rsidR="00F356B4">
        <w:t xml:space="preserve">and </w:t>
      </w:r>
      <w:r>
        <w:t>high intake of seafood and noodles.</w:t>
      </w:r>
      <w:r>
        <w:fldChar w:fldCharType="begin">
          <w:fldData xml:space="preserve">PEVuZE5vdGU+PENpdGU+PEF1dGhvcj5Mb288L0F1dGhvcj48WWVhcj4yMDE3PC9ZZWFyPjxSZWNO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</w:fldData>
        </w:fldChar>
      </w:r>
      <w:r w:rsidR="002747EA">
        <w:instrText xml:space="preserve"> ADDIN EN.CITE </w:instrText>
      </w:r>
      <w:r w:rsidR="002747EA">
        <w:fldChar w:fldCharType="begin">
          <w:fldData xml:space="preserve">PEVuZE5vdGU+PENpdGU+PEF1dGhvcj5Mb288L0F1dGhvcj48WWVhcj4yMDE3PC9ZZWFyPjxSZWNO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</w:fldData>
        </w:fldChar>
      </w:r>
      <w:r w:rsidR="002747EA">
        <w:instrText xml:space="preserve"> ADDIN EN.CITE.DATA </w:instrText>
      </w:r>
      <w:r w:rsidR="002747EA">
        <w:fldChar w:fldCharType="end"/>
      </w:r>
      <w:r>
        <w:fldChar w:fldCharType="separate"/>
      </w:r>
      <w:r w:rsidR="002747EA" w:rsidRPr="002747EA">
        <w:rPr>
          <w:noProof/>
          <w:vertAlign w:val="superscript"/>
        </w:rPr>
        <w:t>38</w:t>
      </w:r>
      <w:r>
        <w:fldChar w:fldCharType="end"/>
      </w:r>
    </w:p>
    <w:p w14:paraId="11B6DCEE" w14:textId="67E799C5" w:rsidR="005E768B" w:rsidRDefault="005E768B" w:rsidP="00923F1F">
      <w:r>
        <w:t>A cohort study (</w:t>
      </w:r>
      <w:r w:rsidRPr="00275910">
        <w:rPr>
          <w:sz w:val="16"/>
          <w:szCs w:val="16"/>
        </w:rPr>
        <w:t>n=2,695</w:t>
      </w:r>
      <w:r>
        <w:t>)</w:t>
      </w:r>
      <w:r>
        <w:fldChar w:fldCharType="begin"/>
      </w:r>
      <w:r w:rsidR="002747EA">
        <w:instrText xml:space="preserve"> ADDIN EN.CITE &lt;EndNote&gt;&lt;Cite&gt;&lt;Author&gt;van den Broek&lt;/Author&gt;&lt;Year&gt;2015&lt;/Year&gt;&lt;RecNum&gt;1482&lt;/RecNum&gt;&lt;DisplayText&gt;&lt;style face="superscript" font="Trebuchet MS" size="9"&gt;39&lt;/style&gt;&lt;/DisplayText&gt;&lt;record&gt;&lt;rec-number&gt;1482&lt;/rec-number&gt;&lt;foreign-keys&gt;&lt;key app="EN" db-id="exvasrfx2dtraoesasxp2szsxa2df502592x" timestamp="1574039699"&gt;1482&lt;/key&gt;&lt;key app="ENWeb" db-id=""&gt;0&lt;/key&gt;&lt;/foreign-keys&gt;&lt;ref-type name="Journal Article"&gt;17&lt;/ref-type&gt;&lt;contributors&gt;&lt;authors&gt;&lt;author&gt;van den Broek, Marion&lt;/author&gt;&lt;author&gt;Leermakers, Elisabeth T. M.&lt;/author&gt;&lt;author&gt;Jaddoe, Vincent W. V.&lt;/author&gt;&lt;author&gt;Steegers, Eric A. P.&lt;/author&gt;&lt;author&gt;Rivadeneira, Fernando&lt;/author&gt;&lt;author&gt;Raat, Hein&lt;/author&gt;&lt;author&gt;Hofman, Albert&lt;/author&gt;&lt;author&gt;Franco, Oscar H.&lt;/author&gt;&lt;author&gt;Kiefte-de Jong, Jessica C.&lt;/author&gt;&lt;/authors&gt;&lt;/contributors&gt;&lt;titles&gt;&lt;title&gt;Maternal dietary patterns during pregnancy and body composition of the child at age 6 y: the Generation R Study&lt;/title&gt;&lt;secondary-title&gt;The American Journal of Clinical Nutrition&lt;/secondary-title&gt;&lt;/titles&gt;&lt;periodical&gt;&lt;full-title&gt;The American Journal of Clinical Nutrition&lt;/full-title&gt;&lt;/periodical&gt;&lt;pages&gt;873-880&lt;/pages&gt;&lt;volume&gt;102&lt;/volume&gt;&lt;number&gt;4&lt;/number&gt;&lt;section&gt;873&lt;/section&gt;&lt;dates&gt;&lt;year&gt;2015&lt;/year&gt;&lt;/dates&gt;&lt;isbn&gt;0002-9165&amp;#xD;1938-3207&lt;/isbn&gt;&lt;urls&gt;&lt;/urls&gt;&lt;electronic-resource-num&gt;10.3945/ajcn.114.102905&lt;/electronic-resource-num&gt;&lt;/record&gt;&lt;/Cite&gt;&lt;/EndNote&gt;</w:instrText>
      </w:r>
      <w:r>
        <w:fldChar w:fldCharType="separate"/>
      </w:r>
      <w:r w:rsidR="002747EA" w:rsidRPr="002747EA">
        <w:rPr>
          <w:noProof/>
          <w:vertAlign w:val="superscript"/>
        </w:rPr>
        <w:t>39</w:t>
      </w:r>
      <w:r>
        <w:fldChar w:fldCharType="end"/>
      </w:r>
      <w:r>
        <w:t xml:space="preserve"> found that </w:t>
      </w:r>
      <w:r w:rsidRPr="00D8594E">
        <w:t>associations between maternal</w:t>
      </w:r>
      <w:r>
        <w:t xml:space="preserve"> </w:t>
      </w:r>
      <w:r w:rsidRPr="00D8594E">
        <w:t>dietary patterns during pregnancy and body composition of</w:t>
      </w:r>
      <w:r>
        <w:t xml:space="preserve"> </w:t>
      </w:r>
      <w:r w:rsidRPr="00D8594E">
        <w:t>the child at age 6 y</w:t>
      </w:r>
      <w:r w:rsidR="00A11D8B">
        <w:t>ears</w:t>
      </w:r>
      <w:r w:rsidRPr="00D8594E">
        <w:t xml:space="preserve"> are to a large extent explained by sociodemographic</w:t>
      </w:r>
      <w:r>
        <w:t xml:space="preserve"> </w:t>
      </w:r>
      <w:r w:rsidRPr="00D8594E">
        <w:t>and lifestyle factors of mother and child</w:t>
      </w:r>
      <w:r>
        <w:t>.</w:t>
      </w:r>
      <w:r w:rsidR="00A11D8B">
        <w:t xml:space="preserve"> A cohort study (</w:t>
      </w:r>
      <w:r w:rsidR="00A11D8B" w:rsidRPr="00275910">
        <w:rPr>
          <w:sz w:val="16"/>
          <w:szCs w:val="16"/>
        </w:rPr>
        <w:t>n=2,592</w:t>
      </w:r>
      <w:r w:rsidR="00A11D8B">
        <w:t>)</w:t>
      </w:r>
      <w:r w:rsidR="00A11D8B">
        <w:fldChar w:fldCharType="begin">
          <w:fldData xml:space="preserve">PEVuZE5vdGU+PENpdGU+PEF1dGhvcj5MZWVybWFrZXJzPC9BdXRob3I+PFllYXI+MjAxNzwvWWVh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</w:fldData>
        </w:fldChar>
      </w:r>
      <w:r w:rsidR="002747EA">
        <w:instrText xml:space="preserve"> ADDIN EN.CITE </w:instrText>
      </w:r>
      <w:r w:rsidR="002747EA">
        <w:fldChar w:fldCharType="begin">
          <w:fldData xml:space="preserve">PEVuZE5vdGU+PENpdGU+PEF1dGhvcj5MZWVybWFrZXJzPC9BdXRob3I+PFllYXI+MjAxNzwvWWVh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</w:fldData>
        </w:fldChar>
      </w:r>
      <w:r w:rsidR="002747EA">
        <w:instrText xml:space="preserve"> ADDIN EN.CITE.DATA </w:instrText>
      </w:r>
      <w:r w:rsidR="002747EA">
        <w:fldChar w:fldCharType="end"/>
      </w:r>
      <w:r w:rsidR="00A11D8B">
        <w:fldChar w:fldCharType="separate"/>
      </w:r>
      <w:r w:rsidR="002747EA" w:rsidRPr="002747EA">
        <w:rPr>
          <w:noProof/>
          <w:vertAlign w:val="superscript"/>
        </w:rPr>
        <w:t>40</w:t>
      </w:r>
      <w:r w:rsidR="00A11D8B">
        <w:fldChar w:fldCharType="end"/>
      </w:r>
      <w:r w:rsidR="00A11D8B">
        <w:t xml:space="preserve"> suggested that </w:t>
      </w:r>
      <w:r w:rsidR="00A11D8B" w:rsidRPr="002436F2">
        <w:t>there are no consistent independent associations of maternal dietary patterns with offspring cardiometabolic health at 6 years.</w:t>
      </w:r>
    </w:p>
    <w:p w14:paraId="2F46E9A0" w14:textId="3C00CE11" w:rsidR="00122B25" w:rsidRDefault="00122B25" w:rsidP="00C8357D">
      <w:pPr>
        <w:pStyle w:val="Heading3"/>
      </w:pPr>
      <w:bookmarkStart w:id="23" w:name="_Toc40956473"/>
      <w:r>
        <w:t>Mediterranean diet</w:t>
      </w:r>
      <w:bookmarkEnd w:id="23"/>
    </w:p>
    <w:p w14:paraId="197FFA77" w14:textId="40637ADC" w:rsidR="00797890" w:rsidRDefault="00797890" w:rsidP="00014822">
      <w:pPr>
        <w:rPr>
          <w:shd w:val="clear" w:color="auto" w:fill="FFFFFF"/>
        </w:rPr>
      </w:pPr>
      <w:r w:rsidRPr="000D7230">
        <w:rPr>
          <w:shd w:val="clear" w:color="auto" w:fill="FFFFFF"/>
        </w:rPr>
        <w:t xml:space="preserve">The </w:t>
      </w:r>
      <w:r>
        <w:rPr>
          <w:shd w:val="clear" w:color="auto" w:fill="FFFFFF"/>
        </w:rPr>
        <w:t xml:space="preserve">Mediterranean </w:t>
      </w:r>
      <w:r w:rsidRPr="000D7230">
        <w:rPr>
          <w:shd w:val="clear" w:color="auto" w:fill="FFFFFF"/>
        </w:rPr>
        <w:t>diet is generally characterised by a high intake of fruit</w:t>
      </w:r>
      <w:r>
        <w:rPr>
          <w:shd w:val="clear" w:color="auto" w:fill="FFFFFF"/>
        </w:rPr>
        <w:t>,</w:t>
      </w:r>
      <w:r w:rsidRPr="000D7230">
        <w:rPr>
          <w:shd w:val="clear" w:color="auto" w:fill="FFFFFF"/>
        </w:rPr>
        <w:t xml:space="preserve"> vegetables, nuts, </w:t>
      </w:r>
      <w:r>
        <w:rPr>
          <w:shd w:val="clear" w:color="auto" w:fill="FFFFFF"/>
        </w:rPr>
        <w:t>cereals</w:t>
      </w:r>
      <w:r w:rsidRPr="000D7230">
        <w:rPr>
          <w:shd w:val="clear" w:color="auto" w:fill="FFFFFF"/>
        </w:rPr>
        <w:t xml:space="preserve"> and olive oil, a moderate intake of fish and poultry, and low intakes of dairy products</w:t>
      </w:r>
      <w:r>
        <w:rPr>
          <w:shd w:val="clear" w:color="auto" w:fill="FFFFFF"/>
        </w:rPr>
        <w:t>, red and processed meats</w:t>
      </w:r>
      <w:r w:rsidRPr="000D7230">
        <w:rPr>
          <w:shd w:val="clear" w:color="auto" w:fill="FFFFFF"/>
        </w:rPr>
        <w:t xml:space="preserve"> and sweets. </w:t>
      </w:r>
    </w:p>
    <w:p w14:paraId="3DF2CC0F" w14:textId="67EA93A7" w:rsidR="00014822" w:rsidRDefault="00014822" w:rsidP="00014822">
      <w:r>
        <w:t>Systematic reviews have found associations between adherence to the Mediterranean diet in pregnancy and reduced risk of gestational diabetes (</w:t>
      </w:r>
      <w:r w:rsidRPr="00C7031C">
        <w:rPr>
          <w:sz w:val="16"/>
          <w:szCs w:val="16"/>
        </w:rPr>
        <w:t>OR 0.57; 95%CI 0.41 to 0.79; 10 observational studies; n=124,959</w:t>
      </w:r>
      <w:r>
        <w:t>)</w:t>
      </w:r>
      <w:r w:rsidR="003E2D58">
        <w:fldChar w:fldCharType="begin"/>
      </w:r>
      <w:r w:rsidR="002747EA">
        <w:instrText xml:space="preserve"> ADDIN EN.CITE &lt;EndNote&gt;&lt;Cite&gt;&lt;Author&gt;Pham&lt;/Author&gt;&lt;Year&gt;2019&lt;/Year&gt;&lt;RecNum&gt;1472&lt;/RecNum&gt;&lt;DisplayText&gt;&lt;style face="superscript" font="Trebuchet MS" size="9"&gt;41&lt;/style&gt;&lt;/DisplayText&gt;&lt;record&gt;&lt;rec-number&gt;1472&lt;/rec-number&gt;&lt;foreign-keys&gt;&lt;key app="EN" db-id="exvasrfx2dtraoesasxp2szsxa2df502592x" timestamp="1574039644"&gt;1472&lt;/key&gt;&lt;key app="ENWeb" db-id=""&gt;0&lt;/key&gt;&lt;/foreign-keys&gt;&lt;ref-type name="Journal Article"&gt;17&lt;/ref-type&gt;&lt;contributors&gt;&lt;authors&gt;&lt;author&gt;Pham, N. M.&lt;/author&gt;&lt;author&gt;Do, V. V.&lt;/author&gt;&lt;author&gt;Lee, A. H.&lt;/author&gt;&lt;/authors&gt;&lt;/contributors&gt;&lt;auth-address&gt;School of Public Health, Faculty of Health Sciences, Curtin University, Bentley, WA, Australia. minh.pn@tnu.edu.vn.&amp;#xD;Thai Nguyen University of Medicine and Pharmacy, Thai Nguyen, Vietnam. minh.pn@tnu.edu.vn.&amp;#xD;Center for Population Health Sciences, Hanoi University of Public Health, Hanoi, Vietnam.&amp;#xD;School of Public Health, Faculty of Health Sciences, Curtin University, Bentley, WA, Australia.&lt;/auth-address&gt;&lt;titles&gt;&lt;title&gt;Polyphenol-rich foods and risk of gestational diabetes: a systematic review and meta-analysis&lt;/title&gt;&lt;secondary-title&gt;Eur J Clin Nutr&lt;/secondary-title&gt;&lt;/titles&gt;&lt;periodical&gt;&lt;full-title&gt;Eur J Clin Nutr&lt;/full-title&gt;&lt;/periodical&gt;&lt;pages&gt;647-56&lt;/pages&gt;&lt;volume&gt;73&lt;/volume&gt;&lt;number&gt;5&lt;/number&gt;&lt;edition&gt;2018/06/27&lt;/edition&gt;&lt;dates&gt;&lt;year&gt;2019&lt;/year&gt;&lt;pub-dates&gt;&lt;date&gt;May&lt;/date&gt;&lt;/pub-dates&gt;&lt;/dates&gt;&lt;isbn&gt;1476-5640 (Electronic)&amp;#xD;0954-3007 (Linking)&lt;/isbn&gt;&lt;accession-num&gt;29941912&lt;/accession-num&gt;&lt;urls&gt;&lt;related-urls&gt;&lt;url&gt;https://www.ncbi.nlm.nih.gov/pubmed/29941912&lt;/url&gt;&lt;/related-urls&gt;&lt;/urls&gt;&lt;electronic-resource-num&gt;10.1038/s41430-018-0218-7&lt;/electronic-resource-num&gt;&lt;/record&gt;&lt;/Cite&gt;&lt;/EndNote&gt;</w:instrText>
      </w:r>
      <w:r w:rsidR="003E2D58">
        <w:fldChar w:fldCharType="separate"/>
      </w:r>
      <w:r w:rsidR="002747EA" w:rsidRPr="002747EA">
        <w:rPr>
          <w:noProof/>
          <w:vertAlign w:val="superscript"/>
        </w:rPr>
        <w:t>41</w:t>
      </w:r>
      <w:r w:rsidR="003E2D58">
        <w:fldChar w:fldCharType="end"/>
      </w:r>
      <w:r>
        <w:t xml:space="preserve"> and wheeze in the infant in the</w:t>
      </w:r>
      <w:r w:rsidR="00D32475">
        <w:t xml:space="preserve"> first 12 months (</w:t>
      </w:r>
      <w:r w:rsidR="00D32475" w:rsidRPr="00C7031C">
        <w:rPr>
          <w:sz w:val="16"/>
          <w:szCs w:val="16"/>
        </w:rPr>
        <w:t>OR 0.92; 95%CI</w:t>
      </w:r>
      <w:r w:rsidRPr="00C7031C">
        <w:rPr>
          <w:sz w:val="16"/>
          <w:szCs w:val="16"/>
        </w:rPr>
        <w:t xml:space="preserve"> 0.88 to 0.95; </w:t>
      </w:r>
      <w:r w:rsidR="00BA338A" w:rsidRPr="00C7031C">
        <w:rPr>
          <w:sz w:val="16"/>
          <w:szCs w:val="16"/>
        </w:rPr>
        <w:t>3 studies</w:t>
      </w:r>
      <w:r w:rsidR="00BA338A">
        <w:t>)</w:t>
      </w:r>
      <w:r w:rsidR="00D32475">
        <w:t>.</w:t>
      </w:r>
      <w:r w:rsidR="003E2D58">
        <w:fldChar w:fldCharType="begin"/>
      </w:r>
      <w:r w:rsidR="002747EA">
        <w:instrText xml:space="preserve"> ADDIN EN.CITE &lt;EndNote&gt;&lt;Cite&gt;&lt;Author&gt;Zhang&lt;/Author&gt;&lt;Year&gt;2019&lt;/Year&gt;&lt;RecNum&gt;1486&lt;/RecNum&gt;&lt;DisplayText&gt;&lt;style face="superscript" font="Trebuchet MS" size="9"&gt;42&lt;/style&gt;&lt;/DisplayText&gt;&lt;record&gt;&lt;rec-number&gt;1486&lt;/rec-number&gt;&lt;foreign-keys&gt;&lt;key app="EN" db-id="exvasrfx2dtraoesasxp2szsxa2df502592x" timestamp="1574039722"&gt;1486&lt;/key&gt;&lt;key app="ENWeb" db-id=""&gt;0&lt;/key&gt;&lt;/foreign-keys&gt;&lt;ref-type name="Journal Article"&gt;17&lt;/ref-type&gt;&lt;contributors&gt;&lt;authors&gt;&lt;author&gt;Zhang, Y.&lt;/author&gt;&lt;author&gt;Lin, J.&lt;/author&gt;&lt;author&gt;Fu, W.&lt;/author&gt;&lt;author&gt;Liu, S.&lt;/author&gt;&lt;author&gt;Gong, C.&lt;/author&gt;&lt;author&gt;Dai, J.&lt;/author&gt;&lt;/authors&gt;&lt;/contributors&gt;&lt;auth-address&gt;Respiratory Department, Children&amp;apos;s Hospital of Chongqing Medical University, Chongqing, China.&amp;#xD;Key Laboratory of Pediatrics in Chongqing International Science and Technology Cooperation Center for Child Development and Disorders, Ministry of Education Key Laboratory of Child Development and Disorders, Chongqing, China.&lt;/auth-address&gt;&lt;titles&gt;&lt;title&gt;Mediterranean diet during pregnancy and childhood for asthma in children: A systematic review and meta-analysis of observational studies&lt;/title&gt;&lt;secondary-title&gt;Pediatr Pulmonol&lt;/secondary-title&gt;&lt;/titles&gt;&lt;periodical&gt;&lt;full-title&gt;Pediatr Pulmonol&lt;/full-title&gt;&lt;/periodical&gt;&lt;pages&gt;949-961&lt;/pages&gt;&lt;volume&gt;54&lt;/volume&gt;&lt;number&gt;7&lt;/number&gt;&lt;edition&gt;2019/04/19&lt;/edition&gt;&lt;keywords&gt;&lt;keyword&gt;Mediterranean diet&lt;/keyword&gt;&lt;keyword&gt;asthma&lt;/keyword&gt;&lt;keyword&gt;children&lt;/keyword&gt;&lt;keyword&gt;meta-analysis&lt;/keyword&gt;&lt;keyword&gt;wheeze&lt;/keyword&gt;&lt;/keywords&gt;&lt;dates&gt;&lt;year&gt;2019&lt;/year&gt;&lt;pub-dates&gt;&lt;date&gt;Jul&lt;/date&gt;&lt;/pub-dates&gt;&lt;/dates&gt;&lt;isbn&gt;1099-0496 (Electronic)&amp;#xD;1099-0496 (Linking)&lt;/isbn&gt;&lt;accession-num&gt;30997754&lt;/accession-num&gt;&lt;urls&gt;&lt;related-urls&gt;&lt;url&gt;https://www.ncbi.nlm.nih.gov/pubmed/30997754&lt;/url&gt;&lt;/related-urls&gt;&lt;/urls&gt;&lt;electronic-resource-num&gt;10.1002/ppul.24338&lt;/electronic-resource-num&gt;&lt;/record&gt;&lt;/Cite&gt;&lt;/EndNote&gt;</w:instrText>
      </w:r>
      <w:r w:rsidR="003E2D58">
        <w:fldChar w:fldCharType="separate"/>
      </w:r>
      <w:r w:rsidR="002747EA" w:rsidRPr="002747EA">
        <w:rPr>
          <w:noProof/>
          <w:vertAlign w:val="superscript"/>
        </w:rPr>
        <w:t>42</w:t>
      </w:r>
      <w:r w:rsidR="003E2D58">
        <w:fldChar w:fldCharType="end"/>
      </w:r>
    </w:p>
    <w:p w14:paraId="3B2716F4" w14:textId="2541069E" w:rsidR="002F09BB" w:rsidRPr="002F09BB" w:rsidRDefault="001341EB" w:rsidP="002F09BB">
      <w:r>
        <w:t xml:space="preserve">An RCT comparing the Mediterranean diet </w:t>
      </w:r>
      <w:r w:rsidR="00E170E6">
        <w:t>with additional</w:t>
      </w:r>
      <w:r w:rsidR="002F09BB">
        <w:t xml:space="preserve"> extra virgin olive oil </w:t>
      </w:r>
      <w:r w:rsidR="00E170E6">
        <w:t xml:space="preserve">and pistachios </w:t>
      </w:r>
      <w:r>
        <w:t>with a standard diet with limited fat intake</w:t>
      </w:r>
      <w:r w:rsidR="00E324C1">
        <w:t xml:space="preserve"> (</w:t>
      </w:r>
      <w:r w:rsidR="00E324C1" w:rsidRPr="00E324C1">
        <w:rPr>
          <w:sz w:val="16"/>
          <w:szCs w:val="16"/>
        </w:rPr>
        <w:t>n=874</w:t>
      </w:r>
      <w:r w:rsidR="00E324C1">
        <w:t>)</w:t>
      </w:r>
      <w:r>
        <w:fldChar w:fldCharType="begin">
          <w:fldData xml:space="preserve">PEVuZE5vdGU+PENpdGU+PEF1dGhvcj5Bc3NhZi1CYWx1dDwvQXV0aG9yPjxZZWFyPjIwMTc8L1ll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</w:fldData>
        </w:fldChar>
      </w:r>
      <w:r w:rsidR="002747EA">
        <w:instrText xml:space="preserve"> ADDIN EN.CITE </w:instrText>
      </w:r>
      <w:r w:rsidR="002747EA">
        <w:fldChar w:fldCharType="begin">
          <w:fldData xml:space="preserve">PEVuZE5vdGU+PENpdGU+PEF1dGhvcj5Bc3NhZi1CYWx1dDwvQXV0aG9yPjxZZWFyPjIwMTc8L1ll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</w:fldData>
        </w:fldChar>
      </w:r>
      <w:r w:rsidR="002747EA">
        <w:instrText xml:space="preserve"> ADDIN EN.CITE.DATA </w:instrText>
      </w:r>
      <w:r w:rsidR="002747EA">
        <w:fldChar w:fldCharType="end"/>
      </w:r>
      <w:r>
        <w:fldChar w:fldCharType="separate"/>
      </w:r>
      <w:r w:rsidR="002747EA" w:rsidRPr="002747EA">
        <w:rPr>
          <w:noProof/>
          <w:vertAlign w:val="superscript"/>
        </w:rPr>
        <w:t>43</w:t>
      </w:r>
      <w:r>
        <w:fldChar w:fldCharType="end"/>
      </w:r>
      <w:r>
        <w:t xml:space="preserve"> </w:t>
      </w:r>
      <w:r w:rsidR="002F09BB">
        <w:t xml:space="preserve">found a clear difference in </w:t>
      </w:r>
      <w:r w:rsidR="00092BBF">
        <w:t>risk</w:t>
      </w:r>
      <w:r w:rsidR="002F09BB">
        <w:t xml:space="preserve"> of gestational diabetes (</w:t>
      </w:r>
      <w:r w:rsidR="002F09BB" w:rsidRPr="002F09BB">
        <w:rPr>
          <w:sz w:val="16"/>
          <w:szCs w:val="16"/>
        </w:rPr>
        <w:t>aRR 0.75; 95%CI 0.57 to 0.98; p=0.039</w:t>
      </w:r>
      <w:r w:rsidR="002F09BB" w:rsidRPr="008930D8">
        <w:t>)</w:t>
      </w:r>
      <w:r w:rsidR="002F09BB">
        <w:t xml:space="preserve">. The intervention group also had </w:t>
      </w:r>
      <w:r w:rsidR="002F09BB" w:rsidRPr="002F09BB">
        <w:t xml:space="preserve">reduced rates of insulin-treated </w:t>
      </w:r>
      <w:r w:rsidR="002F09BB">
        <w:t>gestational diabetes</w:t>
      </w:r>
      <w:r w:rsidR="00092BBF">
        <w:t>, preterm birth</w:t>
      </w:r>
      <w:r w:rsidR="002F09BB" w:rsidRPr="002F09BB">
        <w:t xml:space="preserve">, emergency </w:t>
      </w:r>
      <w:r w:rsidR="002F09BB">
        <w:t>caesarean section</w:t>
      </w:r>
      <w:r w:rsidR="002F09BB" w:rsidRPr="002F09BB">
        <w:t xml:space="preserve">, perineal trauma, and </w:t>
      </w:r>
      <w:r w:rsidR="002F09BB">
        <w:t>small and large for gestational age</w:t>
      </w:r>
      <w:r w:rsidR="002F09BB" w:rsidRPr="002F09BB">
        <w:t xml:space="preserve"> newborns (</w:t>
      </w:r>
      <w:r w:rsidR="002F09BB" w:rsidRPr="00750DA3">
        <w:rPr>
          <w:sz w:val="16"/>
          <w:szCs w:val="16"/>
        </w:rPr>
        <w:t>all p&lt;0.05</w:t>
      </w:r>
      <w:r w:rsidR="002F09BB" w:rsidRPr="002F09BB">
        <w:t>).</w:t>
      </w:r>
    </w:p>
    <w:p w14:paraId="3B685446" w14:textId="28C75B07" w:rsidR="00A37C7D" w:rsidRPr="00A37C7D" w:rsidRDefault="004F7A33" w:rsidP="00FC5332">
      <w:r>
        <w:t>Post-hoc analysis of the RCT</w:t>
      </w:r>
      <w:r>
        <w:fldChar w:fldCharType="begin">
          <w:fldData xml:space="preserve">PEVuZE5vdGU+PENpdGU+PEF1dGhvcj5Bc3NhZi1CYWx1dDwvQXV0aG9yPjxZZWFyPjIwMTg8L1ll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</w:fldData>
        </w:fldChar>
      </w:r>
      <w:r w:rsidR="002747EA">
        <w:instrText xml:space="preserve"> ADDIN EN.CITE </w:instrText>
      </w:r>
      <w:r w:rsidR="002747EA">
        <w:fldChar w:fldCharType="begin">
          <w:fldData xml:space="preserve">PEVuZE5vdGU+PENpdGU+PEF1dGhvcj5Bc3NhZi1CYWx1dDwvQXV0aG9yPjxZZWFyPjIwMTg8L1ll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</w:fldData>
        </w:fldChar>
      </w:r>
      <w:r w:rsidR="002747EA">
        <w:instrText xml:space="preserve"> ADDIN EN.CITE.DATA </w:instrText>
      </w:r>
      <w:r w:rsidR="002747EA">
        <w:fldChar w:fldCharType="end"/>
      </w:r>
      <w:r>
        <w:fldChar w:fldCharType="separate"/>
      </w:r>
      <w:r w:rsidR="002747EA" w:rsidRPr="002747EA">
        <w:rPr>
          <w:noProof/>
          <w:vertAlign w:val="superscript"/>
        </w:rPr>
        <w:t>44</w:t>
      </w:r>
      <w:r>
        <w:fldChar w:fldCharType="end"/>
      </w:r>
      <w:r>
        <w:t xml:space="preserve"> found </w:t>
      </w:r>
      <w:r w:rsidR="001B6EF0" w:rsidRPr="001B6EF0">
        <w:t>a linear association between high,</w:t>
      </w:r>
      <w:r w:rsidR="001B6EF0">
        <w:t xml:space="preserve"> moderate, and low adherence to the Mediterranean diet</w:t>
      </w:r>
      <w:r w:rsidR="001B6EF0" w:rsidRPr="001B6EF0">
        <w:rPr>
          <w:rFonts w:ascii="Helvetica" w:hAnsi="Helvetica"/>
        </w:rPr>
        <w:t xml:space="preserve"> and a lower risk of </w:t>
      </w:r>
      <w:r w:rsidR="001D0142">
        <w:rPr>
          <w:rFonts w:ascii="Helvetica" w:hAnsi="Helvetica"/>
        </w:rPr>
        <w:t>gestational diabetes</w:t>
      </w:r>
      <w:r w:rsidR="001B6EF0" w:rsidRPr="001B6EF0">
        <w:rPr>
          <w:rFonts w:ascii="Helvetica" w:hAnsi="Helvetica"/>
        </w:rPr>
        <w:t>, urinary tract infections,</w:t>
      </w:r>
      <w:r w:rsidR="001B6EF0">
        <w:t xml:space="preserve"> </w:t>
      </w:r>
      <w:r w:rsidR="001D0142">
        <w:rPr>
          <w:rFonts w:ascii="Helvetica" w:hAnsi="Helvetica"/>
        </w:rPr>
        <w:t>preterm birth</w:t>
      </w:r>
      <w:r w:rsidR="001B6EF0" w:rsidRPr="001B6EF0">
        <w:rPr>
          <w:rFonts w:ascii="Helvetica" w:hAnsi="Helvetica"/>
        </w:rPr>
        <w:t xml:space="preserve"> and small-for-gestational-age (</w:t>
      </w:r>
      <w:r w:rsidR="001B6EF0" w:rsidRPr="00750DA3">
        <w:rPr>
          <w:rFonts w:ascii="Helvetica" w:hAnsi="Helvetica"/>
          <w:sz w:val="16"/>
          <w:szCs w:val="16"/>
        </w:rPr>
        <w:t>all p &lt; 0.05</w:t>
      </w:r>
      <w:r w:rsidR="001B6EF0" w:rsidRPr="001B6EF0">
        <w:rPr>
          <w:rFonts w:ascii="Helvetica" w:hAnsi="Helvetica"/>
        </w:rPr>
        <w:t xml:space="preserve">). </w:t>
      </w:r>
      <w:r w:rsidR="006A6DB0">
        <w:t xml:space="preserve">Sub-analysis of </w:t>
      </w:r>
      <w:r w:rsidR="00092BBF">
        <w:t>results for normoglycaemic women</w:t>
      </w:r>
      <w:r w:rsidR="00802EC5">
        <w:fldChar w:fldCharType="begin">
          <w:fldData xml:space="preserve">PEVuZE5vdGU+PENpdGU+PEF1dGhvcj5Bc3NhZi1CYWx1dDwvQXV0aG9yPjxZZWFyPjIwMTk8L1ll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</w:fldData>
        </w:fldChar>
      </w:r>
      <w:r w:rsidR="002747EA">
        <w:instrText xml:space="preserve"> ADDIN EN.CITE </w:instrText>
      </w:r>
      <w:r w:rsidR="002747EA">
        <w:fldChar w:fldCharType="begin">
          <w:fldData xml:space="preserve">PEVuZE5vdGU+PENpdGU+PEF1dGhvcj5Bc3NhZi1CYWx1dDwvQXV0aG9yPjxZZWFyPjIwMTk8L1ll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</w:fldData>
        </w:fldChar>
      </w:r>
      <w:r w:rsidR="002747EA">
        <w:instrText xml:space="preserve"> ADDIN EN.CITE.DATA </w:instrText>
      </w:r>
      <w:r w:rsidR="002747EA">
        <w:fldChar w:fldCharType="end"/>
      </w:r>
      <w:r w:rsidR="00802EC5">
        <w:fldChar w:fldCharType="separate"/>
      </w:r>
      <w:r w:rsidR="002747EA" w:rsidRPr="002747EA">
        <w:rPr>
          <w:noProof/>
          <w:vertAlign w:val="superscript"/>
        </w:rPr>
        <w:t>45</w:t>
      </w:r>
      <w:r w:rsidR="00802EC5">
        <w:fldChar w:fldCharType="end"/>
      </w:r>
      <w:r w:rsidR="00C7031C">
        <w:t xml:space="preserve"> found </w:t>
      </w:r>
      <w:r w:rsidR="007908BB">
        <w:t>t</w:t>
      </w:r>
      <w:r w:rsidR="0081109B">
        <w:t>hat</w:t>
      </w:r>
      <w:r w:rsidR="00FC5332">
        <w:t xml:space="preserve"> </w:t>
      </w:r>
      <w:r w:rsidR="001341EB">
        <w:t xml:space="preserve">high versus low </w:t>
      </w:r>
      <w:r w:rsidR="007908BB">
        <w:t xml:space="preserve">adherence </w:t>
      </w:r>
      <w:r w:rsidR="00A37C7D" w:rsidRPr="00A37C7D">
        <w:t>was associated with a significantly lower</w:t>
      </w:r>
      <w:r w:rsidR="00A37C7D">
        <w:t xml:space="preserve"> </w:t>
      </w:r>
      <w:r w:rsidR="00A37C7D" w:rsidRPr="00A37C7D">
        <w:t xml:space="preserve">risk of urinary tract infections, emergency </w:t>
      </w:r>
      <w:r w:rsidR="00802EC5">
        <w:t>caesarean-section</w:t>
      </w:r>
      <w:r w:rsidR="00A37C7D" w:rsidRPr="00A37C7D">
        <w:t>, perineal trauma, large-for-gestational-age and small-for-gestational-age</w:t>
      </w:r>
      <w:r w:rsidR="00802EC5">
        <w:t xml:space="preserve"> </w:t>
      </w:r>
      <w:r w:rsidR="0053600B">
        <w:t>(</w:t>
      </w:r>
      <w:r w:rsidR="0053600B" w:rsidRPr="00750DA3">
        <w:rPr>
          <w:sz w:val="16"/>
          <w:szCs w:val="16"/>
        </w:rPr>
        <w:t>all p&lt;0.05</w:t>
      </w:r>
      <w:r w:rsidR="0053600B">
        <w:t>)</w:t>
      </w:r>
      <w:r w:rsidR="00A37C7D" w:rsidRPr="00A37C7D">
        <w:t>.</w:t>
      </w:r>
      <w:r w:rsidR="00802EC5">
        <w:t xml:space="preserve"> </w:t>
      </w:r>
    </w:p>
    <w:p w14:paraId="7D02F75F" w14:textId="347CAADC" w:rsidR="00C7031C" w:rsidRDefault="008B63F8" w:rsidP="00014822">
      <w:r>
        <w:t>Observational</w:t>
      </w:r>
      <w:r w:rsidR="00A82933">
        <w:t xml:space="preserve"> studies were </w:t>
      </w:r>
      <w:r w:rsidR="00675580">
        <w:t xml:space="preserve">consistent in finding an association between adherence to the Mediterranean diet and lower </w:t>
      </w:r>
      <w:r w:rsidR="006478B5">
        <w:t>risk of</w:t>
      </w:r>
      <w:r>
        <w:t xml:space="preserve"> small for gestational age</w:t>
      </w:r>
      <w:r>
        <w:fldChar w:fldCharType="begin"/>
      </w:r>
      <w:r w:rsidR="002747EA">
        <w:instrText xml:space="preserve"> ADDIN EN.CITE &lt;EndNote&gt;&lt;Cite&gt;&lt;Author&gt;Martínez-Galiano&lt;/Author&gt;&lt;Year&gt;2018&lt;/Year&gt;&lt;RecNum&gt;1462&lt;/RecNum&gt;&lt;DisplayText&gt;&lt;style face="superscript" font="Trebuchet MS" size="9"&gt;46&lt;/style&gt;&lt;/DisplayText&gt;&lt;record&gt;&lt;rec-number&gt;1462&lt;/rec-number&gt;&lt;foreign-keys&gt;&lt;key app="EN" db-id="exvasrfx2dtraoesasxp2szsxa2df502592x" timestamp="1574039594"&gt;1462&lt;/key&gt;&lt;key app="ENWeb" db-id=""&gt;0&lt;/key&gt;&lt;/foreign-keys&gt;&lt;ref-type name="Journal Article"&gt;17&lt;/ref-type&gt;&lt;contributors&gt;&lt;authors&gt;&lt;author&gt;Martínez-Galiano, Juan&lt;/author&gt;&lt;author&gt;Olmedo-Requena, Rocío&lt;/author&gt;&lt;author&gt;Barrios-Rodríguez, Rocío&lt;/author&gt;&lt;author&gt;Amezcua-Prieto, Carmen&lt;/author&gt;&lt;author&gt;Bueno-Cavanillas, Aurora&lt;/author&gt;&lt;author&gt;Salcedo-Bellido, Inmaculada&lt;/author&gt;&lt;author&gt;Jimenez-Moleon, Jose&lt;/author&gt;&lt;author&gt;Delgado-Rodríguez, Miguel&lt;/author&gt;&lt;/authors&gt;&lt;/contributors&gt;&lt;titles&gt;&lt;title&gt;Effect of adherence to a Mediterranean diet and olive oil intake during pregnancy on risk of small for gestational age infants&lt;/title&gt;&lt;secondary-title&gt;Nutrients&lt;/secondary-title&gt;&lt;/titles&gt;&lt;periodical&gt;&lt;full-title&gt;Nutrients&lt;/full-title&gt;&lt;/periodical&gt;&lt;volume&gt;10&lt;/volume&gt;&lt;number&gt;9&lt;/number&gt;&lt;section&gt;1234&lt;/section&gt;&lt;dates&gt;&lt;year&gt;2018&lt;/year&gt;&lt;/dates&gt;&lt;isbn&gt;2072-6643&lt;/isbn&gt;&lt;urls&gt;&lt;/urls&gt;&lt;electronic-resource-num&gt;10.3390/nu10091234&lt;/electronic-resource-num&gt;&lt;/record&gt;&lt;/Cite&gt;&lt;/EndNote&gt;</w:instrText>
      </w:r>
      <w:r>
        <w:fldChar w:fldCharType="separate"/>
      </w:r>
      <w:r w:rsidR="002747EA" w:rsidRPr="002747EA">
        <w:rPr>
          <w:noProof/>
          <w:vertAlign w:val="superscript"/>
        </w:rPr>
        <w:t>46</w:t>
      </w:r>
      <w:r>
        <w:fldChar w:fldCharType="end"/>
      </w:r>
      <w:r>
        <w:t xml:space="preserve"> and preterm birth,</w:t>
      </w:r>
      <w:r>
        <w:fldChar w:fldCharType="begin">
          <w:fldData xml:space="preserve">PEVuZE5vdGU+PENpdGU+PEF1dGhvcj5TbWl0aDwvQXV0aG9yPjxZZWFyPjIwMTU8L1llYXI+PFJl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</w:fldData>
        </w:fldChar>
      </w:r>
      <w:r w:rsidR="002747EA">
        <w:instrText xml:space="preserve"> ADDIN EN.CITE </w:instrText>
      </w:r>
      <w:r w:rsidR="002747EA">
        <w:fldChar w:fldCharType="begin">
          <w:fldData xml:space="preserve">PEVuZE5vdGU+PENpdGU+PEF1dGhvcj5TbWl0aDwvQXV0aG9yPjxZZWFyPjIwMTU8L1llYXI+PFJl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</w:fldData>
        </w:fldChar>
      </w:r>
      <w:r w:rsidR="002747EA">
        <w:instrText xml:space="preserve"> ADDIN EN.CITE.DATA </w:instrText>
      </w:r>
      <w:r w:rsidR="002747EA">
        <w:fldChar w:fldCharType="end"/>
      </w:r>
      <w:r>
        <w:fldChar w:fldCharType="separate"/>
      </w:r>
      <w:r w:rsidR="002747EA" w:rsidRPr="002747EA">
        <w:rPr>
          <w:noProof/>
          <w:vertAlign w:val="superscript"/>
        </w:rPr>
        <w:t>47</w:t>
      </w:r>
      <w:r>
        <w:fldChar w:fldCharType="end"/>
      </w:r>
      <w:r>
        <w:t xml:space="preserve"> although one study only found an association between reduced risk of preterm birth among women who were overweight or obese</w:t>
      </w:r>
      <w:r w:rsidR="00675580">
        <w:t>.</w:t>
      </w:r>
      <w:r>
        <w:fldChar w:fldCharType="begin">
          <w:fldData xml:space="preserve">PEVuZE5vdGU+PENpdGU+PEF1dGhvcj5TYXVuZGVyczwvQXV0aG9yPjxZZWFyPjIwMTQ8L1llYXI+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</w:fldData>
        </w:fldChar>
      </w:r>
      <w:r w:rsidR="002747EA">
        <w:instrText xml:space="preserve"> ADDIN EN.CITE </w:instrText>
      </w:r>
      <w:r w:rsidR="002747EA">
        <w:fldChar w:fldCharType="begin">
          <w:fldData xml:space="preserve">PEVuZE5vdGU+PENpdGU+PEF1dGhvcj5TYXVuZGVyczwvQXV0aG9yPjxZZWFyPjIwMTQ8L1llYXI+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</w:fldData>
        </w:fldChar>
      </w:r>
      <w:r w:rsidR="002747EA">
        <w:instrText xml:space="preserve"> ADDIN EN.CITE.DATA </w:instrText>
      </w:r>
      <w:r w:rsidR="002747EA">
        <w:fldChar w:fldCharType="end"/>
      </w:r>
      <w:r>
        <w:fldChar w:fldCharType="separate"/>
      </w:r>
      <w:r w:rsidR="002747EA" w:rsidRPr="002747EA">
        <w:rPr>
          <w:noProof/>
          <w:vertAlign w:val="superscript"/>
        </w:rPr>
        <w:t>48</w:t>
      </w:r>
      <w:r>
        <w:fldChar w:fldCharType="end"/>
      </w:r>
    </w:p>
    <w:p w14:paraId="3ECC6C90" w14:textId="292C7B03" w:rsidR="00970E6B" w:rsidRPr="00014822" w:rsidRDefault="00970E6B" w:rsidP="00970E6B">
      <w:r>
        <w:t>Studies into childhood growth found an association between maternal Mediterranean diet score and lower waist circumference,</w:t>
      </w:r>
      <w:r w:rsidRPr="003F3087">
        <w:t xml:space="preserve"> </w:t>
      </w:r>
      <w:r>
        <w:fldChar w:fldCharType="begin">
          <w:fldData xml:space="preserve">PEVuZE5vdGU+PENpdGU+PEF1dGhvcj5DaGF0emk8L0F1dGhvcj48WWVhcj4yMDE3PC9ZZWFyPjxS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</w:fldData>
        </w:fldChar>
      </w:r>
      <w:r w:rsidR="002747EA">
        <w:instrText xml:space="preserve"> ADDIN EN.CITE </w:instrText>
      </w:r>
      <w:r w:rsidR="002747EA">
        <w:fldChar w:fldCharType="begin">
          <w:fldData xml:space="preserve">PEVuZE5vdGU+PENpdGU+PEF1dGhvcj5DaGF0emk8L0F1dGhvcj48WWVhcj4yMDE3PC9ZZWFyPjxS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</w:fldData>
        </w:fldChar>
      </w:r>
      <w:r w:rsidR="002747EA">
        <w:instrText xml:space="preserve"> ADDIN EN.CITE.DATA </w:instrText>
      </w:r>
      <w:r w:rsidR="002747EA">
        <w:fldChar w:fldCharType="end"/>
      </w:r>
      <w:r>
        <w:fldChar w:fldCharType="separate"/>
      </w:r>
      <w:r w:rsidR="002747EA" w:rsidRPr="002747EA">
        <w:rPr>
          <w:noProof/>
          <w:vertAlign w:val="superscript"/>
        </w:rPr>
        <w:t>49,50</w:t>
      </w:r>
      <w:r>
        <w:fldChar w:fldCharType="end"/>
      </w:r>
      <w:r>
        <w:t xml:space="preserve"> skinfold thickness</w:t>
      </w:r>
      <w:r>
        <w:fldChar w:fldCharType="begin">
          <w:fldData xml:space="preserve">PEVuZE5vdGU+PENpdGU+PEF1dGhvcj5DaGF0emk8L0F1dGhvcj48WWVhcj4yMDE3PC9ZZWFyPjxS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</w:fldData>
        </w:fldChar>
      </w:r>
      <w:r w:rsidR="002747EA">
        <w:instrText xml:space="preserve"> ADDIN EN.CITE </w:instrText>
      </w:r>
      <w:r w:rsidR="002747EA">
        <w:fldChar w:fldCharType="begin">
          <w:fldData xml:space="preserve">PEVuZE5vdGU+PENpdGU+PEF1dGhvcj5DaGF0emk8L0F1dGhvcj48WWVhcj4yMDE3PC9ZZWFyPjxS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</w:fldData>
        </w:fldChar>
      </w:r>
      <w:r w:rsidR="002747EA">
        <w:instrText xml:space="preserve"> ADDIN EN.CITE.DATA </w:instrText>
      </w:r>
      <w:r w:rsidR="002747EA">
        <w:fldChar w:fldCharType="end"/>
      </w:r>
      <w:r>
        <w:fldChar w:fldCharType="separate"/>
      </w:r>
      <w:r w:rsidR="002747EA" w:rsidRPr="002747EA">
        <w:rPr>
          <w:noProof/>
          <w:vertAlign w:val="superscript"/>
        </w:rPr>
        <w:t>49</w:t>
      </w:r>
      <w:r>
        <w:fldChar w:fldCharType="end"/>
      </w:r>
      <w:r>
        <w:t xml:space="preserve"> and risk of accelerated growth</w:t>
      </w:r>
      <w:r>
        <w:fldChar w:fldCharType="begin">
          <w:fldData xml:space="preserve">PEVuZE5vdGU+PENpdGU+PEF1dGhvcj5GZXJuYW5kZXotQmFycmVzPC9BdXRob3I+PFllYXI+MjAx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</w:fldData>
        </w:fldChar>
      </w:r>
      <w:r w:rsidR="002747EA">
        <w:instrText xml:space="preserve"> ADDIN EN.CITE </w:instrText>
      </w:r>
      <w:r w:rsidR="002747EA">
        <w:fldChar w:fldCharType="begin">
          <w:fldData xml:space="preserve">PEVuZE5vdGU+PENpdGU+PEF1dGhvcj5GZXJuYW5kZXotQmFycmVzPC9BdXRob3I+PFllYXI+MjAx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</w:fldData>
        </w:fldChar>
      </w:r>
      <w:r w:rsidR="002747EA">
        <w:instrText xml:space="preserve"> ADDIN EN.CITE.DATA </w:instrText>
      </w:r>
      <w:r w:rsidR="002747EA">
        <w:fldChar w:fldCharType="end"/>
      </w:r>
      <w:r>
        <w:fldChar w:fldCharType="separate"/>
      </w:r>
      <w:r w:rsidR="002747EA" w:rsidRPr="002747EA">
        <w:rPr>
          <w:noProof/>
          <w:vertAlign w:val="superscript"/>
        </w:rPr>
        <w:t>51</w:t>
      </w:r>
      <w:r>
        <w:fldChar w:fldCharType="end"/>
      </w:r>
      <w:r>
        <w:t xml:space="preserve"> but were inconsistent about the effect on BMI z-score.</w:t>
      </w:r>
      <w:r>
        <w:fldChar w:fldCharType="begin">
          <w:fldData xml:space="preserve">PEVuZE5vdGU+PENpdGU+PEF1dGhvcj5DaGF0emk8L0F1dGhvcj48WWVhcj4yMDE3PC9ZZWFyPjxS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</w:fldData>
        </w:fldChar>
      </w:r>
      <w:r w:rsidR="002747EA">
        <w:instrText xml:space="preserve"> ADDIN EN.CITE </w:instrText>
      </w:r>
      <w:r w:rsidR="002747EA">
        <w:fldChar w:fldCharType="begin">
          <w:fldData xml:space="preserve">PEVuZE5vdGU+PENpdGU+PEF1dGhvcj5DaGF0emk8L0F1dGhvcj48WWVhcj4yMDE3PC9ZZWFyPjxS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</w:fldData>
        </w:fldChar>
      </w:r>
      <w:r w:rsidR="002747EA">
        <w:instrText xml:space="preserve"> ADDIN EN.CITE.DATA </w:instrText>
      </w:r>
      <w:r w:rsidR="002747EA">
        <w:fldChar w:fldCharType="end"/>
      </w:r>
      <w:r>
        <w:fldChar w:fldCharType="separate"/>
      </w:r>
      <w:r w:rsidR="002747EA" w:rsidRPr="002747EA">
        <w:rPr>
          <w:noProof/>
          <w:vertAlign w:val="superscript"/>
        </w:rPr>
        <w:t>49,50</w:t>
      </w:r>
      <w:r>
        <w:fldChar w:fldCharType="end"/>
      </w:r>
      <w:r>
        <w:t xml:space="preserve"> Studies into child cardiometabolic risk were also inconsistent, with one study finding a potential protective effect</w:t>
      </w:r>
      <w:r>
        <w:fldChar w:fldCharType="begin">
          <w:fldData xml:space="preserve">PEVuZE5vdGU+PENpdGU+PEF1dGhvcj5DaGF0emk8L0F1dGhvcj48WWVhcj4yMDE3PC9ZZWFyPjxS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</w:fldData>
        </w:fldChar>
      </w:r>
      <w:r w:rsidR="002747EA">
        <w:instrText xml:space="preserve"> ADDIN EN.CITE </w:instrText>
      </w:r>
      <w:r w:rsidR="002747EA">
        <w:fldChar w:fldCharType="begin">
          <w:fldData xml:space="preserve">PEVuZE5vdGU+PENpdGU+PEF1dGhvcj5DaGF0emk8L0F1dGhvcj48WWVhcj4yMDE3PC9ZZWFyPjxS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</w:fldData>
        </w:fldChar>
      </w:r>
      <w:r w:rsidR="002747EA">
        <w:instrText xml:space="preserve"> ADDIN EN.CITE.DATA </w:instrText>
      </w:r>
      <w:r w:rsidR="002747EA">
        <w:fldChar w:fldCharType="end"/>
      </w:r>
      <w:r>
        <w:fldChar w:fldCharType="separate"/>
      </w:r>
      <w:r w:rsidR="002747EA" w:rsidRPr="002747EA">
        <w:rPr>
          <w:noProof/>
          <w:vertAlign w:val="superscript"/>
        </w:rPr>
        <w:t>49</w:t>
      </w:r>
      <w:r>
        <w:fldChar w:fldCharType="end"/>
      </w:r>
      <w:r>
        <w:t xml:space="preserve"> and another finding no association with child cardiometabolic risk.</w:t>
      </w:r>
      <w:r>
        <w:fldChar w:fldCharType="begin">
          <w:fldData xml:space="preserve">PEVuZE5vdGU+PENpdGU+PEF1dGhvcj5GZXJuYW5kZXotQmFycmVzPC9BdXRob3I+PFllYXI+MjAx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</w:fldData>
        </w:fldChar>
      </w:r>
      <w:r w:rsidR="002747EA">
        <w:instrText xml:space="preserve"> ADDIN EN.CITE </w:instrText>
      </w:r>
      <w:r w:rsidR="002747EA">
        <w:fldChar w:fldCharType="begin">
          <w:fldData xml:space="preserve">PEVuZE5vdGU+PENpdGU+PEF1dGhvcj5GZXJuYW5kZXotQmFycmVzPC9BdXRob3I+PFllYXI+MjAx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</w:fldData>
        </w:fldChar>
      </w:r>
      <w:r w:rsidR="002747EA">
        <w:instrText xml:space="preserve"> ADDIN EN.CITE.DATA </w:instrText>
      </w:r>
      <w:r w:rsidR="002747EA">
        <w:fldChar w:fldCharType="end"/>
      </w:r>
      <w:r>
        <w:fldChar w:fldCharType="separate"/>
      </w:r>
      <w:r w:rsidR="002747EA" w:rsidRPr="002747EA">
        <w:rPr>
          <w:noProof/>
          <w:vertAlign w:val="superscript"/>
        </w:rPr>
        <w:t>51</w:t>
      </w:r>
      <w:r>
        <w:fldChar w:fldCharType="end"/>
      </w:r>
    </w:p>
    <w:p w14:paraId="7F822BB8" w14:textId="7FAE3026" w:rsidR="00BA0A27" w:rsidRDefault="009C16D1" w:rsidP="00014822">
      <w:r>
        <w:t>Observational studies did not find an association between adherence to the Mediter</w:t>
      </w:r>
      <w:r w:rsidR="00936E83">
        <w:t>r</w:t>
      </w:r>
      <w:r>
        <w:t>anean</w:t>
      </w:r>
      <w:r w:rsidR="00936E83">
        <w:t xml:space="preserve"> and childhood wheeze,</w:t>
      </w:r>
      <w:r w:rsidR="00936E83">
        <w:fldChar w:fldCharType="begin">
          <w:fldData xml:space="preserve">PEVuZE5vdGU+PENpdGU+PEF1dGhvcj5BbHZhcmV6IFphbGxvPC9BdXRob3I+PFllYXI+MjAxODwv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</w:fldData>
        </w:fldChar>
      </w:r>
      <w:r w:rsidR="002747EA">
        <w:instrText xml:space="preserve"> ADDIN EN.CITE </w:instrText>
      </w:r>
      <w:r w:rsidR="002747EA">
        <w:fldChar w:fldCharType="begin">
          <w:fldData xml:space="preserve">PEVuZE5vdGU+PENpdGU+PEF1dGhvcj5BbHZhcmV6IFphbGxvPC9BdXRob3I+PFllYXI+MjAxODwv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</w:fldData>
        </w:fldChar>
      </w:r>
      <w:r w:rsidR="002747EA">
        <w:instrText xml:space="preserve"> ADDIN EN.CITE.DATA </w:instrText>
      </w:r>
      <w:r w:rsidR="002747EA">
        <w:fldChar w:fldCharType="end"/>
      </w:r>
      <w:r w:rsidR="00936E83">
        <w:fldChar w:fldCharType="separate"/>
      </w:r>
      <w:r w:rsidR="002747EA" w:rsidRPr="002747EA">
        <w:rPr>
          <w:noProof/>
          <w:vertAlign w:val="superscript"/>
        </w:rPr>
        <w:t>52,53</w:t>
      </w:r>
      <w:r w:rsidR="00936E83">
        <w:fldChar w:fldCharType="end"/>
      </w:r>
      <w:r w:rsidR="00936E83">
        <w:t xml:space="preserve"> rhinitis,</w:t>
      </w:r>
      <w:r w:rsidR="00936E83">
        <w:fldChar w:fldCharType="begin">
          <w:fldData xml:space="preserve">PEVuZE5vdGU+PENpdGU+PEF1dGhvcj5DYXN0cm8tUm9kcmlndWV6PC9BdXRob3I+PFllYXI+MjAx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</w:fldData>
        </w:fldChar>
      </w:r>
      <w:r w:rsidR="002747EA">
        <w:instrText xml:space="preserve"> ADDIN EN.CITE </w:instrText>
      </w:r>
      <w:r w:rsidR="002747EA">
        <w:fldChar w:fldCharType="begin">
          <w:fldData xml:space="preserve">PEVuZE5vdGU+PENpdGU+PEF1dGhvcj5DYXN0cm8tUm9kcmlndWV6PC9BdXRob3I+PFllYXI+MjAx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</w:fldData>
        </w:fldChar>
      </w:r>
      <w:r w:rsidR="002747EA">
        <w:instrText xml:space="preserve"> ADDIN EN.CITE.DATA </w:instrText>
      </w:r>
      <w:r w:rsidR="002747EA">
        <w:fldChar w:fldCharType="end"/>
      </w:r>
      <w:r w:rsidR="00936E83">
        <w:fldChar w:fldCharType="separate"/>
      </w:r>
      <w:r w:rsidR="002747EA" w:rsidRPr="002747EA">
        <w:rPr>
          <w:noProof/>
          <w:vertAlign w:val="superscript"/>
        </w:rPr>
        <w:t>53</w:t>
      </w:r>
      <w:r w:rsidR="00936E83">
        <w:fldChar w:fldCharType="end"/>
      </w:r>
      <w:r w:rsidR="00936E83">
        <w:t xml:space="preserve"> dermatitis</w:t>
      </w:r>
      <w:r w:rsidR="00936E83">
        <w:fldChar w:fldCharType="begin">
          <w:fldData xml:space="preserve">PEVuZE5vdGU+PENpdGU+PEF1dGhvcj5DYXN0cm8tUm9kcmlndWV6PC9BdXRob3I+PFllYXI+MjAx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</w:fldData>
        </w:fldChar>
      </w:r>
      <w:r w:rsidR="002747EA">
        <w:instrText xml:space="preserve"> ADDIN EN.CITE </w:instrText>
      </w:r>
      <w:r w:rsidR="002747EA">
        <w:fldChar w:fldCharType="begin">
          <w:fldData xml:space="preserve">PEVuZE5vdGU+PENpdGU+PEF1dGhvcj5DYXN0cm8tUm9kcmlndWV6PC9BdXRob3I+PFllYXI+MjAx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</w:fldData>
        </w:fldChar>
      </w:r>
      <w:r w:rsidR="002747EA">
        <w:instrText xml:space="preserve"> ADDIN EN.CITE.DATA </w:instrText>
      </w:r>
      <w:r w:rsidR="002747EA">
        <w:fldChar w:fldCharType="end"/>
      </w:r>
      <w:r w:rsidR="00936E83">
        <w:fldChar w:fldCharType="separate"/>
      </w:r>
      <w:r w:rsidR="002747EA" w:rsidRPr="002747EA">
        <w:rPr>
          <w:noProof/>
          <w:vertAlign w:val="superscript"/>
        </w:rPr>
        <w:t>53</w:t>
      </w:r>
      <w:r w:rsidR="00936E83">
        <w:fldChar w:fldCharType="end"/>
      </w:r>
      <w:r w:rsidR="00936E83">
        <w:t xml:space="preserve"> or eczema.</w:t>
      </w:r>
      <w:r w:rsidR="00936E83">
        <w:fldChar w:fldCharType="begin">
          <w:fldData xml:space="preserve">PEVuZE5vdGU+PENpdGU+PEF1dGhvcj5BbHZhcmV6IFphbGxvPC9BdXRob3I+PFllYXI+MjAxODwv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</w:fldData>
        </w:fldChar>
      </w:r>
      <w:r w:rsidR="002747EA">
        <w:instrText xml:space="preserve"> ADDIN EN.CITE </w:instrText>
      </w:r>
      <w:r w:rsidR="002747EA">
        <w:fldChar w:fldCharType="begin">
          <w:fldData xml:space="preserve">PEVuZE5vdGU+PENpdGU+PEF1dGhvcj5BbHZhcmV6IFphbGxvPC9BdXRob3I+PFllYXI+MjAxODwv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</w:fldData>
        </w:fldChar>
      </w:r>
      <w:r w:rsidR="002747EA">
        <w:instrText xml:space="preserve"> ADDIN EN.CITE.DATA </w:instrText>
      </w:r>
      <w:r w:rsidR="002747EA">
        <w:fldChar w:fldCharType="end"/>
      </w:r>
      <w:r w:rsidR="00936E83">
        <w:fldChar w:fldCharType="separate"/>
      </w:r>
      <w:r w:rsidR="002747EA" w:rsidRPr="002747EA">
        <w:rPr>
          <w:noProof/>
          <w:vertAlign w:val="superscript"/>
        </w:rPr>
        <w:t>52</w:t>
      </w:r>
      <w:r w:rsidR="00936E83">
        <w:fldChar w:fldCharType="end"/>
      </w:r>
      <w:r w:rsidR="00936E83">
        <w:t xml:space="preserve"> </w:t>
      </w:r>
    </w:p>
    <w:p w14:paraId="3B5DA486" w14:textId="127D89B7" w:rsidR="00122B25" w:rsidRDefault="00122B25" w:rsidP="00122B25">
      <w:pPr>
        <w:pStyle w:val="Heading3"/>
      </w:pPr>
      <w:bookmarkStart w:id="24" w:name="_Toc40956474"/>
      <w:r>
        <w:t>Dietary Approaches to Stop Hypertension (DASH) diet</w:t>
      </w:r>
      <w:bookmarkEnd w:id="24"/>
    </w:p>
    <w:p w14:paraId="49338EB8" w14:textId="77777777" w:rsidR="00913970" w:rsidRPr="005D5540" w:rsidRDefault="00913970" w:rsidP="00913970">
      <w:pPr>
        <w:rPr>
          <w:rFonts w:ascii="Times New Roman" w:hAnsi="Times New Roman"/>
        </w:rPr>
      </w:pPr>
      <w:r w:rsidRPr="005D5540">
        <w:t>The</w:t>
      </w:r>
      <w:r w:rsidRPr="009901C9">
        <w:t> DASH </w:t>
      </w:r>
      <w:r>
        <w:t>diet is characterised by high intake of</w:t>
      </w:r>
      <w:r w:rsidRPr="005D5540">
        <w:t xml:space="preserve"> vegetables, </w:t>
      </w:r>
      <w:r>
        <w:t>fruits and low-fat dairy foods</w:t>
      </w:r>
      <w:r w:rsidRPr="005D5540">
        <w:t xml:space="preserve"> and moderate amounts of whole grains, fish, poultry and nuts.</w:t>
      </w:r>
    </w:p>
    <w:p w14:paraId="12D712FF" w14:textId="2A4C83AB" w:rsidR="00972F81" w:rsidRDefault="00972F81" w:rsidP="00972F81">
      <w:r>
        <w:t>A systematic review</w:t>
      </w:r>
      <w:r>
        <w:fldChar w:fldCharType="begin">
          <w:fldData xml:space="preserve">PEVuZE5vdGU+PENpdGU+PEF1dGhvcj5IYTwvQXV0aG9yPjxZZWFyPjIwMTc8L1llYXI+PFJlY051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</w:fldData>
        </w:fldChar>
      </w:r>
      <w:r w:rsidR="002747EA">
        <w:instrText xml:space="preserve"> ADDIN EN.CITE </w:instrText>
      </w:r>
      <w:r w:rsidR="002747EA">
        <w:fldChar w:fldCharType="begin">
          <w:fldData xml:space="preserve">PEVuZE5vdGU+PENpdGU+PEF1dGhvcj5IYTwvQXV0aG9yPjxZZWFyPjIwMTc8L1llYXI+PFJlY051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</w:fldData>
        </w:fldChar>
      </w:r>
      <w:r w:rsidR="002747EA">
        <w:instrText xml:space="preserve"> ADDIN EN.CITE.DATA </w:instrText>
      </w:r>
      <w:r w:rsidR="002747EA">
        <w:fldChar w:fldCharType="end"/>
      </w:r>
      <w:r>
        <w:fldChar w:fldCharType="separate"/>
      </w:r>
      <w:r w:rsidR="002747EA" w:rsidRPr="002747EA">
        <w:rPr>
          <w:noProof/>
          <w:vertAlign w:val="superscript"/>
        </w:rPr>
        <w:t>54</w:t>
      </w:r>
      <w:r>
        <w:fldChar w:fldCharType="end"/>
      </w:r>
      <w:r>
        <w:t xml:space="preserve"> found that, i</w:t>
      </w:r>
      <w:r w:rsidRPr="00343DBA">
        <w:t xml:space="preserve">n the absence of gestational weight gain </w:t>
      </w:r>
      <w:r>
        <w:t>advice</w:t>
      </w:r>
      <w:r w:rsidRPr="00343DBA">
        <w:t>, fasting glucose improved in DASH-styl</w:t>
      </w:r>
      <w:r>
        <w:t xml:space="preserve">e diets compared to standard </w:t>
      </w:r>
      <w:r w:rsidRPr="00343DBA">
        <w:t>care</w:t>
      </w:r>
      <w:r>
        <w:t xml:space="preserve"> (</w:t>
      </w:r>
      <w:r w:rsidRPr="00972F81">
        <w:rPr>
          <w:sz w:val="16"/>
          <w:szCs w:val="16"/>
        </w:rPr>
        <w:t xml:space="preserve">MD -0.47; 95%CI -0.73 to -0.21; 3 studies; n=99; moderate </w:t>
      </w:r>
      <w:r w:rsidR="00836F2D">
        <w:rPr>
          <w:sz w:val="16"/>
          <w:szCs w:val="16"/>
        </w:rPr>
        <w:t>certainty</w:t>
      </w:r>
      <w:r>
        <w:t>).</w:t>
      </w:r>
      <w:r w:rsidR="00D81E09">
        <w:t xml:space="preserve"> However, a small cohort study (</w:t>
      </w:r>
      <w:r w:rsidR="00D81E09" w:rsidRPr="00BA0A27">
        <w:rPr>
          <w:sz w:val="16"/>
          <w:szCs w:val="16"/>
        </w:rPr>
        <w:t>n=513</w:t>
      </w:r>
      <w:r w:rsidR="00D81E09">
        <w:t xml:space="preserve">) </w:t>
      </w:r>
      <w:r w:rsidR="00B6662D">
        <w:t xml:space="preserve">found no </w:t>
      </w:r>
      <w:r w:rsidR="00C63D16">
        <w:t xml:space="preserve">association between DASH score and </w:t>
      </w:r>
      <w:r w:rsidR="00B6662D">
        <w:t>fasting glucose (</w:t>
      </w:r>
      <w:r w:rsidR="00B6662D" w:rsidRPr="00B6662D">
        <w:rPr>
          <w:sz w:val="16"/>
          <w:szCs w:val="16"/>
        </w:rPr>
        <w:t>ß</w:t>
      </w:r>
      <w:r w:rsidR="00DB7B36">
        <w:rPr>
          <w:sz w:val="16"/>
          <w:szCs w:val="16"/>
        </w:rPr>
        <w:t> </w:t>
      </w:r>
      <w:r w:rsidR="00B6662D" w:rsidRPr="00B6662D">
        <w:rPr>
          <w:sz w:val="16"/>
          <w:szCs w:val="16"/>
        </w:rPr>
        <w:t>0.29; 95%CI -1.46 to 2.04</w:t>
      </w:r>
      <w:r w:rsidR="00B6662D" w:rsidRPr="00733370">
        <w:t>)</w:t>
      </w:r>
      <w:r w:rsidR="00B6662D">
        <w:t>.</w:t>
      </w:r>
    </w:p>
    <w:p w14:paraId="06CE9E7E" w14:textId="34584383" w:rsidR="00972F81" w:rsidRDefault="00972F81" w:rsidP="00972F81">
      <w:r>
        <w:t>Cohort studies found that</w:t>
      </w:r>
      <w:r w:rsidR="001E044A">
        <w:t xml:space="preserve"> greater adherence to the DASH diet was</w:t>
      </w:r>
      <w:r>
        <w:t>:</w:t>
      </w:r>
    </w:p>
    <w:p w14:paraId="0ED1FAB0" w14:textId="7BF82178" w:rsidR="001E044A" w:rsidRDefault="001E044A" w:rsidP="001E044A">
      <w:pPr>
        <w:pStyle w:val="bullet"/>
      </w:pPr>
      <w:r>
        <w:t>not associated with reductions in risk of hypertensive disorders of pregnancy (</w:t>
      </w:r>
      <w:r w:rsidRPr="001E044A">
        <w:rPr>
          <w:sz w:val="16"/>
          <w:szCs w:val="16"/>
        </w:rPr>
        <w:t>OR 1.00; 95%CI 0.96 to 1.03</w:t>
      </w:r>
      <w:r>
        <w:t>), gestational diabetes (</w:t>
      </w:r>
      <w:r w:rsidRPr="001E044A">
        <w:rPr>
          <w:sz w:val="16"/>
          <w:szCs w:val="16"/>
        </w:rPr>
        <w:t>OR 1.01; 95%CI 0.96 to 1.06</w:t>
      </w:r>
      <w:r>
        <w:t>), preterm birth (</w:t>
      </w:r>
      <w:r w:rsidRPr="001E044A">
        <w:rPr>
          <w:sz w:val="16"/>
          <w:szCs w:val="16"/>
        </w:rPr>
        <w:t>OR 0.99; 95%CI 0.95 to 1.03</w:t>
      </w:r>
      <w:r>
        <w:t>), small for gestational age (</w:t>
      </w:r>
      <w:r w:rsidRPr="001E044A">
        <w:rPr>
          <w:sz w:val="16"/>
          <w:szCs w:val="16"/>
        </w:rPr>
        <w:t>OR 0.97; 95%CI 0.93 to 1.02</w:t>
      </w:r>
      <w:r>
        <w:t>) or large for gestational age (</w:t>
      </w:r>
      <w:r w:rsidRPr="001E044A">
        <w:rPr>
          <w:sz w:val="16"/>
          <w:szCs w:val="16"/>
        </w:rPr>
        <w:t>OR 0.99; 95%CI 0.96 to 1.02</w:t>
      </w:r>
      <w:r>
        <w:t>)</w:t>
      </w:r>
    </w:p>
    <w:p w14:paraId="5B54BE37" w14:textId="77ED6420" w:rsidR="001E044A" w:rsidRDefault="001E044A" w:rsidP="001E044A">
      <w:pPr>
        <w:pStyle w:val="bullet"/>
      </w:pPr>
      <w:r w:rsidRPr="00733370">
        <w:t>negatively associated with maternal triglycerides (mg/dL) (</w:t>
      </w:r>
      <w:r w:rsidRPr="001E044A">
        <w:rPr>
          <w:sz w:val="16"/>
          <w:szCs w:val="16"/>
        </w:rPr>
        <w:t>ß 0.11; 95%CI 0.19 to 0.02</w:t>
      </w:r>
      <w:r w:rsidRPr="00733370">
        <w:t xml:space="preserve">), insulin </w:t>
      </w:r>
      <w:r>
        <w:t>(</w:t>
      </w:r>
      <w:r w:rsidRPr="001E044A">
        <w:rPr>
          <w:sz w:val="16"/>
          <w:szCs w:val="16"/>
        </w:rPr>
        <w:t>ß 0.07; 95%CI 0.18 to 0.04</w:t>
      </w:r>
      <w:r w:rsidRPr="00733370">
        <w:t xml:space="preserve">), HOMA-IR </w:t>
      </w:r>
      <w:r>
        <w:t>(</w:t>
      </w:r>
      <w:r w:rsidRPr="001E044A">
        <w:rPr>
          <w:sz w:val="16"/>
          <w:szCs w:val="16"/>
        </w:rPr>
        <w:t>ß 0.06; 95%CI 0.18 to 0.06</w:t>
      </w:r>
      <w:r w:rsidRPr="00733370">
        <w:t xml:space="preserve">) or cholesterol </w:t>
      </w:r>
      <w:r>
        <w:t>(</w:t>
      </w:r>
      <w:r w:rsidRPr="001E044A">
        <w:rPr>
          <w:sz w:val="16"/>
          <w:szCs w:val="16"/>
        </w:rPr>
        <w:t>ß</w:t>
      </w:r>
      <w:r w:rsidR="00D81E09">
        <w:t> </w:t>
      </w:r>
      <w:r w:rsidRPr="001E044A">
        <w:rPr>
          <w:sz w:val="16"/>
          <w:szCs w:val="16"/>
        </w:rPr>
        <w:t>2.93; 95%CI 13.95 to 8.08</w:t>
      </w:r>
      <w:r w:rsidRPr="00733370">
        <w:t>)</w:t>
      </w:r>
      <w:r w:rsidR="003E2D58">
        <w:fldChar w:fldCharType="begin">
          <w:fldData xml:space="preserve">PEVuZE5vdGU+PENpdGU+PEF1dGhvcj5NYXJ0aW48L0F1dGhvcj48WWVhcj4yMDE2PC9ZZWFyPjxS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</w:fldData>
        </w:fldChar>
      </w:r>
      <w:r w:rsidR="002747EA">
        <w:instrText xml:space="preserve"> ADDIN EN.CITE </w:instrText>
      </w:r>
      <w:r w:rsidR="002747EA">
        <w:fldChar w:fldCharType="begin">
          <w:fldData xml:space="preserve">PEVuZE5vdGU+PENpdGU+PEF1dGhvcj5NYXJ0aW48L0F1dGhvcj48WWVhcj4yMDE2PC9ZZWFyPjxS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</w:fldData>
        </w:fldChar>
      </w:r>
      <w:r w:rsidR="002747EA">
        <w:instrText xml:space="preserve"> ADDIN EN.CITE.DATA </w:instrText>
      </w:r>
      <w:r w:rsidR="002747EA">
        <w:fldChar w:fldCharType="end"/>
      </w:r>
      <w:r w:rsidR="003E2D58">
        <w:fldChar w:fldCharType="separate"/>
      </w:r>
      <w:r w:rsidR="002747EA" w:rsidRPr="002747EA">
        <w:rPr>
          <w:noProof/>
          <w:vertAlign w:val="superscript"/>
        </w:rPr>
        <w:t>19</w:t>
      </w:r>
      <w:r w:rsidR="003E2D58">
        <w:fldChar w:fldCharType="end"/>
      </w:r>
    </w:p>
    <w:p w14:paraId="69E6DF6C" w14:textId="55298B02" w:rsidR="00972F81" w:rsidRPr="00972F81" w:rsidRDefault="00972F81" w:rsidP="001E044A">
      <w:pPr>
        <w:pStyle w:val="bullet"/>
      </w:pPr>
      <w:r w:rsidRPr="00F859DE">
        <w:t>associated with decreased odds of preterm birth (</w:t>
      </w:r>
      <w:r w:rsidRPr="001E044A">
        <w:rPr>
          <w:sz w:val="16"/>
          <w:szCs w:val="16"/>
        </w:rPr>
        <w:t>aOR for quartile 4 vs quartile 1: 0.59; 95% CI 0.40 to 0.85</w:t>
      </w:r>
      <w:r w:rsidRPr="00F859DE">
        <w:t>).</w:t>
      </w:r>
      <w:r w:rsidR="003E2D58">
        <w:fldChar w:fldCharType="begin">
          <w:fldData xml:space="preserve">PEVuZE5vdGU+PENpdGU+PEF1dGhvcj5NYXJ0aW48L0F1dGhvcj48WWVhcj4yMDE1PC9ZZWFyPjxS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</w:fldData>
        </w:fldChar>
      </w:r>
      <w:r w:rsidR="002747EA">
        <w:instrText xml:space="preserve"> ADDIN EN.CITE </w:instrText>
      </w:r>
      <w:r w:rsidR="002747EA">
        <w:fldChar w:fldCharType="begin">
          <w:fldData xml:space="preserve">PEVuZE5vdGU+PENpdGU+PEF1dGhvcj5NYXJ0aW48L0F1dGhvcj48WWVhcj4yMDE1PC9ZZWFyPjxS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</w:fldData>
        </w:fldChar>
      </w:r>
      <w:r w:rsidR="002747EA">
        <w:instrText xml:space="preserve"> ADDIN EN.CITE.DATA </w:instrText>
      </w:r>
      <w:r w:rsidR="002747EA">
        <w:fldChar w:fldCharType="end"/>
      </w:r>
      <w:r w:rsidR="003E2D58">
        <w:fldChar w:fldCharType="separate"/>
      </w:r>
      <w:r w:rsidR="002747EA" w:rsidRPr="002747EA">
        <w:rPr>
          <w:noProof/>
          <w:vertAlign w:val="superscript"/>
        </w:rPr>
        <w:t>37</w:t>
      </w:r>
      <w:r w:rsidR="003E2D58">
        <w:fldChar w:fldCharType="end"/>
      </w:r>
      <w:r w:rsidRPr="00F859DE">
        <w:t> </w:t>
      </w:r>
    </w:p>
    <w:p w14:paraId="365F8899" w14:textId="0103DCF7" w:rsidR="007A2453" w:rsidRDefault="007A2453" w:rsidP="00C8357D">
      <w:pPr>
        <w:pStyle w:val="Heading3"/>
      </w:pPr>
      <w:bookmarkStart w:id="25" w:name="_Toc40956475"/>
      <w:r>
        <w:t xml:space="preserve">Vegetarian </w:t>
      </w:r>
      <w:r w:rsidR="00FB1FA0">
        <w:t xml:space="preserve">and vegan </w:t>
      </w:r>
      <w:r>
        <w:t>diets</w:t>
      </w:r>
      <w:bookmarkEnd w:id="25"/>
    </w:p>
    <w:p w14:paraId="3E92EA3B" w14:textId="232D7FA5" w:rsidR="005A650B" w:rsidRDefault="005A650B" w:rsidP="005A650B">
      <w:r>
        <w:t>A narrative review of vegetarian and vegan diets in pregnancy</w:t>
      </w:r>
      <w:r w:rsidR="009411D4">
        <w:t xml:space="preserve"> found inconsistency in results on birthweight, similar duration of pregnancy between vegan-vegetarian and omnivorous diets and a suggestion of risk of vitamin B</w:t>
      </w:r>
      <w:r w:rsidR="009411D4" w:rsidRPr="00F7746D">
        <w:rPr>
          <w:vertAlign w:val="superscript"/>
        </w:rPr>
        <w:t>12</w:t>
      </w:r>
      <w:r w:rsidR="009411D4">
        <w:t xml:space="preserve"> and iron deficiency with vegan-vegetarian diets.</w:t>
      </w:r>
      <w:r w:rsidR="009411D4">
        <w:fldChar w:fldCharType="begin"/>
      </w:r>
      <w:r w:rsidR="002747EA">
        <w:instrText xml:space="preserve"> ADDIN EN.CITE &lt;EndNote&gt;&lt;Cite&gt;&lt;Author&gt;Piccoli&lt;/Author&gt;&lt;Year&gt;2015&lt;/Year&gt;&lt;RecNum&gt;1473&lt;/RecNum&gt;&lt;DisplayText&gt;&lt;style face="superscript" font="Trebuchet MS" size="9"&gt;55&lt;/style&gt;&lt;/DisplayText&gt;&lt;record&gt;&lt;rec-number&gt;1473&lt;/rec-number&gt;&lt;foreign-keys&gt;&lt;key app="EN" db-id="exvasrfx2dtraoesasxp2szsxa2df502592x" timestamp="1574039648"&gt;1473&lt;/key&gt;&lt;key app="ENWeb" db-id=""&gt;0&lt;/key&gt;&lt;/foreign-keys&gt;&lt;ref-type name="Journal Article"&gt;17&lt;/ref-type&gt;&lt;contributors&gt;&lt;authors&gt;&lt;author&gt;Piccoli, G. B.&lt;/author&gt;&lt;author&gt;Clari, R.&lt;/author&gt;&lt;author&gt;Vigotti, F. N.&lt;/author&gt;&lt;author&gt;Leone, F.&lt;/author&gt;&lt;author&gt;Attini, R.&lt;/author&gt;&lt;author&gt;Cabiddu, G.&lt;/author&gt;&lt;author&gt;Mauro, G.&lt;/author&gt;&lt;author&gt;Castelluccia, N.&lt;/author&gt;&lt;author&gt;Colombi, N.&lt;/author&gt;&lt;author&gt;Capizzi, I.&lt;/author&gt;&lt;author&gt;Pani, A.&lt;/author&gt;&lt;author&gt;Todros, T.&lt;/author&gt;&lt;author&gt;Avagnina, P.&lt;/author&gt;&lt;/authors&gt;&lt;/contributors&gt;&lt;titles&gt;&lt;title&gt;Vegan-vegetarian diets in pregnancy: danger or panacea? A systematic narrative review&lt;/title&gt;&lt;secondary-title&gt;BJOG: An International Journal of Obstetrics &amp;amp; Gynaecology&lt;/secondary-title&gt;&lt;/titles&gt;&lt;periodical&gt;&lt;full-title&gt;BJOG: An International Journal of Obstetrics &amp;amp; Gynaecology&lt;/full-title&gt;&lt;/periodical&gt;&lt;pages&gt;623-633&lt;/pages&gt;&lt;volume&gt;122&lt;/volume&gt;&lt;number&gt;5&lt;/number&gt;&lt;section&gt;623&lt;/section&gt;&lt;dates&gt;&lt;year&gt;2015&lt;/year&gt;&lt;/dates&gt;&lt;isbn&gt;14700328&lt;/isbn&gt;&lt;urls&gt;&lt;/urls&gt;&lt;electronic-resource-num&gt;10.1111/1471-0528.13280&lt;/electronic-resource-num&gt;&lt;/record&gt;&lt;/Cite&gt;&lt;/EndNote&gt;</w:instrText>
      </w:r>
      <w:r w:rsidR="009411D4">
        <w:fldChar w:fldCharType="separate"/>
      </w:r>
      <w:r w:rsidR="002747EA" w:rsidRPr="002747EA">
        <w:rPr>
          <w:noProof/>
          <w:vertAlign w:val="superscript"/>
        </w:rPr>
        <w:t>55</w:t>
      </w:r>
      <w:r w:rsidR="009411D4">
        <w:fldChar w:fldCharType="end"/>
      </w:r>
      <w:r w:rsidR="009411D4">
        <w:t xml:space="preserve"> Another review found lower zinc intakes among vegetarian versus non-vegetarian women</w:t>
      </w:r>
      <w:r w:rsidR="00BA0A27">
        <w:t>.</w:t>
      </w:r>
      <w:r w:rsidR="00BA0A27">
        <w:fldChar w:fldCharType="begin">
          <w:fldData xml:space="preserve">PEVuZE5vdGU+PENpdGU+PEF1dGhvcj5Gb3N0ZXI8L0F1dGhvcj48WWVhcj4yMDE1PC9ZZWFyPjxS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</w:fldData>
        </w:fldChar>
      </w:r>
      <w:r w:rsidR="002747EA">
        <w:instrText xml:space="preserve"> ADDIN EN.CITE </w:instrText>
      </w:r>
      <w:r w:rsidR="002747EA">
        <w:fldChar w:fldCharType="begin">
          <w:fldData xml:space="preserve">PEVuZE5vdGU+PENpdGU+PEF1dGhvcj5Gb3N0ZXI8L0F1dGhvcj48WWVhcj4yMDE1PC9ZZWFyPjxS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</w:fldData>
        </w:fldChar>
      </w:r>
      <w:r w:rsidR="002747EA">
        <w:instrText xml:space="preserve"> ADDIN EN.CITE.DATA </w:instrText>
      </w:r>
      <w:r w:rsidR="002747EA">
        <w:fldChar w:fldCharType="end"/>
      </w:r>
      <w:r w:rsidR="00BA0A27">
        <w:fldChar w:fldCharType="separate"/>
      </w:r>
      <w:r w:rsidR="002747EA" w:rsidRPr="002747EA">
        <w:rPr>
          <w:noProof/>
          <w:vertAlign w:val="superscript"/>
        </w:rPr>
        <w:t>56</w:t>
      </w:r>
      <w:r w:rsidR="00BA0A27">
        <w:fldChar w:fldCharType="end"/>
      </w:r>
      <w:r w:rsidR="009411D4">
        <w:t xml:space="preserve"> </w:t>
      </w:r>
      <w:r w:rsidR="00BA0A27">
        <w:t>However,</w:t>
      </w:r>
      <w:r w:rsidR="009411D4">
        <w:t xml:space="preserve"> neither group met the recommended daily allowance for zinc and there were no differences in serum/plasma zinc or in functional outcomes associated with pregnancy.</w:t>
      </w:r>
      <w:r w:rsidR="009411D4">
        <w:fldChar w:fldCharType="begin">
          <w:fldData xml:space="preserve">PEVuZE5vdGU+PENpdGU+PEF1dGhvcj5Gb3N0ZXI8L0F1dGhvcj48WWVhcj4yMDE1PC9ZZWFyPjxS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</w:fldData>
        </w:fldChar>
      </w:r>
      <w:r w:rsidR="002747EA">
        <w:instrText xml:space="preserve"> ADDIN EN.CITE </w:instrText>
      </w:r>
      <w:r w:rsidR="002747EA">
        <w:fldChar w:fldCharType="begin">
          <w:fldData xml:space="preserve">PEVuZE5vdGU+PENpdGU+PEF1dGhvcj5Gb3N0ZXI8L0F1dGhvcj48WWVhcj4yMDE1PC9ZZWFyPjxS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</w:fldData>
        </w:fldChar>
      </w:r>
      <w:r w:rsidR="002747EA">
        <w:instrText xml:space="preserve"> ADDIN EN.CITE.DATA </w:instrText>
      </w:r>
      <w:r w:rsidR="002747EA">
        <w:fldChar w:fldCharType="end"/>
      </w:r>
      <w:r w:rsidR="009411D4">
        <w:fldChar w:fldCharType="separate"/>
      </w:r>
      <w:r w:rsidR="002747EA" w:rsidRPr="002747EA">
        <w:rPr>
          <w:noProof/>
          <w:vertAlign w:val="superscript"/>
        </w:rPr>
        <w:t>56</w:t>
      </w:r>
      <w:r w:rsidR="009411D4">
        <w:fldChar w:fldCharType="end"/>
      </w:r>
    </w:p>
    <w:p w14:paraId="2449122C" w14:textId="52C84D9F" w:rsidR="00693B1E" w:rsidRPr="005A650B" w:rsidRDefault="00693B1E" w:rsidP="005A650B">
      <w:r>
        <w:t>A cohort study</w:t>
      </w:r>
      <w:r>
        <w:fldChar w:fldCharType="begin">
          <w:fldData xml:space="preserve">PEVuZE5vdGU+PENpdGU+PEF1dGhvcj5adWx5bmlhazwvQXV0aG9yPjxZZWFyPjIwMTc8L1llYXI+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</w:fldData>
        </w:fldChar>
      </w:r>
      <w:r w:rsidR="002747EA">
        <w:instrText xml:space="preserve"> ADDIN EN.CITE </w:instrText>
      </w:r>
      <w:r w:rsidR="002747EA">
        <w:fldChar w:fldCharType="begin">
          <w:fldData xml:space="preserve">PEVuZE5vdGU+PENpdGU+PEF1dGhvcj5adWx5bmlhazwvQXV0aG9yPjxZZWFyPjIwMTc8L1llYXI+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</w:fldData>
        </w:fldChar>
      </w:r>
      <w:r w:rsidR="002747EA">
        <w:instrText xml:space="preserve"> ADDIN EN.CITE.DATA </w:instrText>
      </w:r>
      <w:r w:rsidR="002747EA">
        <w:fldChar w:fldCharType="end"/>
      </w:r>
      <w:r>
        <w:fldChar w:fldCharType="separate"/>
      </w:r>
      <w:r w:rsidR="002747EA" w:rsidRPr="002747EA">
        <w:rPr>
          <w:noProof/>
          <w:vertAlign w:val="superscript"/>
        </w:rPr>
        <w:t>57</w:t>
      </w:r>
      <w:r>
        <w:fldChar w:fldCharType="end"/>
      </w:r>
      <w:r>
        <w:t xml:space="preserve"> found that a </w:t>
      </w:r>
      <w:r w:rsidRPr="007D0CB6">
        <w:t>plant-based dietary pattern was inversely ass</w:t>
      </w:r>
      <w:r>
        <w:t>ociated with birth weight (</w:t>
      </w:r>
      <w:r w:rsidRPr="00750DA3">
        <w:rPr>
          <w:sz w:val="16"/>
          <w:szCs w:val="16"/>
        </w:rPr>
        <w:t>ß -67.6 g per 1-unit increase; P&lt;0.001</w:t>
      </w:r>
      <w:r>
        <w:t>). A</w:t>
      </w:r>
      <w:r w:rsidRPr="007D0CB6">
        <w:t>n interaction with non-white ethnicity and birth weight was observed</w:t>
      </w:r>
      <w:r>
        <w:t xml:space="preserve"> — </w:t>
      </w:r>
      <w:r w:rsidRPr="007D0CB6">
        <w:t xml:space="preserve">among white Europeans, maternal consumption of a plant-based diet </w:t>
      </w:r>
      <w:r>
        <w:t xml:space="preserve">was </w:t>
      </w:r>
      <w:r w:rsidRPr="007D0CB6">
        <w:t>associated with lower birth weight (</w:t>
      </w:r>
      <w:r w:rsidR="00750DA3" w:rsidRPr="00750DA3">
        <w:rPr>
          <w:sz w:val="16"/>
          <w:szCs w:val="16"/>
        </w:rPr>
        <w:t xml:space="preserve">ß </w:t>
      </w:r>
      <w:r w:rsidRPr="00750DA3">
        <w:rPr>
          <w:sz w:val="16"/>
          <w:szCs w:val="16"/>
        </w:rPr>
        <w:t>-65.9 g per 1-unit increase; P&lt;0.001</w:t>
      </w:r>
      <w:r w:rsidRPr="007D0CB6">
        <w:t>), increased risk of small-for-gestational age (</w:t>
      </w:r>
      <w:r w:rsidR="00750DA3" w:rsidRPr="00750DA3">
        <w:rPr>
          <w:sz w:val="16"/>
          <w:szCs w:val="16"/>
        </w:rPr>
        <w:t xml:space="preserve">OR </w:t>
      </w:r>
      <w:r w:rsidRPr="00750DA3">
        <w:rPr>
          <w:sz w:val="16"/>
          <w:szCs w:val="16"/>
        </w:rPr>
        <w:t>1.46; 95% CI 1.08 to 1.54;</w:t>
      </w:r>
      <w:r w:rsidR="00750DA3" w:rsidRPr="00750DA3">
        <w:rPr>
          <w:sz w:val="16"/>
          <w:szCs w:val="16"/>
        </w:rPr>
        <w:t xml:space="preserve"> </w:t>
      </w:r>
      <w:r w:rsidRPr="00750DA3">
        <w:rPr>
          <w:sz w:val="16"/>
          <w:szCs w:val="16"/>
        </w:rPr>
        <w:t>P=0.005</w:t>
      </w:r>
      <w:r w:rsidRPr="007D0CB6">
        <w:t xml:space="preserve">) and reduced risk of </w:t>
      </w:r>
      <w:r w:rsidR="00750DA3">
        <w:t>large-for-gestational age (</w:t>
      </w:r>
      <w:r w:rsidR="00750DA3" w:rsidRPr="00750DA3">
        <w:rPr>
          <w:sz w:val="16"/>
          <w:szCs w:val="16"/>
        </w:rPr>
        <w:t xml:space="preserve">OR </w:t>
      </w:r>
      <w:r w:rsidRPr="00750DA3">
        <w:rPr>
          <w:sz w:val="16"/>
          <w:szCs w:val="16"/>
        </w:rPr>
        <w:t>0.71; 95% CI 0.53 to 0.95; P=0.02</w:t>
      </w:r>
      <w:r w:rsidRPr="007D0CB6">
        <w:t xml:space="preserve">). Among South Asians, maternal consumption of a plant-based diet </w:t>
      </w:r>
      <w:r w:rsidR="00750DA3">
        <w:t xml:space="preserve">was </w:t>
      </w:r>
      <w:r w:rsidRPr="007D0CB6">
        <w:t>associated with a higher birth weight (</w:t>
      </w:r>
      <w:r w:rsidR="00750DA3">
        <w:t xml:space="preserve">ß </w:t>
      </w:r>
      <w:r w:rsidRPr="007D0CB6">
        <w:t>+40.5 g per 1-unit increase; P=0.01), partially explained by cooked vegetable consumption.</w:t>
      </w:r>
    </w:p>
    <w:p w14:paraId="6A257B5B" w14:textId="317951A0" w:rsidR="007A2453" w:rsidRDefault="00122B25" w:rsidP="00122B25">
      <w:pPr>
        <w:pStyle w:val="Heading3"/>
      </w:pPr>
      <w:bookmarkStart w:id="26" w:name="_Toc40956476"/>
      <w:r>
        <w:t>Fasting</w:t>
      </w:r>
      <w:bookmarkEnd w:id="26"/>
    </w:p>
    <w:p w14:paraId="61E464FB" w14:textId="635B07B2" w:rsidR="003077B9" w:rsidRDefault="00CD0392" w:rsidP="00CD0392">
      <w:r>
        <w:t>A systematic review</w:t>
      </w:r>
      <w:r>
        <w:fldChar w:fldCharType="begin">
          <w:fldData xml:space="preserve">PEVuZE5vdGU+PENpdGU+PEF1dGhvcj5HbGF6aWVyPC9BdXRob3I+PFllYXI+MjAxODwvWWVhcj48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</w:fldData>
        </w:fldChar>
      </w:r>
      <w:r w:rsidR="002747EA">
        <w:instrText xml:space="preserve"> ADDIN EN.CITE </w:instrText>
      </w:r>
      <w:r w:rsidR="002747EA">
        <w:fldChar w:fldCharType="begin">
          <w:fldData xml:space="preserve">PEVuZE5vdGU+PENpdGU+PEF1dGhvcj5HbGF6aWVyPC9BdXRob3I+PFllYXI+MjAxODwvWWVhcj48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</w:fldData>
        </w:fldChar>
      </w:r>
      <w:r w:rsidR="002747EA">
        <w:instrText xml:space="preserve"> ADDIN EN.CITE.DATA </w:instrText>
      </w:r>
      <w:r w:rsidR="002747EA">
        <w:fldChar w:fldCharType="end"/>
      </w:r>
      <w:r>
        <w:fldChar w:fldCharType="separate"/>
      </w:r>
      <w:r w:rsidR="002747EA" w:rsidRPr="002747EA">
        <w:rPr>
          <w:noProof/>
          <w:vertAlign w:val="superscript"/>
        </w:rPr>
        <w:t>58</w:t>
      </w:r>
      <w:r>
        <w:fldChar w:fldCharType="end"/>
      </w:r>
      <w:r>
        <w:t xml:space="preserve"> found that fasting during Ramadan did not increase the risk of preterm birth (</w:t>
      </w:r>
      <w:r w:rsidRPr="00CD0392">
        <w:rPr>
          <w:sz w:val="16"/>
          <w:szCs w:val="16"/>
        </w:rPr>
        <w:t>OR 0.99, 95% CI 0.72 to 1.37; 5 studies</w:t>
      </w:r>
      <w:r>
        <w:t>) or low birth weight (</w:t>
      </w:r>
      <w:r w:rsidRPr="00CD0392">
        <w:rPr>
          <w:sz w:val="16"/>
          <w:szCs w:val="16"/>
        </w:rPr>
        <w:t>OR 1.05; 95%CI 0.87 to 1.28; 8 studies</w:t>
      </w:r>
      <w:r>
        <w:t>).</w:t>
      </w:r>
      <w:r w:rsidR="003077B9">
        <w:t xml:space="preserve"> </w:t>
      </w:r>
    </w:p>
    <w:p w14:paraId="584512DF" w14:textId="2799A363" w:rsidR="00142208" w:rsidRDefault="003218E3" w:rsidP="00142208">
      <w:pPr>
        <w:pStyle w:val="Heading3"/>
      </w:pPr>
      <w:bookmarkStart w:id="27" w:name="_Toc40956477"/>
      <w:r>
        <w:t>Evidence s</w:t>
      </w:r>
      <w:r w:rsidR="00142208">
        <w:t>ummary</w:t>
      </w:r>
      <w:bookmarkEnd w:id="27"/>
    </w:p>
    <w:p w14:paraId="5FFA866D" w14:textId="77777777" w:rsidR="00DB7B36" w:rsidRDefault="00DB7B36" w:rsidP="00AB21F5">
      <w:pPr>
        <w:keepNext/>
      </w:pPr>
      <w:r>
        <w:t>Australian cross-sectional studies have identified low levels of awareness of dietary guidelines during pregnancy among women and limited dietary counselling by health professionals.</w:t>
      </w:r>
    </w:p>
    <w:p w14:paraId="4678A968" w14:textId="77777777" w:rsidR="009A4320" w:rsidRDefault="009F06FD" w:rsidP="00F356B4">
      <w:r>
        <w:t>Studies investigating outcomes associated with dietary patterns were heterogeneous in the patterns that they identified</w:t>
      </w:r>
      <w:r w:rsidR="00DB7B36">
        <w:t>. However,</w:t>
      </w:r>
      <w:r>
        <w:t xml:space="preserve"> </w:t>
      </w:r>
      <w:r w:rsidR="00F356B4">
        <w:t xml:space="preserve">dietary </w:t>
      </w:r>
      <w:r w:rsidR="00750DA3">
        <w:t xml:space="preserve">patterns associated with </w:t>
      </w:r>
      <w:r w:rsidR="00F356B4">
        <w:t>positive</w:t>
      </w:r>
      <w:r w:rsidR="00750DA3">
        <w:t xml:space="preserve"> outcomes </w:t>
      </w:r>
      <w:r>
        <w:t xml:space="preserve">were </w:t>
      </w:r>
      <w:r w:rsidR="009A4320">
        <w:t xml:space="preserve">generally </w:t>
      </w:r>
      <w:r>
        <w:t>characterised by</w:t>
      </w:r>
      <w:r w:rsidR="00F356B4">
        <w:t xml:space="preserve"> high intake of fruits, vegetables, legumes, wholegrains, fish, seafood, lean meats</w:t>
      </w:r>
      <w:r w:rsidR="00232A9D">
        <w:t>, low-fat dairy</w:t>
      </w:r>
      <w:r w:rsidR="00F356B4">
        <w:t xml:space="preserve"> and water. Dietary patterns associated with poorer outcomes included those high in sweetened foods and beverages, foods high in saturated fats (eg fried foods), red and processed</w:t>
      </w:r>
      <w:r w:rsidR="009A4320">
        <w:t xml:space="preserve"> meats and</w:t>
      </w:r>
      <w:r w:rsidR="00F356B4">
        <w:t xml:space="preserve"> refined grains. </w:t>
      </w:r>
    </w:p>
    <w:p w14:paraId="151BFC24" w14:textId="6C75A90A" w:rsidR="00F356B4" w:rsidRDefault="00F356B4" w:rsidP="00F356B4">
      <w:r>
        <w:t xml:space="preserve">Outcomes </w:t>
      </w:r>
      <w:r w:rsidR="00457E0B">
        <w:t xml:space="preserve">positively </w:t>
      </w:r>
      <w:r>
        <w:t xml:space="preserve">affected by </w:t>
      </w:r>
      <w:r w:rsidR="00265722">
        <w:t xml:space="preserve">a healthy </w:t>
      </w:r>
      <w:r>
        <w:t>diet</w:t>
      </w:r>
      <w:r w:rsidR="00457E0B">
        <w:t>ary pattern</w:t>
      </w:r>
      <w:r w:rsidR="00265722">
        <w:t xml:space="preserve"> and negatively affected by an unhealthy dietary pattern</w:t>
      </w:r>
      <w:r>
        <w:t xml:space="preserve"> included gestational dia</w:t>
      </w:r>
      <w:r w:rsidR="00A912D4">
        <w:t>betes, gestational hypertension and</w:t>
      </w:r>
      <w:r>
        <w:t xml:space="preserve"> </w:t>
      </w:r>
      <w:r w:rsidR="00265722">
        <w:t xml:space="preserve">antenatal </w:t>
      </w:r>
      <w:r>
        <w:t>depression</w:t>
      </w:r>
      <w:r w:rsidR="00232A9D">
        <w:t xml:space="preserve">. The </w:t>
      </w:r>
      <w:r w:rsidR="00265722">
        <w:t xml:space="preserve">evidence was inconsistent on the </w:t>
      </w:r>
      <w:r w:rsidR="00232A9D">
        <w:t>association between dietary pattern in pregnancy and</w:t>
      </w:r>
      <w:r w:rsidR="00A912D4">
        <w:t xml:space="preserve"> preterm birth,</w:t>
      </w:r>
      <w:r w:rsidR="00232A9D">
        <w:t xml:space="preserve"> </w:t>
      </w:r>
      <w:r w:rsidR="00265722">
        <w:t>fetal and childhood growth,</w:t>
      </w:r>
      <w:r w:rsidR="009A4320">
        <w:t xml:space="preserve"> cardiometabolic health </w:t>
      </w:r>
      <w:r w:rsidR="00265722">
        <w:t>and childhood wheeze</w:t>
      </w:r>
      <w:r w:rsidR="009A4320">
        <w:t>.</w:t>
      </w:r>
    </w:p>
    <w:p w14:paraId="247ACD91" w14:textId="39E36F79" w:rsidR="00142208" w:rsidRDefault="00457E0B" w:rsidP="00EA47E6">
      <w:r>
        <w:t>Systematic reviews into vegan-vegetarian diets found inconsistency in results on birthweight, similar duration of pregnancy between vegan-vegetarian and omnivorous diets and a suggestion of risk of iron, zinc and vitamin</w:t>
      </w:r>
      <w:r w:rsidR="00AD6771">
        <w:t> </w:t>
      </w:r>
      <w:r>
        <w:t>B</w:t>
      </w:r>
      <w:r w:rsidRPr="00F7746D">
        <w:rPr>
          <w:vertAlign w:val="superscript"/>
        </w:rPr>
        <w:t>12</w:t>
      </w:r>
      <w:r>
        <w:t xml:space="preserve"> deficiency with vegan-vegetarian diets.</w:t>
      </w:r>
    </w:p>
    <w:p w14:paraId="3176D48A" w14:textId="3B975B06" w:rsidR="00457E0B" w:rsidRDefault="00457E0B" w:rsidP="00EA47E6">
      <w:r>
        <w:t>A systematic review found that fasting during Ramadan did not increase the risk of preterm birth or low birth weight.</w:t>
      </w:r>
    </w:p>
    <w:p w14:paraId="3C700149" w14:textId="596F9944" w:rsidR="00C97E3A" w:rsidRDefault="00F5087C" w:rsidP="00F5087C">
      <w:pPr>
        <w:pStyle w:val="Heading3"/>
      </w:pPr>
      <w:bookmarkStart w:id="28" w:name="_Ref31282672"/>
      <w:bookmarkStart w:id="29" w:name="_Toc40956478"/>
      <w:r>
        <w:t>Consumer summary</w:t>
      </w:r>
      <w:bookmarkEnd w:id="28"/>
      <w:bookmarkEnd w:id="29"/>
    </w:p>
    <w:p w14:paraId="385FD2F5" w14:textId="2150C5DF" w:rsidR="00F5087C" w:rsidRDefault="00F5087C" w:rsidP="00EA47E6">
      <w:r>
        <w:t>Dietary patterns characterised by high intake of fruits, vegetables, legumes, wholegrains, fish, seafood, lean meats, low-fat dairy and water are associated with positive pregnancy outcomes (including lower risk of gestational diabetes, gestational hypertension, depression, preterm birth and low birth weight). Dietary patterns high in sweetened foods and beverages, foods high in saturated fats (eg fried foods), red and processed meats and refined grains are associated with poorer outcomes</w:t>
      </w:r>
      <w:r w:rsidR="00DA7BC4">
        <w:t xml:space="preserve"> (eg gestational diabetes, depression</w:t>
      </w:r>
      <w:r w:rsidR="000B5604">
        <w:t>)</w:t>
      </w:r>
      <w:r>
        <w:t>.</w:t>
      </w:r>
    </w:p>
    <w:p w14:paraId="155744EE" w14:textId="1673B275" w:rsidR="00AD6771" w:rsidRDefault="00AD6771" w:rsidP="00EA47E6">
      <w:r>
        <w:t>Women with</w:t>
      </w:r>
      <w:r w:rsidRPr="00AD6771">
        <w:t xml:space="preserve"> </w:t>
      </w:r>
      <w:r>
        <w:t>vegan-vegetarian diets may be at risk of iron, zinc and vitamin B</w:t>
      </w:r>
      <w:r w:rsidRPr="007110D4">
        <w:rPr>
          <w:vertAlign w:val="subscript"/>
        </w:rPr>
        <w:t>12</w:t>
      </w:r>
      <w:r>
        <w:t xml:space="preserve"> deficiency.</w:t>
      </w:r>
    </w:p>
    <w:p w14:paraId="6FEDF242" w14:textId="480CF33C" w:rsidR="00AD6771" w:rsidRDefault="00AD6771" w:rsidP="00EA47E6">
      <w:r>
        <w:t>Fasting during Ramadan does not appear to increase the risk of preterm birth or low birth w</w:t>
      </w:r>
      <w:r w:rsidR="00DB4002">
        <w:t>e</w:t>
      </w:r>
      <w:r>
        <w:t>ight.</w:t>
      </w:r>
    </w:p>
    <w:p w14:paraId="54A0C9F1" w14:textId="77777777" w:rsidR="00EA47E6" w:rsidRDefault="00EA47E6" w:rsidP="00EA47E6">
      <w:pPr>
        <w:pStyle w:val="Heading2"/>
        <w:rPr>
          <w:b/>
        </w:rPr>
        <w:sectPr w:rsidR="00EA47E6" w:rsidSect="008A6B17">
          <w:pgSz w:w="11901" w:h="16817"/>
          <w:pgMar w:top="1134" w:right="1418" w:bottom="1134" w:left="1418" w:header="709" w:footer="709" w:gutter="0"/>
          <w:cols w:space="708"/>
          <w:docGrid w:linePitch="360"/>
        </w:sectPr>
      </w:pPr>
    </w:p>
    <w:p w14:paraId="277E8C69" w14:textId="77777777" w:rsidR="00C8357D" w:rsidRPr="00C8357D" w:rsidRDefault="00C8357D" w:rsidP="00C8357D">
      <w:pPr>
        <w:pStyle w:val="Heading3"/>
      </w:pPr>
      <w:bookmarkStart w:id="30" w:name="_Toc40956479"/>
      <w:r>
        <w:t>Evidence tables</w:t>
      </w:r>
      <w:bookmarkEnd w:id="30"/>
    </w:p>
    <w:p w14:paraId="54EF2974" w14:textId="4EEA87C4" w:rsidR="00343DBA" w:rsidRDefault="009C163D" w:rsidP="005719CE">
      <w:pPr>
        <w:pStyle w:val="TableName"/>
        <w:ind w:left="1134" w:hanging="1134"/>
      </w:pPr>
      <w:bookmarkStart w:id="31" w:name="_Toc40956588"/>
      <w:r>
        <w:t xml:space="preserve">Q1 </w:t>
      </w:r>
      <w:r w:rsidR="00142208">
        <w:t>D</w:t>
      </w:r>
      <w:r w:rsidR="004754C4">
        <w:t>ietary patterns in pregnancy</w:t>
      </w:r>
      <w:r w:rsidR="00343DBA">
        <w:t xml:space="preserve"> — </w:t>
      </w:r>
      <w:r w:rsidR="00205C8B">
        <w:t>systematic reviews</w:t>
      </w:r>
      <w:bookmarkEnd w:id="31"/>
      <w:r w:rsidR="00205C8B">
        <w:t xml:space="preserve"> </w:t>
      </w:r>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10: Q1 Dietary patterns in pregnancy — systematic reviews "/>
      </w:tblPr>
      <w:tblGrid>
        <w:gridCol w:w="1422"/>
        <w:gridCol w:w="1412"/>
        <w:gridCol w:w="4678"/>
        <w:gridCol w:w="4537"/>
        <w:gridCol w:w="1843"/>
      </w:tblGrid>
      <w:tr w:rsidR="00343DBA" w:rsidRPr="00F350A6" w14:paraId="2C34919C" w14:textId="77777777" w:rsidTr="00142208">
        <w:trPr>
          <w:cantSplit/>
          <w:trHeight w:val="390"/>
          <w:tblHeader/>
        </w:trPr>
        <w:tc>
          <w:tcPr>
            <w:tcW w:w="1422" w:type="dxa"/>
          </w:tcPr>
          <w:p w14:paraId="76161F8E" w14:textId="77777777" w:rsidR="00343DBA" w:rsidRPr="00F350A6" w:rsidRDefault="00343DBA" w:rsidP="00F20A8C">
            <w:pPr>
              <w:keepNext/>
              <w:rPr>
                <w:b/>
              </w:rPr>
            </w:pPr>
            <w:r>
              <w:rPr>
                <w:b/>
              </w:rPr>
              <w:t>Study ref</w:t>
            </w:r>
          </w:p>
        </w:tc>
        <w:tc>
          <w:tcPr>
            <w:tcW w:w="1412" w:type="dxa"/>
          </w:tcPr>
          <w:p w14:paraId="49C57CC7" w14:textId="77777777" w:rsidR="00343DBA" w:rsidRPr="00F350A6" w:rsidRDefault="00343DBA" w:rsidP="00F20A8C">
            <w:pPr>
              <w:keepNext/>
              <w:rPr>
                <w:b/>
              </w:rPr>
            </w:pPr>
            <w:r>
              <w:rPr>
                <w:b/>
              </w:rPr>
              <w:t>N</w:t>
            </w:r>
          </w:p>
        </w:tc>
        <w:tc>
          <w:tcPr>
            <w:tcW w:w="4678" w:type="dxa"/>
          </w:tcPr>
          <w:p w14:paraId="3850B13D" w14:textId="77777777" w:rsidR="00343DBA" w:rsidRPr="00F350A6" w:rsidRDefault="00343DBA" w:rsidP="00F20A8C">
            <w:pPr>
              <w:keepNext/>
              <w:rPr>
                <w:b/>
              </w:rPr>
            </w:pPr>
            <w:r>
              <w:rPr>
                <w:b/>
              </w:rPr>
              <w:t>Aim/methods</w:t>
            </w:r>
          </w:p>
        </w:tc>
        <w:tc>
          <w:tcPr>
            <w:tcW w:w="4537" w:type="dxa"/>
          </w:tcPr>
          <w:p w14:paraId="0AAC4DED" w14:textId="77777777" w:rsidR="00343DBA" w:rsidRPr="00F350A6" w:rsidRDefault="00343DBA" w:rsidP="00F20A8C">
            <w:pPr>
              <w:keepNext/>
              <w:rPr>
                <w:b/>
              </w:rPr>
            </w:pPr>
            <w:r>
              <w:rPr>
                <w:b/>
              </w:rPr>
              <w:t>Results</w:t>
            </w:r>
          </w:p>
        </w:tc>
        <w:tc>
          <w:tcPr>
            <w:tcW w:w="1843" w:type="dxa"/>
          </w:tcPr>
          <w:p w14:paraId="0F362BA2" w14:textId="77777777" w:rsidR="00343DBA" w:rsidRPr="00F350A6" w:rsidRDefault="00343DBA" w:rsidP="00F20A8C">
            <w:pPr>
              <w:keepNext/>
              <w:rPr>
                <w:b/>
              </w:rPr>
            </w:pPr>
            <w:r>
              <w:rPr>
                <w:b/>
              </w:rPr>
              <w:t>Comments</w:t>
            </w:r>
          </w:p>
        </w:tc>
      </w:tr>
      <w:tr w:rsidR="00C97E3A" w:rsidRPr="00343DBA" w14:paraId="0308322F" w14:textId="77777777" w:rsidTr="00142208">
        <w:trPr>
          <w:cantSplit/>
          <w:trHeight w:val="390"/>
        </w:trPr>
        <w:tc>
          <w:tcPr>
            <w:tcW w:w="1422" w:type="dxa"/>
          </w:tcPr>
          <w:p w14:paraId="0FE6D6A9" w14:textId="40D5F796" w:rsidR="00C97E3A" w:rsidRDefault="00C97E3A" w:rsidP="002747EA">
            <w:r>
              <w:t>Borge et al 2017</w:t>
            </w:r>
            <w:r>
              <w:fldChar w:fldCharType="begin">
                <w:fldData xml:space="preserve">PEVuZE5vdGU+PENpdGU+PEF1dGhvcj5Cb3JnZTwvQXV0aG9yPjxZZWFyPjIwMTc8L1llYXI+PFJl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</w:fldData>
              </w:fldChar>
            </w:r>
            <w:r w:rsidR="002747EA">
              <w:instrText xml:space="preserve"> ADDIN EN.CITE </w:instrText>
            </w:r>
            <w:r w:rsidR="002747EA">
              <w:fldChar w:fldCharType="begin">
                <w:fldData xml:space="preserve">PEVuZE5vdGU+PENpdGU+PEF1dGhvcj5Cb3JnZTwvQXV0aG9yPjxZZWFyPjIwMTc8L1llYXI+PFJl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</w:fldData>
              </w:fldChar>
            </w:r>
            <w:r w:rsidR="002747EA">
              <w:instrText xml:space="preserve"> ADDIN EN.CITE.DATA </w:instrText>
            </w:r>
            <w:r w:rsidR="002747EA">
              <w:fldChar w:fldCharType="end"/>
            </w:r>
            <w:r>
              <w:fldChar w:fldCharType="separate"/>
            </w:r>
            <w:r w:rsidR="002747EA" w:rsidRPr="002747EA">
              <w:rPr>
                <w:noProof/>
                <w:vertAlign w:val="superscript"/>
              </w:rPr>
              <w:t>36</w:t>
            </w:r>
            <w:r>
              <w:fldChar w:fldCharType="end"/>
            </w:r>
          </w:p>
        </w:tc>
        <w:tc>
          <w:tcPr>
            <w:tcW w:w="1412" w:type="dxa"/>
          </w:tcPr>
          <w:p w14:paraId="25C5C4F2" w14:textId="77777777" w:rsidR="00C97E3A" w:rsidRDefault="00C97E3A" w:rsidP="00343DBA">
            <w:r>
              <w:t>18 studies</w:t>
            </w:r>
          </w:p>
          <w:p w14:paraId="2F21508E" w14:textId="77777777" w:rsidR="00C97E3A" w:rsidRDefault="00C97E3A" w:rsidP="00343DBA">
            <w:r>
              <w:t>63,861 women</w:t>
            </w:r>
          </w:p>
        </w:tc>
        <w:tc>
          <w:tcPr>
            <w:tcW w:w="4678" w:type="dxa"/>
          </w:tcPr>
          <w:p w14:paraId="2C1C2CDB" w14:textId="77777777" w:rsidR="00C97E3A" w:rsidRDefault="00C97E3A" w:rsidP="00E34221">
            <w:r w:rsidRPr="00E34221">
              <w:rPr>
                <w:b/>
              </w:rPr>
              <w:t>Aim</w:t>
            </w:r>
            <w:r>
              <w:t>: To provide</w:t>
            </w:r>
            <w:r w:rsidRPr="00E34221">
              <w:t xml:space="preserve"> a quantitative summary of the literature exploring the relationship between maternal diet quality during pregnancy and child cognitive and affective outcomes. </w:t>
            </w:r>
          </w:p>
          <w:p w14:paraId="4FF19C28" w14:textId="77777777" w:rsidR="00C97E3A" w:rsidRDefault="00C97E3A" w:rsidP="00E34221">
            <w:pPr>
              <w:rPr>
                <w:b/>
              </w:rPr>
            </w:pPr>
            <w:r w:rsidRPr="00E34221">
              <w:rPr>
                <w:b/>
              </w:rPr>
              <w:t>Methods</w:t>
            </w:r>
            <w:r w:rsidRPr="00E34221">
              <w:t xml:space="preserve">: Relevant studies were identified through a systematic literature search in relevant databases. All studies investigating maternal diet quality during pregnancy in relation to child cognitive or affective functioning in children of elementary school age or younger were assessed for inclusion. </w:t>
            </w:r>
          </w:p>
        </w:tc>
        <w:tc>
          <w:tcPr>
            <w:tcW w:w="4537" w:type="dxa"/>
          </w:tcPr>
          <w:p w14:paraId="03009921" w14:textId="77777777" w:rsidR="00C97E3A" w:rsidRPr="00976B14" w:rsidRDefault="00C97E3A" w:rsidP="00976B14">
            <w:r w:rsidRPr="00E34221">
              <w:t xml:space="preserve">The results indicated a small positive association between better maternal diet quality during pregnancy and child functioning. The overall summary effect size was </w:t>
            </w:r>
            <w:r>
              <w:t xml:space="preserve">Hedges’ </w:t>
            </w:r>
            <w:r w:rsidRPr="00E34221">
              <w:t xml:space="preserve">g=0.075 (p&lt;0.0001) adjusted for publication bias (unadjusted g=0.112 (p=0.0001)). </w:t>
            </w:r>
          </w:p>
        </w:tc>
        <w:tc>
          <w:tcPr>
            <w:tcW w:w="1843" w:type="dxa"/>
          </w:tcPr>
          <w:p w14:paraId="48FF3E5C" w14:textId="77777777" w:rsidR="00C97E3A" w:rsidRDefault="00C97E3A" w:rsidP="00343DBA">
            <w:r w:rsidRPr="00E34221">
              <w:t>Child diet was not systematically controlled for in the majority of the studies.</w:t>
            </w:r>
          </w:p>
        </w:tc>
      </w:tr>
      <w:tr w:rsidR="00C97E3A" w:rsidRPr="00343DBA" w14:paraId="0ACBBBDB" w14:textId="77777777" w:rsidTr="00142208">
        <w:trPr>
          <w:cantSplit/>
          <w:trHeight w:val="390"/>
        </w:trPr>
        <w:tc>
          <w:tcPr>
            <w:tcW w:w="1422" w:type="dxa"/>
          </w:tcPr>
          <w:p w14:paraId="6C79E89F" w14:textId="3CEECFB2" w:rsidR="00C97E3A" w:rsidRDefault="00C97E3A" w:rsidP="00343DBA">
            <w:r>
              <w:t>Chia et al 2019</w:t>
            </w:r>
            <w:r>
              <w:fldChar w:fldCharType="begin">
                <w:fldData xml:space="preserve">PEVuZE5vdGU+PENpdGU+PEF1dGhvcj5DaGlhPC9BdXRob3I+PFllYXI+MjAxOTwvWWVhcj48UmVj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</w:fldData>
              </w:fldChar>
            </w:r>
            <w:r w:rsidR="002747EA">
              <w:instrText xml:space="preserve"> ADDIN EN.CITE </w:instrText>
            </w:r>
            <w:r w:rsidR="002747EA">
              <w:fldChar w:fldCharType="begin">
                <w:fldData xml:space="preserve">PEVuZE5vdGU+PENpdGU+PEF1dGhvcj5DaGlhPC9BdXRob3I+PFllYXI+MjAxOTwvWWVhcj48UmVj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</w:fldData>
              </w:fldChar>
            </w:r>
            <w:r w:rsidR="002747EA">
              <w:instrText xml:space="preserve"> ADDIN EN.CITE.DATA </w:instrText>
            </w:r>
            <w:r w:rsidR="002747EA">
              <w:fldChar w:fldCharType="end"/>
            </w:r>
            <w:r>
              <w:fldChar w:fldCharType="separate"/>
            </w:r>
            <w:r w:rsidR="002747EA" w:rsidRPr="002747EA">
              <w:rPr>
                <w:noProof/>
                <w:vertAlign w:val="superscript"/>
              </w:rPr>
              <w:t>29</w:t>
            </w:r>
            <w:r>
              <w:fldChar w:fldCharType="end"/>
            </w:r>
          </w:p>
          <w:p w14:paraId="1BDE1AC5" w14:textId="77777777" w:rsidR="00C97E3A" w:rsidRDefault="00C97E3A" w:rsidP="00343DBA">
            <w:r>
              <w:t>SLR of observational studies</w:t>
            </w:r>
          </w:p>
        </w:tc>
        <w:tc>
          <w:tcPr>
            <w:tcW w:w="1412" w:type="dxa"/>
          </w:tcPr>
          <w:p w14:paraId="32B5BD7A" w14:textId="77777777" w:rsidR="00C97E3A" w:rsidRDefault="00C97E3A" w:rsidP="00343DBA">
            <w:r>
              <w:t>25 studies</w:t>
            </w:r>
          </w:p>
          <w:p w14:paraId="0132B6DC" w14:textId="77777777" w:rsidR="00C97E3A" w:rsidRDefault="00C97E3A" w:rsidP="00343DBA">
            <w:r>
              <w:t>167,507 women</w:t>
            </w:r>
          </w:p>
        </w:tc>
        <w:tc>
          <w:tcPr>
            <w:tcW w:w="4678" w:type="dxa"/>
          </w:tcPr>
          <w:p w14:paraId="119DB89E" w14:textId="77777777" w:rsidR="00C97E3A" w:rsidRDefault="00C97E3A" w:rsidP="005C39B9">
            <w:r>
              <w:rPr>
                <w:b/>
              </w:rPr>
              <w:t xml:space="preserve">Aim: </w:t>
            </w:r>
            <w:r w:rsidRPr="00976B14">
              <w:t xml:space="preserve">Findings on the relations of maternal dietary patterns during pregnancy and risk of preterm birth and offspring birth size remain inconclusive. We aimed to systematically review and quantify these associations. </w:t>
            </w:r>
          </w:p>
          <w:p w14:paraId="6AC03CB2" w14:textId="77777777" w:rsidR="00C97E3A" w:rsidRPr="005C39B9" w:rsidRDefault="00C97E3A" w:rsidP="00976B14">
            <w:pPr>
              <w:rPr>
                <w:b/>
              </w:rPr>
            </w:pPr>
            <w:r w:rsidRPr="00976B14">
              <w:rPr>
                <w:b/>
              </w:rPr>
              <w:t>Methods</w:t>
            </w:r>
            <w:r>
              <w:t xml:space="preserve">: </w:t>
            </w:r>
            <w:r w:rsidRPr="00976B14">
              <w:t xml:space="preserve">We searched MEDLINE, Embase, CENTRAL, and CINAHL up to December 2017. Summary effect sizes were calculated with random effects </w:t>
            </w:r>
            <w:r>
              <w:t>models and studies were summaris</w:t>
            </w:r>
            <w:r w:rsidRPr="00976B14">
              <w:t>ed narratively if results could not be pooled.</w:t>
            </w:r>
          </w:p>
        </w:tc>
        <w:tc>
          <w:tcPr>
            <w:tcW w:w="4537" w:type="dxa"/>
          </w:tcPr>
          <w:p w14:paraId="6BE55FF3" w14:textId="5450D8CC" w:rsidR="00C97E3A" w:rsidRDefault="00C97E3A" w:rsidP="00976B14">
            <w:r w:rsidRPr="00976B14">
              <w:t>Heal</w:t>
            </w:r>
            <w:r>
              <w:t>thy dietary patterns-characteris</w:t>
            </w:r>
            <w:r w:rsidRPr="00976B14">
              <w:t>ed by high intakes of vegetables, fruits, wholegrains, low-fat dairy, and lean protein foods-were associated with lower risk of preterm birth (OR for top compared with bot</w:t>
            </w:r>
            <w:r>
              <w:t>tom tertile: 0.79; 95% CI: 0.68 to 0.91; I</w:t>
            </w:r>
            <w:r w:rsidRPr="00976B14">
              <w:rPr>
                <w:vertAlign w:val="superscript"/>
              </w:rPr>
              <w:t>2</w:t>
            </w:r>
            <w:r>
              <w:t>=</w:t>
            </w:r>
            <w:r w:rsidRPr="00976B14">
              <w:t xml:space="preserve">32%) and a weak trend towards a lower risk of small-for-gestational-age (OR: </w:t>
            </w:r>
            <w:r>
              <w:t>0.86; 95%CI: 0.73 to</w:t>
            </w:r>
            <w:r w:rsidRPr="00976B14">
              <w:t xml:space="preserve"> 1.01; I</w:t>
            </w:r>
            <w:r w:rsidRPr="00976B14">
              <w:rPr>
                <w:vertAlign w:val="superscript"/>
              </w:rPr>
              <w:t>2</w:t>
            </w:r>
            <w:r w:rsidR="00162E95">
              <w:t>=</w:t>
            </w:r>
            <w:r w:rsidRPr="00976B14">
              <w:t xml:space="preserve">34%). </w:t>
            </w:r>
          </w:p>
          <w:p w14:paraId="599EE95B" w14:textId="77777777" w:rsidR="00C97E3A" w:rsidRDefault="00C97E3A" w:rsidP="00976B14">
            <w:r w:rsidRPr="00976B14">
              <w:t>Unhealthy dietary patterns-cha</w:t>
            </w:r>
            <w:r>
              <w:t>racteris</w:t>
            </w:r>
            <w:r w:rsidRPr="00976B14">
              <w:t>ed by high intakes of refined grains, processed meat, and foods high in saturated fat or sugar-were associated with lower birth weight (</w:t>
            </w:r>
            <w:r>
              <w:t>MD</w:t>
            </w:r>
            <w:r w:rsidRPr="00976B14">
              <w:t xml:space="preserve"> -40 g; 95% CI: -61, -20 g; I</w:t>
            </w:r>
            <w:r w:rsidRPr="00635890">
              <w:rPr>
                <w:vertAlign w:val="superscript"/>
              </w:rPr>
              <w:t>2</w:t>
            </w:r>
            <w:r>
              <w:t>=</w:t>
            </w:r>
            <w:r w:rsidRPr="00976B14">
              <w:t>0%) and a trend towards a higher risk of preterm birth (OR: 1.1</w:t>
            </w:r>
            <w:r>
              <w:t>7; 95%CI: 0.99 to</w:t>
            </w:r>
            <w:r w:rsidRPr="00976B14">
              <w:t xml:space="preserve"> 1.39; I</w:t>
            </w:r>
            <w:r w:rsidRPr="00635890">
              <w:rPr>
                <w:vertAlign w:val="superscript"/>
              </w:rPr>
              <w:t>2</w:t>
            </w:r>
            <w:r>
              <w:t>=</w:t>
            </w:r>
            <w:r w:rsidRPr="00976B14">
              <w:t xml:space="preserve">76%). </w:t>
            </w:r>
          </w:p>
          <w:p w14:paraId="406B4078" w14:textId="77777777" w:rsidR="00C97E3A" w:rsidRPr="00976B14" w:rsidRDefault="00C97E3A" w:rsidP="00976B14">
            <w:r w:rsidRPr="00976B14">
              <w:t xml:space="preserve">No consistent associations with birth weight </w:t>
            </w:r>
            <w:r>
              <w:t>or</w:t>
            </w:r>
            <w:r w:rsidRPr="00976B14">
              <w:t xml:space="preserve"> small- or large-for-gestational-age were observed.</w:t>
            </w:r>
          </w:p>
        </w:tc>
        <w:tc>
          <w:tcPr>
            <w:tcW w:w="1843" w:type="dxa"/>
          </w:tcPr>
          <w:p w14:paraId="6D951176" w14:textId="77777777" w:rsidR="00C97E3A" w:rsidRDefault="00C97E3A" w:rsidP="00343DBA"/>
        </w:tc>
      </w:tr>
      <w:tr w:rsidR="00C97E3A" w:rsidRPr="00343DBA" w14:paraId="41EF3D94" w14:textId="77777777" w:rsidTr="00142208">
        <w:trPr>
          <w:cantSplit/>
          <w:trHeight w:val="390"/>
        </w:trPr>
        <w:tc>
          <w:tcPr>
            <w:tcW w:w="1422" w:type="dxa"/>
          </w:tcPr>
          <w:p w14:paraId="44F267E5" w14:textId="0EE40D61" w:rsidR="00C97E3A" w:rsidRDefault="00C97E3A" w:rsidP="002747EA">
            <w:r>
              <w:t>Raghavan et al 2019</w:t>
            </w:r>
            <w:r>
              <w:fldChar w:fldCharType="begin">
                <w:fldData xml:space="preserve">PEVuZE5vdGU+PENpdGU+PEF1dGhvcj5SYWdoYXZhbjwvQXV0aG9yPjxZZWFyPjIwMTk8L1llYXI+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</w:fldData>
              </w:fldChar>
            </w:r>
            <w:r w:rsidR="002747EA">
              <w:instrText xml:space="preserve"> ADDIN EN.CITE </w:instrText>
            </w:r>
            <w:r w:rsidR="002747EA">
              <w:fldChar w:fldCharType="begin">
                <w:fldData xml:space="preserve">PEVuZE5vdGU+PENpdGU+PEF1dGhvcj5SYWdoYXZhbjwvQXV0aG9yPjxZZWFyPjIwMTk8L1llYXI+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</w:fldData>
              </w:fldChar>
            </w:r>
            <w:r w:rsidR="002747EA">
              <w:instrText xml:space="preserve"> ADDIN EN.CITE.DATA </w:instrText>
            </w:r>
            <w:r w:rsidR="002747EA">
              <w:fldChar w:fldCharType="end"/>
            </w:r>
            <w:r>
              <w:fldChar w:fldCharType="separate"/>
            </w:r>
            <w:r w:rsidR="002747EA" w:rsidRPr="002747EA">
              <w:rPr>
                <w:noProof/>
                <w:vertAlign w:val="superscript"/>
              </w:rPr>
              <w:t>28</w:t>
            </w:r>
            <w:r>
              <w:fldChar w:fldCharType="end"/>
            </w:r>
          </w:p>
        </w:tc>
        <w:tc>
          <w:tcPr>
            <w:tcW w:w="1412" w:type="dxa"/>
          </w:tcPr>
          <w:p w14:paraId="2288A3E5" w14:textId="77777777" w:rsidR="00C97E3A" w:rsidRDefault="00C97E3A" w:rsidP="00343DBA">
            <w:r>
              <w:t>11 gestational age:</w:t>
            </w:r>
          </w:p>
          <w:p w14:paraId="6F044AA6" w14:textId="77777777" w:rsidR="00C97E3A" w:rsidRDefault="00C97E3A" w:rsidP="00343DBA">
            <w:r>
              <w:t>1 RCT</w:t>
            </w:r>
          </w:p>
          <w:p w14:paraId="12B0C6EE" w14:textId="77777777" w:rsidR="00C97E3A" w:rsidRDefault="00C97E3A" w:rsidP="00343DBA">
            <w:r>
              <w:t>7 cohort</w:t>
            </w:r>
          </w:p>
          <w:p w14:paraId="22CC5F6C" w14:textId="77777777" w:rsidR="00C97E3A" w:rsidRDefault="00C97E3A" w:rsidP="00343DBA">
            <w:r>
              <w:t>21 birthweight:</w:t>
            </w:r>
          </w:p>
          <w:p w14:paraId="1575663D" w14:textId="77777777" w:rsidR="00C97E3A" w:rsidRDefault="00C97E3A" w:rsidP="00343DBA">
            <w:r>
              <w:t>2 RCTs</w:t>
            </w:r>
          </w:p>
          <w:p w14:paraId="53DFE7E2" w14:textId="77777777" w:rsidR="00C97E3A" w:rsidRDefault="00C97E3A" w:rsidP="00343DBA">
            <w:r>
              <w:t>19 cohorts</w:t>
            </w:r>
          </w:p>
        </w:tc>
        <w:tc>
          <w:tcPr>
            <w:tcW w:w="4678" w:type="dxa"/>
          </w:tcPr>
          <w:p w14:paraId="4FCFAC02" w14:textId="77777777" w:rsidR="00C97E3A" w:rsidRDefault="00C97E3A" w:rsidP="00C5045B">
            <w:r>
              <w:rPr>
                <w:b/>
              </w:rPr>
              <w:t xml:space="preserve">Aim: </w:t>
            </w:r>
            <w:r>
              <w:t>T</w:t>
            </w:r>
            <w:r w:rsidRPr="00C5045B">
              <w:t xml:space="preserve">o assess the relationships between dietary patterns before and during pregnancy and 1) gestational age at birth and 2) gestational age- and sex-specific birth weight. </w:t>
            </w:r>
          </w:p>
          <w:p w14:paraId="6D069992" w14:textId="77777777" w:rsidR="00C97E3A" w:rsidRPr="00E34221" w:rsidRDefault="00C97E3A" w:rsidP="00C5045B">
            <w:pPr>
              <w:rPr>
                <w:b/>
              </w:rPr>
            </w:pPr>
            <w:r w:rsidRPr="00C5045B">
              <w:rPr>
                <w:b/>
              </w:rPr>
              <w:t>Methods</w:t>
            </w:r>
            <w:r w:rsidRPr="00C5045B">
              <w:t>: Liter</w:t>
            </w:r>
            <w:r>
              <w:t>ature was searched from January 1980 to January</w:t>
            </w:r>
            <w:r w:rsidRPr="00C5045B">
              <w:t xml:space="preserve"> 2017 in 9 databases including PubMed, Embase, and Cochrane. Two analysts independently screened articles using predetermined inclusion and exclusion criteria. Data were extracted from included articles and risk of bias w</w:t>
            </w:r>
            <w:r>
              <w:t>as assessed. Data were synthesis</w:t>
            </w:r>
            <w:r w:rsidRPr="00C5045B">
              <w:t xml:space="preserve">ed qualitatively, a conclusion statement was drafted for each question, and evidence supporting each conclusion was graded. </w:t>
            </w:r>
          </w:p>
        </w:tc>
        <w:tc>
          <w:tcPr>
            <w:tcW w:w="4537" w:type="dxa"/>
          </w:tcPr>
          <w:p w14:paraId="313E75DE" w14:textId="77777777" w:rsidR="00C97E3A" w:rsidRDefault="00C97E3A" w:rsidP="00C5045B">
            <w:r w:rsidRPr="00C5045B">
              <w:t xml:space="preserve">Limited but consistent evidence suggests that certain dietary patterns during pregnancy are associated with a lower risk of preterm birth and spontaneous preterm birth. These protective dietary patterns are higher in vegetables; fruits; whole grains; nuts, legumes, and seeds; and seafood (preterm birth, only), and lower in red and processed meats, and fried foods. </w:t>
            </w:r>
          </w:p>
          <w:p w14:paraId="443C9AFE" w14:textId="77777777" w:rsidR="00C97E3A" w:rsidRPr="00C5045B" w:rsidRDefault="00C97E3A" w:rsidP="00C5045B">
            <w:r w:rsidRPr="00C5045B">
              <w:t xml:space="preserve">No conclusion can be drawn on the association between dietary patterns during pregnancy and birth weight outcomes. Although research is available, the ability to draw a conclusion is restricted by inconsistency in study findings, inadequate adjustment of birth weight for gestational age and sex, and variation in study design, dietary assessment methodology, and adjustment for key confounding factors. </w:t>
            </w:r>
          </w:p>
        </w:tc>
        <w:tc>
          <w:tcPr>
            <w:tcW w:w="1843" w:type="dxa"/>
          </w:tcPr>
          <w:p w14:paraId="6412D7D7" w14:textId="77777777" w:rsidR="00C97E3A" w:rsidRPr="00E34221" w:rsidRDefault="00C97E3A" w:rsidP="00343DBA"/>
        </w:tc>
      </w:tr>
      <w:tr w:rsidR="00C97E3A" w:rsidRPr="00343DBA" w14:paraId="6405802F" w14:textId="77777777" w:rsidTr="00142208">
        <w:trPr>
          <w:cantSplit/>
          <w:trHeight w:val="390"/>
        </w:trPr>
        <w:tc>
          <w:tcPr>
            <w:tcW w:w="1422" w:type="dxa"/>
          </w:tcPr>
          <w:p w14:paraId="121A34E1" w14:textId="6A5D3B01" w:rsidR="00C97E3A" w:rsidRDefault="00C97E3A" w:rsidP="002747EA">
            <w:r>
              <w:t>Schoenaker et al 2014</w:t>
            </w:r>
            <w:r w:rsidR="00201490">
              <w:fldChar w:fldCharType="begin"/>
            </w:r>
            <w:r w:rsidR="002747EA">
              <w:instrText xml:space="preserve"> ADDIN EN.CITE &lt;EndNote&gt;&lt;Cite&gt;&lt;Author&gt;Schoenaker&lt;/Author&gt;&lt;Year&gt;2014&lt;/Year&gt;&lt;RecNum&gt;1518&lt;/RecNum&gt;&lt;DisplayText&gt;&lt;style face="superscript" font="Trebuchet MS" size="9"&gt;22&lt;/style&gt;&lt;/DisplayText&gt;&lt;record&gt;&lt;rec-number&gt;1518&lt;/rec-number&gt;&lt;foreign-keys&gt;&lt;key app="EN" db-id="exvasrfx2dtraoesasxp2szsxa2df502592x" timestamp="1576470741"&gt;1518&lt;/key&gt;&lt;/foreign-keys&gt;&lt;ref-type name="Journal Article"&gt;17&lt;/ref-type&gt;&lt;contributors&gt;&lt;authors&gt;&lt;author&gt;Schoenaker, D. A.&lt;/author&gt;&lt;author&gt;Soedamah-Muthu, S. S.&lt;/author&gt;&lt;author&gt;Mishra, G. D.&lt;/author&gt;&lt;/authors&gt;&lt;/contributors&gt;&lt;titles&gt;&lt;title&gt;The association between dietary factors and gestational hypertension and pre-eclampsia: a systematic review and meta-analysis of observational studies&lt;/title&gt;&lt;secondary-title&gt;BMC Med&lt;/secondary-title&gt;&lt;/titles&gt;&lt;periodical&gt;&lt;full-title&gt;BMC Med&lt;/full-title&gt;&lt;/periodical&gt;&lt;pages&gt;157&lt;/pages&gt;&lt;volume&gt;12&lt;/volume&gt;&lt;edition&gt;2014/09/23&lt;/edition&gt;&lt;keywords&gt;&lt;keyword&gt;Adult&lt;/keyword&gt;&lt;keyword&gt;*Diet&lt;/keyword&gt;&lt;keyword&gt;Dietary Supplements&lt;/keyword&gt;&lt;keyword&gt;Female&lt;/keyword&gt;&lt;keyword&gt;Humans&lt;/keyword&gt;&lt;keyword&gt;Hypertension, Pregnancy-Induced/*epidemiology&lt;/keyword&gt;&lt;keyword&gt;*Observational Studies as Topic&lt;/keyword&gt;&lt;keyword&gt;Pre-Eclampsia/*epidemiology&lt;/keyword&gt;&lt;keyword&gt;Pregnancy&lt;/keyword&gt;&lt;/keywords&gt;&lt;dates&gt;&lt;year&gt;2014&lt;/year&gt;&lt;pub-dates&gt;&lt;date&gt;Sep 22&lt;/date&gt;&lt;/pub-dates&gt;&lt;/dates&gt;&lt;isbn&gt;1741-7015 (Electronic)&amp;#xD;1741-7015 (Linking)&lt;/isbn&gt;&lt;accession-num&gt;25241701&lt;/accession-num&gt;&lt;urls&gt;&lt;related-urls&gt;&lt;url&gt;https://www.ncbi.nlm.nih.gov/pubmed/25241701&lt;/url&gt;&lt;/related-urls&gt;&lt;/urls&gt;&lt;custom2&gt;PMC4192458&lt;/custom2&gt;&lt;electronic-resource-num&gt;10.1186/s12916-014-0157-7&lt;/electronic-resource-num&gt;&lt;/record&gt;&lt;/Cite&gt;&lt;/EndNote&gt;</w:instrText>
            </w:r>
            <w:r w:rsidR="00201490">
              <w:fldChar w:fldCharType="separate"/>
            </w:r>
            <w:r w:rsidR="002747EA" w:rsidRPr="002747EA">
              <w:rPr>
                <w:noProof/>
                <w:vertAlign w:val="superscript"/>
              </w:rPr>
              <w:t>22</w:t>
            </w:r>
            <w:r w:rsidR="00201490">
              <w:fldChar w:fldCharType="end"/>
            </w:r>
          </w:p>
        </w:tc>
        <w:tc>
          <w:tcPr>
            <w:tcW w:w="1412" w:type="dxa"/>
          </w:tcPr>
          <w:p w14:paraId="126B549D" w14:textId="77777777" w:rsidR="00C97E3A" w:rsidRDefault="00C97E3A" w:rsidP="00343DBA">
            <w:r>
              <w:t>16 studies</w:t>
            </w:r>
          </w:p>
        </w:tc>
        <w:tc>
          <w:tcPr>
            <w:tcW w:w="4678" w:type="dxa"/>
          </w:tcPr>
          <w:p w14:paraId="3A99B957" w14:textId="77777777" w:rsidR="00C97E3A" w:rsidRDefault="00C97E3A" w:rsidP="001450AD">
            <w:r>
              <w:t>Aim</w:t>
            </w:r>
            <w:r w:rsidRPr="001450AD">
              <w:rPr>
                <w:b/>
              </w:rPr>
              <w:t>:</w:t>
            </w:r>
            <w:r>
              <w:t xml:space="preserve"> To synthesis</w:t>
            </w:r>
            <w:r w:rsidRPr="001450AD">
              <w:t xml:space="preserve">e evidence from observational studies of reproductive-aged women on the association between dietary factors and HDP. </w:t>
            </w:r>
          </w:p>
          <w:p w14:paraId="36682230" w14:textId="77777777" w:rsidR="00C97E3A" w:rsidRDefault="00C97E3A" w:rsidP="001450AD">
            <w:pPr>
              <w:rPr>
                <w:b/>
              </w:rPr>
            </w:pPr>
            <w:r w:rsidRPr="001450AD">
              <w:rPr>
                <w:b/>
              </w:rPr>
              <w:t>Methods</w:t>
            </w:r>
            <w:r w:rsidRPr="001450AD">
              <w:t>: MEDLINE and EMBASE were searched to identify studies published until the end of May 2014. Studies were included if they were observational studies of reproductive-age women and reported results on dietary factors (energy, nutrients, foods or overall dietary patterns, alone or in combination with dietary supplements) and gestational hypertension and/or pre-eclampsia. Studies were excluded if they reported on supplements not in combination with dietary intake, or examined a biomarker of dietary intake. Random effects meta-analyses were performed on calculated weighted mean differences (WMD) of dietary intake between cases and non-cases, and effect estimates were pooled.</w:t>
            </w:r>
          </w:p>
        </w:tc>
        <w:tc>
          <w:tcPr>
            <w:tcW w:w="4537" w:type="dxa"/>
          </w:tcPr>
          <w:p w14:paraId="53F44E46" w14:textId="77777777" w:rsidR="00C97E3A" w:rsidRPr="00C5045B" w:rsidRDefault="00C97E3A" w:rsidP="00A13245">
            <w:r w:rsidRPr="001450AD">
              <w:t xml:space="preserve">A few studies examining foods and dietary patterns suggested a beneficial effect of a diet rich in fruit and vegetables on pre-eclampsia, although not all the results were statistically significant. </w:t>
            </w:r>
          </w:p>
        </w:tc>
        <w:tc>
          <w:tcPr>
            <w:tcW w:w="1843" w:type="dxa"/>
          </w:tcPr>
          <w:p w14:paraId="5E6BAE2B" w14:textId="77777777" w:rsidR="00C97E3A" w:rsidRPr="00E34221" w:rsidRDefault="00C97E3A" w:rsidP="00343DBA">
            <w:r>
              <w:t>S</w:t>
            </w:r>
            <w:r w:rsidRPr="00EB6A1E">
              <w:t>tudies could not be pooled</w:t>
            </w:r>
            <w:r>
              <w:t xml:space="preserve"> </w:t>
            </w:r>
            <w:r w:rsidRPr="00EB6A1E">
              <w:t>in a meta-analysis because of differences in the foods</w:t>
            </w:r>
            <w:r>
              <w:t xml:space="preserve"> </w:t>
            </w:r>
            <w:r w:rsidRPr="00EB6A1E">
              <w:t>or patterns examined or different units of exposure</w:t>
            </w:r>
            <w:r>
              <w:t>.</w:t>
            </w:r>
          </w:p>
        </w:tc>
      </w:tr>
      <w:tr w:rsidR="00C97E3A" w:rsidRPr="00343DBA" w14:paraId="0585389D" w14:textId="77777777" w:rsidTr="00142208">
        <w:trPr>
          <w:cantSplit/>
          <w:trHeight w:val="390"/>
        </w:trPr>
        <w:tc>
          <w:tcPr>
            <w:tcW w:w="1422" w:type="dxa"/>
          </w:tcPr>
          <w:p w14:paraId="42137FBD" w14:textId="1D4C5144" w:rsidR="00C97E3A" w:rsidRDefault="00C97E3A" w:rsidP="002747EA">
            <w:r>
              <w:t>Schoenaker et al 2016</w:t>
            </w:r>
            <w:r w:rsidR="00201490">
              <w:fldChar w:fldCharType="begin">
                <w:fldData xml:space="preserve">PEVuZE5vdGU+PENpdGU+PEF1dGhvcj5TY2hvZW5ha2VyPC9BdXRob3I+PFllYXI+MjAxNjwvWWVh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</w:fldData>
              </w:fldChar>
            </w:r>
            <w:r w:rsidR="002747EA">
              <w:instrText xml:space="preserve"> ADDIN EN.CITE </w:instrText>
            </w:r>
            <w:r w:rsidR="002747EA">
              <w:fldChar w:fldCharType="begin">
                <w:fldData xml:space="preserve">PEVuZE5vdGU+PENpdGU+PEF1dGhvcj5TY2hvZW5ha2VyPC9BdXRob3I+PFllYXI+MjAxNjwvWWVh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</w:fldData>
              </w:fldChar>
            </w:r>
            <w:r w:rsidR="002747EA">
              <w:instrText xml:space="preserve"> ADDIN EN.CITE.DATA </w:instrText>
            </w:r>
            <w:r w:rsidR="002747EA">
              <w:fldChar w:fldCharType="end"/>
            </w:r>
            <w:r w:rsidR="00201490">
              <w:fldChar w:fldCharType="separate"/>
            </w:r>
            <w:r w:rsidR="002747EA" w:rsidRPr="002747EA">
              <w:rPr>
                <w:noProof/>
                <w:vertAlign w:val="superscript"/>
              </w:rPr>
              <w:t>15</w:t>
            </w:r>
            <w:r w:rsidR="00201490">
              <w:fldChar w:fldCharType="end"/>
            </w:r>
          </w:p>
        </w:tc>
        <w:tc>
          <w:tcPr>
            <w:tcW w:w="1412" w:type="dxa"/>
          </w:tcPr>
          <w:p w14:paraId="01184863" w14:textId="77777777" w:rsidR="00C97E3A" w:rsidRDefault="00C97E3A" w:rsidP="00343DBA">
            <w:r>
              <w:t>21 studies</w:t>
            </w:r>
          </w:p>
        </w:tc>
        <w:tc>
          <w:tcPr>
            <w:tcW w:w="4678" w:type="dxa"/>
          </w:tcPr>
          <w:p w14:paraId="1B9D9F76" w14:textId="77777777" w:rsidR="00C97E3A" w:rsidRDefault="00C97E3A" w:rsidP="00EB6A1E">
            <w:r w:rsidRPr="00EB6A1E">
              <w:rPr>
                <w:b/>
              </w:rPr>
              <w:t>Aim</w:t>
            </w:r>
            <w:r>
              <w:t>: To synthesis</w:t>
            </w:r>
            <w:r w:rsidRPr="00EB6A1E">
              <w:t xml:space="preserve">e evidence from observational studies on the associations between dietary factors and GDM. </w:t>
            </w:r>
          </w:p>
          <w:p w14:paraId="08FB2CC4" w14:textId="77777777" w:rsidR="00C97E3A" w:rsidRDefault="00C97E3A" w:rsidP="00EB6A1E">
            <w:r w:rsidRPr="00EB6A1E">
              <w:rPr>
                <w:b/>
              </w:rPr>
              <w:t>Methods</w:t>
            </w:r>
            <w:r w:rsidRPr="00EB6A1E">
              <w:t xml:space="preserve">: Medline and Embase were searched for articles published until January 2015. We included observational studies of reproductive-aged women that reported on associations of maternal dietary intake before or during pregnancy, including energy, nutrients, foods, and dietary patterns, with GDM. All relevant results were extracted from each article. The number of comparable studies that adjusted for confounders was insufficient to perform a meta-analysis. </w:t>
            </w:r>
          </w:p>
        </w:tc>
        <w:tc>
          <w:tcPr>
            <w:tcW w:w="4537" w:type="dxa"/>
          </w:tcPr>
          <w:p w14:paraId="26F11157" w14:textId="77777777" w:rsidR="00C97E3A" w:rsidRPr="00EB6A1E" w:rsidRDefault="00C97E3A" w:rsidP="00EB6A1E">
            <w:r w:rsidRPr="00EB6A1E">
              <w:t>A limited number of prospective cohort studies adjusting for confounders indicated associations with a higher risk of GDM for replacing 1-5% of energy from carbohydrates with fat and for high consumption of cholesterol (&gt;/=300 mg/day), heme iron (&gt;/=1.1 mg/day), red and processed meat (increment of 1 serving/day), and eggs (&gt;/=7 per week). A dietary pattern rich in fruit, vegetables, whole grains, and fish and low in red and processed meat, refined grains, and high-fat dairy was found to be beneficial. The current evidence is based on a limited number of studies that are he</w:t>
            </w:r>
            <w:r>
              <w:t>terogeneous in design, exposure</w:t>
            </w:r>
            <w:r w:rsidRPr="00EB6A1E">
              <w:t xml:space="preserve"> and outcome measures. </w:t>
            </w:r>
          </w:p>
        </w:tc>
        <w:tc>
          <w:tcPr>
            <w:tcW w:w="1843" w:type="dxa"/>
          </w:tcPr>
          <w:p w14:paraId="0933064C" w14:textId="77777777" w:rsidR="00C97E3A" w:rsidRDefault="00C97E3A" w:rsidP="00343DBA">
            <w:r w:rsidRPr="00EB6A1E">
              <w:t>The number of comparable studies that adjusted for confounders was insufficient to perform a meta-analysis.</w:t>
            </w:r>
          </w:p>
        </w:tc>
      </w:tr>
    </w:tbl>
    <w:p w14:paraId="4D1C74EE" w14:textId="16673CA1" w:rsidR="00D30EBC" w:rsidRDefault="009C163D" w:rsidP="005719CE">
      <w:pPr>
        <w:pStyle w:val="TableName"/>
        <w:ind w:left="1134" w:hanging="1134"/>
      </w:pPr>
      <w:bookmarkStart w:id="32" w:name="_Toc40956589"/>
      <w:r>
        <w:t xml:space="preserve">Q1 </w:t>
      </w:r>
      <w:r w:rsidR="000103D0">
        <w:t>D</w:t>
      </w:r>
      <w:r w:rsidR="00B40B7D">
        <w:t>ietary patterns in pregnancy</w:t>
      </w:r>
      <w:r w:rsidR="00D30EBC">
        <w:t xml:space="preserve"> — </w:t>
      </w:r>
      <w:r w:rsidR="00F76BD9">
        <w:t>RCT</w:t>
      </w:r>
      <w:bookmarkEnd w:id="32"/>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11: Q1 Dietary patterns in pregnancy — RCT"/>
      </w:tblPr>
      <w:tblGrid>
        <w:gridCol w:w="1420"/>
        <w:gridCol w:w="1131"/>
        <w:gridCol w:w="4964"/>
        <w:gridCol w:w="4535"/>
        <w:gridCol w:w="1842"/>
      </w:tblGrid>
      <w:tr w:rsidR="00D30EBC" w:rsidRPr="00F350A6" w14:paraId="12183B6C" w14:textId="77777777" w:rsidTr="009533F7">
        <w:trPr>
          <w:cantSplit/>
          <w:trHeight w:val="390"/>
          <w:tblHeader/>
        </w:trPr>
        <w:tc>
          <w:tcPr>
            <w:tcW w:w="1420" w:type="dxa"/>
          </w:tcPr>
          <w:p w14:paraId="57BEB69C" w14:textId="77777777" w:rsidR="00D30EBC" w:rsidRPr="00F350A6" w:rsidRDefault="00D30EBC" w:rsidP="00A62BCD">
            <w:pPr>
              <w:keepNext/>
              <w:rPr>
                <w:b/>
              </w:rPr>
            </w:pPr>
            <w:r>
              <w:rPr>
                <w:b/>
              </w:rPr>
              <w:t>Study ref</w:t>
            </w:r>
          </w:p>
        </w:tc>
        <w:tc>
          <w:tcPr>
            <w:tcW w:w="1131" w:type="dxa"/>
          </w:tcPr>
          <w:p w14:paraId="4A706AF1" w14:textId="77777777" w:rsidR="00D30EBC" w:rsidRPr="00F350A6" w:rsidRDefault="00D30EBC" w:rsidP="00A62BCD">
            <w:pPr>
              <w:keepNext/>
              <w:rPr>
                <w:b/>
              </w:rPr>
            </w:pPr>
            <w:r>
              <w:rPr>
                <w:b/>
              </w:rPr>
              <w:t>N</w:t>
            </w:r>
          </w:p>
        </w:tc>
        <w:tc>
          <w:tcPr>
            <w:tcW w:w="4964" w:type="dxa"/>
          </w:tcPr>
          <w:p w14:paraId="55C38B72" w14:textId="77777777" w:rsidR="00D30EBC" w:rsidRPr="00F350A6" w:rsidRDefault="00D30EBC" w:rsidP="00A62BCD">
            <w:pPr>
              <w:keepNext/>
              <w:rPr>
                <w:b/>
              </w:rPr>
            </w:pPr>
            <w:r>
              <w:rPr>
                <w:b/>
              </w:rPr>
              <w:t>Aim/methods</w:t>
            </w:r>
          </w:p>
        </w:tc>
        <w:tc>
          <w:tcPr>
            <w:tcW w:w="4535" w:type="dxa"/>
          </w:tcPr>
          <w:p w14:paraId="49C983D5" w14:textId="77777777" w:rsidR="00D30EBC" w:rsidRPr="00F350A6" w:rsidRDefault="00D30EBC" w:rsidP="00A62BCD">
            <w:pPr>
              <w:keepNext/>
              <w:rPr>
                <w:b/>
              </w:rPr>
            </w:pPr>
            <w:r>
              <w:rPr>
                <w:b/>
              </w:rPr>
              <w:t>Results</w:t>
            </w:r>
          </w:p>
        </w:tc>
        <w:tc>
          <w:tcPr>
            <w:tcW w:w="1842" w:type="dxa"/>
          </w:tcPr>
          <w:p w14:paraId="52D3600A" w14:textId="77777777" w:rsidR="00D30EBC" w:rsidRPr="00F350A6" w:rsidRDefault="00D30EBC" w:rsidP="00A62BCD">
            <w:pPr>
              <w:keepNext/>
              <w:rPr>
                <w:b/>
              </w:rPr>
            </w:pPr>
            <w:r>
              <w:rPr>
                <w:b/>
              </w:rPr>
              <w:t>Comments</w:t>
            </w:r>
          </w:p>
        </w:tc>
      </w:tr>
      <w:tr w:rsidR="00F76BD9" w:rsidRPr="00F76BD9" w14:paraId="029B4460" w14:textId="77777777" w:rsidTr="009533F7">
        <w:trPr>
          <w:cantSplit/>
          <w:trHeight w:val="390"/>
          <w:tblHeader/>
        </w:trPr>
        <w:tc>
          <w:tcPr>
            <w:tcW w:w="1420" w:type="dxa"/>
            <w:tcBorders>
              <w:top w:val="single" w:sz="4" w:space="0" w:color="auto"/>
            </w:tcBorders>
          </w:tcPr>
          <w:p w14:paraId="05C1ADA8" w14:textId="56BE0B03" w:rsidR="00F76BD9" w:rsidRDefault="00F76BD9" w:rsidP="00F76BD9">
            <w:r>
              <w:t>Flynn et al 2016</w:t>
            </w:r>
            <w:r w:rsidR="00767EBF">
              <w:fldChar w:fldCharType="begin">
                <w:fldData xml:space="preserve">PEVuZE5vdGU+PENpdGU+PEF1dGhvcj5GbHlubjwvQXV0aG9yPjxZZWFyPjIwMTY8L1llYXI+PFJl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</w:fldData>
              </w:fldChar>
            </w:r>
            <w:r w:rsidR="002747EA">
              <w:instrText xml:space="preserve"> ADDIN EN.CITE </w:instrText>
            </w:r>
            <w:r w:rsidR="002747EA">
              <w:fldChar w:fldCharType="begin">
                <w:fldData xml:space="preserve">PEVuZE5vdGU+PENpdGU+PEF1dGhvcj5GbHlubjwvQXV0aG9yPjxZZWFyPjIwMTY8L1llYXI+PFJl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</w:fldData>
              </w:fldChar>
            </w:r>
            <w:r w:rsidR="002747EA">
              <w:instrText xml:space="preserve"> ADDIN EN.CITE.DATA </w:instrText>
            </w:r>
            <w:r w:rsidR="002747EA">
              <w:fldChar w:fldCharType="end"/>
            </w:r>
            <w:r w:rsidR="00767EBF">
              <w:fldChar w:fldCharType="separate"/>
            </w:r>
            <w:r w:rsidR="002747EA" w:rsidRPr="002747EA">
              <w:rPr>
                <w:noProof/>
                <w:vertAlign w:val="superscript"/>
              </w:rPr>
              <w:t>16</w:t>
            </w:r>
            <w:r w:rsidR="00767EBF">
              <w:fldChar w:fldCharType="end"/>
            </w:r>
          </w:p>
          <w:p w14:paraId="722FBA07" w14:textId="77777777" w:rsidR="00F76BD9" w:rsidRDefault="00F76BD9" w:rsidP="00F76BD9">
            <w:r>
              <w:t>UPBEAT</w:t>
            </w:r>
          </w:p>
          <w:p w14:paraId="2F2D1341" w14:textId="77777777" w:rsidR="00F76BD9" w:rsidRDefault="00F76BD9" w:rsidP="00F76BD9">
            <w:r>
              <w:t>United Kingdom</w:t>
            </w:r>
          </w:p>
          <w:p w14:paraId="535D8B74" w14:textId="4ADA5D4E" w:rsidR="00F76BD9" w:rsidRPr="00F76BD9" w:rsidRDefault="00F76BD9" w:rsidP="00F76BD9">
            <w:r>
              <w:t>RCT</w:t>
            </w:r>
          </w:p>
        </w:tc>
        <w:tc>
          <w:tcPr>
            <w:tcW w:w="1131" w:type="dxa"/>
            <w:tcBorders>
              <w:top w:val="single" w:sz="4" w:space="0" w:color="auto"/>
            </w:tcBorders>
          </w:tcPr>
          <w:p w14:paraId="46BBC445" w14:textId="7A5B5D61" w:rsidR="00F76BD9" w:rsidRPr="00F76BD9" w:rsidRDefault="00F76BD9" w:rsidP="00F76BD9">
            <w:r>
              <w:t>1,032 women</w:t>
            </w:r>
          </w:p>
        </w:tc>
        <w:tc>
          <w:tcPr>
            <w:tcW w:w="4964" w:type="dxa"/>
            <w:tcBorders>
              <w:top w:val="single" w:sz="4" w:space="0" w:color="auto"/>
            </w:tcBorders>
          </w:tcPr>
          <w:p w14:paraId="42A944B7" w14:textId="363A4EFB" w:rsidR="00F76BD9" w:rsidRDefault="00F76BD9" w:rsidP="00F76BD9">
            <w:r w:rsidRPr="00F76BD9">
              <w:rPr>
                <w:b/>
              </w:rPr>
              <w:t>Aim</w:t>
            </w:r>
            <w:r>
              <w:t>: T</w:t>
            </w:r>
            <w:r w:rsidRPr="00F76BD9">
              <w:t>o investigate the effect of a behavio</w:t>
            </w:r>
            <w:r>
              <w:t>u</w:t>
            </w:r>
            <w:r w:rsidRPr="00F76BD9">
              <w:t xml:space="preserve">ral intervention of diet and physical activity advice on dietary patterns in obese pregnant woman participating in the UPBEAT study, and to explore associations of dietary patterns with pregnancy outcomes. </w:t>
            </w:r>
          </w:p>
          <w:p w14:paraId="43A7F447" w14:textId="14B386AC" w:rsidR="00F76BD9" w:rsidRDefault="00F76BD9" w:rsidP="00F76BD9">
            <w:r w:rsidRPr="00F76BD9">
              <w:rPr>
                <w:b/>
              </w:rPr>
              <w:t>Methods</w:t>
            </w:r>
            <w:r>
              <w:t xml:space="preserve">: </w:t>
            </w:r>
            <w:r w:rsidRPr="00F76BD9">
              <w:t>Diet was assessed using a food frequency questionnaire (FFQ) at baseline (15(+0)-18(+6) weeks' gestation), post intervention (27(+0)-28(+6) weeks) and in late pregnancy (34(+0)-36(+0) weeks). D</w:t>
            </w:r>
            <w:r>
              <w:t>ietary patterns were characteris</w:t>
            </w:r>
            <w:r w:rsidRPr="00F76BD9">
              <w:t xml:space="preserve">ed using factor analysis of the baseline FFQ data, and changes compared in the control and intervention arms. </w:t>
            </w:r>
            <w:r w:rsidR="00E65CBF">
              <w:t>Four dietary patterns were identified.</w:t>
            </w:r>
          </w:p>
          <w:p w14:paraId="7B2A689F" w14:textId="36BA1F63" w:rsidR="00E65CBF" w:rsidRDefault="00E65CBF" w:rsidP="00E65CBF">
            <w:r>
              <w:t>‘Fruit and vegetables’ — h</w:t>
            </w:r>
            <w:r w:rsidR="00F76BD9" w:rsidRPr="00F76BD9">
              <w:t>igh intakes of bananas, citrus fruit, dried</w:t>
            </w:r>
            <w:r w:rsidR="00F76BD9">
              <w:t xml:space="preserve"> </w:t>
            </w:r>
            <w:r w:rsidR="00F76BD9" w:rsidRPr="00F76BD9">
              <w:t>fruit, fresh fruit, green vegetables, pulses, root vegetables,</w:t>
            </w:r>
            <w:r w:rsidR="00F76BD9">
              <w:t xml:space="preserve"> </w:t>
            </w:r>
            <w:r w:rsidR="00F76BD9" w:rsidRPr="00F76BD9">
              <w:t>salad vegetables, tropical fruit and yoghurt.</w:t>
            </w:r>
            <w:r w:rsidR="00F76BD9">
              <w:t xml:space="preserve"> </w:t>
            </w:r>
          </w:p>
          <w:p w14:paraId="1270380E" w14:textId="77777777" w:rsidR="00E65CBF" w:rsidRDefault="00F76BD9" w:rsidP="00E65CBF">
            <w:r w:rsidRPr="00F76BD9">
              <w:rPr>
                <w:rFonts w:ascii="Helvetica" w:hAnsi="Helvetica"/>
              </w:rPr>
              <w:t>‘</w:t>
            </w:r>
            <w:r w:rsidRPr="00F76BD9">
              <w:t>African/Caribbean</w:t>
            </w:r>
            <w:r w:rsidRPr="00F76BD9">
              <w:rPr>
                <w:rFonts w:ascii="Helvetica" w:hAnsi="Helvetica"/>
              </w:rPr>
              <w:t xml:space="preserve">’ </w:t>
            </w:r>
            <w:r w:rsidR="00E65CBF">
              <w:t>—</w:t>
            </w:r>
            <w:r w:rsidRPr="00F76BD9">
              <w:t xml:space="preserve"> high loadings on red meat, cassava,</w:t>
            </w:r>
            <w:r>
              <w:t xml:space="preserve"> </w:t>
            </w:r>
            <w:r w:rsidRPr="00F76BD9">
              <w:t>white meat, rice including pilau, fried or jollof rice, plantain</w:t>
            </w:r>
            <w:r>
              <w:t xml:space="preserve"> </w:t>
            </w:r>
            <w:r w:rsidRPr="00F76BD9">
              <w:t xml:space="preserve">and fish. </w:t>
            </w:r>
          </w:p>
          <w:p w14:paraId="4C0ACB56" w14:textId="77777777" w:rsidR="00E65CBF" w:rsidRDefault="00F76BD9" w:rsidP="00E65CBF">
            <w:r>
              <w:t xml:space="preserve">‘Processed’ </w:t>
            </w:r>
            <w:r w:rsidR="00E65CBF">
              <w:t>— high</w:t>
            </w:r>
            <w:r w:rsidRPr="00F76BD9">
              <w:t xml:space="preserve"> intakes of chocolate, crisps, green vegetables, potatoes,</w:t>
            </w:r>
            <w:r>
              <w:t xml:space="preserve"> </w:t>
            </w:r>
            <w:r w:rsidRPr="00F76BD9">
              <w:t>processed meat and meat products, root vegetables,</w:t>
            </w:r>
            <w:r>
              <w:t xml:space="preserve"> </w:t>
            </w:r>
            <w:r w:rsidRPr="00F76BD9">
              <w:t>squash and fizzy drinks, sugar free squash and fizzy drinks</w:t>
            </w:r>
            <w:r>
              <w:t xml:space="preserve"> </w:t>
            </w:r>
            <w:r w:rsidRPr="00F76BD9">
              <w:t xml:space="preserve">and chips. </w:t>
            </w:r>
          </w:p>
          <w:p w14:paraId="2C6570D2" w14:textId="1F72439C" w:rsidR="00F76BD9" w:rsidRPr="00F76BD9" w:rsidRDefault="00F76BD9" w:rsidP="00E65CBF">
            <w:r w:rsidRPr="00F76BD9">
              <w:rPr>
                <w:rFonts w:ascii="Helvetica" w:hAnsi="Helvetica"/>
              </w:rPr>
              <w:t>‘</w:t>
            </w:r>
            <w:r w:rsidRPr="00F76BD9">
              <w:t>Snacks</w:t>
            </w:r>
            <w:r w:rsidRPr="00F76BD9">
              <w:rPr>
                <w:rFonts w:ascii="Helvetica" w:hAnsi="Helvetica"/>
              </w:rPr>
              <w:t xml:space="preserve">’ </w:t>
            </w:r>
            <w:r w:rsidR="00E65CBF">
              <w:t>—</w:t>
            </w:r>
            <w:r w:rsidRPr="00F76BD9">
              <w:t xml:space="preserve"> high loadings on biscuits, cookies, cakes,</w:t>
            </w:r>
            <w:r>
              <w:t xml:space="preserve"> </w:t>
            </w:r>
            <w:r w:rsidRPr="00F76BD9">
              <w:t>pastries, chocolate, full fat cheese and sweets.</w:t>
            </w:r>
            <w:r>
              <w:t xml:space="preserve"> </w:t>
            </w:r>
          </w:p>
        </w:tc>
        <w:tc>
          <w:tcPr>
            <w:tcW w:w="4535" w:type="dxa"/>
            <w:tcBorders>
              <w:top w:val="single" w:sz="4" w:space="0" w:color="auto"/>
            </w:tcBorders>
          </w:tcPr>
          <w:p w14:paraId="5F403C8F" w14:textId="32662C05" w:rsidR="00F76BD9" w:rsidRDefault="00F76BD9" w:rsidP="00F76BD9">
            <w:r w:rsidRPr="00F76BD9">
              <w:t>In the adjusted model, baseline scores for the African/Caribbean (quartile 4 compared with qua</w:t>
            </w:r>
            <w:r w:rsidR="00E65CBF">
              <w:t>rtile 1: OR</w:t>
            </w:r>
            <w:r>
              <w:t xml:space="preserve"> 2.46; 95% CI 1.41 to</w:t>
            </w:r>
            <w:r w:rsidRPr="00F76BD9">
              <w:t xml:space="preserve"> 4.30) and Processed (quartile </w:t>
            </w:r>
            <w:r>
              <w:t>4 compared with quartile 1: OR</w:t>
            </w:r>
            <w:r w:rsidRPr="00F76BD9">
              <w:t xml:space="preserve"> 2.05; 95% CI 1.23, 3.41) patterns in the entire cohort were associated with increased risk of gestational diabetes. </w:t>
            </w:r>
          </w:p>
          <w:p w14:paraId="4AA5F564" w14:textId="0A68E93F" w:rsidR="00E65CBF" w:rsidRPr="00F76BD9" w:rsidRDefault="00E65CBF" w:rsidP="00F76BD9">
            <w:r>
              <w:t>There were no clear increases or decreases in risk for other outcomes (pre-eclampsia, LGA, SGA, macrosomia) for any dietary pattern.</w:t>
            </w:r>
          </w:p>
        </w:tc>
        <w:tc>
          <w:tcPr>
            <w:tcW w:w="1842" w:type="dxa"/>
            <w:tcBorders>
              <w:top w:val="single" w:sz="4" w:space="0" w:color="auto"/>
            </w:tcBorders>
          </w:tcPr>
          <w:p w14:paraId="5BC3D3A5" w14:textId="36EC4FAD" w:rsidR="00F76BD9" w:rsidRPr="00F76BD9" w:rsidRDefault="00F76BD9" w:rsidP="00F76BD9"/>
        </w:tc>
      </w:tr>
    </w:tbl>
    <w:p w14:paraId="61496282" w14:textId="118D9879" w:rsidR="007B3A77" w:rsidRDefault="009C163D" w:rsidP="005719CE">
      <w:pPr>
        <w:pStyle w:val="TableName"/>
        <w:ind w:left="1134" w:hanging="1134"/>
      </w:pPr>
      <w:bookmarkStart w:id="33" w:name="_Toc40956590"/>
      <w:r>
        <w:t xml:space="preserve">Q1 </w:t>
      </w:r>
      <w:r w:rsidR="004633B7">
        <w:t>D</w:t>
      </w:r>
      <w:r w:rsidR="00B40B7D">
        <w:t xml:space="preserve">ietary patterns in pregnancy </w:t>
      </w:r>
      <w:r w:rsidR="00343DBA">
        <w:t>— observational studies</w:t>
      </w:r>
      <w:bookmarkEnd w:id="33"/>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12: Q1 Dietary patterns in pregnancy — observational studies"/>
      </w:tblPr>
      <w:tblGrid>
        <w:gridCol w:w="1560"/>
        <w:gridCol w:w="992"/>
        <w:gridCol w:w="4961"/>
        <w:gridCol w:w="4536"/>
        <w:gridCol w:w="1843"/>
      </w:tblGrid>
      <w:tr w:rsidR="007B3A77" w:rsidRPr="00F350A6" w14:paraId="39E8083C" w14:textId="77777777" w:rsidTr="004C390A">
        <w:trPr>
          <w:cantSplit/>
          <w:trHeight w:val="418"/>
          <w:tblHeader/>
        </w:trPr>
        <w:tc>
          <w:tcPr>
            <w:tcW w:w="1560" w:type="dxa"/>
          </w:tcPr>
          <w:p w14:paraId="5755041F" w14:textId="77777777" w:rsidR="007B3A77" w:rsidRPr="00F350A6" w:rsidRDefault="007B3A77" w:rsidP="00F20A8C">
            <w:pPr>
              <w:keepNext/>
              <w:rPr>
                <w:b/>
              </w:rPr>
            </w:pPr>
            <w:r>
              <w:rPr>
                <w:b/>
              </w:rPr>
              <w:t>Study ref</w:t>
            </w:r>
          </w:p>
        </w:tc>
        <w:tc>
          <w:tcPr>
            <w:tcW w:w="992" w:type="dxa"/>
          </w:tcPr>
          <w:p w14:paraId="738BEC81" w14:textId="77777777" w:rsidR="007B3A77" w:rsidRPr="00F350A6" w:rsidRDefault="007B3A77" w:rsidP="00F20A8C">
            <w:pPr>
              <w:keepNext/>
              <w:rPr>
                <w:b/>
              </w:rPr>
            </w:pPr>
            <w:r>
              <w:rPr>
                <w:b/>
              </w:rPr>
              <w:t>N</w:t>
            </w:r>
          </w:p>
        </w:tc>
        <w:tc>
          <w:tcPr>
            <w:tcW w:w="4961" w:type="dxa"/>
          </w:tcPr>
          <w:p w14:paraId="59FD097F" w14:textId="77777777" w:rsidR="007B3A77" w:rsidRPr="00F350A6" w:rsidRDefault="007B3A77" w:rsidP="00F20A8C">
            <w:pPr>
              <w:keepNext/>
              <w:rPr>
                <w:b/>
              </w:rPr>
            </w:pPr>
            <w:r>
              <w:rPr>
                <w:b/>
              </w:rPr>
              <w:t>Aim/methods</w:t>
            </w:r>
          </w:p>
        </w:tc>
        <w:tc>
          <w:tcPr>
            <w:tcW w:w="4536" w:type="dxa"/>
          </w:tcPr>
          <w:p w14:paraId="5B62380F" w14:textId="77777777" w:rsidR="007B3A77" w:rsidRPr="00F350A6" w:rsidRDefault="007B3A77" w:rsidP="00F20A8C">
            <w:pPr>
              <w:keepNext/>
              <w:rPr>
                <w:b/>
              </w:rPr>
            </w:pPr>
            <w:r>
              <w:rPr>
                <w:b/>
              </w:rPr>
              <w:t>Results</w:t>
            </w:r>
          </w:p>
        </w:tc>
        <w:tc>
          <w:tcPr>
            <w:tcW w:w="1843" w:type="dxa"/>
          </w:tcPr>
          <w:p w14:paraId="620D7901" w14:textId="77777777" w:rsidR="007B3A77" w:rsidRPr="00F350A6" w:rsidRDefault="007B3A77" w:rsidP="00F20A8C">
            <w:pPr>
              <w:keepNext/>
              <w:rPr>
                <w:b/>
              </w:rPr>
            </w:pPr>
            <w:r>
              <w:rPr>
                <w:b/>
              </w:rPr>
              <w:t>Comments</w:t>
            </w:r>
          </w:p>
        </w:tc>
      </w:tr>
      <w:tr w:rsidR="004C390A" w:rsidRPr="007B3A77" w14:paraId="12ABFBEE" w14:textId="77777777" w:rsidTr="004C390A">
        <w:trPr>
          <w:cantSplit/>
          <w:trHeight w:val="390"/>
        </w:trPr>
        <w:tc>
          <w:tcPr>
            <w:tcW w:w="1560" w:type="dxa"/>
          </w:tcPr>
          <w:p w14:paraId="267DB7F7" w14:textId="134EE6ED" w:rsidR="004C390A" w:rsidRPr="008A2B00" w:rsidRDefault="004C390A" w:rsidP="007B3A77">
            <w:r w:rsidRPr="008A2B00">
              <w:t>Baskin et al 2017</w:t>
            </w:r>
            <w:r w:rsidRPr="008A2B00">
              <w:fldChar w:fldCharType="begin">
                <w:fldData xml:space="preserve">PEVuZE5vdGU+PENpdGU+PEF1dGhvcj5CYXNraW48L0F1dGhvcj48WWVhcj4yMDE3PC9ZZWFyPjxS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</w:fldData>
              </w:fldChar>
            </w:r>
            <w:r w:rsidR="002747EA">
              <w:instrText xml:space="preserve"> ADDIN EN.CITE </w:instrText>
            </w:r>
            <w:r w:rsidR="002747EA">
              <w:fldChar w:fldCharType="begin">
                <w:fldData xml:space="preserve">PEVuZE5vdGU+PENpdGU+PEF1dGhvcj5CYXNraW48L0F1dGhvcj48WWVhcj4yMDE3PC9ZZWFyPjxS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</w:fldData>
              </w:fldChar>
            </w:r>
            <w:r w:rsidR="002747EA">
              <w:instrText xml:space="preserve"> ADDIN EN.CITE.DATA </w:instrText>
            </w:r>
            <w:r w:rsidR="002747EA">
              <w:fldChar w:fldCharType="end"/>
            </w:r>
            <w:r w:rsidRPr="008A2B00">
              <w:fldChar w:fldCharType="separate"/>
            </w:r>
            <w:r w:rsidR="002747EA" w:rsidRPr="002747EA">
              <w:rPr>
                <w:noProof/>
                <w:vertAlign w:val="superscript"/>
              </w:rPr>
              <w:t>26</w:t>
            </w:r>
            <w:r w:rsidRPr="008A2B00">
              <w:fldChar w:fldCharType="end"/>
            </w:r>
          </w:p>
          <w:p w14:paraId="400735F4" w14:textId="77777777" w:rsidR="004C390A" w:rsidRPr="008A2B00" w:rsidRDefault="004C390A" w:rsidP="007B3A77">
            <w:r w:rsidRPr="008A2B00">
              <w:t>Australia</w:t>
            </w:r>
          </w:p>
          <w:p w14:paraId="6FADB418" w14:textId="77777777" w:rsidR="004C390A" w:rsidRPr="008A2B00" w:rsidRDefault="004C390A" w:rsidP="007B3A77">
            <w:r w:rsidRPr="008A2B00">
              <w:t>Cross-section</w:t>
            </w:r>
          </w:p>
        </w:tc>
        <w:tc>
          <w:tcPr>
            <w:tcW w:w="992" w:type="dxa"/>
          </w:tcPr>
          <w:p w14:paraId="75E2F07B" w14:textId="77777777" w:rsidR="004C390A" w:rsidRPr="008A2B00" w:rsidRDefault="004C390A" w:rsidP="007B3A77">
            <w:r w:rsidRPr="008A2B00">
              <w:t>167 women</w:t>
            </w:r>
          </w:p>
        </w:tc>
        <w:tc>
          <w:tcPr>
            <w:tcW w:w="4961" w:type="dxa"/>
          </w:tcPr>
          <w:p w14:paraId="1E3090F4" w14:textId="77777777" w:rsidR="004C390A" w:rsidRPr="008A2B00" w:rsidRDefault="004C390A" w:rsidP="00D05CB6">
            <w:pPr>
              <w:rPr>
                <w:rFonts w:ascii="Helvetica" w:hAnsi="Helvetica"/>
                <w:szCs w:val="18"/>
              </w:rPr>
            </w:pPr>
            <w:r w:rsidRPr="008A2B00">
              <w:rPr>
                <w:b/>
              </w:rPr>
              <w:t xml:space="preserve">Aim: </w:t>
            </w:r>
            <w:r w:rsidRPr="008A2B00">
              <w:rPr>
                <w:rFonts w:ascii="Helvetica" w:hAnsi="Helvetica"/>
                <w:szCs w:val="18"/>
              </w:rPr>
              <w:t xml:space="preserve">To explore the predictive role of antenatal diet quality for antenatal and postnatal depressive symptoms. </w:t>
            </w:r>
          </w:p>
          <w:p w14:paraId="48359444" w14:textId="77777777" w:rsidR="004C390A" w:rsidRPr="008A2B00" w:rsidRDefault="004C390A" w:rsidP="00C97E3A">
            <w:pPr>
              <w:rPr>
                <w:b/>
              </w:rPr>
            </w:pPr>
            <w:r w:rsidRPr="008A2B00">
              <w:rPr>
                <w:b/>
              </w:rPr>
              <w:t>Methods</w:t>
            </w:r>
            <w:r w:rsidRPr="008A2B00">
              <w:t>: Pregnant women completed the Edinburgh Postnatal Depression Scale at time 1 [T1, mean weeks gestation</w:t>
            </w:r>
            <w:r>
              <w:t>=</w:t>
            </w:r>
            <w:r w:rsidRPr="008A2B00">
              <w:t>16.70±0.91], time 2 (T2, mean weeks gestation</w:t>
            </w:r>
            <w:r>
              <w:t>=</w:t>
            </w:r>
            <w:r w:rsidRPr="008A2B00">
              <w:t>32.89±0.89) and time 3 (T3, mean weeks post-partum</w:t>
            </w:r>
            <w:r>
              <w:t>=</w:t>
            </w:r>
            <w:r w:rsidRPr="008A2B00">
              <w:t>13.51±1.97) and a food frequency questionnaire at T1 and T2. Diet quality was determined by extracting dietary patterns via principal components analysis. Two dietary patterns were identified: 'healthy' (including fruit, vegetables, fish and whole grains) and 'unhealthy' (including sweets, refined grains, high-energy drinks and fast foods). Associations between dietary patterns and depressive symptoms were investigated by path analyses.</w:t>
            </w:r>
          </w:p>
        </w:tc>
        <w:tc>
          <w:tcPr>
            <w:tcW w:w="4536" w:type="dxa"/>
          </w:tcPr>
          <w:p w14:paraId="4A85D450" w14:textId="77777777" w:rsidR="004C390A" w:rsidRDefault="004C390A" w:rsidP="00180C1C">
            <w:r w:rsidRPr="00B778E9">
              <w:t>Examination of beta weights (</w:t>
            </w:r>
            <w:r w:rsidRPr="00B778E9">
              <w:rPr>
                <w:rFonts w:ascii="Helvetica" w:hAnsi="Helvetica"/>
              </w:rPr>
              <w:t>β</w:t>
            </w:r>
            <w:r w:rsidRPr="00B778E9">
              <w:t>)</w:t>
            </w:r>
            <w:r>
              <w:t xml:space="preserve"> </w:t>
            </w:r>
            <w:r w:rsidRPr="00B778E9">
              <w:t xml:space="preserve">revealed that </w:t>
            </w:r>
            <w:r w:rsidRPr="00B778E9">
              <w:rPr>
                <w:rFonts w:ascii="Helvetica" w:hAnsi="Helvetica"/>
              </w:rPr>
              <w:t>‘</w:t>
            </w:r>
            <w:r w:rsidRPr="00B778E9">
              <w:t>healthy</w:t>
            </w:r>
            <w:r w:rsidRPr="00B778E9">
              <w:rPr>
                <w:rFonts w:ascii="Helvetica" w:hAnsi="Helvetica"/>
              </w:rPr>
              <w:t xml:space="preserve">’ </w:t>
            </w:r>
            <w:r w:rsidRPr="00B778E9">
              <w:t>dietary pattern scores at T1</w:t>
            </w:r>
            <w:r>
              <w:t xml:space="preserve"> </w:t>
            </w:r>
            <w:r w:rsidRPr="00B778E9">
              <w:t xml:space="preserve">positively predicted </w:t>
            </w:r>
            <w:r w:rsidRPr="00B778E9">
              <w:rPr>
                <w:rFonts w:ascii="Helvetica" w:hAnsi="Helvetica"/>
              </w:rPr>
              <w:t>‘</w:t>
            </w:r>
            <w:r w:rsidRPr="00B778E9">
              <w:t>healthy</w:t>
            </w:r>
            <w:r w:rsidRPr="00B778E9">
              <w:rPr>
                <w:rFonts w:ascii="Helvetica" w:hAnsi="Helvetica"/>
              </w:rPr>
              <w:t xml:space="preserve">’ </w:t>
            </w:r>
            <w:r w:rsidRPr="00B778E9">
              <w:t>dietary pattern scores at</w:t>
            </w:r>
            <w:r>
              <w:t xml:space="preserve"> </w:t>
            </w:r>
            <w:r w:rsidRPr="00B778E9">
              <w:t>T2 (</w:t>
            </w:r>
            <w:r w:rsidRPr="00B778E9">
              <w:rPr>
                <w:rFonts w:ascii="Helvetica" w:hAnsi="Helvetica"/>
              </w:rPr>
              <w:t xml:space="preserve">β </w:t>
            </w:r>
            <w:r w:rsidRPr="00B778E9">
              <w:t>=0.30, p</w:t>
            </w:r>
            <w:r w:rsidRPr="00B778E9">
              <w:rPr>
                <w:rFonts w:ascii="Helvetica" w:hAnsi="Helvetica"/>
              </w:rPr>
              <w:t>&lt;</w:t>
            </w:r>
            <w:r>
              <w:t>0.01, 95%CI</w:t>
            </w:r>
            <w:r w:rsidRPr="00B778E9">
              <w:t xml:space="preserve"> 0.14 to 0.46). Similarly</w:t>
            </w:r>
            <w:r>
              <w:t xml:space="preserve"> </w:t>
            </w:r>
            <w:r w:rsidRPr="00180C1C">
              <w:t>depressive symptoms at T1 positively predicted depressive</w:t>
            </w:r>
            <w:r>
              <w:t xml:space="preserve"> </w:t>
            </w:r>
            <w:r w:rsidRPr="00180C1C">
              <w:t>symptoms at both T2 (</w:t>
            </w:r>
            <w:r w:rsidRPr="00180C1C">
              <w:rPr>
                <w:rFonts w:ascii="Helvetica" w:hAnsi="Helvetica"/>
              </w:rPr>
              <w:t xml:space="preserve">β </w:t>
            </w:r>
            <w:r w:rsidRPr="00180C1C">
              <w:t>=0.48, p</w:t>
            </w:r>
            <w:r w:rsidRPr="00180C1C">
              <w:rPr>
                <w:rFonts w:ascii="Helvetica" w:hAnsi="Helvetica"/>
              </w:rPr>
              <w:t>&lt;</w:t>
            </w:r>
            <w:r w:rsidRPr="00180C1C">
              <w:t>0.01, 95%</w:t>
            </w:r>
            <w:r>
              <w:t>CI</w:t>
            </w:r>
            <w:r w:rsidRPr="00180C1C">
              <w:t xml:space="preserve"> 0.34 to 0.62) and T3 (</w:t>
            </w:r>
            <w:r w:rsidRPr="00180C1C">
              <w:rPr>
                <w:rFonts w:ascii="Helvetica" w:hAnsi="Helvetica"/>
              </w:rPr>
              <w:t xml:space="preserve">β </w:t>
            </w:r>
            <w:r w:rsidRPr="00180C1C">
              <w:t>=0.40, p</w:t>
            </w:r>
            <w:r w:rsidRPr="00180C1C">
              <w:rPr>
                <w:rFonts w:ascii="Helvetica" w:hAnsi="Helvetica"/>
              </w:rPr>
              <w:t>&lt;</w:t>
            </w:r>
            <w:r w:rsidRPr="00180C1C">
              <w:t>0.01, 95%</w:t>
            </w:r>
            <w:r>
              <w:t>CI</w:t>
            </w:r>
            <w:r w:rsidRPr="00180C1C">
              <w:t xml:space="preserve"> 0.25 to 0.55). There were no signi</w:t>
            </w:r>
            <w:r w:rsidRPr="00180C1C">
              <w:rPr>
                <w:rFonts w:ascii="Helvetica" w:hAnsi="Helvetica"/>
              </w:rPr>
              <w:t>fi</w:t>
            </w:r>
            <w:r w:rsidRPr="00180C1C">
              <w:t>cant paths between</w:t>
            </w:r>
            <w:r>
              <w:t xml:space="preserve"> </w:t>
            </w:r>
            <w:r w:rsidRPr="00180C1C">
              <w:t xml:space="preserve">a </w:t>
            </w:r>
            <w:r w:rsidRPr="00180C1C">
              <w:rPr>
                <w:rFonts w:ascii="Helvetica" w:hAnsi="Helvetica"/>
              </w:rPr>
              <w:t>‘</w:t>
            </w:r>
            <w:r w:rsidRPr="00180C1C">
              <w:t>healthy</w:t>
            </w:r>
            <w:r w:rsidRPr="00180C1C">
              <w:rPr>
                <w:rFonts w:ascii="Helvetica" w:hAnsi="Helvetica"/>
              </w:rPr>
              <w:t xml:space="preserve">’ </w:t>
            </w:r>
            <w:r w:rsidRPr="00180C1C">
              <w:t>dietary pattern and depressive scores.</w:t>
            </w:r>
            <w:r>
              <w:t xml:space="preserve"> </w:t>
            </w:r>
          </w:p>
          <w:p w14:paraId="0B2ED237" w14:textId="77777777" w:rsidR="004C390A" w:rsidRPr="008A2B00" w:rsidRDefault="004C390A" w:rsidP="00180C1C">
            <w:r w:rsidRPr="00F57770">
              <w:t>Examination of beta</w:t>
            </w:r>
            <w:r>
              <w:t xml:space="preserve"> </w:t>
            </w:r>
            <w:r w:rsidRPr="00F57770">
              <w:t xml:space="preserve">weights revealed that </w:t>
            </w:r>
            <w:r w:rsidRPr="00F57770">
              <w:rPr>
                <w:rFonts w:ascii="Helvetica" w:hAnsi="Helvetica"/>
              </w:rPr>
              <w:t>‘</w:t>
            </w:r>
            <w:r w:rsidRPr="00F57770">
              <w:t>unhealthy</w:t>
            </w:r>
            <w:r w:rsidRPr="00F57770">
              <w:rPr>
                <w:rFonts w:ascii="Helvetica" w:hAnsi="Helvetica"/>
              </w:rPr>
              <w:t xml:space="preserve">’ </w:t>
            </w:r>
            <w:r w:rsidRPr="00F57770">
              <w:t>dietary pattern scores</w:t>
            </w:r>
            <w:r>
              <w:t xml:space="preserve"> </w:t>
            </w:r>
            <w:r w:rsidRPr="00F57770">
              <w:t xml:space="preserve">at T1 positively predicted </w:t>
            </w:r>
            <w:r w:rsidRPr="00F57770">
              <w:rPr>
                <w:rFonts w:ascii="Helvetica" w:hAnsi="Helvetica"/>
              </w:rPr>
              <w:t>‘</w:t>
            </w:r>
            <w:r w:rsidRPr="00F57770">
              <w:t>unhealthy</w:t>
            </w:r>
            <w:r w:rsidRPr="00F57770">
              <w:rPr>
                <w:rFonts w:ascii="Helvetica" w:hAnsi="Helvetica"/>
              </w:rPr>
              <w:t xml:space="preserve">’ </w:t>
            </w:r>
            <w:r w:rsidRPr="00F57770">
              <w:t>dietary pattern</w:t>
            </w:r>
            <w:r>
              <w:t xml:space="preserve"> </w:t>
            </w:r>
            <w:r w:rsidRPr="00F57770">
              <w:t>scores at T2 (</w:t>
            </w:r>
            <w:r w:rsidRPr="00F57770">
              <w:rPr>
                <w:rFonts w:ascii="Helvetica" w:hAnsi="Helvetica"/>
              </w:rPr>
              <w:t xml:space="preserve">β </w:t>
            </w:r>
            <w:r w:rsidRPr="00F57770">
              <w:t>=0.24, p</w:t>
            </w:r>
            <w:r w:rsidRPr="00F57770">
              <w:rPr>
                <w:rFonts w:ascii="Helvetica" w:hAnsi="Helvetica"/>
              </w:rPr>
              <w:t>&lt;</w:t>
            </w:r>
            <w:r>
              <w:t>0.01, 95%CI</w:t>
            </w:r>
            <w:r w:rsidRPr="00F57770">
              <w:t xml:space="preserve"> 0.08 to 0.40).</w:t>
            </w:r>
            <w:r>
              <w:t xml:space="preserve"> </w:t>
            </w:r>
            <w:r w:rsidRPr="00F57770">
              <w:t>Similarly, depressive symptoms at T1 positively predicted</w:t>
            </w:r>
            <w:r>
              <w:t xml:space="preserve"> </w:t>
            </w:r>
            <w:r w:rsidRPr="00F57770">
              <w:t>depressive symptoms at both T2 (</w:t>
            </w:r>
            <w:r w:rsidRPr="00F57770">
              <w:rPr>
                <w:rFonts w:ascii="Helvetica" w:hAnsi="Helvetica"/>
              </w:rPr>
              <w:t xml:space="preserve">β </w:t>
            </w:r>
            <w:r w:rsidRPr="00F57770">
              <w:t>=0.49,</w:t>
            </w:r>
            <w:r>
              <w:t xml:space="preserve"> </w:t>
            </w:r>
            <w:r w:rsidRPr="00F57770">
              <w:t>p</w:t>
            </w:r>
            <w:r w:rsidRPr="00F57770">
              <w:rPr>
                <w:rFonts w:ascii="Helvetica" w:hAnsi="Helvetica"/>
              </w:rPr>
              <w:t>&lt;</w:t>
            </w:r>
            <w:r>
              <w:t>0.01, 95%CI</w:t>
            </w:r>
            <w:r w:rsidRPr="00F57770">
              <w:t xml:space="preserve"> 0.35 to 0.63) and T3 (</w:t>
            </w:r>
            <w:r w:rsidRPr="00F57770">
              <w:rPr>
                <w:rFonts w:ascii="Helvetica" w:hAnsi="Helvetica"/>
              </w:rPr>
              <w:t xml:space="preserve">β </w:t>
            </w:r>
            <w:r w:rsidRPr="00F57770">
              <w:t>=0.37,</w:t>
            </w:r>
            <w:r>
              <w:t xml:space="preserve"> </w:t>
            </w:r>
            <w:r w:rsidRPr="00F57770">
              <w:t>p</w:t>
            </w:r>
            <w:r w:rsidRPr="00F57770">
              <w:rPr>
                <w:rFonts w:ascii="Helvetica" w:hAnsi="Helvetica"/>
              </w:rPr>
              <w:t>&lt;</w:t>
            </w:r>
            <w:r>
              <w:t>0.01, 95%CI</w:t>
            </w:r>
            <w:r w:rsidRPr="00F57770">
              <w:t xml:space="preserve"> 0.22 to 0.52). There was one</w:t>
            </w:r>
            <w:r>
              <w:t xml:space="preserve"> </w:t>
            </w:r>
            <w:r w:rsidRPr="00F57770">
              <w:t>signi</w:t>
            </w:r>
            <w:r w:rsidRPr="00F57770">
              <w:rPr>
                <w:rFonts w:ascii="Helvetica" w:hAnsi="Helvetica"/>
              </w:rPr>
              <w:t>fi</w:t>
            </w:r>
            <w:r w:rsidRPr="00F57770">
              <w:t xml:space="preserve">cant path between an </w:t>
            </w:r>
            <w:r w:rsidRPr="00F57770">
              <w:rPr>
                <w:rFonts w:ascii="Helvetica" w:hAnsi="Helvetica"/>
              </w:rPr>
              <w:t>‘</w:t>
            </w:r>
            <w:r w:rsidRPr="00F57770">
              <w:t>unhealthy</w:t>
            </w:r>
            <w:r w:rsidRPr="00F57770">
              <w:rPr>
                <w:rFonts w:ascii="Helvetica" w:hAnsi="Helvetica"/>
              </w:rPr>
              <w:t xml:space="preserve">’ </w:t>
            </w:r>
            <w:r w:rsidRPr="00F57770">
              <w:t>diet at T2 and</w:t>
            </w:r>
            <w:r>
              <w:t xml:space="preserve"> </w:t>
            </w:r>
            <w:r w:rsidRPr="00F57770">
              <w:t>depressive symptoms at T2 (</w:t>
            </w:r>
            <w:r w:rsidRPr="00F57770">
              <w:rPr>
                <w:rFonts w:ascii="Helvetica" w:hAnsi="Helvetica"/>
              </w:rPr>
              <w:t xml:space="preserve">β </w:t>
            </w:r>
            <w:r w:rsidRPr="00F57770">
              <w:t>=0.16, p</w:t>
            </w:r>
            <w:r w:rsidRPr="00F57770">
              <w:rPr>
                <w:rFonts w:ascii="Helvetica" w:hAnsi="Helvetica"/>
              </w:rPr>
              <w:t>&lt;</w:t>
            </w:r>
            <w:r w:rsidRPr="00F57770">
              <w:t>0.05, 95%</w:t>
            </w:r>
            <w:r>
              <w:t>CI</w:t>
            </w:r>
            <w:r w:rsidRPr="00F57770">
              <w:t xml:space="preserve"> 0.02 to 0.30); higher </w:t>
            </w:r>
            <w:r w:rsidRPr="00F57770">
              <w:rPr>
                <w:rFonts w:ascii="Helvetica" w:hAnsi="Helvetica"/>
              </w:rPr>
              <w:t>‘</w:t>
            </w:r>
            <w:r w:rsidRPr="00F57770">
              <w:t>unhealthy</w:t>
            </w:r>
            <w:r w:rsidRPr="00F57770">
              <w:rPr>
                <w:rFonts w:ascii="Helvetica" w:hAnsi="Helvetica"/>
              </w:rPr>
              <w:t xml:space="preserve">’ </w:t>
            </w:r>
            <w:r w:rsidRPr="00F57770">
              <w:t>dietary pattern</w:t>
            </w:r>
            <w:r>
              <w:t xml:space="preserve"> </w:t>
            </w:r>
            <w:r w:rsidRPr="00F57770">
              <w:t>scores were cross-sectionally related to higher</w:t>
            </w:r>
            <w:r>
              <w:t xml:space="preserve"> </w:t>
            </w:r>
            <w:r w:rsidRPr="00F57770">
              <w:t>depressive symptoms.</w:t>
            </w:r>
            <w:r>
              <w:t xml:space="preserve"> </w:t>
            </w:r>
          </w:p>
        </w:tc>
        <w:tc>
          <w:tcPr>
            <w:tcW w:w="1843" w:type="dxa"/>
          </w:tcPr>
          <w:p w14:paraId="1E433098" w14:textId="77777777" w:rsidR="004C390A" w:rsidRPr="007B3A77" w:rsidRDefault="004C390A" w:rsidP="007B3A77"/>
        </w:tc>
      </w:tr>
      <w:tr w:rsidR="004C390A" w:rsidRPr="007B3A77" w14:paraId="4F1E1317" w14:textId="77777777" w:rsidTr="004C390A">
        <w:trPr>
          <w:cantSplit/>
          <w:trHeight w:val="390"/>
        </w:trPr>
        <w:tc>
          <w:tcPr>
            <w:tcW w:w="1560" w:type="dxa"/>
          </w:tcPr>
          <w:p w14:paraId="6AECA297" w14:textId="14B2C1C7" w:rsidR="004C390A" w:rsidRDefault="004C390A" w:rsidP="007B3A77">
            <w:r>
              <w:t>Chia et al 2018</w:t>
            </w:r>
            <w:r>
              <w:fldChar w:fldCharType="begin">
                <w:fldData xml:space="preserve">PEVuZE5vdGU+PENpdGU+PEF1dGhvcj5DaGlhPC9BdXRob3I+PFllYXI+MjAxODwvWWVhcj48UmVj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</w:fldData>
              </w:fldChar>
            </w:r>
            <w:r w:rsidR="002747EA">
              <w:instrText xml:space="preserve"> ADDIN EN.CITE </w:instrText>
            </w:r>
            <w:r w:rsidR="002747EA">
              <w:fldChar w:fldCharType="begin">
                <w:fldData xml:space="preserve">PEVuZE5vdGU+PENpdGU+PEF1dGhvcj5DaGlhPC9BdXRob3I+PFllYXI+MjAxODwvWWVhcj48UmVj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</w:fldData>
              </w:fldChar>
            </w:r>
            <w:r w:rsidR="002747EA">
              <w:instrText xml:space="preserve"> ADDIN EN.CITE.DATA </w:instrText>
            </w:r>
            <w:r w:rsidR="002747EA">
              <w:fldChar w:fldCharType="end"/>
            </w:r>
            <w:r>
              <w:fldChar w:fldCharType="separate"/>
            </w:r>
            <w:r w:rsidR="002747EA" w:rsidRPr="002747EA">
              <w:rPr>
                <w:noProof/>
                <w:vertAlign w:val="superscript"/>
              </w:rPr>
              <w:t>34</w:t>
            </w:r>
            <w:r>
              <w:fldChar w:fldCharType="end"/>
            </w:r>
          </w:p>
          <w:p w14:paraId="13265F7D" w14:textId="77777777" w:rsidR="004C390A" w:rsidRDefault="004C390A" w:rsidP="007B3A77">
            <w:r>
              <w:t>Singapore</w:t>
            </w:r>
          </w:p>
          <w:p w14:paraId="4229EFCA" w14:textId="77777777" w:rsidR="004C390A" w:rsidRDefault="004C390A" w:rsidP="007B3A77">
            <w:r>
              <w:t>Cohort</w:t>
            </w:r>
          </w:p>
        </w:tc>
        <w:tc>
          <w:tcPr>
            <w:tcW w:w="992" w:type="dxa"/>
          </w:tcPr>
          <w:p w14:paraId="5DE0E6C2" w14:textId="77777777" w:rsidR="004C390A" w:rsidRDefault="004C390A" w:rsidP="007B3A77">
            <w:r>
              <w:t>1,051 women</w:t>
            </w:r>
          </w:p>
        </w:tc>
        <w:tc>
          <w:tcPr>
            <w:tcW w:w="4961" w:type="dxa"/>
          </w:tcPr>
          <w:p w14:paraId="18017A2B" w14:textId="77777777" w:rsidR="004C390A" w:rsidRDefault="004C390A" w:rsidP="00A17A17">
            <w:r>
              <w:rPr>
                <w:b/>
              </w:rPr>
              <w:t xml:space="preserve">Aim: </w:t>
            </w:r>
            <w:r>
              <w:t>To investigate</w:t>
            </w:r>
            <w:r w:rsidRPr="00A17A17">
              <w:t xml:space="preserve"> the association of maternal diet quality with the risk of preterm birth, offspring birth size, and adiposity in a multiethnic Asian birth cohort. </w:t>
            </w:r>
          </w:p>
          <w:p w14:paraId="0BB8875C" w14:textId="77777777" w:rsidR="004C390A" w:rsidRDefault="004C390A" w:rsidP="00A17A17">
            <w:pPr>
              <w:rPr>
                <w:b/>
              </w:rPr>
            </w:pPr>
            <w:r w:rsidRPr="00A17A17">
              <w:rPr>
                <w:b/>
              </w:rPr>
              <w:t>Methods</w:t>
            </w:r>
            <w:r w:rsidRPr="00A17A17">
              <w:t xml:space="preserve">: Dietary intakes were ascertained at 26-28 wk of gestation with the use of 24-h recalls and 3-d food diaries, from which diet quality (score range: 0-100) was measured by the Healthy Eating Index for pregnant women in Singapore (HEI-SGP). </w:t>
            </w:r>
          </w:p>
        </w:tc>
        <w:tc>
          <w:tcPr>
            <w:tcW w:w="4536" w:type="dxa"/>
          </w:tcPr>
          <w:p w14:paraId="412D8FB1" w14:textId="77777777" w:rsidR="004C390A" w:rsidRPr="004843FE" w:rsidRDefault="004C390A" w:rsidP="000925F9">
            <w:r w:rsidRPr="00A17A17">
              <w:t xml:space="preserve">Maternal diet quality during pregnancy was not associated with preterm birth </w:t>
            </w:r>
            <w:r>
              <w:t xml:space="preserve">(ß 0.91; 0.75 to 1.11) </w:t>
            </w:r>
            <w:r w:rsidRPr="00A17A17">
              <w:t>or birth weight</w:t>
            </w:r>
            <w:r>
              <w:t xml:space="preserve"> (-2.00; -22.57 to 18.57)</w:t>
            </w:r>
            <w:r w:rsidRPr="00A17A17">
              <w:t>. Greater adherence to the HEI-SGP (per 10-point increment in HEI-SGP score) was associated with longer birth length [beta (95% CI): 0.14 (0.03, 0.24 cm)], lower body mass index (in kg/m2) at birth [-0.07 (-0.13, -0.01)], lower sum of triceps and subscapular skinfold thickness [-0.15 (-0.26, -0.05 mm)], lower percentage body fat [-0.52% (-0.84%, -0.20%)], lower fat mass [-17.23 (-29.52, -4.94 g)], lower percentage abdominal superficial subcutaneous adipose tissue [-0.16% (-0.30%, -0.01%)], and lower percentage deep subcutaneous adipose tissue [-0.06% (-0.10%, -0.01%)].</w:t>
            </w:r>
          </w:p>
        </w:tc>
        <w:tc>
          <w:tcPr>
            <w:tcW w:w="1843" w:type="dxa"/>
          </w:tcPr>
          <w:p w14:paraId="0BEE46C8" w14:textId="77777777" w:rsidR="004C390A" w:rsidRPr="007B3A77" w:rsidRDefault="004C390A" w:rsidP="007B3A77"/>
        </w:tc>
      </w:tr>
      <w:tr w:rsidR="004C390A" w:rsidRPr="007B3A77" w14:paraId="4F963297" w14:textId="77777777" w:rsidTr="004C390A">
        <w:trPr>
          <w:cantSplit/>
          <w:trHeight w:val="390"/>
        </w:trPr>
        <w:tc>
          <w:tcPr>
            <w:tcW w:w="1560" w:type="dxa"/>
          </w:tcPr>
          <w:p w14:paraId="4FCF282E" w14:textId="5BA79E00" w:rsidR="004C390A" w:rsidRDefault="004C390A" w:rsidP="007B3A77">
            <w:r>
              <w:t>Emond et al 2018</w:t>
            </w:r>
            <w:r>
              <w:fldChar w:fldCharType="begin">
                <w:fldData xml:space="preserve">PEVuZE5vdGU+PENpdGU+PEF1dGhvcj5FbW9uZDwvQXV0aG9yPjxZZWFyPjIwMTg8L1llYXI+PFJl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=
</w:fldData>
              </w:fldChar>
            </w:r>
            <w:r w:rsidR="002747EA">
              <w:instrText xml:space="preserve"> ADDIN EN.CITE </w:instrText>
            </w:r>
            <w:r w:rsidR="002747EA">
              <w:fldChar w:fldCharType="begin">
                <w:fldData xml:space="preserve">PEVuZE5vdGU+PENpdGU+PEF1dGhvcj5FbW9uZDwvQXV0aG9yPjxZZWFyPjIwMTg8L1llYXI+PFJl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=
</w:fldData>
              </w:fldChar>
            </w:r>
            <w:r w:rsidR="002747EA">
              <w:instrText xml:space="preserve"> ADDIN EN.CITE.DATA </w:instrText>
            </w:r>
            <w:r w:rsidR="002747EA">
              <w:fldChar w:fldCharType="end"/>
            </w:r>
            <w:r>
              <w:fldChar w:fldCharType="separate"/>
            </w:r>
            <w:r w:rsidR="002747EA" w:rsidRPr="002747EA">
              <w:rPr>
                <w:noProof/>
                <w:vertAlign w:val="superscript"/>
              </w:rPr>
              <w:t>35</w:t>
            </w:r>
            <w:r>
              <w:fldChar w:fldCharType="end"/>
            </w:r>
          </w:p>
          <w:p w14:paraId="594549D8" w14:textId="77777777" w:rsidR="004C390A" w:rsidRDefault="004C390A" w:rsidP="007B3A77">
            <w:r>
              <w:t>United Kingdom</w:t>
            </w:r>
          </w:p>
          <w:p w14:paraId="522EDB34" w14:textId="77777777" w:rsidR="004C390A" w:rsidRPr="007B3A77" w:rsidRDefault="004C390A" w:rsidP="007B3A77">
            <w:r>
              <w:t>Cohort</w:t>
            </w:r>
          </w:p>
        </w:tc>
        <w:tc>
          <w:tcPr>
            <w:tcW w:w="992" w:type="dxa"/>
          </w:tcPr>
          <w:p w14:paraId="6A9C3DC5" w14:textId="77777777" w:rsidR="004C390A" w:rsidRPr="007B3A77" w:rsidRDefault="004C390A" w:rsidP="007B3A77">
            <w:r>
              <w:t>862 women and infants</w:t>
            </w:r>
          </w:p>
        </w:tc>
        <w:tc>
          <w:tcPr>
            <w:tcW w:w="4961" w:type="dxa"/>
          </w:tcPr>
          <w:p w14:paraId="06FA8D48" w14:textId="77777777" w:rsidR="004C390A" w:rsidRDefault="004C390A" w:rsidP="007B3A77">
            <w:r w:rsidRPr="007B3A77">
              <w:rPr>
                <w:b/>
              </w:rPr>
              <w:t>Aim</w:t>
            </w:r>
            <w:r>
              <w:t>: To examine</w:t>
            </w:r>
            <w:r w:rsidRPr="007B3A77">
              <w:t xml:space="preserve"> the relation between maternal diet quality during pregnancy and infant birth size among women enrolled in a prospective birth cohort. </w:t>
            </w:r>
          </w:p>
          <w:p w14:paraId="550AA70C" w14:textId="39706D8B" w:rsidR="004C390A" w:rsidRPr="007B3A77" w:rsidRDefault="004C390A" w:rsidP="007B3A77">
            <w:r w:rsidRPr="007B3A77">
              <w:rPr>
                <w:b/>
              </w:rPr>
              <w:t>Methods</w:t>
            </w:r>
            <w:r w:rsidRPr="007B3A77">
              <w:t xml:space="preserve">: Women 18-45 y old with a singleton pregnancy were recruited at 24-28 wk of gestation from prenatal clinics in New Hampshire. Women completed a validated food frequency questionnaire at </w:t>
            </w:r>
            <w:r w:rsidR="00501148" w:rsidRPr="007B3A77">
              <w:t>enrolment</w:t>
            </w:r>
            <w:r w:rsidRPr="007B3A77">
              <w:t xml:space="preserve">. Diet quality was computed as adherence to the Alternative Healthy Eating Index. Infant birth outcomes (sex, head circumference, weight, and length) were extracted from medical records. </w:t>
            </w:r>
          </w:p>
        </w:tc>
        <w:tc>
          <w:tcPr>
            <w:tcW w:w="4536" w:type="dxa"/>
          </w:tcPr>
          <w:p w14:paraId="14B7516D" w14:textId="77777777" w:rsidR="004C390A" w:rsidRPr="007B3A77" w:rsidRDefault="004C390A" w:rsidP="007B3A77">
            <w:r w:rsidRPr="007B3A77">
              <w:t>In an adjusted model, increased diet quality appeared linearly associated with a reduced likelihood of SGA (P-trend</w:t>
            </w:r>
            <w:r>
              <w:t>=</w:t>
            </w:r>
            <w:r w:rsidRPr="007B3A77">
              <w:t xml:space="preserve">0.03), although each quartile comparison did not reach statistical significance. Specifically, ORs </w:t>
            </w:r>
            <w:r>
              <w:t>for SGA were 0.89 (95%CI 0.37 to 2.15), 0.73 (95%CI 0.28 to 1.89), and 0.35 (95%CI 0.11 to</w:t>
            </w:r>
            <w:r w:rsidRPr="007B3A77">
              <w:t xml:space="preserve"> 1.08) for each increasing quartile of diet quality compared to the lowest quartile. Similar trends for SGA wer</w:t>
            </w:r>
            <w:r>
              <w:t>e observed among non-smokers (n=</w:t>
            </w:r>
            <w:r w:rsidRPr="007B3A77">
              <w:t>756; P-trend</w:t>
            </w:r>
            <w:r>
              <w:t>=</w:t>
            </w:r>
            <w:r w:rsidRPr="007B3A77">
              <w:t>0.07). Also among non-smokers, increased diet quality was associated with lower infant birth weight (P-trend</w:t>
            </w:r>
            <w:r>
              <w:t>=</w:t>
            </w:r>
            <w:r w:rsidRPr="007B3A77">
              <w:t>0.03) and a suggested reduction in macrosomia (P-trend</w:t>
            </w:r>
            <w:r>
              <w:t>=</w:t>
            </w:r>
            <w:r w:rsidRPr="007B3A77">
              <w:t xml:space="preserve">0.07). </w:t>
            </w:r>
          </w:p>
        </w:tc>
        <w:tc>
          <w:tcPr>
            <w:tcW w:w="1843" w:type="dxa"/>
          </w:tcPr>
          <w:p w14:paraId="57BB82CF" w14:textId="77777777" w:rsidR="004C390A" w:rsidRPr="007B3A77" w:rsidRDefault="004C390A" w:rsidP="007B3A77"/>
        </w:tc>
      </w:tr>
      <w:tr w:rsidR="004C390A" w:rsidRPr="007B3A77" w14:paraId="01FBDCAD" w14:textId="77777777" w:rsidTr="004C390A">
        <w:trPr>
          <w:cantSplit/>
          <w:trHeight w:val="390"/>
        </w:trPr>
        <w:tc>
          <w:tcPr>
            <w:tcW w:w="1560" w:type="dxa"/>
          </w:tcPr>
          <w:p w14:paraId="501F9A34" w14:textId="39A3039F" w:rsidR="004C390A" w:rsidRDefault="004C390A" w:rsidP="00B03D4D">
            <w:r w:rsidRPr="00B03D4D">
              <w:t>Englund-Ogge</w:t>
            </w:r>
            <w:r>
              <w:t xml:space="preserve"> et al 2014</w:t>
            </w:r>
            <w:r>
              <w:fldChar w:fldCharType="begin"/>
            </w:r>
            <w:r w:rsidR="002747EA">
              <w:instrText xml:space="preserve"> ADDIN EN.CITE &lt;EndNote&gt;&lt;Cite&gt;&lt;Author&gt;Englund-Ogge&lt;/Author&gt;&lt;Year&gt;2014&lt;/Year&gt;&lt;RecNum&gt;1361&lt;/RecNum&gt;&lt;DisplayText&gt;&lt;style face="superscript" font="Trebuchet MS" size="9"&gt;31&lt;/style&gt;&lt;/DisplayText&gt;&lt;record&gt;&lt;rec-number&gt;1361&lt;/rec-number&gt;&lt;foreign-keys&gt;&lt;key app="EN" db-id="exvasrfx2dtraoesasxp2szsxa2df502592x" timestamp="1567031053"&gt;1361&lt;/key&gt;&lt;key app="ENWeb" db-id=""&gt;0&lt;/key&gt;&lt;/foreign-keys&gt;&lt;ref-type name="Journal Article"&gt;17&lt;/ref-type&gt;&lt;contributors&gt;&lt;authors&gt;&lt;author&gt;Englund-Ogge, L.&lt;/author&gt;&lt;author&gt;Brantsaeter, A. L.&lt;/author&gt;&lt;author&gt;Sengpiel, V.&lt;/author&gt;&lt;author&gt;Haugen, M.&lt;/author&gt;&lt;author&gt;Birgisdottir, B. E.&lt;/author&gt;&lt;author&gt;Myhre, R.&lt;/author&gt;&lt;author&gt;Meltzer, H. M.&lt;/author&gt;&lt;author&gt;Jacobsson, B.&lt;/author&gt;&lt;/authors&gt;&lt;/contributors&gt;&lt;auth-address&gt;Department of Obstetrics and Gynecology, Institute of Clinical Sciences, Sahlgrenska Academy, Sahlgrenska University Hospital, SE-41685 Gothenburg, Sweden.&lt;/auth-address&gt;&lt;titles&gt;&lt;title&gt;Maternal dietary patterns and preterm delivery: results from large prospective cohort study&lt;/title&gt;&lt;secondary-title&gt;BMJ&lt;/secondary-title&gt;&lt;/titles&gt;&lt;periodical&gt;&lt;full-title&gt;BMJ&lt;/full-title&gt;&lt;/periodical&gt;&lt;pages&gt;g1446&lt;/pages&gt;&lt;volume&gt;348&lt;/volume&gt;&lt;edition&gt;2014/03/13&lt;/edition&gt;&lt;keywords&gt;&lt;keyword&gt;Adult&lt;/keyword&gt;&lt;keyword&gt;Diet&lt;/keyword&gt;&lt;keyword&gt;*Feeding Behavior&lt;/keyword&gt;&lt;keyword&gt;Female&lt;/keyword&gt;&lt;keyword&gt;Humans&lt;/keyword&gt;&lt;keyword&gt;Norway/epidemiology&lt;/keyword&gt;&lt;keyword&gt;Pregnancy&lt;/keyword&gt;&lt;keyword&gt;Premature Birth/*epidemiology&lt;/keyword&gt;&lt;keyword&gt;Prospective Studies&lt;/keyword&gt;&lt;keyword&gt;Risk Factors&lt;/keyword&gt;&lt;keyword&gt;Surveys and Questionnaires&lt;/keyword&gt;&lt;keyword&gt;Young Adult&lt;/keyword&gt;&lt;/keywords&gt;&lt;dates&gt;&lt;year&gt;2014&lt;/year&gt;&lt;pub-dates&gt;&lt;date&gt;Mar 4&lt;/date&gt;&lt;/pub-dates&gt;&lt;/dates&gt;&lt;isbn&gt;1756-1833 (Electronic)&amp;#xD;0959-8138 (Linking)&lt;/isbn&gt;&lt;accession-num&gt;24609054&lt;/accession-num&gt;&lt;urls&gt;&lt;related-urls&gt;&lt;url&gt;https://www.ncbi.nlm.nih.gov/pubmed/24609054&lt;/url&gt;&lt;/related-urls&gt;&lt;/urls&gt;&lt;custom2&gt;PMC3942565&lt;/custom2&gt;&lt;electronic-resource-num&gt;10.1136/bmj.g1446&lt;/electronic-resource-num&gt;&lt;/record&gt;&lt;/Cite&gt;&lt;/EndNote&gt;</w:instrText>
            </w:r>
            <w:r>
              <w:fldChar w:fldCharType="separate"/>
            </w:r>
            <w:r w:rsidR="002747EA" w:rsidRPr="002747EA">
              <w:rPr>
                <w:noProof/>
                <w:vertAlign w:val="superscript"/>
              </w:rPr>
              <w:t>31</w:t>
            </w:r>
            <w:r>
              <w:fldChar w:fldCharType="end"/>
            </w:r>
          </w:p>
          <w:p w14:paraId="676BA470" w14:textId="77777777" w:rsidR="004C390A" w:rsidRDefault="004C390A" w:rsidP="00B03D4D">
            <w:r>
              <w:t>Norway</w:t>
            </w:r>
          </w:p>
          <w:p w14:paraId="27905DF1" w14:textId="77777777" w:rsidR="004C390A" w:rsidRPr="00B03D4D" w:rsidRDefault="004C390A" w:rsidP="00B03D4D">
            <w:r>
              <w:t>Cohort</w:t>
            </w:r>
          </w:p>
        </w:tc>
        <w:tc>
          <w:tcPr>
            <w:tcW w:w="992" w:type="dxa"/>
          </w:tcPr>
          <w:p w14:paraId="6870A6B0" w14:textId="77777777" w:rsidR="004C390A" w:rsidRDefault="004C390A" w:rsidP="007B3A77">
            <w:r>
              <w:t>66,000</w:t>
            </w:r>
          </w:p>
        </w:tc>
        <w:tc>
          <w:tcPr>
            <w:tcW w:w="4961" w:type="dxa"/>
          </w:tcPr>
          <w:p w14:paraId="44B79A5C" w14:textId="77777777" w:rsidR="004C390A" w:rsidRDefault="004C390A" w:rsidP="007B3A77">
            <w:r w:rsidRPr="00B03D4D">
              <w:rPr>
                <w:b/>
              </w:rPr>
              <w:t>Aim</w:t>
            </w:r>
            <w:r>
              <w:t xml:space="preserve">: </w:t>
            </w:r>
            <w:r w:rsidRPr="00B03D4D">
              <w:t xml:space="preserve">To examine whether an association exists between maternal dietary patterns and risk of preterm delivery. </w:t>
            </w:r>
          </w:p>
          <w:p w14:paraId="52A98EE4" w14:textId="77777777" w:rsidR="004C390A" w:rsidRPr="007B3A77" w:rsidRDefault="004C390A" w:rsidP="004C390A">
            <w:pPr>
              <w:rPr>
                <w:b/>
              </w:rPr>
            </w:pPr>
            <w:r w:rsidRPr="00352189">
              <w:rPr>
                <w:b/>
              </w:rPr>
              <w:t>Methods</w:t>
            </w:r>
            <w:r>
              <w:t>: P</w:t>
            </w:r>
            <w:r w:rsidRPr="00B03D4D">
              <w:t>regnant women (singletons, answered food frequency questionnaire, no missing information about parity or previously preterm delivery, pregnancy duration between 22+0 and 41+6 gestational weeks, no diabetes, first enrolment pregnancy). Hazard ratio for preterm delivery according to level of adherence to three distinct dietary patterns interpreted as "prudent" (for example, vegetables, fruits, oils, water as beverage, whole grain cereals, fibre rich bread), "Western" (salty and sweet snacks, white bread, desserts, processed meat products), and "t</w:t>
            </w:r>
            <w:r>
              <w:t xml:space="preserve">raditional" (potatoes, fish). </w:t>
            </w:r>
          </w:p>
        </w:tc>
        <w:tc>
          <w:tcPr>
            <w:tcW w:w="4536" w:type="dxa"/>
          </w:tcPr>
          <w:p w14:paraId="4DDBA801" w14:textId="77777777" w:rsidR="004C390A" w:rsidRPr="00B03D4D" w:rsidRDefault="004C390A" w:rsidP="00756DCF">
            <w:r w:rsidRPr="00B03D4D">
              <w:t xml:space="preserve">After adjustment for covariates, high scores on the "prudent" pattern were associated with significantly reduced risk of preterm </w:t>
            </w:r>
            <w:r>
              <w:t>birth</w:t>
            </w:r>
            <w:r w:rsidRPr="00B03D4D">
              <w:t xml:space="preserve"> for the highest versus the lowest third (</w:t>
            </w:r>
            <w:r>
              <w:t xml:space="preserve">HR </w:t>
            </w:r>
            <w:r w:rsidRPr="00B03D4D">
              <w:t>0.88</w:t>
            </w:r>
            <w:r>
              <w:t xml:space="preserve">; </w:t>
            </w:r>
            <w:r w:rsidRPr="00B03D4D">
              <w:t>95%</w:t>
            </w:r>
            <w:r>
              <w:t xml:space="preserve">CI </w:t>
            </w:r>
            <w:r w:rsidRPr="00B03D4D">
              <w:t xml:space="preserve">0.80 to 0.97). The prudent pattern was also associated with a significantly lower risk of late and spontaneous preterm </w:t>
            </w:r>
            <w:r>
              <w:t>birth</w:t>
            </w:r>
            <w:r w:rsidRPr="00B03D4D">
              <w:t xml:space="preserve">. No independent association with preterm delivery was found for the "Western" pattern. The "traditional" pattern was associated with reduced risk of preterm </w:t>
            </w:r>
            <w:r>
              <w:t>birth</w:t>
            </w:r>
            <w:r w:rsidRPr="00B03D4D">
              <w:t xml:space="preserve"> for the highest versus the lowest third (</w:t>
            </w:r>
            <w:r>
              <w:t>HR</w:t>
            </w:r>
            <w:r w:rsidRPr="00B03D4D">
              <w:t xml:space="preserve"> 0.91, 0.83 to 0.99). </w:t>
            </w:r>
          </w:p>
        </w:tc>
        <w:tc>
          <w:tcPr>
            <w:tcW w:w="1843" w:type="dxa"/>
          </w:tcPr>
          <w:p w14:paraId="7EC90CC5" w14:textId="77777777" w:rsidR="004C390A" w:rsidRPr="007B3A77" w:rsidRDefault="004C390A" w:rsidP="007B3A77"/>
        </w:tc>
      </w:tr>
      <w:tr w:rsidR="004C390A" w:rsidRPr="007B3A77" w14:paraId="4AD52F29" w14:textId="77777777" w:rsidTr="004C390A">
        <w:trPr>
          <w:cantSplit/>
          <w:trHeight w:val="390"/>
        </w:trPr>
        <w:tc>
          <w:tcPr>
            <w:tcW w:w="1560" w:type="dxa"/>
          </w:tcPr>
          <w:p w14:paraId="364D9D1C" w14:textId="555932CE" w:rsidR="004C390A" w:rsidRDefault="004C390A" w:rsidP="00B03D4D">
            <w:r w:rsidRPr="00B03D4D">
              <w:t>Englund-Ogge</w:t>
            </w:r>
            <w:r>
              <w:t xml:space="preserve"> et al 2017</w:t>
            </w:r>
            <w:r>
              <w:fldChar w:fldCharType="begin">
                <w:fldData xml:space="preserve">PEVuZE5vdGU+PENpdGU+PEF1dGhvcj5FbmdsdW5kLU9nZ2U8L0F1dGhvcj48WWVhcj4yMDE3PC9Z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</w:fldData>
              </w:fldChar>
            </w:r>
            <w:r w:rsidR="002747EA">
              <w:instrText xml:space="preserve"> ADDIN EN.CITE </w:instrText>
            </w:r>
            <w:r w:rsidR="002747EA">
              <w:fldChar w:fldCharType="begin">
                <w:fldData xml:space="preserve">PEVuZE5vdGU+PENpdGU+PEF1dGhvcj5FbmdsdW5kLU9nZ2U8L0F1dGhvcj48WWVhcj4yMDE3PC9Z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</w:fldData>
              </w:fldChar>
            </w:r>
            <w:r w:rsidR="002747EA">
              <w:instrText xml:space="preserve"> ADDIN EN.CITE.DATA </w:instrText>
            </w:r>
            <w:r w:rsidR="002747EA">
              <w:fldChar w:fldCharType="end"/>
            </w:r>
            <w:r>
              <w:fldChar w:fldCharType="separate"/>
            </w:r>
            <w:r w:rsidR="002747EA" w:rsidRPr="002747EA">
              <w:rPr>
                <w:noProof/>
                <w:vertAlign w:val="superscript"/>
              </w:rPr>
              <w:t>33</w:t>
            </w:r>
            <w:r>
              <w:fldChar w:fldCharType="end"/>
            </w:r>
          </w:p>
          <w:p w14:paraId="5A9100DB" w14:textId="77777777" w:rsidR="004C390A" w:rsidRDefault="004C390A" w:rsidP="00B03D4D">
            <w:r>
              <w:t>Norway</w:t>
            </w:r>
          </w:p>
          <w:p w14:paraId="07DABF8F" w14:textId="77777777" w:rsidR="004C390A" w:rsidRPr="00B03D4D" w:rsidRDefault="004C390A" w:rsidP="00B03D4D">
            <w:r>
              <w:t>Cohort</w:t>
            </w:r>
          </w:p>
        </w:tc>
        <w:tc>
          <w:tcPr>
            <w:tcW w:w="992" w:type="dxa"/>
          </w:tcPr>
          <w:p w14:paraId="6DF376EF" w14:textId="77777777" w:rsidR="004C390A" w:rsidRDefault="004C390A" w:rsidP="007B3A77">
            <w:r>
              <w:t>66,000</w:t>
            </w:r>
          </w:p>
        </w:tc>
        <w:tc>
          <w:tcPr>
            <w:tcW w:w="4961" w:type="dxa"/>
          </w:tcPr>
          <w:p w14:paraId="3026B28D" w14:textId="77777777" w:rsidR="004C390A" w:rsidRDefault="004C390A" w:rsidP="00BC04EA">
            <w:r>
              <w:rPr>
                <w:b/>
              </w:rPr>
              <w:t xml:space="preserve">Aim: </w:t>
            </w:r>
            <w:r w:rsidRPr="006E08A6">
              <w:t>to examine the associations between meal frequency and glyc</w:t>
            </w:r>
            <w:r>
              <w:t>a</w:t>
            </w:r>
            <w:r w:rsidRPr="006E08A6">
              <w:t xml:space="preserve">emic properties of maternal diet in relation to preterm delivery. </w:t>
            </w:r>
          </w:p>
          <w:p w14:paraId="579C8B49" w14:textId="77777777" w:rsidR="004C390A" w:rsidRPr="00B03D4D" w:rsidRDefault="004C390A" w:rsidP="00BC04EA">
            <w:pPr>
              <w:rPr>
                <w:b/>
              </w:rPr>
            </w:pPr>
            <w:r w:rsidRPr="00BC04EA">
              <w:rPr>
                <w:b/>
              </w:rPr>
              <w:t>Methods</w:t>
            </w:r>
            <w:r w:rsidRPr="006E08A6">
              <w:t xml:space="preserve">: Meal frequency and food intake data were obtained from a validated food frequency questionnaire during mid-pregnancy. </w:t>
            </w:r>
            <w:r>
              <w:t>T</w:t>
            </w:r>
            <w:r w:rsidRPr="006E08A6">
              <w:t>hree meal frequency patterns were identified: "snack meal", "main meal", and "evening meal". Pattern scores were ranked in quartiles. Glyc</w:t>
            </w:r>
            <w:r>
              <w:t>a</w:t>
            </w:r>
            <w:r w:rsidRPr="006E08A6">
              <w:t>emic index and glyc</w:t>
            </w:r>
            <w:r>
              <w:t>a</w:t>
            </w:r>
            <w:r w:rsidRPr="006E08A6">
              <w:t>emic load were estimated from table values. Intakes of carbo</w:t>
            </w:r>
            <w:r>
              <w:t>hydrates, added sugar, and fibre</w:t>
            </w:r>
            <w:r w:rsidRPr="006E08A6">
              <w:t xml:space="preserve"> were reported in grams per day and divided into quartiles. </w:t>
            </w:r>
          </w:p>
        </w:tc>
        <w:tc>
          <w:tcPr>
            <w:tcW w:w="4536" w:type="dxa"/>
          </w:tcPr>
          <w:p w14:paraId="2B9854F9" w14:textId="77777777" w:rsidR="004C390A" w:rsidRPr="006E08A6" w:rsidRDefault="004C390A" w:rsidP="00BC04EA">
            <w:r w:rsidRPr="006E08A6">
              <w:t xml:space="preserve">After adjustments, the "main meal" pattern was associated with a reduced risk of preterm </w:t>
            </w:r>
            <w:r>
              <w:t>birth</w:t>
            </w:r>
            <w:r w:rsidRPr="006E08A6">
              <w:t>, with hazard ratios (HRs) of 0.89 (95%</w:t>
            </w:r>
            <w:r>
              <w:t>CI 0.80 to 0.98) and 0.90 (95%CI: 0.81 to</w:t>
            </w:r>
            <w:r w:rsidRPr="006E08A6">
              <w:t xml:space="preserve"> 0.99) for the third and fourth quartiles, respectively, and p for trend of 0.028. This was mainly attributed to the group of women with BMI </w:t>
            </w:r>
            <w:r>
              <w:t>≥</w:t>
            </w:r>
            <w:r w:rsidRPr="006E08A6">
              <w:t>25 kg/m2, with HRs of 0.87 (</w:t>
            </w:r>
            <w:r>
              <w:t>95%CI: 0.79 to 0.96) and 0.89 (95% CI: 0.80 to</w:t>
            </w:r>
            <w:r w:rsidRPr="006E08A6">
              <w:t xml:space="preserve"> 0.98) for the third and fourth quartiles, respectively, and p for trend of 0.010. There was no association between glyc</w:t>
            </w:r>
            <w:r>
              <w:t>a</w:t>
            </w:r>
            <w:r w:rsidRPr="006E08A6">
              <w:t>emic index, glyc</w:t>
            </w:r>
            <w:r>
              <w:t>a</w:t>
            </w:r>
            <w:r w:rsidRPr="006E08A6">
              <w:t>emic load, c</w:t>
            </w:r>
            <w:r>
              <w:t>arbohydrates, added sugar, fibre</w:t>
            </w:r>
            <w:r w:rsidRPr="006E08A6">
              <w:t xml:space="preserve">, or the remaining meal frequency patterns and preterm </w:t>
            </w:r>
            <w:r>
              <w:t>birth</w:t>
            </w:r>
            <w:r w:rsidRPr="006E08A6">
              <w:t xml:space="preserve">. </w:t>
            </w:r>
          </w:p>
        </w:tc>
        <w:tc>
          <w:tcPr>
            <w:tcW w:w="1843" w:type="dxa"/>
          </w:tcPr>
          <w:p w14:paraId="0E00AC0D" w14:textId="77777777" w:rsidR="004C390A" w:rsidRPr="007B3A77" w:rsidRDefault="004C390A" w:rsidP="007B3A77"/>
        </w:tc>
      </w:tr>
      <w:tr w:rsidR="004C390A" w:rsidRPr="007B3A77" w14:paraId="3808410A" w14:textId="77777777" w:rsidTr="004C390A">
        <w:trPr>
          <w:cantSplit/>
          <w:trHeight w:val="390"/>
        </w:trPr>
        <w:tc>
          <w:tcPr>
            <w:tcW w:w="1560" w:type="dxa"/>
            <w:tcBorders>
              <w:bottom w:val="single" w:sz="4" w:space="0" w:color="538135" w:themeColor="accent6" w:themeShade="BF"/>
            </w:tcBorders>
          </w:tcPr>
          <w:p w14:paraId="6F7F19D3" w14:textId="746D9145" w:rsidR="004C390A" w:rsidRDefault="004C390A" w:rsidP="00B03D4D">
            <w:r w:rsidRPr="00B03D4D">
              <w:t>Englund-Ogge</w:t>
            </w:r>
            <w:r>
              <w:t xml:space="preserve"> et al 2019</w:t>
            </w:r>
            <w:r>
              <w:fldChar w:fldCharType="begin">
                <w:fldData xml:space="preserve">PEVuZE5vdGU+PENpdGU+PEF1dGhvcj5FbmdsdW5kLU9nZ2U8L0F1dGhvcj48WWVhcj4yMDE5PC9Z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</w:fldData>
              </w:fldChar>
            </w:r>
            <w:r w:rsidR="002747EA">
              <w:instrText xml:space="preserve"> ADDIN EN.CITE </w:instrText>
            </w:r>
            <w:r w:rsidR="002747EA">
              <w:fldChar w:fldCharType="begin">
                <w:fldData xml:space="preserve">PEVuZE5vdGU+PENpdGU+PEF1dGhvcj5FbmdsdW5kLU9nZ2U8L0F1dGhvcj48WWVhcj4yMDE5PC9Z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</w:fldData>
              </w:fldChar>
            </w:r>
            <w:r w:rsidR="002747EA">
              <w:instrText xml:space="preserve"> ADDIN EN.CITE.DATA </w:instrText>
            </w:r>
            <w:r w:rsidR="002747EA">
              <w:fldChar w:fldCharType="end"/>
            </w:r>
            <w:r>
              <w:fldChar w:fldCharType="separate"/>
            </w:r>
            <w:r w:rsidR="002747EA" w:rsidRPr="002747EA">
              <w:rPr>
                <w:noProof/>
                <w:vertAlign w:val="superscript"/>
              </w:rPr>
              <w:t>32</w:t>
            </w:r>
            <w:r>
              <w:fldChar w:fldCharType="end"/>
            </w:r>
          </w:p>
          <w:p w14:paraId="7A0E9D00" w14:textId="77777777" w:rsidR="004C390A" w:rsidRDefault="004C390A" w:rsidP="00B03D4D">
            <w:r>
              <w:t>Norway</w:t>
            </w:r>
          </w:p>
          <w:p w14:paraId="1DA9F1D4" w14:textId="77777777" w:rsidR="004C390A" w:rsidRPr="00B03D4D" w:rsidRDefault="004C390A" w:rsidP="00B03D4D">
            <w:r>
              <w:t>Cohort</w:t>
            </w:r>
          </w:p>
        </w:tc>
        <w:tc>
          <w:tcPr>
            <w:tcW w:w="992" w:type="dxa"/>
            <w:tcBorders>
              <w:bottom w:val="single" w:sz="4" w:space="0" w:color="538135" w:themeColor="accent6" w:themeShade="BF"/>
            </w:tcBorders>
          </w:tcPr>
          <w:p w14:paraId="1BAF09FD" w14:textId="77777777" w:rsidR="004C390A" w:rsidRDefault="004C390A" w:rsidP="007B3A77">
            <w:r>
              <w:t>65,904</w:t>
            </w:r>
          </w:p>
        </w:tc>
        <w:tc>
          <w:tcPr>
            <w:tcW w:w="4961" w:type="dxa"/>
            <w:tcBorders>
              <w:bottom w:val="single" w:sz="4" w:space="0" w:color="538135" w:themeColor="accent6" w:themeShade="BF"/>
            </w:tcBorders>
          </w:tcPr>
          <w:p w14:paraId="251EFCB0" w14:textId="77777777" w:rsidR="004C390A" w:rsidRDefault="004C390A" w:rsidP="00BC04EA">
            <w:r>
              <w:rPr>
                <w:b/>
              </w:rPr>
              <w:t xml:space="preserve">Aim: </w:t>
            </w:r>
            <w:r w:rsidRPr="00BC04EA">
              <w:t xml:space="preserve">To assess whether quality of maternal diet affects birth weight and the risk of small for gestational age (SGA) and/or large for gestational age (LGA) babies. </w:t>
            </w:r>
          </w:p>
          <w:p w14:paraId="30D0B43F" w14:textId="77777777" w:rsidR="004C390A" w:rsidRPr="00B03D4D" w:rsidRDefault="004C390A" w:rsidP="00BC04EA">
            <w:pPr>
              <w:rPr>
                <w:b/>
              </w:rPr>
            </w:pPr>
            <w:r w:rsidRPr="00BC04EA">
              <w:rPr>
                <w:b/>
              </w:rPr>
              <w:t>Methods</w:t>
            </w:r>
            <w:r w:rsidRPr="00BC04EA">
              <w:t xml:space="preserve">: </w:t>
            </w:r>
            <w:r>
              <w:t>P</w:t>
            </w:r>
            <w:r w:rsidRPr="00BC04EA">
              <w:t xml:space="preserve">regnant women answered a validated food frequency questionnaire at mid-pregnancy. Three maternal dietary patterns were extracted based on characteristics of food items in each pattern. From these we created four non-overlapping groups: "high prudent," "high Western," "high traditional," and "mixed". </w:t>
            </w:r>
          </w:p>
        </w:tc>
        <w:tc>
          <w:tcPr>
            <w:tcW w:w="4536" w:type="dxa"/>
            <w:tcBorders>
              <w:bottom w:val="single" w:sz="4" w:space="0" w:color="538135" w:themeColor="accent6" w:themeShade="BF"/>
            </w:tcBorders>
          </w:tcPr>
          <w:p w14:paraId="519F933A" w14:textId="77777777" w:rsidR="004C390A" w:rsidRPr="00BC04EA" w:rsidRDefault="004C390A" w:rsidP="00BC04EA">
            <w:r w:rsidRPr="00BC04EA">
              <w:t>Compared to the high Western group, the high prudent group was associated with lower birth weight (beta</w:t>
            </w:r>
            <w:r>
              <w:t>-</w:t>
            </w:r>
            <w:r w:rsidRPr="00BC04EA">
              <w:t>ultrasound z-scores -0.041 (95%</w:t>
            </w:r>
            <w:r>
              <w:t>CI</w:t>
            </w:r>
            <w:r w:rsidRPr="00BC04EA">
              <w:t xml:space="preserve"> </w:t>
            </w:r>
            <w:r>
              <w:t>-0.068 to</w:t>
            </w:r>
            <w:r w:rsidRPr="00BC04EA">
              <w:t xml:space="preserve"> -0.013)) and the high traditional group with higher birth weight (beta</w:t>
            </w:r>
            <w:r>
              <w:t>-ultrasound 0.067 (95%CI 0.040 to</w:t>
            </w:r>
            <w:r w:rsidRPr="00BC04EA">
              <w:t xml:space="preserve"> 0.094)) for all three growth standards. The high prudent pattern was associated with increased SGA risk (SGA</w:t>
            </w:r>
            <w:r>
              <w:t>-</w:t>
            </w:r>
            <w:r w:rsidRPr="00BC04EA">
              <w:t xml:space="preserve">ultrasound </w:t>
            </w:r>
            <w:r>
              <w:t>OR</w:t>
            </w:r>
            <w:r w:rsidRPr="00BC04EA">
              <w:t xml:space="preserve"> 1.2</w:t>
            </w:r>
            <w:r>
              <w:t>5 (95%CI: 1.02 to</w:t>
            </w:r>
            <w:r w:rsidRPr="00BC04EA">
              <w:t xml:space="preserve"> 1.54)) and decreased LGA risk (LGA</w:t>
            </w:r>
            <w:r>
              <w:t>-population OR 0.84 (95%CI: 0.75 to</w:t>
            </w:r>
            <w:r w:rsidRPr="00BC04EA">
              <w:t xml:space="preserve"> 0.94)), while the high traditional group on the contrary was associated with decreased SGA (SGA</w:t>
            </w:r>
            <w:r>
              <w:t>-customised OR 0.92 (95% CI: 0.84 to</w:t>
            </w:r>
            <w:r w:rsidRPr="00BC04EA">
              <w:t xml:space="preserve"> 0.99)) and increased LGA risk (LGA</w:t>
            </w:r>
            <w:r>
              <w:t xml:space="preserve"> </w:t>
            </w:r>
            <w:r w:rsidRPr="00BC04EA">
              <w:t>populati</w:t>
            </w:r>
            <w:r>
              <w:t>on OR 1.12 (95%CI 1.02 to</w:t>
            </w:r>
            <w:r w:rsidRPr="00BC04EA">
              <w:t xml:space="preserve"> 1.24)). </w:t>
            </w:r>
          </w:p>
        </w:tc>
        <w:tc>
          <w:tcPr>
            <w:tcW w:w="1843" w:type="dxa"/>
            <w:tcBorders>
              <w:bottom w:val="single" w:sz="4" w:space="0" w:color="538135" w:themeColor="accent6" w:themeShade="BF"/>
            </w:tcBorders>
          </w:tcPr>
          <w:p w14:paraId="71DFF6B4" w14:textId="77777777" w:rsidR="004C390A" w:rsidRPr="007B3A77" w:rsidRDefault="004C390A" w:rsidP="007B3A77"/>
        </w:tc>
      </w:tr>
      <w:tr w:rsidR="004C390A" w:rsidRPr="007B3A77" w14:paraId="4498747C" w14:textId="77777777" w:rsidTr="004C390A">
        <w:trPr>
          <w:cantSplit/>
          <w:trHeight w:val="390"/>
        </w:trPr>
        <w:tc>
          <w:tcPr>
            <w:tcW w:w="1560" w:type="dxa"/>
          </w:tcPr>
          <w:p w14:paraId="2FB3FAF8" w14:textId="52FB0BCB" w:rsidR="004C390A" w:rsidRDefault="004C390A" w:rsidP="007B3A77">
            <w:r>
              <w:t>Gresham et al 2016</w:t>
            </w:r>
            <w:r>
              <w:fldChar w:fldCharType="begin">
                <w:fldData xml:space="preserve">PEVuZE5vdGU+PENpdGU+PEF1dGhvcj5HcmVzaGFtPC9BdXRob3I+PFllYXI+MjAxNjwvWWVhcj48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</w:fldData>
              </w:fldChar>
            </w:r>
            <w:r w:rsidR="002747EA">
              <w:instrText xml:space="preserve"> ADDIN EN.CITE </w:instrText>
            </w:r>
            <w:r w:rsidR="002747EA">
              <w:fldChar w:fldCharType="begin">
                <w:fldData xml:space="preserve">PEVuZE5vdGU+PENpdGU+PEF1dGhvcj5HcmVzaGFtPC9BdXRob3I+PFllYXI+MjAxNjwvWWVhcj48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</w:fldData>
              </w:fldChar>
            </w:r>
            <w:r w:rsidR="002747EA">
              <w:instrText xml:space="preserve"> ADDIN EN.CITE.DATA </w:instrText>
            </w:r>
            <w:r w:rsidR="002747EA">
              <w:fldChar w:fldCharType="end"/>
            </w:r>
            <w:r>
              <w:fldChar w:fldCharType="separate"/>
            </w:r>
            <w:r w:rsidR="002747EA" w:rsidRPr="002747EA">
              <w:rPr>
                <w:noProof/>
                <w:vertAlign w:val="superscript"/>
              </w:rPr>
              <w:t>24</w:t>
            </w:r>
            <w:r>
              <w:fldChar w:fldCharType="end"/>
            </w:r>
          </w:p>
          <w:p w14:paraId="26AFC9DF" w14:textId="77777777" w:rsidR="004C390A" w:rsidRDefault="004C390A" w:rsidP="007B3A77">
            <w:r>
              <w:t>Australia</w:t>
            </w:r>
          </w:p>
          <w:p w14:paraId="40E03851" w14:textId="77777777" w:rsidR="004C390A" w:rsidRDefault="004C390A" w:rsidP="007B3A77">
            <w:r>
              <w:t>Cohort</w:t>
            </w:r>
          </w:p>
        </w:tc>
        <w:tc>
          <w:tcPr>
            <w:tcW w:w="992" w:type="dxa"/>
          </w:tcPr>
          <w:p w14:paraId="74DD6020" w14:textId="77777777" w:rsidR="004C390A" w:rsidRDefault="004C390A" w:rsidP="007B3A77">
            <w:r>
              <w:t>1,907 women</w:t>
            </w:r>
          </w:p>
        </w:tc>
        <w:tc>
          <w:tcPr>
            <w:tcW w:w="4961" w:type="dxa"/>
          </w:tcPr>
          <w:p w14:paraId="6BBDB09F" w14:textId="77777777" w:rsidR="004C390A" w:rsidRDefault="004C390A" w:rsidP="004843FE">
            <w:r>
              <w:rPr>
                <w:b/>
              </w:rPr>
              <w:t xml:space="preserve">Aim: </w:t>
            </w:r>
            <w:r w:rsidRPr="004843FE">
              <w:t xml:space="preserve">To assess whether diet quality before or during pregnancy predicts adverse pregnancy and birth outcomes in a sample of Australian women. </w:t>
            </w:r>
          </w:p>
          <w:p w14:paraId="672DAD7C" w14:textId="77777777" w:rsidR="004C390A" w:rsidRPr="004843FE" w:rsidRDefault="004C390A" w:rsidP="004843FE">
            <w:r w:rsidRPr="004843FE">
              <w:rPr>
                <w:b/>
              </w:rPr>
              <w:t>Methods</w:t>
            </w:r>
            <w:r w:rsidRPr="004843FE">
              <w:t>: The Dietary Questionnaire for Epidemiological Studies was used to calculate diet quality using the Australian Recommended Food Score (ARFS) methodology modified for pregnancy. A national sample of Australian women, aged 20-25 and 31-36 years, who were classified as preconception or pregnant when completing Survey 3 or Survey 5 of the ALSWH, respectively. The women with biologically plausible energy intake estimates were included in regression analyses of associations between preconception and pregnancy ARFS and subsequent pregnan</w:t>
            </w:r>
            <w:r>
              <w:t xml:space="preserve">cy outcomes. </w:t>
            </w:r>
          </w:p>
        </w:tc>
        <w:tc>
          <w:tcPr>
            <w:tcW w:w="4536" w:type="dxa"/>
          </w:tcPr>
          <w:p w14:paraId="5E655346" w14:textId="77777777" w:rsidR="004C390A" w:rsidRPr="004843FE" w:rsidRDefault="004C390A" w:rsidP="00F22A8E">
            <w:r w:rsidRPr="004843FE">
              <w:t>Women with the highest ARFS had the lowest odds of developing gestational hy</w:t>
            </w:r>
            <w:r>
              <w:t>pertension (OR=0.4; 95 % CI 0.2 to</w:t>
            </w:r>
            <w:r w:rsidRPr="004843FE">
              <w:t xml:space="preserve"> 0.7) or </w:t>
            </w:r>
            <w:r>
              <w:t>having</w:t>
            </w:r>
            <w:r w:rsidRPr="004843FE">
              <w:t xml:space="preserve"> a </w:t>
            </w:r>
            <w:r>
              <w:t>baby</w:t>
            </w:r>
            <w:r w:rsidRPr="004843FE">
              <w:t xml:space="preserve"> of low bi</w:t>
            </w:r>
            <w:r>
              <w:t>rth weight (OR=0.4; 95 % CI 0.2 to</w:t>
            </w:r>
            <w:r w:rsidRPr="004843FE">
              <w:t xml:space="preserve"> 0.9), which remained significant for gestational hypertension after adjustment for potential confounders. </w:t>
            </w:r>
          </w:p>
        </w:tc>
        <w:tc>
          <w:tcPr>
            <w:tcW w:w="1843" w:type="dxa"/>
          </w:tcPr>
          <w:p w14:paraId="70388D7A" w14:textId="77777777" w:rsidR="004C390A" w:rsidRPr="007B3A77" w:rsidRDefault="004C390A" w:rsidP="007B3A77"/>
        </w:tc>
      </w:tr>
      <w:tr w:rsidR="004C390A" w:rsidRPr="007B3A77" w14:paraId="3C2DCA5B" w14:textId="77777777" w:rsidTr="004C390A">
        <w:trPr>
          <w:cantSplit/>
          <w:trHeight w:val="390"/>
        </w:trPr>
        <w:tc>
          <w:tcPr>
            <w:tcW w:w="1560" w:type="dxa"/>
          </w:tcPr>
          <w:p w14:paraId="27B999EE" w14:textId="49457023" w:rsidR="004C390A" w:rsidRDefault="004C390A" w:rsidP="007B3A77">
            <w:r>
              <w:t>Ikem et al 2019</w:t>
            </w:r>
            <w:r>
              <w:fldChar w:fldCharType="begin">
                <w:fldData xml:space="preserve">PEVuZE5vdGU+PENpdGU+PEF1dGhvcj5Ja2VtPC9BdXRob3I+PFllYXI+MjAxOTwvWWVhcj48UmVj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</w:fldData>
              </w:fldChar>
            </w:r>
            <w:r w:rsidR="002747EA">
              <w:instrText xml:space="preserve"> ADDIN EN.CITE </w:instrText>
            </w:r>
            <w:r w:rsidR="002747EA">
              <w:fldChar w:fldCharType="begin">
                <w:fldData xml:space="preserve">PEVuZE5vdGU+PENpdGU+PEF1dGhvcj5Ja2VtPC9BdXRob3I+PFllYXI+MjAxOTwvWWVhcj48UmVj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</w:fldData>
              </w:fldChar>
            </w:r>
            <w:r w:rsidR="002747EA">
              <w:instrText xml:space="preserve"> ADDIN EN.CITE.DATA </w:instrText>
            </w:r>
            <w:r w:rsidR="002747EA">
              <w:fldChar w:fldCharType="end"/>
            </w:r>
            <w:r>
              <w:fldChar w:fldCharType="separate"/>
            </w:r>
            <w:r w:rsidR="002747EA" w:rsidRPr="002747EA">
              <w:rPr>
                <w:noProof/>
                <w:vertAlign w:val="superscript"/>
              </w:rPr>
              <w:t>23</w:t>
            </w:r>
            <w:r>
              <w:fldChar w:fldCharType="end"/>
            </w:r>
          </w:p>
          <w:p w14:paraId="165313FC" w14:textId="77777777" w:rsidR="004C390A" w:rsidRDefault="004C390A" w:rsidP="007B3A77">
            <w:r>
              <w:t>Denmark</w:t>
            </w:r>
          </w:p>
          <w:p w14:paraId="0C3259D5" w14:textId="77777777" w:rsidR="004C390A" w:rsidRDefault="004C390A" w:rsidP="007B3A77">
            <w:r>
              <w:t>Cohort</w:t>
            </w:r>
          </w:p>
        </w:tc>
        <w:tc>
          <w:tcPr>
            <w:tcW w:w="992" w:type="dxa"/>
          </w:tcPr>
          <w:p w14:paraId="02ACE519" w14:textId="77777777" w:rsidR="004C390A" w:rsidRDefault="004C390A" w:rsidP="007B3A77">
            <w:r>
              <w:t>55,139</w:t>
            </w:r>
          </w:p>
        </w:tc>
        <w:tc>
          <w:tcPr>
            <w:tcW w:w="4961" w:type="dxa"/>
          </w:tcPr>
          <w:p w14:paraId="3DDDA3B5" w14:textId="77777777" w:rsidR="004C390A" w:rsidRDefault="004C390A" w:rsidP="004D1571">
            <w:pPr>
              <w:rPr>
                <w:rFonts w:ascii="Helvetica" w:hAnsi="Helvetica"/>
                <w:sz w:val="11"/>
                <w:szCs w:val="11"/>
              </w:rPr>
            </w:pPr>
            <w:r w:rsidRPr="004D1571">
              <w:rPr>
                <w:b/>
              </w:rPr>
              <w:t>Aim</w:t>
            </w:r>
            <w:r>
              <w:t xml:space="preserve">: </w:t>
            </w:r>
            <w:r w:rsidRPr="004D1571">
              <w:t>To examine the association between midpregnancy</w:t>
            </w:r>
            <w:r>
              <w:t xml:space="preserve"> </w:t>
            </w:r>
            <w:r w:rsidRPr="004D1571">
              <w:t>dietary patterns and pregnancy-associated</w:t>
            </w:r>
            <w:r>
              <w:t xml:space="preserve"> hypertension</w:t>
            </w:r>
            <w:r w:rsidRPr="004D1571">
              <w:t>.</w:t>
            </w:r>
            <w:r>
              <w:t xml:space="preserve"> </w:t>
            </w:r>
          </w:p>
          <w:p w14:paraId="7ADE365D" w14:textId="77777777" w:rsidR="004C390A" w:rsidRDefault="004C390A" w:rsidP="004D1571">
            <w:pPr>
              <w:rPr>
                <w:b/>
              </w:rPr>
            </w:pPr>
            <w:r w:rsidRPr="004D1571">
              <w:rPr>
                <w:b/>
              </w:rPr>
              <w:t>Methods</w:t>
            </w:r>
            <w:r w:rsidRPr="004D1571">
              <w:t>: Diet was assessed using a</w:t>
            </w:r>
            <w:r>
              <w:t xml:space="preserve"> </w:t>
            </w:r>
            <w:r w:rsidRPr="004D1571">
              <w:t>validated semi-quantitative 360-item food frequency questionnaire</w:t>
            </w:r>
            <w:r>
              <w:t xml:space="preserve"> </w:t>
            </w:r>
            <w:r w:rsidRPr="004D1571">
              <w:t>and dietary patterns were derived using factor analysis.</w:t>
            </w:r>
            <w:r>
              <w:t xml:space="preserve"> </w:t>
            </w:r>
          </w:p>
        </w:tc>
        <w:tc>
          <w:tcPr>
            <w:tcW w:w="4536" w:type="dxa"/>
          </w:tcPr>
          <w:p w14:paraId="39D875F0" w14:textId="77777777" w:rsidR="004C390A" w:rsidRPr="00B74ACB" w:rsidRDefault="004C390A" w:rsidP="004D1571">
            <w:r w:rsidRPr="004D1571">
              <w:t>Seven</w:t>
            </w:r>
            <w:r>
              <w:t xml:space="preserve"> </w:t>
            </w:r>
            <w:r w:rsidRPr="004D1571">
              <w:t>dietary patterns were characterised in the population, of which two</w:t>
            </w:r>
            <w:r>
              <w:t xml:space="preserve"> </w:t>
            </w:r>
            <w:r w:rsidRPr="004D1571">
              <w:t>were associated with PAH. The Seafood diet characterised by high</w:t>
            </w:r>
            <w:r>
              <w:t xml:space="preserve"> </w:t>
            </w:r>
            <w:r w:rsidRPr="004D1571">
              <w:t>consumption of fish and vegetables was inversely associated with the</w:t>
            </w:r>
            <w:r>
              <w:t xml:space="preserve"> odds of developing gestational hypertension</w:t>
            </w:r>
            <w:r w:rsidRPr="004D1571">
              <w:t xml:space="preserve"> </w:t>
            </w:r>
            <w:r>
              <w:t>(OR 0.86; 95%</w:t>
            </w:r>
            <w:r w:rsidRPr="004D1571">
              <w:t>CI 0.77</w:t>
            </w:r>
            <w:r>
              <w:rPr>
                <w:rFonts w:ascii="Helvetica" w:hAnsi="Helvetica"/>
              </w:rPr>
              <w:t xml:space="preserve"> to </w:t>
            </w:r>
            <w:r w:rsidRPr="004D1571">
              <w:t>0.95)]</w:t>
            </w:r>
            <w:r>
              <w:t xml:space="preserve"> </w:t>
            </w:r>
            <w:r w:rsidRPr="004D1571">
              <w:t xml:space="preserve">and </w:t>
            </w:r>
            <w:r>
              <w:t>pre-eclampsia (PE) (OR 0.79; 95%</w:t>
            </w:r>
            <w:r w:rsidRPr="004D1571">
              <w:t>CI 0.65</w:t>
            </w:r>
            <w:r>
              <w:rPr>
                <w:rFonts w:ascii="Helvetica" w:hAnsi="Helvetica"/>
              </w:rPr>
              <w:t xml:space="preserve"> to </w:t>
            </w:r>
            <w:r w:rsidRPr="004D1571">
              <w:t>0.97). The Western diet</w:t>
            </w:r>
            <w:r>
              <w:t xml:space="preserve"> </w:t>
            </w:r>
            <w:r w:rsidRPr="004D1571">
              <w:t>characterised by high consumption of potatoes (including French</w:t>
            </w:r>
            <w:r>
              <w:t xml:space="preserve"> </w:t>
            </w:r>
            <w:r w:rsidRPr="004D1571">
              <w:t>fries), mixed meat, margarine and white bread increased the odds</w:t>
            </w:r>
            <w:r>
              <w:t xml:space="preserve"> of developing GH (OR 1.18; 95%</w:t>
            </w:r>
            <w:r w:rsidRPr="004D1571">
              <w:t>CI 1.05</w:t>
            </w:r>
            <w:r>
              <w:rPr>
                <w:rFonts w:ascii="Helvetica" w:hAnsi="Helvetica"/>
              </w:rPr>
              <w:t xml:space="preserve"> to </w:t>
            </w:r>
            <w:r w:rsidRPr="004D1571">
              <w:t>1.33) and PE (OR 1.40;</w:t>
            </w:r>
            <w:r>
              <w:t xml:space="preserve"> </w:t>
            </w:r>
            <w:r w:rsidRPr="004D1571">
              <w:t>95% CI 1.11</w:t>
            </w:r>
            <w:r>
              <w:rPr>
                <w:rFonts w:ascii="Helvetica" w:hAnsi="Helvetica"/>
              </w:rPr>
              <w:t xml:space="preserve"> to </w:t>
            </w:r>
            <w:r w:rsidRPr="004D1571">
              <w:t>1.76). No association was seen with severe PE.</w:t>
            </w:r>
            <w:r>
              <w:t xml:space="preserve"> </w:t>
            </w:r>
          </w:p>
        </w:tc>
        <w:tc>
          <w:tcPr>
            <w:tcW w:w="1843" w:type="dxa"/>
          </w:tcPr>
          <w:p w14:paraId="40313E3F" w14:textId="77777777" w:rsidR="004C390A" w:rsidRPr="007B3A77" w:rsidRDefault="004C390A" w:rsidP="007B3A77"/>
        </w:tc>
      </w:tr>
      <w:tr w:rsidR="004C390A" w:rsidRPr="007B3A77" w14:paraId="573079D3" w14:textId="77777777" w:rsidTr="004C390A">
        <w:trPr>
          <w:cantSplit/>
          <w:trHeight w:val="390"/>
        </w:trPr>
        <w:tc>
          <w:tcPr>
            <w:tcW w:w="1560" w:type="dxa"/>
          </w:tcPr>
          <w:p w14:paraId="43B8EC3C" w14:textId="66B6E632" w:rsidR="004C390A" w:rsidRDefault="004C390A" w:rsidP="007B3A77">
            <w:r>
              <w:t>Leermakers et al 2017</w:t>
            </w:r>
            <w:r>
              <w:fldChar w:fldCharType="begin">
                <w:fldData xml:space="preserve">PEVuZE5vdGU+PENpdGU+PEF1dGhvcj5MZWVybWFrZXJzPC9BdXRob3I+PFllYXI+MjAxNzwvWWVh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</w:fldData>
              </w:fldChar>
            </w:r>
            <w:r w:rsidR="002747EA">
              <w:instrText xml:space="preserve"> ADDIN EN.CITE </w:instrText>
            </w:r>
            <w:r w:rsidR="002747EA">
              <w:fldChar w:fldCharType="begin">
                <w:fldData xml:space="preserve">PEVuZE5vdGU+PENpdGU+PEF1dGhvcj5MZWVybWFrZXJzPC9BdXRob3I+PFllYXI+MjAxNzwvWWVh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</w:fldData>
              </w:fldChar>
            </w:r>
            <w:r w:rsidR="002747EA">
              <w:instrText xml:space="preserve"> ADDIN EN.CITE.DATA </w:instrText>
            </w:r>
            <w:r w:rsidR="002747EA">
              <w:fldChar w:fldCharType="end"/>
            </w:r>
            <w:r>
              <w:fldChar w:fldCharType="separate"/>
            </w:r>
            <w:r w:rsidR="002747EA" w:rsidRPr="002747EA">
              <w:rPr>
                <w:noProof/>
                <w:vertAlign w:val="superscript"/>
              </w:rPr>
              <w:t>40</w:t>
            </w:r>
            <w:r>
              <w:fldChar w:fldCharType="end"/>
            </w:r>
          </w:p>
          <w:p w14:paraId="284B9835" w14:textId="77777777" w:rsidR="004C390A" w:rsidRDefault="004C390A" w:rsidP="007B3A77">
            <w:r>
              <w:t>Netherlands</w:t>
            </w:r>
          </w:p>
          <w:p w14:paraId="771AFDFF" w14:textId="77777777" w:rsidR="004C390A" w:rsidRDefault="004C390A" w:rsidP="007B3A77">
            <w:r>
              <w:t>Cohort</w:t>
            </w:r>
          </w:p>
        </w:tc>
        <w:tc>
          <w:tcPr>
            <w:tcW w:w="992" w:type="dxa"/>
          </w:tcPr>
          <w:p w14:paraId="618F0A2F" w14:textId="77777777" w:rsidR="004C390A" w:rsidRDefault="004C390A" w:rsidP="007B3A77">
            <w:r>
              <w:t>2,592 mother-child pairs</w:t>
            </w:r>
          </w:p>
        </w:tc>
        <w:tc>
          <w:tcPr>
            <w:tcW w:w="4961" w:type="dxa"/>
          </w:tcPr>
          <w:p w14:paraId="4786924D" w14:textId="77777777" w:rsidR="004C390A" w:rsidRDefault="004C390A" w:rsidP="002436F2">
            <w:r>
              <w:rPr>
                <w:b/>
              </w:rPr>
              <w:t xml:space="preserve">Aim: </w:t>
            </w:r>
            <w:r>
              <w:t>T</w:t>
            </w:r>
            <w:r w:rsidRPr="002436F2">
              <w:t>o assess the associations between different dietary patterns during pregnancy and offspring cardiometa</w:t>
            </w:r>
            <w:r>
              <w:t>bolic health among</w:t>
            </w:r>
            <w:r w:rsidRPr="002436F2">
              <w:t xml:space="preserve"> mother-child pairs. </w:t>
            </w:r>
          </w:p>
          <w:p w14:paraId="10A77D06" w14:textId="61789077" w:rsidR="004C390A" w:rsidRPr="004D1571" w:rsidRDefault="004C390A" w:rsidP="002436F2">
            <w:pPr>
              <w:rPr>
                <w:b/>
              </w:rPr>
            </w:pPr>
            <w:r w:rsidRPr="002436F2">
              <w:rPr>
                <w:b/>
              </w:rPr>
              <w:t>Methods</w:t>
            </w:r>
            <w:r w:rsidRPr="002436F2">
              <w:t>: Maternal diet was assessed in early pregnancy with a food-frequency questionnaire. We identified three a posteriori-dietary patterns, namely a 'Vegetable, fish and oil', 'Nuts, soy and high-</w:t>
            </w:r>
            <w:r w:rsidR="00501148" w:rsidRPr="002436F2">
              <w:t>fibre</w:t>
            </w:r>
            <w:r w:rsidRPr="002436F2">
              <w:t xml:space="preserve"> cereals' and 'Margarine, snacks and sugar'-pattern. An a priori-pattern was created based on the 'Dutch Healthy Diet Index'. Cardiometabolic health (pulse wave velocity, blood pressure, insulin, HDL-cholesterol and triglycerides) was measured at the child's age of 6 years. </w:t>
            </w:r>
          </w:p>
        </w:tc>
        <w:tc>
          <w:tcPr>
            <w:tcW w:w="4536" w:type="dxa"/>
          </w:tcPr>
          <w:p w14:paraId="04741BFC" w14:textId="0166B654" w:rsidR="004C390A" w:rsidRPr="002436F2" w:rsidRDefault="004C390A" w:rsidP="002436F2">
            <w:r w:rsidRPr="002436F2">
              <w:t>In the crude models, the 'Vegetable, fish and oil', 'Nuts, soy and high-</w:t>
            </w:r>
            <w:r w:rsidR="00501148" w:rsidRPr="002436F2">
              <w:t>fibre</w:t>
            </w:r>
            <w:r w:rsidRPr="002436F2">
              <w:t xml:space="preserve"> cereals' and 'Dutch Healthy Diet Index' seemed beneficial, as higher adherence to these patterns was significantly associated with lower blood pressure and lower pulse wave velocity. After adjustment for other socio-demographic and lifestyle factors, most associations disappeared, except for lower pulse wave velocity with the 'Vegetable, fish and oil'-dietary p</w:t>
            </w:r>
            <w:r>
              <w:t xml:space="preserve">attern (-0.19 SD (95% CI -0.33 to </w:t>
            </w:r>
            <w:r w:rsidRPr="002436F2">
              <w:t>-0.06), highest quartile of adherence vs. lowest quartile). No associations were found between maternal dietary patterns and offspring blood lipids or insulin levels. CONCLUSIONS: Our results suggest that there are no consistent independent associations of maternal dietary patterns with offspring cardiometabolic health at 6 years.</w:t>
            </w:r>
          </w:p>
        </w:tc>
        <w:tc>
          <w:tcPr>
            <w:tcW w:w="1843" w:type="dxa"/>
          </w:tcPr>
          <w:p w14:paraId="75624CFD" w14:textId="77777777" w:rsidR="004C390A" w:rsidRPr="007B3A77" w:rsidRDefault="004C390A" w:rsidP="007B3A77"/>
        </w:tc>
      </w:tr>
      <w:tr w:rsidR="004C390A" w:rsidRPr="007B3A77" w14:paraId="2825F50C" w14:textId="77777777" w:rsidTr="004C390A">
        <w:trPr>
          <w:cantSplit/>
          <w:trHeight w:val="390"/>
        </w:trPr>
        <w:tc>
          <w:tcPr>
            <w:tcW w:w="1560" w:type="dxa"/>
          </w:tcPr>
          <w:p w14:paraId="79BE6D7D" w14:textId="5A5CCE05" w:rsidR="004C390A" w:rsidRDefault="004C390A" w:rsidP="007B3A77">
            <w:r>
              <w:t>Loo et al 2017</w:t>
            </w:r>
            <w:r>
              <w:fldChar w:fldCharType="begin">
                <w:fldData xml:space="preserve">PEVuZE5vdGU+PENpdGU+PEF1dGhvcj5Mb288L0F1dGhvcj48WWVhcj4yMDE3PC9ZZWFyPjxSZWNO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</w:fldData>
              </w:fldChar>
            </w:r>
            <w:r w:rsidR="002747EA">
              <w:instrText xml:space="preserve"> ADDIN EN.CITE </w:instrText>
            </w:r>
            <w:r w:rsidR="002747EA">
              <w:fldChar w:fldCharType="begin">
                <w:fldData xml:space="preserve">PEVuZE5vdGU+PENpdGU+PEF1dGhvcj5Mb288L0F1dGhvcj48WWVhcj4yMDE3PC9ZZWFyPjxSZWNO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</w:fldData>
              </w:fldChar>
            </w:r>
            <w:r w:rsidR="002747EA">
              <w:instrText xml:space="preserve"> ADDIN EN.CITE.DATA </w:instrText>
            </w:r>
            <w:r w:rsidR="002747EA">
              <w:fldChar w:fldCharType="end"/>
            </w:r>
            <w:r>
              <w:fldChar w:fldCharType="separate"/>
            </w:r>
            <w:r w:rsidR="002747EA" w:rsidRPr="002747EA">
              <w:rPr>
                <w:noProof/>
                <w:vertAlign w:val="superscript"/>
              </w:rPr>
              <w:t>38</w:t>
            </w:r>
            <w:r>
              <w:fldChar w:fldCharType="end"/>
            </w:r>
          </w:p>
          <w:p w14:paraId="197B4C73" w14:textId="77777777" w:rsidR="004C390A" w:rsidRDefault="004C390A" w:rsidP="007B3A77">
            <w:r>
              <w:t>Singapore</w:t>
            </w:r>
          </w:p>
          <w:p w14:paraId="2A308AF4" w14:textId="77777777" w:rsidR="004C390A" w:rsidRDefault="004C390A" w:rsidP="007B3A77">
            <w:r>
              <w:t>GUSTO</w:t>
            </w:r>
          </w:p>
          <w:p w14:paraId="234F8ECE" w14:textId="77777777" w:rsidR="004C390A" w:rsidRDefault="004C390A" w:rsidP="007B3A77">
            <w:r>
              <w:t>Cohort</w:t>
            </w:r>
          </w:p>
        </w:tc>
        <w:tc>
          <w:tcPr>
            <w:tcW w:w="992" w:type="dxa"/>
          </w:tcPr>
          <w:p w14:paraId="3E263859" w14:textId="77777777" w:rsidR="004C390A" w:rsidRDefault="004C390A" w:rsidP="007B3A77">
            <w:r>
              <w:t>735 children</w:t>
            </w:r>
          </w:p>
        </w:tc>
        <w:tc>
          <w:tcPr>
            <w:tcW w:w="4961" w:type="dxa"/>
          </w:tcPr>
          <w:p w14:paraId="5B4C7B0F" w14:textId="77777777" w:rsidR="004C390A" w:rsidRPr="002436F2" w:rsidRDefault="004C390A" w:rsidP="006E3D3E">
            <w:pPr>
              <w:rPr>
                <w:szCs w:val="18"/>
              </w:rPr>
            </w:pPr>
            <w:r w:rsidRPr="006E3D3E">
              <w:rPr>
                <w:b/>
                <w:szCs w:val="18"/>
              </w:rPr>
              <w:t>Aim</w:t>
            </w:r>
            <w:r>
              <w:rPr>
                <w:szCs w:val="18"/>
              </w:rPr>
              <w:t xml:space="preserve">: </w:t>
            </w:r>
            <w:r>
              <w:t>To examine the role of m</w:t>
            </w:r>
            <w:r w:rsidRPr="002436F2">
              <w:t xml:space="preserve">aternal diet during pregnancy </w:t>
            </w:r>
            <w:r>
              <w:t>on</w:t>
            </w:r>
            <w:r w:rsidRPr="002436F2">
              <w:t xml:space="preserve"> immune tolerance and the development of allergic diseases in the offspring.</w:t>
            </w:r>
          </w:p>
          <w:p w14:paraId="2019C84A" w14:textId="77777777" w:rsidR="004C390A" w:rsidRPr="006E3D3E" w:rsidRDefault="004C390A" w:rsidP="002436F2">
            <w:r w:rsidRPr="006E3D3E">
              <w:rPr>
                <w:rFonts w:eastAsiaTheme="majorEastAsia"/>
                <w:b/>
              </w:rPr>
              <w:t>Methods</w:t>
            </w:r>
            <w:r>
              <w:rPr>
                <w:rFonts w:eastAsiaTheme="majorEastAsia"/>
              </w:rPr>
              <w:t xml:space="preserve">: </w:t>
            </w:r>
            <w:r w:rsidRPr="006E3D3E">
              <w:t xml:space="preserve">We examined the relation between maternal dietary patterns </w:t>
            </w:r>
            <w:r w:rsidRPr="002436F2">
              <w:t>assessed using 24 hr recalls and food diaries at 26-28 weeks of pregnancy and the subsequent development of allergic outcomes in the offspring. Exploratory factor analysis was used to characterise maternal dietary patterns during pregnancy. During repeated visits in the first 36 months of life, questionnaires were administered to ascertain allergic symptoms, namely, eczema, rhinitis and wheezing. At ages 18 and 36 months, we administered skin prick testing to inhalant and food allergens.</w:t>
            </w:r>
          </w:p>
        </w:tc>
        <w:tc>
          <w:tcPr>
            <w:tcW w:w="4536" w:type="dxa"/>
          </w:tcPr>
          <w:p w14:paraId="1825908F" w14:textId="77777777" w:rsidR="004C390A" w:rsidRPr="002436F2" w:rsidRDefault="004C390A" w:rsidP="006E3D3E">
            <w:r w:rsidRPr="002436F2">
              <w:t>Of the three maternal dietary patterns that emerged, the Seafood and Noodle (SfN) pattern was associated with a reduced risk</w:t>
            </w:r>
            <w:r>
              <w:t xml:space="preserve"> of developing allergen sensitis</w:t>
            </w:r>
            <w:r w:rsidRPr="002436F2">
              <w:t xml:space="preserve">ation at both 18 months </w:t>
            </w:r>
            <w:r>
              <w:t>(OR 0.7; 95%CI0.5 to 0.9)</w:t>
            </w:r>
            <w:r w:rsidRPr="002436F2">
              <w:t xml:space="preserve"> and 36 months </w:t>
            </w:r>
            <w:r>
              <w:t>(OR 0.7; 95%CI</w:t>
            </w:r>
            <w:r w:rsidRPr="002436F2">
              <w:t xml:space="preserve">0.6 </w:t>
            </w:r>
            <w:r>
              <w:t>to -0.9)</w:t>
            </w:r>
            <w:r w:rsidRPr="002436F2">
              <w:t xml:space="preserve"> after adjustment for family history of allergy, ethnicity, sex and maternal education levels. No associations between Vegetable, Fruit and white Rice and Pasta, Cheese and Processed meat patterns were observed with any of the allergic outcomes in the first 18 and 36 months of life.</w:t>
            </w:r>
          </w:p>
        </w:tc>
        <w:tc>
          <w:tcPr>
            <w:tcW w:w="1843" w:type="dxa"/>
          </w:tcPr>
          <w:p w14:paraId="742770F9" w14:textId="77777777" w:rsidR="004C390A" w:rsidRPr="007B3A77" w:rsidRDefault="004C390A" w:rsidP="007B3A77"/>
        </w:tc>
      </w:tr>
      <w:tr w:rsidR="004C390A" w:rsidRPr="00343DBA" w14:paraId="00ABDE4F" w14:textId="77777777" w:rsidTr="004C390A">
        <w:trPr>
          <w:cantSplit/>
          <w:trHeight w:val="390"/>
        </w:trPr>
        <w:tc>
          <w:tcPr>
            <w:tcW w:w="1560" w:type="dxa"/>
          </w:tcPr>
          <w:p w14:paraId="5336991C" w14:textId="17EDB1E5" w:rsidR="004C390A" w:rsidRDefault="004C390A" w:rsidP="00142208">
            <w:r>
              <w:t>Martin et al 2016</w:t>
            </w:r>
            <w:r>
              <w:fldChar w:fldCharType="begin">
                <w:fldData xml:space="preserve">PEVuZE5vdGU+PENpdGU+PEF1dGhvcj5NYXJ0aW48L0F1dGhvcj48WWVhcj4yMDE2PC9ZZWFyPjxS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</w:fldData>
              </w:fldChar>
            </w:r>
            <w:r w:rsidR="002747EA">
              <w:instrText xml:space="preserve"> ADDIN EN.CITE </w:instrText>
            </w:r>
            <w:r w:rsidR="002747EA">
              <w:fldChar w:fldCharType="begin">
                <w:fldData xml:space="preserve">PEVuZE5vdGU+PENpdGU+PEF1dGhvcj5NYXJ0aW48L0F1dGhvcj48WWVhcj4yMDE2PC9ZZWFyPjxS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</w:fldData>
              </w:fldChar>
            </w:r>
            <w:r w:rsidR="002747EA">
              <w:instrText xml:space="preserve"> ADDIN EN.CITE.DATA </w:instrText>
            </w:r>
            <w:r w:rsidR="002747EA">
              <w:fldChar w:fldCharType="end"/>
            </w:r>
            <w:r>
              <w:fldChar w:fldCharType="separate"/>
            </w:r>
            <w:r w:rsidR="002747EA" w:rsidRPr="002747EA">
              <w:rPr>
                <w:noProof/>
                <w:vertAlign w:val="superscript"/>
              </w:rPr>
              <w:t>19</w:t>
            </w:r>
            <w:r>
              <w:fldChar w:fldCharType="end"/>
            </w:r>
          </w:p>
          <w:p w14:paraId="709CB983" w14:textId="77777777" w:rsidR="004C390A" w:rsidRDefault="004C390A" w:rsidP="00142208">
            <w:r>
              <w:t>United States</w:t>
            </w:r>
          </w:p>
          <w:p w14:paraId="4785B779" w14:textId="77777777" w:rsidR="004C390A" w:rsidRDefault="004C390A" w:rsidP="00142208">
            <w:r>
              <w:t>Cohort</w:t>
            </w:r>
          </w:p>
        </w:tc>
        <w:tc>
          <w:tcPr>
            <w:tcW w:w="992" w:type="dxa"/>
          </w:tcPr>
          <w:p w14:paraId="6FDC718C" w14:textId="77777777" w:rsidR="004C390A" w:rsidRDefault="004C390A" w:rsidP="00142208">
            <w:r>
              <w:t>513 women</w:t>
            </w:r>
          </w:p>
        </w:tc>
        <w:tc>
          <w:tcPr>
            <w:tcW w:w="4961" w:type="dxa"/>
          </w:tcPr>
          <w:p w14:paraId="76FD0AD5" w14:textId="77777777" w:rsidR="004C390A" w:rsidRDefault="004C390A" w:rsidP="00142208">
            <w:r>
              <w:rPr>
                <w:b/>
              </w:rPr>
              <w:t xml:space="preserve">Aim: </w:t>
            </w:r>
            <w:r w:rsidRPr="00DD53FF">
              <w:t xml:space="preserve">investigated the association between dietary patterns and cardiometabolic markers (glucose, insulin, insulin resistance (HOMA-IR), triglycerides, and cholesterol) during pregnancy. </w:t>
            </w:r>
          </w:p>
          <w:p w14:paraId="64957AB3" w14:textId="77777777" w:rsidR="004C390A" w:rsidRPr="005C39B9" w:rsidRDefault="004C390A" w:rsidP="00142208">
            <w:pPr>
              <w:rPr>
                <w:b/>
              </w:rPr>
            </w:pPr>
            <w:r w:rsidRPr="00DD53FF">
              <w:rPr>
                <w:b/>
              </w:rPr>
              <w:t>Methods</w:t>
            </w:r>
            <w:r w:rsidRPr="00DD53FF">
              <w:t>: Diet was assessed using a food frequency questionnaire. Dietary patterns were derived using latent class analysis (LCA) and the Dietary Approaches to Stop Hypertension (DASH) diet. Linear regression was used to examine the dietary patterns-cardiometabolic markers association during pregnancy.</w:t>
            </w:r>
          </w:p>
        </w:tc>
        <w:tc>
          <w:tcPr>
            <w:tcW w:w="4536" w:type="dxa"/>
          </w:tcPr>
          <w:p w14:paraId="5590FF77" w14:textId="6E6EB399" w:rsidR="004C390A" w:rsidRPr="009F227E" w:rsidRDefault="004C390A" w:rsidP="00501148">
            <w:r w:rsidRPr="00DD53FF">
              <w:t xml:space="preserve">After adjustment for potential confounders including prepregnancy </w:t>
            </w:r>
            <w:r>
              <w:t>BMI</w:t>
            </w:r>
            <w:r w:rsidRPr="00DD53FF">
              <w:t xml:space="preserve">, a diet consistent with Latent Class 3 </w:t>
            </w:r>
            <w:r>
              <w:t>(</w:t>
            </w:r>
            <w:r w:rsidRPr="00DD53FF">
              <w:t>fruits, vegetables, whole grains, low-fat dairy, breakfast bars, and water</w:t>
            </w:r>
            <w:r>
              <w:t xml:space="preserve">) </w:t>
            </w:r>
            <w:r w:rsidRPr="00DD53FF">
              <w:t xml:space="preserve">was negatively associated with </w:t>
            </w:r>
            <w:r>
              <w:t>maternal insulin (</w:t>
            </w:r>
            <w:r w:rsidR="00501148">
              <w:t>µ</w:t>
            </w:r>
            <w:r>
              <w:t>U/mL: beta -0.12; 95%CI -0.23 to -0.01) and HOMA-IR (beta -0.13; 95%CI -0.25 to -0.00) but not gluco</w:t>
            </w:r>
            <w:r w:rsidRPr="009F227E">
              <w:t xml:space="preserve">se </w:t>
            </w:r>
            <w:r>
              <w:t>(beta 0.86; 95%CI 2.64 to</w:t>
            </w:r>
            <w:r w:rsidRPr="009F227E">
              <w:t xml:space="preserve"> 0.92)</w:t>
            </w:r>
            <w:r>
              <w:t>,</w:t>
            </w:r>
            <w:r w:rsidRPr="009F227E">
              <w:t xml:space="preserve"> triglycerides </w:t>
            </w:r>
            <w:r>
              <w:t xml:space="preserve">(beta 0.01; 95%CI </w:t>
            </w:r>
            <w:r w:rsidRPr="009F227E">
              <w:t>0.10, 0.08) or cholesterol (</w:t>
            </w:r>
            <w:r>
              <w:t>beta 5.58; 95%CI 5.63 to</w:t>
            </w:r>
            <w:r w:rsidRPr="009F227E">
              <w:t xml:space="preserve"> 16.79)</w:t>
            </w:r>
            <w:r>
              <w:t>.</w:t>
            </w:r>
          </w:p>
        </w:tc>
        <w:tc>
          <w:tcPr>
            <w:tcW w:w="1843" w:type="dxa"/>
          </w:tcPr>
          <w:p w14:paraId="36A55B49" w14:textId="77777777" w:rsidR="004C390A" w:rsidRDefault="004C390A" w:rsidP="00142208"/>
        </w:tc>
      </w:tr>
      <w:tr w:rsidR="004C390A" w:rsidRPr="007B3A77" w14:paraId="11FDC547" w14:textId="77777777" w:rsidTr="004C390A">
        <w:trPr>
          <w:cantSplit/>
          <w:trHeight w:val="390"/>
        </w:trPr>
        <w:tc>
          <w:tcPr>
            <w:tcW w:w="1560" w:type="dxa"/>
          </w:tcPr>
          <w:p w14:paraId="5C7C278F" w14:textId="377B9B29" w:rsidR="004C390A" w:rsidRDefault="004C390A" w:rsidP="007B3A77">
            <w:r>
              <w:t>Martin et al 2016</w:t>
            </w:r>
            <w:r>
              <w:fldChar w:fldCharType="begin">
                <w:fldData xml:space="preserve">PEVuZE5vdGU+PENpdGU+PEF1dGhvcj5NYXJ0aW48L0F1dGhvcj48WWVhcj4yMDE1PC9ZZWFyPjxS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</w:fldData>
              </w:fldChar>
            </w:r>
            <w:r w:rsidR="002747EA">
              <w:instrText xml:space="preserve"> ADDIN EN.CITE </w:instrText>
            </w:r>
            <w:r w:rsidR="002747EA">
              <w:fldChar w:fldCharType="begin">
                <w:fldData xml:space="preserve">PEVuZE5vdGU+PENpdGU+PEF1dGhvcj5NYXJ0aW48L0F1dGhvcj48WWVhcj4yMDE1PC9ZZWFyPjxS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</w:fldData>
              </w:fldChar>
            </w:r>
            <w:r w:rsidR="002747EA">
              <w:instrText xml:space="preserve"> ADDIN EN.CITE.DATA </w:instrText>
            </w:r>
            <w:r w:rsidR="002747EA">
              <w:fldChar w:fldCharType="end"/>
            </w:r>
            <w:r>
              <w:fldChar w:fldCharType="separate"/>
            </w:r>
            <w:r w:rsidR="002747EA" w:rsidRPr="002747EA">
              <w:rPr>
                <w:noProof/>
                <w:vertAlign w:val="superscript"/>
              </w:rPr>
              <w:t>37</w:t>
            </w:r>
            <w:r>
              <w:fldChar w:fldCharType="end"/>
            </w:r>
          </w:p>
          <w:p w14:paraId="22066EE5" w14:textId="77777777" w:rsidR="004C390A" w:rsidRDefault="004C390A" w:rsidP="007B3A77">
            <w:r>
              <w:t>United States</w:t>
            </w:r>
          </w:p>
          <w:p w14:paraId="6BD9133E" w14:textId="77777777" w:rsidR="004C390A" w:rsidRDefault="004C390A" w:rsidP="007B3A77">
            <w:r>
              <w:t>Cohort</w:t>
            </w:r>
          </w:p>
        </w:tc>
        <w:tc>
          <w:tcPr>
            <w:tcW w:w="992" w:type="dxa"/>
          </w:tcPr>
          <w:p w14:paraId="01C41961" w14:textId="77777777" w:rsidR="004C390A" w:rsidRDefault="004C390A" w:rsidP="007B3A77">
            <w:r>
              <w:t>389 mother-child pairs</w:t>
            </w:r>
          </w:p>
        </w:tc>
        <w:tc>
          <w:tcPr>
            <w:tcW w:w="4961" w:type="dxa"/>
          </w:tcPr>
          <w:p w14:paraId="5B0E486C" w14:textId="77777777" w:rsidR="004C390A" w:rsidRDefault="004C390A" w:rsidP="006D6911">
            <w:r>
              <w:rPr>
                <w:b/>
              </w:rPr>
              <w:t xml:space="preserve">Aim: </w:t>
            </w:r>
            <w:r w:rsidRPr="006D6911">
              <w:t>To</w:t>
            </w:r>
            <w:r>
              <w:rPr>
                <w:b/>
              </w:rPr>
              <w:t xml:space="preserve"> </w:t>
            </w:r>
            <w:r>
              <w:t>investigate</w:t>
            </w:r>
            <w:r w:rsidRPr="006D6911">
              <w:t xml:space="preserve"> the influence of maternal dietary patterns during pregnancy on child growth in the first 3 y of life in 389 mother-child pairs from the Pregnancy, Infection, and Nutrition study. </w:t>
            </w:r>
          </w:p>
          <w:p w14:paraId="4DFD3B31" w14:textId="77777777" w:rsidR="004C390A" w:rsidRPr="004D1571" w:rsidRDefault="004C390A" w:rsidP="006D6911">
            <w:pPr>
              <w:rPr>
                <w:b/>
              </w:rPr>
            </w:pPr>
            <w:r w:rsidRPr="006D6911">
              <w:rPr>
                <w:b/>
              </w:rPr>
              <w:t>Methods</w:t>
            </w:r>
            <w:r w:rsidRPr="006D6911">
              <w:t xml:space="preserve">: Dietary patterns were derived with the use of latent class analysis (LCA) based on maternal diet, collected with the use of a food-frequency questionnaire at 26-29 wk gestation. Associations between maternal dietary patterns and child body mass index (BMI)-for-age z score and overweight or obesity were assessed with the use of linear regression and log-binomial regression, respectively. We used linear mixed models to estimate childhood growth patterns in relation to maternal dietary patterns. </w:t>
            </w:r>
          </w:p>
        </w:tc>
        <w:tc>
          <w:tcPr>
            <w:tcW w:w="4536" w:type="dxa"/>
          </w:tcPr>
          <w:p w14:paraId="06D49D1F" w14:textId="371BBF9F" w:rsidR="004C390A" w:rsidRDefault="004C390A" w:rsidP="006D6911">
            <w:r w:rsidRPr="006D6911">
              <w:t xml:space="preserve">Three patterns were identified from LCA: 1) fruits, vegetables, refined grains, red and processed meats, pizza, </w:t>
            </w:r>
            <w:r w:rsidR="00501148" w:rsidRPr="006D6911">
              <w:t>French</w:t>
            </w:r>
            <w:r w:rsidRPr="006D6911">
              <w:t xml:space="preserve"> fries, sweets, salty snacks, and soft drinks (latent class 1); 2) fruits, vegetables, baked chicken, whole-wheat bread, low-fat dairy, and water (latent class 2); and 3) white bread, red and processed meats, fried chicken, </w:t>
            </w:r>
            <w:r w:rsidR="00501148" w:rsidRPr="006D6911">
              <w:t>French</w:t>
            </w:r>
            <w:r w:rsidRPr="006D6911">
              <w:t xml:space="preserve"> fries, and vitamin C-rich drinks (latent class 3). </w:t>
            </w:r>
          </w:p>
          <w:p w14:paraId="259C6B55" w14:textId="77777777" w:rsidR="004C390A" w:rsidRPr="006D6911" w:rsidRDefault="004C390A" w:rsidP="00715FEF">
            <w:r w:rsidRPr="006D6911">
              <w:t>In crude analyses, the latent class 3 diet was associated with a higher BMI-for-age z score at 1 and 3 y of age and a higher risk of overweight or obesity at 3 y of age than was the latent class 2 diet. These associations were not detectable after adjustment for confounding factors. We observed an inverse association between the latent class 3 diet and BMI-for-age z score at birth after adjustment for confounding factors that was not evident in the crude analysis (latent class 3 compared with latent class 2-beta: -0.</w:t>
            </w:r>
            <w:r>
              <w:t>41; 95% CI: -0.79 to</w:t>
            </w:r>
            <w:r w:rsidRPr="006D6911">
              <w:t xml:space="preserve"> -0.03). </w:t>
            </w:r>
          </w:p>
        </w:tc>
        <w:tc>
          <w:tcPr>
            <w:tcW w:w="1843" w:type="dxa"/>
          </w:tcPr>
          <w:p w14:paraId="7CCE50C6" w14:textId="77777777" w:rsidR="004C390A" w:rsidRPr="007B3A77" w:rsidRDefault="004C390A" w:rsidP="007B3A77"/>
        </w:tc>
      </w:tr>
      <w:tr w:rsidR="004C390A" w:rsidRPr="007B3A77" w14:paraId="6BCDF201" w14:textId="77777777" w:rsidTr="004C390A">
        <w:trPr>
          <w:cantSplit/>
          <w:trHeight w:val="390"/>
        </w:trPr>
        <w:tc>
          <w:tcPr>
            <w:tcW w:w="1560" w:type="dxa"/>
          </w:tcPr>
          <w:p w14:paraId="4F85E652" w14:textId="047A5621" w:rsidR="004C390A" w:rsidRDefault="004C390A" w:rsidP="007B3A77">
            <w:r>
              <w:t>Miyake et al 2018</w:t>
            </w:r>
            <w:r>
              <w:fldChar w:fldCharType="begin"/>
            </w:r>
            <w:r w:rsidR="002747EA">
              <w:instrText xml:space="preserve"> ADDIN EN.CITE &lt;EndNote&gt;&lt;Cite&gt;&lt;Author&gt;Miyake&lt;/Author&gt;&lt;Year&gt;2018&lt;/Year&gt;&lt;RecNum&gt;1464&lt;/RecNum&gt;&lt;DisplayText&gt;&lt;style face="superscript" font="Trebuchet MS" size="9"&gt;25&lt;/style&gt;&lt;/DisplayText&gt;&lt;record&gt;&lt;rec-number&gt;1464&lt;/rec-number&gt;&lt;foreign-keys&gt;&lt;key app="EN" db-id="exvasrfx2dtraoesasxp2szsxa2df502592x" timestamp="1574039610"&gt;1464&lt;/key&gt;&lt;key app="ENWeb" db-id=""&gt;0&lt;/key&gt;&lt;/foreign-keys&gt;&lt;ref-type name="Journal Article"&gt;17&lt;/ref-type&gt;&lt;contributors&gt;&lt;authors&gt;&lt;author&gt;Miyake, Yoshihiro&lt;/author&gt;&lt;author&gt;Tanaka, Keiko&lt;/author&gt;&lt;author&gt;Okubo, Hitomi&lt;/author&gt;&lt;author&gt;Sasaki, Satoshi&lt;/author&gt;&lt;author&gt;Furukawa, Shinya&lt;/author&gt;&lt;author&gt;Arakawa, Masashi&lt;/author&gt;&lt;/authors&gt;&lt;/contributors&gt;&lt;titles&gt;&lt;title&gt;Dietary patterns and depressive symptoms during pregnancy in Japan: Baseline data from the Kyushu Okinawa Maternal and Child Health Study&lt;/title&gt;&lt;secondary-title&gt;Journal of Affective Disorders&lt;/secondary-title&gt;&lt;/titles&gt;&lt;periodical&gt;&lt;full-title&gt;Journal of Affective Disorders&lt;/full-title&gt;&lt;/periodical&gt;&lt;pages&gt;552-558&lt;/pages&gt;&lt;volume&gt;225&lt;/volume&gt;&lt;section&gt;552&lt;/section&gt;&lt;dates&gt;&lt;year&gt;2018&lt;/year&gt;&lt;/dates&gt;&lt;isbn&gt;01650327&lt;/isbn&gt;&lt;urls&gt;&lt;/urls&gt;&lt;electronic-resource-num&gt;10.1016/j.jad.2017.08.073&lt;/electronic-resource-num&gt;&lt;/record&gt;&lt;/Cite&gt;&lt;/EndNote&gt;</w:instrText>
            </w:r>
            <w:r>
              <w:fldChar w:fldCharType="separate"/>
            </w:r>
            <w:r w:rsidR="002747EA" w:rsidRPr="002747EA">
              <w:rPr>
                <w:noProof/>
                <w:vertAlign w:val="superscript"/>
              </w:rPr>
              <w:t>25</w:t>
            </w:r>
            <w:r>
              <w:fldChar w:fldCharType="end"/>
            </w:r>
          </w:p>
          <w:p w14:paraId="5EE1B419" w14:textId="77777777" w:rsidR="004C390A" w:rsidRDefault="004C390A" w:rsidP="007B3A77">
            <w:r>
              <w:t>Japan</w:t>
            </w:r>
          </w:p>
          <w:p w14:paraId="13C71AE5" w14:textId="77777777" w:rsidR="004C390A" w:rsidRDefault="004C390A" w:rsidP="007B3A77">
            <w:r>
              <w:t>Cross-section</w:t>
            </w:r>
          </w:p>
        </w:tc>
        <w:tc>
          <w:tcPr>
            <w:tcW w:w="992" w:type="dxa"/>
          </w:tcPr>
          <w:p w14:paraId="585F87AD" w14:textId="77777777" w:rsidR="004C390A" w:rsidRDefault="004C390A" w:rsidP="007B3A77">
            <w:r>
              <w:t>1,744 women</w:t>
            </w:r>
          </w:p>
        </w:tc>
        <w:tc>
          <w:tcPr>
            <w:tcW w:w="4961" w:type="dxa"/>
          </w:tcPr>
          <w:p w14:paraId="63E4D26F" w14:textId="77777777" w:rsidR="004C390A" w:rsidRDefault="004C390A" w:rsidP="003A3C7D">
            <w:r>
              <w:rPr>
                <w:b/>
              </w:rPr>
              <w:t xml:space="preserve">Aim: </w:t>
            </w:r>
            <w:r>
              <w:t>To examine</w:t>
            </w:r>
            <w:r w:rsidRPr="003A3C7D">
              <w:t xml:space="preserve"> the association between dietary patterns and depressive</w:t>
            </w:r>
            <w:r>
              <w:t xml:space="preserve"> </w:t>
            </w:r>
            <w:r w:rsidRPr="003A3C7D">
              <w:t>symptoms during pregnancy. The current cross-sectional study examined this issue in Japan.</w:t>
            </w:r>
            <w:r>
              <w:t xml:space="preserve"> </w:t>
            </w:r>
          </w:p>
          <w:p w14:paraId="5C69DD51" w14:textId="0F38C8FD" w:rsidR="004C390A" w:rsidRDefault="004C390A" w:rsidP="003A3C7D">
            <w:pPr>
              <w:rPr>
                <w:b/>
              </w:rPr>
            </w:pPr>
            <w:r w:rsidRPr="003A3C7D">
              <w:rPr>
                <w:b/>
              </w:rPr>
              <w:t>Methods</w:t>
            </w:r>
            <w:r w:rsidRPr="003A3C7D">
              <w:t>: Dietary patterns were derived from a factor analysis of 33 prede</w:t>
            </w:r>
            <w:r w:rsidRPr="003A3C7D">
              <w:rPr>
                <w:rFonts w:ascii="Helvetica" w:hAnsi="Helvetica"/>
              </w:rPr>
              <w:t>fi</w:t>
            </w:r>
            <w:r w:rsidRPr="003A3C7D">
              <w:t>ned food groups based on a</w:t>
            </w:r>
            <w:r>
              <w:t xml:space="preserve"> </w:t>
            </w:r>
            <w:r w:rsidRPr="003A3C7D">
              <w:t>self-administered diet history questionnaire. Depressive symptoms were de</w:t>
            </w:r>
            <w:r w:rsidRPr="003A3C7D">
              <w:rPr>
                <w:rFonts w:ascii="Helvetica" w:hAnsi="Helvetica"/>
              </w:rPr>
              <w:t>fi</w:t>
            </w:r>
            <w:r w:rsidRPr="003A3C7D">
              <w:t>ned as a Center for Epidemiological</w:t>
            </w:r>
            <w:r>
              <w:t xml:space="preserve"> </w:t>
            </w:r>
            <w:r w:rsidRPr="003A3C7D">
              <w:t xml:space="preserve">Studies Depression Scale score </w:t>
            </w:r>
            <w:r w:rsidRPr="003A3C7D">
              <w:rPr>
                <w:rFonts w:ascii="Helvetica" w:hAnsi="Helvetica"/>
              </w:rPr>
              <w:t xml:space="preserve">≥ </w:t>
            </w:r>
            <w:r w:rsidRPr="003A3C7D">
              <w:t>16. Adjustment was made for age, gestation, region of residence, number of</w:t>
            </w:r>
            <w:r>
              <w:t xml:space="preserve"> </w:t>
            </w:r>
            <w:r w:rsidRPr="003A3C7D">
              <w:t xml:space="preserve">children, family structure, history of depression, family history of depression, smoking, </w:t>
            </w:r>
            <w:r w:rsidR="00501148" w:rsidRPr="003A3C7D">
              <w:t>second-hand</w:t>
            </w:r>
            <w:r w:rsidRPr="003A3C7D">
              <w:t xml:space="preserve"> smoke exposure,</w:t>
            </w:r>
            <w:r>
              <w:t xml:space="preserve"> </w:t>
            </w:r>
            <w:r w:rsidRPr="003A3C7D">
              <w:t>employment, household income, education, and body mass index.</w:t>
            </w:r>
            <w:r>
              <w:t xml:space="preserve"> </w:t>
            </w:r>
          </w:p>
        </w:tc>
        <w:tc>
          <w:tcPr>
            <w:tcW w:w="4536" w:type="dxa"/>
          </w:tcPr>
          <w:p w14:paraId="645C42F7" w14:textId="77777777" w:rsidR="004C390A" w:rsidRDefault="004C390A" w:rsidP="003A3C7D">
            <w:r w:rsidRPr="003A3C7D">
              <w:t>Three dietary patterns were identi</w:t>
            </w:r>
            <w:r w:rsidRPr="003A3C7D">
              <w:rPr>
                <w:rFonts w:ascii="Helvetica" w:hAnsi="Helvetica"/>
              </w:rPr>
              <w:t>fi</w:t>
            </w:r>
            <w:r w:rsidRPr="003A3C7D">
              <w:t xml:space="preserve">ed: </w:t>
            </w:r>
            <w:r w:rsidRPr="003A3C7D">
              <w:rPr>
                <w:rFonts w:ascii="Helvetica" w:hAnsi="Helvetica"/>
              </w:rPr>
              <w:t>‘</w:t>
            </w:r>
            <w:r w:rsidRPr="003A3C7D">
              <w:t>healthy</w:t>
            </w:r>
            <w:r w:rsidRPr="003A3C7D">
              <w:rPr>
                <w:rFonts w:ascii="Helvetica" w:hAnsi="Helvetica"/>
              </w:rPr>
              <w:t>’</w:t>
            </w:r>
            <w:r>
              <w:t>, characteris</w:t>
            </w:r>
            <w:r w:rsidRPr="003A3C7D">
              <w:t>ed by high intake of green and yellow vegetables,</w:t>
            </w:r>
            <w:r>
              <w:t xml:space="preserve"> </w:t>
            </w:r>
            <w:r w:rsidRPr="003A3C7D">
              <w:t xml:space="preserve">other vegetables, mushrooms, pulses, seaweed, potatoes, </w:t>
            </w:r>
            <w:r w:rsidRPr="003A3C7D">
              <w:rPr>
                <w:rFonts w:ascii="Helvetica" w:hAnsi="Helvetica"/>
              </w:rPr>
              <w:t>fi</w:t>
            </w:r>
            <w:r w:rsidRPr="003A3C7D">
              <w:t>sh, sea products, miso soup, sugar, and</w:t>
            </w:r>
            <w:r>
              <w:t xml:space="preserve"> </w:t>
            </w:r>
            <w:r w:rsidRPr="003A3C7D">
              <w:t>shell</w:t>
            </w:r>
            <w:r w:rsidRPr="003A3C7D">
              <w:rPr>
                <w:rFonts w:ascii="Helvetica" w:hAnsi="Helvetica"/>
              </w:rPr>
              <w:t>fi</w:t>
            </w:r>
            <w:r w:rsidRPr="003A3C7D">
              <w:t xml:space="preserve">sh; </w:t>
            </w:r>
            <w:r w:rsidRPr="003A3C7D">
              <w:rPr>
                <w:rFonts w:ascii="Helvetica" w:hAnsi="Helvetica"/>
              </w:rPr>
              <w:t>‘</w:t>
            </w:r>
            <w:r w:rsidRPr="003A3C7D">
              <w:t>Japanese</w:t>
            </w:r>
            <w:r w:rsidRPr="003A3C7D">
              <w:rPr>
                <w:rFonts w:ascii="Helvetica" w:hAnsi="Helvetica"/>
              </w:rPr>
              <w:t>’</w:t>
            </w:r>
            <w:r>
              <w:t>, characteris</w:t>
            </w:r>
            <w:r w:rsidRPr="003A3C7D">
              <w:t xml:space="preserve">ed by high intake of rice and miso soup; and </w:t>
            </w:r>
            <w:r w:rsidRPr="003A3C7D">
              <w:rPr>
                <w:rFonts w:ascii="Helvetica" w:hAnsi="Helvetica"/>
              </w:rPr>
              <w:t>‘</w:t>
            </w:r>
            <w:r w:rsidRPr="003A3C7D">
              <w:t>Western</w:t>
            </w:r>
            <w:r w:rsidRPr="003A3C7D">
              <w:rPr>
                <w:rFonts w:ascii="Helvetica" w:hAnsi="Helvetica"/>
              </w:rPr>
              <w:t>’</w:t>
            </w:r>
            <w:r>
              <w:t>, characteris</w:t>
            </w:r>
            <w:r w:rsidRPr="003A3C7D">
              <w:t>ed by high</w:t>
            </w:r>
            <w:r>
              <w:t xml:space="preserve"> </w:t>
            </w:r>
            <w:r w:rsidRPr="003A3C7D">
              <w:t>intake of beef and pork, processed meat, vegetable oil, chicken, eggs, shell</w:t>
            </w:r>
            <w:r w:rsidRPr="003A3C7D">
              <w:rPr>
                <w:rFonts w:ascii="Helvetica" w:hAnsi="Helvetica"/>
              </w:rPr>
              <w:t>fi</w:t>
            </w:r>
            <w:r w:rsidRPr="003A3C7D">
              <w:t>sh, and salt-containing seasonings.</w:t>
            </w:r>
            <w:r>
              <w:t xml:space="preserve"> </w:t>
            </w:r>
          </w:p>
          <w:p w14:paraId="4281F611" w14:textId="77777777" w:rsidR="004C390A" w:rsidRPr="003A3C7D" w:rsidRDefault="004C390A" w:rsidP="004D05C5">
            <w:r w:rsidRPr="003A3C7D">
              <w:t>The healthy and Japanese patterns were independently inversely associated with depressive symptoms during</w:t>
            </w:r>
            <w:r>
              <w:t xml:space="preserve"> </w:t>
            </w:r>
            <w:r w:rsidRPr="003A3C7D">
              <w:t>pregnancy: the adjusted prevalence ratios between extreme quartiles</w:t>
            </w:r>
            <w:r>
              <w:t xml:space="preserve"> </w:t>
            </w:r>
            <w:r w:rsidRPr="003A3C7D">
              <w:t xml:space="preserve">were </w:t>
            </w:r>
            <w:r>
              <w:t xml:space="preserve">aRR </w:t>
            </w:r>
            <w:r w:rsidRPr="003A3C7D">
              <w:t>0.56 (0.43</w:t>
            </w:r>
            <w:r>
              <w:rPr>
                <w:rFonts w:ascii="Helvetica" w:hAnsi="Helvetica"/>
              </w:rPr>
              <w:t xml:space="preserve"> to </w:t>
            </w:r>
            <w:r w:rsidRPr="003A3C7D">
              <w:t>0.73,</w:t>
            </w:r>
            <w:r>
              <w:t xml:space="preserve"> p</w:t>
            </w:r>
            <w:r w:rsidRPr="003A3C7D">
              <w:t xml:space="preserve">&lt;0.0001) and </w:t>
            </w:r>
            <w:r>
              <w:t xml:space="preserve">aRR </w:t>
            </w:r>
            <w:r w:rsidRPr="003A3C7D">
              <w:t>0.72 (0.55</w:t>
            </w:r>
            <w:r>
              <w:rPr>
                <w:rFonts w:ascii="Helvetica" w:hAnsi="Helvetica"/>
              </w:rPr>
              <w:t xml:space="preserve"> to </w:t>
            </w:r>
            <w:r w:rsidRPr="003A3C7D">
              <w:t xml:space="preserve">0.94, </w:t>
            </w:r>
            <w:r>
              <w:t>p=</w:t>
            </w:r>
            <w:r w:rsidRPr="003A3C7D">
              <w:t>0.008), respectively. No association was observed between</w:t>
            </w:r>
            <w:r>
              <w:t xml:space="preserve"> </w:t>
            </w:r>
            <w:r w:rsidRPr="003A3C7D">
              <w:t>the Western pattern and depressive symptoms during pregnancy.</w:t>
            </w:r>
            <w:r>
              <w:t xml:space="preserve"> </w:t>
            </w:r>
          </w:p>
        </w:tc>
        <w:tc>
          <w:tcPr>
            <w:tcW w:w="1843" w:type="dxa"/>
          </w:tcPr>
          <w:p w14:paraId="0EC9B914" w14:textId="77777777" w:rsidR="004C390A" w:rsidRPr="007B3A77" w:rsidRDefault="004C390A" w:rsidP="007B3A77"/>
        </w:tc>
      </w:tr>
      <w:tr w:rsidR="004C390A" w:rsidRPr="00C17B92" w14:paraId="273C3E06" w14:textId="77777777" w:rsidTr="004C390A">
        <w:trPr>
          <w:cantSplit/>
          <w:trHeight w:val="390"/>
        </w:trPr>
        <w:tc>
          <w:tcPr>
            <w:tcW w:w="1560" w:type="dxa"/>
          </w:tcPr>
          <w:p w14:paraId="56CA03FA" w14:textId="2DA216FD" w:rsidR="004C390A" w:rsidRPr="004C390A" w:rsidRDefault="004C390A" w:rsidP="00C67C59">
            <w:r w:rsidRPr="004C390A">
              <w:t xml:space="preserve">Nathanson et al </w:t>
            </w:r>
            <w:r w:rsidR="00774750">
              <w:fldChar w:fldCharType="begin">
                <w:fldData xml:space="preserve">PEVuZE5vdGU+PENpdGU+PEF1dGhvcj5OYXRoYW5zb248L0F1dGhvcj48WWVhcj4yMDE4PC9ZZWFy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</w:fldData>
              </w:fldChar>
            </w:r>
            <w:r w:rsidR="002747EA">
              <w:instrText xml:space="preserve"> ADDIN EN.CITE </w:instrText>
            </w:r>
            <w:r w:rsidR="002747EA">
              <w:fldChar w:fldCharType="begin">
                <w:fldData xml:space="preserve">PEVuZE5vdGU+PENpdGU+PEF1dGhvcj5OYXRoYW5zb248L0F1dGhvcj48WWVhcj4yMDE4PC9ZZWFy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</w:fldData>
              </w:fldChar>
            </w:r>
            <w:r w:rsidR="002747EA">
              <w:instrText xml:space="preserve"> ADDIN EN.CITE.DATA </w:instrText>
            </w:r>
            <w:r w:rsidR="002747EA">
              <w:fldChar w:fldCharType="end"/>
            </w:r>
            <w:r w:rsidR="00774750">
              <w:fldChar w:fldCharType="separate"/>
            </w:r>
            <w:r w:rsidR="002747EA" w:rsidRPr="002747EA">
              <w:rPr>
                <w:noProof/>
                <w:vertAlign w:val="superscript"/>
              </w:rPr>
              <w:t>27</w:t>
            </w:r>
            <w:r w:rsidR="00774750">
              <w:fldChar w:fldCharType="end"/>
            </w:r>
          </w:p>
          <w:p w14:paraId="1F077227" w14:textId="77777777" w:rsidR="004C390A" w:rsidRPr="004C390A" w:rsidRDefault="004C390A" w:rsidP="00C67C59">
            <w:r w:rsidRPr="004C390A">
              <w:t>Australia</w:t>
            </w:r>
          </w:p>
          <w:p w14:paraId="7BB2FDF5" w14:textId="77777777" w:rsidR="004C390A" w:rsidRPr="004C390A" w:rsidRDefault="004C390A" w:rsidP="00C67C59">
            <w:r w:rsidRPr="004C390A">
              <w:t>Cross-section</w:t>
            </w:r>
          </w:p>
        </w:tc>
        <w:tc>
          <w:tcPr>
            <w:tcW w:w="992" w:type="dxa"/>
          </w:tcPr>
          <w:p w14:paraId="1CC59E43" w14:textId="77777777" w:rsidR="004C390A" w:rsidRPr="004C390A" w:rsidRDefault="004C390A" w:rsidP="00C67C59">
            <w:r w:rsidRPr="004C390A">
              <w:t>253</w:t>
            </w:r>
          </w:p>
        </w:tc>
        <w:tc>
          <w:tcPr>
            <w:tcW w:w="4961" w:type="dxa"/>
          </w:tcPr>
          <w:p w14:paraId="6455265C" w14:textId="77777777" w:rsidR="004C390A" w:rsidRPr="004C390A" w:rsidRDefault="004C390A" w:rsidP="00C67C59">
            <w:r w:rsidRPr="004C390A">
              <w:rPr>
                <w:b/>
              </w:rPr>
              <w:t>Aim</w:t>
            </w:r>
            <w:r w:rsidRPr="004C390A">
              <w:t xml:space="preserve">: To examine the association between consumption of food groups characteristic of a quality diet during pregnancy (that is fruit, vegetable and fish intake) and postnatal depressive symptoms at 12 months postpartum. </w:t>
            </w:r>
          </w:p>
          <w:p w14:paraId="31AD9634" w14:textId="77777777" w:rsidR="004C390A" w:rsidRPr="004C390A" w:rsidRDefault="004C390A" w:rsidP="00C67C59">
            <w:pPr>
              <w:rPr>
                <w:b/>
              </w:rPr>
            </w:pPr>
            <w:r w:rsidRPr="004C390A">
              <w:rPr>
                <w:b/>
              </w:rPr>
              <w:t>Methods</w:t>
            </w:r>
            <w:r w:rsidRPr="004C390A">
              <w:t>: Pregnant women were recruited at 10-18 weeks gestation and completed self-report questionnaires assessing fruit, vegetable and fish intake as well as depressive symptoms at early- to mid- pregnancy. Path analyses were conducted to examine whether fruit, vegetable and fish intake during pregnancy were associated with depressive symptom scores at 12 months postpartum.</w:t>
            </w:r>
          </w:p>
        </w:tc>
        <w:tc>
          <w:tcPr>
            <w:tcW w:w="4536" w:type="dxa"/>
          </w:tcPr>
          <w:p w14:paraId="6B680940" w14:textId="77777777" w:rsidR="004C390A" w:rsidRPr="00EF4072" w:rsidRDefault="004C390A" w:rsidP="00C67C59">
            <w:r w:rsidRPr="004C390A">
              <w:t>There were no associations between fruit, vegetable or fish intake in pregnancy and postnatal depressive symptoms. Antenatal diet quality as measured by intake of food groups associated with a healthy diet was not associated with postpartum depressive symptoms at 12 months postpartum.</w:t>
            </w:r>
            <w:r w:rsidRPr="00EF4072">
              <w:t xml:space="preserve"> </w:t>
            </w:r>
          </w:p>
        </w:tc>
        <w:tc>
          <w:tcPr>
            <w:tcW w:w="1843" w:type="dxa"/>
          </w:tcPr>
          <w:p w14:paraId="1137DD94" w14:textId="77777777" w:rsidR="004C390A" w:rsidRPr="00C17B92" w:rsidRDefault="004C390A" w:rsidP="00C67C59"/>
        </w:tc>
      </w:tr>
      <w:tr w:rsidR="004C390A" w:rsidRPr="007B3A77" w14:paraId="4A4AE8BD" w14:textId="77777777" w:rsidTr="004C390A">
        <w:trPr>
          <w:cantSplit/>
          <w:trHeight w:val="390"/>
        </w:trPr>
        <w:tc>
          <w:tcPr>
            <w:tcW w:w="1560" w:type="dxa"/>
          </w:tcPr>
          <w:p w14:paraId="4D243C0E" w14:textId="37964432" w:rsidR="004C390A" w:rsidRDefault="004C390A" w:rsidP="007B3A77">
            <w:r>
              <w:t>Rasmussen et al 2014</w:t>
            </w:r>
            <w:r>
              <w:fldChar w:fldCharType="begin">
                <w:fldData xml:space="preserve">PEVuZE5vdGU+PENpdGU+PEF1dGhvcj5SYXNtdXNzZW48L0F1dGhvcj48WWVhcj4yMDE0PC9ZZWFy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</w:fldData>
              </w:fldChar>
            </w:r>
            <w:r w:rsidR="002747EA">
              <w:instrText xml:space="preserve"> ADDIN EN.CITE </w:instrText>
            </w:r>
            <w:r w:rsidR="002747EA">
              <w:fldChar w:fldCharType="begin">
                <w:fldData xml:space="preserve">PEVuZE5vdGU+PENpdGU+PEF1dGhvcj5SYXNtdXNzZW48L0F1dGhvcj48WWVhcj4yMDE0PC9ZZWFy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</w:fldData>
              </w:fldChar>
            </w:r>
            <w:r w:rsidR="002747EA">
              <w:instrText xml:space="preserve"> ADDIN EN.CITE.DATA </w:instrText>
            </w:r>
            <w:r w:rsidR="002747EA">
              <w:fldChar w:fldCharType="end"/>
            </w:r>
            <w:r>
              <w:fldChar w:fldCharType="separate"/>
            </w:r>
            <w:r w:rsidR="002747EA" w:rsidRPr="002747EA">
              <w:rPr>
                <w:noProof/>
                <w:vertAlign w:val="superscript"/>
              </w:rPr>
              <w:t>30</w:t>
            </w:r>
            <w:r>
              <w:fldChar w:fldCharType="end"/>
            </w:r>
          </w:p>
          <w:p w14:paraId="0220B0B1" w14:textId="77777777" w:rsidR="004C390A" w:rsidRDefault="004C390A" w:rsidP="007B3A77">
            <w:r>
              <w:t>Denmark</w:t>
            </w:r>
          </w:p>
          <w:p w14:paraId="3B273458" w14:textId="77777777" w:rsidR="004C390A" w:rsidRDefault="004C390A" w:rsidP="007B3A77">
            <w:r>
              <w:t>Cohort</w:t>
            </w:r>
          </w:p>
        </w:tc>
        <w:tc>
          <w:tcPr>
            <w:tcW w:w="992" w:type="dxa"/>
          </w:tcPr>
          <w:p w14:paraId="6A0FD6BB" w14:textId="77777777" w:rsidR="004C390A" w:rsidRPr="00B24E86" w:rsidRDefault="004C390A" w:rsidP="00B24E86">
            <w:r w:rsidRPr="00B24E86">
              <w:t>59,949 women</w:t>
            </w:r>
          </w:p>
        </w:tc>
        <w:tc>
          <w:tcPr>
            <w:tcW w:w="4961" w:type="dxa"/>
          </w:tcPr>
          <w:p w14:paraId="7CADAEB4" w14:textId="77777777" w:rsidR="004C390A" w:rsidRDefault="004C390A" w:rsidP="001638BB">
            <w:r w:rsidRPr="001638BB">
              <w:rPr>
                <w:b/>
              </w:rPr>
              <w:t>Aim</w:t>
            </w:r>
            <w:r>
              <w:t>: To extract and visualise</w:t>
            </w:r>
            <w:r w:rsidRPr="001638BB">
              <w:t xml:space="preserve"> dietary patterns from self-reported dietary data collected in mid-pregnancy (25th week of gestation) </w:t>
            </w:r>
            <w:r>
              <w:t>and examine</w:t>
            </w:r>
            <w:r w:rsidRPr="001638BB">
              <w:t xml:space="preserve"> their associations with spontaneous and induced preterm birth (gestational age&lt;259 days (&lt;37 weeks)). </w:t>
            </w:r>
          </w:p>
          <w:p w14:paraId="2E142960" w14:textId="18FDE223" w:rsidR="004C390A" w:rsidRDefault="004C390A" w:rsidP="00B24E86">
            <w:pPr>
              <w:rPr>
                <w:b/>
              </w:rPr>
            </w:pPr>
            <w:r w:rsidRPr="001638BB">
              <w:rPr>
                <w:b/>
              </w:rPr>
              <w:t>Methods</w:t>
            </w:r>
            <w:r w:rsidRPr="001638BB">
              <w:t>: A total of seven dietary patterns were extracted by principal component anal</w:t>
            </w:r>
            <w:r>
              <w:t xml:space="preserve">ysis, </w:t>
            </w:r>
            <w:r w:rsidR="00501148">
              <w:t>characterised</w:t>
            </w:r>
            <w:r>
              <w:t xml:space="preserve"> and visualis</w:t>
            </w:r>
            <w:r w:rsidRPr="001638BB">
              <w:t>ed by color-coded spider plots, and referred to as: Vegetables/Prudent, Alcohol, Western, Nordic, Seafood, Candy and Rice/Pasta/Poultry.</w:t>
            </w:r>
          </w:p>
        </w:tc>
        <w:tc>
          <w:tcPr>
            <w:tcW w:w="4536" w:type="dxa"/>
          </w:tcPr>
          <w:p w14:paraId="568416A0" w14:textId="77777777" w:rsidR="004C390A" w:rsidRPr="001638BB" w:rsidRDefault="004C390A" w:rsidP="00B24E86">
            <w:r w:rsidRPr="001638BB">
              <w:t xml:space="preserve">A consistent dose-response association with preterm birth was only observed for Western diet </w:t>
            </w:r>
            <w:r>
              <w:t>(aOR 1.30; 95%CI 1.13 to</w:t>
            </w:r>
            <w:r w:rsidRPr="001638BB">
              <w:t xml:space="preserve"> 1.49) comparing the highest to the lowest quintile. This association was primarily driven by induced preterm </w:t>
            </w:r>
            <w:r>
              <w:t>births</w:t>
            </w:r>
            <w:r w:rsidRPr="001638BB">
              <w:t xml:space="preserve"> (</w:t>
            </w:r>
            <w:r>
              <w:t>aOR 1.66, 95%CI</w:t>
            </w:r>
            <w:r w:rsidRPr="001638BB">
              <w:t xml:space="preserve"> </w:t>
            </w:r>
            <w:r>
              <w:t>1.30 to</w:t>
            </w:r>
            <w:r w:rsidRPr="001638BB">
              <w:t xml:space="preserve"> 2.11, comparing the highest to the lowest quintile) while the corresponding odds ratio for spontaneous preterm deliveries was more modest (</w:t>
            </w:r>
            <w:r>
              <w:t>aOR 1.18, 95%CI 0.99 to</w:t>
            </w:r>
            <w:r w:rsidRPr="001638BB">
              <w:t xml:space="preserve"> 1.39). </w:t>
            </w:r>
          </w:p>
        </w:tc>
        <w:tc>
          <w:tcPr>
            <w:tcW w:w="1843" w:type="dxa"/>
          </w:tcPr>
          <w:p w14:paraId="2464CE4B" w14:textId="77777777" w:rsidR="004C390A" w:rsidRPr="007B3A77" w:rsidRDefault="004C390A" w:rsidP="007B3A77"/>
        </w:tc>
      </w:tr>
      <w:tr w:rsidR="004C390A" w:rsidRPr="00C8357D" w14:paraId="152490C9" w14:textId="77777777" w:rsidTr="004C390A">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Height w:val="390"/>
        </w:trPr>
        <w:tc>
          <w:tcPr>
            <w:tcW w:w="1560" w:type="dxa"/>
            <w:tcBorders>
              <w:top w:val="single" w:sz="4" w:space="0" w:color="auto"/>
              <w:left w:val="single" w:sz="4" w:space="0" w:color="auto"/>
              <w:bottom w:val="single" w:sz="4" w:space="0" w:color="auto"/>
              <w:right w:val="single" w:sz="4" w:space="0" w:color="auto"/>
            </w:tcBorders>
          </w:tcPr>
          <w:p w14:paraId="36CF7E2A" w14:textId="32A97DDE" w:rsidR="004C390A" w:rsidRDefault="004C390A" w:rsidP="00715FEF">
            <w:r>
              <w:t>Sedaghat et al 2017</w:t>
            </w:r>
            <w:r>
              <w:fldChar w:fldCharType="begin">
                <w:fldData xml:space="preserve">PEVuZE5vdGU+PENpdGU+PEF1dGhvcj5TZWRhZ2hhdDwvQXV0aG9yPjxZZWFyPjIwMTc8L1llYXI+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</w:fldData>
              </w:fldChar>
            </w:r>
            <w:r w:rsidR="002747EA">
              <w:instrText xml:space="preserve"> ADDIN EN.CITE </w:instrText>
            </w:r>
            <w:r w:rsidR="002747EA">
              <w:fldChar w:fldCharType="begin">
                <w:fldData xml:space="preserve">PEVuZE5vdGU+PENpdGU+PEF1dGhvcj5TZWRhZ2hhdDwvQXV0aG9yPjxZZWFyPjIwMTc8L1llYXI+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</w:fldData>
              </w:fldChar>
            </w:r>
            <w:r w:rsidR="002747EA">
              <w:instrText xml:space="preserve"> ADDIN EN.CITE.DATA </w:instrText>
            </w:r>
            <w:r w:rsidR="002747EA">
              <w:fldChar w:fldCharType="end"/>
            </w:r>
            <w:r>
              <w:fldChar w:fldCharType="separate"/>
            </w:r>
            <w:r w:rsidR="002747EA" w:rsidRPr="002747EA">
              <w:rPr>
                <w:noProof/>
                <w:vertAlign w:val="superscript"/>
              </w:rPr>
              <w:t>20</w:t>
            </w:r>
            <w:r>
              <w:fldChar w:fldCharType="end"/>
            </w:r>
          </w:p>
          <w:p w14:paraId="5127F37D" w14:textId="77777777" w:rsidR="004C390A" w:rsidRDefault="004C390A" w:rsidP="00715FEF">
            <w:r>
              <w:t>Iran</w:t>
            </w:r>
          </w:p>
          <w:p w14:paraId="04B4E146" w14:textId="77777777" w:rsidR="004C390A" w:rsidRDefault="004C390A" w:rsidP="00715FEF">
            <w:r>
              <w:t>Case control</w:t>
            </w:r>
          </w:p>
        </w:tc>
        <w:tc>
          <w:tcPr>
            <w:tcW w:w="992" w:type="dxa"/>
            <w:tcBorders>
              <w:top w:val="single" w:sz="4" w:space="0" w:color="auto"/>
              <w:left w:val="single" w:sz="4" w:space="0" w:color="auto"/>
              <w:bottom w:val="single" w:sz="4" w:space="0" w:color="auto"/>
              <w:right w:val="single" w:sz="4" w:space="0" w:color="auto"/>
            </w:tcBorders>
          </w:tcPr>
          <w:p w14:paraId="2A32EC42" w14:textId="77777777" w:rsidR="004C390A" w:rsidRDefault="004C390A" w:rsidP="00715FEF">
            <w:r>
              <w:t>122 cases</w:t>
            </w:r>
          </w:p>
          <w:p w14:paraId="7E9E71CB" w14:textId="77777777" w:rsidR="004C390A" w:rsidRDefault="004C390A" w:rsidP="00715FEF">
            <w:r>
              <w:t>266 control</w:t>
            </w:r>
          </w:p>
        </w:tc>
        <w:tc>
          <w:tcPr>
            <w:tcW w:w="4961" w:type="dxa"/>
            <w:tcBorders>
              <w:top w:val="single" w:sz="4" w:space="0" w:color="auto"/>
              <w:left w:val="single" w:sz="4" w:space="0" w:color="auto"/>
              <w:bottom w:val="single" w:sz="4" w:space="0" w:color="auto"/>
              <w:right w:val="single" w:sz="4" w:space="0" w:color="auto"/>
            </w:tcBorders>
          </w:tcPr>
          <w:p w14:paraId="1F808670" w14:textId="77777777" w:rsidR="004C390A" w:rsidRDefault="004C390A" w:rsidP="00715FEF">
            <w:r>
              <w:rPr>
                <w:b/>
              </w:rPr>
              <w:t xml:space="preserve">Aim: </w:t>
            </w:r>
            <w:r>
              <w:t>T</w:t>
            </w:r>
            <w:r w:rsidRPr="00B634DC">
              <w:t xml:space="preserve">o explore </w:t>
            </w:r>
            <w:r>
              <w:t>the</w:t>
            </w:r>
            <w:r w:rsidRPr="00B634DC">
              <w:t xml:space="preserve"> association</w:t>
            </w:r>
            <w:r>
              <w:t xml:space="preserve"> between dietary pattern and risk of gestational diabetes</w:t>
            </w:r>
            <w:r w:rsidRPr="00B634DC">
              <w:t xml:space="preserve">. </w:t>
            </w:r>
          </w:p>
          <w:p w14:paraId="20B23CBF" w14:textId="77777777" w:rsidR="004C390A" w:rsidRPr="00572E2A" w:rsidRDefault="004C390A" w:rsidP="00715FEF">
            <w:pPr>
              <w:rPr>
                <w:b/>
              </w:rPr>
            </w:pPr>
            <w:r w:rsidRPr="00B634DC">
              <w:rPr>
                <w:b/>
              </w:rPr>
              <w:t>Method</w:t>
            </w:r>
            <w:r w:rsidRPr="00B634DC">
              <w:t xml:space="preserve">: Dietary intake </w:t>
            </w:r>
            <w:r>
              <w:t>was</w:t>
            </w:r>
            <w:r w:rsidRPr="00B634DC">
              <w:t xml:space="preserve"> collected using a food frequency questionnaire (FFQ). GDM was diagnosed using a 100-gram, 3-hour oral glucose tolerance test. Dietary pattern was identified by factor analysis. To investigate the relation between each of the independent variables with gestational diabetes, the </w:t>
            </w:r>
            <w:r>
              <w:t>odds ratio (OR) was calculated.</w:t>
            </w:r>
          </w:p>
        </w:tc>
        <w:tc>
          <w:tcPr>
            <w:tcW w:w="4536" w:type="dxa"/>
            <w:tcBorders>
              <w:top w:val="single" w:sz="4" w:space="0" w:color="auto"/>
              <w:left w:val="single" w:sz="4" w:space="0" w:color="auto"/>
              <w:bottom w:val="single" w:sz="4" w:space="0" w:color="auto"/>
              <w:right w:val="single" w:sz="4" w:space="0" w:color="auto"/>
            </w:tcBorders>
          </w:tcPr>
          <w:p w14:paraId="70D13EDB" w14:textId="77777777" w:rsidR="004C390A" w:rsidRPr="00B634DC" w:rsidRDefault="004C390A" w:rsidP="00715FEF">
            <w:r w:rsidRPr="00B634DC">
              <w:t>Western dietary pattern was high in sweets, jams, mayonnaise, soft drinks, salty snacks, solid fat, high-fat dairy products, potatoes, organ meat, eggs, red meat, processed foods, tea, and coffee. The prudent</w:t>
            </w:r>
            <w:r>
              <w:t xml:space="preserve"> dietary pattern was characteris</w:t>
            </w:r>
            <w:r w:rsidRPr="00B634DC">
              <w:t>ed by higher intake of liquid oils, legumes, nuts and seeds, fruits and dried fruits, fish and poultry whole, and refined grains. Western dietary pattern was associated with increased risk of gestational diabetes mellitus before and after a</w:t>
            </w:r>
            <w:r>
              <w:t>djustment for confounders (OR 1.97, 95%CI</w:t>
            </w:r>
            <w:r w:rsidRPr="00B634DC">
              <w:t xml:space="preserve"> 1.27</w:t>
            </w:r>
            <w:r>
              <w:t xml:space="preserve"> to </w:t>
            </w:r>
            <w:r w:rsidRPr="00B634DC">
              <w:t xml:space="preserve">3.04, </w:t>
            </w:r>
            <w:r>
              <w:t>a</w:t>
            </w:r>
            <w:r w:rsidRPr="00B634DC">
              <w:t xml:space="preserve">OR </w:t>
            </w:r>
            <w:r>
              <w:t>1.68, 95%CI</w:t>
            </w:r>
            <w:r w:rsidRPr="00B634DC">
              <w:t xml:space="preserve"> 1.04</w:t>
            </w:r>
            <w:r>
              <w:t xml:space="preserve"> to </w:t>
            </w:r>
            <w:r w:rsidRPr="00B634DC">
              <w:t>2.27). However, no significant association was found for a prudent pattern.</w:t>
            </w:r>
          </w:p>
        </w:tc>
        <w:tc>
          <w:tcPr>
            <w:tcW w:w="1843" w:type="dxa"/>
            <w:tcBorders>
              <w:top w:val="single" w:sz="4" w:space="0" w:color="auto"/>
              <w:left w:val="single" w:sz="4" w:space="0" w:color="auto"/>
              <w:bottom w:val="single" w:sz="4" w:space="0" w:color="auto"/>
              <w:right w:val="single" w:sz="4" w:space="0" w:color="auto"/>
            </w:tcBorders>
          </w:tcPr>
          <w:p w14:paraId="26653EBD" w14:textId="77777777" w:rsidR="004C390A" w:rsidRPr="00C8357D" w:rsidRDefault="004C390A" w:rsidP="00715FEF"/>
        </w:tc>
      </w:tr>
      <w:tr w:rsidR="004C390A" w:rsidRPr="00C8357D" w14:paraId="3C715901" w14:textId="77777777" w:rsidTr="004C390A">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Height w:val="390"/>
        </w:trPr>
        <w:tc>
          <w:tcPr>
            <w:tcW w:w="1560" w:type="dxa"/>
            <w:tcBorders>
              <w:top w:val="single" w:sz="4" w:space="0" w:color="538135" w:themeColor="accent6" w:themeShade="BF"/>
              <w:left w:val="single" w:sz="4" w:space="0" w:color="538135" w:themeColor="accent6" w:themeShade="BF"/>
              <w:bottom w:val="single" w:sz="4" w:space="0" w:color="auto"/>
              <w:right w:val="single" w:sz="4" w:space="0" w:color="538135" w:themeColor="accent6" w:themeShade="BF"/>
            </w:tcBorders>
          </w:tcPr>
          <w:p w14:paraId="36D3245F" w14:textId="591179A1" w:rsidR="004C390A" w:rsidRDefault="004C390A" w:rsidP="00715FEF">
            <w:r>
              <w:t>Shin et al 2015</w:t>
            </w:r>
            <w:r>
              <w:fldChar w:fldCharType="begin">
                <w:fldData xml:space="preserve">PEVuZE5vdGU+PENpdGU+PEF1dGhvcj5TaGluPC9BdXRob3I+PFllYXI+MjAxNTwvWWVhcj48UmVj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</w:fldData>
              </w:fldChar>
            </w:r>
            <w:r w:rsidR="002747EA">
              <w:instrText xml:space="preserve"> ADDIN EN.CITE </w:instrText>
            </w:r>
            <w:r w:rsidR="002747EA">
              <w:fldChar w:fldCharType="begin">
                <w:fldData xml:space="preserve">PEVuZE5vdGU+PENpdGU+PEF1dGhvcj5TaGluPC9BdXRob3I+PFllYXI+MjAxNTwvWWVhcj48UmVj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</w:fldData>
              </w:fldChar>
            </w:r>
            <w:r w:rsidR="002747EA">
              <w:instrText xml:space="preserve"> ADDIN EN.CITE.DATA </w:instrText>
            </w:r>
            <w:r w:rsidR="002747EA">
              <w:fldChar w:fldCharType="end"/>
            </w:r>
            <w:r>
              <w:fldChar w:fldCharType="separate"/>
            </w:r>
            <w:r w:rsidR="002747EA" w:rsidRPr="002747EA">
              <w:rPr>
                <w:noProof/>
                <w:vertAlign w:val="superscript"/>
              </w:rPr>
              <w:t>18</w:t>
            </w:r>
            <w:r>
              <w:fldChar w:fldCharType="end"/>
            </w:r>
          </w:p>
          <w:p w14:paraId="5D271093" w14:textId="77777777" w:rsidR="004C390A" w:rsidRDefault="004C390A" w:rsidP="00715FEF">
            <w:r>
              <w:t xml:space="preserve">United States </w:t>
            </w:r>
          </w:p>
          <w:p w14:paraId="3EB3BCDB" w14:textId="77777777" w:rsidR="004C390A" w:rsidRDefault="004C390A" w:rsidP="00715FEF">
            <w:r>
              <w:t>Cohort</w:t>
            </w:r>
          </w:p>
        </w:tc>
        <w:tc>
          <w:tcPr>
            <w:tcW w:w="992" w:type="dxa"/>
            <w:tcBorders>
              <w:top w:val="single" w:sz="4" w:space="0" w:color="538135" w:themeColor="accent6" w:themeShade="BF"/>
              <w:left w:val="single" w:sz="4" w:space="0" w:color="538135" w:themeColor="accent6" w:themeShade="BF"/>
              <w:bottom w:val="single" w:sz="4" w:space="0" w:color="auto"/>
              <w:right w:val="single" w:sz="4" w:space="0" w:color="538135" w:themeColor="accent6" w:themeShade="BF"/>
            </w:tcBorders>
          </w:tcPr>
          <w:p w14:paraId="1060F527" w14:textId="77777777" w:rsidR="004C390A" w:rsidRDefault="004C390A" w:rsidP="00715FEF">
            <w:r>
              <w:t>249 women</w:t>
            </w:r>
          </w:p>
        </w:tc>
        <w:tc>
          <w:tcPr>
            <w:tcW w:w="4961" w:type="dxa"/>
            <w:tcBorders>
              <w:top w:val="single" w:sz="4" w:space="0" w:color="538135" w:themeColor="accent6" w:themeShade="BF"/>
              <w:left w:val="single" w:sz="4" w:space="0" w:color="538135" w:themeColor="accent6" w:themeShade="BF"/>
              <w:bottom w:val="single" w:sz="4" w:space="0" w:color="auto"/>
              <w:right w:val="single" w:sz="4" w:space="0" w:color="538135" w:themeColor="accent6" w:themeShade="BF"/>
            </w:tcBorders>
          </w:tcPr>
          <w:p w14:paraId="72A9999B" w14:textId="77777777" w:rsidR="004C390A" w:rsidRDefault="004C390A" w:rsidP="00715FEF">
            <w:r>
              <w:rPr>
                <w:b/>
              </w:rPr>
              <w:t xml:space="preserve">Aim: </w:t>
            </w:r>
            <w:r>
              <w:t>T</w:t>
            </w:r>
            <w:r w:rsidRPr="00F44E77">
              <w:t xml:space="preserve">o identify dietary patterns during pregnancy that are associated with GDM risk in pregnant women. </w:t>
            </w:r>
          </w:p>
          <w:p w14:paraId="6F76B13D" w14:textId="77777777" w:rsidR="004C390A" w:rsidRDefault="004C390A" w:rsidP="00590A9E">
            <w:pPr>
              <w:rPr>
                <w:b/>
              </w:rPr>
            </w:pPr>
            <w:r w:rsidRPr="00F44E77">
              <w:rPr>
                <w:b/>
              </w:rPr>
              <w:t>Methods</w:t>
            </w:r>
            <w:r>
              <w:t xml:space="preserve">: </w:t>
            </w:r>
            <w:r w:rsidRPr="00F44E77">
              <w:t>Food items were aggregated into 28 food groups based on Food Patterns Equivalents Database. Three dietary patterns were identified by reduced rank regression with responses including prepregnancy body</w:t>
            </w:r>
            <w:r>
              <w:t xml:space="preserve"> mass index (BMI), dietary fibre</w:t>
            </w:r>
            <w:r w:rsidRPr="00F44E77">
              <w:t xml:space="preserve">, and ratio of poly- and monounsaturated fatty acids to saturated fatty acid: "high refined grains, fats, oils and fruit juice", "high nuts, seeds, fat and soybean; low milk and cheese", and "high added sugar and organ meats; low fruits, vegetables and seafood". GDM was diagnosed using fasting plasma glucose levels &gt;/=5.1 mmol/L for gestation &lt;24 weeks. </w:t>
            </w:r>
          </w:p>
        </w:tc>
        <w:tc>
          <w:tcPr>
            <w:tcW w:w="4536" w:type="dxa"/>
            <w:tcBorders>
              <w:top w:val="single" w:sz="4" w:space="0" w:color="538135" w:themeColor="accent6" w:themeShade="BF"/>
              <w:left w:val="single" w:sz="4" w:space="0" w:color="538135" w:themeColor="accent6" w:themeShade="BF"/>
              <w:bottom w:val="single" w:sz="4" w:space="0" w:color="auto"/>
              <w:right w:val="single" w:sz="4" w:space="0" w:color="538135" w:themeColor="accent6" w:themeShade="BF"/>
            </w:tcBorders>
          </w:tcPr>
          <w:p w14:paraId="377A5A96" w14:textId="77777777" w:rsidR="004C390A" w:rsidRPr="00B634DC" w:rsidRDefault="004C390A" w:rsidP="00F2714D">
            <w:r w:rsidRPr="00F44E77">
              <w:t>Multivariable AOR (95% CIs) of GDM for comparisons between the highest vs</w:t>
            </w:r>
            <w:r>
              <w:t xml:space="preserve">. lowest tertiles were 4.9 (1.4 to </w:t>
            </w:r>
            <w:r w:rsidRPr="00F44E77">
              <w:t>17.0) for "high refined grains, fats, oils and</w:t>
            </w:r>
            <w:r>
              <w:t xml:space="preserve"> fruit juice" pattern, 7.5 (1.8 to </w:t>
            </w:r>
            <w:r w:rsidRPr="00F44E77">
              <w:t>32.3) for "high nuts, seeds, fat and soybean; low milk and</w:t>
            </w:r>
            <w:r>
              <w:t xml:space="preserve"> cheese" pattern, and 22.3 (3.9 to </w:t>
            </w:r>
            <w:r w:rsidRPr="00F44E77">
              <w:t xml:space="preserve">127.4) for "high added sugar and organ meats; low fruits, vegetables and seafood" pattern after controlling for maternal sociodemographic variables, prepregnancy BMI, gestational weight gain, energy intake and log-transformed CRP. </w:t>
            </w:r>
          </w:p>
        </w:tc>
        <w:tc>
          <w:tcPr>
            <w:tcW w:w="1843" w:type="dxa"/>
            <w:tcBorders>
              <w:top w:val="single" w:sz="4" w:space="0" w:color="538135" w:themeColor="accent6" w:themeShade="BF"/>
              <w:left w:val="single" w:sz="4" w:space="0" w:color="538135" w:themeColor="accent6" w:themeShade="BF"/>
              <w:bottom w:val="single" w:sz="4" w:space="0" w:color="auto"/>
              <w:right w:val="single" w:sz="4" w:space="0" w:color="538135" w:themeColor="accent6" w:themeShade="BF"/>
            </w:tcBorders>
          </w:tcPr>
          <w:p w14:paraId="6BF1F5D8" w14:textId="77777777" w:rsidR="004C390A" w:rsidRPr="00C8357D" w:rsidRDefault="004C390A" w:rsidP="00715FEF"/>
        </w:tc>
      </w:tr>
      <w:tr w:rsidR="004C390A" w:rsidRPr="007B3A77" w14:paraId="2DF173CA" w14:textId="77777777" w:rsidTr="004C390A">
        <w:trPr>
          <w:cantSplit/>
          <w:trHeight w:val="390"/>
        </w:trPr>
        <w:tc>
          <w:tcPr>
            <w:tcW w:w="1560" w:type="dxa"/>
          </w:tcPr>
          <w:p w14:paraId="637046D0" w14:textId="64057564" w:rsidR="004C390A" w:rsidRDefault="004C390A" w:rsidP="007B3A77">
            <w:r>
              <w:t>Van den Broek et al 2015</w:t>
            </w:r>
            <w:r>
              <w:fldChar w:fldCharType="begin"/>
            </w:r>
            <w:r w:rsidR="002747EA">
              <w:instrText xml:space="preserve"> ADDIN EN.CITE &lt;EndNote&gt;&lt;Cite&gt;&lt;Author&gt;van den Broek&lt;/Author&gt;&lt;Year&gt;2015&lt;/Year&gt;&lt;RecNum&gt;1482&lt;/RecNum&gt;&lt;DisplayText&gt;&lt;style face="superscript" font="Trebuchet MS" size="9"&gt;39&lt;/style&gt;&lt;/DisplayText&gt;&lt;record&gt;&lt;rec-number&gt;1482&lt;/rec-number&gt;&lt;foreign-keys&gt;&lt;key app="EN" db-id="exvasrfx2dtraoesasxp2szsxa2df502592x" timestamp="1574039699"&gt;1482&lt;/key&gt;&lt;key app="ENWeb" db-id=""&gt;0&lt;/key&gt;&lt;/foreign-keys&gt;&lt;ref-type name="Journal Article"&gt;17&lt;/ref-type&gt;&lt;contributors&gt;&lt;authors&gt;&lt;author&gt;van den Broek, Marion&lt;/author&gt;&lt;author&gt;Leermakers, Elisabeth T. M.&lt;/author&gt;&lt;author&gt;Jaddoe, Vincent W. V.&lt;/author&gt;&lt;author&gt;Steegers, Eric A. P.&lt;/author&gt;&lt;author&gt;Rivadeneira, Fernando&lt;/author&gt;&lt;author&gt;Raat, Hein&lt;/author&gt;&lt;author&gt;Hofman, Albert&lt;/author&gt;&lt;author&gt;Franco, Oscar H.&lt;/author&gt;&lt;author&gt;Kiefte-de Jong, Jessica C.&lt;/author&gt;&lt;/authors&gt;&lt;/contributors&gt;&lt;titles&gt;&lt;title&gt;Maternal dietary patterns during pregnancy and body composition of the child at age 6 y: the Generation R Study&lt;/title&gt;&lt;secondary-title&gt;The American Journal of Clinical Nutrition&lt;/secondary-title&gt;&lt;/titles&gt;&lt;periodical&gt;&lt;full-title&gt;The American Journal of Clinical Nutrition&lt;/full-title&gt;&lt;/periodical&gt;&lt;pages&gt;873-880&lt;/pages&gt;&lt;volume&gt;102&lt;/volume&gt;&lt;number&gt;4&lt;/number&gt;&lt;section&gt;873&lt;/section&gt;&lt;dates&gt;&lt;year&gt;2015&lt;/year&gt;&lt;/dates&gt;&lt;isbn&gt;0002-9165&amp;#xD;1938-3207&lt;/isbn&gt;&lt;urls&gt;&lt;/urls&gt;&lt;electronic-resource-num&gt;10.3945/ajcn.114.102905&lt;/electronic-resource-num&gt;&lt;/record&gt;&lt;/Cite&gt;&lt;/EndNote&gt;</w:instrText>
            </w:r>
            <w:r>
              <w:fldChar w:fldCharType="separate"/>
            </w:r>
            <w:r w:rsidR="002747EA" w:rsidRPr="002747EA">
              <w:rPr>
                <w:noProof/>
                <w:vertAlign w:val="superscript"/>
              </w:rPr>
              <w:t>39</w:t>
            </w:r>
            <w:r>
              <w:fldChar w:fldCharType="end"/>
            </w:r>
          </w:p>
          <w:p w14:paraId="65599664" w14:textId="77777777" w:rsidR="004C390A" w:rsidRDefault="004C390A" w:rsidP="007B3A77">
            <w:r>
              <w:t>Denmark</w:t>
            </w:r>
          </w:p>
          <w:p w14:paraId="38EB6BB2" w14:textId="77777777" w:rsidR="004C390A" w:rsidRDefault="004C390A" w:rsidP="007B3A77">
            <w:r>
              <w:t>Cohort</w:t>
            </w:r>
          </w:p>
        </w:tc>
        <w:tc>
          <w:tcPr>
            <w:tcW w:w="992" w:type="dxa"/>
          </w:tcPr>
          <w:p w14:paraId="3A8F5EAF" w14:textId="77777777" w:rsidR="004C390A" w:rsidRPr="00B24E86" w:rsidRDefault="004C390A" w:rsidP="00B24E86">
            <w:r>
              <w:t>2,695 mother-child pairs</w:t>
            </w:r>
          </w:p>
        </w:tc>
        <w:tc>
          <w:tcPr>
            <w:tcW w:w="4961" w:type="dxa"/>
          </w:tcPr>
          <w:p w14:paraId="2930434E" w14:textId="77777777" w:rsidR="004C390A" w:rsidRDefault="004C390A" w:rsidP="00D8594E">
            <w:r>
              <w:rPr>
                <w:b/>
              </w:rPr>
              <w:t xml:space="preserve">Aim: </w:t>
            </w:r>
            <w:r>
              <w:t>T</w:t>
            </w:r>
            <w:r w:rsidRPr="00D8594E">
              <w:t>o examine whether maternal dietary patterns</w:t>
            </w:r>
            <w:r>
              <w:t xml:space="preserve"> </w:t>
            </w:r>
            <w:r w:rsidRPr="00D8594E">
              <w:t>during pregnancy are associated with body composition of the child</w:t>
            </w:r>
            <w:r>
              <w:t xml:space="preserve"> </w:t>
            </w:r>
            <w:r w:rsidRPr="00D8594E">
              <w:t>at age 6 y</w:t>
            </w:r>
            <w:r>
              <w:t>ears</w:t>
            </w:r>
            <w:r w:rsidRPr="00D8594E">
              <w:t>.</w:t>
            </w:r>
            <w:r>
              <w:t xml:space="preserve"> </w:t>
            </w:r>
          </w:p>
          <w:p w14:paraId="3B92D81C" w14:textId="496A71D1" w:rsidR="004C390A" w:rsidRPr="001638BB" w:rsidRDefault="004C390A" w:rsidP="00D8594E">
            <w:pPr>
              <w:rPr>
                <w:b/>
              </w:rPr>
            </w:pPr>
            <w:r w:rsidRPr="00D8594E">
              <w:rPr>
                <w:b/>
              </w:rPr>
              <w:t>Methods</w:t>
            </w:r>
            <w:r w:rsidRPr="00D8594E">
              <w:t>: Maternal diet was assessed in early pregnancy by</w:t>
            </w:r>
            <w:r>
              <w:t xml:space="preserve"> </w:t>
            </w:r>
            <w:r w:rsidRPr="00D8594E">
              <w:t>a 293-item semiquantitative food-frequency questionnaire. Vegetable,</w:t>
            </w:r>
            <w:r>
              <w:t xml:space="preserve"> </w:t>
            </w:r>
            <w:r w:rsidRPr="00D8594E">
              <w:t>fish, and oil; nuts, soy, and high-</w:t>
            </w:r>
            <w:r w:rsidR="00501148" w:rsidRPr="00D8594E">
              <w:t>fibre</w:t>
            </w:r>
            <w:r w:rsidRPr="00D8594E">
              <w:t xml:space="preserve"> cereals; and margarine, snacks,</w:t>
            </w:r>
            <w:r>
              <w:t xml:space="preserve"> </w:t>
            </w:r>
            <w:r w:rsidRPr="00D8594E">
              <w:t>and sugar dietary patterns were derived from principal component</w:t>
            </w:r>
            <w:r>
              <w:t xml:space="preserve"> </w:t>
            </w:r>
            <w:r w:rsidRPr="00D8594E">
              <w:t>analysis.</w:t>
            </w:r>
            <w:r>
              <w:t xml:space="preserve"> </w:t>
            </w:r>
            <w:r w:rsidRPr="00D8594E">
              <w:t>We measured weight and height of the child at age 6 y. Total body fat and regional fat mass percentages of</w:t>
            </w:r>
            <w:r>
              <w:t xml:space="preserve"> </w:t>
            </w:r>
            <w:r w:rsidRPr="00D8594E">
              <w:t>the child were assessed with dual-energy X-ray absorptiometry.</w:t>
            </w:r>
            <w:r>
              <w:t xml:space="preserve"> </w:t>
            </w:r>
          </w:p>
        </w:tc>
        <w:tc>
          <w:tcPr>
            <w:tcW w:w="4536" w:type="dxa"/>
          </w:tcPr>
          <w:p w14:paraId="0B797CAC" w14:textId="77777777" w:rsidR="004C390A" w:rsidRDefault="004C390A" w:rsidP="00D8594E">
            <w:r w:rsidRPr="00D8594E">
              <w:t>In the crude models, statistically significant associations</w:t>
            </w:r>
            <w:r>
              <w:t xml:space="preserve"> </w:t>
            </w:r>
            <w:r w:rsidRPr="00D8594E">
              <w:t>were found for higher adherence to the vegetable, fish, and oil dietary</w:t>
            </w:r>
            <w:r>
              <w:t xml:space="preserve"> </w:t>
            </w:r>
            <w:r w:rsidRPr="00D8594E">
              <w:t>pattern a</w:t>
            </w:r>
            <w:r>
              <w:t>nd the nuts, soy, and high-fibre</w:t>
            </w:r>
            <w:r w:rsidRPr="00D8594E">
              <w:t xml:space="preserve"> cereals dietary pattern</w:t>
            </w:r>
            <w:r>
              <w:t xml:space="preserve"> </w:t>
            </w:r>
            <w:r w:rsidRPr="00D8594E">
              <w:t>with lower body mass index, lower fat mass index, and lower risk of</w:t>
            </w:r>
            <w:r>
              <w:t xml:space="preserve"> </w:t>
            </w:r>
            <w:r w:rsidRPr="00D8594E">
              <w:t>being overweight, but none of these associations remained significant</w:t>
            </w:r>
            <w:r>
              <w:t xml:space="preserve"> </w:t>
            </w:r>
            <w:r w:rsidRPr="00D8594E">
              <w:t>after adjustment for sociodemographic and lifestyle factors.</w:t>
            </w:r>
          </w:p>
          <w:p w14:paraId="4EB0856F" w14:textId="77777777" w:rsidR="004C390A" w:rsidRPr="001638BB" w:rsidRDefault="004C390A" w:rsidP="00D8594E">
            <w:r w:rsidRPr="00D8594E">
              <w:t>We</w:t>
            </w:r>
            <w:r>
              <w:t xml:space="preserve"> </w:t>
            </w:r>
            <w:r w:rsidRPr="00D8594E">
              <w:t>found no associations between the margarine, snacks, and sugar</w:t>
            </w:r>
            <w:r>
              <w:t xml:space="preserve"> </w:t>
            </w:r>
            <w:r w:rsidRPr="00D8594E">
              <w:t>dietary pattern and any of the outcomes.</w:t>
            </w:r>
            <w:r>
              <w:t xml:space="preserve"> </w:t>
            </w:r>
          </w:p>
        </w:tc>
        <w:tc>
          <w:tcPr>
            <w:tcW w:w="1843" w:type="dxa"/>
          </w:tcPr>
          <w:p w14:paraId="64FBE0F1" w14:textId="77777777" w:rsidR="004C390A" w:rsidRPr="007B3A77" w:rsidRDefault="004C390A" w:rsidP="00C56FF8"/>
        </w:tc>
      </w:tr>
      <w:tr w:rsidR="004C390A" w:rsidRPr="007B3A77" w14:paraId="57F35BAA" w14:textId="77777777" w:rsidTr="004C390A">
        <w:trPr>
          <w:cantSplit/>
          <w:trHeight w:val="390"/>
        </w:trPr>
        <w:tc>
          <w:tcPr>
            <w:tcW w:w="1560" w:type="dxa"/>
          </w:tcPr>
          <w:p w14:paraId="22F3D7FD" w14:textId="00119C13" w:rsidR="004C390A" w:rsidRDefault="004C390A" w:rsidP="003F03D5">
            <w:r w:rsidRPr="003F03D5">
              <w:t>Zareei</w:t>
            </w:r>
            <w:r>
              <w:t xml:space="preserve"> et al 2018</w:t>
            </w:r>
            <w:r>
              <w:fldChar w:fldCharType="begin">
                <w:fldData xml:space="preserve">PEVuZE5vdGU+PENpdGU+PEF1dGhvcj5aYXJlZWk8L0F1dGhvcj48WWVhcj4yMDE4PC9ZZWFyPjxS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</w:fldData>
              </w:fldChar>
            </w:r>
            <w:r w:rsidR="002747EA">
              <w:instrText xml:space="preserve"> ADDIN EN.CITE </w:instrText>
            </w:r>
            <w:r w:rsidR="002747EA">
              <w:fldChar w:fldCharType="begin">
                <w:fldData xml:space="preserve">PEVuZE5vdGU+PENpdGU+PEF1dGhvcj5aYXJlZWk8L0F1dGhvcj48WWVhcj4yMDE4PC9ZZWFyPjxS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</w:fldData>
              </w:fldChar>
            </w:r>
            <w:r w:rsidR="002747EA">
              <w:instrText xml:space="preserve"> ADDIN EN.CITE.DATA </w:instrText>
            </w:r>
            <w:r w:rsidR="002747EA">
              <w:fldChar w:fldCharType="end"/>
            </w:r>
            <w:r>
              <w:fldChar w:fldCharType="separate"/>
            </w:r>
            <w:r w:rsidR="002747EA" w:rsidRPr="002747EA">
              <w:rPr>
                <w:noProof/>
                <w:vertAlign w:val="superscript"/>
              </w:rPr>
              <w:t>21</w:t>
            </w:r>
            <w:r>
              <w:fldChar w:fldCharType="end"/>
            </w:r>
          </w:p>
          <w:p w14:paraId="7FB1C2F2" w14:textId="77777777" w:rsidR="004C390A" w:rsidRDefault="004C390A" w:rsidP="003F03D5">
            <w:r>
              <w:t>Iran</w:t>
            </w:r>
          </w:p>
          <w:p w14:paraId="6190CD66" w14:textId="77777777" w:rsidR="004C390A" w:rsidRPr="003F03D5" w:rsidRDefault="004C390A" w:rsidP="003F03D5">
            <w:r>
              <w:t>Case-control</w:t>
            </w:r>
          </w:p>
        </w:tc>
        <w:tc>
          <w:tcPr>
            <w:tcW w:w="992" w:type="dxa"/>
          </w:tcPr>
          <w:p w14:paraId="0B24BC44" w14:textId="77777777" w:rsidR="004C390A" w:rsidRDefault="004C390A" w:rsidP="00B24E86">
            <w:r>
              <w:t>204 women</w:t>
            </w:r>
          </w:p>
        </w:tc>
        <w:tc>
          <w:tcPr>
            <w:tcW w:w="4961" w:type="dxa"/>
          </w:tcPr>
          <w:p w14:paraId="1B5739FF" w14:textId="77777777" w:rsidR="004C390A" w:rsidRDefault="004C390A" w:rsidP="003F03D5">
            <w:r>
              <w:rPr>
                <w:b/>
              </w:rPr>
              <w:t xml:space="preserve">Aim: </w:t>
            </w:r>
            <w:r>
              <w:t>T</w:t>
            </w:r>
            <w:r w:rsidRPr="003F03D5">
              <w:t xml:space="preserve">o examine the dietary pattern in women with GDM. </w:t>
            </w:r>
          </w:p>
          <w:p w14:paraId="7C58B570" w14:textId="77777777" w:rsidR="004C390A" w:rsidRDefault="004C390A" w:rsidP="003F03D5">
            <w:pPr>
              <w:rPr>
                <w:b/>
              </w:rPr>
            </w:pPr>
            <w:r w:rsidRPr="00590A9E">
              <w:rPr>
                <w:b/>
              </w:rPr>
              <w:t>Methods</w:t>
            </w:r>
            <w:r w:rsidRPr="003F03D5">
              <w:t xml:space="preserve">: </w:t>
            </w:r>
            <w:r>
              <w:t>Participants</w:t>
            </w:r>
            <w:r w:rsidRPr="003F03D5">
              <w:t xml:space="preserve">' food intakes were assessed using semi-quantitative food frequency questionnaire, while their activities evaluated by physical activity questionnaire. Anthropometric indices were measured based on standard instructions, and the body mass index was calculated. The dietary patterns were determined using principal component analysis and its relationship with preeclampsia was tested using logistic regression method. </w:t>
            </w:r>
          </w:p>
        </w:tc>
        <w:tc>
          <w:tcPr>
            <w:tcW w:w="4536" w:type="dxa"/>
          </w:tcPr>
          <w:p w14:paraId="723586AA" w14:textId="77777777" w:rsidR="004C390A" w:rsidRPr="003F03D5" w:rsidRDefault="004C390A" w:rsidP="003F03D5">
            <w:pPr>
              <w:rPr>
                <w:rFonts w:ascii="Times" w:hAnsi="Times"/>
                <w:sz w:val="12"/>
                <w:szCs w:val="12"/>
              </w:rPr>
            </w:pPr>
            <w:r w:rsidRPr="003F03D5">
              <w:t xml:space="preserve">Unhealthy (high intake of mayonnaise, soda, pizza, sugar, etc) and healthy (high intake of leafy green vegetables, fruits, poultry, fish, etc) dietary patterns were </w:t>
            </w:r>
            <w:r>
              <w:t>identified</w:t>
            </w:r>
            <w:r w:rsidRPr="003F03D5">
              <w:t xml:space="preserve">. In the unhealthy group, after modifying the effect of confounding variables, a significant relationship was observed between dietary pattern and </w:t>
            </w:r>
            <w:r>
              <w:t xml:space="preserve">having gestational diabetes (OR </w:t>
            </w:r>
            <w:r w:rsidRPr="003F03D5">
              <w:t>2.838,</w:t>
            </w:r>
            <w:r>
              <w:t xml:space="preserve"> 95% CI </w:t>
            </w:r>
            <w:r w:rsidRPr="003F03D5">
              <w:t>1.039</w:t>
            </w:r>
            <w:r>
              <w:t xml:space="preserve"> to 7.751). In the healthy group, women</w:t>
            </w:r>
            <w:r w:rsidRPr="003F03D5">
              <w:t xml:space="preserve"> in the fourth quartile had 149% and 184% higher chance not to </w:t>
            </w:r>
            <w:r>
              <w:t>experience</w:t>
            </w:r>
            <w:r w:rsidRPr="003F03D5">
              <w:t xml:space="preserve"> gestational diabetes before and after modification wit</w:t>
            </w:r>
            <w:r>
              <w:t xml:space="preserve">h confounders, respectively (OR </w:t>
            </w:r>
            <w:r w:rsidRPr="003F03D5">
              <w:t>0.284,</w:t>
            </w:r>
            <w:r>
              <w:t xml:space="preserve"> 95%CI </w:t>
            </w:r>
            <w:r w:rsidRPr="003F03D5">
              <w:t>0.096</w:t>
            </w:r>
            <w:r>
              <w:t xml:space="preserve"> to </w:t>
            </w:r>
            <w:r w:rsidRPr="003F03D5">
              <w:t xml:space="preserve">0.838), when compared with </w:t>
            </w:r>
            <w:r>
              <w:t>women</w:t>
            </w:r>
            <w:r w:rsidRPr="003F03D5">
              <w:t xml:space="preserve"> in the first quartile. </w:t>
            </w:r>
          </w:p>
        </w:tc>
        <w:tc>
          <w:tcPr>
            <w:tcW w:w="1843" w:type="dxa"/>
          </w:tcPr>
          <w:p w14:paraId="0A7C2711" w14:textId="77777777" w:rsidR="004C390A" w:rsidRPr="007B3A77" w:rsidRDefault="004C390A" w:rsidP="007B3A77"/>
        </w:tc>
      </w:tr>
      <w:tr w:rsidR="004C390A" w:rsidRPr="007B3A77" w14:paraId="4D171A68" w14:textId="77777777" w:rsidTr="004C390A">
        <w:trPr>
          <w:cantSplit/>
          <w:trHeight w:val="390"/>
        </w:trPr>
        <w:tc>
          <w:tcPr>
            <w:tcW w:w="1560" w:type="dxa"/>
          </w:tcPr>
          <w:p w14:paraId="2E107435" w14:textId="612FAB16" w:rsidR="004C390A" w:rsidRDefault="004C390A" w:rsidP="003F03D5">
            <w:r>
              <w:t>Zhou et al 2018</w:t>
            </w:r>
            <w:r>
              <w:fldChar w:fldCharType="begin">
                <w:fldData xml:space="preserve">PEVuZE5vdGU+PENpdGU+PEF1dGhvcj5aaG91PC9BdXRob3I+PFllYXI+MjAxODwvWWVhcj48UmVj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</w:fldData>
              </w:fldChar>
            </w:r>
            <w:r w:rsidR="002747EA">
              <w:instrText xml:space="preserve"> ADDIN EN.CITE </w:instrText>
            </w:r>
            <w:r w:rsidR="002747EA">
              <w:fldChar w:fldCharType="begin">
                <w:fldData xml:space="preserve">PEVuZE5vdGU+PENpdGU+PEF1dGhvcj5aaG91PC9BdXRob3I+PFllYXI+MjAxODwvWWVhcj48UmVj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</w:fldData>
              </w:fldChar>
            </w:r>
            <w:r w:rsidR="002747EA">
              <w:instrText xml:space="preserve"> ADDIN EN.CITE.DATA </w:instrText>
            </w:r>
            <w:r w:rsidR="002747EA">
              <w:fldChar w:fldCharType="end"/>
            </w:r>
            <w:r>
              <w:fldChar w:fldCharType="separate"/>
            </w:r>
            <w:r w:rsidR="002747EA" w:rsidRPr="002747EA">
              <w:rPr>
                <w:noProof/>
                <w:vertAlign w:val="superscript"/>
              </w:rPr>
              <w:t>17</w:t>
            </w:r>
            <w:r>
              <w:fldChar w:fldCharType="end"/>
            </w:r>
          </w:p>
          <w:p w14:paraId="4846DADD" w14:textId="77777777" w:rsidR="004C390A" w:rsidRDefault="004C390A" w:rsidP="003F03D5">
            <w:r>
              <w:t>China</w:t>
            </w:r>
          </w:p>
          <w:p w14:paraId="6147204F" w14:textId="77777777" w:rsidR="004C390A" w:rsidRPr="003F03D5" w:rsidRDefault="004C390A" w:rsidP="003F03D5">
            <w:r>
              <w:t>Cohort</w:t>
            </w:r>
          </w:p>
        </w:tc>
        <w:tc>
          <w:tcPr>
            <w:tcW w:w="992" w:type="dxa"/>
          </w:tcPr>
          <w:p w14:paraId="00AF503E" w14:textId="77777777" w:rsidR="004C390A" w:rsidRDefault="004C390A" w:rsidP="00B24E86">
            <w:r>
              <w:t>2,755 women</w:t>
            </w:r>
          </w:p>
        </w:tc>
        <w:tc>
          <w:tcPr>
            <w:tcW w:w="4961" w:type="dxa"/>
          </w:tcPr>
          <w:p w14:paraId="60A61052" w14:textId="77777777" w:rsidR="004C390A" w:rsidRDefault="004C390A" w:rsidP="003F03D5">
            <w:r>
              <w:rPr>
                <w:b/>
              </w:rPr>
              <w:t xml:space="preserve">Aim: </w:t>
            </w:r>
            <w:r>
              <w:t>T</w:t>
            </w:r>
            <w:r w:rsidRPr="003F03D5">
              <w:t xml:space="preserve">o identify maternal dietary patterns and examine their associations with GDM risk, and to evaluate the contributions of macronutrients intake to these associations. </w:t>
            </w:r>
          </w:p>
          <w:p w14:paraId="5DCD03AA" w14:textId="77777777" w:rsidR="004C390A" w:rsidRDefault="004C390A" w:rsidP="003F03D5">
            <w:pPr>
              <w:rPr>
                <w:b/>
              </w:rPr>
            </w:pPr>
            <w:r w:rsidRPr="003F03D5">
              <w:rPr>
                <w:b/>
              </w:rPr>
              <w:t>Methods</w:t>
            </w:r>
            <w:r>
              <w:t xml:space="preserve">: </w:t>
            </w:r>
            <w:r w:rsidRPr="003F03D5">
              <w:t>Dietary intakes were assessed using a validated semi-quantitative FFQ 2 weeks before the diagnosis of GDM. GDM was diagnosed based on the results of a 75-g, 2-h oral glucose tolerance test at 24-28 weeks gestation. We derived five different dietary patterns from a principal component analysis.</w:t>
            </w:r>
          </w:p>
        </w:tc>
        <w:tc>
          <w:tcPr>
            <w:tcW w:w="4536" w:type="dxa"/>
          </w:tcPr>
          <w:p w14:paraId="1D1268F3" w14:textId="77777777" w:rsidR="004C390A" w:rsidRPr="003F03D5" w:rsidRDefault="004C390A" w:rsidP="0019022D">
            <w:r w:rsidRPr="003F03D5">
              <w:t>The results showed that high fish-meat-eggs scores, which were positively related to protein intake and inversely related to carbohydrate intake, were associated with a higher risk of GDM (</w:t>
            </w:r>
            <w:r>
              <w:t>quartile 4 vs</w:t>
            </w:r>
            <w:r w:rsidRPr="003F03D5">
              <w:t xml:space="preserve"> quartile 1: </w:t>
            </w:r>
            <w:r>
              <w:t>aOR 1.83; 95%CI 1.21 to</w:t>
            </w:r>
            <w:r w:rsidRPr="003F03D5">
              <w:t xml:space="preserve"> 2.79; P trend=0.007) and higher plasma glucose levels. In contrast, high rice-wheat-fruits scores, which were positively related to carbohydrate intake and inversely related to protein intake, were associated with lower risk of GDM (quarti</w:t>
            </w:r>
            <w:r>
              <w:t>le 3 vs</w:t>
            </w:r>
            <w:r w:rsidRPr="003F03D5">
              <w:t xml:space="preserve"> quartile 1: </w:t>
            </w:r>
            <w:r>
              <w:t>aOR 0.54; 95%CI 0.36 to</w:t>
            </w:r>
            <w:r w:rsidRPr="003F03D5">
              <w:t xml:space="preserve"> 0.83; P trend=0.010) and lower plasma glucose levels. </w:t>
            </w:r>
          </w:p>
        </w:tc>
        <w:tc>
          <w:tcPr>
            <w:tcW w:w="1843" w:type="dxa"/>
          </w:tcPr>
          <w:p w14:paraId="66510419" w14:textId="77777777" w:rsidR="004C390A" w:rsidRPr="007B3A77" w:rsidRDefault="004C390A" w:rsidP="007B3A77">
            <w:r>
              <w:t>GDM</w:t>
            </w:r>
          </w:p>
        </w:tc>
      </w:tr>
    </w:tbl>
    <w:p w14:paraId="062C25C8" w14:textId="001F2557" w:rsidR="00DD599F" w:rsidRDefault="009C163D" w:rsidP="005719CE">
      <w:pPr>
        <w:pStyle w:val="TableName"/>
        <w:ind w:left="1134" w:hanging="1134"/>
      </w:pPr>
      <w:bookmarkStart w:id="34" w:name="_Toc40956591"/>
      <w:r>
        <w:t xml:space="preserve">Q1 </w:t>
      </w:r>
      <w:r w:rsidR="00DD599F">
        <w:t xml:space="preserve">Mediterranean diet </w:t>
      </w:r>
      <w:r w:rsidR="00264503">
        <w:t xml:space="preserve">in pregnancy </w:t>
      </w:r>
      <w:r w:rsidR="00DD599F">
        <w:t>— systematic reviews</w:t>
      </w:r>
      <w:bookmarkEnd w:id="34"/>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13: Q1 Mediterranean diet in pregnancy — systematic reviews"/>
      </w:tblPr>
      <w:tblGrid>
        <w:gridCol w:w="1422"/>
        <w:gridCol w:w="1129"/>
        <w:gridCol w:w="4962"/>
        <w:gridCol w:w="4536"/>
        <w:gridCol w:w="1843"/>
      </w:tblGrid>
      <w:tr w:rsidR="00DD599F" w:rsidRPr="00F350A6" w14:paraId="743FE7DC" w14:textId="77777777" w:rsidTr="004C390A">
        <w:trPr>
          <w:cantSplit/>
          <w:trHeight w:val="390"/>
          <w:tblHeader/>
        </w:trPr>
        <w:tc>
          <w:tcPr>
            <w:tcW w:w="1422" w:type="dxa"/>
            <w:tcBorders>
              <w:bottom w:val="single" w:sz="4" w:space="0" w:color="auto"/>
            </w:tcBorders>
          </w:tcPr>
          <w:p w14:paraId="66B22C0A" w14:textId="77777777" w:rsidR="00DD599F" w:rsidRPr="00F350A6" w:rsidRDefault="00DD599F" w:rsidP="002436F2">
            <w:pPr>
              <w:keepNext/>
              <w:rPr>
                <w:b/>
              </w:rPr>
            </w:pPr>
            <w:r>
              <w:rPr>
                <w:b/>
              </w:rPr>
              <w:t>Study ref</w:t>
            </w:r>
          </w:p>
        </w:tc>
        <w:tc>
          <w:tcPr>
            <w:tcW w:w="1129" w:type="dxa"/>
            <w:tcBorders>
              <w:bottom w:val="single" w:sz="4" w:space="0" w:color="auto"/>
            </w:tcBorders>
          </w:tcPr>
          <w:p w14:paraId="5C507949" w14:textId="77777777" w:rsidR="00DD599F" w:rsidRPr="00F350A6" w:rsidRDefault="00DD599F" w:rsidP="002436F2">
            <w:pPr>
              <w:keepNext/>
              <w:rPr>
                <w:b/>
              </w:rPr>
            </w:pPr>
            <w:r>
              <w:rPr>
                <w:b/>
              </w:rPr>
              <w:t>N</w:t>
            </w:r>
          </w:p>
        </w:tc>
        <w:tc>
          <w:tcPr>
            <w:tcW w:w="4962" w:type="dxa"/>
            <w:tcBorders>
              <w:bottom w:val="single" w:sz="4" w:space="0" w:color="auto"/>
            </w:tcBorders>
          </w:tcPr>
          <w:p w14:paraId="1649D6D0" w14:textId="77777777" w:rsidR="00DD599F" w:rsidRPr="00F350A6" w:rsidRDefault="00DD599F" w:rsidP="002436F2">
            <w:pPr>
              <w:keepNext/>
              <w:rPr>
                <w:b/>
              </w:rPr>
            </w:pPr>
            <w:r>
              <w:rPr>
                <w:b/>
              </w:rPr>
              <w:t>Aim/methods</w:t>
            </w:r>
          </w:p>
        </w:tc>
        <w:tc>
          <w:tcPr>
            <w:tcW w:w="4536" w:type="dxa"/>
            <w:tcBorders>
              <w:bottom w:val="single" w:sz="4" w:space="0" w:color="auto"/>
            </w:tcBorders>
          </w:tcPr>
          <w:p w14:paraId="29C2B59E" w14:textId="77777777" w:rsidR="00DD599F" w:rsidRPr="00F350A6" w:rsidRDefault="00DD599F" w:rsidP="002436F2">
            <w:pPr>
              <w:keepNext/>
              <w:rPr>
                <w:b/>
              </w:rPr>
            </w:pPr>
            <w:r>
              <w:rPr>
                <w:b/>
              </w:rPr>
              <w:t>Results</w:t>
            </w:r>
          </w:p>
        </w:tc>
        <w:tc>
          <w:tcPr>
            <w:tcW w:w="1843" w:type="dxa"/>
            <w:tcBorders>
              <w:bottom w:val="single" w:sz="4" w:space="0" w:color="auto"/>
            </w:tcBorders>
          </w:tcPr>
          <w:p w14:paraId="2DBE2FE3" w14:textId="77777777" w:rsidR="00DD599F" w:rsidRPr="00F350A6" w:rsidRDefault="00DD599F" w:rsidP="002436F2">
            <w:pPr>
              <w:keepNext/>
              <w:rPr>
                <w:b/>
              </w:rPr>
            </w:pPr>
            <w:r>
              <w:rPr>
                <w:b/>
              </w:rPr>
              <w:t>Comments</w:t>
            </w:r>
          </w:p>
        </w:tc>
      </w:tr>
      <w:tr w:rsidR="00EC59F2" w:rsidRPr="00C8357D" w14:paraId="4624D9EC" w14:textId="77777777" w:rsidTr="004C390A">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Height w:val="390"/>
        </w:trPr>
        <w:tc>
          <w:tcPr>
            <w:tcW w:w="1422" w:type="dxa"/>
            <w:tcBorders>
              <w:top w:val="single" w:sz="4" w:space="0" w:color="auto"/>
              <w:left w:val="single" w:sz="4" w:space="0" w:color="auto"/>
              <w:bottom w:val="single" w:sz="4" w:space="0" w:color="auto"/>
              <w:right w:val="single" w:sz="4" w:space="0" w:color="auto"/>
            </w:tcBorders>
          </w:tcPr>
          <w:p w14:paraId="37207684" w14:textId="334F0C6E" w:rsidR="00683907" w:rsidRDefault="00EC59F2" w:rsidP="002436F2">
            <w:r>
              <w:t xml:space="preserve">Pham et al </w:t>
            </w:r>
            <w:r w:rsidR="00683907">
              <w:t>2019</w:t>
            </w:r>
            <w:r w:rsidR="003E2D58">
              <w:fldChar w:fldCharType="begin"/>
            </w:r>
            <w:r w:rsidR="002747EA">
              <w:instrText xml:space="preserve"> ADDIN EN.CITE &lt;EndNote&gt;&lt;Cite&gt;&lt;Author&gt;Pham&lt;/Author&gt;&lt;Year&gt;2019&lt;/Year&gt;&lt;RecNum&gt;1472&lt;/RecNum&gt;&lt;DisplayText&gt;&lt;style face="superscript" font="Trebuchet MS" size="9"&gt;41&lt;/style&gt;&lt;/DisplayText&gt;&lt;record&gt;&lt;rec-number&gt;1472&lt;/rec-number&gt;&lt;foreign-keys&gt;&lt;key app="EN" db-id="exvasrfx2dtraoesasxp2szsxa2df502592x" timestamp="1574039644"&gt;1472&lt;/key&gt;&lt;key app="ENWeb" db-id=""&gt;0&lt;/key&gt;&lt;/foreign-keys&gt;&lt;ref-type name="Journal Article"&gt;17&lt;/ref-type&gt;&lt;contributors&gt;&lt;authors&gt;&lt;author&gt;Pham, N. M.&lt;/author&gt;&lt;author&gt;Do, V. V.&lt;/author&gt;&lt;author&gt;Lee, A. H.&lt;/author&gt;&lt;/authors&gt;&lt;/contributors&gt;&lt;auth-address&gt;School of Public Health, Faculty of Health Sciences, Curtin University, Bentley, WA, Australia. minh.pn@tnu.edu.vn.&amp;#xD;Thai Nguyen University of Medicine and Pharmacy, Thai Nguyen, Vietnam. minh.pn@tnu.edu.vn.&amp;#xD;Center for Population Health Sciences, Hanoi University of Public Health, Hanoi, Vietnam.&amp;#xD;School of Public Health, Faculty of Health Sciences, Curtin University, Bentley, WA, Australia.&lt;/auth-address&gt;&lt;titles&gt;&lt;title&gt;Polyphenol-rich foods and risk of gestational diabetes: a systematic review and meta-analysis&lt;/title&gt;&lt;secondary-title&gt;Eur J Clin Nutr&lt;/secondary-title&gt;&lt;/titles&gt;&lt;periodical&gt;&lt;full-title&gt;Eur J Clin Nutr&lt;/full-title&gt;&lt;/periodical&gt;&lt;pages&gt;647-56&lt;/pages&gt;&lt;volume&gt;73&lt;/volume&gt;&lt;number&gt;5&lt;/number&gt;&lt;edition&gt;2018/06/27&lt;/edition&gt;&lt;dates&gt;&lt;year&gt;2019&lt;/year&gt;&lt;pub-dates&gt;&lt;date&gt;May&lt;/date&gt;&lt;/pub-dates&gt;&lt;/dates&gt;&lt;isbn&gt;1476-5640 (Electronic)&amp;#xD;0954-3007 (Linking)&lt;/isbn&gt;&lt;accession-num&gt;29941912&lt;/accession-num&gt;&lt;urls&gt;&lt;related-urls&gt;&lt;url&gt;https://www.ncbi.nlm.nih.gov/pubmed/29941912&lt;/url&gt;&lt;/related-urls&gt;&lt;/urls&gt;&lt;electronic-resource-num&gt;10.1038/s41430-018-0218-7&lt;/electronic-resource-num&gt;&lt;/record&gt;&lt;/Cite&gt;&lt;/EndNote&gt;</w:instrText>
            </w:r>
            <w:r w:rsidR="003E2D58">
              <w:fldChar w:fldCharType="separate"/>
            </w:r>
            <w:r w:rsidR="002747EA" w:rsidRPr="002747EA">
              <w:rPr>
                <w:noProof/>
                <w:vertAlign w:val="superscript"/>
              </w:rPr>
              <w:t>41</w:t>
            </w:r>
            <w:r w:rsidR="003E2D58">
              <w:fldChar w:fldCharType="end"/>
            </w:r>
          </w:p>
          <w:p w14:paraId="7B15A51C" w14:textId="6F374A0B" w:rsidR="00EC59F2" w:rsidRDefault="00FD3C5B" w:rsidP="002436F2">
            <w:r>
              <w:t>SLR</w:t>
            </w:r>
          </w:p>
        </w:tc>
        <w:tc>
          <w:tcPr>
            <w:tcW w:w="1129" w:type="dxa"/>
            <w:tcBorders>
              <w:top w:val="single" w:sz="4" w:space="0" w:color="auto"/>
              <w:left w:val="single" w:sz="4" w:space="0" w:color="auto"/>
              <w:bottom w:val="single" w:sz="4" w:space="0" w:color="auto"/>
              <w:right w:val="single" w:sz="4" w:space="0" w:color="auto"/>
            </w:tcBorders>
          </w:tcPr>
          <w:p w14:paraId="2762BF1E" w14:textId="77777777" w:rsidR="00EC59F2" w:rsidRDefault="00FD3C5B" w:rsidP="002436F2">
            <w:r>
              <w:t>12 studies:</w:t>
            </w:r>
          </w:p>
          <w:p w14:paraId="575E2366" w14:textId="77777777" w:rsidR="00FD3C5B" w:rsidRDefault="00FD3C5B" w:rsidP="002436F2">
            <w:r>
              <w:t>10 cohort</w:t>
            </w:r>
          </w:p>
          <w:p w14:paraId="5B58A824" w14:textId="77777777" w:rsidR="00FD3C5B" w:rsidRDefault="00FD3C5B" w:rsidP="002436F2">
            <w:r>
              <w:t>1 cross-section</w:t>
            </w:r>
          </w:p>
          <w:p w14:paraId="2CAAFFE5" w14:textId="77777777" w:rsidR="00FD3C5B" w:rsidRDefault="00FD3C5B" w:rsidP="002436F2">
            <w:r>
              <w:t>1 case-control</w:t>
            </w:r>
          </w:p>
          <w:p w14:paraId="086C1F68" w14:textId="0BB92A5C" w:rsidR="00FD3C5B" w:rsidRDefault="00FD3C5B" w:rsidP="002436F2">
            <w:r>
              <w:t>124,959 women</w:t>
            </w:r>
          </w:p>
        </w:tc>
        <w:tc>
          <w:tcPr>
            <w:tcW w:w="4962" w:type="dxa"/>
            <w:tcBorders>
              <w:top w:val="single" w:sz="4" w:space="0" w:color="auto"/>
              <w:left w:val="single" w:sz="4" w:space="0" w:color="auto"/>
              <w:bottom w:val="single" w:sz="4" w:space="0" w:color="auto"/>
              <w:right w:val="single" w:sz="4" w:space="0" w:color="auto"/>
            </w:tcBorders>
          </w:tcPr>
          <w:p w14:paraId="5DAAE655" w14:textId="77777777" w:rsidR="00FD3C5B" w:rsidRDefault="00FD3C5B" w:rsidP="00B0025B">
            <w:r>
              <w:rPr>
                <w:b/>
              </w:rPr>
              <w:t xml:space="preserve">Aim: </w:t>
            </w:r>
            <w:r>
              <w:t>T</w:t>
            </w:r>
            <w:r w:rsidRPr="00EC59F2">
              <w:t xml:space="preserve">o review and meta-analyse evidence concerning the effect of the intake of several polyphenol-rich foods on gestational diabetes (GDM) risk. </w:t>
            </w:r>
          </w:p>
          <w:p w14:paraId="36FD928D" w14:textId="12C84098" w:rsidR="00EC59F2" w:rsidRDefault="00FD3C5B" w:rsidP="00B0025B">
            <w:pPr>
              <w:rPr>
                <w:b/>
              </w:rPr>
            </w:pPr>
            <w:r w:rsidRPr="00FD3C5B">
              <w:rPr>
                <w:b/>
              </w:rPr>
              <w:t>Methods</w:t>
            </w:r>
            <w:r>
              <w:t xml:space="preserve">: </w:t>
            </w:r>
            <w:r w:rsidRPr="00EC59F2">
              <w:t>A systematic literature search was conducted in PubMed, Web of Science and Embase databases for observational studies on the association between dietary intake of foods/diets rich in polyphenols and GDM risk. Inclusion criteria were original research articles with full texts published in peer-reviewed English language journals, which investigated foods within the top 100 richest dietary sources of polyphenols and reported odds ratio/relative risk with their corresponding 95% confidence intervals. The quality of included studies was assessed using the Newcastle-Ottawa Scale. The intake of polyphenol-rich foods and dietary patterns in relation to GDM were pooled with fixed- and random-effects models. In total, 12 (10 cohort, 1 cross-sectional and 1 case-control) studies were included for the final systematic review, comprising 124,959 participants and including 5,786 women with GDM.</w:t>
            </w:r>
          </w:p>
        </w:tc>
        <w:tc>
          <w:tcPr>
            <w:tcW w:w="4536" w:type="dxa"/>
            <w:tcBorders>
              <w:top w:val="single" w:sz="4" w:space="0" w:color="auto"/>
              <w:left w:val="single" w:sz="4" w:space="0" w:color="auto"/>
              <w:bottom w:val="single" w:sz="4" w:space="0" w:color="auto"/>
              <w:right w:val="single" w:sz="4" w:space="0" w:color="auto"/>
            </w:tcBorders>
          </w:tcPr>
          <w:p w14:paraId="38EC06C9" w14:textId="2F502372" w:rsidR="00EC59F2" w:rsidRPr="00EC59F2" w:rsidRDefault="00EC59F2" w:rsidP="00FD3C5B">
            <w:r w:rsidRPr="00EC59F2">
              <w:t>Meta-analyses showed that the risk of GDM was about halved amongst women with the highest score of Mediterranean diet compared to those with the lowest score</w:t>
            </w:r>
            <w:r w:rsidR="00FD3C5B">
              <w:t xml:space="preserve"> (OR 0.57; 95%CI 0.41 to 0.79)</w:t>
            </w:r>
            <w:r w:rsidRPr="00EC59F2">
              <w:t xml:space="preserve">. </w:t>
            </w:r>
          </w:p>
        </w:tc>
        <w:tc>
          <w:tcPr>
            <w:tcW w:w="1843" w:type="dxa"/>
            <w:tcBorders>
              <w:top w:val="single" w:sz="4" w:space="0" w:color="auto"/>
              <w:left w:val="single" w:sz="4" w:space="0" w:color="auto"/>
              <w:bottom w:val="single" w:sz="4" w:space="0" w:color="auto"/>
              <w:right w:val="single" w:sz="4" w:space="0" w:color="auto"/>
            </w:tcBorders>
          </w:tcPr>
          <w:p w14:paraId="51CD2582" w14:textId="0DCE757C" w:rsidR="00EC59F2" w:rsidRPr="00C8357D" w:rsidRDefault="00FB1FA0" w:rsidP="002436F2">
            <w:r>
              <w:t>GDM</w:t>
            </w:r>
          </w:p>
        </w:tc>
      </w:tr>
      <w:tr w:rsidR="00DD599F" w:rsidRPr="00C8357D" w14:paraId="6BD33F07" w14:textId="77777777" w:rsidTr="004C390A">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Height w:val="390"/>
        </w:trPr>
        <w:tc>
          <w:tcPr>
            <w:tcW w:w="1422" w:type="dxa"/>
            <w:tcBorders>
              <w:top w:val="single" w:sz="4" w:space="0" w:color="auto"/>
              <w:left w:val="single" w:sz="4" w:space="0" w:color="auto"/>
              <w:bottom w:val="single" w:sz="4" w:space="0" w:color="auto"/>
              <w:right w:val="single" w:sz="4" w:space="0" w:color="auto"/>
            </w:tcBorders>
          </w:tcPr>
          <w:p w14:paraId="1A75AAA7" w14:textId="131F59CA" w:rsidR="00DD599F" w:rsidRDefault="00DD599F" w:rsidP="002747EA">
            <w:r>
              <w:t>Zhang et al 2019</w:t>
            </w:r>
            <w:r w:rsidR="003E2D58">
              <w:fldChar w:fldCharType="begin"/>
            </w:r>
            <w:r w:rsidR="002747EA">
              <w:instrText xml:space="preserve"> ADDIN EN.CITE &lt;EndNote&gt;&lt;Cite&gt;&lt;Author&gt;Zhang&lt;/Author&gt;&lt;Year&gt;2019&lt;/Year&gt;&lt;RecNum&gt;1486&lt;/RecNum&gt;&lt;DisplayText&gt;&lt;style face="superscript" font="Trebuchet MS" size="9"&gt;42&lt;/style&gt;&lt;/DisplayText&gt;&lt;record&gt;&lt;rec-number&gt;1486&lt;/rec-number&gt;&lt;foreign-keys&gt;&lt;key app="EN" db-id="exvasrfx2dtraoesasxp2szsxa2df502592x" timestamp="1574039722"&gt;1486&lt;/key&gt;&lt;key app="ENWeb" db-id=""&gt;0&lt;/key&gt;&lt;/foreign-keys&gt;&lt;ref-type name="Journal Article"&gt;17&lt;/ref-type&gt;&lt;contributors&gt;&lt;authors&gt;&lt;author&gt;Zhang, Y.&lt;/author&gt;&lt;author&gt;Lin, J.&lt;/author&gt;&lt;author&gt;Fu, W.&lt;/author&gt;&lt;author&gt;Liu, S.&lt;/author&gt;&lt;author&gt;Gong, C.&lt;/author&gt;&lt;author&gt;Dai, J.&lt;/author&gt;&lt;/authors&gt;&lt;/contributors&gt;&lt;auth-address&gt;Respiratory Department, Children&amp;apos;s Hospital of Chongqing Medical University, Chongqing, China.&amp;#xD;Key Laboratory of Pediatrics in Chongqing International Science and Technology Cooperation Center for Child Development and Disorders, Ministry of Education Key Laboratory of Child Development and Disorders, Chongqing, China.&lt;/auth-address&gt;&lt;titles&gt;&lt;title&gt;Mediterranean diet during pregnancy and childhood for asthma in children: A systematic review and meta-analysis of observational studies&lt;/title&gt;&lt;secondary-title&gt;Pediatr Pulmonol&lt;/secondary-title&gt;&lt;/titles&gt;&lt;periodical&gt;&lt;full-title&gt;Pediatr Pulmonol&lt;/full-title&gt;&lt;/periodical&gt;&lt;pages&gt;949-961&lt;/pages&gt;&lt;volume&gt;54&lt;/volume&gt;&lt;number&gt;7&lt;/number&gt;&lt;edition&gt;2019/04/19&lt;/edition&gt;&lt;keywords&gt;&lt;keyword&gt;Mediterranean diet&lt;/keyword&gt;&lt;keyword&gt;asthma&lt;/keyword&gt;&lt;keyword&gt;children&lt;/keyword&gt;&lt;keyword&gt;meta-analysis&lt;/keyword&gt;&lt;keyword&gt;wheeze&lt;/keyword&gt;&lt;/keywords&gt;&lt;dates&gt;&lt;year&gt;2019&lt;/year&gt;&lt;pub-dates&gt;&lt;date&gt;Jul&lt;/date&gt;&lt;/pub-dates&gt;&lt;/dates&gt;&lt;isbn&gt;1099-0496 (Electronic)&amp;#xD;1099-0496 (Linking)&lt;/isbn&gt;&lt;accession-num&gt;30997754&lt;/accession-num&gt;&lt;urls&gt;&lt;related-urls&gt;&lt;url&gt;https://www.ncbi.nlm.nih.gov/pubmed/30997754&lt;/url&gt;&lt;/related-urls&gt;&lt;/urls&gt;&lt;electronic-resource-num&gt;10.1002/ppul.24338&lt;/electronic-resource-num&gt;&lt;/record&gt;&lt;/Cite&gt;&lt;/EndNote&gt;</w:instrText>
            </w:r>
            <w:r w:rsidR="003E2D58">
              <w:fldChar w:fldCharType="separate"/>
            </w:r>
            <w:r w:rsidR="002747EA" w:rsidRPr="002747EA">
              <w:rPr>
                <w:noProof/>
                <w:vertAlign w:val="superscript"/>
              </w:rPr>
              <w:t>42</w:t>
            </w:r>
            <w:r w:rsidR="003E2D58">
              <w:fldChar w:fldCharType="end"/>
            </w:r>
          </w:p>
        </w:tc>
        <w:tc>
          <w:tcPr>
            <w:tcW w:w="1129" w:type="dxa"/>
            <w:tcBorders>
              <w:top w:val="single" w:sz="4" w:space="0" w:color="auto"/>
              <w:left w:val="single" w:sz="4" w:space="0" w:color="auto"/>
              <w:bottom w:val="single" w:sz="4" w:space="0" w:color="auto"/>
              <w:right w:val="single" w:sz="4" w:space="0" w:color="auto"/>
            </w:tcBorders>
          </w:tcPr>
          <w:p w14:paraId="2F207F97" w14:textId="461B7236" w:rsidR="00DD599F" w:rsidRDefault="00B0025B" w:rsidP="002436F2">
            <w:r>
              <w:t xml:space="preserve">18 </w:t>
            </w:r>
            <w:r w:rsidR="00014822">
              <w:t>studies</w:t>
            </w:r>
          </w:p>
        </w:tc>
        <w:tc>
          <w:tcPr>
            <w:tcW w:w="4962" w:type="dxa"/>
            <w:tcBorders>
              <w:top w:val="single" w:sz="4" w:space="0" w:color="auto"/>
              <w:left w:val="single" w:sz="4" w:space="0" w:color="auto"/>
              <w:bottom w:val="single" w:sz="4" w:space="0" w:color="auto"/>
              <w:right w:val="single" w:sz="4" w:space="0" w:color="auto"/>
            </w:tcBorders>
          </w:tcPr>
          <w:p w14:paraId="7A86FF95" w14:textId="77777777" w:rsidR="00B0025B" w:rsidRDefault="00B0025B" w:rsidP="00B0025B">
            <w:r>
              <w:rPr>
                <w:b/>
              </w:rPr>
              <w:t xml:space="preserve">Aim: </w:t>
            </w:r>
            <w:r w:rsidRPr="00B0025B">
              <w:t xml:space="preserve">To evaluate the relationship between high adherence to the Mediterranean diet in pregnancy and childhood and the risk of asthma and wheeze in children. </w:t>
            </w:r>
          </w:p>
          <w:p w14:paraId="0CCBA32B" w14:textId="66213BFD" w:rsidR="00DD599F" w:rsidRPr="00572E2A" w:rsidRDefault="00B0025B" w:rsidP="00B0025B">
            <w:pPr>
              <w:rPr>
                <w:b/>
              </w:rPr>
            </w:pPr>
            <w:r w:rsidRPr="00B0025B">
              <w:rPr>
                <w:b/>
              </w:rPr>
              <w:t>Methods</w:t>
            </w:r>
            <w:r w:rsidRPr="00B0025B">
              <w:t>: We conducted searches of PubMed, EMBASE, and Cochrane Central Register of Controlled Trials from inception to 30 October 2018. Observational studies providing risk estimates and corresponding confidence intervals on the association of high adherence to the Mediterranean diet in pregnancy or childhood and the risk of asthma or wheeze in childhood were included. The methodological quality of all included studies was assessed. Summary odds ratios (OR) were calculate</w:t>
            </w:r>
            <w:r>
              <w:t>d using a random-effects model.</w:t>
            </w:r>
          </w:p>
        </w:tc>
        <w:tc>
          <w:tcPr>
            <w:tcW w:w="4536" w:type="dxa"/>
            <w:tcBorders>
              <w:top w:val="single" w:sz="4" w:space="0" w:color="auto"/>
              <w:left w:val="single" w:sz="4" w:space="0" w:color="auto"/>
              <w:bottom w:val="single" w:sz="4" w:space="0" w:color="auto"/>
              <w:right w:val="single" w:sz="4" w:space="0" w:color="auto"/>
            </w:tcBorders>
          </w:tcPr>
          <w:p w14:paraId="6AC3AA10" w14:textId="77777777" w:rsidR="00B0025B" w:rsidRDefault="00B0025B" w:rsidP="00B0025B">
            <w:r w:rsidRPr="00B0025B">
              <w:t>The pooled data suggested high adherence to the Mediterranean diet during pregnancy was associated with a reduced incidence of wh</w:t>
            </w:r>
            <w:r>
              <w:t>eeze in the first 12 months (OR</w:t>
            </w:r>
            <w:r w:rsidRPr="00B0025B">
              <w:t xml:space="preserve"> 0.92; 95%</w:t>
            </w:r>
            <w:r>
              <w:t xml:space="preserve">CI 0.88 to </w:t>
            </w:r>
            <w:r w:rsidRPr="00B0025B">
              <w:t xml:space="preserve">0.95; P &lt; 0.001). However, there was no significant association between high adherence of the Mediterranean diet in pregnancy and any of the other meta-analysis end points including diagnosed asthma. </w:t>
            </w:r>
          </w:p>
          <w:p w14:paraId="7B3F5DE4" w14:textId="16691C46" w:rsidR="00DD599F" w:rsidRPr="00B0025B" w:rsidRDefault="00DD599F" w:rsidP="00B0025B"/>
        </w:tc>
        <w:tc>
          <w:tcPr>
            <w:tcW w:w="1843" w:type="dxa"/>
            <w:tcBorders>
              <w:top w:val="single" w:sz="4" w:space="0" w:color="auto"/>
              <w:left w:val="single" w:sz="4" w:space="0" w:color="auto"/>
              <w:bottom w:val="single" w:sz="4" w:space="0" w:color="auto"/>
              <w:right w:val="single" w:sz="4" w:space="0" w:color="auto"/>
            </w:tcBorders>
          </w:tcPr>
          <w:p w14:paraId="4901F9A6" w14:textId="77777777" w:rsidR="00DD599F" w:rsidRPr="00C8357D" w:rsidRDefault="00DD599F" w:rsidP="002436F2"/>
        </w:tc>
      </w:tr>
    </w:tbl>
    <w:p w14:paraId="150FD70F" w14:textId="45E823BE" w:rsidR="00DA229D" w:rsidRDefault="009C163D" w:rsidP="005719CE">
      <w:pPr>
        <w:pStyle w:val="TableName"/>
        <w:ind w:left="1134" w:hanging="1134"/>
      </w:pPr>
      <w:bookmarkStart w:id="35" w:name="_Toc40956592"/>
      <w:r>
        <w:t xml:space="preserve">Q1 </w:t>
      </w:r>
      <w:r w:rsidR="00DA229D">
        <w:t>Mediterranean diet in pregnancy — RCT</w:t>
      </w:r>
      <w:bookmarkEnd w:id="35"/>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14: Q1 Mediterranean diet in pregnancy — RCT"/>
      </w:tblPr>
      <w:tblGrid>
        <w:gridCol w:w="1416"/>
        <w:gridCol w:w="1417"/>
        <w:gridCol w:w="4679"/>
        <w:gridCol w:w="4537"/>
        <w:gridCol w:w="1843"/>
      </w:tblGrid>
      <w:tr w:rsidR="00DA229D" w:rsidRPr="00F350A6" w14:paraId="368A2E40" w14:textId="77777777" w:rsidTr="008D2B5D">
        <w:trPr>
          <w:cantSplit/>
          <w:trHeight w:val="390"/>
          <w:tblHeader/>
        </w:trPr>
        <w:tc>
          <w:tcPr>
            <w:tcW w:w="1416" w:type="dxa"/>
            <w:tcBorders>
              <w:bottom w:val="single" w:sz="4" w:space="0" w:color="auto"/>
            </w:tcBorders>
          </w:tcPr>
          <w:p w14:paraId="1BBA0ADB" w14:textId="77777777" w:rsidR="00DA229D" w:rsidRPr="00F350A6" w:rsidRDefault="00DA229D" w:rsidP="008D2B5D">
            <w:pPr>
              <w:keepNext/>
              <w:rPr>
                <w:b/>
              </w:rPr>
            </w:pPr>
            <w:r>
              <w:rPr>
                <w:b/>
              </w:rPr>
              <w:t>Study ref</w:t>
            </w:r>
          </w:p>
        </w:tc>
        <w:tc>
          <w:tcPr>
            <w:tcW w:w="1417" w:type="dxa"/>
            <w:tcBorders>
              <w:bottom w:val="single" w:sz="4" w:space="0" w:color="auto"/>
            </w:tcBorders>
          </w:tcPr>
          <w:p w14:paraId="4B3F3412" w14:textId="77777777" w:rsidR="00DA229D" w:rsidRPr="00F350A6" w:rsidRDefault="00DA229D" w:rsidP="008D2B5D">
            <w:pPr>
              <w:keepNext/>
              <w:rPr>
                <w:b/>
              </w:rPr>
            </w:pPr>
            <w:r>
              <w:rPr>
                <w:b/>
              </w:rPr>
              <w:t>N</w:t>
            </w:r>
          </w:p>
        </w:tc>
        <w:tc>
          <w:tcPr>
            <w:tcW w:w="4679" w:type="dxa"/>
            <w:tcBorders>
              <w:bottom w:val="single" w:sz="4" w:space="0" w:color="auto"/>
            </w:tcBorders>
          </w:tcPr>
          <w:p w14:paraId="52BD7F70" w14:textId="77777777" w:rsidR="00DA229D" w:rsidRPr="00F350A6" w:rsidRDefault="00DA229D" w:rsidP="008D2B5D">
            <w:pPr>
              <w:keepNext/>
              <w:rPr>
                <w:b/>
              </w:rPr>
            </w:pPr>
            <w:r>
              <w:rPr>
                <w:b/>
              </w:rPr>
              <w:t>Aim/methods</w:t>
            </w:r>
          </w:p>
        </w:tc>
        <w:tc>
          <w:tcPr>
            <w:tcW w:w="4537" w:type="dxa"/>
            <w:tcBorders>
              <w:bottom w:val="single" w:sz="4" w:space="0" w:color="auto"/>
            </w:tcBorders>
          </w:tcPr>
          <w:p w14:paraId="4ACED0EA" w14:textId="77777777" w:rsidR="00DA229D" w:rsidRPr="00F350A6" w:rsidRDefault="00DA229D" w:rsidP="008D2B5D">
            <w:pPr>
              <w:keepNext/>
              <w:rPr>
                <w:b/>
              </w:rPr>
            </w:pPr>
            <w:r>
              <w:rPr>
                <w:b/>
              </w:rPr>
              <w:t>Results</w:t>
            </w:r>
          </w:p>
        </w:tc>
        <w:tc>
          <w:tcPr>
            <w:tcW w:w="1843" w:type="dxa"/>
            <w:tcBorders>
              <w:bottom w:val="single" w:sz="4" w:space="0" w:color="auto"/>
            </w:tcBorders>
          </w:tcPr>
          <w:p w14:paraId="7B318A0E" w14:textId="77777777" w:rsidR="00DA229D" w:rsidRPr="00F350A6" w:rsidRDefault="00DA229D" w:rsidP="008D2B5D">
            <w:pPr>
              <w:keepNext/>
              <w:rPr>
                <w:b/>
              </w:rPr>
            </w:pPr>
            <w:r>
              <w:rPr>
                <w:b/>
              </w:rPr>
              <w:t>Comments</w:t>
            </w:r>
          </w:p>
        </w:tc>
      </w:tr>
      <w:tr w:rsidR="00A82933" w:rsidRPr="00C8357D" w14:paraId="4332A1D7" w14:textId="77777777" w:rsidTr="008D2B5D">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Height w:val="390"/>
        </w:trPr>
        <w:tc>
          <w:tcPr>
            <w:tcW w:w="1416" w:type="dxa"/>
            <w:tcBorders>
              <w:top w:val="single" w:sz="4" w:space="0" w:color="auto"/>
              <w:left w:val="single" w:sz="4" w:space="0" w:color="auto"/>
              <w:bottom w:val="single" w:sz="4" w:space="0" w:color="auto"/>
              <w:right w:val="single" w:sz="4" w:space="0" w:color="auto"/>
            </w:tcBorders>
          </w:tcPr>
          <w:p w14:paraId="296F222F" w14:textId="6BFF090A" w:rsidR="00A82933" w:rsidRDefault="00A82933" w:rsidP="008D2B5D">
            <w:r w:rsidRPr="00814460">
              <w:t>Assaf-Balut</w:t>
            </w:r>
            <w:r>
              <w:t xml:space="preserve"> et al 2017</w:t>
            </w:r>
            <w:r>
              <w:fldChar w:fldCharType="begin">
                <w:fldData xml:space="preserve">PEVuZE5vdGU+PENpdGU+PEF1dGhvcj5Bc3NhZi1CYWx1dDwvQXV0aG9yPjxZZWFyPjIwMTc8L1ll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</w:fldData>
              </w:fldChar>
            </w:r>
            <w:r w:rsidR="002747EA">
              <w:instrText xml:space="preserve"> ADDIN EN.CITE </w:instrText>
            </w:r>
            <w:r w:rsidR="002747EA">
              <w:fldChar w:fldCharType="begin">
                <w:fldData xml:space="preserve">PEVuZE5vdGU+PENpdGU+PEF1dGhvcj5Bc3NhZi1CYWx1dDwvQXV0aG9yPjxZZWFyPjIwMTc8L1ll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</w:fldData>
              </w:fldChar>
            </w:r>
            <w:r w:rsidR="002747EA">
              <w:instrText xml:space="preserve"> ADDIN EN.CITE.DATA </w:instrText>
            </w:r>
            <w:r w:rsidR="002747EA">
              <w:fldChar w:fldCharType="end"/>
            </w:r>
            <w:r>
              <w:fldChar w:fldCharType="separate"/>
            </w:r>
            <w:r w:rsidR="002747EA" w:rsidRPr="002747EA">
              <w:rPr>
                <w:noProof/>
                <w:vertAlign w:val="superscript"/>
              </w:rPr>
              <w:t>43</w:t>
            </w:r>
            <w:r>
              <w:fldChar w:fldCharType="end"/>
            </w:r>
          </w:p>
          <w:p w14:paraId="277F3420" w14:textId="77777777" w:rsidR="00A82933" w:rsidRDefault="00A82933" w:rsidP="008D2B5D">
            <w:r>
              <w:t xml:space="preserve">Spain </w:t>
            </w:r>
          </w:p>
          <w:p w14:paraId="55FF7B4D" w14:textId="77777777" w:rsidR="00A82933" w:rsidRDefault="00A82933" w:rsidP="008D2B5D">
            <w:r>
              <w:t>RCT</w:t>
            </w:r>
          </w:p>
          <w:p w14:paraId="452A2458" w14:textId="77777777" w:rsidR="00A82933" w:rsidRPr="00814460" w:rsidRDefault="00A82933" w:rsidP="008D2B5D">
            <w:r w:rsidRPr="000C2B4C">
              <w:t>St. Carlos</w:t>
            </w:r>
            <w:r>
              <w:t xml:space="preserve"> </w:t>
            </w:r>
            <w:r w:rsidRPr="000C2B4C">
              <w:t>Gestational Diabetes Mellitus Prevention Study</w:t>
            </w:r>
          </w:p>
        </w:tc>
        <w:tc>
          <w:tcPr>
            <w:tcW w:w="1417" w:type="dxa"/>
            <w:tcBorders>
              <w:top w:val="single" w:sz="4" w:space="0" w:color="auto"/>
              <w:left w:val="single" w:sz="4" w:space="0" w:color="auto"/>
              <w:bottom w:val="single" w:sz="4" w:space="0" w:color="auto"/>
              <w:right w:val="single" w:sz="4" w:space="0" w:color="auto"/>
            </w:tcBorders>
          </w:tcPr>
          <w:p w14:paraId="7CC128F8" w14:textId="77777777" w:rsidR="00A82933" w:rsidRDefault="00A82933" w:rsidP="008D2B5D">
            <w:r>
              <w:t>Intervention 434</w:t>
            </w:r>
          </w:p>
          <w:p w14:paraId="194DAC9B" w14:textId="77777777" w:rsidR="00A82933" w:rsidRDefault="00A82933" w:rsidP="008D2B5D">
            <w:r>
              <w:t>Control 440</w:t>
            </w:r>
          </w:p>
        </w:tc>
        <w:tc>
          <w:tcPr>
            <w:tcW w:w="4679" w:type="dxa"/>
            <w:tcBorders>
              <w:top w:val="single" w:sz="4" w:space="0" w:color="auto"/>
              <w:left w:val="single" w:sz="4" w:space="0" w:color="auto"/>
              <w:bottom w:val="single" w:sz="4" w:space="0" w:color="auto"/>
              <w:right w:val="single" w:sz="4" w:space="0" w:color="auto"/>
            </w:tcBorders>
          </w:tcPr>
          <w:p w14:paraId="53E3692F" w14:textId="77777777" w:rsidR="00A82933" w:rsidRDefault="00A82933" w:rsidP="008D2B5D">
            <w:r w:rsidRPr="008930D8">
              <w:rPr>
                <w:b/>
              </w:rPr>
              <w:t>Aim</w:t>
            </w:r>
            <w:r>
              <w:t>: To assess w</w:t>
            </w:r>
            <w:r w:rsidRPr="008930D8">
              <w:t xml:space="preserve">hether a Mediterranean diet can help prevent GDM in unselected pregnant women. </w:t>
            </w:r>
          </w:p>
          <w:p w14:paraId="564716BA" w14:textId="0FA35F62" w:rsidR="00A82933" w:rsidRDefault="00A82933" w:rsidP="00D331D8">
            <w:pPr>
              <w:rPr>
                <w:b/>
              </w:rPr>
            </w:pPr>
            <w:r w:rsidRPr="008930D8">
              <w:rPr>
                <w:b/>
              </w:rPr>
              <w:t>Methods</w:t>
            </w:r>
            <w:r w:rsidRPr="008930D8">
              <w:t>: We c</w:t>
            </w:r>
            <w:r w:rsidR="00145B96">
              <w:t>onducted a prospective, randomis</w:t>
            </w:r>
            <w:r w:rsidRPr="008930D8">
              <w:t xml:space="preserve">ed controlled trial to evaluate the incidence of GDM with two different dietary models. All consecutive </w:t>
            </w:r>
            <w:r w:rsidR="00501148" w:rsidRPr="008930D8">
              <w:t>normoglyc</w:t>
            </w:r>
            <w:r w:rsidR="00501148">
              <w:t>a</w:t>
            </w:r>
            <w:r w:rsidR="00501148" w:rsidRPr="008930D8">
              <w:t>emic</w:t>
            </w:r>
            <w:r w:rsidRPr="008930D8">
              <w:t xml:space="preserve"> (&lt;92 mg/dL) pregnant women at 8-12 gestational weeks (GW) were assigned to Intervention Group: MedDiet supplemented with extra virgin olive oil (EVOO) and pistachios; or Control Group: standard diet with limited fat intake. Primary outcome was to assess the effect of the intervention on GDM incidence at 24-28 GW. Gestational weight gain (GWG), pregnancy-induced hypertension, caesarean section (CS), preterm delivery, perineal trauma, small and large for gestational age (SGA and LGA) and admissions to neonatal intensive care unit were also assessed. Analysis was by intention-to-treat. </w:t>
            </w:r>
          </w:p>
        </w:tc>
        <w:tc>
          <w:tcPr>
            <w:tcW w:w="4537" w:type="dxa"/>
            <w:tcBorders>
              <w:top w:val="single" w:sz="4" w:space="0" w:color="auto"/>
              <w:left w:val="single" w:sz="4" w:space="0" w:color="auto"/>
              <w:bottom w:val="single" w:sz="4" w:space="0" w:color="auto"/>
              <w:right w:val="single" w:sz="4" w:space="0" w:color="auto"/>
            </w:tcBorders>
          </w:tcPr>
          <w:p w14:paraId="003FB192" w14:textId="77777777" w:rsidR="00A82933" w:rsidRDefault="00A82933" w:rsidP="008D2B5D">
            <w:r>
              <w:t>Intervention vs control:</w:t>
            </w:r>
            <w:r w:rsidRPr="008930D8">
              <w:t xml:space="preserve"> </w:t>
            </w:r>
          </w:p>
          <w:p w14:paraId="5D26CFD8" w14:textId="726D03CD" w:rsidR="00A82933" w:rsidRDefault="00A82933" w:rsidP="008D2B5D">
            <w:pPr>
              <w:pStyle w:val="bullet"/>
            </w:pPr>
            <w:r>
              <w:t>Gestational diabetes: aRR</w:t>
            </w:r>
            <w:r w:rsidRPr="008930D8">
              <w:t xml:space="preserve"> 0.75</w:t>
            </w:r>
            <w:r>
              <w:t xml:space="preserve"> (</w:t>
            </w:r>
            <w:r w:rsidRPr="008930D8">
              <w:t>0.57</w:t>
            </w:r>
            <w:r w:rsidR="008178BB">
              <w:t xml:space="preserve"> to 0.98);</w:t>
            </w:r>
            <w:r>
              <w:t xml:space="preserve"> p=</w:t>
            </w:r>
            <w:r w:rsidR="008178BB">
              <w:t>0.039</w:t>
            </w:r>
          </w:p>
          <w:p w14:paraId="24DDCA38" w14:textId="6BA38AC0" w:rsidR="008178BB" w:rsidRDefault="008178BB" w:rsidP="008D2B5D">
            <w:pPr>
              <w:pStyle w:val="bullet"/>
            </w:pPr>
            <w:r>
              <w:t>Insulin-treated gestational diabetes aRR 0.43 (0.24 to 0.78); p=0.005</w:t>
            </w:r>
          </w:p>
          <w:p w14:paraId="3B909333" w14:textId="56F1175B" w:rsidR="008178BB" w:rsidRPr="008D2B5D" w:rsidRDefault="008178BB" w:rsidP="008178BB">
            <w:pPr>
              <w:pStyle w:val="bullet"/>
            </w:pPr>
            <w:r>
              <w:t xml:space="preserve">Preterm birth: aRR </w:t>
            </w:r>
            <w:r w:rsidRPr="008D2B5D">
              <w:t xml:space="preserve">0.29 </w:t>
            </w:r>
            <w:r>
              <w:t>(</w:t>
            </w:r>
            <w:r w:rsidRPr="008D2B5D">
              <w:t>0.11</w:t>
            </w:r>
            <w:r>
              <w:t xml:space="preserve"> to </w:t>
            </w:r>
            <w:r w:rsidRPr="008D2B5D">
              <w:t>0.77</w:t>
            </w:r>
            <w:r>
              <w:t>); p=</w:t>
            </w:r>
            <w:r w:rsidRPr="008D2B5D">
              <w:t>0.013</w:t>
            </w:r>
          </w:p>
          <w:p w14:paraId="346BD149" w14:textId="50172A5A" w:rsidR="008178BB" w:rsidRPr="008D2B5D" w:rsidRDefault="00C97E3A" w:rsidP="008178BB">
            <w:pPr>
              <w:pStyle w:val="bullet"/>
            </w:pPr>
            <w:r>
              <w:t>Small for gestational age</w:t>
            </w:r>
            <w:r w:rsidR="008178BB">
              <w:t xml:space="preserve">: aRR </w:t>
            </w:r>
            <w:r w:rsidR="008178BB" w:rsidRPr="008D2B5D">
              <w:t xml:space="preserve">0.21 </w:t>
            </w:r>
            <w:r w:rsidR="008178BB">
              <w:t>(</w:t>
            </w:r>
            <w:r w:rsidR="008178BB" w:rsidRPr="008D2B5D">
              <w:t>0.08</w:t>
            </w:r>
            <w:r w:rsidR="008178BB">
              <w:t xml:space="preserve"> to </w:t>
            </w:r>
            <w:r w:rsidR="008178BB" w:rsidRPr="008D2B5D">
              <w:t>0.54</w:t>
            </w:r>
            <w:r w:rsidR="008178BB">
              <w:t>); p=</w:t>
            </w:r>
            <w:r w:rsidR="008178BB" w:rsidRPr="008D2B5D">
              <w:t>0.001</w:t>
            </w:r>
          </w:p>
          <w:p w14:paraId="2748BB7B" w14:textId="2F12ECA8" w:rsidR="008178BB" w:rsidRPr="008D2B5D" w:rsidRDefault="00C97E3A" w:rsidP="008178BB">
            <w:pPr>
              <w:pStyle w:val="bullet"/>
            </w:pPr>
            <w:r>
              <w:t>Large for gestational age</w:t>
            </w:r>
            <w:r w:rsidR="008178BB">
              <w:t xml:space="preserve">: aRR </w:t>
            </w:r>
            <w:r w:rsidR="008178BB" w:rsidRPr="008D2B5D">
              <w:t xml:space="preserve">0.19 </w:t>
            </w:r>
            <w:r w:rsidR="008178BB">
              <w:t>(</w:t>
            </w:r>
            <w:r w:rsidR="008178BB" w:rsidRPr="008D2B5D">
              <w:t>0.07</w:t>
            </w:r>
            <w:r w:rsidR="008178BB">
              <w:t xml:space="preserve"> to 0.57); p=</w:t>
            </w:r>
            <w:r w:rsidR="008178BB" w:rsidRPr="008D2B5D">
              <w:t>0.003</w:t>
            </w:r>
          </w:p>
          <w:p w14:paraId="2C4D2EFB" w14:textId="26188342" w:rsidR="008178BB" w:rsidRPr="008D2B5D" w:rsidRDefault="008178BB" w:rsidP="008178BB">
            <w:pPr>
              <w:pStyle w:val="bullet"/>
            </w:pPr>
            <w:r>
              <w:t>Emergency cesarean section: aRR</w:t>
            </w:r>
            <w:r w:rsidRPr="008D2B5D">
              <w:t xml:space="preserve"> 0.30 </w:t>
            </w:r>
            <w:r>
              <w:t>(</w:t>
            </w:r>
            <w:r w:rsidRPr="008D2B5D">
              <w:t>0.14</w:t>
            </w:r>
            <w:r>
              <w:t xml:space="preserve"> to 0.63) p=</w:t>
            </w:r>
            <w:r w:rsidRPr="008D2B5D">
              <w:t>0.001</w:t>
            </w:r>
          </w:p>
          <w:p w14:paraId="4152C2A9" w14:textId="509749A5" w:rsidR="00A82933" w:rsidRPr="008178BB" w:rsidRDefault="008178BB" w:rsidP="008178BB">
            <w:pPr>
              <w:pStyle w:val="bullet"/>
            </w:pPr>
            <w:r>
              <w:t xml:space="preserve">Perineal trauma: aRR </w:t>
            </w:r>
            <w:r w:rsidRPr="008D2B5D">
              <w:t xml:space="preserve">0.21 </w:t>
            </w:r>
            <w:r>
              <w:t>(</w:t>
            </w:r>
            <w:r w:rsidRPr="008D2B5D">
              <w:t>0.12</w:t>
            </w:r>
            <w:r>
              <w:t xml:space="preserve"> to 0.36); p=</w:t>
            </w:r>
            <w:r w:rsidRPr="008D2B5D">
              <w:t>0.001</w:t>
            </w:r>
          </w:p>
        </w:tc>
        <w:tc>
          <w:tcPr>
            <w:tcW w:w="1843" w:type="dxa"/>
            <w:tcBorders>
              <w:top w:val="single" w:sz="4" w:space="0" w:color="auto"/>
              <w:left w:val="single" w:sz="4" w:space="0" w:color="auto"/>
              <w:bottom w:val="single" w:sz="4" w:space="0" w:color="auto"/>
              <w:right w:val="single" w:sz="4" w:space="0" w:color="auto"/>
            </w:tcBorders>
          </w:tcPr>
          <w:p w14:paraId="1F02A2F7" w14:textId="040DC366" w:rsidR="00A82933" w:rsidRPr="00C8357D" w:rsidRDefault="00A82933" w:rsidP="008D2B5D"/>
        </w:tc>
      </w:tr>
      <w:tr w:rsidR="00A82933" w:rsidRPr="00C8357D" w14:paraId="7B5ED865" w14:textId="77777777" w:rsidTr="008D2B5D">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Height w:val="390"/>
        </w:trPr>
        <w:tc>
          <w:tcPr>
            <w:tcW w:w="1416" w:type="dxa"/>
            <w:tcBorders>
              <w:top w:val="single" w:sz="4" w:space="0" w:color="auto"/>
              <w:left w:val="single" w:sz="4" w:space="0" w:color="auto"/>
              <w:bottom w:val="single" w:sz="4" w:space="0" w:color="auto"/>
              <w:right w:val="single" w:sz="4" w:space="0" w:color="auto"/>
            </w:tcBorders>
          </w:tcPr>
          <w:p w14:paraId="08779338" w14:textId="6CD765AD" w:rsidR="00A82933" w:rsidRDefault="00A82933" w:rsidP="008D2B5D">
            <w:r w:rsidRPr="00814460">
              <w:t>Assaf-Balut</w:t>
            </w:r>
            <w:r>
              <w:t xml:space="preserve"> et al 2018</w:t>
            </w:r>
            <w:r>
              <w:fldChar w:fldCharType="begin">
                <w:fldData xml:space="preserve">PEVuZE5vdGU+PENpdGU+PEF1dGhvcj5Bc3NhZi1CYWx1dDwvQXV0aG9yPjxZZWFyPjIwMTg8L1ll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</w:fldData>
              </w:fldChar>
            </w:r>
            <w:r w:rsidR="002747EA">
              <w:instrText xml:space="preserve"> ADDIN EN.CITE </w:instrText>
            </w:r>
            <w:r w:rsidR="002747EA">
              <w:fldChar w:fldCharType="begin">
                <w:fldData xml:space="preserve">PEVuZE5vdGU+PENpdGU+PEF1dGhvcj5Bc3NhZi1CYWx1dDwvQXV0aG9yPjxZZWFyPjIwMTg8L1ll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</w:fldData>
              </w:fldChar>
            </w:r>
            <w:r w:rsidR="002747EA">
              <w:instrText xml:space="preserve"> ADDIN EN.CITE.DATA </w:instrText>
            </w:r>
            <w:r w:rsidR="002747EA">
              <w:fldChar w:fldCharType="end"/>
            </w:r>
            <w:r>
              <w:fldChar w:fldCharType="separate"/>
            </w:r>
            <w:r w:rsidR="002747EA" w:rsidRPr="002747EA">
              <w:rPr>
                <w:noProof/>
                <w:vertAlign w:val="superscript"/>
              </w:rPr>
              <w:t>44</w:t>
            </w:r>
            <w:r>
              <w:fldChar w:fldCharType="end"/>
            </w:r>
          </w:p>
          <w:p w14:paraId="6E578436" w14:textId="77777777" w:rsidR="00A82933" w:rsidRDefault="00A82933" w:rsidP="008D2B5D">
            <w:r>
              <w:t xml:space="preserve">Spain </w:t>
            </w:r>
          </w:p>
          <w:p w14:paraId="2E7806A7" w14:textId="77777777" w:rsidR="00A82933" w:rsidRPr="00814460" w:rsidRDefault="00A82933" w:rsidP="008D2B5D">
            <w:r>
              <w:t xml:space="preserve">Post-hoc analysis of </w:t>
            </w:r>
            <w:r w:rsidRPr="000C2B4C">
              <w:t>St. Carlos</w:t>
            </w:r>
            <w:r>
              <w:t xml:space="preserve"> </w:t>
            </w:r>
            <w:r w:rsidRPr="000C2B4C">
              <w:t>Gestational Diabetes Mellitus Prevention Study</w:t>
            </w:r>
          </w:p>
        </w:tc>
        <w:tc>
          <w:tcPr>
            <w:tcW w:w="1417" w:type="dxa"/>
            <w:tcBorders>
              <w:top w:val="single" w:sz="4" w:space="0" w:color="auto"/>
              <w:left w:val="single" w:sz="4" w:space="0" w:color="auto"/>
              <w:bottom w:val="single" w:sz="4" w:space="0" w:color="auto"/>
              <w:right w:val="single" w:sz="4" w:space="0" w:color="auto"/>
            </w:tcBorders>
          </w:tcPr>
          <w:p w14:paraId="4DA3F209" w14:textId="77777777" w:rsidR="00A82933" w:rsidRDefault="00A82933" w:rsidP="008D2B5D">
            <w:r>
              <w:t>874 women</w:t>
            </w:r>
          </w:p>
        </w:tc>
        <w:tc>
          <w:tcPr>
            <w:tcW w:w="4679" w:type="dxa"/>
            <w:tcBorders>
              <w:top w:val="single" w:sz="4" w:space="0" w:color="auto"/>
              <w:left w:val="single" w:sz="4" w:space="0" w:color="auto"/>
              <w:bottom w:val="single" w:sz="4" w:space="0" w:color="auto"/>
              <w:right w:val="single" w:sz="4" w:space="0" w:color="auto"/>
            </w:tcBorders>
          </w:tcPr>
          <w:p w14:paraId="2589140B" w14:textId="643EB046" w:rsidR="00A82933" w:rsidRDefault="00A82933" w:rsidP="008D2B5D">
            <w:r>
              <w:rPr>
                <w:b/>
              </w:rPr>
              <w:t xml:space="preserve">Aim: </w:t>
            </w:r>
            <w:r w:rsidR="001341EB">
              <w:t xml:space="preserve">To evaluate the effect of </w:t>
            </w:r>
            <w:r w:rsidRPr="00814460">
              <w:t xml:space="preserve">late first-trimester (&gt;12 gestational weeks) degree of adherence to a MedDiet pattern-based on six food targets-on a composite of materno-foetal outcomes (CMFCs). </w:t>
            </w:r>
          </w:p>
          <w:p w14:paraId="16D2BC7F" w14:textId="77777777" w:rsidR="00A82933" w:rsidRPr="008E7258" w:rsidRDefault="00A82933" w:rsidP="008D2B5D">
            <w:pPr>
              <w:rPr>
                <w:b/>
              </w:rPr>
            </w:pPr>
            <w:r w:rsidRPr="00814460">
              <w:rPr>
                <w:b/>
              </w:rPr>
              <w:t>Methods</w:t>
            </w:r>
            <w:r>
              <w:t xml:space="preserve">: </w:t>
            </w:r>
            <w:r w:rsidRPr="00814460">
              <w:t xml:space="preserve">The CMFCs were defined as having emergency C-section, perineal trauma, pregnancy-induced hypertension and preeclampsia, prematurity, large-for-gestational-age, and/or small-for-gestational-age. </w:t>
            </w:r>
            <w:r>
              <w:t>W</w:t>
            </w:r>
            <w:r w:rsidRPr="00814460">
              <w:t xml:space="preserve">omen were stratified into three groups according to late first-trimester compliance with six food targets: &gt;12 servings/week of vegetables, &gt;12 servings/week of fruits, &lt;2 servings/week of juice, &gt;3 servings/week of nuts, &gt;6 days/week consumption of extra virgin olive oil (EVOO), and </w:t>
            </w:r>
            <w:r>
              <w:t>≥</w:t>
            </w:r>
            <w:r w:rsidRPr="00814460">
              <w:t>40 mL/day of EVOO. High adherence was defined as complying with 5(-)6 targets; moderate adherence 2(-)4 targets; low adherence 0(-)1 targets.</w:t>
            </w:r>
          </w:p>
        </w:tc>
        <w:tc>
          <w:tcPr>
            <w:tcW w:w="4537" w:type="dxa"/>
            <w:tcBorders>
              <w:top w:val="single" w:sz="4" w:space="0" w:color="auto"/>
              <w:left w:val="single" w:sz="4" w:space="0" w:color="auto"/>
              <w:bottom w:val="single" w:sz="4" w:space="0" w:color="auto"/>
              <w:right w:val="single" w:sz="4" w:space="0" w:color="auto"/>
            </w:tcBorders>
          </w:tcPr>
          <w:p w14:paraId="3B213908" w14:textId="43B80BDC" w:rsidR="002C0BF3" w:rsidRDefault="002C0BF3" w:rsidP="008D2B5D">
            <w:r>
              <w:t xml:space="preserve">High adherence vs </w:t>
            </w:r>
            <w:r w:rsidR="00092BBF">
              <w:t>low adherence:</w:t>
            </w:r>
          </w:p>
          <w:p w14:paraId="2D960717" w14:textId="25F7D434" w:rsidR="00A82933" w:rsidRPr="00494C43" w:rsidRDefault="00092BBF" w:rsidP="008D2B5D">
            <w:pPr>
              <w:pStyle w:val="bullet"/>
            </w:pPr>
            <w:r>
              <w:t xml:space="preserve">Gestational diabetes: OR </w:t>
            </w:r>
            <w:r w:rsidRPr="00092BBF">
              <w:t>0.35 (0.18</w:t>
            </w:r>
            <w:r w:rsidR="00494C43">
              <w:t xml:space="preserve"> to </w:t>
            </w:r>
            <w:r w:rsidRPr="00092BBF">
              <w:t>0.67)</w:t>
            </w:r>
            <w:r>
              <w:t>, p=0.002</w:t>
            </w:r>
          </w:p>
          <w:p w14:paraId="0FDC2CEE" w14:textId="733F94F1" w:rsidR="00092BBF" w:rsidRPr="00092BBF" w:rsidRDefault="00092BBF" w:rsidP="00494C43">
            <w:pPr>
              <w:pStyle w:val="bullet"/>
            </w:pPr>
            <w:r>
              <w:t xml:space="preserve">Urinary tract infection: </w:t>
            </w:r>
            <w:r w:rsidRPr="00092BBF">
              <w:t>0.19 (0.07</w:t>
            </w:r>
            <w:r w:rsidR="00494C43">
              <w:t xml:space="preserve"> to </w:t>
            </w:r>
            <w:r w:rsidRPr="00092BBF">
              <w:t>0.52)</w:t>
            </w:r>
            <w:r>
              <w:t>, p=0.001</w:t>
            </w:r>
          </w:p>
          <w:p w14:paraId="0B2100F1" w14:textId="7ED11382" w:rsidR="00092BBF" w:rsidRDefault="00092BBF" w:rsidP="008D2B5D">
            <w:r>
              <w:t>Moderate adherence vs low adherence:</w:t>
            </w:r>
          </w:p>
          <w:p w14:paraId="68A9650C" w14:textId="5D177FDC" w:rsidR="00092BBF" w:rsidRPr="00092BBF" w:rsidRDefault="00092BBF" w:rsidP="00494C43">
            <w:pPr>
              <w:pStyle w:val="bullet"/>
              <w:rPr>
                <w:rFonts w:ascii="Helvetica" w:hAnsi="Helvetica"/>
              </w:rPr>
            </w:pPr>
            <w:r>
              <w:t>Preterm birth: 0.30 (0.13</w:t>
            </w:r>
            <w:r w:rsidR="00494C43">
              <w:t xml:space="preserve"> to </w:t>
            </w:r>
            <w:r>
              <w:t>0.72), p=0.007</w:t>
            </w:r>
          </w:p>
          <w:p w14:paraId="6F9AC49C" w14:textId="7D12A015" w:rsidR="00A82933" w:rsidRPr="00494C43" w:rsidRDefault="00092BBF" w:rsidP="00494C43">
            <w:pPr>
              <w:pStyle w:val="bullet"/>
            </w:pPr>
            <w:r>
              <w:t xml:space="preserve">Small for gestational age: </w:t>
            </w:r>
            <w:r w:rsidRPr="00092BBF">
              <w:t>0.36 (0.17</w:t>
            </w:r>
            <w:r w:rsidR="00494C43">
              <w:t xml:space="preserve"> to </w:t>
            </w:r>
            <w:r w:rsidRPr="00092BBF">
              <w:t>0.77)</w:t>
            </w:r>
            <w:r w:rsidR="00494C43">
              <w:t>, p=</w:t>
            </w:r>
            <w:r w:rsidRPr="00092BBF">
              <w:rPr>
                <w:rFonts w:ascii="Helvetica" w:hAnsi="Helvetica"/>
              </w:rPr>
              <w:t>0.009</w:t>
            </w:r>
          </w:p>
        </w:tc>
        <w:tc>
          <w:tcPr>
            <w:tcW w:w="1843" w:type="dxa"/>
            <w:tcBorders>
              <w:top w:val="single" w:sz="4" w:space="0" w:color="auto"/>
              <w:left w:val="single" w:sz="4" w:space="0" w:color="auto"/>
              <w:bottom w:val="single" w:sz="4" w:space="0" w:color="auto"/>
              <w:right w:val="single" w:sz="4" w:space="0" w:color="auto"/>
            </w:tcBorders>
          </w:tcPr>
          <w:p w14:paraId="1F758AE9" w14:textId="77777777" w:rsidR="00A82933" w:rsidRPr="00C8357D" w:rsidRDefault="00A82933" w:rsidP="008D2B5D">
            <w:r>
              <w:t>GDM</w:t>
            </w:r>
          </w:p>
        </w:tc>
      </w:tr>
      <w:tr w:rsidR="00DA229D" w:rsidRPr="00C8357D" w14:paraId="66E28203" w14:textId="77777777" w:rsidTr="008D2B5D">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Height w:val="390"/>
        </w:trPr>
        <w:tc>
          <w:tcPr>
            <w:tcW w:w="1416" w:type="dxa"/>
            <w:tcBorders>
              <w:top w:val="single" w:sz="4" w:space="0" w:color="auto"/>
              <w:left w:val="single" w:sz="4" w:space="0" w:color="auto"/>
              <w:bottom w:val="single" w:sz="4" w:space="0" w:color="auto"/>
              <w:right w:val="single" w:sz="4" w:space="0" w:color="auto"/>
            </w:tcBorders>
          </w:tcPr>
          <w:p w14:paraId="6E1D2E21" w14:textId="335E81C0" w:rsidR="00DA229D" w:rsidRDefault="00DA229D" w:rsidP="008D2B5D">
            <w:r w:rsidRPr="00814460">
              <w:t>Assaf-Balut</w:t>
            </w:r>
            <w:r>
              <w:t xml:space="preserve"> et al 2019</w:t>
            </w:r>
            <w:r>
              <w:fldChar w:fldCharType="begin">
                <w:fldData xml:space="preserve">PEVuZE5vdGU+PENpdGU+PEF1dGhvcj5Bc3NhZi1CYWx1dDwvQXV0aG9yPjxZZWFyPjIwMTk8L1ll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</w:fldData>
              </w:fldChar>
            </w:r>
            <w:r w:rsidR="002747EA">
              <w:instrText xml:space="preserve"> ADDIN EN.CITE </w:instrText>
            </w:r>
            <w:r w:rsidR="002747EA">
              <w:fldChar w:fldCharType="begin">
                <w:fldData xml:space="preserve">PEVuZE5vdGU+PENpdGU+PEF1dGhvcj5Bc3NhZi1CYWx1dDwvQXV0aG9yPjxZZWFyPjIwMTk8L1ll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</w:fldData>
              </w:fldChar>
            </w:r>
            <w:r w:rsidR="002747EA">
              <w:instrText xml:space="preserve"> ADDIN EN.CITE.DATA </w:instrText>
            </w:r>
            <w:r w:rsidR="002747EA">
              <w:fldChar w:fldCharType="end"/>
            </w:r>
            <w:r>
              <w:fldChar w:fldCharType="separate"/>
            </w:r>
            <w:r w:rsidR="002747EA" w:rsidRPr="002747EA">
              <w:rPr>
                <w:noProof/>
                <w:vertAlign w:val="superscript"/>
              </w:rPr>
              <w:t>45</w:t>
            </w:r>
            <w:r>
              <w:fldChar w:fldCharType="end"/>
            </w:r>
          </w:p>
          <w:p w14:paraId="707FA2DE" w14:textId="77777777" w:rsidR="00DA229D" w:rsidRDefault="00DA229D" w:rsidP="008D2B5D">
            <w:r>
              <w:t xml:space="preserve">Spain </w:t>
            </w:r>
          </w:p>
          <w:p w14:paraId="6B981AA7" w14:textId="77777777" w:rsidR="00DA229D" w:rsidRPr="000C2B4C" w:rsidRDefault="00DA229D" w:rsidP="008D2B5D">
            <w:r>
              <w:t xml:space="preserve">Sub-analysis of </w:t>
            </w:r>
            <w:r w:rsidRPr="000C2B4C">
              <w:t>St. Carlos</w:t>
            </w:r>
            <w:r>
              <w:t xml:space="preserve"> </w:t>
            </w:r>
            <w:r w:rsidRPr="000C2B4C">
              <w:t>Gestational Diabetes Mellitus Prevention Study</w:t>
            </w:r>
          </w:p>
        </w:tc>
        <w:tc>
          <w:tcPr>
            <w:tcW w:w="1417" w:type="dxa"/>
            <w:tcBorders>
              <w:top w:val="single" w:sz="4" w:space="0" w:color="auto"/>
              <w:left w:val="single" w:sz="4" w:space="0" w:color="auto"/>
              <w:bottom w:val="single" w:sz="4" w:space="0" w:color="auto"/>
              <w:right w:val="single" w:sz="4" w:space="0" w:color="auto"/>
            </w:tcBorders>
          </w:tcPr>
          <w:p w14:paraId="45436A2F" w14:textId="77777777" w:rsidR="00DA229D" w:rsidRDefault="00DA229D" w:rsidP="008D2B5D">
            <w:r>
              <w:t>697 women</w:t>
            </w:r>
          </w:p>
          <w:p w14:paraId="464D6E1B" w14:textId="77777777" w:rsidR="00DA229D" w:rsidRDefault="00DA229D" w:rsidP="008D2B5D">
            <w:r>
              <w:t>Intervention 360</w:t>
            </w:r>
          </w:p>
          <w:p w14:paraId="2385E444" w14:textId="77777777" w:rsidR="00DA229D" w:rsidRDefault="00DA229D" w:rsidP="008D2B5D">
            <w:r>
              <w:t>Control 337</w:t>
            </w:r>
          </w:p>
        </w:tc>
        <w:tc>
          <w:tcPr>
            <w:tcW w:w="4679" w:type="dxa"/>
            <w:tcBorders>
              <w:top w:val="single" w:sz="4" w:space="0" w:color="auto"/>
              <w:left w:val="single" w:sz="4" w:space="0" w:color="auto"/>
              <w:bottom w:val="single" w:sz="4" w:space="0" w:color="auto"/>
              <w:right w:val="single" w:sz="4" w:space="0" w:color="auto"/>
            </w:tcBorders>
          </w:tcPr>
          <w:p w14:paraId="6292D21A" w14:textId="56A04443" w:rsidR="00DA229D" w:rsidRDefault="00DA229D" w:rsidP="008D2B5D">
            <w:r>
              <w:rPr>
                <w:b/>
              </w:rPr>
              <w:t xml:space="preserve">Aim: </w:t>
            </w:r>
            <w:r>
              <w:t>T</w:t>
            </w:r>
            <w:r w:rsidRPr="000C2B4C">
              <w:t>o evaluate the effect of a Mediterranean diet (MedDiet), enhanced with extra virgin olive oil (EVOO) and nuts, on a composite of adverse maternofoetal outcomes of women with normoglyc</w:t>
            </w:r>
            <w:r w:rsidR="00092BBF">
              <w:t>a</w:t>
            </w:r>
            <w:r w:rsidRPr="000C2B4C">
              <w:t xml:space="preserve">emia during pregnancy. </w:t>
            </w:r>
          </w:p>
          <w:p w14:paraId="359321A3" w14:textId="77777777" w:rsidR="00DA229D" w:rsidRDefault="00DA229D" w:rsidP="008D2B5D">
            <w:pPr>
              <w:rPr>
                <w:b/>
              </w:rPr>
            </w:pPr>
            <w:r w:rsidRPr="000C2B4C">
              <w:rPr>
                <w:b/>
              </w:rPr>
              <w:t>Methods</w:t>
            </w:r>
            <w:r>
              <w:t>: Women were randomis</w:t>
            </w:r>
            <w:r w:rsidRPr="000C2B4C">
              <w:t>ed (at 8-12th gestational weeks) to: standard-care control group (337), where fat consumption was limited to 30% of total caloric intake; or in</w:t>
            </w:r>
            <w:r>
              <w:t>tervention group</w:t>
            </w:r>
            <w:r w:rsidRPr="000C2B4C">
              <w:t xml:space="preserve">, where a MedDiet, enhanced with EVOO and pistachios (40-42% fats of total caloric intake) was recommended. </w:t>
            </w:r>
          </w:p>
        </w:tc>
        <w:tc>
          <w:tcPr>
            <w:tcW w:w="4537" w:type="dxa"/>
            <w:tcBorders>
              <w:top w:val="single" w:sz="4" w:space="0" w:color="auto"/>
              <w:left w:val="single" w:sz="4" w:space="0" w:color="auto"/>
              <w:bottom w:val="single" w:sz="4" w:space="0" w:color="auto"/>
              <w:right w:val="single" w:sz="4" w:space="0" w:color="auto"/>
            </w:tcBorders>
          </w:tcPr>
          <w:p w14:paraId="687E3D29" w14:textId="3F8FE124" w:rsidR="00DA229D" w:rsidRDefault="00092BBF" w:rsidP="008D2B5D">
            <w:r>
              <w:t>High adherence vs low adherence among normoglycaemic women</w:t>
            </w:r>
            <w:r w:rsidR="00DA229D">
              <w:t>:</w:t>
            </w:r>
          </w:p>
          <w:p w14:paraId="4DFD2AA8" w14:textId="77777777" w:rsidR="00DA229D" w:rsidRPr="007C08CE" w:rsidRDefault="00DA229D" w:rsidP="008D2B5D">
            <w:pPr>
              <w:pStyle w:val="bullet"/>
            </w:pPr>
            <w:r w:rsidRPr="007C08CE">
              <w:t>Pregnancy-induced hypertension: 13 (3.6) vs 11 (3.3); p=0.484</w:t>
            </w:r>
          </w:p>
          <w:p w14:paraId="045A43EE" w14:textId="77777777" w:rsidR="00DA229D" w:rsidRPr="007C08CE" w:rsidRDefault="00DA229D" w:rsidP="008D2B5D">
            <w:pPr>
              <w:pStyle w:val="bullet"/>
            </w:pPr>
            <w:r w:rsidRPr="007C08CE">
              <w:t>Pre-eclampsia: 7 (1.9) vs 4 (1.2); p=0.311</w:t>
            </w:r>
          </w:p>
          <w:p w14:paraId="15ECAD39" w14:textId="77777777" w:rsidR="00DA229D" w:rsidRPr="007C08CE" w:rsidRDefault="00DA229D" w:rsidP="008D2B5D">
            <w:pPr>
              <w:pStyle w:val="bullet"/>
            </w:pPr>
            <w:r w:rsidRPr="007C08CE">
              <w:t>Urinary tract infection: 17 (4.7) vs 40 (11.9); p=0.001; RR 0.37 (0.20 to 0.66)</w:t>
            </w:r>
            <w:r>
              <w:t>, p=0.001</w:t>
            </w:r>
          </w:p>
          <w:p w14:paraId="33BE1A2E" w14:textId="77777777" w:rsidR="00DA229D" w:rsidRDefault="00DA229D" w:rsidP="008D2B5D">
            <w:pPr>
              <w:pStyle w:val="bullet"/>
            </w:pPr>
            <w:r>
              <w:t>Emergency c</w:t>
            </w:r>
            <w:r w:rsidRPr="007C08CE">
              <w:t>aesarean section: 8 (2.2) vs 25 (7.4); p=0.002; RR 0.28 (0.13 to 0.64)</w:t>
            </w:r>
          </w:p>
          <w:p w14:paraId="1EFF3293" w14:textId="77777777" w:rsidR="00DA229D" w:rsidRPr="00802EC5" w:rsidRDefault="00DA229D" w:rsidP="008D2B5D">
            <w:pPr>
              <w:pStyle w:val="bullet"/>
            </w:pPr>
            <w:r>
              <w:t xml:space="preserve">Perineal trauma: </w:t>
            </w:r>
            <w:r w:rsidRPr="00802EC5">
              <w:t xml:space="preserve">49 (14.5) </w:t>
            </w:r>
            <w:r>
              <w:t>vs 13 (3.6; p= 0.001; RR 0.22 (0.12–0.41); p=0.001</w:t>
            </w:r>
          </w:p>
          <w:p w14:paraId="3F43FF67" w14:textId="77777777" w:rsidR="00DA229D" w:rsidRPr="007C08CE" w:rsidRDefault="00DA229D" w:rsidP="008D2B5D">
            <w:pPr>
              <w:pStyle w:val="bullet"/>
            </w:pPr>
            <w:r w:rsidRPr="007C08CE">
              <w:t>Preterm birth (&lt;37 weeks): 4 (1.1) vs 11 (3.6); p=0.067</w:t>
            </w:r>
          </w:p>
          <w:p w14:paraId="2EA9EFA1" w14:textId="77777777" w:rsidR="00DA229D" w:rsidRPr="007C08CE" w:rsidRDefault="00DA229D" w:rsidP="008D2B5D">
            <w:pPr>
              <w:pStyle w:val="bullet"/>
            </w:pPr>
            <w:r w:rsidRPr="007C08CE">
              <w:t>Large for gestational age: 3 (0.8) vs 11 (3.3); p=0.034; RR 0.25 (0.07 to 0.90)</w:t>
            </w:r>
          </w:p>
          <w:p w14:paraId="485ACBD4" w14:textId="77777777" w:rsidR="00DA229D" w:rsidRPr="00BD72E9" w:rsidRDefault="00DA229D" w:rsidP="008D2B5D">
            <w:pPr>
              <w:pStyle w:val="bullet"/>
              <w:rPr>
                <w:rFonts w:ascii="Times" w:hAnsi="Times"/>
              </w:rPr>
            </w:pPr>
            <w:r w:rsidRPr="007C08CE">
              <w:t>Small for gestational age: 4 (1.1) vs 14 (4.2); p=0.018; RR 0.26 (0.08 to 0.80)</w:t>
            </w:r>
          </w:p>
        </w:tc>
        <w:tc>
          <w:tcPr>
            <w:tcW w:w="1843" w:type="dxa"/>
            <w:tcBorders>
              <w:top w:val="single" w:sz="4" w:space="0" w:color="auto"/>
              <w:left w:val="single" w:sz="4" w:space="0" w:color="auto"/>
              <w:bottom w:val="single" w:sz="4" w:space="0" w:color="auto"/>
              <w:right w:val="single" w:sz="4" w:space="0" w:color="auto"/>
            </w:tcBorders>
          </w:tcPr>
          <w:p w14:paraId="5E4A63C6" w14:textId="77777777" w:rsidR="00DA229D" w:rsidRPr="00C8357D" w:rsidRDefault="00DA229D" w:rsidP="008D2B5D"/>
        </w:tc>
      </w:tr>
    </w:tbl>
    <w:p w14:paraId="707531A9" w14:textId="75AFFF25" w:rsidR="00367198" w:rsidRDefault="009C163D" w:rsidP="005719CE">
      <w:pPr>
        <w:pStyle w:val="TableName"/>
        <w:ind w:left="1134" w:hanging="1134"/>
      </w:pPr>
      <w:bookmarkStart w:id="36" w:name="_Toc40956593"/>
      <w:r>
        <w:t xml:space="preserve">Q1 </w:t>
      </w:r>
      <w:r w:rsidR="00014822">
        <w:t>M</w:t>
      </w:r>
      <w:r w:rsidR="00367198">
        <w:t>editerranean diet</w:t>
      </w:r>
      <w:r w:rsidR="00014822">
        <w:t xml:space="preserve"> in pregnancy</w:t>
      </w:r>
      <w:r w:rsidR="0097700A">
        <w:t xml:space="preserve"> — observational studies</w:t>
      </w:r>
      <w:bookmarkEnd w:id="36"/>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15: Q1 Mediterranean diet in pregnancy — observational studies"/>
      </w:tblPr>
      <w:tblGrid>
        <w:gridCol w:w="1416"/>
        <w:gridCol w:w="1417"/>
        <w:gridCol w:w="4679"/>
        <w:gridCol w:w="4537"/>
        <w:gridCol w:w="1843"/>
      </w:tblGrid>
      <w:tr w:rsidR="00367198" w:rsidRPr="00F350A6" w14:paraId="75F27A2D" w14:textId="77777777" w:rsidTr="00C7031C">
        <w:trPr>
          <w:cantSplit/>
          <w:trHeight w:val="390"/>
          <w:tblHeader/>
        </w:trPr>
        <w:tc>
          <w:tcPr>
            <w:tcW w:w="1416" w:type="dxa"/>
            <w:tcBorders>
              <w:bottom w:val="single" w:sz="4" w:space="0" w:color="auto"/>
            </w:tcBorders>
          </w:tcPr>
          <w:p w14:paraId="5AFF0792" w14:textId="77777777" w:rsidR="00367198" w:rsidRPr="00F350A6" w:rsidRDefault="00367198" w:rsidP="009F7A26">
            <w:pPr>
              <w:keepNext/>
              <w:rPr>
                <w:b/>
              </w:rPr>
            </w:pPr>
            <w:r>
              <w:rPr>
                <w:b/>
              </w:rPr>
              <w:t>Study ref</w:t>
            </w:r>
          </w:p>
        </w:tc>
        <w:tc>
          <w:tcPr>
            <w:tcW w:w="1417" w:type="dxa"/>
            <w:tcBorders>
              <w:bottom w:val="single" w:sz="4" w:space="0" w:color="auto"/>
            </w:tcBorders>
          </w:tcPr>
          <w:p w14:paraId="04D26175" w14:textId="77777777" w:rsidR="00367198" w:rsidRPr="00F350A6" w:rsidRDefault="00367198" w:rsidP="009F7A26">
            <w:pPr>
              <w:keepNext/>
              <w:rPr>
                <w:b/>
              </w:rPr>
            </w:pPr>
            <w:r>
              <w:rPr>
                <w:b/>
              </w:rPr>
              <w:t>N</w:t>
            </w:r>
          </w:p>
        </w:tc>
        <w:tc>
          <w:tcPr>
            <w:tcW w:w="4679" w:type="dxa"/>
            <w:tcBorders>
              <w:bottom w:val="single" w:sz="4" w:space="0" w:color="auto"/>
            </w:tcBorders>
          </w:tcPr>
          <w:p w14:paraId="15F16AD2" w14:textId="43BA3F07" w:rsidR="00367198" w:rsidRPr="00F350A6" w:rsidRDefault="00367198" w:rsidP="009F7A26">
            <w:pPr>
              <w:keepNext/>
              <w:rPr>
                <w:b/>
              </w:rPr>
            </w:pPr>
            <w:r>
              <w:rPr>
                <w:b/>
              </w:rPr>
              <w:t>Aim/methods</w:t>
            </w:r>
          </w:p>
        </w:tc>
        <w:tc>
          <w:tcPr>
            <w:tcW w:w="4537" w:type="dxa"/>
            <w:tcBorders>
              <w:bottom w:val="single" w:sz="4" w:space="0" w:color="auto"/>
            </w:tcBorders>
          </w:tcPr>
          <w:p w14:paraId="699BBF4C" w14:textId="77777777" w:rsidR="00367198" w:rsidRPr="00F350A6" w:rsidRDefault="00367198" w:rsidP="009F7A26">
            <w:pPr>
              <w:keepNext/>
              <w:rPr>
                <w:b/>
              </w:rPr>
            </w:pPr>
            <w:r>
              <w:rPr>
                <w:b/>
              </w:rPr>
              <w:t>Results</w:t>
            </w:r>
          </w:p>
        </w:tc>
        <w:tc>
          <w:tcPr>
            <w:tcW w:w="1843" w:type="dxa"/>
            <w:tcBorders>
              <w:bottom w:val="single" w:sz="4" w:space="0" w:color="auto"/>
            </w:tcBorders>
          </w:tcPr>
          <w:p w14:paraId="1706AB9E" w14:textId="77777777" w:rsidR="00367198" w:rsidRPr="00F350A6" w:rsidRDefault="00367198" w:rsidP="009F7A26">
            <w:pPr>
              <w:keepNext/>
              <w:rPr>
                <w:b/>
              </w:rPr>
            </w:pPr>
            <w:r>
              <w:rPr>
                <w:b/>
              </w:rPr>
              <w:t>Comments</w:t>
            </w:r>
          </w:p>
        </w:tc>
      </w:tr>
      <w:tr w:rsidR="00C7031C" w:rsidRPr="00C8357D" w14:paraId="2F670987" w14:textId="77777777" w:rsidTr="00C7031C">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Height w:val="390"/>
        </w:trPr>
        <w:tc>
          <w:tcPr>
            <w:tcW w:w="1416" w:type="dxa"/>
            <w:tcBorders>
              <w:top w:val="single" w:sz="4" w:space="0" w:color="auto"/>
              <w:left w:val="single" w:sz="4" w:space="0" w:color="auto"/>
              <w:bottom w:val="single" w:sz="4" w:space="0" w:color="auto"/>
              <w:right w:val="single" w:sz="4" w:space="0" w:color="auto"/>
            </w:tcBorders>
          </w:tcPr>
          <w:p w14:paraId="78DE945C" w14:textId="5C18DAE2" w:rsidR="00C7031C" w:rsidRPr="00880A17" w:rsidRDefault="00C7031C" w:rsidP="00880A17">
            <w:r w:rsidRPr="00880A17">
              <w:t>Castro-Rodriguez</w:t>
            </w:r>
            <w:r>
              <w:t xml:space="preserve"> et al 2016</w:t>
            </w:r>
            <w:r>
              <w:fldChar w:fldCharType="begin">
                <w:fldData xml:space="preserve">PEVuZE5vdGU+PENpdGU+PEF1dGhvcj5DYXN0cm8tUm9kcmlndWV6PC9BdXRob3I+PFllYXI+MjAx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</w:fldData>
              </w:fldChar>
            </w:r>
            <w:r w:rsidR="002747EA">
              <w:instrText xml:space="preserve"> ADDIN EN.CITE </w:instrText>
            </w:r>
            <w:r w:rsidR="002747EA">
              <w:fldChar w:fldCharType="begin">
                <w:fldData xml:space="preserve">PEVuZE5vdGU+PENpdGU+PEF1dGhvcj5DYXN0cm8tUm9kcmlndWV6PC9BdXRob3I+PFllYXI+MjAx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</w:fldData>
              </w:fldChar>
            </w:r>
            <w:r w:rsidR="002747EA">
              <w:instrText xml:space="preserve"> ADDIN EN.CITE.DATA </w:instrText>
            </w:r>
            <w:r w:rsidR="002747EA">
              <w:fldChar w:fldCharType="end"/>
            </w:r>
            <w:r>
              <w:fldChar w:fldCharType="separate"/>
            </w:r>
            <w:r w:rsidR="002747EA" w:rsidRPr="002747EA">
              <w:rPr>
                <w:noProof/>
                <w:vertAlign w:val="superscript"/>
              </w:rPr>
              <w:t>53</w:t>
            </w:r>
            <w:r>
              <w:fldChar w:fldCharType="end"/>
            </w:r>
          </w:p>
          <w:p w14:paraId="0DEE8529" w14:textId="77777777" w:rsidR="00C7031C" w:rsidRDefault="00C7031C" w:rsidP="00304D42">
            <w:r>
              <w:t>Cohort</w:t>
            </w:r>
          </w:p>
        </w:tc>
        <w:tc>
          <w:tcPr>
            <w:tcW w:w="1417" w:type="dxa"/>
            <w:tcBorders>
              <w:top w:val="single" w:sz="4" w:space="0" w:color="auto"/>
              <w:left w:val="single" w:sz="4" w:space="0" w:color="auto"/>
              <w:bottom w:val="single" w:sz="4" w:space="0" w:color="auto"/>
              <w:right w:val="single" w:sz="4" w:space="0" w:color="auto"/>
            </w:tcBorders>
          </w:tcPr>
          <w:p w14:paraId="12773390" w14:textId="77777777" w:rsidR="00C7031C" w:rsidRDefault="00C7031C" w:rsidP="009F7A26">
            <w:r>
              <w:t>1,000 preschool children</w:t>
            </w:r>
          </w:p>
        </w:tc>
        <w:tc>
          <w:tcPr>
            <w:tcW w:w="4679" w:type="dxa"/>
            <w:tcBorders>
              <w:top w:val="single" w:sz="4" w:space="0" w:color="auto"/>
              <w:left w:val="single" w:sz="4" w:space="0" w:color="auto"/>
              <w:bottom w:val="single" w:sz="4" w:space="0" w:color="auto"/>
              <w:right w:val="single" w:sz="4" w:space="0" w:color="auto"/>
            </w:tcBorders>
          </w:tcPr>
          <w:p w14:paraId="0201E199" w14:textId="77777777" w:rsidR="00C7031C" w:rsidRDefault="00C7031C" w:rsidP="00880A17">
            <w:r w:rsidRPr="008E7258">
              <w:rPr>
                <w:b/>
              </w:rPr>
              <w:t>Aim</w:t>
            </w:r>
            <w:r>
              <w:t xml:space="preserve">: To examine whether </w:t>
            </w:r>
            <w:r w:rsidRPr="00880A17">
              <w:t xml:space="preserve">some foods and Mediterranean diet (MedDiet) consumed by the mother during pregnancy and by the child during the first years of life can be protective for current wheezing, rhinitis and dermatitis at preschool age. </w:t>
            </w:r>
          </w:p>
          <w:p w14:paraId="1D386C99" w14:textId="77777777" w:rsidR="00C7031C" w:rsidRDefault="00C7031C" w:rsidP="008E7258">
            <w:pPr>
              <w:rPr>
                <w:b/>
              </w:rPr>
            </w:pPr>
            <w:r w:rsidRPr="008E7258">
              <w:rPr>
                <w:b/>
              </w:rPr>
              <w:t>Methods</w:t>
            </w:r>
            <w:r w:rsidRPr="00880A17">
              <w:t>: Questionnaires of epidemiological factors and food intake by the mother during pregnancy and later by the child were filled in by parents in two surveys at two different time points (1.5 yrs and 4 yrs of life)</w:t>
            </w:r>
            <w:r>
              <w:t>.</w:t>
            </w:r>
            <w:r w:rsidRPr="00880A17">
              <w:t xml:space="preserve"> </w:t>
            </w:r>
          </w:p>
        </w:tc>
        <w:tc>
          <w:tcPr>
            <w:tcW w:w="4537" w:type="dxa"/>
            <w:tcBorders>
              <w:top w:val="single" w:sz="4" w:space="0" w:color="auto"/>
              <w:left w:val="single" w:sz="4" w:space="0" w:color="auto"/>
              <w:bottom w:val="single" w:sz="4" w:space="0" w:color="auto"/>
              <w:right w:val="single" w:sz="4" w:space="0" w:color="auto"/>
            </w:tcBorders>
          </w:tcPr>
          <w:p w14:paraId="18AADE09" w14:textId="4695D5AB" w:rsidR="00C7031C" w:rsidRPr="00880A17" w:rsidRDefault="00C97E3A" w:rsidP="00936E83">
            <w:r>
              <w:t>Maternal a</w:t>
            </w:r>
            <w:r w:rsidR="00C7031C" w:rsidRPr="00880A17">
              <w:t xml:space="preserve">dherence </w:t>
            </w:r>
            <w:r w:rsidR="00936E83">
              <w:t>to the Mediterranean diet</w:t>
            </w:r>
            <w:r w:rsidR="00C7031C" w:rsidRPr="00880A17">
              <w:t xml:space="preserve"> </w:t>
            </w:r>
            <w:r w:rsidR="00936E83">
              <w:t>was not</w:t>
            </w:r>
            <w:r w:rsidR="00C7031C" w:rsidRPr="00880A17">
              <w:t xml:space="preserve"> a protective factor for </w:t>
            </w:r>
            <w:r w:rsidR="00936E83">
              <w:t>wheeze (p=0.892), dermatitis (p=0.145) or rhinitis (p=0.637)</w:t>
            </w:r>
            <w:r>
              <w:t xml:space="preserve"> in the child</w:t>
            </w:r>
            <w:r w:rsidR="00C7031C" w:rsidRPr="00880A17">
              <w:t xml:space="preserve">. </w:t>
            </w:r>
          </w:p>
        </w:tc>
        <w:tc>
          <w:tcPr>
            <w:tcW w:w="1843" w:type="dxa"/>
            <w:tcBorders>
              <w:top w:val="single" w:sz="4" w:space="0" w:color="auto"/>
              <w:left w:val="single" w:sz="4" w:space="0" w:color="auto"/>
              <w:bottom w:val="single" w:sz="4" w:space="0" w:color="auto"/>
              <w:right w:val="single" w:sz="4" w:space="0" w:color="auto"/>
            </w:tcBorders>
          </w:tcPr>
          <w:p w14:paraId="6E14CF71" w14:textId="7D32EAFE" w:rsidR="00C7031C" w:rsidRPr="00C8357D" w:rsidRDefault="00C7031C" w:rsidP="009F7A26"/>
        </w:tc>
      </w:tr>
      <w:tr w:rsidR="00C7031C" w:rsidRPr="00C8357D" w14:paraId="37946FED" w14:textId="77777777" w:rsidTr="00C7031C">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Height w:val="390"/>
        </w:trPr>
        <w:tc>
          <w:tcPr>
            <w:tcW w:w="1416" w:type="dxa"/>
            <w:tcBorders>
              <w:top w:val="single" w:sz="4" w:space="0" w:color="auto"/>
              <w:left w:val="single" w:sz="4" w:space="0" w:color="auto"/>
              <w:bottom w:val="single" w:sz="4" w:space="0" w:color="auto"/>
              <w:right w:val="single" w:sz="4" w:space="0" w:color="auto"/>
            </w:tcBorders>
          </w:tcPr>
          <w:p w14:paraId="1EE5540A" w14:textId="21ED9A2B" w:rsidR="00C7031C" w:rsidRDefault="00C7031C" w:rsidP="009F7A26">
            <w:r>
              <w:t>Steenweg-de Graaff et al 2014</w:t>
            </w:r>
            <w:r>
              <w:fldChar w:fldCharType="begin">
                <w:fldData xml:space="preserve">PEVuZE5vdGU+PENpdGU+PEF1dGhvcj5TdGVlbndlZy1kZSBHcmFhZmY8L0F1dGhvcj48WWVhcj4y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</w:fldData>
              </w:fldChar>
            </w:r>
            <w:r w:rsidR="002747EA">
              <w:instrText xml:space="preserve"> ADDIN EN.CITE </w:instrText>
            </w:r>
            <w:r w:rsidR="002747EA">
              <w:fldChar w:fldCharType="begin">
                <w:fldData xml:space="preserve">PEVuZE5vdGU+PENpdGU+PEF1dGhvcj5TdGVlbndlZy1kZSBHcmFhZmY8L0F1dGhvcj48WWVhcj4y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</w:fldData>
              </w:fldChar>
            </w:r>
            <w:r w:rsidR="002747EA">
              <w:instrText xml:space="preserve"> ADDIN EN.CITE.DATA </w:instrText>
            </w:r>
            <w:r w:rsidR="002747EA">
              <w:fldChar w:fldCharType="end"/>
            </w:r>
            <w:r>
              <w:fldChar w:fldCharType="separate"/>
            </w:r>
            <w:r w:rsidR="002747EA" w:rsidRPr="002747EA">
              <w:rPr>
                <w:noProof/>
                <w:vertAlign w:val="superscript"/>
              </w:rPr>
              <w:t>59</w:t>
            </w:r>
            <w:r>
              <w:fldChar w:fldCharType="end"/>
            </w:r>
          </w:p>
          <w:p w14:paraId="5ED5CEDC" w14:textId="77777777" w:rsidR="00C7031C" w:rsidRDefault="00C7031C" w:rsidP="009F7A26">
            <w:r>
              <w:t>Netherlands</w:t>
            </w:r>
          </w:p>
          <w:p w14:paraId="4B6DB5D9" w14:textId="77777777" w:rsidR="00C7031C" w:rsidRPr="00C8357D" w:rsidRDefault="00C7031C" w:rsidP="009F7A26">
            <w:r>
              <w:t>Cohort</w:t>
            </w:r>
          </w:p>
        </w:tc>
        <w:tc>
          <w:tcPr>
            <w:tcW w:w="1417" w:type="dxa"/>
            <w:tcBorders>
              <w:top w:val="single" w:sz="4" w:space="0" w:color="auto"/>
              <w:left w:val="single" w:sz="4" w:space="0" w:color="auto"/>
              <w:bottom w:val="single" w:sz="4" w:space="0" w:color="auto"/>
              <w:right w:val="single" w:sz="4" w:space="0" w:color="auto"/>
            </w:tcBorders>
          </w:tcPr>
          <w:p w14:paraId="4AE61D33" w14:textId="77777777" w:rsidR="00C7031C" w:rsidRPr="00C8357D" w:rsidRDefault="00C7031C" w:rsidP="009F7A26">
            <w:r>
              <w:t>3,104 children</w:t>
            </w:r>
          </w:p>
        </w:tc>
        <w:tc>
          <w:tcPr>
            <w:tcW w:w="4679" w:type="dxa"/>
            <w:tcBorders>
              <w:top w:val="single" w:sz="4" w:space="0" w:color="auto"/>
              <w:left w:val="single" w:sz="4" w:space="0" w:color="auto"/>
              <w:bottom w:val="single" w:sz="4" w:space="0" w:color="auto"/>
              <w:right w:val="single" w:sz="4" w:space="0" w:color="auto"/>
            </w:tcBorders>
          </w:tcPr>
          <w:p w14:paraId="78FAFF6C" w14:textId="77777777" w:rsidR="00C7031C" w:rsidRDefault="00C7031C" w:rsidP="00572E2A">
            <w:r w:rsidRPr="00572E2A">
              <w:rPr>
                <w:b/>
              </w:rPr>
              <w:t>Aim</w:t>
            </w:r>
            <w:r>
              <w:t>: To assess the links between m</w:t>
            </w:r>
            <w:r w:rsidRPr="00BA0030">
              <w:t>aternal nutrit</w:t>
            </w:r>
            <w:r>
              <w:t>ional factors during pregnancy and</w:t>
            </w:r>
            <w:r w:rsidRPr="00BA0030">
              <w:t xml:space="preserve"> foetal brain development and subsequent offspring behaviour. </w:t>
            </w:r>
          </w:p>
          <w:p w14:paraId="5025C087" w14:textId="77777777" w:rsidR="00C7031C" w:rsidRPr="00C8357D" w:rsidRDefault="00C7031C" w:rsidP="00572E2A">
            <w:r w:rsidRPr="00572E2A">
              <w:rPr>
                <w:b/>
              </w:rPr>
              <w:t>Methods</w:t>
            </w:r>
            <w:r>
              <w:t xml:space="preserve">: </w:t>
            </w:r>
            <w:r w:rsidRPr="00BA0030">
              <w:t>Within a population-based cohort, we assessed maternal diet using a food frequency questionnaire. Three dietary patterns were derived by means of Principal Component Analysis</w:t>
            </w:r>
            <w:r>
              <w:t xml:space="preserve"> </w:t>
            </w:r>
            <w:r w:rsidRPr="003045D6">
              <w:t xml:space="preserve">— The first pattern has been labelled ‘Mediterranean’, because of its high loadings on vegetables, fish &amp; shellfish, vegetable oil, fruit, and eggs, and relatively high negative loading on processed meat. The second </w:t>
            </w:r>
            <w:r>
              <w:t xml:space="preserve">pattern, labelled </w:t>
            </w:r>
            <w:r w:rsidRPr="003045D6">
              <w:t>traditional Dutch</w:t>
            </w:r>
            <w:r>
              <w:t>,</w:t>
            </w:r>
            <w:r w:rsidRPr="003045D6">
              <w:t xml:space="preserve"> was </w:t>
            </w:r>
            <w:r>
              <w:t>characteris</w:t>
            </w:r>
            <w:r w:rsidRPr="003045D6">
              <w:t xml:space="preserve">ed by high intakes of fresh and processed meat and potatoes, a relatively high intake of margarines and a very low intake of soy and diet products. The third </w:t>
            </w:r>
            <w:r>
              <w:t>pattern, ‘Confectionary’, was</w:t>
            </w:r>
            <w:r w:rsidRPr="003045D6">
              <w:t xml:space="preserve"> high in the consumption of cakes, sugar &amp; confectionary products, tea, cereals, fruit and dairy products. </w:t>
            </w:r>
          </w:p>
        </w:tc>
        <w:tc>
          <w:tcPr>
            <w:tcW w:w="4537" w:type="dxa"/>
            <w:tcBorders>
              <w:top w:val="single" w:sz="4" w:space="0" w:color="auto"/>
              <w:left w:val="single" w:sz="4" w:space="0" w:color="auto"/>
              <w:bottom w:val="single" w:sz="4" w:space="0" w:color="auto"/>
              <w:right w:val="single" w:sz="4" w:space="0" w:color="auto"/>
            </w:tcBorders>
          </w:tcPr>
          <w:p w14:paraId="5357E344" w14:textId="77777777" w:rsidR="00C7031C" w:rsidRDefault="00C7031C" w:rsidP="000B3CD4">
            <w:r w:rsidRPr="00BA0030">
              <w:t>After adjustment, the Mediterranean diet was negatively associated (0.90, 95% CI: 0.83</w:t>
            </w:r>
            <w:r>
              <w:t xml:space="preserve"> to </w:t>
            </w:r>
            <w:r w:rsidRPr="00BA0030">
              <w:t>0.97) and the Traditionally Dutch diet (1.11, 95% CI: 1.03</w:t>
            </w:r>
            <w:r>
              <w:t xml:space="preserve"> to </w:t>
            </w:r>
            <w:r w:rsidRPr="00BA0030">
              <w:t>1.21)</w:t>
            </w:r>
            <w:r>
              <w:t xml:space="preserve"> </w:t>
            </w:r>
            <w:r w:rsidRPr="00BA0030">
              <w:t>was positively associated with child externalising problems</w:t>
            </w:r>
            <w:r>
              <w:t xml:space="preserve"> (problem behaviours directed toward the environment such as aggression, cheating, disobeying rules)</w:t>
            </w:r>
            <w:r w:rsidRPr="00BA0030">
              <w:t xml:space="preserve">. </w:t>
            </w:r>
          </w:p>
          <w:p w14:paraId="6DB69AF1" w14:textId="77777777" w:rsidR="00C7031C" w:rsidRPr="00304D42" w:rsidRDefault="00C7031C" w:rsidP="00304D42">
            <w:r w:rsidRPr="00304D42">
              <w:t>Both low adherence to the Mediterranean diet and high adherence to the Traditionally Dutch diet during pregnancy are associated with an increased risk of child externalising problems.</w:t>
            </w:r>
          </w:p>
          <w:p w14:paraId="1162F754" w14:textId="77777777" w:rsidR="00C7031C" w:rsidRPr="00BA0030" w:rsidRDefault="00C7031C" w:rsidP="000B3CD4"/>
        </w:tc>
        <w:tc>
          <w:tcPr>
            <w:tcW w:w="1843" w:type="dxa"/>
            <w:tcBorders>
              <w:top w:val="single" w:sz="4" w:space="0" w:color="auto"/>
              <w:left w:val="single" w:sz="4" w:space="0" w:color="auto"/>
              <w:bottom w:val="single" w:sz="4" w:space="0" w:color="auto"/>
              <w:right w:val="single" w:sz="4" w:space="0" w:color="auto"/>
            </w:tcBorders>
          </w:tcPr>
          <w:p w14:paraId="1CB71B06" w14:textId="70CF1632" w:rsidR="00C7031C" w:rsidRPr="00C8357D" w:rsidRDefault="00C7031C" w:rsidP="009F7A26"/>
        </w:tc>
      </w:tr>
      <w:tr w:rsidR="00C7031C" w:rsidRPr="00C8357D" w14:paraId="29EBFB8F" w14:textId="77777777" w:rsidTr="00C7031C">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Height w:val="390"/>
        </w:trPr>
        <w:tc>
          <w:tcPr>
            <w:tcW w:w="1416" w:type="dxa"/>
            <w:tcBorders>
              <w:top w:val="single" w:sz="4" w:space="0" w:color="auto"/>
              <w:left w:val="single" w:sz="4" w:space="0" w:color="auto"/>
              <w:bottom w:val="single" w:sz="4" w:space="0" w:color="auto"/>
              <w:right w:val="single" w:sz="4" w:space="0" w:color="auto"/>
            </w:tcBorders>
          </w:tcPr>
          <w:p w14:paraId="54969A28" w14:textId="7C20804C" w:rsidR="00C7031C" w:rsidRDefault="00C7031C" w:rsidP="00304D42">
            <w:r>
              <w:t>Chatzi et al 2017</w:t>
            </w:r>
            <w:r>
              <w:fldChar w:fldCharType="begin">
                <w:fldData xml:space="preserve">PEVuZE5vdGU+PENpdGU+PEF1dGhvcj5DaGF0emk8L0F1dGhvcj48WWVhcj4yMDE3PC9ZZWFyPjxS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</w:fldData>
              </w:fldChar>
            </w:r>
            <w:r w:rsidR="002747EA">
              <w:instrText xml:space="preserve"> ADDIN EN.CITE </w:instrText>
            </w:r>
            <w:r w:rsidR="002747EA">
              <w:fldChar w:fldCharType="begin">
                <w:fldData xml:space="preserve">PEVuZE5vdGU+PENpdGU+PEF1dGhvcj5DaGF0emk8L0F1dGhvcj48WWVhcj4yMDE3PC9ZZWFyPjxS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</w:fldData>
              </w:fldChar>
            </w:r>
            <w:r w:rsidR="002747EA">
              <w:instrText xml:space="preserve"> ADDIN EN.CITE.DATA </w:instrText>
            </w:r>
            <w:r w:rsidR="002747EA">
              <w:fldChar w:fldCharType="end"/>
            </w:r>
            <w:r>
              <w:fldChar w:fldCharType="separate"/>
            </w:r>
            <w:r w:rsidR="002747EA" w:rsidRPr="002747EA">
              <w:rPr>
                <w:noProof/>
                <w:vertAlign w:val="superscript"/>
              </w:rPr>
              <w:t>49</w:t>
            </w:r>
            <w:r>
              <w:fldChar w:fldCharType="end"/>
            </w:r>
          </w:p>
          <w:p w14:paraId="30A4E02D" w14:textId="77777777" w:rsidR="00C7031C" w:rsidRDefault="00C7031C" w:rsidP="00304D42">
            <w:r>
              <w:t>United States (Viva), Greece (Rhea)</w:t>
            </w:r>
          </w:p>
          <w:p w14:paraId="4038EA8D" w14:textId="77777777" w:rsidR="00C7031C" w:rsidRPr="00C6721E" w:rsidRDefault="00C7031C" w:rsidP="00304D42">
            <w:r>
              <w:t>Cohort</w:t>
            </w:r>
          </w:p>
        </w:tc>
        <w:tc>
          <w:tcPr>
            <w:tcW w:w="1417" w:type="dxa"/>
            <w:tcBorders>
              <w:top w:val="single" w:sz="4" w:space="0" w:color="auto"/>
              <w:left w:val="single" w:sz="4" w:space="0" w:color="auto"/>
              <w:bottom w:val="single" w:sz="4" w:space="0" w:color="auto"/>
              <w:right w:val="single" w:sz="4" w:space="0" w:color="auto"/>
            </w:tcBorders>
          </w:tcPr>
          <w:p w14:paraId="628AF2A5" w14:textId="77777777" w:rsidR="00C7031C" w:rsidRDefault="00C7031C" w:rsidP="009F7A26">
            <w:r>
              <w:t>997 mother-child pairs in United States</w:t>
            </w:r>
          </w:p>
          <w:p w14:paraId="078B9277" w14:textId="77777777" w:rsidR="00C7031C" w:rsidRDefault="00C7031C" w:rsidP="009F7A26">
            <w:r>
              <w:t>569 pairs in Greece</w:t>
            </w:r>
          </w:p>
        </w:tc>
        <w:tc>
          <w:tcPr>
            <w:tcW w:w="4679" w:type="dxa"/>
            <w:tcBorders>
              <w:top w:val="single" w:sz="4" w:space="0" w:color="auto"/>
              <w:left w:val="single" w:sz="4" w:space="0" w:color="auto"/>
              <w:bottom w:val="single" w:sz="4" w:space="0" w:color="auto"/>
              <w:right w:val="single" w:sz="4" w:space="0" w:color="auto"/>
            </w:tcBorders>
          </w:tcPr>
          <w:p w14:paraId="107E8FA3" w14:textId="77777777" w:rsidR="00C7031C" w:rsidRDefault="00C7031C" w:rsidP="00060D24">
            <w:r>
              <w:rPr>
                <w:b/>
              </w:rPr>
              <w:t xml:space="preserve">Aim: </w:t>
            </w:r>
            <w:r>
              <w:t>T</w:t>
            </w:r>
            <w:r w:rsidRPr="00060D24">
              <w:t xml:space="preserve">o investigate the association between adherence to Mediterranean diet in pregnancy and offspring cardiometabolic traits in two pregnancy cohorts. </w:t>
            </w:r>
          </w:p>
          <w:p w14:paraId="625920BA" w14:textId="77777777" w:rsidR="00C7031C" w:rsidRPr="00304D42" w:rsidRDefault="00C7031C" w:rsidP="008879A2">
            <w:pPr>
              <w:rPr>
                <w:b/>
              </w:rPr>
            </w:pPr>
            <w:r w:rsidRPr="00060D24">
              <w:rPr>
                <w:b/>
              </w:rPr>
              <w:t>Methods</w:t>
            </w:r>
            <w:r w:rsidRPr="00060D24">
              <w:t xml:space="preserve">: We estimated adherence to the Mediterranean diet with an a priori defined score (MDS) of nine foods and nutrients (0 to 9). We measured child weight, height, waist circumference, skin-fold thicknesses, blood pressure, and blood levels of lipids, c-reactive protein and adipokines in mid-childhood (median 7.7 years) in Viva, and in early childhood (median 4.2 years) in Rhea. We calculated cohort-specific effects and pooled effects estimates with random-effects models for cohort and child age. </w:t>
            </w:r>
          </w:p>
        </w:tc>
        <w:tc>
          <w:tcPr>
            <w:tcW w:w="4537" w:type="dxa"/>
            <w:tcBorders>
              <w:top w:val="single" w:sz="4" w:space="0" w:color="auto"/>
              <w:left w:val="single" w:sz="4" w:space="0" w:color="auto"/>
              <w:bottom w:val="single" w:sz="4" w:space="0" w:color="auto"/>
              <w:right w:val="single" w:sz="4" w:space="0" w:color="auto"/>
            </w:tcBorders>
          </w:tcPr>
          <w:p w14:paraId="10496879" w14:textId="77777777" w:rsidR="00C7031C" w:rsidRDefault="00C7031C" w:rsidP="008879A2">
            <w:r w:rsidRPr="00060D24">
              <w:t xml:space="preserve">In Project Viva, the mean (SD, standard deviation) MDS was 2.7 (1.6); in Rhea it was 3.8 (1.7). In the pooled analysis, for each 3-point increment in the MDS, offspring BMI z-score was lower by 0.14 units (95% CI, -0.15 to -0.13), waist circumference by 0.39 cm (95% CI, -0.64 to -0.14), and the sum of skin-fold thicknesses by 0.63 mm (95% CI, -0.98 to -0.28). We also observed lower offspring systolic (-1.03 mmHg; 95% CI, -1.65 to -0.42) and diastolic blood pressure (-0.57 mmHg; 95% CI, -0.98 to -0.16). </w:t>
            </w:r>
          </w:p>
          <w:p w14:paraId="6B39A8D2" w14:textId="77777777" w:rsidR="00C7031C" w:rsidRPr="00060D24" w:rsidRDefault="00C7031C" w:rsidP="008879A2">
            <w:r w:rsidRPr="00060D24">
              <w:t>Greater adherence to Mediterranean diet during pregnancy may protect against excess offspring cardiometabolic risk.</w:t>
            </w:r>
          </w:p>
        </w:tc>
        <w:tc>
          <w:tcPr>
            <w:tcW w:w="1843" w:type="dxa"/>
            <w:tcBorders>
              <w:top w:val="single" w:sz="4" w:space="0" w:color="auto"/>
              <w:left w:val="single" w:sz="4" w:space="0" w:color="auto"/>
              <w:bottom w:val="single" w:sz="4" w:space="0" w:color="auto"/>
              <w:right w:val="single" w:sz="4" w:space="0" w:color="auto"/>
            </w:tcBorders>
          </w:tcPr>
          <w:p w14:paraId="1E0E6957" w14:textId="1F0DD5C8" w:rsidR="00C7031C" w:rsidRPr="00C8357D" w:rsidRDefault="00C7031C" w:rsidP="009F7A26"/>
        </w:tc>
      </w:tr>
      <w:tr w:rsidR="00C7031C" w:rsidRPr="00C8357D" w14:paraId="3917BF42" w14:textId="77777777" w:rsidTr="00C7031C">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Height w:val="390"/>
        </w:trPr>
        <w:tc>
          <w:tcPr>
            <w:tcW w:w="1416" w:type="dxa"/>
            <w:tcBorders>
              <w:top w:val="single" w:sz="4" w:space="0" w:color="auto"/>
              <w:left w:val="single" w:sz="4" w:space="0" w:color="auto"/>
              <w:bottom w:val="single" w:sz="4" w:space="0" w:color="auto"/>
              <w:right w:val="single" w:sz="4" w:space="0" w:color="auto"/>
            </w:tcBorders>
          </w:tcPr>
          <w:p w14:paraId="5D1E6554" w14:textId="46DF41F5" w:rsidR="00C7031C" w:rsidRDefault="00C7031C" w:rsidP="005033E8">
            <w:r w:rsidRPr="00C6721E">
              <w:t>Fernandez-Barres</w:t>
            </w:r>
            <w:r>
              <w:t xml:space="preserve"> et al 2019</w:t>
            </w:r>
            <w:r>
              <w:fldChar w:fldCharType="begin">
                <w:fldData xml:space="preserve">PEVuZE5vdGU+PENpdGU+PEF1dGhvcj5GZXJuYW5kZXotQmFycmVzPC9BdXRob3I+PFllYXI+MjAx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</w:fldData>
              </w:fldChar>
            </w:r>
            <w:r w:rsidR="002747EA">
              <w:instrText xml:space="preserve"> ADDIN EN.CITE </w:instrText>
            </w:r>
            <w:r w:rsidR="002747EA">
              <w:fldChar w:fldCharType="begin">
                <w:fldData xml:space="preserve">PEVuZE5vdGU+PENpdGU+PEF1dGhvcj5GZXJuYW5kZXotQmFycmVzPC9BdXRob3I+PFllYXI+MjAx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</w:fldData>
              </w:fldChar>
            </w:r>
            <w:r w:rsidR="002747EA">
              <w:instrText xml:space="preserve"> ADDIN EN.CITE.DATA </w:instrText>
            </w:r>
            <w:r w:rsidR="002747EA">
              <w:fldChar w:fldCharType="end"/>
            </w:r>
            <w:r>
              <w:fldChar w:fldCharType="separate"/>
            </w:r>
            <w:r w:rsidR="002747EA" w:rsidRPr="002747EA">
              <w:rPr>
                <w:noProof/>
                <w:vertAlign w:val="superscript"/>
              </w:rPr>
              <w:t>51</w:t>
            </w:r>
            <w:r>
              <w:fldChar w:fldCharType="end"/>
            </w:r>
          </w:p>
          <w:p w14:paraId="7222332F" w14:textId="77777777" w:rsidR="00C7031C" w:rsidRDefault="00C7031C" w:rsidP="005033E8">
            <w:r>
              <w:t>Spain</w:t>
            </w:r>
          </w:p>
          <w:p w14:paraId="251292F4" w14:textId="77777777" w:rsidR="00C7031C" w:rsidRPr="00C6721E" w:rsidRDefault="00C7031C" w:rsidP="005033E8">
            <w:r>
              <w:t>Cohort</w:t>
            </w:r>
          </w:p>
        </w:tc>
        <w:tc>
          <w:tcPr>
            <w:tcW w:w="1417" w:type="dxa"/>
            <w:tcBorders>
              <w:top w:val="single" w:sz="4" w:space="0" w:color="auto"/>
              <w:left w:val="single" w:sz="4" w:space="0" w:color="auto"/>
              <w:bottom w:val="single" w:sz="4" w:space="0" w:color="auto"/>
              <w:right w:val="single" w:sz="4" w:space="0" w:color="auto"/>
            </w:tcBorders>
          </w:tcPr>
          <w:p w14:paraId="549C5E4D" w14:textId="77777777" w:rsidR="00C7031C" w:rsidRDefault="00C7031C" w:rsidP="009F7A26">
            <w:r>
              <w:t>2,195 mother-child pairs</w:t>
            </w:r>
          </w:p>
          <w:p w14:paraId="0DDA8AA4" w14:textId="77777777" w:rsidR="00C7031C" w:rsidRDefault="00C7031C" w:rsidP="009F7A26">
            <w:r>
              <w:t>697 children at 4 years</w:t>
            </w:r>
          </w:p>
        </w:tc>
        <w:tc>
          <w:tcPr>
            <w:tcW w:w="4679" w:type="dxa"/>
            <w:tcBorders>
              <w:top w:val="single" w:sz="4" w:space="0" w:color="auto"/>
              <w:left w:val="single" w:sz="4" w:space="0" w:color="auto"/>
              <w:bottom w:val="single" w:sz="4" w:space="0" w:color="auto"/>
              <w:right w:val="single" w:sz="4" w:space="0" w:color="auto"/>
            </w:tcBorders>
          </w:tcPr>
          <w:p w14:paraId="140560D1" w14:textId="77777777" w:rsidR="00C7031C" w:rsidRDefault="00C7031C" w:rsidP="00C6721E">
            <w:r>
              <w:rPr>
                <w:b/>
              </w:rPr>
              <w:t xml:space="preserve">Aim: </w:t>
            </w:r>
            <w:r w:rsidRPr="00C6721E">
              <w:t xml:space="preserve">To evaluate the associations between maternal adherence to the Mediterranean diet during pregnancy and their offspring's longitudinal body mass index (BMI) trajectories and cardiometabolic risk in early childhood. </w:t>
            </w:r>
          </w:p>
          <w:p w14:paraId="2D5FDDFC" w14:textId="4ACF2681" w:rsidR="00C7031C" w:rsidRPr="000B3CD4" w:rsidRDefault="00C7031C" w:rsidP="00C6721E">
            <w:pPr>
              <w:rPr>
                <w:b/>
              </w:rPr>
            </w:pPr>
            <w:r w:rsidRPr="00C6721E">
              <w:rPr>
                <w:b/>
              </w:rPr>
              <w:t>Methods</w:t>
            </w:r>
            <w:r w:rsidRPr="00C6721E">
              <w:t>: We included mother-child pairs from the Infancia y Medio Ambiente (INMA) longitudinal cohort study in Spain. We measured dietary intake during pregnancy using a validated food frequency questionnaire and calculated the relative Mediterranean diet score (rMED). We estimated offspring's BMI z score trajectories from birth to age 4 years using latent class growth analyses. We measured blood pressure, waist circumference, and cardiometabolic biomarkers to construct a cardiometabolic risk score at 4 years (n</w:t>
            </w:r>
            <w:r w:rsidR="00162E95">
              <w:t>=</w:t>
            </w:r>
            <w:r w:rsidRPr="00C6721E">
              <w:t>697 mother-child pairs). We used multivariable adjusted linear and multinomial regression models. RESULTS:</w:t>
            </w:r>
          </w:p>
        </w:tc>
        <w:tc>
          <w:tcPr>
            <w:tcW w:w="4537" w:type="dxa"/>
            <w:tcBorders>
              <w:top w:val="single" w:sz="4" w:space="0" w:color="auto"/>
              <w:left w:val="single" w:sz="4" w:space="0" w:color="auto"/>
              <w:bottom w:val="single" w:sz="4" w:space="0" w:color="auto"/>
              <w:right w:val="single" w:sz="4" w:space="0" w:color="auto"/>
            </w:tcBorders>
          </w:tcPr>
          <w:p w14:paraId="51D3DEE4" w14:textId="22A48279" w:rsidR="00C7031C" w:rsidRDefault="00C7031C" w:rsidP="00304D42">
            <w:r w:rsidRPr="00C6721E">
              <w:t>A higher maternal rMED in pregnancy was associated with a lower risk in offspring of larger birth size, followed by accelerated BMI gain (reference trajectory group: children with average birth size and subsequent slower BMI gain) (relative risk of high vs low</w:t>
            </w:r>
            <w:r w:rsidR="00936E83">
              <w:t xml:space="preserve"> rMED score, 0.68; 95% CI, 0.47 to </w:t>
            </w:r>
            <w:r w:rsidRPr="00C6721E">
              <w:t xml:space="preserve">0.99). rMED score during pregnancy was not associated with the cardiometabolic risk score, its components, or related biomarkers. </w:t>
            </w:r>
          </w:p>
          <w:p w14:paraId="481AC292" w14:textId="77777777" w:rsidR="00C7031C" w:rsidRPr="00C6721E" w:rsidRDefault="00C7031C" w:rsidP="00304D42">
            <w:r w:rsidRPr="00C6721E">
              <w:t>Higher adherence to the Mediterranean diet in pregnancy was associated with lower risk of having offspring with an accelerated growth pattern. This dietary pattern was not associated with the offspring's cardiometabolic risk at 4 years.</w:t>
            </w:r>
          </w:p>
        </w:tc>
        <w:tc>
          <w:tcPr>
            <w:tcW w:w="1843" w:type="dxa"/>
            <w:tcBorders>
              <w:top w:val="single" w:sz="4" w:space="0" w:color="auto"/>
              <w:left w:val="single" w:sz="4" w:space="0" w:color="auto"/>
              <w:bottom w:val="single" w:sz="4" w:space="0" w:color="auto"/>
              <w:right w:val="single" w:sz="4" w:space="0" w:color="auto"/>
            </w:tcBorders>
          </w:tcPr>
          <w:p w14:paraId="45A72A8A" w14:textId="77777777" w:rsidR="00C7031C" w:rsidRPr="00C8357D" w:rsidRDefault="00C7031C" w:rsidP="009F7A26">
            <w:r>
              <w:t>Child growth</w:t>
            </w:r>
          </w:p>
        </w:tc>
      </w:tr>
      <w:tr w:rsidR="00C7031C" w:rsidRPr="00C8357D" w14:paraId="40539346" w14:textId="77777777" w:rsidTr="00C7031C">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Height w:val="390"/>
        </w:trPr>
        <w:tc>
          <w:tcPr>
            <w:tcW w:w="1416" w:type="dxa"/>
            <w:tcBorders>
              <w:top w:val="single" w:sz="4" w:space="0" w:color="auto"/>
              <w:left w:val="single" w:sz="4" w:space="0" w:color="auto"/>
              <w:bottom w:val="single" w:sz="4" w:space="0" w:color="auto"/>
              <w:right w:val="single" w:sz="4" w:space="0" w:color="auto"/>
            </w:tcBorders>
          </w:tcPr>
          <w:p w14:paraId="5F11199F" w14:textId="11AB007F" w:rsidR="00C7031C" w:rsidRDefault="00C7031C" w:rsidP="00304D42">
            <w:r w:rsidRPr="00C6721E">
              <w:t>Fernandez-Barres</w:t>
            </w:r>
            <w:r>
              <w:t xml:space="preserve"> et al 2016</w:t>
            </w:r>
            <w:r>
              <w:fldChar w:fldCharType="begin">
                <w:fldData xml:space="preserve">PEVuZE5vdGU+PENpdGU+PEF1dGhvcj5GZXJuYW5kZXotQmFycmVzPC9BdXRob3I+PFllYXI+MjAx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</w:fldData>
              </w:fldChar>
            </w:r>
            <w:r w:rsidR="002747EA">
              <w:instrText xml:space="preserve"> ADDIN EN.CITE </w:instrText>
            </w:r>
            <w:r w:rsidR="002747EA">
              <w:fldChar w:fldCharType="begin">
                <w:fldData xml:space="preserve">PEVuZE5vdGU+PENpdGU+PEF1dGhvcj5GZXJuYW5kZXotQmFycmVzPC9BdXRob3I+PFllYXI+MjAx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</w:fldData>
              </w:fldChar>
            </w:r>
            <w:r w:rsidR="002747EA">
              <w:instrText xml:space="preserve"> ADDIN EN.CITE.DATA </w:instrText>
            </w:r>
            <w:r w:rsidR="002747EA">
              <w:fldChar w:fldCharType="end"/>
            </w:r>
            <w:r>
              <w:fldChar w:fldCharType="separate"/>
            </w:r>
            <w:r w:rsidR="002747EA" w:rsidRPr="002747EA">
              <w:rPr>
                <w:noProof/>
                <w:vertAlign w:val="superscript"/>
              </w:rPr>
              <w:t>50</w:t>
            </w:r>
            <w:r>
              <w:fldChar w:fldCharType="end"/>
            </w:r>
          </w:p>
          <w:p w14:paraId="2E10D004" w14:textId="77777777" w:rsidR="00C7031C" w:rsidRPr="00C6721E" w:rsidRDefault="00C7031C" w:rsidP="00304D42">
            <w:r>
              <w:t>Cohort</w:t>
            </w:r>
          </w:p>
        </w:tc>
        <w:tc>
          <w:tcPr>
            <w:tcW w:w="1417" w:type="dxa"/>
            <w:tcBorders>
              <w:top w:val="single" w:sz="4" w:space="0" w:color="auto"/>
              <w:left w:val="single" w:sz="4" w:space="0" w:color="auto"/>
              <w:bottom w:val="single" w:sz="4" w:space="0" w:color="auto"/>
              <w:right w:val="single" w:sz="4" w:space="0" w:color="auto"/>
            </w:tcBorders>
          </w:tcPr>
          <w:p w14:paraId="5608E878" w14:textId="77777777" w:rsidR="00C7031C" w:rsidRDefault="00C7031C" w:rsidP="009F7A26">
            <w:r>
              <w:t>1,827 mother-child pairs</w:t>
            </w:r>
          </w:p>
        </w:tc>
        <w:tc>
          <w:tcPr>
            <w:tcW w:w="4679" w:type="dxa"/>
            <w:tcBorders>
              <w:top w:val="single" w:sz="4" w:space="0" w:color="auto"/>
              <w:left w:val="single" w:sz="4" w:space="0" w:color="auto"/>
              <w:bottom w:val="single" w:sz="4" w:space="0" w:color="auto"/>
              <w:right w:val="single" w:sz="4" w:space="0" w:color="auto"/>
            </w:tcBorders>
          </w:tcPr>
          <w:p w14:paraId="2ECB1438" w14:textId="77777777" w:rsidR="00C7031C" w:rsidRDefault="00C7031C" w:rsidP="00304D42">
            <w:r w:rsidRPr="00304D42">
              <w:rPr>
                <w:b/>
              </w:rPr>
              <w:t>Aim</w:t>
            </w:r>
            <w:r>
              <w:t>: T</w:t>
            </w:r>
            <w:r w:rsidRPr="00304D42">
              <w:t xml:space="preserve">o evaluate associations between adherence to the Mediterranean diet (MD) during pregnancy and childhood overweight and abdominal obesity risk at 4 years of age. </w:t>
            </w:r>
          </w:p>
          <w:p w14:paraId="3FD36CE7" w14:textId="77777777" w:rsidR="00C7031C" w:rsidRDefault="00C7031C" w:rsidP="00304D42">
            <w:pPr>
              <w:rPr>
                <w:b/>
              </w:rPr>
            </w:pPr>
            <w:r w:rsidRPr="00304D42">
              <w:rPr>
                <w:b/>
              </w:rPr>
              <w:t>Methods</w:t>
            </w:r>
            <w:r w:rsidRPr="00304D42">
              <w:t>: We analysed mother-child pairs from the Spanish 'Infancia</w:t>
            </w:r>
            <w:r>
              <w:t xml:space="preserve"> y Medio Ambiente' cohort study</w:t>
            </w:r>
            <w:r w:rsidRPr="00304D42">
              <w:t xml:space="preserve">. Diet was assessed during pregnancy using a food frequency questionnaire and MD adherence by the relative Mediterranean diet score (rMED). Overweight (including obesity) was defined as an age-specific and sex-specific body mass index </w:t>
            </w:r>
            <w:r>
              <w:t>≥</w:t>
            </w:r>
            <w:r w:rsidRPr="00304D42">
              <w:t xml:space="preserve">85th percentile (World Health Organization referent), and abdominal obesity as a waist circumference (WC) &gt;90th percentile. </w:t>
            </w:r>
          </w:p>
        </w:tc>
        <w:tc>
          <w:tcPr>
            <w:tcW w:w="4537" w:type="dxa"/>
            <w:tcBorders>
              <w:top w:val="single" w:sz="4" w:space="0" w:color="auto"/>
              <w:left w:val="single" w:sz="4" w:space="0" w:color="auto"/>
              <w:bottom w:val="single" w:sz="4" w:space="0" w:color="auto"/>
              <w:right w:val="single" w:sz="4" w:space="0" w:color="auto"/>
            </w:tcBorders>
          </w:tcPr>
          <w:p w14:paraId="2D05BB7A" w14:textId="43E64579" w:rsidR="00C7031C" w:rsidRDefault="00C7031C" w:rsidP="00304D42">
            <w:r w:rsidRPr="00304D42">
              <w:t>There was no association between rMED and body mass index z-score, whereas there was a significant association between higher adherence to MD and lower WC (beta of high vs. low rMED: -0.62 cm; 95% confidence interval: -1.10, -0.14 cm, P for trend</w:t>
            </w:r>
            <w:r w:rsidR="00162E95">
              <w:t>=</w:t>
            </w:r>
            <w:r w:rsidRPr="00304D42">
              <w:t xml:space="preserve">0.009). </w:t>
            </w:r>
          </w:p>
          <w:p w14:paraId="4FF5FDD4" w14:textId="77777777" w:rsidR="00C7031C" w:rsidRPr="00304D42" w:rsidRDefault="00C7031C" w:rsidP="00304D42">
            <w:r w:rsidRPr="00304D42">
              <w:t>Pregnancy adherence to the MD was not associated with childhood overweight risk, but it was associated with lower WC, a marker of abdominal obesity.</w:t>
            </w:r>
          </w:p>
        </w:tc>
        <w:tc>
          <w:tcPr>
            <w:tcW w:w="1843" w:type="dxa"/>
            <w:tcBorders>
              <w:top w:val="single" w:sz="4" w:space="0" w:color="auto"/>
              <w:left w:val="single" w:sz="4" w:space="0" w:color="auto"/>
              <w:bottom w:val="single" w:sz="4" w:space="0" w:color="auto"/>
              <w:right w:val="single" w:sz="4" w:space="0" w:color="auto"/>
            </w:tcBorders>
          </w:tcPr>
          <w:p w14:paraId="2B1784EF" w14:textId="77777777" w:rsidR="00C7031C" w:rsidRPr="00C8357D" w:rsidRDefault="00C7031C" w:rsidP="009F7A26">
            <w:r>
              <w:t>Child growth</w:t>
            </w:r>
          </w:p>
        </w:tc>
      </w:tr>
      <w:tr w:rsidR="00C7031C" w:rsidRPr="00C8357D" w14:paraId="1F08D6B0" w14:textId="77777777" w:rsidTr="00C7031C">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Height w:val="390"/>
        </w:trPr>
        <w:tc>
          <w:tcPr>
            <w:tcW w:w="1416" w:type="dxa"/>
            <w:tcBorders>
              <w:top w:val="single" w:sz="4" w:space="0" w:color="auto"/>
              <w:left w:val="single" w:sz="4" w:space="0" w:color="auto"/>
              <w:bottom w:val="single" w:sz="4" w:space="0" w:color="auto"/>
              <w:right w:val="single" w:sz="4" w:space="0" w:color="auto"/>
            </w:tcBorders>
          </w:tcPr>
          <w:p w14:paraId="59EA2A0C" w14:textId="6A7CE873" w:rsidR="00C7031C" w:rsidRDefault="00C7031C" w:rsidP="00A0545D">
            <w:r>
              <w:t>Smith et al 2015</w:t>
            </w:r>
            <w:r>
              <w:fldChar w:fldCharType="begin">
                <w:fldData xml:space="preserve">PEVuZE5vdGU+PENpdGU+PEF1dGhvcj5TbWl0aDwvQXV0aG9yPjxZZWFyPjIwMTU8L1llYXI+PFJl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</w:fldData>
              </w:fldChar>
            </w:r>
            <w:r w:rsidR="002747EA">
              <w:instrText xml:space="preserve"> ADDIN EN.CITE </w:instrText>
            </w:r>
            <w:r w:rsidR="002747EA">
              <w:fldChar w:fldCharType="begin">
                <w:fldData xml:space="preserve">PEVuZE5vdGU+PENpdGU+PEF1dGhvcj5TbWl0aDwvQXV0aG9yPjxZZWFyPjIwMTU8L1llYXI+PFJl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</w:fldData>
              </w:fldChar>
            </w:r>
            <w:r w:rsidR="002747EA">
              <w:instrText xml:space="preserve"> ADDIN EN.CITE.DATA </w:instrText>
            </w:r>
            <w:r w:rsidR="002747EA">
              <w:fldChar w:fldCharType="end"/>
            </w:r>
            <w:r>
              <w:fldChar w:fldCharType="separate"/>
            </w:r>
            <w:r w:rsidR="002747EA" w:rsidRPr="002747EA">
              <w:rPr>
                <w:noProof/>
                <w:vertAlign w:val="superscript"/>
              </w:rPr>
              <w:t>47</w:t>
            </w:r>
            <w:r>
              <w:fldChar w:fldCharType="end"/>
            </w:r>
          </w:p>
          <w:p w14:paraId="075BEB33" w14:textId="77777777" w:rsidR="00C7031C" w:rsidRDefault="00C7031C" w:rsidP="00A0545D">
            <w:r>
              <w:t>United Kingdom</w:t>
            </w:r>
          </w:p>
          <w:p w14:paraId="6C5AB906" w14:textId="77777777" w:rsidR="00C7031C" w:rsidRDefault="00C7031C" w:rsidP="00A0545D">
            <w:r>
              <w:t>Case-cohort</w:t>
            </w:r>
          </w:p>
        </w:tc>
        <w:tc>
          <w:tcPr>
            <w:tcW w:w="1417" w:type="dxa"/>
            <w:tcBorders>
              <w:top w:val="single" w:sz="4" w:space="0" w:color="auto"/>
              <w:left w:val="single" w:sz="4" w:space="0" w:color="auto"/>
              <w:bottom w:val="single" w:sz="4" w:space="0" w:color="auto"/>
              <w:right w:val="single" w:sz="4" w:space="0" w:color="auto"/>
            </w:tcBorders>
          </w:tcPr>
          <w:p w14:paraId="6F790F8A" w14:textId="77777777" w:rsidR="00C7031C" w:rsidRDefault="00C7031C" w:rsidP="009F7A26">
            <w:r>
              <w:t>922 LMPT</w:t>
            </w:r>
          </w:p>
          <w:p w14:paraId="125624C9" w14:textId="77777777" w:rsidR="00C7031C" w:rsidRDefault="00C7031C" w:rsidP="009F7A26">
            <w:r>
              <w:t>965 term</w:t>
            </w:r>
          </w:p>
        </w:tc>
        <w:tc>
          <w:tcPr>
            <w:tcW w:w="4679" w:type="dxa"/>
            <w:tcBorders>
              <w:top w:val="single" w:sz="4" w:space="0" w:color="auto"/>
              <w:left w:val="single" w:sz="4" w:space="0" w:color="auto"/>
              <w:bottom w:val="single" w:sz="4" w:space="0" w:color="auto"/>
              <w:right w:val="single" w:sz="4" w:space="0" w:color="auto"/>
            </w:tcBorders>
          </w:tcPr>
          <w:p w14:paraId="0DCDEC0B" w14:textId="77777777" w:rsidR="00C7031C" w:rsidRDefault="00C7031C" w:rsidP="00607E2F">
            <w:r w:rsidRPr="00607E2F">
              <w:rPr>
                <w:b/>
              </w:rPr>
              <w:t>Aim</w:t>
            </w:r>
            <w:r>
              <w:t>: To explore</w:t>
            </w:r>
            <w:r w:rsidRPr="00607E2F">
              <w:t xml:space="preserve"> the associations between lifestyle factors and late and moderate preterm birth (LMPT: 32(+0)-36(+6) weeks' gestation). </w:t>
            </w:r>
          </w:p>
          <w:p w14:paraId="2FE51E3D" w14:textId="77777777" w:rsidR="00C7031C" w:rsidRPr="00607E2F" w:rsidRDefault="00C7031C" w:rsidP="00607E2F">
            <w:r w:rsidRPr="00607E2F">
              <w:rPr>
                <w:b/>
              </w:rPr>
              <w:t>Methods</w:t>
            </w:r>
            <w:r w:rsidRPr="00607E2F">
              <w:t xml:space="preserve">: Poisson multivariable regression models were fitted to estimate relative risks (RR) of LMPT birth associated with maternal smoking, alcohol and recreational drug use, and diet. </w:t>
            </w:r>
          </w:p>
        </w:tc>
        <w:tc>
          <w:tcPr>
            <w:tcW w:w="4537" w:type="dxa"/>
            <w:tcBorders>
              <w:top w:val="single" w:sz="4" w:space="0" w:color="auto"/>
              <w:left w:val="single" w:sz="4" w:space="0" w:color="auto"/>
              <w:bottom w:val="single" w:sz="4" w:space="0" w:color="auto"/>
              <w:right w:val="single" w:sz="4" w:space="0" w:color="auto"/>
            </w:tcBorders>
          </w:tcPr>
          <w:p w14:paraId="03C5E580" w14:textId="77777777" w:rsidR="00C7031C" w:rsidRPr="00B24E86" w:rsidRDefault="00C7031C" w:rsidP="00607E2F">
            <w:r w:rsidRPr="00607E2F">
              <w:t xml:space="preserve">Women who did not have any aspects of a Mediterranean diet were nearly twice as likely to </w:t>
            </w:r>
            <w:r>
              <w:t>give birth</w:t>
            </w:r>
            <w:r w:rsidRPr="00607E2F">
              <w:t xml:space="preserve"> LMPT compared with those whose diet included </w:t>
            </w:r>
            <w:r>
              <w:t>≥</w:t>
            </w:r>
            <w:r w:rsidRPr="00607E2F">
              <w:t xml:space="preserve"> Mediterranean characteristics (aRR </w:t>
            </w:r>
            <w:r>
              <w:t xml:space="preserve">1.81; 95%CI </w:t>
            </w:r>
            <w:r w:rsidRPr="00607E2F">
              <w:t>1.04 to 3.14</w:t>
            </w:r>
            <w:r>
              <w:t>; p=0.036).</w:t>
            </w:r>
          </w:p>
        </w:tc>
        <w:tc>
          <w:tcPr>
            <w:tcW w:w="1843" w:type="dxa"/>
            <w:tcBorders>
              <w:top w:val="single" w:sz="4" w:space="0" w:color="auto"/>
              <w:left w:val="single" w:sz="4" w:space="0" w:color="auto"/>
              <w:bottom w:val="single" w:sz="4" w:space="0" w:color="auto"/>
              <w:right w:val="single" w:sz="4" w:space="0" w:color="auto"/>
            </w:tcBorders>
          </w:tcPr>
          <w:p w14:paraId="5A022316" w14:textId="77777777" w:rsidR="00C7031C" w:rsidRPr="00C8357D" w:rsidRDefault="00C7031C" w:rsidP="009F7A26">
            <w:r>
              <w:t>preterm</w:t>
            </w:r>
          </w:p>
        </w:tc>
      </w:tr>
      <w:tr w:rsidR="00C7031C" w:rsidRPr="00C8357D" w14:paraId="2615E170" w14:textId="77777777" w:rsidTr="00C7031C">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Height w:val="390"/>
        </w:trPr>
        <w:tc>
          <w:tcPr>
            <w:tcW w:w="1416" w:type="dxa"/>
            <w:tcBorders>
              <w:top w:val="single" w:sz="4" w:space="0" w:color="auto"/>
              <w:left w:val="single" w:sz="4" w:space="0" w:color="auto"/>
              <w:bottom w:val="single" w:sz="4" w:space="0" w:color="auto"/>
              <w:right w:val="single" w:sz="4" w:space="0" w:color="auto"/>
            </w:tcBorders>
          </w:tcPr>
          <w:p w14:paraId="3120F3A8" w14:textId="39FCDF26" w:rsidR="00C7031C" w:rsidRDefault="00C7031C" w:rsidP="00A0545D">
            <w:r>
              <w:t>Saunders et al 2014</w:t>
            </w:r>
            <w:r>
              <w:fldChar w:fldCharType="begin">
                <w:fldData xml:space="preserve">PEVuZE5vdGU+PENpdGU+PEF1dGhvcj5TYXVuZGVyczwvQXV0aG9yPjxZZWFyPjIwMTQ8L1llYXI+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</w:fldData>
              </w:fldChar>
            </w:r>
            <w:r w:rsidR="002747EA">
              <w:instrText xml:space="preserve"> ADDIN EN.CITE </w:instrText>
            </w:r>
            <w:r w:rsidR="002747EA">
              <w:fldChar w:fldCharType="begin">
                <w:fldData xml:space="preserve">PEVuZE5vdGU+PENpdGU+PEF1dGhvcj5TYXVuZGVyczwvQXV0aG9yPjxZZWFyPjIwMTQ8L1llYXI+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</w:fldData>
              </w:fldChar>
            </w:r>
            <w:r w:rsidR="002747EA">
              <w:instrText xml:space="preserve"> ADDIN EN.CITE.DATA </w:instrText>
            </w:r>
            <w:r w:rsidR="002747EA">
              <w:fldChar w:fldCharType="end"/>
            </w:r>
            <w:r>
              <w:fldChar w:fldCharType="separate"/>
            </w:r>
            <w:r w:rsidR="002747EA" w:rsidRPr="002747EA">
              <w:rPr>
                <w:noProof/>
                <w:vertAlign w:val="superscript"/>
              </w:rPr>
              <w:t>48</w:t>
            </w:r>
            <w:r>
              <w:fldChar w:fldCharType="end"/>
            </w:r>
          </w:p>
          <w:p w14:paraId="58304614" w14:textId="77777777" w:rsidR="00C7031C" w:rsidRDefault="00C7031C" w:rsidP="00A0545D">
            <w:r>
              <w:t>Guadeloupe</w:t>
            </w:r>
          </w:p>
          <w:p w14:paraId="4EFD4322" w14:textId="77777777" w:rsidR="00C7031C" w:rsidRDefault="00C7031C" w:rsidP="00A0545D">
            <w:r>
              <w:t>Cohort</w:t>
            </w:r>
          </w:p>
        </w:tc>
        <w:tc>
          <w:tcPr>
            <w:tcW w:w="1417" w:type="dxa"/>
            <w:tcBorders>
              <w:top w:val="single" w:sz="4" w:space="0" w:color="auto"/>
              <w:left w:val="single" w:sz="4" w:space="0" w:color="auto"/>
              <w:bottom w:val="single" w:sz="4" w:space="0" w:color="auto"/>
              <w:right w:val="single" w:sz="4" w:space="0" w:color="auto"/>
            </w:tcBorders>
          </w:tcPr>
          <w:p w14:paraId="65054F55" w14:textId="77777777" w:rsidR="00C7031C" w:rsidRDefault="00C7031C" w:rsidP="009F7A26">
            <w:r>
              <w:t>728 women</w:t>
            </w:r>
          </w:p>
        </w:tc>
        <w:tc>
          <w:tcPr>
            <w:tcW w:w="4679" w:type="dxa"/>
            <w:tcBorders>
              <w:top w:val="single" w:sz="4" w:space="0" w:color="auto"/>
              <w:left w:val="single" w:sz="4" w:space="0" w:color="auto"/>
              <w:bottom w:val="single" w:sz="4" w:space="0" w:color="auto"/>
              <w:right w:val="single" w:sz="4" w:space="0" w:color="auto"/>
            </w:tcBorders>
          </w:tcPr>
          <w:p w14:paraId="17C163DF" w14:textId="77777777" w:rsidR="00C7031C" w:rsidRDefault="00C7031C" w:rsidP="00B24E86">
            <w:r>
              <w:rPr>
                <w:b/>
              </w:rPr>
              <w:t xml:space="preserve">Aim: </w:t>
            </w:r>
            <w:r>
              <w:t>T</w:t>
            </w:r>
            <w:r w:rsidRPr="00B24E86">
              <w:t>o evaluate the effect of adherence to a Mediterranean diet (MD) during pregnancy on fetal growth restriction</w:t>
            </w:r>
            <w:r>
              <w:t xml:space="preserve"> (FGR) and preterm birth (PTB</w:t>
            </w:r>
            <w:r w:rsidRPr="00B24E86">
              <w:t>)</w:t>
            </w:r>
            <w:r>
              <w:t xml:space="preserve"> in a population </w:t>
            </w:r>
            <w:r w:rsidRPr="00B24E86">
              <w:t xml:space="preserve">largely </w:t>
            </w:r>
            <w:r>
              <w:t xml:space="preserve">of African descent and present </w:t>
            </w:r>
            <w:r w:rsidRPr="00B24E86">
              <w:t xml:space="preserve">dietary patterns similar to MD. </w:t>
            </w:r>
          </w:p>
          <w:p w14:paraId="71211C61" w14:textId="77777777" w:rsidR="00C7031C" w:rsidRDefault="00C7031C" w:rsidP="00B24E86">
            <w:pPr>
              <w:rPr>
                <w:b/>
              </w:rPr>
            </w:pPr>
            <w:r w:rsidRPr="00B24E86">
              <w:rPr>
                <w:b/>
              </w:rPr>
              <w:t>Methods</w:t>
            </w:r>
            <w:r w:rsidRPr="00B24E86">
              <w:t xml:space="preserve">: </w:t>
            </w:r>
            <w:r>
              <w:t>W</w:t>
            </w:r>
            <w:r w:rsidRPr="00B24E86">
              <w:t xml:space="preserve">e analysed data for pregnant women who </w:t>
            </w:r>
            <w:r>
              <w:t>had</w:t>
            </w:r>
            <w:r w:rsidRPr="00B24E86">
              <w:t xml:space="preserve"> liveborn singletons without any major congenital malformations. Degree of adherence to MD during pregnancy was evaluated with a semi-quantitative food frequency questionnaire based on nine dietary criteria. Multiple logistic regression models were used to analyse birth outcomes while taking potential confounders into account. </w:t>
            </w:r>
          </w:p>
        </w:tc>
        <w:tc>
          <w:tcPr>
            <w:tcW w:w="4537" w:type="dxa"/>
            <w:tcBorders>
              <w:top w:val="single" w:sz="4" w:space="0" w:color="auto"/>
              <w:left w:val="single" w:sz="4" w:space="0" w:color="auto"/>
              <w:bottom w:val="single" w:sz="4" w:space="0" w:color="auto"/>
              <w:right w:val="single" w:sz="4" w:space="0" w:color="auto"/>
            </w:tcBorders>
          </w:tcPr>
          <w:p w14:paraId="1E4AA230" w14:textId="77777777" w:rsidR="00C7031C" w:rsidRPr="00B24E86" w:rsidRDefault="00C7031C" w:rsidP="00714D0D">
            <w:r w:rsidRPr="00B24E86">
              <w:t>Overall there was no association between MD adherence duri</w:t>
            </w:r>
            <w:r>
              <w:t>ng pregnancy and the risk of PTB</w:t>
            </w:r>
            <w:r w:rsidRPr="00B24E86">
              <w:t xml:space="preserve"> </w:t>
            </w:r>
            <w:r>
              <w:t xml:space="preserve">(non-stratified by BMI: aOR 0.9; 95%CI 0.8 to 1.0) </w:t>
            </w:r>
            <w:r w:rsidRPr="00B24E86">
              <w:t>or FGR</w:t>
            </w:r>
            <w:r>
              <w:t xml:space="preserve"> (non-stratified by BMI, term births: aOR 1.0; 95%CI 0.8 to 1.2)</w:t>
            </w:r>
            <w:r w:rsidRPr="00B24E86">
              <w:t xml:space="preserve">. However, pre-pregnancy </w:t>
            </w:r>
            <w:r>
              <w:t>BMI was a strong effect modifier</w:t>
            </w:r>
            <w:r w:rsidRPr="00B24E86">
              <w:t xml:space="preserve"> and MD adherence was associa</w:t>
            </w:r>
            <w:r>
              <w:t>ted with a decreased risk of PTB</w:t>
            </w:r>
            <w:r w:rsidRPr="00B24E86">
              <w:t xml:space="preserve"> in overweight and obese women (a</w:t>
            </w:r>
            <w:r>
              <w:t>OR 0.7, 95%CI 0.6 to 0.9) (P</w:t>
            </w:r>
            <w:r w:rsidRPr="00B24E86">
              <w:t>&lt;0.01)</w:t>
            </w:r>
            <w:r>
              <w:t xml:space="preserve"> but not women with underweight/normal BMI (aOR 1.1; 95%CI 0.9 to 1.3)</w:t>
            </w:r>
            <w:r w:rsidRPr="00B24E86">
              <w:t xml:space="preserve">. </w:t>
            </w:r>
          </w:p>
        </w:tc>
        <w:tc>
          <w:tcPr>
            <w:tcW w:w="1843" w:type="dxa"/>
            <w:tcBorders>
              <w:top w:val="single" w:sz="4" w:space="0" w:color="auto"/>
              <w:left w:val="single" w:sz="4" w:space="0" w:color="auto"/>
              <w:bottom w:val="single" w:sz="4" w:space="0" w:color="auto"/>
              <w:right w:val="single" w:sz="4" w:space="0" w:color="auto"/>
            </w:tcBorders>
          </w:tcPr>
          <w:p w14:paraId="303CC31C" w14:textId="77777777" w:rsidR="00C7031C" w:rsidRPr="00C8357D" w:rsidRDefault="00C7031C" w:rsidP="009F7A26">
            <w:r>
              <w:t>preterm</w:t>
            </w:r>
          </w:p>
        </w:tc>
      </w:tr>
      <w:tr w:rsidR="00C7031C" w:rsidRPr="00C8357D" w14:paraId="79AAF2EF" w14:textId="77777777" w:rsidTr="00C7031C">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Height w:val="390"/>
        </w:trPr>
        <w:tc>
          <w:tcPr>
            <w:tcW w:w="1416" w:type="dxa"/>
            <w:tcBorders>
              <w:top w:val="single" w:sz="4" w:space="0" w:color="auto"/>
              <w:left w:val="single" w:sz="4" w:space="0" w:color="auto"/>
              <w:bottom w:val="single" w:sz="4" w:space="0" w:color="auto"/>
              <w:right w:val="single" w:sz="4" w:space="0" w:color="auto"/>
            </w:tcBorders>
          </w:tcPr>
          <w:p w14:paraId="30765E7B" w14:textId="7ECBD099" w:rsidR="00C7031C" w:rsidRDefault="00C7031C" w:rsidP="00A0545D">
            <w:r>
              <w:t>Martí</w:t>
            </w:r>
            <w:r w:rsidRPr="00A0545D">
              <w:t>nez-Galiano</w:t>
            </w:r>
            <w:r>
              <w:t xml:space="preserve"> et al 2018</w:t>
            </w:r>
            <w:r>
              <w:fldChar w:fldCharType="begin"/>
            </w:r>
            <w:r w:rsidR="002747EA">
              <w:instrText xml:space="preserve"> ADDIN EN.CITE &lt;EndNote&gt;&lt;Cite&gt;&lt;Author&gt;Martínez-Galiano&lt;/Author&gt;&lt;Year&gt;2018&lt;/Year&gt;&lt;RecNum&gt;1462&lt;/RecNum&gt;&lt;DisplayText&gt;&lt;style face="superscript" font="Trebuchet MS" size="9"&gt;46&lt;/style&gt;&lt;/DisplayText&gt;&lt;record&gt;&lt;rec-number&gt;1462&lt;/rec-number&gt;&lt;foreign-keys&gt;&lt;key app="EN" db-id="exvasrfx2dtraoesasxp2szsxa2df502592x" timestamp="1574039594"&gt;1462&lt;/key&gt;&lt;key app="ENWeb" db-id=""&gt;0&lt;/key&gt;&lt;/foreign-keys&gt;&lt;ref-type name="Journal Article"&gt;17&lt;/ref-type&gt;&lt;contributors&gt;&lt;authors&gt;&lt;author&gt;Martínez-Galiano, Juan&lt;/author&gt;&lt;author&gt;Olmedo-Requena, Rocío&lt;/author&gt;&lt;author&gt;Barrios-Rodríguez, Rocío&lt;/author&gt;&lt;author&gt;Amezcua-Prieto, Carmen&lt;/author&gt;&lt;author&gt;Bueno-Cavanillas, Aurora&lt;/author&gt;&lt;author&gt;Salcedo-Bellido, Inmaculada&lt;/author&gt;&lt;author&gt;Jimenez-Moleon, Jose&lt;/author&gt;&lt;author&gt;Delgado-Rodríguez, Miguel&lt;/author&gt;&lt;/authors&gt;&lt;/contributors&gt;&lt;titles&gt;&lt;title&gt;Effect of adherence to a Mediterranean diet and olive oil intake during pregnancy on risk of small for gestational age infants&lt;/title&gt;&lt;secondary-title&gt;Nutrients&lt;/secondary-title&gt;&lt;/titles&gt;&lt;periodical&gt;&lt;full-title&gt;Nutrients&lt;/full-title&gt;&lt;/periodical&gt;&lt;volume&gt;10&lt;/volume&gt;&lt;number&gt;9&lt;/number&gt;&lt;section&gt;1234&lt;/section&gt;&lt;dates&gt;&lt;year&gt;2018&lt;/year&gt;&lt;/dates&gt;&lt;isbn&gt;2072-6643&lt;/isbn&gt;&lt;urls&gt;&lt;/urls&gt;&lt;electronic-resource-num&gt;10.3390/nu10091234&lt;/electronic-resource-num&gt;&lt;/record&gt;&lt;/Cite&gt;&lt;/EndNote&gt;</w:instrText>
            </w:r>
            <w:r>
              <w:fldChar w:fldCharType="separate"/>
            </w:r>
            <w:r w:rsidR="002747EA" w:rsidRPr="002747EA">
              <w:rPr>
                <w:noProof/>
                <w:vertAlign w:val="superscript"/>
              </w:rPr>
              <w:t>46</w:t>
            </w:r>
            <w:r>
              <w:fldChar w:fldCharType="end"/>
            </w:r>
          </w:p>
          <w:p w14:paraId="48135186" w14:textId="77777777" w:rsidR="00C7031C" w:rsidRDefault="00C7031C" w:rsidP="00A0545D">
            <w:r>
              <w:t>Spain</w:t>
            </w:r>
          </w:p>
          <w:p w14:paraId="282B6E67" w14:textId="77777777" w:rsidR="00C7031C" w:rsidRPr="00A0545D" w:rsidRDefault="00C7031C" w:rsidP="00A0545D">
            <w:r>
              <w:t>Case-control</w:t>
            </w:r>
          </w:p>
          <w:p w14:paraId="25372E66" w14:textId="77777777" w:rsidR="00C7031C" w:rsidRDefault="00C7031C" w:rsidP="009F7A26"/>
        </w:tc>
        <w:tc>
          <w:tcPr>
            <w:tcW w:w="1417" w:type="dxa"/>
            <w:tcBorders>
              <w:top w:val="single" w:sz="4" w:space="0" w:color="auto"/>
              <w:left w:val="single" w:sz="4" w:space="0" w:color="auto"/>
              <w:bottom w:val="single" w:sz="4" w:space="0" w:color="auto"/>
              <w:right w:val="single" w:sz="4" w:space="0" w:color="auto"/>
            </w:tcBorders>
          </w:tcPr>
          <w:p w14:paraId="50FBD5BF" w14:textId="77777777" w:rsidR="00C7031C" w:rsidRDefault="00C7031C" w:rsidP="009F7A26">
            <w:r>
              <w:t>518 case-control pairs</w:t>
            </w:r>
          </w:p>
        </w:tc>
        <w:tc>
          <w:tcPr>
            <w:tcW w:w="4679" w:type="dxa"/>
            <w:tcBorders>
              <w:top w:val="single" w:sz="4" w:space="0" w:color="auto"/>
              <w:left w:val="single" w:sz="4" w:space="0" w:color="auto"/>
              <w:bottom w:val="single" w:sz="4" w:space="0" w:color="auto"/>
              <w:right w:val="single" w:sz="4" w:space="0" w:color="auto"/>
            </w:tcBorders>
          </w:tcPr>
          <w:p w14:paraId="6843E04B" w14:textId="77777777" w:rsidR="00C7031C" w:rsidRDefault="00C7031C" w:rsidP="00A0545D">
            <w:r>
              <w:rPr>
                <w:b/>
              </w:rPr>
              <w:t xml:space="preserve">Aim: </w:t>
            </w:r>
            <w:r w:rsidRPr="00A0545D">
              <w:t>To quantify the effect of a Mediterranean dietary pattern, as well as the consumption of</w:t>
            </w:r>
            <w:r>
              <w:t xml:space="preserve"> </w:t>
            </w:r>
            <w:r w:rsidRPr="00A0545D">
              <w:t xml:space="preserve">olive oil (OO), on the risk of having a small for gestational age infants (SGA). </w:t>
            </w:r>
          </w:p>
          <w:p w14:paraId="0F008A45" w14:textId="77777777" w:rsidR="00C7031C" w:rsidRDefault="00C7031C" w:rsidP="00A0545D">
            <w:pPr>
              <w:rPr>
                <w:b/>
              </w:rPr>
            </w:pPr>
            <w:r w:rsidRPr="00A0545D">
              <w:rPr>
                <w:b/>
              </w:rPr>
              <w:t>Methods</w:t>
            </w:r>
            <w:r>
              <w:t xml:space="preserve">: </w:t>
            </w:r>
            <w:r w:rsidRPr="00A0545D">
              <w:t>Dietary intake during pregnancy was assessed using a validated</w:t>
            </w:r>
            <w:r>
              <w:t xml:space="preserve"> </w:t>
            </w:r>
            <w:r w:rsidRPr="00A0545D">
              <w:t>food frequency questionnaire. Three indices were used to evaluate the adherence to Mediterranean</w:t>
            </w:r>
            <w:r>
              <w:t xml:space="preserve"> </w:t>
            </w:r>
            <w:r w:rsidRPr="00A0545D">
              <w:t>diet (MD) (Predimed, Trichopoulou and Panagiotakos). Crude odds ratios (cOR) and adjusted</w:t>
            </w:r>
            <w:r>
              <w:t xml:space="preserve"> </w:t>
            </w:r>
            <w:r w:rsidRPr="00A0545D">
              <w:t>odds ratios (aOR) and their 95% confidence intervals (CI) were estimated using conditional logistic</w:t>
            </w:r>
            <w:r>
              <w:t xml:space="preserve"> </w:t>
            </w:r>
            <w:r w:rsidRPr="00A0545D">
              <w:t>regression models.</w:t>
            </w:r>
          </w:p>
        </w:tc>
        <w:tc>
          <w:tcPr>
            <w:tcW w:w="4537" w:type="dxa"/>
            <w:tcBorders>
              <w:top w:val="single" w:sz="4" w:space="0" w:color="auto"/>
              <w:left w:val="single" w:sz="4" w:space="0" w:color="auto"/>
              <w:bottom w:val="single" w:sz="4" w:space="0" w:color="auto"/>
              <w:right w:val="single" w:sz="4" w:space="0" w:color="auto"/>
            </w:tcBorders>
          </w:tcPr>
          <w:p w14:paraId="22C5378F" w14:textId="77777777" w:rsidR="00C7031C" w:rsidRPr="00A0545D" w:rsidRDefault="00C7031C" w:rsidP="00A0545D">
            <w:r w:rsidRPr="00A0545D">
              <w:t>Results were stratified by severity of SGA: moderate (percentiles 6–10), and severe</w:t>
            </w:r>
            <w:r>
              <w:t xml:space="preserve"> </w:t>
            </w:r>
            <w:r w:rsidRPr="00A0545D">
              <w:t>(percentiles 5). For moderate, four or more points in the Predimed´s index was associated with a</w:t>
            </w:r>
            <w:r>
              <w:t xml:space="preserve"> </w:t>
            </w:r>
            <w:r w:rsidRPr="00A0545D">
              <w:t xml:space="preserve">41% reduction of having SGA compared </w:t>
            </w:r>
            <w:r>
              <w:t xml:space="preserve">with women with a score 3, aOR 0.59 (95%CI 0.38 to </w:t>
            </w:r>
            <w:r w:rsidRPr="00A0545D">
              <w:t>0.98);</w:t>
            </w:r>
            <w:r>
              <w:t xml:space="preserve"> </w:t>
            </w:r>
            <w:r w:rsidRPr="00A0545D">
              <w:t>for severe, the reduction in risk was not statistically significant. Similar results were found when the</w:t>
            </w:r>
            <w:r>
              <w:t xml:space="preserve"> </w:t>
            </w:r>
            <w:r w:rsidRPr="00A0545D">
              <w:t>other MD indexes were used. An intake of OO above 5 g/day was associated with a lower risk of SGA</w:t>
            </w:r>
            <w:r>
              <w:t xml:space="preserve"> (aOR 0.53, 95% CI 0.34 to </w:t>
            </w:r>
            <w:r w:rsidRPr="00A0545D">
              <w:t xml:space="preserve">0.85); statistical significance was </w:t>
            </w:r>
            <w:r>
              <w:t>observed for moderate SGA (aOR</w:t>
            </w:r>
            <w:r w:rsidRPr="00A0545D">
              <w:t xml:space="preserve"> 0.53,</w:t>
            </w:r>
            <w:r>
              <w:t xml:space="preserve"> 95% CI 0.30 to </w:t>
            </w:r>
            <w:r w:rsidRPr="00A0545D">
              <w:t>0.96</w:t>
            </w:r>
            <w:r>
              <w:t xml:space="preserve">), but not for severe SGA (aOR 0.51, 95% CI 0.24 to </w:t>
            </w:r>
            <w:r w:rsidRPr="00A0545D">
              <w:t>1.07), although the magnitude of</w:t>
            </w:r>
            <w:r>
              <w:t xml:space="preserve"> </w:t>
            </w:r>
            <w:r w:rsidRPr="00A0545D">
              <w:t>ORs were quite similar. Adherence to a MD and OO intake is associated with a reduced risk of SGA.</w:t>
            </w:r>
          </w:p>
        </w:tc>
        <w:tc>
          <w:tcPr>
            <w:tcW w:w="1843" w:type="dxa"/>
            <w:tcBorders>
              <w:top w:val="single" w:sz="4" w:space="0" w:color="auto"/>
              <w:left w:val="single" w:sz="4" w:space="0" w:color="auto"/>
              <w:bottom w:val="single" w:sz="4" w:space="0" w:color="auto"/>
              <w:right w:val="single" w:sz="4" w:space="0" w:color="auto"/>
            </w:tcBorders>
          </w:tcPr>
          <w:p w14:paraId="02F12F29" w14:textId="77777777" w:rsidR="00C7031C" w:rsidRPr="00C8357D" w:rsidRDefault="00C7031C" w:rsidP="009F7A26">
            <w:r>
              <w:t>SGA</w:t>
            </w:r>
          </w:p>
        </w:tc>
      </w:tr>
      <w:tr w:rsidR="00C7031C" w:rsidRPr="00C8357D" w14:paraId="3A664379" w14:textId="77777777" w:rsidTr="00C7031C">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Height w:val="390"/>
        </w:trPr>
        <w:tc>
          <w:tcPr>
            <w:tcW w:w="1416" w:type="dxa"/>
            <w:tcBorders>
              <w:top w:val="single" w:sz="4" w:space="0" w:color="auto"/>
              <w:left w:val="single" w:sz="4" w:space="0" w:color="auto"/>
              <w:bottom w:val="single" w:sz="4" w:space="0" w:color="auto"/>
              <w:right w:val="single" w:sz="4" w:space="0" w:color="auto"/>
            </w:tcBorders>
          </w:tcPr>
          <w:p w14:paraId="2E36C020" w14:textId="58FBF22E" w:rsidR="00C7031C" w:rsidRDefault="00C7031C" w:rsidP="000C2B4C">
            <w:r>
              <w:t>Alvarez Zallo et al 2018</w:t>
            </w:r>
            <w:r>
              <w:fldChar w:fldCharType="begin">
                <w:fldData xml:space="preserve">PEVuZE5vdGU+PENpdGU+PEF1dGhvcj5BbHZhcmV6IFphbGxvPC9BdXRob3I+PFllYXI+MjAxODwv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</w:fldData>
              </w:fldChar>
            </w:r>
            <w:r w:rsidR="002747EA">
              <w:instrText xml:space="preserve"> ADDIN EN.CITE </w:instrText>
            </w:r>
            <w:r w:rsidR="002747EA">
              <w:fldChar w:fldCharType="begin">
                <w:fldData xml:space="preserve">PEVuZE5vdGU+PENpdGU+PEF1dGhvcj5BbHZhcmV6IFphbGxvPC9BdXRob3I+PFllYXI+MjAxODwv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</w:fldData>
              </w:fldChar>
            </w:r>
            <w:r w:rsidR="002747EA">
              <w:instrText xml:space="preserve"> ADDIN EN.CITE.DATA </w:instrText>
            </w:r>
            <w:r w:rsidR="002747EA">
              <w:fldChar w:fldCharType="end"/>
            </w:r>
            <w:r>
              <w:fldChar w:fldCharType="separate"/>
            </w:r>
            <w:r w:rsidR="002747EA" w:rsidRPr="002747EA">
              <w:rPr>
                <w:noProof/>
                <w:vertAlign w:val="superscript"/>
              </w:rPr>
              <w:t>52</w:t>
            </w:r>
            <w:r>
              <w:fldChar w:fldCharType="end"/>
            </w:r>
          </w:p>
          <w:p w14:paraId="05755B6D" w14:textId="77777777" w:rsidR="00C7031C" w:rsidRDefault="00C7031C" w:rsidP="000C2B4C">
            <w:r>
              <w:t>Europe and Latin America</w:t>
            </w:r>
          </w:p>
          <w:p w14:paraId="0241293C" w14:textId="77777777" w:rsidR="00C7031C" w:rsidRDefault="00C7031C" w:rsidP="000C2B4C">
            <w:r w:rsidRPr="00000A5C">
              <w:t>International Study of Wheezing in Infants</w:t>
            </w:r>
          </w:p>
          <w:p w14:paraId="18D7A4F6" w14:textId="77777777" w:rsidR="00C7031C" w:rsidRPr="00814460" w:rsidRDefault="00C7031C" w:rsidP="000C2B4C">
            <w:r>
              <w:t>Cross-section</w:t>
            </w:r>
          </w:p>
        </w:tc>
        <w:tc>
          <w:tcPr>
            <w:tcW w:w="1417" w:type="dxa"/>
            <w:tcBorders>
              <w:top w:val="single" w:sz="4" w:space="0" w:color="auto"/>
              <w:left w:val="single" w:sz="4" w:space="0" w:color="auto"/>
              <w:bottom w:val="single" w:sz="4" w:space="0" w:color="auto"/>
              <w:right w:val="single" w:sz="4" w:space="0" w:color="auto"/>
            </w:tcBorders>
          </w:tcPr>
          <w:p w14:paraId="23E033C2" w14:textId="77777777" w:rsidR="00C7031C" w:rsidRDefault="00C7031C" w:rsidP="009F7A26">
            <w:r>
              <w:t>1,087 infants 12-15 months of age</w:t>
            </w:r>
          </w:p>
        </w:tc>
        <w:tc>
          <w:tcPr>
            <w:tcW w:w="4679" w:type="dxa"/>
            <w:tcBorders>
              <w:top w:val="single" w:sz="4" w:space="0" w:color="auto"/>
              <w:left w:val="single" w:sz="4" w:space="0" w:color="auto"/>
              <w:bottom w:val="single" w:sz="4" w:space="0" w:color="auto"/>
              <w:right w:val="single" w:sz="4" w:space="0" w:color="auto"/>
            </w:tcBorders>
          </w:tcPr>
          <w:p w14:paraId="6B2E6168" w14:textId="77777777" w:rsidR="00C7031C" w:rsidRDefault="00C7031C" w:rsidP="00000A5C">
            <w:r>
              <w:rPr>
                <w:b/>
              </w:rPr>
              <w:t xml:space="preserve">Aim: </w:t>
            </w:r>
            <w:r>
              <w:t>To examine</w:t>
            </w:r>
            <w:r w:rsidRPr="00000A5C">
              <w:t xml:space="preserve"> the relationship between different food groups and the adherence to a Mediterranean diet during pregnancy and the risk of wheezing and eczema in children aged 12-15 months. </w:t>
            </w:r>
          </w:p>
          <w:p w14:paraId="6D5BBB01" w14:textId="77777777" w:rsidR="00C7031C" w:rsidRDefault="00C7031C" w:rsidP="00510DED">
            <w:pPr>
              <w:rPr>
                <w:b/>
              </w:rPr>
            </w:pPr>
            <w:r w:rsidRPr="00000A5C">
              <w:rPr>
                <w:b/>
              </w:rPr>
              <w:t>Methods</w:t>
            </w:r>
            <w:r w:rsidRPr="00000A5C">
              <w:t xml:space="preserve">: </w:t>
            </w:r>
            <w:r>
              <w:t>T</w:t>
            </w:r>
            <w:r w:rsidRPr="00000A5C">
              <w:t xml:space="preserve">he study of the association of the different food consumption and Mediterranean diet with wheezing, recurrent wheezing and eczema was performed using different models of unconditional logistic regression to obtain adjusted prevalence odds ratios (OR) and 95% confidence intervals (95% CI). </w:t>
            </w:r>
          </w:p>
        </w:tc>
        <w:tc>
          <w:tcPr>
            <w:tcW w:w="4537" w:type="dxa"/>
            <w:tcBorders>
              <w:top w:val="single" w:sz="4" w:space="0" w:color="auto"/>
              <w:left w:val="single" w:sz="4" w:space="0" w:color="auto"/>
              <w:bottom w:val="single" w:sz="4" w:space="0" w:color="auto"/>
              <w:right w:val="single" w:sz="4" w:space="0" w:color="auto"/>
            </w:tcBorders>
          </w:tcPr>
          <w:p w14:paraId="732208AD" w14:textId="77777777" w:rsidR="00C7031C" w:rsidRPr="00000A5C" w:rsidRDefault="00C7031C" w:rsidP="00510DED">
            <w:r w:rsidRPr="00000A5C">
              <w:t xml:space="preserve">No association was found between a good adherence to the Mediterranean diet during pregnancy and the development of wheezing (p=0.372), recurrent wheezing (p=0.118) </w:t>
            </w:r>
            <w:r>
              <w:t>or</w:t>
            </w:r>
            <w:r w:rsidRPr="00000A5C">
              <w:t xml:space="preserve"> eczema (p=0.315). </w:t>
            </w:r>
          </w:p>
        </w:tc>
        <w:tc>
          <w:tcPr>
            <w:tcW w:w="1843" w:type="dxa"/>
            <w:tcBorders>
              <w:top w:val="single" w:sz="4" w:space="0" w:color="auto"/>
              <w:left w:val="single" w:sz="4" w:space="0" w:color="auto"/>
              <w:bottom w:val="single" w:sz="4" w:space="0" w:color="auto"/>
              <w:right w:val="single" w:sz="4" w:space="0" w:color="auto"/>
            </w:tcBorders>
          </w:tcPr>
          <w:p w14:paraId="7BB3C3AA" w14:textId="77777777" w:rsidR="00C7031C" w:rsidRPr="00C8357D" w:rsidRDefault="00C7031C" w:rsidP="009F7A26">
            <w:r>
              <w:t>Wheeze</w:t>
            </w:r>
          </w:p>
        </w:tc>
      </w:tr>
    </w:tbl>
    <w:p w14:paraId="2440E6A4" w14:textId="7BDC35D5" w:rsidR="006914B2" w:rsidRDefault="009C163D" w:rsidP="005719CE">
      <w:pPr>
        <w:pStyle w:val="TableName"/>
        <w:ind w:left="1134" w:hanging="1134"/>
      </w:pPr>
      <w:bookmarkStart w:id="37" w:name="_Toc40956594"/>
      <w:r>
        <w:t xml:space="preserve">Q1 </w:t>
      </w:r>
      <w:r w:rsidR="0024655E" w:rsidRPr="0024655E">
        <w:t>Dietary Approaches to Stop Hypertension (DASH)</w:t>
      </w:r>
      <w:r w:rsidR="0024655E" w:rsidRPr="0024655E">
        <w:rPr>
          <w:rFonts w:eastAsiaTheme="majorEastAsia"/>
        </w:rPr>
        <w:t> </w:t>
      </w:r>
      <w:r w:rsidR="006914B2" w:rsidRPr="0024655E">
        <w:t xml:space="preserve">diet </w:t>
      </w:r>
      <w:r w:rsidR="00CD0392">
        <w:t xml:space="preserve">in pregnancy </w:t>
      </w:r>
      <w:r w:rsidR="006914B2" w:rsidRPr="0024655E">
        <w:t>— syst</w:t>
      </w:r>
      <w:r w:rsidR="006914B2">
        <w:t>ematic reviews</w:t>
      </w:r>
      <w:bookmarkEnd w:id="37"/>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16: Q1 Dietary Approaches to Stop Hypertension (DASH) diet in pregnancy — systematic reviews"/>
      </w:tblPr>
      <w:tblGrid>
        <w:gridCol w:w="1280"/>
        <w:gridCol w:w="1271"/>
        <w:gridCol w:w="4962"/>
        <w:gridCol w:w="4536"/>
        <w:gridCol w:w="1843"/>
      </w:tblGrid>
      <w:tr w:rsidR="006914B2" w:rsidRPr="00F350A6" w14:paraId="6A6E200D" w14:textId="77777777" w:rsidTr="0097700A">
        <w:trPr>
          <w:cantSplit/>
          <w:trHeight w:val="390"/>
          <w:tblHeader/>
        </w:trPr>
        <w:tc>
          <w:tcPr>
            <w:tcW w:w="1280" w:type="dxa"/>
            <w:tcBorders>
              <w:bottom w:val="single" w:sz="4" w:space="0" w:color="538135" w:themeColor="accent6" w:themeShade="BF"/>
            </w:tcBorders>
          </w:tcPr>
          <w:p w14:paraId="68DCF9FE" w14:textId="77777777" w:rsidR="006914B2" w:rsidRPr="00F350A6" w:rsidRDefault="006914B2" w:rsidP="007C08CE">
            <w:pPr>
              <w:keepNext/>
              <w:rPr>
                <w:b/>
              </w:rPr>
            </w:pPr>
            <w:r>
              <w:rPr>
                <w:b/>
              </w:rPr>
              <w:t>Study ref</w:t>
            </w:r>
          </w:p>
        </w:tc>
        <w:tc>
          <w:tcPr>
            <w:tcW w:w="1271" w:type="dxa"/>
            <w:tcBorders>
              <w:bottom w:val="single" w:sz="4" w:space="0" w:color="538135" w:themeColor="accent6" w:themeShade="BF"/>
            </w:tcBorders>
          </w:tcPr>
          <w:p w14:paraId="006F6C01" w14:textId="77777777" w:rsidR="006914B2" w:rsidRPr="00F350A6" w:rsidRDefault="006914B2" w:rsidP="007C08CE">
            <w:pPr>
              <w:keepNext/>
              <w:rPr>
                <w:b/>
              </w:rPr>
            </w:pPr>
            <w:r>
              <w:rPr>
                <w:b/>
              </w:rPr>
              <w:t>N</w:t>
            </w:r>
          </w:p>
        </w:tc>
        <w:tc>
          <w:tcPr>
            <w:tcW w:w="4962" w:type="dxa"/>
            <w:tcBorders>
              <w:bottom w:val="single" w:sz="4" w:space="0" w:color="538135" w:themeColor="accent6" w:themeShade="BF"/>
            </w:tcBorders>
          </w:tcPr>
          <w:p w14:paraId="4D8F16F6" w14:textId="77777777" w:rsidR="006914B2" w:rsidRPr="00F350A6" w:rsidRDefault="006914B2" w:rsidP="007C08CE">
            <w:pPr>
              <w:keepNext/>
              <w:rPr>
                <w:b/>
              </w:rPr>
            </w:pPr>
            <w:r>
              <w:rPr>
                <w:b/>
              </w:rPr>
              <w:t>Aim/methods</w:t>
            </w:r>
          </w:p>
        </w:tc>
        <w:tc>
          <w:tcPr>
            <w:tcW w:w="4536" w:type="dxa"/>
            <w:tcBorders>
              <w:bottom w:val="single" w:sz="4" w:space="0" w:color="538135" w:themeColor="accent6" w:themeShade="BF"/>
            </w:tcBorders>
          </w:tcPr>
          <w:p w14:paraId="0570C8D8" w14:textId="77777777" w:rsidR="006914B2" w:rsidRPr="00F350A6" w:rsidRDefault="006914B2" w:rsidP="007C08CE">
            <w:pPr>
              <w:keepNext/>
              <w:rPr>
                <w:b/>
              </w:rPr>
            </w:pPr>
            <w:r>
              <w:rPr>
                <w:b/>
              </w:rPr>
              <w:t>Results</w:t>
            </w:r>
          </w:p>
        </w:tc>
        <w:tc>
          <w:tcPr>
            <w:tcW w:w="1843" w:type="dxa"/>
            <w:tcBorders>
              <w:bottom w:val="single" w:sz="4" w:space="0" w:color="538135" w:themeColor="accent6" w:themeShade="BF"/>
            </w:tcBorders>
          </w:tcPr>
          <w:p w14:paraId="52D5AD81" w14:textId="77777777" w:rsidR="006914B2" w:rsidRPr="00F350A6" w:rsidRDefault="006914B2" w:rsidP="007C08CE">
            <w:pPr>
              <w:keepNext/>
              <w:rPr>
                <w:b/>
              </w:rPr>
            </w:pPr>
            <w:r>
              <w:rPr>
                <w:b/>
              </w:rPr>
              <w:t>Comments</w:t>
            </w:r>
          </w:p>
        </w:tc>
      </w:tr>
      <w:tr w:rsidR="00205C8B" w:rsidRPr="00343DBA" w14:paraId="4122683C" w14:textId="77777777" w:rsidTr="0097700A">
        <w:trPr>
          <w:cantSplit/>
          <w:trHeight w:val="390"/>
        </w:trPr>
        <w:tc>
          <w:tcPr>
            <w:tcW w:w="1280" w:type="dxa"/>
          </w:tcPr>
          <w:p w14:paraId="60059C43" w14:textId="31E60502" w:rsidR="00205C8B" w:rsidRDefault="00205C8B" w:rsidP="00F20A8C">
            <w:r>
              <w:t>Ha et al 2017</w:t>
            </w:r>
            <w:r w:rsidR="00767EBF">
              <w:fldChar w:fldCharType="begin">
                <w:fldData xml:space="preserve">PEVuZE5vdGU+PENpdGU+PEF1dGhvcj5IYTwvQXV0aG9yPjxZZWFyPjIwMTc8L1llYXI+PFJlY051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</w:fldData>
              </w:fldChar>
            </w:r>
            <w:r w:rsidR="002747EA">
              <w:instrText xml:space="preserve"> ADDIN EN.CITE </w:instrText>
            </w:r>
            <w:r w:rsidR="002747EA">
              <w:fldChar w:fldCharType="begin">
                <w:fldData xml:space="preserve">PEVuZE5vdGU+PENpdGU+PEF1dGhvcj5IYTwvQXV0aG9yPjxZZWFyPjIwMTc8L1llYXI+PFJlY051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</w:fldData>
              </w:fldChar>
            </w:r>
            <w:r w:rsidR="002747EA">
              <w:instrText xml:space="preserve"> ADDIN EN.CITE.DATA </w:instrText>
            </w:r>
            <w:r w:rsidR="002747EA">
              <w:fldChar w:fldCharType="end"/>
            </w:r>
            <w:r w:rsidR="00767EBF">
              <w:fldChar w:fldCharType="separate"/>
            </w:r>
            <w:r w:rsidR="002747EA" w:rsidRPr="002747EA">
              <w:rPr>
                <w:noProof/>
                <w:vertAlign w:val="superscript"/>
              </w:rPr>
              <w:t>54</w:t>
            </w:r>
            <w:r w:rsidR="00767EBF">
              <w:fldChar w:fldCharType="end"/>
            </w:r>
          </w:p>
          <w:p w14:paraId="6848DD1E" w14:textId="64A2D5E5" w:rsidR="00205C8B" w:rsidRPr="00343DBA" w:rsidRDefault="00205C8B" w:rsidP="0097700A">
            <w:r>
              <w:t>SLR</w:t>
            </w:r>
          </w:p>
        </w:tc>
        <w:tc>
          <w:tcPr>
            <w:tcW w:w="1271" w:type="dxa"/>
          </w:tcPr>
          <w:p w14:paraId="4E57C866" w14:textId="77777777" w:rsidR="00205C8B" w:rsidRDefault="00205C8B" w:rsidP="00F20A8C">
            <w:r>
              <w:t>21 studies</w:t>
            </w:r>
          </w:p>
          <w:p w14:paraId="18AFDE9A" w14:textId="77777777" w:rsidR="00205C8B" w:rsidRPr="00343DBA" w:rsidRDefault="00205C8B" w:rsidP="00F20A8C">
            <w:r>
              <w:t>1,865 women</w:t>
            </w:r>
          </w:p>
        </w:tc>
        <w:tc>
          <w:tcPr>
            <w:tcW w:w="4962" w:type="dxa"/>
          </w:tcPr>
          <w:p w14:paraId="2DFB82DA" w14:textId="3EB42082" w:rsidR="00205C8B" w:rsidRDefault="00205C8B" w:rsidP="00F20A8C">
            <w:r w:rsidRPr="005C39B9">
              <w:rPr>
                <w:b/>
              </w:rPr>
              <w:t>Aim</w:t>
            </w:r>
            <w:r>
              <w:t>: T</w:t>
            </w:r>
            <w:r w:rsidRPr="00343DBA">
              <w:t xml:space="preserve">o compare the effects of various common diets, stratified by the addition of gestational weight gain advice, on fasting glucose and insulin, </w:t>
            </w:r>
            <w:r w:rsidR="00501148" w:rsidRPr="00343DBA">
              <w:t>haemoglobin</w:t>
            </w:r>
            <w:r w:rsidRPr="00343DBA">
              <w:t xml:space="preserve"> A1c (HbA1c), and homeostatic model assessment for insulin resistance (HOMA-IR) in pregnant women. </w:t>
            </w:r>
          </w:p>
          <w:p w14:paraId="24D7B4EC" w14:textId="046D170E" w:rsidR="00205C8B" w:rsidRPr="00343DBA" w:rsidRDefault="00205C8B" w:rsidP="00F20A8C">
            <w:r w:rsidRPr="005C39B9">
              <w:rPr>
                <w:b/>
              </w:rPr>
              <w:t>Methods</w:t>
            </w:r>
            <w:r w:rsidRPr="00343DBA">
              <w:t>: MEDLINE, EMBASE, Cochrane database, and reference lists of published studies were searc</w:t>
            </w:r>
            <w:r>
              <w:t>hed through April 2017. Randomis</w:t>
            </w:r>
            <w:r w:rsidRPr="00343DBA">
              <w:t xml:space="preserve">ed trials directly comparing two or more diets for </w:t>
            </w:r>
            <w:r>
              <w:t>≥</w:t>
            </w:r>
            <w:r w:rsidRPr="00343DBA">
              <w:t>2-weeks were eligible. Bayesian network meta-analysis was performed for fasting glucose. Owing to a lack of similar dietary comparisons, a standard pairwise meta-analysis for the other glyc</w:t>
            </w:r>
            <w:r>
              <w:t>a</w:t>
            </w:r>
            <w:r w:rsidRPr="00343DBA">
              <w:t xml:space="preserve">emic outcomes was performed. The </w:t>
            </w:r>
            <w:r w:rsidR="00655EFD">
              <w:t>quality</w:t>
            </w:r>
            <w:r w:rsidRPr="00343DBA">
              <w:t xml:space="preserve"> of the pooled effect estimates was assessed using the GRADE tool. </w:t>
            </w:r>
          </w:p>
        </w:tc>
        <w:tc>
          <w:tcPr>
            <w:tcW w:w="4536" w:type="dxa"/>
          </w:tcPr>
          <w:p w14:paraId="18D858B4" w14:textId="20E8E6A6" w:rsidR="00205C8B" w:rsidRPr="00343DBA" w:rsidRDefault="00205C8B" w:rsidP="00F20A8C">
            <w:r w:rsidRPr="00343DBA">
              <w:t xml:space="preserve">In the absence of gestational weight gain </w:t>
            </w:r>
            <w:r>
              <w:t>advice</w:t>
            </w:r>
            <w:r w:rsidRPr="00343DBA">
              <w:t>, fasting glucose improved in DASH-styl</w:t>
            </w:r>
            <w:r>
              <w:t xml:space="preserve">e diets compared to standard </w:t>
            </w:r>
            <w:r w:rsidRPr="00343DBA">
              <w:t>care</w:t>
            </w:r>
            <w:r>
              <w:t xml:space="preserve"> (MD -0.47; 95%CI -0.73 to -0.21; 3 studies; n=99; moderate </w:t>
            </w:r>
            <w:r w:rsidR="00836F2D">
              <w:t>certainty</w:t>
            </w:r>
            <w:r>
              <w:t>)</w:t>
            </w:r>
            <w:r w:rsidRPr="00343DBA">
              <w:t xml:space="preserve">. </w:t>
            </w:r>
          </w:p>
        </w:tc>
        <w:tc>
          <w:tcPr>
            <w:tcW w:w="1843" w:type="dxa"/>
          </w:tcPr>
          <w:p w14:paraId="3ECFB368" w14:textId="77777777" w:rsidR="00205C8B" w:rsidRPr="00343DBA" w:rsidRDefault="00205C8B" w:rsidP="00F20A8C">
            <w:r>
              <w:t>M</w:t>
            </w:r>
            <w:r w:rsidRPr="00343DBA">
              <w:t>ost dietary comparisons were underpowered to detect differences in glyc</w:t>
            </w:r>
            <w:r>
              <w:t>a</w:t>
            </w:r>
            <w:r w:rsidRPr="00343DBA">
              <w:t xml:space="preserve">emic outcomes. </w:t>
            </w:r>
          </w:p>
        </w:tc>
      </w:tr>
    </w:tbl>
    <w:p w14:paraId="7CC55F73" w14:textId="4A0A3546" w:rsidR="00DD53FF" w:rsidRDefault="009C163D" w:rsidP="005719CE">
      <w:pPr>
        <w:pStyle w:val="TableName"/>
        <w:ind w:left="1134" w:hanging="1134"/>
      </w:pPr>
      <w:bookmarkStart w:id="38" w:name="_Toc40956595"/>
      <w:r>
        <w:t xml:space="preserve">Q1 </w:t>
      </w:r>
      <w:r w:rsidR="00DD53FF" w:rsidRPr="0024655E">
        <w:t>Dietary Approaches to Stop Hypertension (DASH)</w:t>
      </w:r>
      <w:r w:rsidR="00DD53FF" w:rsidRPr="0024655E">
        <w:rPr>
          <w:rFonts w:eastAsiaTheme="majorEastAsia"/>
        </w:rPr>
        <w:t> </w:t>
      </w:r>
      <w:r w:rsidR="00DD53FF" w:rsidRPr="0024655E">
        <w:t xml:space="preserve">diet </w:t>
      </w:r>
      <w:r w:rsidR="00CD0392">
        <w:t xml:space="preserve">in pregnancy </w:t>
      </w:r>
      <w:r w:rsidR="00DD53FF" w:rsidRPr="0024655E">
        <w:t xml:space="preserve">— </w:t>
      </w:r>
      <w:r w:rsidR="00DD53FF">
        <w:t>observational studies</w:t>
      </w:r>
      <w:bookmarkEnd w:id="38"/>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17: Q1 Dietary Approaches to Stop Hypertension (DASH) diet in pregnancy — observational studies"/>
      </w:tblPr>
      <w:tblGrid>
        <w:gridCol w:w="1280"/>
        <w:gridCol w:w="1271"/>
        <w:gridCol w:w="4962"/>
        <w:gridCol w:w="4536"/>
        <w:gridCol w:w="1843"/>
      </w:tblGrid>
      <w:tr w:rsidR="00DD53FF" w:rsidRPr="00F350A6" w14:paraId="42FC698C" w14:textId="77777777" w:rsidTr="003A3C7D">
        <w:trPr>
          <w:cantSplit/>
          <w:trHeight w:val="390"/>
          <w:tblHeader/>
        </w:trPr>
        <w:tc>
          <w:tcPr>
            <w:tcW w:w="1280" w:type="dxa"/>
            <w:tcBorders>
              <w:bottom w:val="single" w:sz="4" w:space="0" w:color="538135" w:themeColor="accent6" w:themeShade="BF"/>
            </w:tcBorders>
          </w:tcPr>
          <w:p w14:paraId="3AEBB1A5" w14:textId="77777777" w:rsidR="00DD53FF" w:rsidRPr="00F350A6" w:rsidRDefault="00DD53FF" w:rsidP="003A3C7D">
            <w:pPr>
              <w:keepNext/>
              <w:rPr>
                <w:b/>
              </w:rPr>
            </w:pPr>
            <w:r>
              <w:rPr>
                <w:b/>
              </w:rPr>
              <w:t>Study ref</w:t>
            </w:r>
          </w:p>
        </w:tc>
        <w:tc>
          <w:tcPr>
            <w:tcW w:w="1271" w:type="dxa"/>
            <w:tcBorders>
              <w:bottom w:val="single" w:sz="4" w:space="0" w:color="538135" w:themeColor="accent6" w:themeShade="BF"/>
            </w:tcBorders>
          </w:tcPr>
          <w:p w14:paraId="7F0ACBF2" w14:textId="77777777" w:rsidR="00DD53FF" w:rsidRPr="00F350A6" w:rsidRDefault="00DD53FF" w:rsidP="003A3C7D">
            <w:pPr>
              <w:keepNext/>
              <w:rPr>
                <w:b/>
              </w:rPr>
            </w:pPr>
            <w:r>
              <w:rPr>
                <w:b/>
              </w:rPr>
              <w:t>N</w:t>
            </w:r>
          </w:p>
        </w:tc>
        <w:tc>
          <w:tcPr>
            <w:tcW w:w="4962" w:type="dxa"/>
            <w:tcBorders>
              <w:bottom w:val="single" w:sz="4" w:space="0" w:color="538135" w:themeColor="accent6" w:themeShade="BF"/>
            </w:tcBorders>
          </w:tcPr>
          <w:p w14:paraId="5C3F0E47" w14:textId="77777777" w:rsidR="00DD53FF" w:rsidRPr="00F350A6" w:rsidRDefault="00DD53FF" w:rsidP="003A3C7D">
            <w:pPr>
              <w:keepNext/>
              <w:rPr>
                <w:b/>
              </w:rPr>
            </w:pPr>
            <w:r>
              <w:rPr>
                <w:b/>
              </w:rPr>
              <w:t>Aim/methods</w:t>
            </w:r>
          </w:p>
        </w:tc>
        <w:tc>
          <w:tcPr>
            <w:tcW w:w="4536" w:type="dxa"/>
            <w:tcBorders>
              <w:bottom w:val="single" w:sz="4" w:space="0" w:color="538135" w:themeColor="accent6" w:themeShade="BF"/>
            </w:tcBorders>
          </w:tcPr>
          <w:p w14:paraId="7A13B44C" w14:textId="77777777" w:rsidR="00DD53FF" w:rsidRPr="00F350A6" w:rsidRDefault="00DD53FF" w:rsidP="003A3C7D">
            <w:pPr>
              <w:keepNext/>
              <w:rPr>
                <w:b/>
              </w:rPr>
            </w:pPr>
            <w:r>
              <w:rPr>
                <w:b/>
              </w:rPr>
              <w:t>Results</w:t>
            </w:r>
          </w:p>
        </w:tc>
        <w:tc>
          <w:tcPr>
            <w:tcW w:w="1843" w:type="dxa"/>
            <w:tcBorders>
              <w:bottom w:val="single" w:sz="4" w:space="0" w:color="538135" w:themeColor="accent6" w:themeShade="BF"/>
            </w:tcBorders>
          </w:tcPr>
          <w:p w14:paraId="60F8C723" w14:textId="77777777" w:rsidR="00DD53FF" w:rsidRPr="00F350A6" w:rsidRDefault="00DD53FF" w:rsidP="003A3C7D">
            <w:pPr>
              <w:keepNext/>
              <w:rPr>
                <w:b/>
              </w:rPr>
            </w:pPr>
            <w:r>
              <w:rPr>
                <w:b/>
              </w:rPr>
              <w:t>Comments</w:t>
            </w:r>
          </w:p>
        </w:tc>
      </w:tr>
      <w:tr w:rsidR="00790D63" w:rsidRPr="00C8357D" w14:paraId="30F4A979" w14:textId="77777777" w:rsidTr="001E044A">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Height w:val="390"/>
        </w:trPr>
        <w:tc>
          <w:tcPr>
            <w:tcW w:w="1280" w:type="dxa"/>
            <w:tcBorders>
              <w:top w:val="single" w:sz="4" w:space="0" w:color="538135" w:themeColor="accent6" w:themeShade="BF"/>
              <w:left w:val="single" w:sz="4" w:space="0" w:color="538135" w:themeColor="accent6" w:themeShade="BF"/>
              <w:bottom w:val="single" w:sz="4" w:space="0" w:color="538135" w:themeColor="accent6" w:themeShade="BF"/>
              <w:right w:val="single" w:sz="4" w:space="0" w:color="538135" w:themeColor="accent6" w:themeShade="BF"/>
            </w:tcBorders>
          </w:tcPr>
          <w:p w14:paraId="356BB8F8" w14:textId="4B023E97" w:rsidR="00790D63" w:rsidRDefault="00790D63" w:rsidP="00142208">
            <w:r>
              <w:t>Fulay et al 2018</w:t>
            </w:r>
            <w:r>
              <w:fldChar w:fldCharType="begin">
                <w:fldData xml:space="preserve">PEVuZE5vdGU+PENpdGU+PEF1dGhvcj5GdWxheTwvQXV0aG9yPjxZZWFyPjIwMTg8L1llYXI+PFJl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</w:fldData>
              </w:fldChar>
            </w:r>
            <w:r w:rsidR="002747EA">
              <w:instrText xml:space="preserve"> ADDIN EN.CITE </w:instrText>
            </w:r>
            <w:r w:rsidR="002747EA">
              <w:fldChar w:fldCharType="begin">
                <w:fldData xml:space="preserve">PEVuZE5vdGU+PENpdGU+PEF1dGhvcj5GdWxheTwvQXV0aG9yPjxZZWFyPjIwMTg8L1llYXI+PFJl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</w:fldData>
              </w:fldChar>
            </w:r>
            <w:r w:rsidR="002747EA">
              <w:instrText xml:space="preserve"> ADDIN EN.CITE.DATA </w:instrText>
            </w:r>
            <w:r w:rsidR="002747EA">
              <w:fldChar w:fldCharType="end"/>
            </w:r>
            <w:r>
              <w:fldChar w:fldCharType="separate"/>
            </w:r>
            <w:r w:rsidR="002747EA" w:rsidRPr="002747EA">
              <w:rPr>
                <w:noProof/>
                <w:vertAlign w:val="superscript"/>
              </w:rPr>
              <w:t>60</w:t>
            </w:r>
            <w:r>
              <w:fldChar w:fldCharType="end"/>
            </w:r>
          </w:p>
          <w:p w14:paraId="00A3BF77" w14:textId="77777777" w:rsidR="00790D63" w:rsidRDefault="00790D63" w:rsidP="00142208">
            <w:r>
              <w:t>United States</w:t>
            </w:r>
          </w:p>
          <w:p w14:paraId="24F4E2A4" w14:textId="77777777" w:rsidR="00790D63" w:rsidRPr="00C8357D" w:rsidRDefault="00790D63" w:rsidP="00142208">
            <w:r>
              <w:t xml:space="preserve">Cohort </w:t>
            </w:r>
          </w:p>
        </w:tc>
        <w:tc>
          <w:tcPr>
            <w:tcW w:w="1271" w:type="dxa"/>
            <w:tcBorders>
              <w:top w:val="single" w:sz="4" w:space="0" w:color="538135" w:themeColor="accent6" w:themeShade="BF"/>
              <w:left w:val="single" w:sz="4" w:space="0" w:color="538135" w:themeColor="accent6" w:themeShade="BF"/>
              <w:bottom w:val="single" w:sz="4" w:space="0" w:color="538135" w:themeColor="accent6" w:themeShade="BF"/>
              <w:right w:val="single" w:sz="4" w:space="0" w:color="538135" w:themeColor="accent6" w:themeShade="BF"/>
            </w:tcBorders>
          </w:tcPr>
          <w:p w14:paraId="61A78013" w14:textId="77777777" w:rsidR="00790D63" w:rsidRPr="00C8357D" w:rsidRDefault="00790D63" w:rsidP="00142208">
            <w:r>
              <w:t>1,760 women</w:t>
            </w:r>
          </w:p>
        </w:tc>
        <w:tc>
          <w:tcPr>
            <w:tcW w:w="4962" w:type="dxa"/>
            <w:tcBorders>
              <w:top w:val="single" w:sz="4" w:space="0" w:color="538135" w:themeColor="accent6" w:themeShade="BF"/>
              <w:left w:val="single" w:sz="4" w:space="0" w:color="538135" w:themeColor="accent6" w:themeShade="BF"/>
              <w:bottom w:val="single" w:sz="4" w:space="0" w:color="538135" w:themeColor="accent6" w:themeShade="BF"/>
              <w:right w:val="single" w:sz="4" w:space="0" w:color="538135" w:themeColor="accent6" w:themeShade="BF"/>
            </w:tcBorders>
          </w:tcPr>
          <w:p w14:paraId="71E93DB7" w14:textId="77777777" w:rsidR="00790D63" w:rsidRDefault="00790D63" w:rsidP="00142208">
            <w:r w:rsidRPr="006812F9">
              <w:rPr>
                <w:b/>
              </w:rPr>
              <w:t>Aim</w:t>
            </w:r>
            <w:r>
              <w:t>: T</w:t>
            </w:r>
            <w:r w:rsidRPr="006812F9">
              <w:t xml:space="preserve">o examine associations of adherence to the DASH diet with hypertensive disorders of pregnancy (HDP) and other pregnancy outcomes. </w:t>
            </w:r>
          </w:p>
          <w:p w14:paraId="1BF191B7" w14:textId="77777777" w:rsidR="00790D63" w:rsidRPr="00C8357D" w:rsidRDefault="00790D63" w:rsidP="00142208">
            <w:r w:rsidRPr="006812F9">
              <w:rPr>
                <w:b/>
              </w:rPr>
              <w:t>Methods</w:t>
            </w:r>
            <w:r w:rsidRPr="006812F9">
              <w:t xml:space="preserve">: We derived a DASH score using data from a food frequency questionnaire (FFQ) administered at median 11.1 weeks gestation. </w:t>
            </w:r>
            <w:r>
              <w:t>W</w:t>
            </w:r>
            <w:r w:rsidRPr="006812F9">
              <w:t xml:space="preserve">e </w:t>
            </w:r>
            <w:r>
              <w:t xml:space="preserve">then </w:t>
            </w:r>
            <w:r w:rsidRPr="006812F9">
              <w:t>used multivariable linear regression models that account</w:t>
            </w:r>
            <w:r>
              <w:t>ed for the woman's age at enrol</w:t>
            </w:r>
            <w:r w:rsidRPr="006812F9">
              <w:t xml:space="preserve">ment, pre-pregnancy body mass index (BMI), education, smoking habits, race/ethnicity, gestational weight gain (GWG) up until the time of the FFQ, and total energy intake to examine associations of the DASH score with HDP, gestational diabetes, preterm delivery (&lt;37 weeks), birth size, and GWG from FFQ to delivery. </w:t>
            </w:r>
          </w:p>
        </w:tc>
        <w:tc>
          <w:tcPr>
            <w:tcW w:w="4536" w:type="dxa"/>
            <w:tcBorders>
              <w:top w:val="single" w:sz="4" w:space="0" w:color="538135" w:themeColor="accent6" w:themeShade="BF"/>
              <w:left w:val="single" w:sz="4" w:space="0" w:color="538135" w:themeColor="accent6" w:themeShade="BF"/>
              <w:bottom w:val="single" w:sz="4" w:space="0" w:color="538135" w:themeColor="accent6" w:themeShade="BF"/>
              <w:right w:val="single" w:sz="4" w:space="0" w:color="538135" w:themeColor="accent6" w:themeShade="BF"/>
            </w:tcBorders>
          </w:tcPr>
          <w:p w14:paraId="1D6FD341" w14:textId="77777777" w:rsidR="00790D63" w:rsidRDefault="00790D63" w:rsidP="00142208">
            <w:r>
              <w:t>Overall, the DASH diet score was not associated with reductions in risk of:</w:t>
            </w:r>
          </w:p>
          <w:p w14:paraId="660819CF" w14:textId="77777777" w:rsidR="00790D63" w:rsidRPr="00E65625" w:rsidRDefault="00790D63" w:rsidP="00142208">
            <w:pPr>
              <w:pStyle w:val="bullet"/>
              <w:rPr>
                <w:rFonts w:ascii="Times New Roman" w:hAnsi="Times New Roman"/>
                <w:szCs w:val="18"/>
              </w:rPr>
            </w:pPr>
            <w:r>
              <w:t>Hypertensive disorders of pregnancy: OR 1.00 (0.96 to 1.03)</w:t>
            </w:r>
          </w:p>
          <w:p w14:paraId="5FD3190D" w14:textId="77777777" w:rsidR="00790D63" w:rsidRPr="00E65625" w:rsidRDefault="00790D63" w:rsidP="00142208">
            <w:pPr>
              <w:pStyle w:val="bullet"/>
              <w:rPr>
                <w:rFonts w:ascii="Times New Roman" w:hAnsi="Times New Roman"/>
                <w:szCs w:val="18"/>
              </w:rPr>
            </w:pPr>
            <w:r>
              <w:t>Gestational diabetes: OR 1.01 (0.96 to 1.06)</w:t>
            </w:r>
          </w:p>
          <w:p w14:paraId="4074F56B" w14:textId="77777777" w:rsidR="00790D63" w:rsidRDefault="00790D63" w:rsidP="00142208">
            <w:pPr>
              <w:pStyle w:val="bullet"/>
            </w:pPr>
            <w:r>
              <w:t>Preterm birth: OR 0.99 (0.95 to 1.03)</w:t>
            </w:r>
          </w:p>
          <w:p w14:paraId="61F7E0B6" w14:textId="77777777" w:rsidR="00790D63" w:rsidRDefault="00790D63" w:rsidP="00142208">
            <w:pPr>
              <w:pStyle w:val="bullet"/>
            </w:pPr>
            <w:r>
              <w:t>Small for gestational age: OR 0.97 (0.93 to 1.02)</w:t>
            </w:r>
          </w:p>
          <w:p w14:paraId="7D7493F5" w14:textId="77777777" w:rsidR="00790D63" w:rsidRPr="00E65625" w:rsidRDefault="00790D63" w:rsidP="00142208">
            <w:pPr>
              <w:pStyle w:val="bullet"/>
            </w:pPr>
            <w:r>
              <w:t>Large for gestational age: OR 0.99 (0.96 to 1.02)</w:t>
            </w:r>
          </w:p>
          <w:p w14:paraId="7C5D2924" w14:textId="77777777" w:rsidR="00790D63" w:rsidRPr="006812F9" w:rsidRDefault="00790D63" w:rsidP="00142208">
            <w:r w:rsidRPr="006812F9">
              <w:t xml:space="preserve">However, </w:t>
            </w:r>
            <w:r>
              <w:t>there was</w:t>
            </w:r>
            <w:r w:rsidRPr="006812F9">
              <w:t xml:space="preserve"> a positive association between the DASH diet and subsequent </w:t>
            </w:r>
            <w:r>
              <w:t>gestational weight gain</w:t>
            </w:r>
            <w:r w:rsidRPr="006812F9">
              <w:t xml:space="preserve"> among women who were obese before pregnancy (</w:t>
            </w:r>
            <w:r>
              <w:t>0.19 [95%CI 0.05 to</w:t>
            </w:r>
            <w:r w:rsidRPr="006812F9">
              <w:t xml:space="preserve"> 0.34], P</w:t>
            </w:r>
            <w:r>
              <w:t>≤</w:t>
            </w:r>
            <w:r w:rsidRPr="006812F9">
              <w:t xml:space="preserve">0.05 kg higher GWG per 1 unit DASH score). </w:t>
            </w:r>
          </w:p>
        </w:tc>
        <w:tc>
          <w:tcPr>
            <w:tcW w:w="1843" w:type="dxa"/>
            <w:tcBorders>
              <w:top w:val="single" w:sz="4" w:space="0" w:color="538135" w:themeColor="accent6" w:themeShade="BF"/>
              <w:left w:val="single" w:sz="4" w:space="0" w:color="538135" w:themeColor="accent6" w:themeShade="BF"/>
              <w:bottom w:val="single" w:sz="4" w:space="0" w:color="538135" w:themeColor="accent6" w:themeShade="BF"/>
              <w:right w:val="single" w:sz="4" w:space="0" w:color="538135" w:themeColor="accent6" w:themeShade="BF"/>
            </w:tcBorders>
          </w:tcPr>
          <w:p w14:paraId="1D00561F" w14:textId="77777777" w:rsidR="00790D63" w:rsidRPr="00C8357D" w:rsidRDefault="00790D63" w:rsidP="00142208"/>
        </w:tc>
      </w:tr>
      <w:tr w:rsidR="00DD53FF" w:rsidRPr="00343DBA" w14:paraId="307205D2" w14:textId="77777777" w:rsidTr="003A3C7D">
        <w:trPr>
          <w:cantSplit/>
          <w:trHeight w:val="390"/>
        </w:trPr>
        <w:tc>
          <w:tcPr>
            <w:tcW w:w="1280" w:type="dxa"/>
          </w:tcPr>
          <w:p w14:paraId="527ED33D" w14:textId="7F3822AB" w:rsidR="00DD53FF" w:rsidRDefault="00DD53FF" w:rsidP="003A3C7D">
            <w:r>
              <w:t>Martin et al 2016</w:t>
            </w:r>
            <w:r w:rsidR="003E2D58">
              <w:fldChar w:fldCharType="begin">
                <w:fldData xml:space="preserve">PEVuZE5vdGU+PENpdGU+PEF1dGhvcj5NYXJ0aW48L0F1dGhvcj48WWVhcj4yMDE2PC9ZZWFyPjxS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</w:fldData>
              </w:fldChar>
            </w:r>
            <w:r w:rsidR="002747EA">
              <w:instrText xml:space="preserve"> ADDIN EN.CITE </w:instrText>
            </w:r>
            <w:r w:rsidR="002747EA">
              <w:fldChar w:fldCharType="begin">
                <w:fldData xml:space="preserve">PEVuZE5vdGU+PENpdGU+PEF1dGhvcj5NYXJ0aW48L0F1dGhvcj48WWVhcj4yMDE2PC9ZZWFyPjxS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</w:fldData>
              </w:fldChar>
            </w:r>
            <w:r w:rsidR="002747EA">
              <w:instrText xml:space="preserve"> ADDIN EN.CITE.DATA </w:instrText>
            </w:r>
            <w:r w:rsidR="002747EA">
              <w:fldChar w:fldCharType="end"/>
            </w:r>
            <w:r w:rsidR="003E2D58">
              <w:fldChar w:fldCharType="separate"/>
            </w:r>
            <w:r w:rsidR="002747EA" w:rsidRPr="002747EA">
              <w:rPr>
                <w:noProof/>
                <w:vertAlign w:val="superscript"/>
              </w:rPr>
              <w:t>19</w:t>
            </w:r>
            <w:r w:rsidR="003E2D58">
              <w:fldChar w:fldCharType="end"/>
            </w:r>
          </w:p>
          <w:p w14:paraId="667AB0D6" w14:textId="77777777" w:rsidR="00DD53FF" w:rsidRDefault="00DD53FF" w:rsidP="003A3C7D">
            <w:r>
              <w:t>United States</w:t>
            </w:r>
          </w:p>
          <w:p w14:paraId="5E2E8A8E" w14:textId="0266749A" w:rsidR="00DD53FF" w:rsidRDefault="00DD53FF" w:rsidP="003A3C7D">
            <w:r>
              <w:t>Cohort</w:t>
            </w:r>
          </w:p>
        </w:tc>
        <w:tc>
          <w:tcPr>
            <w:tcW w:w="1271" w:type="dxa"/>
          </w:tcPr>
          <w:p w14:paraId="3A865482" w14:textId="606020FE" w:rsidR="00DD53FF" w:rsidRDefault="00007215" w:rsidP="003A3C7D">
            <w:r>
              <w:t>513 women</w:t>
            </w:r>
          </w:p>
        </w:tc>
        <w:tc>
          <w:tcPr>
            <w:tcW w:w="4962" w:type="dxa"/>
          </w:tcPr>
          <w:p w14:paraId="64A76BC8" w14:textId="77777777" w:rsidR="00DD53FF" w:rsidRDefault="00DD53FF" w:rsidP="00DD53FF">
            <w:r>
              <w:rPr>
                <w:b/>
              </w:rPr>
              <w:t xml:space="preserve">Aim: </w:t>
            </w:r>
            <w:r w:rsidRPr="00DD53FF">
              <w:t xml:space="preserve">investigated the association between dietary patterns and cardiometabolic markers (glucose, insulin, insulin resistance (HOMA-IR), triglycerides, and cholesterol) during pregnancy. </w:t>
            </w:r>
          </w:p>
          <w:p w14:paraId="4E64E0C8" w14:textId="65C505DD" w:rsidR="00DD53FF" w:rsidRPr="005C39B9" w:rsidRDefault="00DD53FF" w:rsidP="00DD53FF">
            <w:pPr>
              <w:rPr>
                <w:b/>
              </w:rPr>
            </w:pPr>
            <w:r w:rsidRPr="00DD53FF">
              <w:rPr>
                <w:b/>
              </w:rPr>
              <w:t>Methods</w:t>
            </w:r>
            <w:r w:rsidRPr="00DD53FF">
              <w:t>: Diet was assessed using a food frequency questionnaire. Dietary patterns were derived using latent class analysis (LCA) and the Dietary Approaches to Stop Hypertension (DASH) diet. Linear regression was used to examine the dietary patterns-cardiometabolic markers association during pregnancy.</w:t>
            </w:r>
          </w:p>
        </w:tc>
        <w:tc>
          <w:tcPr>
            <w:tcW w:w="4536" w:type="dxa"/>
          </w:tcPr>
          <w:p w14:paraId="0F104588" w14:textId="6102360D" w:rsidR="00DD53FF" w:rsidRPr="002D2B24" w:rsidRDefault="00D528F7" w:rsidP="00733370">
            <w:pPr>
              <w:rPr>
                <w:rFonts w:ascii="Times" w:hAnsi="Times"/>
                <w:sz w:val="12"/>
                <w:szCs w:val="12"/>
              </w:rPr>
            </w:pPr>
            <w:r>
              <w:t xml:space="preserve">After adjustment for confounders including </w:t>
            </w:r>
            <w:r w:rsidR="00733370">
              <w:t xml:space="preserve">prepregnancy BMI, </w:t>
            </w:r>
            <w:r w:rsidR="00DD53FF" w:rsidRPr="00DD53FF">
              <w:t>DASH scores within Tertile 3 (higher dietary qua</w:t>
            </w:r>
            <w:r w:rsidR="00DD53FF" w:rsidRPr="00733370">
              <w:t>lity) were negatively associated with maternal triglycerides (mg/dL)</w:t>
            </w:r>
            <w:r w:rsidR="002D2B24" w:rsidRPr="00733370">
              <w:t xml:space="preserve"> (ß 0.11; 95%CI 0.19 to 0.02)</w:t>
            </w:r>
            <w:r w:rsidR="002A53BE" w:rsidRPr="00733370">
              <w:t xml:space="preserve"> but not </w:t>
            </w:r>
            <w:r w:rsidR="00440127">
              <w:t xml:space="preserve">fasting </w:t>
            </w:r>
            <w:r w:rsidR="00733370" w:rsidRPr="00733370">
              <w:t xml:space="preserve">glucose </w:t>
            </w:r>
            <w:r w:rsidR="00733370">
              <w:t>(</w:t>
            </w:r>
            <w:r w:rsidR="00733370" w:rsidRPr="00733370">
              <w:t xml:space="preserve">ß </w:t>
            </w:r>
            <w:r w:rsidR="00733370">
              <w:t>0.29; 95%CI 1.46 to</w:t>
            </w:r>
            <w:r w:rsidR="00733370" w:rsidRPr="00733370">
              <w:t xml:space="preserve"> 2.04), insulin </w:t>
            </w:r>
            <w:r w:rsidR="00733370">
              <w:t>(</w:t>
            </w:r>
            <w:r w:rsidR="00733370" w:rsidRPr="00733370">
              <w:t xml:space="preserve">ß </w:t>
            </w:r>
            <w:r w:rsidR="00733370">
              <w:t>0.07; 95%CI 0.18 to</w:t>
            </w:r>
            <w:r w:rsidR="00733370" w:rsidRPr="00733370">
              <w:t xml:space="preserve"> 0.04), HOMA-IR </w:t>
            </w:r>
            <w:r w:rsidR="00733370">
              <w:t>(</w:t>
            </w:r>
            <w:r w:rsidR="00733370" w:rsidRPr="00733370">
              <w:t xml:space="preserve">ß </w:t>
            </w:r>
            <w:r w:rsidR="00733370">
              <w:t>0.06; 95%CI 0.18 to</w:t>
            </w:r>
            <w:r w:rsidR="00733370" w:rsidRPr="00733370">
              <w:t xml:space="preserve"> 0.06) or cholesterol </w:t>
            </w:r>
            <w:r w:rsidR="00733370">
              <w:t>(</w:t>
            </w:r>
            <w:r w:rsidR="00733370" w:rsidRPr="00733370">
              <w:t xml:space="preserve">ß </w:t>
            </w:r>
            <w:r w:rsidR="00733370">
              <w:t>2.93; 95%CI 13.95 to</w:t>
            </w:r>
            <w:r w:rsidR="00733370" w:rsidRPr="00733370">
              <w:t xml:space="preserve"> 8.08).</w:t>
            </w:r>
          </w:p>
        </w:tc>
        <w:tc>
          <w:tcPr>
            <w:tcW w:w="1843" w:type="dxa"/>
          </w:tcPr>
          <w:p w14:paraId="7E4822F5" w14:textId="77777777" w:rsidR="00DD53FF" w:rsidRDefault="00DD53FF" w:rsidP="003A3C7D"/>
        </w:tc>
      </w:tr>
      <w:tr w:rsidR="00F859DE" w:rsidRPr="00343DBA" w14:paraId="47C6FB9B" w14:textId="77777777" w:rsidTr="003A3C7D">
        <w:trPr>
          <w:cantSplit/>
          <w:trHeight w:val="390"/>
        </w:trPr>
        <w:tc>
          <w:tcPr>
            <w:tcW w:w="1280" w:type="dxa"/>
          </w:tcPr>
          <w:p w14:paraId="600476C0" w14:textId="2A884576" w:rsidR="00F859DE" w:rsidRDefault="00F859DE" w:rsidP="003A3C7D">
            <w:r>
              <w:t>Martin et al 2015</w:t>
            </w:r>
            <w:r w:rsidR="003E2D58">
              <w:fldChar w:fldCharType="begin">
                <w:fldData xml:space="preserve">PEVuZE5vdGU+PENpdGU+PEF1dGhvcj5NYXJ0aW48L0F1dGhvcj48WWVhcj4yMDE1PC9ZZWFyPjxS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</w:fldData>
              </w:fldChar>
            </w:r>
            <w:r w:rsidR="002747EA">
              <w:instrText xml:space="preserve"> ADDIN EN.CITE </w:instrText>
            </w:r>
            <w:r w:rsidR="002747EA">
              <w:fldChar w:fldCharType="begin">
                <w:fldData xml:space="preserve">PEVuZE5vdGU+PENpdGU+PEF1dGhvcj5NYXJ0aW48L0F1dGhvcj48WWVhcj4yMDE1PC9ZZWFyPjxS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</w:fldData>
              </w:fldChar>
            </w:r>
            <w:r w:rsidR="002747EA">
              <w:instrText xml:space="preserve"> ADDIN EN.CITE.DATA </w:instrText>
            </w:r>
            <w:r w:rsidR="002747EA">
              <w:fldChar w:fldCharType="end"/>
            </w:r>
            <w:r w:rsidR="003E2D58">
              <w:fldChar w:fldCharType="separate"/>
            </w:r>
            <w:r w:rsidR="002747EA" w:rsidRPr="002747EA">
              <w:rPr>
                <w:noProof/>
                <w:vertAlign w:val="superscript"/>
              </w:rPr>
              <w:t>37</w:t>
            </w:r>
            <w:r w:rsidR="003E2D58">
              <w:fldChar w:fldCharType="end"/>
            </w:r>
          </w:p>
          <w:p w14:paraId="1662B1BE" w14:textId="11F9F25A" w:rsidR="00F859DE" w:rsidRDefault="00F859DE" w:rsidP="003A3C7D">
            <w:r>
              <w:t>United States</w:t>
            </w:r>
          </w:p>
          <w:p w14:paraId="68B4FDBE" w14:textId="3CD31168" w:rsidR="00F859DE" w:rsidRDefault="00F859DE" w:rsidP="003A3C7D">
            <w:r>
              <w:t>Cohort</w:t>
            </w:r>
          </w:p>
        </w:tc>
        <w:tc>
          <w:tcPr>
            <w:tcW w:w="1271" w:type="dxa"/>
          </w:tcPr>
          <w:p w14:paraId="0277460F" w14:textId="55AA97D9" w:rsidR="00F859DE" w:rsidRDefault="00F859DE" w:rsidP="003A3C7D">
            <w:r>
              <w:t>3,143</w:t>
            </w:r>
          </w:p>
        </w:tc>
        <w:tc>
          <w:tcPr>
            <w:tcW w:w="4962" w:type="dxa"/>
          </w:tcPr>
          <w:p w14:paraId="476418BA" w14:textId="77777777" w:rsidR="00F859DE" w:rsidRDefault="00F859DE" w:rsidP="00F859DE">
            <w:r>
              <w:rPr>
                <w:b/>
              </w:rPr>
              <w:t xml:space="preserve">Aim: </w:t>
            </w:r>
            <w:r>
              <w:t>T</w:t>
            </w:r>
            <w:r w:rsidRPr="00F859DE">
              <w:t xml:space="preserve">o examine the association between maternal dietary patterns during pregnancy and preterm birth. </w:t>
            </w:r>
          </w:p>
          <w:p w14:paraId="34C74D5F" w14:textId="3FAB051F" w:rsidR="00972F81" w:rsidRPr="00972F81" w:rsidRDefault="00F859DE" w:rsidP="00F859DE">
            <w:r w:rsidRPr="00F859DE">
              <w:rPr>
                <w:b/>
              </w:rPr>
              <w:t>Methods</w:t>
            </w:r>
            <w:r w:rsidRPr="00F859DE">
              <w:t>: Dietary intake was assessed at 26-29 wk of gestation by using a food-frequency questionnaire, and patterns were derived by using factor analysis and the Dietary Approaches to Stop Hypertension (DASH) diet. Associations between dietary patterns and preterm birth were assessed by logistic regression.</w:t>
            </w:r>
          </w:p>
        </w:tc>
        <w:tc>
          <w:tcPr>
            <w:tcW w:w="4536" w:type="dxa"/>
          </w:tcPr>
          <w:p w14:paraId="5CEFF786" w14:textId="7B125993" w:rsidR="00F859DE" w:rsidRPr="00F859DE" w:rsidRDefault="00F859DE" w:rsidP="00F859DE">
            <w:r w:rsidRPr="00F859DE">
              <w:t>Greater adherence to the DASH diet was associated with decreased odds of preterm birth compared with women in the lowest quartile (a</w:t>
            </w:r>
            <w:r>
              <w:t>OR for quartile 4 vs quartile 1: 0.59; 95% CI 0.40 to</w:t>
            </w:r>
            <w:r w:rsidRPr="00F859DE">
              <w:t xml:space="preserve"> 0.85). </w:t>
            </w:r>
          </w:p>
        </w:tc>
        <w:tc>
          <w:tcPr>
            <w:tcW w:w="1843" w:type="dxa"/>
          </w:tcPr>
          <w:p w14:paraId="7CF7C17E" w14:textId="3416FE3C" w:rsidR="00F859DE" w:rsidRDefault="00790D63" w:rsidP="003A3C7D">
            <w:r>
              <w:t>Preterm</w:t>
            </w:r>
          </w:p>
        </w:tc>
      </w:tr>
    </w:tbl>
    <w:p w14:paraId="52AE6239" w14:textId="04AA92E1" w:rsidR="00C8357D" w:rsidRDefault="009C163D" w:rsidP="005719CE">
      <w:pPr>
        <w:pStyle w:val="TableName"/>
        <w:ind w:left="1134" w:hanging="1134"/>
      </w:pPr>
      <w:bookmarkStart w:id="39" w:name="_Toc40956596"/>
      <w:r>
        <w:t xml:space="preserve">Q1 </w:t>
      </w:r>
      <w:r w:rsidR="00CD0392">
        <w:t>V</w:t>
      </w:r>
      <w:r w:rsidR="00C8357D">
        <w:t xml:space="preserve">egetarian </w:t>
      </w:r>
      <w:r w:rsidR="00926598">
        <w:t xml:space="preserve">or vegan </w:t>
      </w:r>
      <w:r w:rsidR="00C8357D">
        <w:t>diets</w:t>
      </w:r>
      <w:r w:rsidR="00CD0392">
        <w:t xml:space="preserve"> in pregnancy</w:t>
      </w:r>
      <w:r w:rsidR="00C8357D">
        <w:t xml:space="preserve"> — systematic reviews</w:t>
      </w:r>
      <w:bookmarkEnd w:id="39"/>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17: Q1 Dietary Approaches to Stop Hypertension (DASH) diet in pregnancy — observational studies"/>
      </w:tblPr>
      <w:tblGrid>
        <w:gridCol w:w="1304"/>
        <w:gridCol w:w="1247"/>
        <w:gridCol w:w="4962"/>
        <w:gridCol w:w="4536"/>
        <w:gridCol w:w="1843"/>
      </w:tblGrid>
      <w:tr w:rsidR="00C8357D" w:rsidRPr="00F350A6" w14:paraId="7F3A546D" w14:textId="77777777" w:rsidTr="00926598">
        <w:trPr>
          <w:cantSplit/>
          <w:trHeight w:val="390"/>
          <w:tblHeader/>
        </w:trPr>
        <w:tc>
          <w:tcPr>
            <w:tcW w:w="1304" w:type="dxa"/>
          </w:tcPr>
          <w:p w14:paraId="06FB1853" w14:textId="77777777" w:rsidR="00C8357D" w:rsidRPr="00F350A6" w:rsidRDefault="00C8357D" w:rsidP="009F7A26">
            <w:pPr>
              <w:keepNext/>
              <w:rPr>
                <w:b/>
              </w:rPr>
            </w:pPr>
            <w:r>
              <w:rPr>
                <w:b/>
              </w:rPr>
              <w:t>Study ref</w:t>
            </w:r>
          </w:p>
        </w:tc>
        <w:tc>
          <w:tcPr>
            <w:tcW w:w="1247" w:type="dxa"/>
          </w:tcPr>
          <w:p w14:paraId="69E0E60A" w14:textId="77777777" w:rsidR="00C8357D" w:rsidRPr="00F350A6" w:rsidRDefault="00C8357D" w:rsidP="009F7A26">
            <w:pPr>
              <w:keepNext/>
              <w:rPr>
                <w:b/>
              </w:rPr>
            </w:pPr>
            <w:r>
              <w:rPr>
                <w:b/>
              </w:rPr>
              <w:t>N</w:t>
            </w:r>
          </w:p>
        </w:tc>
        <w:tc>
          <w:tcPr>
            <w:tcW w:w="4962" w:type="dxa"/>
          </w:tcPr>
          <w:p w14:paraId="73E60F2E" w14:textId="77777777" w:rsidR="00C8357D" w:rsidRPr="00F350A6" w:rsidRDefault="00C8357D" w:rsidP="009F7A26">
            <w:pPr>
              <w:keepNext/>
              <w:rPr>
                <w:b/>
              </w:rPr>
            </w:pPr>
            <w:r>
              <w:rPr>
                <w:b/>
              </w:rPr>
              <w:t>Aim/methods</w:t>
            </w:r>
          </w:p>
        </w:tc>
        <w:tc>
          <w:tcPr>
            <w:tcW w:w="4536" w:type="dxa"/>
          </w:tcPr>
          <w:p w14:paraId="5BE15A16" w14:textId="77777777" w:rsidR="00C8357D" w:rsidRPr="00F350A6" w:rsidRDefault="00C8357D" w:rsidP="009F7A26">
            <w:pPr>
              <w:keepNext/>
              <w:rPr>
                <w:b/>
              </w:rPr>
            </w:pPr>
            <w:r>
              <w:rPr>
                <w:b/>
              </w:rPr>
              <w:t>Results</w:t>
            </w:r>
          </w:p>
        </w:tc>
        <w:tc>
          <w:tcPr>
            <w:tcW w:w="1843" w:type="dxa"/>
          </w:tcPr>
          <w:p w14:paraId="6F49D9ED" w14:textId="77777777" w:rsidR="00C8357D" w:rsidRPr="00F350A6" w:rsidRDefault="00C8357D" w:rsidP="009F7A26">
            <w:pPr>
              <w:keepNext/>
              <w:rPr>
                <w:b/>
              </w:rPr>
            </w:pPr>
            <w:r>
              <w:rPr>
                <w:b/>
              </w:rPr>
              <w:t>Comments</w:t>
            </w:r>
          </w:p>
        </w:tc>
      </w:tr>
      <w:tr w:rsidR="00926598" w:rsidRPr="00C8357D" w14:paraId="41511120" w14:textId="77777777" w:rsidTr="00926598">
        <w:trPr>
          <w:cantSplit/>
          <w:trHeight w:val="390"/>
        </w:trPr>
        <w:tc>
          <w:tcPr>
            <w:tcW w:w="1304" w:type="dxa"/>
          </w:tcPr>
          <w:p w14:paraId="5E1F6916" w14:textId="5E64D162" w:rsidR="00926598" w:rsidRDefault="00926598" w:rsidP="00767EBF">
            <w:r>
              <w:t>Piccoli et al 2015</w:t>
            </w:r>
            <w:r w:rsidR="003E2D58">
              <w:fldChar w:fldCharType="begin"/>
            </w:r>
            <w:r w:rsidR="002747EA">
              <w:instrText xml:space="preserve"> ADDIN EN.CITE &lt;EndNote&gt;&lt;Cite&gt;&lt;Author&gt;Piccoli&lt;/Author&gt;&lt;Year&gt;2015&lt;/Year&gt;&lt;RecNum&gt;1473&lt;/RecNum&gt;&lt;DisplayText&gt;&lt;style face="superscript" font="Trebuchet MS" size="9"&gt;55&lt;/style&gt;&lt;/DisplayText&gt;&lt;record&gt;&lt;rec-number&gt;1473&lt;/rec-number&gt;&lt;foreign-keys&gt;&lt;key app="EN" db-id="exvasrfx2dtraoesasxp2szsxa2df502592x" timestamp="1574039648"&gt;1473&lt;/key&gt;&lt;key app="ENWeb" db-id=""&gt;0&lt;/key&gt;&lt;/foreign-keys&gt;&lt;ref-type name="Journal Article"&gt;17&lt;/ref-type&gt;&lt;contributors&gt;&lt;authors&gt;&lt;author&gt;Piccoli, G. B.&lt;/author&gt;&lt;author&gt;Clari, R.&lt;/author&gt;&lt;author&gt;Vigotti, F. N.&lt;/author&gt;&lt;author&gt;Leone, F.&lt;/author&gt;&lt;author&gt;Attini, R.&lt;/author&gt;&lt;author&gt;Cabiddu, G.&lt;/author&gt;&lt;author&gt;Mauro, G.&lt;/author&gt;&lt;author&gt;Castelluccia, N.&lt;/author&gt;&lt;author&gt;Colombi, N.&lt;/author&gt;&lt;author&gt;Capizzi, I.&lt;/author&gt;&lt;author&gt;Pani, A.&lt;/author&gt;&lt;author&gt;Todros, T.&lt;/author&gt;&lt;author&gt;Avagnina, P.&lt;/author&gt;&lt;/authors&gt;&lt;/contributors&gt;&lt;titles&gt;&lt;title&gt;Vegan-vegetarian diets in pregnancy: danger or panacea? A systematic narrative review&lt;/title&gt;&lt;secondary-title&gt;BJOG: An International Journal of Obstetrics &amp;amp; Gynaecology&lt;/secondary-title&gt;&lt;/titles&gt;&lt;periodical&gt;&lt;full-title&gt;BJOG: An International Journal of Obstetrics &amp;amp; Gynaecology&lt;/full-title&gt;&lt;/periodical&gt;&lt;pages&gt;623-633&lt;/pages&gt;&lt;volume&gt;122&lt;/volume&gt;&lt;number&gt;5&lt;/number&gt;&lt;section&gt;623&lt;/section&gt;&lt;dates&gt;&lt;year&gt;2015&lt;/year&gt;&lt;/dates&gt;&lt;isbn&gt;14700328&lt;/isbn&gt;&lt;urls&gt;&lt;/urls&gt;&lt;electronic-resource-num&gt;10.1111/1471-0528.13280&lt;/electronic-resource-num&gt;&lt;/record&gt;&lt;/Cite&gt;&lt;/EndNote&gt;</w:instrText>
            </w:r>
            <w:r w:rsidR="003E2D58">
              <w:fldChar w:fldCharType="separate"/>
            </w:r>
            <w:r w:rsidR="002747EA" w:rsidRPr="002747EA">
              <w:rPr>
                <w:noProof/>
                <w:vertAlign w:val="superscript"/>
              </w:rPr>
              <w:t>55</w:t>
            </w:r>
            <w:r w:rsidR="003E2D58">
              <w:fldChar w:fldCharType="end"/>
            </w:r>
          </w:p>
          <w:p w14:paraId="3CE480BD" w14:textId="4426BA02" w:rsidR="00926598" w:rsidRDefault="00926598" w:rsidP="00767EBF">
            <w:r>
              <w:t>SLR</w:t>
            </w:r>
          </w:p>
        </w:tc>
        <w:tc>
          <w:tcPr>
            <w:tcW w:w="1247" w:type="dxa"/>
          </w:tcPr>
          <w:p w14:paraId="252BB08C" w14:textId="55872D0D" w:rsidR="00926598" w:rsidRDefault="00926598" w:rsidP="00C8357D">
            <w:r>
              <w:t>22 studies</w:t>
            </w:r>
          </w:p>
        </w:tc>
        <w:tc>
          <w:tcPr>
            <w:tcW w:w="4962" w:type="dxa"/>
          </w:tcPr>
          <w:p w14:paraId="3F971EA8" w14:textId="77777777" w:rsidR="00926598" w:rsidRDefault="00926598" w:rsidP="00926598">
            <w:pPr>
              <w:rPr>
                <w:rFonts w:ascii="Helvetica" w:eastAsiaTheme="majorEastAsia" w:hAnsi="Helvetica"/>
                <w:sz w:val="11"/>
                <w:szCs w:val="11"/>
              </w:rPr>
            </w:pPr>
            <w:r w:rsidRPr="00926598">
              <w:rPr>
                <w:b/>
              </w:rPr>
              <w:t>Aim</w:t>
            </w:r>
            <w:r>
              <w:t xml:space="preserve">: </w:t>
            </w:r>
            <w:r w:rsidRPr="00926598">
              <w:t>To review the literature on vegan</w:t>
            </w:r>
            <w:r w:rsidRPr="00926598">
              <w:rPr>
                <w:rFonts w:ascii="Helvetica" w:hAnsi="Helvetica"/>
              </w:rPr>
              <w:t>–</w:t>
            </w:r>
            <w:r w:rsidRPr="00926598">
              <w:t>vegetarian diets and</w:t>
            </w:r>
            <w:r>
              <w:t xml:space="preserve"> </w:t>
            </w:r>
            <w:r w:rsidRPr="00926598">
              <w:t>pregnancy outcomes.</w:t>
            </w:r>
            <w:r>
              <w:t xml:space="preserve"> </w:t>
            </w:r>
          </w:p>
          <w:p w14:paraId="1820B531" w14:textId="0A7B0AE7" w:rsidR="00926598" w:rsidRPr="00FC40DB" w:rsidRDefault="00926598" w:rsidP="00926598">
            <w:pPr>
              <w:rPr>
                <w:b/>
              </w:rPr>
            </w:pPr>
            <w:r w:rsidRPr="00926598">
              <w:rPr>
                <w:rFonts w:eastAsiaTheme="majorEastAsia"/>
                <w:b/>
              </w:rPr>
              <w:t>Methods</w:t>
            </w:r>
            <w:r w:rsidRPr="00926598">
              <w:rPr>
                <w:rFonts w:eastAsiaTheme="majorEastAsia"/>
              </w:rPr>
              <w:t xml:space="preserve">: </w:t>
            </w:r>
            <w:r w:rsidRPr="00926598">
              <w:t>PubMed, Embase, and the Cochrane library were</w:t>
            </w:r>
            <w:r>
              <w:t xml:space="preserve"> </w:t>
            </w:r>
            <w:r w:rsidRPr="00926598">
              <w:t>searched from inception to September 2013 for pregnancy and</w:t>
            </w:r>
            <w:r>
              <w:t xml:space="preserve"> </w:t>
            </w:r>
            <w:r w:rsidRPr="00926598">
              <w:t>vegan or vegetarian Medical Subject Headings (MeSH) and freetext</w:t>
            </w:r>
            <w:r>
              <w:t xml:space="preserve"> </w:t>
            </w:r>
            <w:r w:rsidRPr="00926598">
              <w:t>terms.</w:t>
            </w:r>
            <w:r>
              <w:t xml:space="preserve"> </w:t>
            </w:r>
            <w:r w:rsidRPr="00926598">
              <w:t>We excluded case reports and papers analysing vegan</w:t>
            </w:r>
            <w:r w:rsidRPr="00926598">
              <w:rPr>
                <w:rFonts w:ascii="Helvetica" w:hAnsi="Helvetica"/>
              </w:rPr>
              <w:t>–</w:t>
            </w:r>
            <w:r>
              <w:t xml:space="preserve"> </w:t>
            </w:r>
            <w:r w:rsidRPr="00926598">
              <w:t>vegetarian diets in poverty and malnutrition. Searching, paper</w:t>
            </w:r>
            <w:r>
              <w:t xml:space="preserve"> </w:t>
            </w:r>
            <w:r w:rsidRPr="00926598">
              <w:t>selection, and data extraction were performed in duplicate.</w:t>
            </w:r>
            <w:r>
              <w:t xml:space="preserve"> </w:t>
            </w:r>
          </w:p>
        </w:tc>
        <w:tc>
          <w:tcPr>
            <w:tcW w:w="4536" w:type="dxa"/>
          </w:tcPr>
          <w:p w14:paraId="39D3D378" w14:textId="2B64919C" w:rsidR="00926598" w:rsidRDefault="00926598" w:rsidP="00926598">
            <w:r w:rsidRPr="00926598">
              <w:t>None of the</w:t>
            </w:r>
            <w:r>
              <w:t xml:space="preserve"> </w:t>
            </w:r>
            <w:r w:rsidRPr="00926598">
              <w:t>studies reported an increase in severe adverse outcomes or in</w:t>
            </w:r>
            <w:r>
              <w:t xml:space="preserve"> </w:t>
            </w:r>
            <w:r w:rsidRPr="00926598">
              <w:t>major malformations, except one report of increased hypospadias</w:t>
            </w:r>
            <w:r>
              <w:t xml:space="preserve"> </w:t>
            </w:r>
            <w:r w:rsidRPr="00926598">
              <w:t>in infants of vegetarian mothers. Five studies reported vegetarian</w:t>
            </w:r>
            <w:r>
              <w:t xml:space="preserve"> </w:t>
            </w:r>
            <w:r w:rsidRPr="00926598">
              <w:t>mothers had lower birthweight babies, yet two studies reported</w:t>
            </w:r>
            <w:r>
              <w:t xml:space="preserve"> </w:t>
            </w:r>
            <w:r w:rsidRPr="00926598">
              <w:t>higher birthweights. The duration of pregnancy was available in</w:t>
            </w:r>
            <w:r>
              <w:t xml:space="preserve"> </w:t>
            </w:r>
            <w:r w:rsidRPr="00926598">
              <w:t>six studies and was similar between vegan</w:t>
            </w:r>
            <w:r w:rsidRPr="00926598">
              <w:rPr>
                <w:rFonts w:ascii="Helvetica" w:hAnsi="Helvetica"/>
              </w:rPr>
              <w:t>–</w:t>
            </w:r>
            <w:r w:rsidRPr="00926598">
              <w:t>vegetarians and</w:t>
            </w:r>
            <w:r>
              <w:t xml:space="preserve"> </w:t>
            </w:r>
            <w:r w:rsidRPr="00926598">
              <w:t>omnivores. The nine heterogeneous studies on microelements and</w:t>
            </w:r>
            <w:r>
              <w:t xml:space="preserve"> </w:t>
            </w:r>
            <w:r w:rsidRPr="00926598">
              <w:t>vitamins suggest vegan</w:t>
            </w:r>
            <w:r w:rsidRPr="00926598">
              <w:rPr>
                <w:rFonts w:ascii="Helvetica" w:hAnsi="Helvetica"/>
              </w:rPr>
              <w:t>–</w:t>
            </w:r>
            <w:r w:rsidRPr="00926598">
              <w:t>vegetarian women may be at risk of</w:t>
            </w:r>
            <w:r>
              <w:t xml:space="preserve"> </w:t>
            </w:r>
            <w:r w:rsidRPr="00926598">
              <w:t>vitamin B</w:t>
            </w:r>
            <w:r w:rsidRPr="00926598">
              <w:rPr>
                <w:vertAlign w:val="superscript"/>
              </w:rPr>
              <w:t>12</w:t>
            </w:r>
            <w:r w:rsidRPr="00926598">
              <w:t xml:space="preserve"> and iron deficiencies.</w:t>
            </w:r>
            <w:r>
              <w:t xml:space="preserve"> </w:t>
            </w:r>
          </w:p>
        </w:tc>
        <w:tc>
          <w:tcPr>
            <w:tcW w:w="1843" w:type="dxa"/>
          </w:tcPr>
          <w:p w14:paraId="0E64850E" w14:textId="2D5E0348" w:rsidR="00926598" w:rsidRPr="00C8357D" w:rsidRDefault="00926598" w:rsidP="00C8357D">
            <w:r w:rsidRPr="00926598">
              <w:t>The high heterogeneity of the studies</w:t>
            </w:r>
            <w:r>
              <w:t xml:space="preserve"> </w:t>
            </w:r>
            <w:r w:rsidRPr="00926598">
              <w:t>led to a narrative review.</w:t>
            </w:r>
          </w:p>
        </w:tc>
      </w:tr>
      <w:tr w:rsidR="00C8357D" w:rsidRPr="00C8357D" w14:paraId="4917E8EB" w14:textId="77777777" w:rsidTr="00926598">
        <w:trPr>
          <w:cantSplit/>
          <w:trHeight w:val="390"/>
        </w:trPr>
        <w:tc>
          <w:tcPr>
            <w:tcW w:w="1304" w:type="dxa"/>
          </w:tcPr>
          <w:p w14:paraId="3C7FC145" w14:textId="445D30F8" w:rsidR="00C8357D" w:rsidRPr="00C8357D" w:rsidRDefault="002F14B1" w:rsidP="002747EA">
            <w:r>
              <w:t>Foster et al 2015</w:t>
            </w:r>
            <w:r w:rsidR="00E37D04">
              <w:fldChar w:fldCharType="begin">
                <w:fldData xml:space="preserve">PEVuZE5vdGU+PENpdGU+PEF1dGhvcj5Gb3N0ZXI8L0F1dGhvcj48WWVhcj4yMDE1PC9ZZWFyPjxS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</w:fldData>
              </w:fldChar>
            </w:r>
            <w:r w:rsidR="002747EA">
              <w:instrText xml:space="preserve"> ADDIN EN.CITE </w:instrText>
            </w:r>
            <w:r w:rsidR="002747EA">
              <w:fldChar w:fldCharType="begin">
                <w:fldData xml:space="preserve">PEVuZE5vdGU+PENpdGU+PEF1dGhvcj5Gb3N0ZXI8L0F1dGhvcj48WWVhcj4yMDE1PC9ZZWFyPjxS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</w:fldData>
              </w:fldChar>
            </w:r>
            <w:r w:rsidR="002747EA">
              <w:instrText xml:space="preserve"> ADDIN EN.CITE.DATA </w:instrText>
            </w:r>
            <w:r w:rsidR="002747EA">
              <w:fldChar w:fldCharType="end"/>
            </w:r>
            <w:r w:rsidR="00E37D04">
              <w:fldChar w:fldCharType="separate"/>
            </w:r>
            <w:r w:rsidR="002747EA" w:rsidRPr="002747EA">
              <w:rPr>
                <w:noProof/>
                <w:vertAlign w:val="superscript"/>
              </w:rPr>
              <w:t>56</w:t>
            </w:r>
            <w:r w:rsidR="00E37D04">
              <w:fldChar w:fldCharType="end"/>
            </w:r>
          </w:p>
        </w:tc>
        <w:tc>
          <w:tcPr>
            <w:tcW w:w="1247" w:type="dxa"/>
          </w:tcPr>
          <w:p w14:paraId="0C2637F5" w14:textId="6D319315" w:rsidR="00C8357D" w:rsidRPr="00C8357D" w:rsidRDefault="00FC40DB" w:rsidP="00C8357D">
            <w:r>
              <w:t>6 studies</w:t>
            </w:r>
          </w:p>
        </w:tc>
        <w:tc>
          <w:tcPr>
            <w:tcW w:w="4962" w:type="dxa"/>
          </w:tcPr>
          <w:p w14:paraId="0A409AEE" w14:textId="77777777" w:rsidR="00FC40DB" w:rsidRDefault="00FC40DB" w:rsidP="00C8357D">
            <w:r w:rsidRPr="00FC40DB">
              <w:rPr>
                <w:b/>
              </w:rPr>
              <w:t>Aim</w:t>
            </w:r>
            <w:r>
              <w:t>: To explore</w:t>
            </w:r>
            <w:r w:rsidRPr="00FC40DB">
              <w:t xml:space="preserve"> the relationship between habitual vegetarian diets and dietary zinc intake/status during pregnancy. The association between vegetarian diets and functional pregnancy outcome also is considered. </w:t>
            </w:r>
          </w:p>
          <w:p w14:paraId="313D633C" w14:textId="21E4862A" w:rsidR="00C8357D" w:rsidRPr="00C8357D" w:rsidRDefault="00FC40DB" w:rsidP="00FC40DB">
            <w:r w:rsidRPr="00FC40DB">
              <w:rPr>
                <w:b/>
              </w:rPr>
              <w:t>Methods</w:t>
            </w:r>
            <w:r>
              <w:t xml:space="preserve">: </w:t>
            </w:r>
            <w:r w:rsidRPr="00FC40DB">
              <w:t xml:space="preserve">A literature search was conducted of MEDLINE; PubMed; Embase; the Cochrane Library; Web of Science; and Scopus electronic databases up to September 2014. </w:t>
            </w:r>
          </w:p>
        </w:tc>
        <w:tc>
          <w:tcPr>
            <w:tcW w:w="4536" w:type="dxa"/>
          </w:tcPr>
          <w:p w14:paraId="543E557F" w14:textId="7E1A23A5" w:rsidR="00FC40DB" w:rsidRDefault="00FC40DB" w:rsidP="00FC40DB">
            <w:r>
              <w:t>T</w:t>
            </w:r>
            <w:r w:rsidRPr="00FC40DB">
              <w:t>he zinc intake of vegetarians was f</w:t>
            </w:r>
            <w:r w:rsidR="009411D4">
              <w:t>ound to be lower than that of non-vegetarian women</w:t>
            </w:r>
            <w:r w:rsidRPr="00FC40DB">
              <w:t xml:space="preserve"> (-1.38</w:t>
            </w:r>
            <w:r w:rsidR="009411D4">
              <w:t>±0.35 mg/day; p&lt;</w:t>
            </w:r>
            <w:r w:rsidRPr="00FC40DB">
              <w:t>0.001); and the exclusion of low meat eaters from the analysis revealed a greater difference (-1.53</w:t>
            </w:r>
            <w:r w:rsidR="009411D4">
              <w:t>±0.44 mg/day; p=</w:t>
            </w:r>
            <w:r w:rsidRPr="00FC40DB">
              <w:t xml:space="preserve">0.001). </w:t>
            </w:r>
          </w:p>
          <w:p w14:paraId="1B14B53D" w14:textId="7D3DE47F" w:rsidR="00C8357D" w:rsidRPr="00FC40DB" w:rsidRDefault="00FC40DB" w:rsidP="009411D4">
            <w:r w:rsidRPr="00FC40DB">
              <w:t xml:space="preserve">Neither vegetarian nor </w:t>
            </w:r>
            <w:r w:rsidR="009411D4">
              <w:t>non-vegetarian</w:t>
            </w:r>
            <w:r w:rsidRPr="00FC40DB">
              <w:t xml:space="preserve"> groups met the recommended dietary allowance (RDA) for zinc. In a qualitative synthesis; no differences were found between groups in serum/plasma zinc or in functional outcomes associated with pregnancy. </w:t>
            </w:r>
          </w:p>
        </w:tc>
        <w:tc>
          <w:tcPr>
            <w:tcW w:w="1843" w:type="dxa"/>
          </w:tcPr>
          <w:p w14:paraId="0479A0BB" w14:textId="77777777" w:rsidR="00C8357D" w:rsidRPr="00C8357D" w:rsidRDefault="00C8357D" w:rsidP="00C8357D"/>
        </w:tc>
      </w:tr>
    </w:tbl>
    <w:p w14:paraId="07CF2F76" w14:textId="1ED16A0D" w:rsidR="00693B1E" w:rsidRDefault="009C163D" w:rsidP="005719CE">
      <w:pPr>
        <w:pStyle w:val="TableName"/>
        <w:ind w:left="1134" w:hanging="1134"/>
      </w:pPr>
      <w:bookmarkStart w:id="40" w:name="_Toc40956597"/>
      <w:r>
        <w:t xml:space="preserve">Q1 </w:t>
      </w:r>
      <w:r w:rsidR="00693B1E">
        <w:t>Vegetarian or vegan diets in pregnancy — observational studies</w:t>
      </w:r>
      <w:bookmarkEnd w:id="40"/>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19: Q1 Vegetarian or vegan diets in pregnancy — observational studies"/>
      </w:tblPr>
      <w:tblGrid>
        <w:gridCol w:w="1275"/>
        <w:gridCol w:w="1275"/>
        <w:gridCol w:w="4963"/>
        <w:gridCol w:w="4536"/>
        <w:gridCol w:w="1843"/>
      </w:tblGrid>
      <w:tr w:rsidR="00693B1E" w:rsidRPr="00F350A6" w14:paraId="65C08328" w14:textId="77777777" w:rsidTr="00693B1E">
        <w:trPr>
          <w:cantSplit/>
          <w:trHeight w:val="390"/>
          <w:tblHeader/>
        </w:trPr>
        <w:tc>
          <w:tcPr>
            <w:tcW w:w="1275" w:type="dxa"/>
          </w:tcPr>
          <w:p w14:paraId="325C73FF" w14:textId="77777777" w:rsidR="00693B1E" w:rsidRPr="00F350A6" w:rsidRDefault="00693B1E" w:rsidP="007A69A9">
            <w:pPr>
              <w:keepNext/>
              <w:rPr>
                <w:b/>
              </w:rPr>
            </w:pPr>
            <w:r>
              <w:rPr>
                <w:b/>
              </w:rPr>
              <w:t>Study ref</w:t>
            </w:r>
          </w:p>
        </w:tc>
        <w:tc>
          <w:tcPr>
            <w:tcW w:w="1275" w:type="dxa"/>
          </w:tcPr>
          <w:p w14:paraId="1FDAC4F9" w14:textId="77777777" w:rsidR="00693B1E" w:rsidRPr="00F350A6" w:rsidRDefault="00693B1E" w:rsidP="007A69A9">
            <w:pPr>
              <w:keepNext/>
              <w:rPr>
                <w:b/>
              </w:rPr>
            </w:pPr>
            <w:r>
              <w:rPr>
                <w:b/>
              </w:rPr>
              <w:t>N</w:t>
            </w:r>
          </w:p>
        </w:tc>
        <w:tc>
          <w:tcPr>
            <w:tcW w:w="4963" w:type="dxa"/>
          </w:tcPr>
          <w:p w14:paraId="26C334F0" w14:textId="77777777" w:rsidR="00693B1E" w:rsidRPr="00F350A6" w:rsidRDefault="00693B1E" w:rsidP="007A69A9">
            <w:pPr>
              <w:keepNext/>
              <w:rPr>
                <w:b/>
              </w:rPr>
            </w:pPr>
            <w:r>
              <w:rPr>
                <w:b/>
              </w:rPr>
              <w:t>Aim/methods</w:t>
            </w:r>
          </w:p>
        </w:tc>
        <w:tc>
          <w:tcPr>
            <w:tcW w:w="4536" w:type="dxa"/>
          </w:tcPr>
          <w:p w14:paraId="29D2A2AC" w14:textId="77777777" w:rsidR="00693B1E" w:rsidRPr="00F350A6" w:rsidRDefault="00693B1E" w:rsidP="007A69A9">
            <w:pPr>
              <w:keepNext/>
              <w:rPr>
                <w:b/>
              </w:rPr>
            </w:pPr>
            <w:r>
              <w:rPr>
                <w:b/>
              </w:rPr>
              <w:t>Results</w:t>
            </w:r>
          </w:p>
        </w:tc>
        <w:tc>
          <w:tcPr>
            <w:tcW w:w="1843" w:type="dxa"/>
          </w:tcPr>
          <w:p w14:paraId="10B75EE7" w14:textId="77777777" w:rsidR="00693B1E" w:rsidRPr="00F350A6" w:rsidRDefault="00693B1E" w:rsidP="007A69A9">
            <w:pPr>
              <w:keepNext/>
              <w:rPr>
                <w:b/>
              </w:rPr>
            </w:pPr>
            <w:r>
              <w:rPr>
                <w:b/>
              </w:rPr>
              <w:t>Comments</w:t>
            </w:r>
          </w:p>
        </w:tc>
      </w:tr>
      <w:tr w:rsidR="00693B1E" w:rsidRPr="007B3A77" w14:paraId="56495302" w14:textId="77777777" w:rsidTr="00693B1E">
        <w:trPr>
          <w:cantSplit/>
          <w:trHeight w:val="390"/>
        </w:trPr>
        <w:tc>
          <w:tcPr>
            <w:tcW w:w="1275" w:type="dxa"/>
          </w:tcPr>
          <w:p w14:paraId="2E449423" w14:textId="1396220F" w:rsidR="00693B1E" w:rsidRDefault="00693B1E" w:rsidP="007A69A9">
            <w:r>
              <w:t>Zulyniak et al 2017</w:t>
            </w:r>
            <w:r>
              <w:fldChar w:fldCharType="begin">
                <w:fldData xml:space="preserve">PEVuZE5vdGU+PENpdGU+PEF1dGhvcj5adWx5bmlhazwvQXV0aG9yPjxZZWFyPjIwMTc8L1llYXI+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</w:fldData>
              </w:fldChar>
            </w:r>
            <w:r w:rsidR="002747EA">
              <w:instrText xml:space="preserve"> ADDIN EN.CITE </w:instrText>
            </w:r>
            <w:r w:rsidR="002747EA">
              <w:fldChar w:fldCharType="begin">
                <w:fldData xml:space="preserve">PEVuZE5vdGU+PENpdGU+PEF1dGhvcj5adWx5bmlhazwvQXV0aG9yPjxZZWFyPjIwMTc8L1llYXI+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</w:fldData>
              </w:fldChar>
            </w:r>
            <w:r w:rsidR="002747EA">
              <w:instrText xml:space="preserve"> ADDIN EN.CITE.DATA </w:instrText>
            </w:r>
            <w:r w:rsidR="002747EA">
              <w:fldChar w:fldCharType="end"/>
            </w:r>
            <w:r>
              <w:fldChar w:fldCharType="separate"/>
            </w:r>
            <w:r w:rsidR="002747EA" w:rsidRPr="002747EA">
              <w:rPr>
                <w:noProof/>
                <w:vertAlign w:val="superscript"/>
              </w:rPr>
              <w:t>57</w:t>
            </w:r>
            <w:r>
              <w:fldChar w:fldCharType="end"/>
            </w:r>
          </w:p>
          <w:p w14:paraId="17F3C51B" w14:textId="77777777" w:rsidR="00693B1E" w:rsidRDefault="00693B1E" w:rsidP="007A69A9">
            <w:r>
              <w:t>Canada</w:t>
            </w:r>
          </w:p>
          <w:p w14:paraId="7DDD4DBC" w14:textId="77777777" w:rsidR="00693B1E" w:rsidRDefault="00693B1E" w:rsidP="007A69A9">
            <w:r>
              <w:t>Cohort</w:t>
            </w:r>
          </w:p>
        </w:tc>
        <w:tc>
          <w:tcPr>
            <w:tcW w:w="1275" w:type="dxa"/>
          </w:tcPr>
          <w:p w14:paraId="2DFC1697" w14:textId="5A063882" w:rsidR="00693B1E" w:rsidRDefault="00693B1E" w:rsidP="007A69A9">
            <w:r>
              <w:t xml:space="preserve">3,997 mother-infant </w:t>
            </w:r>
            <w:r w:rsidR="00501148">
              <w:t>pairs</w:t>
            </w:r>
          </w:p>
        </w:tc>
        <w:tc>
          <w:tcPr>
            <w:tcW w:w="4963" w:type="dxa"/>
          </w:tcPr>
          <w:p w14:paraId="3AFB6AE9" w14:textId="77777777" w:rsidR="00693B1E" w:rsidRDefault="00693B1E" w:rsidP="007A69A9">
            <w:r>
              <w:rPr>
                <w:b/>
              </w:rPr>
              <w:t xml:space="preserve">Aim: </w:t>
            </w:r>
            <w:r w:rsidRPr="007D0CB6">
              <w:t xml:space="preserve">to investigate the influence of maternal diet on birth weight. </w:t>
            </w:r>
          </w:p>
          <w:p w14:paraId="5A412E21" w14:textId="77777777" w:rsidR="00693B1E" w:rsidRDefault="00693B1E" w:rsidP="007A69A9">
            <w:pPr>
              <w:rPr>
                <w:b/>
              </w:rPr>
            </w:pPr>
            <w:r w:rsidRPr="001375C6">
              <w:rPr>
                <w:b/>
              </w:rPr>
              <w:t>Methods</w:t>
            </w:r>
            <w:r>
              <w:t xml:space="preserve">: </w:t>
            </w:r>
            <w:r w:rsidRPr="006413F2">
              <w:t xml:space="preserve">Dietary information during pregnancy was collected </w:t>
            </w:r>
            <w:r>
              <w:t>at</w:t>
            </w:r>
            <w:r w:rsidRPr="006413F2">
              <w:t xml:space="preserve"> 24–28 weeks’ gestation using a validated</w:t>
            </w:r>
            <w:r>
              <w:t xml:space="preserve"> </w:t>
            </w:r>
            <w:r w:rsidRPr="006413F2">
              <w:t>semiquantitative Food Frequency Questionnaire (FFQ).</w:t>
            </w:r>
            <w:r>
              <w:t xml:space="preserve"> </w:t>
            </w:r>
            <w:r w:rsidRPr="006413F2">
              <w:t>We performed principal</w:t>
            </w:r>
            <w:r>
              <w:t xml:space="preserve"> </w:t>
            </w:r>
            <w:r w:rsidRPr="006413F2">
              <w:t>component ana</w:t>
            </w:r>
            <w:r>
              <w:t xml:space="preserve">lysis (PCA) to identify three dietary patterns: </w:t>
            </w:r>
            <w:r w:rsidRPr="006413F2">
              <w:t xml:space="preserve">‘plant-based’, ‘western’ and ‘health-conscious’. </w:t>
            </w:r>
          </w:p>
        </w:tc>
        <w:tc>
          <w:tcPr>
            <w:tcW w:w="4536" w:type="dxa"/>
          </w:tcPr>
          <w:p w14:paraId="11939EC1" w14:textId="77777777" w:rsidR="00693B1E" w:rsidRDefault="00693B1E" w:rsidP="007A69A9">
            <w:r w:rsidRPr="007D0CB6">
              <w:t xml:space="preserve">No associations were identified between the Western and health-conscious diet patterns and birth weight; however, the plant-based dietary pattern was inversely associated with birth weight (beta=-67.6 g per 1-unit increase; P&lt;0.001), and an interaction with non-white ethnicity and birth weight was observed. </w:t>
            </w:r>
          </w:p>
          <w:p w14:paraId="673E01C4" w14:textId="77777777" w:rsidR="00693B1E" w:rsidRPr="007D0CB6" w:rsidRDefault="00693B1E" w:rsidP="007A69A9">
            <w:r w:rsidRPr="007D0CB6">
              <w:t>Ethnically stratified analyses demonstrated that among white Europeans, maternal consumption of a plant-based diet associated with lower birth weight (beta=-65.9 g per 1-unit increase; P&lt;0.001), increased risk of small-for-gestational age (SGA; OR=1.46; 95% CI 1.08 to 1.54;P=0.005) and reduced risk of large-for-gestational age (LGA; OR=0.71; 95% CI 0.53 to 0.95;</w:t>
            </w:r>
            <w:r>
              <w:t xml:space="preserve"> </w:t>
            </w:r>
            <w:r w:rsidRPr="007D0CB6">
              <w:t xml:space="preserve">P=0.02). Among South Asians, maternal consumption of a plant-based diet associated with a higher birth weight (beta=+40.5 g per 1-unit increase; P=0.01), partially explained by cooked vegetable consumption. </w:t>
            </w:r>
          </w:p>
        </w:tc>
        <w:tc>
          <w:tcPr>
            <w:tcW w:w="1843" w:type="dxa"/>
          </w:tcPr>
          <w:p w14:paraId="50D6AA1F" w14:textId="77777777" w:rsidR="00693B1E" w:rsidRDefault="00693B1E" w:rsidP="007A69A9"/>
        </w:tc>
      </w:tr>
    </w:tbl>
    <w:p w14:paraId="156C0D36" w14:textId="62DE43EC" w:rsidR="00D9151E" w:rsidRDefault="009C163D" w:rsidP="005719CE">
      <w:pPr>
        <w:pStyle w:val="TableName"/>
        <w:ind w:left="1134" w:hanging="1134"/>
      </w:pPr>
      <w:bookmarkStart w:id="41" w:name="_Toc40956598"/>
      <w:r>
        <w:t xml:space="preserve">Q1 </w:t>
      </w:r>
      <w:r w:rsidR="00CD0392">
        <w:t>F</w:t>
      </w:r>
      <w:r w:rsidR="00D9151E">
        <w:t xml:space="preserve">asting </w:t>
      </w:r>
      <w:r w:rsidR="00CD0392">
        <w:t xml:space="preserve">in pregnancy </w:t>
      </w:r>
      <w:r w:rsidR="00D9151E">
        <w:t>— systematic review</w:t>
      </w:r>
      <w:bookmarkEnd w:id="41"/>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20: Q1 Fasting in pregnancy — systematic review"/>
      </w:tblPr>
      <w:tblGrid>
        <w:gridCol w:w="1304"/>
        <w:gridCol w:w="1247"/>
        <w:gridCol w:w="4962"/>
        <w:gridCol w:w="4536"/>
        <w:gridCol w:w="1843"/>
      </w:tblGrid>
      <w:tr w:rsidR="00D9151E" w:rsidRPr="00F350A6" w14:paraId="6BF6D102" w14:textId="77777777" w:rsidTr="00AB0E44">
        <w:trPr>
          <w:cantSplit/>
          <w:trHeight w:val="390"/>
          <w:tblHeader/>
        </w:trPr>
        <w:tc>
          <w:tcPr>
            <w:tcW w:w="1304" w:type="dxa"/>
          </w:tcPr>
          <w:p w14:paraId="6D438630" w14:textId="77777777" w:rsidR="00D9151E" w:rsidRPr="00F350A6" w:rsidRDefault="00D9151E" w:rsidP="00AB0E44">
            <w:pPr>
              <w:keepNext/>
              <w:rPr>
                <w:b/>
              </w:rPr>
            </w:pPr>
            <w:r>
              <w:rPr>
                <w:b/>
              </w:rPr>
              <w:t>Study ref</w:t>
            </w:r>
          </w:p>
        </w:tc>
        <w:tc>
          <w:tcPr>
            <w:tcW w:w="1247" w:type="dxa"/>
          </w:tcPr>
          <w:p w14:paraId="527FDAC5" w14:textId="77777777" w:rsidR="00D9151E" w:rsidRPr="00F350A6" w:rsidRDefault="00D9151E" w:rsidP="00AB0E44">
            <w:pPr>
              <w:keepNext/>
              <w:rPr>
                <w:b/>
              </w:rPr>
            </w:pPr>
            <w:r>
              <w:rPr>
                <w:b/>
              </w:rPr>
              <w:t>N</w:t>
            </w:r>
          </w:p>
        </w:tc>
        <w:tc>
          <w:tcPr>
            <w:tcW w:w="4962" w:type="dxa"/>
          </w:tcPr>
          <w:p w14:paraId="0DF890CF" w14:textId="77777777" w:rsidR="00D9151E" w:rsidRPr="00F350A6" w:rsidRDefault="00D9151E" w:rsidP="00AB0E44">
            <w:pPr>
              <w:keepNext/>
              <w:rPr>
                <w:b/>
              </w:rPr>
            </w:pPr>
            <w:r>
              <w:rPr>
                <w:b/>
              </w:rPr>
              <w:t>Aim/methods</w:t>
            </w:r>
          </w:p>
        </w:tc>
        <w:tc>
          <w:tcPr>
            <w:tcW w:w="4536" w:type="dxa"/>
          </w:tcPr>
          <w:p w14:paraId="13D8157E" w14:textId="77777777" w:rsidR="00D9151E" w:rsidRPr="00F350A6" w:rsidRDefault="00D9151E" w:rsidP="00AB0E44">
            <w:pPr>
              <w:keepNext/>
              <w:rPr>
                <w:b/>
              </w:rPr>
            </w:pPr>
            <w:r>
              <w:rPr>
                <w:b/>
              </w:rPr>
              <w:t>Results</w:t>
            </w:r>
          </w:p>
        </w:tc>
        <w:tc>
          <w:tcPr>
            <w:tcW w:w="1843" w:type="dxa"/>
          </w:tcPr>
          <w:p w14:paraId="63BD3067" w14:textId="77777777" w:rsidR="00D9151E" w:rsidRPr="00F350A6" w:rsidRDefault="00D9151E" w:rsidP="00AB0E44">
            <w:pPr>
              <w:keepNext/>
              <w:rPr>
                <w:b/>
              </w:rPr>
            </w:pPr>
            <w:r>
              <w:rPr>
                <w:b/>
              </w:rPr>
              <w:t>Comments</w:t>
            </w:r>
          </w:p>
        </w:tc>
      </w:tr>
      <w:tr w:rsidR="00D9151E" w:rsidRPr="00C8357D" w14:paraId="7759D839" w14:textId="77777777" w:rsidTr="00AB0E44">
        <w:trPr>
          <w:cantSplit/>
          <w:trHeight w:val="390"/>
          <w:tblHeader/>
        </w:trPr>
        <w:tc>
          <w:tcPr>
            <w:tcW w:w="1304" w:type="dxa"/>
          </w:tcPr>
          <w:p w14:paraId="76BD21A6" w14:textId="5205F453" w:rsidR="00D9151E" w:rsidRPr="00C8357D" w:rsidRDefault="00D9151E" w:rsidP="002747EA">
            <w:r>
              <w:t>Glazier et al 2018</w:t>
            </w:r>
            <w:r w:rsidR="00767EBF">
              <w:fldChar w:fldCharType="begin">
                <w:fldData xml:space="preserve">PEVuZE5vdGU+PENpdGU+PEF1dGhvcj5HbGF6aWVyPC9BdXRob3I+PFllYXI+MjAxODwvWWVhcj48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</w:fldData>
              </w:fldChar>
            </w:r>
            <w:r w:rsidR="002747EA">
              <w:instrText xml:space="preserve"> ADDIN EN.CITE </w:instrText>
            </w:r>
            <w:r w:rsidR="002747EA">
              <w:fldChar w:fldCharType="begin">
                <w:fldData xml:space="preserve">PEVuZE5vdGU+PENpdGU+PEF1dGhvcj5HbGF6aWVyPC9BdXRob3I+PFllYXI+MjAxODwvWWVhcj48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</w:fldData>
              </w:fldChar>
            </w:r>
            <w:r w:rsidR="002747EA">
              <w:instrText xml:space="preserve"> ADDIN EN.CITE.DATA </w:instrText>
            </w:r>
            <w:r w:rsidR="002747EA">
              <w:fldChar w:fldCharType="end"/>
            </w:r>
            <w:r w:rsidR="00767EBF">
              <w:fldChar w:fldCharType="separate"/>
            </w:r>
            <w:r w:rsidR="002747EA" w:rsidRPr="002747EA">
              <w:rPr>
                <w:noProof/>
                <w:vertAlign w:val="superscript"/>
              </w:rPr>
              <w:t>58</w:t>
            </w:r>
            <w:r w:rsidR="00767EBF">
              <w:fldChar w:fldCharType="end"/>
            </w:r>
          </w:p>
        </w:tc>
        <w:tc>
          <w:tcPr>
            <w:tcW w:w="1247" w:type="dxa"/>
          </w:tcPr>
          <w:p w14:paraId="17E04D2E" w14:textId="77777777" w:rsidR="00D9151E" w:rsidRDefault="00D9151E" w:rsidP="00AB0E44">
            <w:r>
              <w:t>22 studies</w:t>
            </w:r>
          </w:p>
          <w:p w14:paraId="50C0DB1C" w14:textId="14217932" w:rsidR="00D9151E" w:rsidRPr="00C8357D" w:rsidRDefault="00D9151E" w:rsidP="00AB0E44">
            <w:r>
              <w:t>31,374 women of whom 18,920 were exposed to Ramadan fasting</w:t>
            </w:r>
          </w:p>
        </w:tc>
        <w:tc>
          <w:tcPr>
            <w:tcW w:w="4962" w:type="dxa"/>
          </w:tcPr>
          <w:p w14:paraId="18AA61A7" w14:textId="77777777" w:rsidR="00D9151E" w:rsidRDefault="00D9151E" w:rsidP="00D9151E">
            <w:r w:rsidRPr="00D9151E">
              <w:rPr>
                <w:b/>
              </w:rPr>
              <w:t>Aim</w:t>
            </w:r>
            <w:r>
              <w:t>: T</w:t>
            </w:r>
            <w:r w:rsidRPr="00D9151E">
              <w:t>o determine whether Ramadan fasting by pregnant w</w:t>
            </w:r>
            <w:r>
              <w:t>omen affects perinatal outcomes</w:t>
            </w:r>
            <w:r w:rsidRPr="00D9151E">
              <w:t xml:space="preserve">. </w:t>
            </w:r>
          </w:p>
          <w:p w14:paraId="11A29A1D" w14:textId="706B2798" w:rsidR="00D9151E" w:rsidRPr="00C8357D" w:rsidRDefault="00D9151E" w:rsidP="00D9151E">
            <w:r w:rsidRPr="00D9151E">
              <w:rPr>
                <w:b/>
              </w:rPr>
              <w:t>Methods</w:t>
            </w:r>
            <w:r w:rsidRPr="00D9151E">
              <w:t xml:space="preserve">: 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 </w:t>
            </w:r>
          </w:p>
        </w:tc>
        <w:tc>
          <w:tcPr>
            <w:tcW w:w="4536" w:type="dxa"/>
          </w:tcPr>
          <w:p w14:paraId="7731F374" w14:textId="621EC056" w:rsidR="00D9151E" w:rsidRDefault="00D9151E" w:rsidP="00CD0392">
            <w:pPr>
              <w:pStyle w:val="bullet"/>
            </w:pPr>
            <w:r>
              <w:t>Birth weight: SMD 0.03, 95%</w:t>
            </w:r>
            <w:r w:rsidRPr="00D9151E">
              <w:t>CI 0.00 to 0.05</w:t>
            </w:r>
            <w:r>
              <w:t>; 21 studies</w:t>
            </w:r>
            <w:r w:rsidRPr="00D9151E">
              <w:t xml:space="preserve">. </w:t>
            </w:r>
          </w:p>
          <w:p w14:paraId="42C52B0B" w14:textId="0FFCE2D5" w:rsidR="00D9151E" w:rsidRPr="00D9151E" w:rsidRDefault="00D9151E" w:rsidP="00CD0392">
            <w:pPr>
              <w:pStyle w:val="bullet"/>
            </w:pPr>
            <w:r>
              <w:t>P</w:t>
            </w:r>
            <w:r w:rsidRPr="00D9151E">
              <w:t xml:space="preserve">reterm </w:t>
            </w:r>
            <w:r>
              <w:t>birth: OR</w:t>
            </w:r>
            <w:r w:rsidRPr="00D9151E">
              <w:t xml:space="preserve"> 0.99, 95% CI 0.72 to 1.37</w:t>
            </w:r>
            <w:r>
              <w:t>; 5 studies</w:t>
            </w:r>
            <w:r w:rsidRPr="00D9151E">
              <w:t xml:space="preserve">. </w:t>
            </w:r>
          </w:p>
          <w:p w14:paraId="25FF1551" w14:textId="76F83BF5" w:rsidR="00D9151E" w:rsidRPr="00C8357D" w:rsidRDefault="00D9151E" w:rsidP="00CD0392">
            <w:pPr>
              <w:pStyle w:val="bullet"/>
            </w:pPr>
            <w:r>
              <w:t>Low birth weight: OR 1.05; 95%CI 0.87 to 1.28; 8 studies</w:t>
            </w:r>
          </w:p>
        </w:tc>
        <w:tc>
          <w:tcPr>
            <w:tcW w:w="1843" w:type="dxa"/>
          </w:tcPr>
          <w:p w14:paraId="45E1828B" w14:textId="2466E537" w:rsidR="00D9151E" w:rsidRPr="00C8357D" w:rsidRDefault="00D9151E" w:rsidP="00AB0E44">
            <w:r w:rsidRPr="00D9151E">
              <w:t>Further studies are needed to accurately determine whether Ramadan fasting is associated with adverse maternal or neonatal outcome.</w:t>
            </w:r>
          </w:p>
        </w:tc>
      </w:tr>
    </w:tbl>
    <w:p w14:paraId="551224E6" w14:textId="03E08E5A" w:rsidR="00B3465D" w:rsidRDefault="009C163D" w:rsidP="005719CE">
      <w:pPr>
        <w:pStyle w:val="TableName"/>
        <w:ind w:left="1134" w:hanging="1134"/>
      </w:pPr>
      <w:bookmarkStart w:id="42" w:name="_Toc40956599"/>
      <w:r>
        <w:t xml:space="preserve">Q1 </w:t>
      </w:r>
      <w:r w:rsidR="0028304D">
        <w:t>F</w:t>
      </w:r>
      <w:r w:rsidR="00B3465D">
        <w:t xml:space="preserve">asting </w:t>
      </w:r>
      <w:r w:rsidR="0028304D">
        <w:t xml:space="preserve">in pregnancy </w:t>
      </w:r>
      <w:r w:rsidR="00B3465D">
        <w:t>— observational stud</w:t>
      </w:r>
      <w:r w:rsidR="007110D4">
        <w:t>y</w:t>
      </w:r>
      <w:bookmarkEnd w:id="42"/>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21: Q1 Fasting in pregnancy — observational study"/>
      </w:tblPr>
      <w:tblGrid>
        <w:gridCol w:w="1304"/>
        <w:gridCol w:w="1247"/>
        <w:gridCol w:w="4962"/>
        <w:gridCol w:w="4536"/>
        <w:gridCol w:w="1843"/>
      </w:tblGrid>
      <w:tr w:rsidR="00B3465D" w:rsidRPr="00F350A6" w14:paraId="7A67D400" w14:textId="77777777" w:rsidTr="008E3D1E">
        <w:trPr>
          <w:cantSplit/>
          <w:trHeight w:val="390"/>
          <w:tblHeader/>
        </w:trPr>
        <w:tc>
          <w:tcPr>
            <w:tcW w:w="1304" w:type="dxa"/>
          </w:tcPr>
          <w:p w14:paraId="341E65EB" w14:textId="77777777" w:rsidR="00B3465D" w:rsidRPr="00F350A6" w:rsidRDefault="00B3465D" w:rsidP="002436F2">
            <w:pPr>
              <w:keepNext/>
              <w:rPr>
                <w:b/>
              </w:rPr>
            </w:pPr>
            <w:r>
              <w:rPr>
                <w:b/>
              </w:rPr>
              <w:t>Study ref</w:t>
            </w:r>
          </w:p>
        </w:tc>
        <w:tc>
          <w:tcPr>
            <w:tcW w:w="1247" w:type="dxa"/>
          </w:tcPr>
          <w:p w14:paraId="0D38C476" w14:textId="77777777" w:rsidR="00B3465D" w:rsidRPr="00F350A6" w:rsidRDefault="00B3465D" w:rsidP="002436F2">
            <w:pPr>
              <w:keepNext/>
              <w:rPr>
                <w:b/>
              </w:rPr>
            </w:pPr>
            <w:r>
              <w:rPr>
                <w:b/>
              </w:rPr>
              <w:t>N</w:t>
            </w:r>
          </w:p>
        </w:tc>
        <w:tc>
          <w:tcPr>
            <w:tcW w:w="4962" w:type="dxa"/>
          </w:tcPr>
          <w:p w14:paraId="55D59F69" w14:textId="77777777" w:rsidR="00B3465D" w:rsidRPr="00F350A6" w:rsidRDefault="00B3465D" w:rsidP="002436F2">
            <w:pPr>
              <w:keepNext/>
              <w:rPr>
                <w:b/>
              </w:rPr>
            </w:pPr>
            <w:r>
              <w:rPr>
                <w:b/>
              </w:rPr>
              <w:t>Aim/methods</w:t>
            </w:r>
          </w:p>
        </w:tc>
        <w:tc>
          <w:tcPr>
            <w:tcW w:w="4536" w:type="dxa"/>
          </w:tcPr>
          <w:p w14:paraId="7F514FFD" w14:textId="77777777" w:rsidR="00B3465D" w:rsidRPr="00F350A6" w:rsidRDefault="00B3465D" w:rsidP="002436F2">
            <w:pPr>
              <w:keepNext/>
              <w:rPr>
                <w:b/>
              </w:rPr>
            </w:pPr>
            <w:r>
              <w:rPr>
                <w:b/>
              </w:rPr>
              <w:t>Results</w:t>
            </w:r>
          </w:p>
        </w:tc>
        <w:tc>
          <w:tcPr>
            <w:tcW w:w="1843" w:type="dxa"/>
          </w:tcPr>
          <w:p w14:paraId="6D769CBC" w14:textId="77777777" w:rsidR="00B3465D" w:rsidRPr="00F350A6" w:rsidRDefault="00B3465D" w:rsidP="002436F2">
            <w:pPr>
              <w:keepNext/>
              <w:rPr>
                <w:b/>
              </w:rPr>
            </w:pPr>
            <w:r>
              <w:rPr>
                <w:b/>
              </w:rPr>
              <w:t>Comments</w:t>
            </w:r>
          </w:p>
        </w:tc>
      </w:tr>
      <w:tr w:rsidR="008E3D1E" w:rsidRPr="00C8357D" w14:paraId="559E1075" w14:textId="77777777" w:rsidTr="00B3465D">
        <w:trPr>
          <w:cantSplit/>
          <w:trHeight w:val="390"/>
        </w:trPr>
        <w:tc>
          <w:tcPr>
            <w:tcW w:w="1304" w:type="dxa"/>
          </w:tcPr>
          <w:p w14:paraId="5883CB43" w14:textId="761260EE" w:rsidR="008E3D1E" w:rsidRDefault="008E3D1E" w:rsidP="002436F2">
            <w:r>
              <w:t>Shalit et al 2015</w:t>
            </w:r>
            <w:r w:rsidR="003E2D58">
              <w:fldChar w:fldCharType="begin"/>
            </w:r>
            <w:r w:rsidR="002747EA">
              <w:instrText xml:space="preserve"> ADDIN EN.CITE &lt;EndNote&gt;&lt;Cite&gt;&lt;Author&gt;Shalit&lt;/Author&gt;&lt;Year&gt;2015&lt;/Year&gt;&lt;RecNum&gt;1479&lt;/RecNum&gt;&lt;DisplayText&gt;&lt;style face="superscript" font="Trebuchet MS" size="9"&gt;61&lt;/style&gt;&lt;/DisplayText&gt;&lt;record&gt;&lt;rec-number&gt;1479&lt;/rec-number&gt;&lt;foreign-keys&gt;&lt;key app="EN" db-id="exvasrfx2dtraoesasxp2szsxa2df502592x" timestamp="1574039680"&gt;1479&lt;/key&gt;&lt;key app="ENWeb" db-id=""&gt;0&lt;/key&gt;&lt;/foreign-keys&gt;&lt;ref-type name="Journal Article"&gt;17&lt;/ref-type&gt;&lt;contributors&gt;&lt;authors&gt;&lt;author&gt;Shalit, N.&lt;/author&gt;&lt;author&gt;Shalit, R.&lt;/author&gt;&lt;author&gt;Sheiner, E.&lt;/author&gt;&lt;/authors&gt;&lt;/contributors&gt;&lt;auth-address&gt;a Joyce and Irving Goldman Medical School, Faculty of Health Sciences, Ben Gurion University of the Negev , Beer-Sheva , Israel and.&lt;/auth-address&gt;&lt;titles&gt;&lt;title&gt;The effect of a 25-hour fast during the Day of Atonement on preterm delivery&lt;/title&gt;&lt;secondary-title&gt;J Matern Fetal Neonatal Med&lt;/secondary-title&gt;&lt;/titles&gt;&lt;periodical&gt;&lt;full-title&gt;J Matern Fetal Neonatal Med&lt;/full-title&gt;&lt;/periodical&gt;&lt;pages&gt;1410-3&lt;/pages&gt;&lt;volume&gt;28&lt;/volume&gt;&lt;number&gt;12&lt;/number&gt;&lt;edition&gt;2014/08/16&lt;/edition&gt;&lt;keywords&gt;&lt;keyword&gt;Abruptio Placentae/epidemiology&lt;/keyword&gt;&lt;keyword&gt;Adult&lt;/keyword&gt;&lt;keyword&gt;Fasting/*adverse effects&lt;/keyword&gt;&lt;keyword&gt;Female&lt;/keyword&gt;&lt;keyword&gt;Fetal Growth Retardation/epidemiology&lt;/keyword&gt;&lt;keyword&gt;Gestational Age&lt;/keyword&gt;&lt;keyword&gt;Humans&lt;/keyword&gt;&lt;keyword&gt;Jews&lt;/keyword&gt;&lt;keyword&gt;*Judaism&lt;/keyword&gt;&lt;keyword&gt;Logistic Models&lt;/keyword&gt;&lt;keyword&gt;Pregnancy&lt;/keyword&gt;&lt;keyword&gt;Premature Birth/*epidemiology&lt;/keyword&gt;&lt;keyword&gt;Risk Factors&lt;/keyword&gt;&lt;keyword&gt;Day of Atonement&lt;/keyword&gt;&lt;keyword&gt;Yom Kippur&lt;/keyword&gt;&lt;keyword&gt;fast&lt;/keyword&gt;&lt;keyword&gt;preterm delivery&lt;/keyword&gt;&lt;keyword&gt;preterm labor&lt;/keyword&gt;&lt;/keywords&gt;&lt;dates&gt;&lt;year&gt;2015&lt;/year&gt;&lt;pub-dates&gt;&lt;date&gt;Aug&lt;/date&gt;&lt;/pub-dates&gt;&lt;/dates&gt;&lt;isbn&gt;1476-4954 (Electronic)&amp;#xD;1476-4954 (Linking)&lt;/isbn&gt;&lt;accession-num&gt;25123516&lt;/accession-num&gt;&lt;urls&gt;&lt;related-urls&gt;&lt;url&gt;https://www.ncbi.nlm.nih.gov/pubmed/25123516&lt;/url&gt;&lt;/related-urls&gt;&lt;/urls&gt;&lt;electronic-resource-num&gt;10.3109/14767058.2014.954998&lt;/electronic-resource-num&gt;&lt;/record&gt;&lt;/Cite&gt;&lt;/EndNote&gt;</w:instrText>
            </w:r>
            <w:r w:rsidR="003E2D58">
              <w:fldChar w:fldCharType="separate"/>
            </w:r>
            <w:r w:rsidR="002747EA" w:rsidRPr="002747EA">
              <w:rPr>
                <w:noProof/>
                <w:vertAlign w:val="superscript"/>
              </w:rPr>
              <w:t>61</w:t>
            </w:r>
            <w:r w:rsidR="003E2D58">
              <w:fldChar w:fldCharType="end"/>
            </w:r>
          </w:p>
          <w:p w14:paraId="1FFB1FA2" w14:textId="77777777" w:rsidR="00C8556F" w:rsidRDefault="00C8556F" w:rsidP="002436F2">
            <w:r>
              <w:t>Israel</w:t>
            </w:r>
          </w:p>
          <w:p w14:paraId="6F6BD2C5" w14:textId="1EE56870" w:rsidR="003077B9" w:rsidRDefault="003077B9" w:rsidP="002436F2">
            <w:r>
              <w:t>Cross-section</w:t>
            </w:r>
          </w:p>
        </w:tc>
        <w:tc>
          <w:tcPr>
            <w:tcW w:w="1247" w:type="dxa"/>
          </w:tcPr>
          <w:p w14:paraId="1681C38F" w14:textId="16CAE139" w:rsidR="008E3D1E" w:rsidRDefault="008E3D1E" w:rsidP="002436F2">
            <w:r>
              <w:t>744 births</w:t>
            </w:r>
          </w:p>
        </w:tc>
        <w:tc>
          <w:tcPr>
            <w:tcW w:w="4962" w:type="dxa"/>
          </w:tcPr>
          <w:p w14:paraId="49B91983" w14:textId="0780497A" w:rsidR="008E3D1E" w:rsidRDefault="008E3D1E" w:rsidP="004C390A">
            <w:r w:rsidRPr="008E3D1E">
              <w:rPr>
                <w:b/>
              </w:rPr>
              <w:t>Aim</w:t>
            </w:r>
            <w:r>
              <w:t xml:space="preserve">: </w:t>
            </w:r>
            <w:r w:rsidRPr="008E3D1E">
              <w:t xml:space="preserve">To determine the effect of the Day of Atonement fast (a 25-hour Jewish fast), on preterm </w:t>
            </w:r>
            <w:r w:rsidR="003077B9">
              <w:t>birth (&lt;37 weeks)</w:t>
            </w:r>
            <w:r w:rsidRPr="008E3D1E">
              <w:t xml:space="preserve">. </w:t>
            </w:r>
          </w:p>
          <w:p w14:paraId="0B37FF52" w14:textId="5F8F7E19" w:rsidR="008E3D1E" w:rsidRDefault="008E3D1E" w:rsidP="004C390A">
            <w:r w:rsidRPr="008E3D1E">
              <w:rPr>
                <w:b/>
              </w:rPr>
              <w:t>Methods</w:t>
            </w:r>
            <w:r w:rsidRPr="008E3D1E">
              <w:t xml:space="preserve">: A comprehensive analysis of all </w:t>
            </w:r>
            <w:r w:rsidR="003077B9">
              <w:t>births</w:t>
            </w:r>
            <w:r w:rsidRPr="008E3D1E">
              <w:t xml:space="preserve"> during the Day of Atonement and during the corresponding day a week earlier, between the years 1988 and 2011, was performed. Data on fasting status was deduced from the ethnicity (as only Jewish parturients fast during the Day of Atonement). Multivariable logistic regression model was us</w:t>
            </w:r>
            <w:r>
              <w:t xml:space="preserve">ed to control for confounders. </w:t>
            </w:r>
          </w:p>
        </w:tc>
        <w:tc>
          <w:tcPr>
            <w:tcW w:w="4536" w:type="dxa"/>
          </w:tcPr>
          <w:p w14:paraId="7E4AB35E" w14:textId="7A5B9A86" w:rsidR="008E3D1E" w:rsidRPr="008E3D1E" w:rsidRDefault="008E3D1E" w:rsidP="004C390A">
            <w:r w:rsidRPr="008E3D1E">
              <w:t xml:space="preserve">Jewish parturients </w:t>
            </w:r>
            <w:r>
              <w:t xml:space="preserve">(fasting group) </w:t>
            </w:r>
            <w:r w:rsidRPr="008E3D1E">
              <w:t xml:space="preserve">were at significantly higher risk for preterm </w:t>
            </w:r>
            <w:r w:rsidR="003077B9">
              <w:t>birth</w:t>
            </w:r>
            <w:r w:rsidRPr="008E3D1E">
              <w:t xml:space="preserve"> during the</w:t>
            </w:r>
            <w:r w:rsidR="00B013E3">
              <w:t xml:space="preserve"> Day of Atonement (aOR </w:t>
            </w:r>
            <w:r w:rsidR="00FC218E">
              <w:t>1.99</w:t>
            </w:r>
            <w:r w:rsidR="00B013E3">
              <w:t>; 95%CI</w:t>
            </w:r>
            <w:r w:rsidRPr="008E3D1E">
              <w:t xml:space="preserve"> 1.03</w:t>
            </w:r>
            <w:r w:rsidR="00B013E3">
              <w:t xml:space="preserve"> to 3.83; p=</w:t>
            </w:r>
            <w:r w:rsidRPr="008E3D1E">
              <w:t>0.041). In the corresponding day, a week before the Day of Atonement, Jewish ethnicity was not found to be a risk factor for preterm delivery (</w:t>
            </w:r>
            <w:r w:rsidR="0079448D">
              <w:t>a</w:t>
            </w:r>
            <w:r w:rsidR="00B013E3">
              <w:t>OR 0.92; 95%CI 0.50 to 1.69; p=</w:t>
            </w:r>
            <w:r w:rsidRPr="008E3D1E">
              <w:t xml:space="preserve">0.789). </w:t>
            </w:r>
          </w:p>
        </w:tc>
        <w:tc>
          <w:tcPr>
            <w:tcW w:w="1843" w:type="dxa"/>
          </w:tcPr>
          <w:p w14:paraId="12D02166" w14:textId="090EABA2" w:rsidR="008E3D1E" w:rsidRPr="00D9151E" w:rsidRDefault="007B1D24" w:rsidP="002436F2">
            <w:r>
              <w:t>Fasting status was extrapolated from ethnicity.</w:t>
            </w:r>
          </w:p>
        </w:tc>
      </w:tr>
    </w:tbl>
    <w:p w14:paraId="2EF4D569" w14:textId="12FD9DC7" w:rsidR="00C8357D" w:rsidRDefault="00C8357D" w:rsidP="00C8357D">
      <w:pPr>
        <w:pStyle w:val="Heading2"/>
        <w:numPr>
          <w:ilvl w:val="0"/>
          <w:numId w:val="0"/>
        </w:numPr>
        <w:rPr>
          <w:b/>
        </w:rPr>
        <w:sectPr w:rsidR="00C8357D" w:rsidSect="00C8357D">
          <w:pgSz w:w="16820" w:h="11900" w:orient="landscape"/>
          <w:pgMar w:top="1418" w:right="1134" w:bottom="1418" w:left="1134" w:header="709" w:footer="709" w:gutter="0"/>
          <w:cols w:space="708"/>
          <w:docGrid w:linePitch="360"/>
        </w:sectPr>
      </w:pPr>
    </w:p>
    <w:p w14:paraId="2BADD7C2" w14:textId="657E078F" w:rsidR="002D04CE" w:rsidRDefault="00854907" w:rsidP="002D04CE">
      <w:pPr>
        <w:pStyle w:val="Heading2"/>
      </w:pPr>
      <w:bookmarkStart w:id="43" w:name="_Toc40956480"/>
      <w:r w:rsidRPr="007B2353">
        <w:rPr>
          <w:b/>
        </w:rPr>
        <w:t>Q2</w:t>
      </w:r>
      <w:r>
        <w:t xml:space="preserve">: </w:t>
      </w:r>
      <w:r w:rsidR="00F43F44" w:rsidRPr="008869FE">
        <w:t xml:space="preserve">Which foods should be </w:t>
      </w:r>
      <w:r w:rsidR="00F43F44">
        <w:t xml:space="preserve">promoted and which </w:t>
      </w:r>
      <w:r w:rsidR="00F43F44" w:rsidRPr="008869FE">
        <w:t>avoided during pregnancy?</w:t>
      </w:r>
      <w:bookmarkEnd w:id="43"/>
    </w:p>
    <w:p w14:paraId="503CBCF2" w14:textId="77777777" w:rsidR="00707500" w:rsidRDefault="00707500" w:rsidP="00FC10D1">
      <w:pPr>
        <w:pStyle w:val="Heading3"/>
      </w:pPr>
      <w:bookmarkStart w:id="44" w:name="_Toc40956481"/>
      <w:r>
        <w:t>Background</w:t>
      </w:r>
      <w:bookmarkEnd w:id="44"/>
    </w:p>
    <w:p w14:paraId="1E8D2198" w14:textId="6E5AEEC7" w:rsidR="00707500" w:rsidRDefault="00707500" w:rsidP="00AE684F">
      <w:r>
        <w:t>An Australian cross-sectional survey</w:t>
      </w:r>
      <w:r w:rsidR="00767EBF">
        <w:fldChar w:fldCharType="begin">
          <w:fldData xml:space="preserve">PEVuZE5vdGU+PENpdGU+PEF1dGhvcj5CcnlhbnQ8L0F1dGhvcj48WWVhcj4yMDE3PC9ZZWFyPjxS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</w:fldData>
        </w:fldChar>
      </w:r>
      <w:r w:rsidR="002747EA">
        <w:instrText xml:space="preserve"> ADDIN EN.CITE </w:instrText>
      </w:r>
      <w:r w:rsidR="002747EA">
        <w:fldChar w:fldCharType="begin">
          <w:fldData xml:space="preserve">PEVuZE5vdGU+PENpdGU+PEF1dGhvcj5CcnlhbnQ8L0F1dGhvcj48WWVhcj4yMDE3PC9ZZWFyPjxS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</w:fldData>
        </w:fldChar>
      </w:r>
      <w:r w:rsidR="002747EA">
        <w:instrText xml:space="preserve"> ADDIN EN.CITE.DATA </w:instrText>
      </w:r>
      <w:r w:rsidR="002747EA">
        <w:fldChar w:fldCharType="end"/>
      </w:r>
      <w:r w:rsidR="00767EBF">
        <w:fldChar w:fldCharType="separate"/>
      </w:r>
      <w:r w:rsidR="002747EA" w:rsidRPr="002747EA">
        <w:rPr>
          <w:noProof/>
          <w:vertAlign w:val="superscript"/>
        </w:rPr>
        <w:t>62</w:t>
      </w:r>
      <w:r w:rsidR="00767EBF">
        <w:fldChar w:fldCharType="end"/>
      </w:r>
      <w:r>
        <w:t xml:space="preserve"> found that women’s k</w:t>
      </w:r>
      <w:r w:rsidRPr="00707500">
        <w:t>nowledge of foods to avoid during pregnancy was poor, with 83% of women incorrectly identifying at least one unsafe food as safe to consume. The average knowledge score for foods to avoid during pregnancy was 7.9</w:t>
      </w:r>
      <w:r>
        <w:t>±3.4</w:t>
      </w:r>
      <w:r w:rsidRPr="00707500">
        <w:t xml:space="preserve"> out of a possible score of 12. Women with a higher number of GP visits and those receiving care in a high-risk clinic were more likely to be adherent to guidelines. </w:t>
      </w:r>
    </w:p>
    <w:p w14:paraId="2F20C069" w14:textId="4EB9737E" w:rsidR="00AE684F" w:rsidRPr="00AE684F" w:rsidRDefault="00AE684F" w:rsidP="00F66919">
      <w:pPr>
        <w:rPr>
          <w:rFonts w:ascii="Helvetica" w:hAnsi="Helvetica"/>
          <w:szCs w:val="18"/>
        </w:rPr>
      </w:pPr>
      <w:r>
        <w:t xml:space="preserve">A cross-sectional </w:t>
      </w:r>
      <w:r w:rsidR="00F66919">
        <w:t xml:space="preserve">study in the United States </w:t>
      </w:r>
      <w:r w:rsidR="00F66919">
        <w:rPr>
          <w:rFonts w:ascii="Helvetica" w:hAnsi="Helvetica"/>
          <w:szCs w:val="18"/>
        </w:rPr>
        <w:t xml:space="preserve">found that </w:t>
      </w:r>
      <w:r w:rsidRPr="00AE684F">
        <w:rPr>
          <w:rFonts w:ascii="Helvetica" w:hAnsi="Helvetica"/>
          <w:szCs w:val="18"/>
        </w:rPr>
        <w:t>food security status was associated with the daily intake of fresh fruits</w:t>
      </w:r>
      <w:r w:rsidR="00F66919">
        <w:rPr>
          <w:rFonts w:ascii="Helvetica" w:hAnsi="Helvetica"/>
          <w:szCs w:val="18"/>
        </w:rPr>
        <w:t xml:space="preserve"> (</w:t>
      </w:r>
      <w:r w:rsidR="000013E7" w:rsidRPr="00F83E91">
        <w:rPr>
          <w:rFonts w:ascii="Helvetica" w:hAnsi="Helvetica"/>
          <w:sz w:val="16"/>
          <w:szCs w:val="16"/>
        </w:rPr>
        <w:t xml:space="preserve">indirect effect </w:t>
      </w:r>
      <w:r w:rsidR="00F66919" w:rsidRPr="00F83E91">
        <w:rPr>
          <w:rFonts w:ascii="Helvetica" w:hAnsi="Helvetica"/>
          <w:sz w:val="16"/>
          <w:szCs w:val="16"/>
        </w:rPr>
        <w:t xml:space="preserve">-0.039; 95%CI </w:t>
      </w:r>
      <w:r w:rsidR="000013E7" w:rsidRPr="00F83E91">
        <w:rPr>
          <w:rFonts w:ascii="Helvetica" w:hAnsi="Helvetica"/>
          <w:sz w:val="16"/>
          <w:szCs w:val="16"/>
        </w:rPr>
        <w:t>-0.074 to</w:t>
      </w:r>
      <w:r w:rsidR="00F66919" w:rsidRPr="00F83E91">
        <w:rPr>
          <w:rFonts w:ascii="Helvetica" w:hAnsi="Helvetica"/>
          <w:sz w:val="16"/>
          <w:szCs w:val="16"/>
        </w:rPr>
        <w:t xml:space="preserve"> -0.013</w:t>
      </w:r>
      <w:r w:rsidR="00F66919">
        <w:rPr>
          <w:rFonts w:ascii="Helvetica" w:hAnsi="Helvetica"/>
          <w:szCs w:val="18"/>
        </w:rPr>
        <w:t>) and fresh vegetables (</w:t>
      </w:r>
      <w:r w:rsidR="000013E7" w:rsidRPr="00F83E91">
        <w:rPr>
          <w:rFonts w:ascii="Helvetica" w:hAnsi="Helvetica"/>
          <w:sz w:val="16"/>
          <w:szCs w:val="16"/>
        </w:rPr>
        <w:t xml:space="preserve">indirect effect </w:t>
      </w:r>
      <w:r w:rsidR="00F66919" w:rsidRPr="00F83E91">
        <w:rPr>
          <w:rFonts w:ascii="Helvetica" w:hAnsi="Helvetica"/>
          <w:sz w:val="16"/>
          <w:szCs w:val="16"/>
        </w:rPr>
        <w:t xml:space="preserve">-0.048; 95%CI </w:t>
      </w:r>
      <w:r w:rsidR="000013E7" w:rsidRPr="00F83E91">
        <w:rPr>
          <w:rFonts w:ascii="Helvetica" w:hAnsi="Helvetica"/>
          <w:sz w:val="16"/>
          <w:szCs w:val="16"/>
        </w:rPr>
        <w:noBreakHyphen/>
        <w:t>0.083 to</w:t>
      </w:r>
      <w:r w:rsidR="00F83E91" w:rsidRPr="00F83E91">
        <w:rPr>
          <w:rFonts w:ascii="Helvetica" w:hAnsi="Helvetica"/>
          <w:sz w:val="16"/>
          <w:szCs w:val="16"/>
        </w:rPr>
        <w:t xml:space="preserve"> -0.023</w:t>
      </w:r>
      <w:r w:rsidRPr="00AE684F">
        <w:rPr>
          <w:rFonts w:ascii="Helvetica" w:hAnsi="Helvetica"/>
          <w:szCs w:val="18"/>
        </w:rPr>
        <w:t>).</w:t>
      </w:r>
      <w:r w:rsidR="00767EBF">
        <w:rPr>
          <w:rFonts w:ascii="Helvetica" w:hAnsi="Helvetica"/>
          <w:szCs w:val="18"/>
        </w:rPr>
        <w:fldChar w:fldCharType="begin">
          <w:fldData xml:space="preserve">PEVuZE5vdGU+PENpdGU+PEF1dGhvcj5OdW5uZXJ5PC9BdXRob3I+PFllYXI+MjAxODwvWWVhcj48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</w:fldData>
        </w:fldChar>
      </w:r>
      <w:r w:rsidR="002747EA">
        <w:rPr>
          <w:rFonts w:ascii="Helvetica" w:hAnsi="Helvetica"/>
          <w:szCs w:val="18"/>
        </w:rPr>
        <w:instrText xml:space="preserve"> ADDIN EN.CITE </w:instrText>
      </w:r>
      <w:r w:rsidR="002747EA">
        <w:rPr>
          <w:rFonts w:ascii="Helvetica" w:hAnsi="Helvetica"/>
          <w:szCs w:val="18"/>
        </w:rPr>
        <w:fldChar w:fldCharType="begin">
          <w:fldData xml:space="preserve">PEVuZE5vdGU+PENpdGU+PEF1dGhvcj5OdW5uZXJ5PC9BdXRob3I+PFllYXI+MjAxODwvWWVhcj48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</w:fldData>
        </w:fldChar>
      </w:r>
      <w:r w:rsidR="002747EA">
        <w:rPr>
          <w:rFonts w:ascii="Helvetica" w:hAnsi="Helvetica"/>
          <w:szCs w:val="18"/>
        </w:rPr>
        <w:instrText xml:space="preserve"> ADDIN EN.CITE.DATA </w:instrText>
      </w:r>
      <w:r w:rsidR="002747EA">
        <w:rPr>
          <w:rFonts w:ascii="Helvetica" w:hAnsi="Helvetica"/>
          <w:szCs w:val="18"/>
        </w:rPr>
      </w:r>
      <w:r w:rsidR="002747EA">
        <w:rPr>
          <w:rFonts w:ascii="Helvetica" w:hAnsi="Helvetica"/>
          <w:szCs w:val="18"/>
        </w:rPr>
        <w:fldChar w:fldCharType="end"/>
      </w:r>
      <w:r w:rsidR="00767EBF">
        <w:rPr>
          <w:rFonts w:ascii="Helvetica" w:hAnsi="Helvetica"/>
          <w:szCs w:val="18"/>
        </w:rPr>
      </w:r>
      <w:r w:rsidR="00767EBF">
        <w:rPr>
          <w:rFonts w:ascii="Helvetica" w:hAnsi="Helvetica"/>
          <w:szCs w:val="18"/>
        </w:rPr>
        <w:fldChar w:fldCharType="separate"/>
      </w:r>
      <w:r w:rsidR="002747EA" w:rsidRPr="002747EA">
        <w:rPr>
          <w:noProof/>
          <w:szCs w:val="18"/>
          <w:vertAlign w:val="superscript"/>
        </w:rPr>
        <w:t>63</w:t>
      </w:r>
      <w:r w:rsidR="00767EBF">
        <w:rPr>
          <w:rFonts w:ascii="Helvetica" w:hAnsi="Helvetica"/>
          <w:szCs w:val="18"/>
        </w:rPr>
        <w:fldChar w:fldCharType="end"/>
      </w:r>
      <w:r w:rsidRPr="00AE684F">
        <w:rPr>
          <w:rFonts w:ascii="Helvetica" w:hAnsi="Helvetica"/>
          <w:szCs w:val="18"/>
        </w:rPr>
        <w:t xml:space="preserve"> As food security worsened, the available variety of fresh </w:t>
      </w:r>
      <w:r w:rsidR="0083555D">
        <w:rPr>
          <w:rFonts w:ascii="Helvetica" w:hAnsi="Helvetica"/>
          <w:szCs w:val="18"/>
        </w:rPr>
        <w:t>fruit and vege</w:t>
      </w:r>
      <w:r w:rsidR="000013E7">
        <w:rPr>
          <w:rFonts w:ascii="Helvetica" w:hAnsi="Helvetica"/>
          <w:szCs w:val="18"/>
        </w:rPr>
        <w:t>tables</w:t>
      </w:r>
      <w:r w:rsidRPr="00AE684F">
        <w:rPr>
          <w:rFonts w:ascii="Helvetica" w:hAnsi="Helvetica"/>
          <w:szCs w:val="18"/>
        </w:rPr>
        <w:t xml:space="preserve"> decreased, which was associated with lower intake. </w:t>
      </w:r>
    </w:p>
    <w:p w14:paraId="4CD5C3BD" w14:textId="376CF70B" w:rsidR="00122B25" w:rsidRDefault="00122B25" w:rsidP="00122B25">
      <w:pPr>
        <w:pStyle w:val="Heading3"/>
      </w:pPr>
      <w:bookmarkStart w:id="45" w:name="_Toc40956482"/>
      <w:r>
        <w:t>Fruit and vegetables</w:t>
      </w:r>
      <w:bookmarkEnd w:id="45"/>
    </w:p>
    <w:p w14:paraId="11485D1E" w14:textId="77777777" w:rsidR="004C390A" w:rsidRDefault="004C390A" w:rsidP="00C9394B">
      <w:pPr>
        <w:pStyle w:val="Heading4"/>
      </w:pPr>
      <w:r>
        <w:t>Glucose tolerance</w:t>
      </w:r>
    </w:p>
    <w:p w14:paraId="61628AF9" w14:textId="47A6B50D" w:rsidR="004C390A" w:rsidRPr="004C390A" w:rsidRDefault="004C390A" w:rsidP="004C390A">
      <w:r w:rsidRPr="00CD4D30">
        <w:t>A small cohort study (</w:t>
      </w:r>
      <w:r w:rsidRPr="00CD4D30">
        <w:rPr>
          <w:sz w:val="16"/>
          <w:szCs w:val="16"/>
        </w:rPr>
        <w:t>n=180</w:t>
      </w:r>
      <w:r w:rsidRPr="00CD4D30">
        <w:t>)</w:t>
      </w:r>
      <w:r w:rsidR="00774750">
        <w:fldChar w:fldCharType="begin"/>
      </w:r>
      <w:r w:rsidR="002747EA">
        <w:instrText xml:space="preserve"> ADDIN EN.CITE &lt;EndNote&gt;&lt;Cite&gt;&lt;Author&gt;Soto&lt;/Author&gt;&lt;Year&gt;2015&lt;/Year&gt;&lt;RecNum&gt;1753&lt;/RecNum&gt;&lt;DisplayText&gt;&lt;style face="superscript" font="Trebuchet MS" size="9"&gt;64&lt;/style&gt;&lt;/DisplayText&gt;&lt;record&gt;&lt;rec-number&gt;1753&lt;/rec-number&gt;&lt;foreign-keys&gt;&lt;key app="EN" db-id="exvasrfx2dtraoesasxp2szsxa2df502592x" timestamp="1582757924"&gt;1753&lt;/key&gt;&lt;/foreign-keys&gt;&lt;ref-type name="Journal Article"&gt;17&lt;/ref-type&gt;&lt;contributors&gt;&lt;authors&gt;&lt;author&gt;Soto, R.&lt;/author&gt;&lt;author&gt;Guilloty, N.&lt;/author&gt;&lt;author&gt;Anzalota, L.&lt;/author&gt;&lt;author&gt;Rosario, Z.&lt;/author&gt;&lt;author&gt;Cordero, J. F.&lt;/author&gt;&lt;author&gt;Palacios, C.&lt;/author&gt;&lt;/authors&gt;&lt;/contributors&gt;&lt;titles&gt;&lt;title&gt;Association between maternal diet factors and hemoglobin levels, glucose tolerance, blood pressure and gestational age in a Hispanic population&lt;/title&gt;&lt;secondary-title&gt;Arch Latinoam Nutr&lt;/secondary-title&gt;&lt;/titles&gt;&lt;periodical&gt;&lt;full-title&gt;Arch Latinoam Nutr&lt;/full-title&gt;&lt;/periodical&gt;&lt;pages&gt;86-96&lt;/pages&gt;&lt;volume&gt;65&lt;/volume&gt;&lt;number&gt;2&lt;/number&gt;&lt;edition&gt;2016/01/29&lt;/edition&gt;&lt;keywords&gt;&lt;keyword&gt;Adolescent&lt;/keyword&gt;&lt;keyword&gt;Adult&lt;/keyword&gt;&lt;keyword&gt;Blood Glucose/*analysis&lt;/keyword&gt;&lt;keyword&gt;Blood Pressure/*physiology&lt;/keyword&gt;&lt;keyword&gt;Diabetes, Gestational/prevention &amp;amp; control&lt;/keyword&gt;&lt;keyword&gt;Dietary Supplements&lt;/keyword&gt;&lt;keyword&gt;Feeding Behavior/*physiology&lt;/keyword&gt;&lt;keyword&gt;Female&lt;/keyword&gt;&lt;keyword&gt;*Gestational Age&lt;/keyword&gt;&lt;keyword&gt;Glucose Tolerance Test&lt;/keyword&gt;&lt;keyword&gt;Hemoglobins/*analysis&lt;/keyword&gt;&lt;keyword&gt;Humans&lt;/keyword&gt;&lt;keyword&gt;Pregnancy&lt;/keyword&gt;&lt;keyword&gt;*Prenatal Nutritional Physiological Phenomena&lt;/keyword&gt;&lt;keyword&gt;Prospective Studies&lt;/keyword&gt;&lt;keyword&gt;Puerto Rico/ethnology&lt;/keyword&gt;&lt;keyword&gt;Surveys and Questionnaires&lt;/keyword&gt;&lt;keyword&gt;Young Adult&lt;/keyword&gt;&lt;/keywords&gt;&lt;dates&gt;&lt;year&gt;2015&lt;/year&gt;&lt;pub-dates&gt;&lt;date&gt;Jun&lt;/date&gt;&lt;/pub-dates&gt;&lt;/dates&gt;&lt;isbn&gt;0004-0622 (Print)&amp;#xD;0004-0622 (Linking)&lt;/isbn&gt;&lt;accession-num&gt;26817380&lt;/accession-num&gt;&lt;urls&gt;&lt;related-urls&gt;&lt;url&gt;https://www.ncbi.nlm.nih.gov/pubmed/26817380&lt;/url&gt;&lt;/related-urls&gt;&lt;/urls&gt;&lt;custom2&gt;PMC5324707&lt;/custom2&gt;&lt;/record&gt;&lt;/Cite&gt;&lt;/EndNote&gt;</w:instrText>
      </w:r>
      <w:r w:rsidR="00774750">
        <w:fldChar w:fldCharType="separate"/>
      </w:r>
      <w:r w:rsidR="002747EA" w:rsidRPr="002747EA">
        <w:rPr>
          <w:noProof/>
          <w:vertAlign w:val="superscript"/>
        </w:rPr>
        <w:t>64</w:t>
      </w:r>
      <w:r w:rsidR="00774750">
        <w:fldChar w:fldCharType="end"/>
      </w:r>
      <w:r w:rsidRPr="00CD4D30">
        <w:t xml:space="preserve"> found that high consumption of vegetables was associated with higher 1-h</w:t>
      </w:r>
      <w:r w:rsidR="00CD17F0" w:rsidRPr="00CD4D30">
        <w:t>our glucose challenge test (</w:t>
      </w:r>
      <w:r w:rsidR="00CD17F0" w:rsidRPr="00CD4D30">
        <w:rPr>
          <w:sz w:val="16"/>
          <w:szCs w:val="16"/>
        </w:rPr>
        <w:t>p&lt;</w:t>
      </w:r>
      <w:r w:rsidRPr="00CD4D30">
        <w:rPr>
          <w:sz w:val="16"/>
          <w:szCs w:val="16"/>
        </w:rPr>
        <w:t>0.05</w:t>
      </w:r>
      <w:r w:rsidRPr="00CD4D30">
        <w:t>).</w:t>
      </w:r>
    </w:p>
    <w:p w14:paraId="769D47AD" w14:textId="2029099D" w:rsidR="00422CC9" w:rsidRDefault="00422CC9" w:rsidP="00C9394B">
      <w:pPr>
        <w:pStyle w:val="Heading4"/>
      </w:pPr>
      <w:r>
        <w:t>Pre-eclampsia</w:t>
      </w:r>
    </w:p>
    <w:p w14:paraId="23EA8FCE" w14:textId="18C62E49" w:rsidR="00422CC9" w:rsidRDefault="00422CC9" w:rsidP="00422CC9">
      <w:r w:rsidRPr="001F464A">
        <w:t>A</w:t>
      </w:r>
      <w:r>
        <w:t>nalysis of an RCT (</w:t>
      </w:r>
      <w:r w:rsidRPr="00457914">
        <w:rPr>
          <w:sz w:val="16"/>
          <w:szCs w:val="16"/>
        </w:rPr>
        <w:t>n=987</w:t>
      </w:r>
      <w:r>
        <w:t>)</w:t>
      </w:r>
      <w:r>
        <w:fldChar w:fldCharType="begin">
          <w:fldData xml:space="preserve">PEVuZE5vdGU+PENpdGU+PEF1dGhvcj5NaTwvQXV0aG9yPjxZZWFyPjIwMTk8L1llYXI+PFJlY051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</w:fldData>
        </w:fldChar>
      </w:r>
      <w:r w:rsidR="002747EA">
        <w:instrText xml:space="preserve"> ADDIN EN.CITE </w:instrText>
      </w:r>
      <w:r w:rsidR="002747EA">
        <w:fldChar w:fldCharType="begin">
          <w:fldData xml:space="preserve">PEVuZE5vdGU+PENpdGU+PEF1dGhvcj5NaTwvQXV0aG9yPjxZZWFyPjIwMTk8L1llYXI+PFJlY051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</w:fldData>
        </w:fldChar>
      </w:r>
      <w:r w:rsidR="002747EA">
        <w:instrText xml:space="preserve"> ADDIN EN.CITE.DATA </w:instrText>
      </w:r>
      <w:r w:rsidR="002747EA">
        <w:fldChar w:fldCharType="end"/>
      </w:r>
      <w:r>
        <w:fldChar w:fldCharType="separate"/>
      </w:r>
      <w:r w:rsidR="002747EA" w:rsidRPr="002747EA">
        <w:rPr>
          <w:noProof/>
          <w:vertAlign w:val="superscript"/>
        </w:rPr>
        <w:t>65</w:t>
      </w:r>
      <w:r>
        <w:fldChar w:fldCharType="end"/>
      </w:r>
      <w:r>
        <w:t xml:space="preserve"> found highest versus lowest a</w:t>
      </w:r>
      <w:r w:rsidRPr="001F464A">
        <w:t xml:space="preserve">dherence to </w:t>
      </w:r>
      <w:r>
        <w:t xml:space="preserve">a </w:t>
      </w:r>
      <w:r w:rsidRPr="001F464A">
        <w:t xml:space="preserve">vegetable dietary pattern may be associated with </w:t>
      </w:r>
      <w:r>
        <w:t>a</w:t>
      </w:r>
      <w:r w:rsidRPr="001F464A">
        <w:t xml:space="preserve"> lower risk of preeclampsia</w:t>
      </w:r>
      <w:r>
        <w:t xml:space="preserve"> </w:t>
      </w:r>
      <w:r w:rsidRPr="001F464A">
        <w:t>(</w:t>
      </w:r>
      <w:r w:rsidRPr="00422CC9">
        <w:rPr>
          <w:sz w:val="16"/>
          <w:szCs w:val="16"/>
        </w:rPr>
        <w:t>aRR 0.20; 95%CI 0.04 to 0.98; P for trend=0.041</w:t>
      </w:r>
      <w:r w:rsidRPr="001F464A">
        <w:t>), possibly through reducing development of proteinuria</w:t>
      </w:r>
      <w:r>
        <w:t xml:space="preserve"> (</w:t>
      </w:r>
      <w:r w:rsidRPr="00422CC9">
        <w:rPr>
          <w:sz w:val="16"/>
          <w:szCs w:val="16"/>
        </w:rPr>
        <w:t>aRR 0.44; 95%CI 0.24 to 0.80</w:t>
      </w:r>
      <w:r w:rsidRPr="001F464A">
        <w:t>). </w:t>
      </w:r>
    </w:p>
    <w:p w14:paraId="20E33699" w14:textId="5A1523DD" w:rsidR="00FE7BDF" w:rsidRPr="00422CC9" w:rsidRDefault="00CD4D30" w:rsidP="00422CC9">
      <w:r>
        <w:t>In a</w:t>
      </w:r>
      <w:r w:rsidR="00FE7BDF">
        <w:t xml:space="preserve"> cohort study (</w:t>
      </w:r>
      <w:r w:rsidR="00FE7BDF" w:rsidRPr="00FE7BDF">
        <w:rPr>
          <w:sz w:val="16"/>
          <w:szCs w:val="16"/>
        </w:rPr>
        <w:t>n=28</w:t>
      </w:r>
      <w:r w:rsidR="00FE7BDF" w:rsidRPr="00331E82">
        <w:rPr>
          <w:sz w:val="16"/>
          <w:szCs w:val="16"/>
        </w:rPr>
        <w:t>,192</w:t>
      </w:r>
      <w:r w:rsidR="00FE7BDF" w:rsidRPr="00331E82">
        <w:t>)</w:t>
      </w:r>
      <w:r w:rsidR="00774750">
        <w:fldChar w:fldCharType="begin">
          <w:fldData xml:space="preserve">PEVuZE5vdGU+PENpdGU+PEF1dGhvcj5Ub3JqdXNlbjwvQXV0aG9yPjxZZWFyPjIwMTQ8L1llYXI+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</w:fldData>
        </w:fldChar>
      </w:r>
      <w:r w:rsidR="002747EA">
        <w:instrText xml:space="preserve"> ADDIN EN.CITE </w:instrText>
      </w:r>
      <w:r w:rsidR="002747EA">
        <w:fldChar w:fldCharType="begin">
          <w:fldData xml:space="preserve">PEVuZE5vdGU+PENpdGU+PEF1dGhvcj5Ub3JqdXNlbjwvQXV0aG9yPjxZZWFyPjIwMTQ8L1llYXI+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</w:fldData>
        </w:fldChar>
      </w:r>
      <w:r w:rsidR="002747EA">
        <w:instrText xml:space="preserve"> ADDIN EN.CITE.DATA </w:instrText>
      </w:r>
      <w:r w:rsidR="002747EA">
        <w:fldChar w:fldCharType="end"/>
      </w:r>
      <w:r w:rsidR="00774750">
        <w:fldChar w:fldCharType="separate"/>
      </w:r>
      <w:r w:rsidR="002747EA" w:rsidRPr="002747EA">
        <w:rPr>
          <w:noProof/>
          <w:vertAlign w:val="superscript"/>
        </w:rPr>
        <w:t>66</w:t>
      </w:r>
      <w:r w:rsidR="00774750">
        <w:fldChar w:fldCharType="end"/>
      </w:r>
      <w:r w:rsidR="00FE7BDF" w:rsidRPr="00331E82">
        <w:t xml:space="preserve"> wo</w:t>
      </w:r>
      <w:r w:rsidR="00FE7BDF" w:rsidRPr="000D7861">
        <w:t xml:space="preserve">men who reported </w:t>
      </w:r>
      <w:r w:rsidR="00FE7BDF">
        <w:t>eating</w:t>
      </w:r>
      <w:r w:rsidR="00FE7BDF" w:rsidRPr="000D7861">
        <w:t xml:space="preserve"> organic vegetables 'often' or 'mostly' had</w:t>
      </w:r>
      <w:r w:rsidR="00FE7BDF">
        <w:t xml:space="preserve"> a</w:t>
      </w:r>
      <w:r w:rsidR="00FE7BDF" w:rsidRPr="000D7861">
        <w:t xml:space="preserve"> lower risk of pre-eclampsia than those who reported 'never/rarely' or 'sometimes' (</w:t>
      </w:r>
      <w:r w:rsidR="00FE7BDF" w:rsidRPr="00FE7BDF">
        <w:rPr>
          <w:sz w:val="16"/>
          <w:szCs w:val="16"/>
        </w:rPr>
        <w:t>aOR 0.79; 95%CI 0.62 to 0.99</w:t>
      </w:r>
      <w:r w:rsidR="00FE7BDF" w:rsidRPr="000D7861">
        <w:t>).</w:t>
      </w:r>
    </w:p>
    <w:p w14:paraId="3D138899" w14:textId="77777777" w:rsidR="00FE7BDF" w:rsidRDefault="00FE7BDF" w:rsidP="00C9394B">
      <w:pPr>
        <w:pStyle w:val="Heading4"/>
      </w:pPr>
      <w:r>
        <w:t>Fetal growth</w:t>
      </w:r>
    </w:p>
    <w:p w14:paraId="1C7E49C4" w14:textId="1947F441" w:rsidR="00FE7BDF" w:rsidRPr="007E5208" w:rsidRDefault="00FE7BDF" w:rsidP="00FE7BDF">
      <w:r w:rsidRPr="007E5208">
        <w:t>A case-control study (</w:t>
      </w:r>
      <w:r w:rsidRPr="00A912D4">
        <w:rPr>
          <w:sz w:val="16"/>
          <w:szCs w:val="16"/>
        </w:rPr>
        <w:t>n=1,036</w:t>
      </w:r>
      <w:r w:rsidRPr="007E5208">
        <w:t>)</w:t>
      </w:r>
      <w:r w:rsidR="00774750">
        <w:fldChar w:fldCharType="begin">
          <w:fldData xml:space="preserve">PEVuZE5vdGU+PENpdGU+PEF1dGhvcj5NYXJ0aW5lei1HYWxpYW5vPC9BdXRob3I+PFllYXI+MjAx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</w:fldData>
        </w:fldChar>
      </w:r>
      <w:r w:rsidR="002747EA">
        <w:instrText xml:space="preserve"> ADDIN EN.CITE </w:instrText>
      </w:r>
      <w:r w:rsidR="002747EA">
        <w:fldChar w:fldCharType="begin">
          <w:fldData xml:space="preserve">PEVuZE5vdGU+PENpdGU+PEF1dGhvcj5NYXJ0aW5lei1HYWxpYW5vPC9BdXRob3I+PFllYXI+MjAx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</w:fldData>
        </w:fldChar>
      </w:r>
      <w:r w:rsidR="002747EA">
        <w:instrText xml:space="preserve"> ADDIN EN.CITE.DATA </w:instrText>
      </w:r>
      <w:r w:rsidR="002747EA">
        <w:fldChar w:fldCharType="end"/>
      </w:r>
      <w:r w:rsidR="00774750">
        <w:fldChar w:fldCharType="separate"/>
      </w:r>
      <w:r w:rsidR="002747EA" w:rsidRPr="002747EA">
        <w:rPr>
          <w:noProof/>
          <w:vertAlign w:val="superscript"/>
        </w:rPr>
        <w:t>67</w:t>
      </w:r>
      <w:r w:rsidR="00774750">
        <w:fldChar w:fldCharType="end"/>
      </w:r>
      <w:r w:rsidRPr="007E5208">
        <w:t xml:space="preserve"> found a deceased risk of small-for-gestational age with &gt;420 g/day fruit compared to ≤121 g/day (</w:t>
      </w:r>
      <w:r w:rsidRPr="00A912D4">
        <w:rPr>
          <w:sz w:val="16"/>
          <w:szCs w:val="16"/>
        </w:rPr>
        <w:t>aOR 0.63; 95%CI 0.40 to 0.98</w:t>
      </w:r>
      <w:r w:rsidRPr="007E5208">
        <w:t>). Total legume intake showed an inverse association with the risk of small for gestational age (</w:t>
      </w:r>
      <w:r w:rsidRPr="00A912D4">
        <w:rPr>
          <w:sz w:val="16"/>
          <w:szCs w:val="16"/>
        </w:rPr>
        <w:t>trend p=0.02</w:t>
      </w:r>
      <w:r w:rsidRPr="007E5208">
        <w:t>). Total consumption of vegetables was not associated with risk of small for gestational age.</w:t>
      </w:r>
    </w:p>
    <w:p w14:paraId="69748B2A" w14:textId="316C22C2" w:rsidR="00422CC9" w:rsidRPr="007E5208" w:rsidRDefault="00422CC9" w:rsidP="00C9394B">
      <w:pPr>
        <w:pStyle w:val="Heading4"/>
      </w:pPr>
      <w:r w:rsidRPr="007E5208">
        <w:t>Preterm birth</w:t>
      </w:r>
    </w:p>
    <w:p w14:paraId="2DE5BFB5" w14:textId="77777777" w:rsidR="00422CC9" w:rsidRPr="007E5208" w:rsidRDefault="00422CC9" w:rsidP="00422CC9">
      <w:r w:rsidRPr="007E5208">
        <w:t>Cohort studies found that:</w:t>
      </w:r>
    </w:p>
    <w:p w14:paraId="3DDEAB9B" w14:textId="5DB76B7F" w:rsidR="00422CC9" w:rsidRPr="007E5208" w:rsidRDefault="00422CC9" w:rsidP="00422CC9">
      <w:pPr>
        <w:pStyle w:val="bullet"/>
      </w:pPr>
      <w:r w:rsidRPr="007E5208">
        <w:t>higher intake of fruit, vegetables and rice was associated with a lower risk of preterm birth (</w:t>
      </w:r>
      <w:r w:rsidRPr="007E5208">
        <w:rPr>
          <w:sz w:val="16"/>
          <w:szCs w:val="16"/>
        </w:rPr>
        <w:t>OR 0.67; 95% CI: 0.50 to 0.91</w:t>
      </w:r>
      <w:r w:rsidR="00D71146" w:rsidRPr="007E5208">
        <w:rPr>
          <w:sz w:val="16"/>
          <w:szCs w:val="16"/>
        </w:rPr>
        <w:t>; n=923</w:t>
      </w:r>
      <w:r w:rsidRPr="007E5208">
        <w:t>)</w:t>
      </w:r>
      <w:r w:rsidR="00D71146" w:rsidRPr="007E5208">
        <w:fldChar w:fldCharType="begin"/>
      </w:r>
      <w:r w:rsidR="002747EA">
        <w:instrText xml:space="preserve"> ADDIN EN.CITE &lt;EndNote&gt;&lt;Cite&gt;&lt;Author&gt;Chia&lt;/Author&gt;&lt;Year&gt;2016&lt;/Year&gt;&lt;RecNum&gt;1394&lt;/RecNum&gt;&lt;DisplayText&gt;&lt;style face="superscript" font="Trebuchet MS" size="9"&gt;68&lt;/style&gt;&lt;/DisplayText&gt;&lt;record&gt;&lt;rec-number&gt;1394&lt;/rec-number&gt;&lt;foreign-keys&gt;&lt;key app="EN" db-id="exvasrfx2dtraoesasxp2szsxa2df502592x" timestamp="1567924413"&gt;1394&lt;/key&gt;&lt;key app="ENWeb" db-id=""&gt;0&lt;/key&gt;&lt;/foreign-keys&gt;&lt;ref-type name="Journal Article"&gt;17&lt;/ref-type&gt;&lt;contributors&gt;&lt;authors&gt;&lt;author&gt;Chia, Ai-Ru&lt;/author&gt;&lt;author&gt;de Seymour, Jamie V.&lt;/author&gt;&lt;author&gt;Colega, Marjorelee&lt;/author&gt;&lt;author&gt;Chen, Ling-Wei&lt;/author&gt;&lt;author&gt;Chan, Yiong-Huak&lt;/author&gt;&lt;author&gt;Aris, Izzuddin M.&lt;/author&gt;&lt;author&gt;Tint, Mya-Thway&lt;/author&gt;&lt;author&gt;Quah, Phaik Ling&lt;/author&gt;&lt;author&gt;Godfrey, Keith M.&lt;/author&gt;&lt;author&gt;Yap, Fabian&lt;/author&gt;&lt;author&gt;Saw, Seang-Mei&lt;/author&gt;&lt;author&gt;Baker, Philip N.&lt;/author&gt;&lt;author&gt;Chong, Yap-Seng&lt;/author&gt;&lt;author&gt;van Dam, Rob M.&lt;/author&gt;&lt;author&gt;Lee, Yung Seng&lt;/author&gt;&lt;author&gt;Chong, Mary Foong-Fong&lt;/author&gt;&lt;/authors&gt;&lt;/contributors&gt;&lt;titles&gt;&lt;title&gt;A vegetable, fruit, and white rice dietary pattern during pregnancy is associated with a lower risk of preterm birth and larger birth size in a multiethnic Asian cohort: the Growing Up in Singapore Towards healthy Outcomes (GUSTO) cohort study&lt;/title&gt;&lt;secondary-title&gt;The American Journal of Clinical Nutrition&lt;/secondary-title&gt;&lt;/titles&gt;&lt;periodical&gt;&lt;full-title&gt;The American Journal of Clinical Nutrition&lt;/full-title&gt;&lt;/periodical&gt;&lt;pages&gt;1416-1423&lt;/pages&gt;&lt;volume&gt;104&lt;/volume&gt;&lt;number&gt;5&lt;/number&gt;&lt;section&gt;1416&lt;/section&gt;&lt;dates&gt;&lt;year&gt;2016&lt;/year&gt;&lt;/dates&gt;&lt;isbn&gt;0002-9165&amp;#xD;1938-3207&lt;/isbn&gt;&lt;urls&gt;&lt;/urls&gt;&lt;electronic-resource-num&gt;10.3945/ajcn.116.133892&lt;/electronic-resource-num&gt;&lt;/record&gt;&lt;/Cite&gt;&lt;/EndNote&gt;</w:instrText>
      </w:r>
      <w:r w:rsidR="00D71146" w:rsidRPr="007E5208">
        <w:fldChar w:fldCharType="separate"/>
      </w:r>
      <w:r w:rsidR="002747EA" w:rsidRPr="002747EA">
        <w:rPr>
          <w:noProof/>
          <w:vertAlign w:val="superscript"/>
        </w:rPr>
        <w:t>68</w:t>
      </w:r>
      <w:r w:rsidR="00D71146" w:rsidRPr="007E5208">
        <w:fldChar w:fldCharType="end"/>
      </w:r>
    </w:p>
    <w:p w14:paraId="51995E93" w14:textId="36D5CEB7" w:rsidR="00422CC9" w:rsidRPr="007E5208" w:rsidRDefault="00422CC9" w:rsidP="00422CC9">
      <w:pPr>
        <w:pStyle w:val="bullet"/>
        <w:rPr>
          <w:sz w:val="16"/>
          <w:szCs w:val="16"/>
        </w:rPr>
      </w:pPr>
      <w:r w:rsidRPr="007E5208">
        <w:t>low consumption of fruit and vegetables was associated with a</w:t>
      </w:r>
      <w:r w:rsidR="00D71146" w:rsidRPr="007E5208">
        <w:t>n</w:t>
      </w:r>
      <w:r w:rsidRPr="007E5208">
        <w:t xml:space="preserve"> increased risk of </w:t>
      </w:r>
      <w:r w:rsidR="00D71146" w:rsidRPr="007E5208">
        <w:t>preterm birth</w:t>
      </w:r>
      <w:r w:rsidRPr="007E5208">
        <w:t xml:space="preserve"> compared with those who reported higher consumption levels (</w:t>
      </w:r>
      <w:r w:rsidRPr="007E5208">
        <w:rPr>
          <w:sz w:val="16"/>
          <w:szCs w:val="16"/>
        </w:rPr>
        <w:t>RR 1.31; 95%CI 1.03 to 1.66; p=0.027</w:t>
      </w:r>
      <w:r w:rsidR="00D71146" w:rsidRPr="007E5208">
        <w:rPr>
          <w:sz w:val="16"/>
          <w:szCs w:val="16"/>
        </w:rPr>
        <w:t>; n=1,877</w:t>
      </w:r>
      <w:r w:rsidRPr="007E5208">
        <w:rPr>
          <w:sz w:val="16"/>
          <w:szCs w:val="16"/>
        </w:rPr>
        <w:t>).</w:t>
      </w:r>
      <w:r w:rsidR="00D71146" w:rsidRPr="007E5208">
        <w:rPr>
          <w:sz w:val="16"/>
          <w:szCs w:val="16"/>
        </w:rPr>
        <w:fldChar w:fldCharType="begin">
          <w:fldData xml:space="preserve">PEVuZE5vdGU+PENpdGU+PEF1dGhvcj5TbWl0aDwvQXV0aG9yPjxZZWFyPjIwMTU8L1llYXI+PFJl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</w:fldData>
        </w:fldChar>
      </w:r>
      <w:r w:rsidR="002747EA">
        <w:rPr>
          <w:sz w:val="16"/>
          <w:szCs w:val="16"/>
        </w:rPr>
        <w:instrText xml:space="preserve"> ADDIN EN.CITE </w:instrText>
      </w:r>
      <w:r w:rsidR="002747EA">
        <w:rPr>
          <w:sz w:val="16"/>
          <w:szCs w:val="16"/>
        </w:rPr>
        <w:fldChar w:fldCharType="begin">
          <w:fldData xml:space="preserve">PEVuZE5vdGU+PENpdGU+PEF1dGhvcj5TbWl0aDwvQXV0aG9yPjxZZWFyPjIwMTU8L1llYXI+PFJl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</w:fldData>
        </w:fldChar>
      </w:r>
      <w:r w:rsidR="002747EA">
        <w:rPr>
          <w:sz w:val="16"/>
          <w:szCs w:val="16"/>
        </w:rPr>
        <w:instrText xml:space="preserve"> ADDIN EN.CITE.DATA </w:instrText>
      </w:r>
      <w:r w:rsidR="002747EA">
        <w:rPr>
          <w:sz w:val="16"/>
          <w:szCs w:val="16"/>
        </w:rPr>
      </w:r>
      <w:r w:rsidR="002747EA">
        <w:rPr>
          <w:sz w:val="16"/>
          <w:szCs w:val="16"/>
        </w:rPr>
        <w:fldChar w:fldCharType="end"/>
      </w:r>
      <w:r w:rsidR="00D71146" w:rsidRPr="007E5208">
        <w:rPr>
          <w:sz w:val="16"/>
          <w:szCs w:val="16"/>
        </w:rPr>
      </w:r>
      <w:r w:rsidR="00D71146" w:rsidRPr="007E5208">
        <w:rPr>
          <w:sz w:val="16"/>
          <w:szCs w:val="16"/>
        </w:rPr>
        <w:fldChar w:fldCharType="separate"/>
      </w:r>
      <w:r w:rsidR="002747EA" w:rsidRPr="002747EA">
        <w:rPr>
          <w:noProof/>
          <w:szCs w:val="16"/>
          <w:vertAlign w:val="superscript"/>
        </w:rPr>
        <w:t>47</w:t>
      </w:r>
      <w:r w:rsidR="00D71146" w:rsidRPr="007E5208">
        <w:rPr>
          <w:sz w:val="16"/>
          <w:szCs w:val="16"/>
        </w:rPr>
        <w:fldChar w:fldCharType="end"/>
      </w:r>
    </w:p>
    <w:p w14:paraId="2CE80111" w14:textId="74D143BE" w:rsidR="00C9394B" w:rsidRPr="007E5208" w:rsidRDefault="00786654" w:rsidP="00C9394B">
      <w:pPr>
        <w:pStyle w:val="Heading4"/>
      </w:pPr>
      <w:r w:rsidRPr="007E5208">
        <w:t>Depression and anxiety</w:t>
      </w:r>
    </w:p>
    <w:p w14:paraId="0250EE56" w14:textId="1E838E44" w:rsidR="002E1093" w:rsidRPr="007E5208" w:rsidRDefault="00C9394B" w:rsidP="002E1093">
      <w:r w:rsidRPr="007E5208">
        <w:t>In a small cross-sectional study (</w:t>
      </w:r>
      <w:r w:rsidRPr="007E5208">
        <w:rPr>
          <w:sz w:val="16"/>
          <w:szCs w:val="16"/>
        </w:rPr>
        <w:t>n=712</w:t>
      </w:r>
      <w:r w:rsidRPr="007E5208">
        <w:t>),</w:t>
      </w:r>
      <w:r w:rsidRPr="007E5208">
        <w:fldChar w:fldCharType="begin">
          <w:fldData xml:space="preserve">PEVuZE5vdGU+PENpdGU+PEF1dGhvcj5QYXNrdWxpbjwvQXV0aG9yPjxZZWFyPjIwMTc8L1llYXI+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</w:fldData>
        </w:fldChar>
      </w:r>
      <w:r w:rsidR="002747EA">
        <w:instrText xml:space="preserve"> ADDIN EN.CITE </w:instrText>
      </w:r>
      <w:r w:rsidR="002747EA">
        <w:fldChar w:fldCharType="begin">
          <w:fldData xml:space="preserve">PEVuZE5vdGU+PENpdGU+PEF1dGhvcj5QYXNrdWxpbjwvQXV0aG9yPjxZZWFyPjIwMTc8L1llYXI+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</w:fldData>
        </w:fldChar>
      </w:r>
      <w:r w:rsidR="002747EA">
        <w:instrText xml:space="preserve"> ADDIN EN.CITE.DATA </w:instrText>
      </w:r>
      <w:r w:rsidR="002747EA">
        <w:fldChar w:fldCharType="end"/>
      </w:r>
      <w:r w:rsidRPr="007E5208">
        <w:fldChar w:fldCharType="separate"/>
      </w:r>
      <w:r w:rsidR="002747EA" w:rsidRPr="002747EA">
        <w:rPr>
          <w:noProof/>
          <w:vertAlign w:val="superscript"/>
        </w:rPr>
        <w:t>69</w:t>
      </w:r>
      <w:r w:rsidRPr="007E5208">
        <w:fldChar w:fldCharType="end"/>
      </w:r>
      <w:r w:rsidRPr="007E5208">
        <w:t xml:space="preserve"> low fruit intake was associated with higher prevalence of major depressive disorder (</w:t>
      </w:r>
      <w:r w:rsidRPr="007E5208">
        <w:rPr>
          <w:sz w:val="16"/>
          <w:szCs w:val="16"/>
        </w:rPr>
        <w:t>PR 1.43, 95%CI 1.04 to 1.95</w:t>
      </w:r>
      <w:r w:rsidRPr="007E5208">
        <w:t xml:space="preserve">) and low intake of </w:t>
      </w:r>
      <w:r w:rsidR="00422CC9" w:rsidRPr="007E5208">
        <w:t>legumes</w:t>
      </w:r>
      <w:r w:rsidRPr="007E5208">
        <w:t xml:space="preserve"> was associated with generalised anxiety disorder (</w:t>
      </w:r>
      <w:r w:rsidRPr="007E5208">
        <w:rPr>
          <w:sz w:val="16"/>
          <w:szCs w:val="16"/>
        </w:rPr>
        <w:t>PR 1.40, 95%CI 1.01 to 1.93</w:t>
      </w:r>
      <w:r w:rsidRPr="007E5208">
        <w:t>).</w:t>
      </w:r>
      <w:r w:rsidR="009755A5" w:rsidRPr="007E5208">
        <w:t xml:space="preserve"> Another cross-sectional study (</w:t>
      </w:r>
      <w:r w:rsidR="009755A5" w:rsidRPr="007E5208">
        <w:rPr>
          <w:sz w:val="16"/>
          <w:szCs w:val="16"/>
        </w:rPr>
        <w:t>n=1,745</w:t>
      </w:r>
      <w:r w:rsidR="009755A5" w:rsidRPr="007E5208">
        <w:t>)</w:t>
      </w:r>
      <w:r w:rsidR="00774750">
        <w:fldChar w:fldCharType="begin"/>
      </w:r>
      <w:r w:rsidR="002747EA">
        <w:instrText xml:space="preserve"> ADDIN EN.CITE &lt;EndNote&gt;&lt;Cite&gt;&lt;Author&gt;Miyake&lt;/Author&gt;&lt;Year&gt;2014&lt;/Year&gt;&lt;RecNum&gt;1752&lt;/RecNum&gt;&lt;DisplayText&gt;&lt;style face="superscript" font="Trebuchet MS" size="9"&gt;70&lt;/style&gt;&lt;/DisplayText&gt;&lt;record&gt;&lt;rec-number&gt;1752&lt;/rec-number&gt;&lt;foreign-keys&gt;&lt;key app="EN" db-id="exvasrfx2dtraoesasxp2szsxa2df502592x" timestamp="1582516937"&gt;1752&lt;/key&gt;&lt;/foreign-keys&gt;&lt;ref-type name="Journal Article"&gt;17&lt;/ref-type&gt;&lt;contributors&gt;&lt;authors&gt;&lt;author&gt;Miyake, Y.&lt;/author&gt;&lt;author&gt;Tanaka, K.&lt;/author&gt;&lt;author&gt;Okubo, H.&lt;/author&gt;&lt;author&gt;Sasaki, S.&lt;/author&gt;&lt;author&gt;Arakawa, M.&lt;/author&gt;&lt;/authors&gt;&lt;/contributors&gt;&lt;auth-address&gt;Department of Public Health, Ehime University Graduate School of Medicine, Toon, Ehime, Japan. miyake.yoshihiro.ls@ehime-u.ac.jp.&lt;/auth-address&gt;&lt;titles&gt;&lt;title&gt;Seaweed consumption and prevalence of depressive symptoms during pregnancy in Japan: Baseline data from the Kyushu Okinawa Maternal and Child Health Study&lt;/title&gt;&lt;secondary-title&gt;BMC Pregnancy Childbirth&lt;/secondary-title&gt;&lt;/titles&gt;&lt;periodical&gt;&lt;full-title&gt;BMC Pregnancy Childbirth&lt;/full-title&gt;&lt;/periodical&gt;&lt;pages&gt;301&lt;/pages&gt;&lt;volume&gt;14&lt;/volume&gt;&lt;edition&gt;2014/09/05&lt;/edition&gt;&lt;keywords&gt;&lt;keyword&gt;Adult&lt;/keyword&gt;&lt;keyword&gt;Cross-Sectional Studies&lt;/keyword&gt;&lt;keyword&gt;Depression/*epidemiology&lt;/keyword&gt;&lt;keyword&gt;*Feeding Behavior&lt;/keyword&gt;&lt;keyword&gt;Female&lt;/keyword&gt;&lt;keyword&gt;Humans&lt;/keyword&gt;&lt;keyword&gt;Japan/epidemiology&lt;/keyword&gt;&lt;keyword&gt;Pregnancy&lt;/keyword&gt;&lt;keyword&gt;Pregnancy Complications/*epidemiology&lt;/keyword&gt;&lt;keyword&gt;Prevalence&lt;/keyword&gt;&lt;keyword&gt;Psychiatric Status Rating Scales&lt;/keyword&gt;&lt;keyword&gt;*Seaweed&lt;/keyword&gt;&lt;/keywords&gt;&lt;dates&gt;&lt;year&gt;2014&lt;/year&gt;&lt;pub-dates&gt;&lt;date&gt;Sep 3&lt;/date&gt;&lt;/pub-dates&gt;&lt;/dates&gt;&lt;isbn&gt;1471-2393 (Electronic)&amp;#xD;1471-2393 (Linking)&lt;/isbn&gt;&lt;accession-num&gt;25186917&lt;/accession-num&gt;&lt;urls&gt;&lt;related-urls&gt;&lt;url&gt;https://www.ncbi.nlm.nih.gov/pubmed/25186917&lt;/url&gt;&lt;/related-urls&gt;&lt;/urls&gt;&lt;custom2&gt;PMC4161851&lt;/custom2&gt;&lt;electronic-resource-num&gt;10.1186/1471-2393-14-301&lt;/electronic-resource-num&gt;&lt;/record&gt;&lt;/Cite&gt;&lt;/EndNote&gt;</w:instrText>
      </w:r>
      <w:r w:rsidR="00774750">
        <w:fldChar w:fldCharType="separate"/>
      </w:r>
      <w:r w:rsidR="002747EA" w:rsidRPr="002747EA">
        <w:rPr>
          <w:noProof/>
          <w:vertAlign w:val="superscript"/>
        </w:rPr>
        <w:t>70</w:t>
      </w:r>
      <w:r w:rsidR="00774750">
        <w:fldChar w:fldCharType="end"/>
      </w:r>
      <w:r w:rsidR="009755A5" w:rsidRPr="007E5208">
        <w:t xml:space="preserve"> </w:t>
      </w:r>
      <w:r w:rsidR="00532DE7" w:rsidRPr="007E5208">
        <w:t xml:space="preserve">found </w:t>
      </w:r>
      <w:r w:rsidR="00BE09F8">
        <w:t>a</w:t>
      </w:r>
      <w:r w:rsidR="00BE09F8" w:rsidRPr="007E5208">
        <w:t xml:space="preserve"> </w:t>
      </w:r>
      <w:r w:rsidR="00532DE7" w:rsidRPr="007E5208">
        <w:t xml:space="preserve">lower prevalence of depressive symptoms during pregnancy </w:t>
      </w:r>
      <w:r w:rsidR="00BE09F8">
        <w:t>associated with</w:t>
      </w:r>
      <w:r w:rsidR="00BE09F8" w:rsidRPr="007E5208">
        <w:t xml:space="preserve"> </w:t>
      </w:r>
      <w:r w:rsidR="00532DE7" w:rsidRPr="007E5208">
        <w:t>higher seaweed consumption (</w:t>
      </w:r>
      <w:r w:rsidR="00532DE7" w:rsidRPr="007E5208">
        <w:rPr>
          <w:sz w:val="16"/>
          <w:szCs w:val="16"/>
        </w:rPr>
        <w:t>aOR 0.68; 95%CI 0.47 to 0.96</w:t>
      </w:r>
      <w:r w:rsidR="00532DE7" w:rsidRPr="007E5208">
        <w:t>) and soy products (</w:t>
      </w:r>
      <w:r w:rsidR="00532DE7" w:rsidRPr="007E5208">
        <w:rPr>
          <w:sz w:val="16"/>
          <w:szCs w:val="16"/>
        </w:rPr>
        <w:t>aRR 0.63; 95%CI 0.47 to 0.85; p=0.0002</w:t>
      </w:r>
      <w:r w:rsidR="00532DE7" w:rsidRPr="007E5208">
        <w:t xml:space="preserve">). </w:t>
      </w:r>
    </w:p>
    <w:p w14:paraId="1BBEC7C3" w14:textId="77777777" w:rsidR="00D71146" w:rsidRPr="007E5208" w:rsidRDefault="00D71146" w:rsidP="00C9394B">
      <w:pPr>
        <w:pStyle w:val="Heading4"/>
      </w:pPr>
      <w:r w:rsidRPr="007E5208">
        <w:t>Sleep</w:t>
      </w:r>
    </w:p>
    <w:p w14:paraId="51B9DA6D" w14:textId="5B28D81F" w:rsidR="00D71146" w:rsidRPr="007E5208" w:rsidRDefault="00103B64" w:rsidP="00D71146">
      <w:r w:rsidRPr="007E5208">
        <w:t>A cohort study (</w:t>
      </w:r>
      <w:r w:rsidRPr="007E5208">
        <w:rPr>
          <w:sz w:val="16"/>
          <w:szCs w:val="16"/>
        </w:rPr>
        <w:t>n=2,951</w:t>
      </w:r>
      <w:r w:rsidRPr="007E5208">
        <w:t>)</w:t>
      </w:r>
      <w:r w:rsidRPr="007E5208">
        <w:fldChar w:fldCharType="begin">
          <w:fldData xml:space="preserve">PEVuZE5vdGU+PENpdGU+PEF1dGhvcj5EdWtlPC9BdXRob3I+PFllYXI+MjAxNzwvWWVhcj48UmVj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</w:fldData>
        </w:fldChar>
      </w:r>
      <w:r w:rsidR="002747EA">
        <w:instrText xml:space="preserve"> ADDIN EN.CITE </w:instrText>
      </w:r>
      <w:r w:rsidR="002747EA">
        <w:fldChar w:fldCharType="begin">
          <w:fldData xml:space="preserve">PEVuZE5vdGU+PENpdGU+PEF1dGhvcj5EdWtlPC9BdXRob3I+PFllYXI+MjAxNzwvWWVhcj48UmVj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</w:fldData>
        </w:fldChar>
      </w:r>
      <w:r w:rsidR="002747EA">
        <w:instrText xml:space="preserve"> ADDIN EN.CITE.DATA </w:instrText>
      </w:r>
      <w:r w:rsidR="002747EA">
        <w:fldChar w:fldCharType="end"/>
      </w:r>
      <w:r w:rsidRPr="007E5208">
        <w:fldChar w:fldCharType="separate"/>
      </w:r>
      <w:r w:rsidR="002747EA" w:rsidRPr="002747EA">
        <w:rPr>
          <w:noProof/>
          <w:vertAlign w:val="superscript"/>
        </w:rPr>
        <w:t>71</w:t>
      </w:r>
      <w:r w:rsidRPr="007E5208">
        <w:fldChar w:fldCharType="end"/>
      </w:r>
      <w:r w:rsidRPr="007E5208">
        <w:t xml:space="preserve"> found that total daily fruit and vegetable consumption was not associated with sleep duration among pregnant women, controlling for confounders (</w:t>
      </w:r>
      <w:r w:rsidRPr="007E5208">
        <w:rPr>
          <w:sz w:val="16"/>
          <w:szCs w:val="16"/>
        </w:rPr>
        <w:t>ß -0.0395%CI -0.07 to 0.00</w:t>
      </w:r>
      <w:r w:rsidRPr="007E5208">
        <w:t>).</w:t>
      </w:r>
    </w:p>
    <w:p w14:paraId="75AA7769" w14:textId="77777777" w:rsidR="00CB2CD7" w:rsidRPr="007E5208" w:rsidRDefault="00CB2CD7" w:rsidP="00C9394B">
      <w:pPr>
        <w:pStyle w:val="Heading4"/>
      </w:pPr>
      <w:r w:rsidRPr="007E5208">
        <w:t>Neural tube defects</w:t>
      </w:r>
    </w:p>
    <w:p w14:paraId="3D1C6EFA" w14:textId="3DD05BEB" w:rsidR="00CB2CD7" w:rsidRPr="007E5208" w:rsidRDefault="00CB2CD7" w:rsidP="00CB2CD7">
      <w:r w:rsidRPr="007E5208">
        <w:t>A case-control study (</w:t>
      </w:r>
      <w:r w:rsidRPr="007E5208">
        <w:rPr>
          <w:sz w:val="16"/>
          <w:szCs w:val="16"/>
        </w:rPr>
        <w:t>n=</w:t>
      </w:r>
      <w:r w:rsidR="0016630F" w:rsidRPr="007E5208">
        <w:rPr>
          <w:sz w:val="16"/>
          <w:szCs w:val="16"/>
        </w:rPr>
        <w:t>918</w:t>
      </w:r>
      <w:r w:rsidR="0016630F" w:rsidRPr="007E5208">
        <w:t>)</w:t>
      </w:r>
      <w:r w:rsidR="00774750">
        <w:fldChar w:fldCharType="begin">
          <w:fldData xml:space="preserve">PEVuZE5vdGU+PENpdGU+PEF1dGhvcj5XYW5nPC9BdXRob3I+PFllYXI+MjAxNTwvWWVhcj48UmVj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</w:fldData>
        </w:fldChar>
      </w:r>
      <w:r w:rsidR="002747EA">
        <w:instrText xml:space="preserve"> ADDIN EN.CITE </w:instrText>
      </w:r>
      <w:r w:rsidR="002747EA">
        <w:fldChar w:fldCharType="begin">
          <w:fldData xml:space="preserve">PEVuZE5vdGU+PENpdGU+PEF1dGhvcj5XYW5nPC9BdXRob3I+PFllYXI+MjAxNTwvWWVhcj48UmVj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</w:fldData>
        </w:fldChar>
      </w:r>
      <w:r w:rsidR="002747EA">
        <w:instrText xml:space="preserve"> ADDIN EN.CITE.DATA </w:instrText>
      </w:r>
      <w:r w:rsidR="002747EA">
        <w:fldChar w:fldCharType="end"/>
      </w:r>
      <w:r w:rsidR="00774750">
        <w:fldChar w:fldCharType="separate"/>
      </w:r>
      <w:r w:rsidR="002747EA" w:rsidRPr="002747EA">
        <w:rPr>
          <w:noProof/>
          <w:vertAlign w:val="superscript"/>
        </w:rPr>
        <w:t>72</w:t>
      </w:r>
      <w:r w:rsidR="00774750">
        <w:fldChar w:fldCharType="end"/>
      </w:r>
      <w:r w:rsidR="0016630F" w:rsidRPr="007E5208">
        <w:t xml:space="preserve"> </w:t>
      </w:r>
      <w:r w:rsidR="00307077" w:rsidRPr="007E5208">
        <w:t xml:space="preserve">found that risk of neural tubes defects was reduced with </w:t>
      </w:r>
      <w:r w:rsidR="00FE7BDF" w:rsidRPr="007E5208">
        <w:t>≥7 meals/week</w:t>
      </w:r>
      <w:r w:rsidR="00B6414F" w:rsidRPr="007E5208">
        <w:t xml:space="preserve"> </w:t>
      </w:r>
      <w:r w:rsidR="00307077" w:rsidRPr="007E5208">
        <w:t xml:space="preserve">of fresh fruit </w:t>
      </w:r>
      <w:r w:rsidR="00FE7BDF" w:rsidRPr="007E5208">
        <w:t>(</w:t>
      </w:r>
      <w:r w:rsidR="00FE7BDF" w:rsidRPr="007E5208">
        <w:rPr>
          <w:sz w:val="16"/>
          <w:szCs w:val="16"/>
        </w:rPr>
        <w:t>OR 0.32; 95%CI 0.14 to 0.71</w:t>
      </w:r>
      <w:r w:rsidR="00FE7BDF" w:rsidRPr="007E5208">
        <w:t>) or 3-6 meals/week of nuts (</w:t>
      </w:r>
      <w:r w:rsidR="00FE7BDF" w:rsidRPr="007E5208">
        <w:rPr>
          <w:sz w:val="16"/>
          <w:szCs w:val="16"/>
        </w:rPr>
        <w:t>OR 0.49; 95%CI 0.31 to 0.79</w:t>
      </w:r>
      <w:r w:rsidR="00FE7BDF" w:rsidRPr="007E5208">
        <w:t>).</w:t>
      </w:r>
    </w:p>
    <w:p w14:paraId="36FFA208" w14:textId="0F1FC97E" w:rsidR="00D71146" w:rsidRPr="007E5208" w:rsidRDefault="00D71146" w:rsidP="00C9394B">
      <w:pPr>
        <w:pStyle w:val="Heading4"/>
      </w:pPr>
      <w:r w:rsidRPr="007E5208">
        <w:t>Childhood allergy</w:t>
      </w:r>
      <w:r w:rsidR="00532DE7" w:rsidRPr="007E5208">
        <w:t xml:space="preserve"> and asthma</w:t>
      </w:r>
    </w:p>
    <w:p w14:paraId="483A2EA6" w14:textId="13A534B2" w:rsidR="00D71146" w:rsidRPr="007E5208" w:rsidRDefault="00D71146" w:rsidP="00D71146">
      <w:r w:rsidRPr="007E5208">
        <w:t>A cross-sectional study (</w:t>
      </w:r>
      <w:r w:rsidRPr="007E5208">
        <w:rPr>
          <w:sz w:val="16"/>
          <w:szCs w:val="16"/>
        </w:rPr>
        <w:t>n=1,087</w:t>
      </w:r>
      <w:r w:rsidRPr="007E5208">
        <w:t>)</w:t>
      </w:r>
      <w:r w:rsidRPr="007E5208">
        <w:fldChar w:fldCharType="begin">
          <w:fldData xml:space="preserve">PEVuZE5vdGU+PENpdGU+PEF1dGhvcj5BbHZhcmV6IFphbGxvPC9BdXRob3I+PFllYXI+MjAxODwv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</w:fldData>
        </w:fldChar>
      </w:r>
      <w:r w:rsidR="002747EA">
        <w:instrText xml:space="preserve"> ADDIN EN.CITE </w:instrText>
      </w:r>
      <w:r w:rsidR="002747EA">
        <w:fldChar w:fldCharType="begin">
          <w:fldData xml:space="preserve">PEVuZE5vdGU+PENpdGU+PEF1dGhvcj5BbHZhcmV6IFphbGxvPC9BdXRob3I+PFllYXI+MjAxODwv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</w:fldData>
        </w:fldChar>
      </w:r>
      <w:r w:rsidR="002747EA">
        <w:instrText xml:space="preserve"> ADDIN EN.CITE.DATA </w:instrText>
      </w:r>
      <w:r w:rsidR="002747EA">
        <w:fldChar w:fldCharType="end"/>
      </w:r>
      <w:r w:rsidRPr="007E5208">
        <w:fldChar w:fldCharType="separate"/>
      </w:r>
      <w:r w:rsidR="002747EA" w:rsidRPr="002747EA">
        <w:rPr>
          <w:noProof/>
          <w:vertAlign w:val="superscript"/>
        </w:rPr>
        <w:t>52</w:t>
      </w:r>
      <w:r w:rsidRPr="007E5208">
        <w:fldChar w:fldCharType="end"/>
      </w:r>
      <w:r w:rsidRPr="007E5208">
        <w:t xml:space="preserve"> found that high fruit consumption during pregnancy had a protective effect against "wheezing" in 12-month-old infants (</w:t>
      </w:r>
      <w:r w:rsidRPr="007E5208">
        <w:rPr>
          <w:sz w:val="16"/>
          <w:szCs w:val="16"/>
        </w:rPr>
        <w:t>OR: 0.44; 95%CI 0.20 to 0.99</w:t>
      </w:r>
      <w:r w:rsidRPr="007E5208">
        <w:t>).</w:t>
      </w:r>
      <w:r w:rsidR="009755A5" w:rsidRPr="007E5208">
        <w:t xml:space="preserve"> A cohort study (</w:t>
      </w:r>
      <w:r w:rsidR="009755A5" w:rsidRPr="007E5208">
        <w:rPr>
          <w:sz w:val="16"/>
          <w:szCs w:val="16"/>
        </w:rPr>
        <w:t>n=310</w:t>
      </w:r>
      <w:r w:rsidR="009755A5" w:rsidRPr="007E5208">
        <w:t>)</w:t>
      </w:r>
      <w:r w:rsidR="00774750">
        <w:fldChar w:fldCharType="begin">
          <w:fldData xml:space="preserve">PEVuZE5vdGU+PENpdGU+PEF1dGhvcj5PZ2F3YTwvQXV0aG9yPjxZZWFyPjIwMTg8L1llYXI+PFJl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</w:fldData>
        </w:fldChar>
      </w:r>
      <w:r w:rsidR="002747EA">
        <w:instrText xml:space="preserve"> ADDIN EN.CITE </w:instrText>
      </w:r>
      <w:r w:rsidR="002747EA">
        <w:fldChar w:fldCharType="begin">
          <w:fldData xml:space="preserve">PEVuZE5vdGU+PENpdGU+PEF1dGhvcj5PZ2F3YTwvQXV0aG9yPjxZZWFyPjIwMTg8L1llYXI+PFJl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</w:fldData>
        </w:fldChar>
      </w:r>
      <w:r w:rsidR="002747EA">
        <w:instrText xml:space="preserve"> ADDIN EN.CITE.DATA </w:instrText>
      </w:r>
      <w:r w:rsidR="002747EA">
        <w:fldChar w:fldCharType="end"/>
      </w:r>
      <w:r w:rsidR="00774750">
        <w:fldChar w:fldCharType="separate"/>
      </w:r>
      <w:r w:rsidR="002747EA" w:rsidRPr="002747EA">
        <w:rPr>
          <w:noProof/>
          <w:vertAlign w:val="superscript"/>
        </w:rPr>
        <w:t>73</w:t>
      </w:r>
      <w:r w:rsidR="00774750">
        <w:fldChar w:fldCharType="end"/>
      </w:r>
      <w:r w:rsidR="009755A5" w:rsidRPr="007E5208">
        <w:t xml:space="preserve"> found that prevalence of wheeze at 2 years was lower with high versus low intake of cruciferous vegetables (</w:t>
      </w:r>
      <w:r w:rsidR="009755A5" w:rsidRPr="007E5208">
        <w:rPr>
          <w:sz w:val="16"/>
          <w:szCs w:val="16"/>
        </w:rPr>
        <w:t>aRR 0.48; 95%CI 0.26 to 0.89</w:t>
      </w:r>
      <w:r w:rsidR="009755A5" w:rsidRPr="007E5208">
        <w:t>) or folate-rich vegetables (</w:t>
      </w:r>
      <w:r w:rsidR="009755A5" w:rsidRPr="007E5208">
        <w:rPr>
          <w:sz w:val="16"/>
          <w:szCs w:val="16"/>
        </w:rPr>
        <w:t>aRR 0.47, 95%CI 0.25 to 0.87</w:t>
      </w:r>
      <w:r w:rsidR="009755A5" w:rsidRPr="007E5208">
        <w:t>).</w:t>
      </w:r>
    </w:p>
    <w:p w14:paraId="755669A5" w14:textId="4BD7F5E8" w:rsidR="00532DE7" w:rsidRPr="00D71146" w:rsidRDefault="00532DE7" w:rsidP="00D71146">
      <w:r w:rsidRPr="007E5208">
        <w:t>A cohort study (</w:t>
      </w:r>
      <w:r w:rsidRPr="007E5208">
        <w:rPr>
          <w:sz w:val="16"/>
          <w:szCs w:val="16"/>
        </w:rPr>
        <w:t>n=897</w:t>
      </w:r>
      <w:r w:rsidRPr="007E5208">
        <w:t>)</w:t>
      </w:r>
      <w:r w:rsidR="00774750">
        <w:fldChar w:fldCharType="begin">
          <w:fldData xml:space="preserve">PEVuZE5vdGU+PENpdGU+PEF1dGhvcj5WaWxqb2VuPC9BdXRob3I+PFllYXI+MjAxODwvWWVhcj48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</w:fldData>
        </w:fldChar>
      </w:r>
      <w:r w:rsidR="002747EA">
        <w:instrText xml:space="preserve"> ADDIN EN.CITE </w:instrText>
      </w:r>
      <w:r w:rsidR="002747EA">
        <w:fldChar w:fldCharType="begin">
          <w:fldData xml:space="preserve">PEVuZE5vdGU+PENpdGU+PEF1dGhvcj5WaWxqb2VuPC9BdXRob3I+PFllYXI+MjAxODwvWWVhcj48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</w:fldData>
        </w:fldChar>
      </w:r>
      <w:r w:rsidR="002747EA">
        <w:instrText xml:space="preserve"> ADDIN EN.CITE.DATA </w:instrText>
      </w:r>
      <w:r w:rsidR="002747EA">
        <w:fldChar w:fldCharType="end"/>
      </w:r>
      <w:r w:rsidR="00774750">
        <w:fldChar w:fldCharType="separate"/>
      </w:r>
      <w:r w:rsidR="002747EA" w:rsidRPr="002747EA">
        <w:rPr>
          <w:noProof/>
          <w:vertAlign w:val="superscript"/>
        </w:rPr>
        <w:t>74</w:t>
      </w:r>
      <w:r w:rsidR="00774750">
        <w:fldChar w:fldCharType="end"/>
      </w:r>
      <w:r w:rsidRPr="007E5208">
        <w:t xml:space="preserve"> found that asthma was inversely associated with higher daily average intake of vegetables (</w:t>
      </w:r>
      <w:r w:rsidRPr="007E5208">
        <w:rPr>
          <w:sz w:val="16"/>
          <w:szCs w:val="16"/>
        </w:rPr>
        <w:t>OR 0.96 per serving/day, 95% CI 0.88 to 1.05</w:t>
      </w:r>
      <w:r w:rsidRPr="007E5208">
        <w:t>).</w:t>
      </w:r>
    </w:p>
    <w:p w14:paraId="009E59ED" w14:textId="07F7CB2D" w:rsidR="00C9394B" w:rsidRDefault="00C9394B" w:rsidP="00C9394B">
      <w:pPr>
        <w:pStyle w:val="Heading4"/>
      </w:pPr>
      <w:r>
        <w:t>Childhood cancers</w:t>
      </w:r>
    </w:p>
    <w:p w14:paraId="55EC8322" w14:textId="650E2748" w:rsidR="00C9394B" w:rsidRDefault="00C9394B" w:rsidP="002E1093">
      <w:r>
        <w:t>A systematic review of case-control studies</w:t>
      </w:r>
      <w:r w:rsidR="00422CC9">
        <w:t xml:space="preserve"> </w:t>
      </w:r>
      <w:r w:rsidR="00422CC9" w:rsidRPr="001C127C">
        <w:t>(</w:t>
      </w:r>
      <w:r w:rsidR="00422CC9" w:rsidRPr="00D71146">
        <w:rPr>
          <w:sz w:val="16"/>
          <w:szCs w:val="16"/>
        </w:rPr>
        <w:t>2 studies, 413 cases, 490 controls</w:t>
      </w:r>
      <w:r w:rsidR="00422CC9" w:rsidRPr="001C127C">
        <w:t>)</w:t>
      </w:r>
      <w:r>
        <w:fldChar w:fldCharType="begin">
          <w:fldData xml:space="preserve">PEVuZE5vdGU+PENpdGU+PEF1dGhvcj5EZXNzeXByaXM8L0F1dGhvcj48WWVhcj4yMDE3PC9ZZWFy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=
</w:fldData>
        </w:fldChar>
      </w:r>
      <w:r w:rsidR="002747EA">
        <w:instrText xml:space="preserve"> ADDIN EN.CITE </w:instrText>
      </w:r>
      <w:r w:rsidR="002747EA">
        <w:fldChar w:fldCharType="begin">
          <w:fldData xml:space="preserve">PEVuZE5vdGU+PENpdGU+PEF1dGhvcj5EZXNzeXByaXM8L0F1dGhvcj48WWVhcj4yMDE3PC9ZZWFy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=
</w:fldData>
        </w:fldChar>
      </w:r>
      <w:r w:rsidR="002747EA">
        <w:instrText xml:space="preserve"> ADDIN EN.CITE.DATA </w:instrText>
      </w:r>
      <w:r w:rsidR="002747EA">
        <w:fldChar w:fldCharType="end"/>
      </w:r>
      <w:r>
        <w:fldChar w:fldCharType="separate"/>
      </w:r>
      <w:r w:rsidR="002747EA" w:rsidRPr="002747EA">
        <w:rPr>
          <w:noProof/>
          <w:vertAlign w:val="superscript"/>
        </w:rPr>
        <w:t>75</w:t>
      </w:r>
      <w:r>
        <w:fldChar w:fldCharType="end"/>
      </w:r>
      <w:r>
        <w:t xml:space="preserve"> found </w:t>
      </w:r>
      <w:r w:rsidR="00422CC9">
        <w:t xml:space="preserve">a lower risk of childhood leukaemia </w:t>
      </w:r>
      <w:r w:rsidR="00EF775D">
        <w:t xml:space="preserve">associated </w:t>
      </w:r>
      <w:r w:rsidR="00422CC9">
        <w:t xml:space="preserve">with </w:t>
      </w:r>
      <w:r w:rsidR="00EF775D">
        <w:t xml:space="preserve">maternal </w:t>
      </w:r>
      <w:r w:rsidR="00422CC9">
        <w:t>consumption of fruit (</w:t>
      </w:r>
      <w:r w:rsidR="00422CC9" w:rsidRPr="00D71146">
        <w:rPr>
          <w:sz w:val="16"/>
          <w:szCs w:val="16"/>
        </w:rPr>
        <w:t>OR: 0.81, 95% CI: 0.67 to 0.99</w:t>
      </w:r>
      <w:r w:rsidR="00422CC9" w:rsidRPr="001C127C">
        <w:t xml:space="preserve">); vegetables </w:t>
      </w:r>
      <w:r w:rsidR="00422CC9">
        <w:t>(</w:t>
      </w:r>
      <w:r w:rsidR="00422CC9" w:rsidRPr="00D71146">
        <w:rPr>
          <w:sz w:val="16"/>
          <w:szCs w:val="16"/>
        </w:rPr>
        <w:t>OR: 0.51, 95% CI: 0.28 to 0.94</w:t>
      </w:r>
      <w:r w:rsidR="00422CC9">
        <w:t xml:space="preserve">) and </w:t>
      </w:r>
      <w:r w:rsidR="00422CC9" w:rsidRPr="001C127C">
        <w:t>legumes</w:t>
      </w:r>
      <w:r w:rsidR="00422CC9">
        <w:t xml:space="preserve"> (</w:t>
      </w:r>
      <w:r w:rsidR="00422CC9" w:rsidRPr="00D71146">
        <w:rPr>
          <w:sz w:val="16"/>
          <w:szCs w:val="16"/>
        </w:rPr>
        <w:t>OR: 0.76, 95% CI: 0.62 to 0.94</w:t>
      </w:r>
      <w:r w:rsidR="00422CC9">
        <w:t>).</w:t>
      </w:r>
    </w:p>
    <w:p w14:paraId="35EF86CF" w14:textId="6870BA27" w:rsidR="00D71146" w:rsidRPr="002E1093" w:rsidRDefault="00D71146" w:rsidP="002E1093">
      <w:r>
        <w:t>A case-control study (</w:t>
      </w:r>
      <w:r w:rsidRPr="00457914">
        <w:rPr>
          <w:sz w:val="16"/>
          <w:szCs w:val="16"/>
        </w:rPr>
        <w:t>n=299</w:t>
      </w:r>
      <w:r>
        <w:t>)</w:t>
      </w:r>
      <w:r>
        <w:fldChar w:fldCharType="begin">
          <w:fldData xml:space="preserve">PEVuZE5vdGU+PENpdGU+PEF1dGhvcj5Mb21iYXJkaTwvQXV0aG9yPjxZZWFyPjIwMTU8L1llYXI+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</w:fldData>
        </w:fldChar>
      </w:r>
      <w:r w:rsidR="002747EA">
        <w:instrText xml:space="preserve"> ADDIN EN.CITE </w:instrText>
      </w:r>
      <w:r w:rsidR="002747EA">
        <w:fldChar w:fldCharType="begin">
          <w:fldData xml:space="preserve">PEVuZE5vdGU+PENpdGU+PEF1dGhvcj5Mb21iYXJkaTwvQXV0aG9yPjxZZWFyPjIwMTU8L1llYXI+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</w:fldData>
        </w:fldChar>
      </w:r>
      <w:r w:rsidR="002747EA">
        <w:instrText xml:space="preserve"> ADDIN EN.CITE.DATA </w:instrText>
      </w:r>
      <w:r w:rsidR="002747EA">
        <w:fldChar w:fldCharType="end"/>
      </w:r>
      <w:r>
        <w:fldChar w:fldCharType="separate"/>
      </w:r>
      <w:r w:rsidR="002747EA" w:rsidRPr="002747EA">
        <w:rPr>
          <w:noProof/>
          <w:vertAlign w:val="superscript"/>
        </w:rPr>
        <w:t>76</w:t>
      </w:r>
      <w:r>
        <w:fldChar w:fldCharType="end"/>
      </w:r>
      <w:r>
        <w:t xml:space="preserve"> observed </w:t>
      </w:r>
      <w:r w:rsidR="00724430">
        <w:t>a possible</w:t>
      </w:r>
      <w:r w:rsidRPr="001F7D2B">
        <w:t xml:space="preserve"> association between </w:t>
      </w:r>
      <w:r>
        <w:t xml:space="preserve">childhood </w:t>
      </w:r>
      <w:r w:rsidRPr="001F7D2B">
        <w:t xml:space="preserve">retinoblastoma and </w:t>
      </w:r>
      <w:r>
        <w:t xml:space="preserve">maternal </w:t>
      </w:r>
      <w:r w:rsidRPr="001F7D2B">
        <w:t>intake of fruit (</w:t>
      </w:r>
      <w:r w:rsidRPr="00D71146">
        <w:rPr>
          <w:sz w:val="16"/>
          <w:szCs w:val="16"/>
        </w:rPr>
        <w:t>OR 0.38, 95%CI 0.14 to 1.02</w:t>
      </w:r>
      <w:r>
        <w:t>)</w:t>
      </w:r>
      <w:r w:rsidRPr="001F7D2B">
        <w:t>.</w:t>
      </w:r>
    </w:p>
    <w:p w14:paraId="5156F5D7" w14:textId="77777777" w:rsidR="0079448D" w:rsidRDefault="0079448D" w:rsidP="0079448D">
      <w:pPr>
        <w:pStyle w:val="Heading3"/>
      </w:pPr>
      <w:bookmarkStart w:id="46" w:name="_Toc40956483"/>
      <w:r>
        <w:t>Meat</w:t>
      </w:r>
      <w:bookmarkEnd w:id="46"/>
    </w:p>
    <w:p w14:paraId="58FD8C9A" w14:textId="77777777" w:rsidR="00786654" w:rsidRDefault="00786654" w:rsidP="00786654">
      <w:pPr>
        <w:pStyle w:val="Heading4"/>
      </w:pPr>
      <w:r>
        <w:t>Childhood allergy</w:t>
      </w:r>
    </w:p>
    <w:p w14:paraId="51C07F93" w14:textId="5C568D74" w:rsidR="00786654" w:rsidRDefault="00661A0E" w:rsidP="00457914">
      <w:r>
        <w:t>In a cohort study (</w:t>
      </w:r>
      <w:r w:rsidRPr="00661A0E">
        <w:rPr>
          <w:sz w:val="16"/>
          <w:szCs w:val="16"/>
        </w:rPr>
        <w:t>n=1,000</w:t>
      </w:r>
      <w:r>
        <w:t>),</w:t>
      </w:r>
      <w:r w:rsidR="0087258C">
        <w:fldChar w:fldCharType="begin">
          <w:fldData xml:space="preserve">PEVuZE5vdGU+PENpdGU+PEF1dGhvcj5DYXN0cm8tUm9kcmlndWV6PC9BdXRob3I+PFllYXI+MjAx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</w:fldData>
        </w:fldChar>
      </w:r>
      <w:r w:rsidR="002747EA">
        <w:instrText xml:space="preserve"> ADDIN EN.CITE </w:instrText>
      </w:r>
      <w:r w:rsidR="002747EA">
        <w:fldChar w:fldCharType="begin">
          <w:fldData xml:space="preserve">PEVuZE5vdGU+PENpdGU+PEF1dGhvcj5DYXN0cm8tUm9kcmlndWV6PC9BdXRob3I+PFllYXI+MjAx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</w:fldData>
        </w:fldChar>
      </w:r>
      <w:r w:rsidR="002747EA">
        <w:instrText xml:space="preserve"> ADDIN EN.CITE.DATA </w:instrText>
      </w:r>
      <w:r w:rsidR="002747EA">
        <w:fldChar w:fldCharType="end"/>
      </w:r>
      <w:r w:rsidR="0087258C">
        <w:fldChar w:fldCharType="separate"/>
      </w:r>
      <w:r w:rsidR="002747EA" w:rsidRPr="002747EA">
        <w:rPr>
          <w:noProof/>
          <w:vertAlign w:val="superscript"/>
        </w:rPr>
        <w:t>53</w:t>
      </w:r>
      <w:r w:rsidR="0087258C">
        <w:fldChar w:fldCharType="end"/>
      </w:r>
      <w:r>
        <w:t xml:space="preserve"> low meat consumption (once or twice a week) during pregnancy was protective against wheeze in the child (</w:t>
      </w:r>
      <w:r w:rsidRPr="00661A0E">
        <w:rPr>
          <w:sz w:val="16"/>
          <w:szCs w:val="16"/>
        </w:rPr>
        <w:t>p=0.039</w:t>
      </w:r>
      <w:r>
        <w:t>)</w:t>
      </w:r>
      <w:r w:rsidRPr="00880A17">
        <w:t>.</w:t>
      </w:r>
      <w:r>
        <w:t xml:space="preserve"> </w:t>
      </w:r>
    </w:p>
    <w:p w14:paraId="369DC733" w14:textId="52AE1116" w:rsidR="00786654" w:rsidRDefault="00786654" w:rsidP="00786654">
      <w:pPr>
        <w:pStyle w:val="Heading4"/>
      </w:pPr>
      <w:r>
        <w:t>Childhood cancers</w:t>
      </w:r>
    </w:p>
    <w:p w14:paraId="54DD5158" w14:textId="507B2028" w:rsidR="00457914" w:rsidRPr="00457914" w:rsidRDefault="00661A0E" w:rsidP="00457914">
      <w:r>
        <w:t>A case-control study (</w:t>
      </w:r>
      <w:r w:rsidRPr="00661A0E">
        <w:rPr>
          <w:sz w:val="16"/>
          <w:szCs w:val="16"/>
        </w:rPr>
        <w:t>n=199</w:t>
      </w:r>
      <w:r>
        <w:t>)</w:t>
      </w:r>
      <w:r>
        <w:fldChar w:fldCharType="begin">
          <w:fldData xml:space="preserve">PEVuZE5vdGU+PENpdGU+PEF1dGhvcj5Mb21iYXJkaTwvQXV0aG9yPjxZZWFyPjIwMTU8L1llYXI+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</w:fldData>
        </w:fldChar>
      </w:r>
      <w:r w:rsidR="002747EA">
        <w:instrText xml:space="preserve"> ADDIN EN.CITE </w:instrText>
      </w:r>
      <w:r w:rsidR="002747EA">
        <w:fldChar w:fldCharType="begin">
          <w:fldData xml:space="preserve">PEVuZE5vdGU+PENpdGU+PEF1dGhvcj5Mb21iYXJkaTwvQXV0aG9yPjxZZWFyPjIwMTU8L1llYXI+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</w:fldData>
        </w:fldChar>
      </w:r>
      <w:r w:rsidR="002747EA">
        <w:instrText xml:space="preserve"> ADDIN EN.CITE.DATA </w:instrText>
      </w:r>
      <w:r w:rsidR="002747EA">
        <w:fldChar w:fldCharType="end"/>
      </w:r>
      <w:r>
        <w:fldChar w:fldCharType="separate"/>
      </w:r>
      <w:r w:rsidR="002747EA" w:rsidRPr="002747EA">
        <w:rPr>
          <w:noProof/>
          <w:vertAlign w:val="superscript"/>
        </w:rPr>
        <w:t>76</w:t>
      </w:r>
      <w:r>
        <w:fldChar w:fldCharType="end"/>
      </w:r>
      <w:r>
        <w:t xml:space="preserve"> found a p</w:t>
      </w:r>
      <w:r w:rsidRPr="001F7D2B">
        <w:t>ositive association</w:t>
      </w:r>
      <w:r>
        <w:t xml:space="preserve"> between maternal</w:t>
      </w:r>
      <w:r w:rsidRPr="001F7D2B">
        <w:t xml:space="preserve"> intake of cured meats</w:t>
      </w:r>
      <w:r>
        <w:t xml:space="preserve"> and childhood </w:t>
      </w:r>
      <w:r w:rsidR="00501148">
        <w:t>retinoblastoma</w:t>
      </w:r>
      <w:r w:rsidRPr="001F7D2B">
        <w:t xml:space="preserve"> (</w:t>
      </w:r>
      <w:r w:rsidRPr="00661A0E">
        <w:rPr>
          <w:sz w:val="16"/>
          <w:szCs w:val="16"/>
        </w:rPr>
        <w:t>OR 5.07, 95 % CI 1.63 to 15.70</w:t>
      </w:r>
      <w:r w:rsidRPr="001F7D2B">
        <w:t>)</w:t>
      </w:r>
    </w:p>
    <w:p w14:paraId="3FC30393" w14:textId="55849D4D" w:rsidR="00122B25" w:rsidRDefault="00122B25" w:rsidP="00122B25">
      <w:pPr>
        <w:pStyle w:val="Heading3"/>
      </w:pPr>
      <w:bookmarkStart w:id="47" w:name="_Toc40956484"/>
      <w:r>
        <w:t>Fish</w:t>
      </w:r>
      <w:bookmarkEnd w:id="47"/>
    </w:p>
    <w:p w14:paraId="2DB664C9" w14:textId="65CD2528" w:rsidR="00970923" w:rsidRDefault="00786654" w:rsidP="00970923">
      <w:pPr>
        <w:pStyle w:val="Heading4"/>
      </w:pPr>
      <w:r>
        <w:t>Depression</w:t>
      </w:r>
    </w:p>
    <w:p w14:paraId="0249499B" w14:textId="4F8648DE" w:rsidR="00970923" w:rsidRPr="00970923" w:rsidRDefault="00970923" w:rsidP="00970923">
      <w:r>
        <w:t>A cohort study (</w:t>
      </w:r>
      <w:r w:rsidRPr="000939A9">
        <w:rPr>
          <w:sz w:val="16"/>
          <w:szCs w:val="16"/>
        </w:rPr>
        <w:t>n=</w:t>
      </w:r>
      <w:r w:rsidR="000939A9" w:rsidRPr="000939A9">
        <w:rPr>
          <w:sz w:val="16"/>
          <w:szCs w:val="16"/>
        </w:rPr>
        <w:t>12,418</w:t>
      </w:r>
      <w:r w:rsidR="000939A9">
        <w:t>)</w:t>
      </w:r>
      <w:r w:rsidR="000939A9">
        <w:fldChar w:fldCharType="begin">
          <w:fldData xml:space="preserve">PEVuZE5vdGU+PENpdGU+PEF1dGhvcj5FbW1ldHQ8L0F1dGhvcj48WWVhcj4yMDE1PC9ZZWFyPjxS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</w:fldData>
        </w:fldChar>
      </w:r>
      <w:r w:rsidR="002747EA">
        <w:instrText xml:space="preserve"> ADDIN EN.CITE </w:instrText>
      </w:r>
      <w:r w:rsidR="002747EA">
        <w:fldChar w:fldCharType="begin">
          <w:fldData xml:space="preserve">PEVuZE5vdGU+PENpdGU+PEF1dGhvcj5FbW1ldHQ8L0F1dGhvcj48WWVhcj4yMDE1PC9ZZWFyPjxS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</w:fldData>
        </w:fldChar>
      </w:r>
      <w:r w:rsidR="002747EA">
        <w:instrText xml:space="preserve"> ADDIN EN.CITE.DATA </w:instrText>
      </w:r>
      <w:r w:rsidR="002747EA">
        <w:fldChar w:fldCharType="end"/>
      </w:r>
      <w:r w:rsidR="000939A9">
        <w:fldChar w:fldCharType="separate"/>
      </w:r>
      <w:r w:rsidR="002747EA" w:rsidRPr="002747EA">
        <w:rPr>
          <w:noProof/>
          <w:vertAlign w:val="superscript"/>
        </w:rPr>
        <w:t>77</w:t>
      </w:r>
      <w:r w:rsidR="000939A9">
        <w:fldChar w:fldCharType="end"/>
      </w:r>
      <w:r w:rsidR="000939A9">
        <w:t xml:space="preserve"> found that, c</w:t>
      </w:r>
      <w:r w:rsidR="000939A9" w:rsidRPr="005B3A40">
        <w:t xml:space="preserve">ompared with women consuming </w:t>
      </w:r>
      <w:r w:rsidR="000939A9">
        <w:t xml:space="preserve">more than three portions of </w:t>
      </w:r>
      <w:r w:rsidR="000939A9" w:rsidRPr="005B3A40">
        <w:t xml:space="preserve">seafood </w:t>
      </w:r>
      <w:r w:rsidR="000939A9">
        <w:t xml:space="preserve">a week, </w:t>
      </w:r>
      <w:r w:rsidR="000939A9" w:rsidRPr="005B3A40">
        <w:t xml:space="preserve">those consuming </w:t>
      </w:r>
      <w:r w:rsidR="000939A9">
        <w:t>no seafood</w:t>
      </w:r>
      <w:r w:rsidR="000939A9" w:rsidRPr="005B3A40">
        <w:t xml:space="preserve"> were more likely to</w:t>
      </w:r>
      <w:r w:rsidR="000939A9">
        <w:t xml:space="preserve"> </w:t>
      </w:r>
      <w:r w:rsidR="000939A9" w:rsidRPr="005B3A40">
        <w:t>have frequent depressive symptoms at 32 weeks of pregnancy</w:t>
      </w:r>
      <w:r w:rsidR="000939A9">
        <w:t xml:space="preserve"> </w:t>
      </w:r>
      <w:r w:rsidR="000939A9" w:rsidRPr="005B3A40">
        <w:t>(</w:t>
      </w:r>
      <w:r w:rsidR="000939A9" w:rsidRPr="000939A9">
        <w:rPr>
          <w:sz w:val="16"/>
          <w:szCs w:val="16"/>
        </w:rPr>
        <w:t>aOR 1.54; 95%CI 1.25 to 1.89</w:t>
      </w:r>
      <w:r w:rsidR="000939A9" w:rsidRPr="005B3A40">
        <w:t>).</w:t>
      </w:r>
    </w:p>
    <w:p w14:paraId="01D97896" w14:textId="77777777" w:rsidR="00EF775D" w:rsidRDefault="00EF775D" w:rsidP="00970923">
      <w:pPr>
        <w:pStyle w:val="Heading4"/>
      </w:pPr>
      <w:r>
        <w:t>Preterm birth</w:t>
      </w:r>
    </w:p>
    <w:p w14:paraId="7AED4CF3" w14:textId="40B64BE0" w:rsidR="00EF775D" w:rsidRDefault="00EF775D" w:rsidP="00EF775D">
      <w:r>
        <w:t>A cohort study (</w:t>
      </w:r>
      <w:r w:rsidRPr="005022AF">
        <w:rPr>
          <w:sz w:val="16"/>
          <w:szCs w:val="16"/>
        </w:rPr>
        <w:t>n=3,279</w:t>
      </w:r>
      <w:r>
        <w:t>)</w:t>
      </w:r>
      <w:r>
        <w:fldChar w:fldCharType="begin">
          <w:fldData xml:space="preserve">PEVuZE5vdGU+PENpdGU+PEF1dGhvcj5Nb2hhbnR5PC9BdXRob3I+PFllYXI+MjAxNjwvWWVhcj48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</w:fldData>
        </w:fldChar>
      </w:r>
      <w:r w:rsidR="002747EA">
        <w:instrText xml:space="preserve"> ADDIN EN.CITE </w:instrText>
      </w:r>
      <w:r w:rsidR="002747EA">
        <w:fldChar w:fldCharType="begin">
          <w:fldData xml:space="preserve">PEVuZE5vdGU+PENpdGU+PEF1dGhvcj5Nb2hhbnR5PC9BdXRob3I+PFllYXI+MjAxNjwvWWVhcj48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</w:fldData>
        </w:fldChar>
      </w:r>
      <w:r w:rsidR="002747EA">
        <w:instrText xml:space="preserve"> ADDIN EN.CITE.DATA </w:instrText>
      </w:r>
      <w:r w:rsidR="002747EA">
        <w:fldChar w:fldCharType="end"/>
      </w:r>
      <w:r>
        <w:fldChar w:fldCharType="separate"/>
      </w:r>
      <w:r w:rsidR="002747EA" w:rsidRPr="002747EA">
        <w:rPr>
          <w:noProof/>
          <w:vertAlign w:val="superscript"/>
        </w:rPr>
        <w:t>78</w:t>
      </w:r>
      <w:r>
        <w:fldChar w:fldCharType="end"/>
      </w:r>
      <w:r>
        <w:t xml:space="preserve"> found that, compared with l</w:t>
      </w:r>
      <w:r w:rsidRPr="007B7656">
        <w:t>ean fis</w:t>
      </w:r>
      <w:r>
        <w:t xml:space="preserve">h intake of less than 0.2 servings per month, more than one serving per week </w:t>
      </w:r>
      <w:r w:rsidRPr="007B7656">
        <w:t xml:space="preserve">was associated with </w:t>
      </w:r>
      <w:r w:rsidR="004904BC">
        <w:t xml:space="preserve">a possible </w:t>
      </w:r>
      <w:r w:rsidRPr="007B7656">
        <w:t>higher risk</w:t>
      </w:r>
      <w:r>
        <w:t xml:space="preserve"> of preterm birth (</w:t>
      </w:r>
      <w:r w:rsidRPr="00EF775D">
        <w:rPr>
          <w:sz w:val="16"/>
          <w:szCs w:val="16"/>
        </w:rPr>
        <w:t>RR</w:t>
      </w:r>
      <w:r w:rsidR="004E5B10">
        <w:rPr>
          <w:sz w:val="16"/>
          <w:szCs w:val="16"/>
        </w:rPr>
        <w:t xml:space="preserve"> 1.55; 95</w:t>
      </w:r>
      <w:r w:rsidRPr="00EF775D">
        <w:rPr>
          <w:sz w:val="16"/>
          <w:szCs w:val="16"/>
        </w:rPr>
        <w:t>% CI 1.04 to 2.30</w:t>
      </w:r>
      <w:r w:rsidRPr="007B7656">
        <w:t xml:space="preserve">) </w:t>
      </w:r>
      <w:r>
        <w:t>but</w:t>
      </w:r>
      <w:r w:rsidRPr="007B7656">
        <w:t xml:space="preserve"> was not associated with the other pregnancy complications. </w:t>
      </w:r>
      <w:r>
        <w:t>The study noted that s</w:t>
      </w:r>
      <w:r w:rsidRPr="007B7656">
        <w:t>tudies of mechanisms and potential contributing factors (including s</w:t>
      </w:r>
      <w:r w:rsidR="00905E10">
        <w:t>eafood preparation and nutrient</w:t>
      </w:r>
      <w:r>
        <w:t xml:space="preserve"> </w:t>
      </w:r>
      <w:r w:rsidRPr="007B7656">
        <w:t>contaminant content) are warranted.</w:t>
      </w:r>
    </w:p>
    <w:p w14:paraId="06FE4327" w14:textId="1D2E7457" w:rsidR="00661A0E" w:rsidRDefault="006E4B59" w:rsidP="00970923">
      <w:pPr>
        <w:pStyle w:val="Heading4"/>
      </w:pPr>
      <w:r>
        <w:t>Fetal and child</w:t>
      </w:r>
      <w:r w:rsidR="00970923">
        <w:t xml:space="preserve"> growth</w:t>
      </w:r>
    </w:p>
    <w:p w14:paraId="1D1FB8C6" w14:textId="589BD170" w:rsidR="006E4B59" w:rsidRDefault="006E4B59" w:rsidP="00661A0E">
      <w:r>
        <w:t>Cohort studies have found that:</w:t>
      </w:r>
    </w:p>
    <w:p w14:paraId="07412C8C" w14:textId="4A6740CE" w:rsidR="006E4B59" w:rsidRDefault="006E4B59" w:rsidP="006E4B59">
      <w:pPr>
        <w:pStyle w:val="bullet"/>
      </w:pPr>
      <w:r>
        <w:t>although seafood intake was positively associated with increased birth weight, women in the highest quintile of mercury exposure had babies with lower birthweight (</w:t>
      </w:r>
      <w:r w:rsidRPr="002432BC">
        <w:rPr>
          <w:sz w:val="16"/>
          <w:szCs w:val="16"/>
        </w:rPr>
        <w:t>MD -34 g; 95%CI -46 g to -22 g</w:t>
      </w:r>
      <w:r>
        <w:t xml:space="preserve">) </w:t>
      </w:r>
      <w:r w:rsidRPr="007E5208">
        <w:t>and had an increased risk of giving birth to small-for-gestational-age babies</w:t>
      </w:r>
      <w:r>
        <w:t xml:space="preserve"> (</w:t>
      </w:r>
      <w:r w:rsidRPr="002432BC">
        <w:rPr>
          <w:sz w:val="16"/>
          <w:szCs w:val="16"/>
        </w:rPr>
        <w:t>aOR 1.19; 95%CI 1.08 to 1.30</w:t>
      </w:r>
      <w:r w:rsidRPr="00006163">
        <w:t>)</w:t>
      </w:r>
      <w:r w:rsidRPr="006E4B59">
        <w:t xml:space="preserve"> </w:t>
      </w:r>
      <w:r w:rsidRPr="00082B09">
        <w:t>(</w:t>
      </w:r>
      <w:r w:rsidRPr="00082B09">
        <w:rPr>
          <w:sz w:val="16"/>
          <w:szCs w:val="16"/>
        </w:rPr>
        <w:t>n=56,988</w:t>
      </w:r>
      <w:r w:rsidRPr="00082B09">
        <w:t>)</w:t>
      </w:r>
      <w:r w:rsidR="00774750">
        <w:fldChar w:fldCharType="begin">
          <w:fldData xml:space="preserve">PEVuZE5vdGU+PENpdGU+PEF1dGhvcj5WZWpydXA8L0F1dGhvcj48WWVhcj4yMDE0PC9ZZWFyPjxS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</w:fldData>
        </w:fldChar>
      </w:r>
      <w:r w:rsidR="002747EA">
        <w:instrText xml:space="preserve"> ADDIN EN.CITE </w:instrText>
      </w:r>
      <w:r w:rsidR="002747EA">
        <w:fldChar w:fldCharType="begin">
          <w:fldData xml:space="preserve">PEVuZE5vdGU+PENpdGU+PEF1dGhvcj5WZWpydXA8L0F1dGhvcj48WWVhcj4yMDE0PC9ZZWFyPjxS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</w:fldData>
        </w:fldChar>
      </w:r>
      <w:r w:rsidR="002747EA">
        <w:instrText xml:space="preserve"> ADDIN EN.CITE.DATA </w:instrText>
      </w:r>
      <w:r w:rsidR="002747EA">
        <w:fldChar w:fldCharType="end"/>
      </w:r>
      <w:r w:rsidR="00774750">
        <w:fldChar w:fldCharType="separate"/>
      </w:r>
      <w:r w:rsidR="002747EA" w:rsidRPr="002747EA">
        <w:rPr>
          <w:noProof/>
          <w:vertAlign w:val="superscript"/>
        </w:rPr>
        <w:t>79</w:t>
      </w:r>
      <w:r w:rsidR="00774750">
        <w:fldChar w:fldCharType="end"/>
      </w:r>
    </w:p>
    <w:p w14:paraId="2A434693" w14:textId="6FA898FD" w:rsidR="00970923" w:rsidRDefault="00970923" w:rsidP="006E4B59">
      <w:pPr>
        <w:pStyle w:val="bullet"/>
      </w:pPr>
      <w:r>
        <w:t xml:space="preserve">compared with fish intake of once per week or less, </w:t>
      </w:r>
      <w:r w:rsidRPr="00AB0E44">
        <w:t xml:space="preserve">fish intake </w:t>
      </w:r>
      <w:r>
        <w:t xml:space="preserve">more than three times a </w:t>
      </w:r>
      <w:r w:rsidRPr="00AB0E44">
        <w:t>week was associated with increased risk of rapid infant growth (</w:t>
      </w:r>
      <w:r w:rsidRPr="00970923">
        <w:rPr>
          <w:sz w:val="16"/>
          <w:szCs w:val="16"/>
        </w:rPr>
        <w:t>aOR 1.22; 95%CI 1.05 to 1.42</w:t>
      </w:r>
      <w:r w:rsidRPr="00AB0E44">
        <w:t>) and increased risk of offspring overweight</w:t>
      </w:r>
      <w:r>
        <w:t>/obesity at 4 years (</w:t>
      </w:r>
      <w:r w:rsidRPr="00970923">
        <w:rPr>
          <w:sz w:val="16"/>
          <w:szCs w:val="16"/>
        </w:rPr>
        <w:t>aOR 1.14; 95%CI 0.99 to 1.32</w:t>
      </w:r>
      <w:r>
        <w:t>) and 6 years (</w:t>
      </w:r>
      <w:r w:rsidRPr="00970923">
        <w:rPr>
          <w:sz w:val="16"/>
          <w:szCs w:val="16"/>
        </w:rPr>
        <w:t>aOR 1.22; 95%CI 1.01 to 1.47</w:t>
      </w:r>
      <w:r w:rsidRPr="00AB0E44">
        <w:t xml:space="preserve">) compared with an </w:t>
      </w:r>
      <w:r w:rsidR="006E4B59">
        <w:t>intake of once per week or less (</w:t>
      </w:r>
      <w:r w:rsidR="006E4B59" w:rsidRPr="00970923">
        <w:rPr>
          <w:sz w:val="16"/>
          <w:szCs w:val="16"/>
        </w:rPr>
        <w:t>n=26,184</w:t>
      </w:r>
      <w:r w:rsidR="006E4B59">
        <w:t>)</w:t>
      </w:r>
      <w:r w:rsidR="006E4B59">
        <w:fldChar w:fldCharType="begin">
          <w:fldData xml:space="preserve">PEVuZE5vdGU+PENpdGU+PEF1dGhvcj5TdHJhdGFraXM8L0F1dGhvcj48WWVhcj4yMDE2PC9ZZWFy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</w:fldData>
        </w:fldChar>
      </w:r>
      <w:r w:rsidR="002747EA">
        <w:instrText xml:space="preserve"> ADDIN EN.CITE </w:instrText>
      </w:r>
      <w:r w:rsidR="002747EA">
        <w:fldChar w:fldCharType="begin">
          <w:fldData xml:space="preserve">PEVuZE5vdGU+PENpdGU+PEF1dGhvcj5TdHJhdGFraXM8L0F1dGhvcj48WWVhcj4yMDE2PC9ZZWFy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</w:fldData>
        </w:fldChar>
      </w:r>
      <w:r w:rsidR="002747EA">
        <w:instrText xml:space="preserve"> ADDIN EN.CITE.DATA </w:instrText>
      </w:r>
      <w:r w:rsidR="002747EA">
        <w:fldChar w:fldCharType="end"/>
      </w:r>
      <w:r w:rsidR="006E4B59">
        <w:fldChar w:fldCharType="separate"/>
      </w:r>
      <w:r w:rsidR="002747EA" w:rsidRPr="002747EA">
        <w:rPr>
          <w:noProof/>
          <w:vertAlign w:val="superscript"/>
        </w:rPr>
        <w:t>80</w:t>
      </w:r>
      <w:r w:rsidR="006E4B59">
        <w:fldChar w:fldCharType="end"/>
      </w:r>
    </w:p>
    <w:p w14:paraId="6279A06C" w14:textId="10DCF760" w:rsidR="004C390A" w:rsidRPr="00082B09" w:rsidRDefault="004C390A" w:rsidP="006E4B59">
      <w:pPr>
        <w:pStyle w:val="bullet"/>
      </w:pPr>
      <w:r w:rsidRPr="00082B09">
        <w:t>children of mothers who consumed fish ≥1/week during pregnancy had lower mean BMI z scores than children of mothers who never consumed fish (</w:t>
      </w:r>
      <w:r w:rsidRPr="00082B09">
        <w:rPr>
          <w:sz w:val="16"/>
          <w:szCs w:val="16"/>
        </w:rPr>
        <w:t>n=1,025</w:t>
      </w:r>
      <w:r w:rsidRPr="00082B09">
        <w:t>) at the ages 4, 7, 8.5, and 11.5 years. After adjustment for maternal covariates (particularly pre-pregnancy BMI), BMI z scores in children were lower at 7 years (</w:t>
      </w:r>
      <w:r w:rsidRPr="00082B09">
        <w:rPr>
          <w:sz w:val="16"/>
          <w:szCs w:val="16"/>
        </w:rPr>
        <w:t>MD -0.14 95% CI -0.25 to -0.03</w:t>
      </w:r>
      <w:r w:rsidRPr="00082B09">
        <w:t>) but not at 4, 8.5 or 11.5 years</w:t>
      </w:r>
      <w:r w:rsidR="006E4B59">
        <w:t xml:space="preserve"> (</w:t>
      </w:r>
      <w:r w:rsidR="006E4B59" w:rsidRPr="004904BC">
        <w:rPr>
          <w:sz w:val="16"/>
          <w:szCs w:val="16"/>
        </w:rPr>
        <w:t>n</w:t>
      </w:r>
      <w:r w:rsidR="006E4B59" w:rsidRPr="00082B09">
        <w:rPr>
          <w:sz w:val="16"/>
          <w:szCs w:val="16"/>
        </w:rPr>
        <w:t>=3,684</w:t>
      </w:r>
      <w:r w:rsidR="006E4B59" w:rsidRPr="00082B09">
        <w:t>)</w:t>
      </w:r>
      <w:r w:rsidR="006E4B59">
        <w:t>.</w:t>
      </w:r>
      <w:r w:rsidR="00774750">
        <w:fldChar w:fldCharType="begin">
          <w:fldData xml:space="preserve">PEVuZE5vdGU+PENpdGU+PEF1dGhvcj52YW4gZGVuIEJlcmc8L0F1dGhvcj48WWVhcj4yMDE2PC9Z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</w:fldData>
        </w:fldChar>
      </w:r>
      <w:r w:rsidR="002747EA">
        <w:instrText xml:space="preserve"> ADDIN EN.CITE </w:instrText>
      </w:r>
      <w:r w:rsidR="002747EA">
        <w:fldChar w:fldCharType="begin">
          <w:fldData xml:space="preserve">PEVuZE5vdGU+PENpdGU+PEF1dGhvcj52YW4gZGVuIEJlcmc8L0F1dGhvcj48WWVhcj4yMDE2PC9Z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</w:fldData>
        </w:fldChar>
      </w:r>
      <w:r w:rsidR="002747EA">
        <w:instrText xml:space="preserve"> ADDIN EN.CITE.DATA </w:instrText>
      </w:r>
      <w:r w:rsidR="002747EA">
        <w:fldChar w:fldCharType="end"/>
      </w:r>
      <w:r w:rsidR="00774750">
        <w:fldChar w:fldCharType="separate"/>
      </w:r>
      <w:r w:rsidR="002747EA" w:rsidRPr="002747EA">
        <w:rPr>
          <w:noProof/>
          <w:vertAlign w:val="superscript"/>
        </w:rPr>
        <w:t>81</w:t>
      </w:r>
      <w:r w:rsidR="00774750">
        <w:fldChar w:fldCharType="end"/>
      </w:r>
    </w:p>
    <w:p w14:paraId="4EF196E1" w14:textId="4AF503C8" w:rsidR="000939A9" w:rsidRDefault="000939A9" w:rsidP="000939A9">
      <w:pPr>
        <w:pStyle w:val="Heading4"/>
      </w:pPr>
      <w:r>
        <w:t>Childhood allergy</w:t>
      </w:r>
      <w:r w:rsidR="00921AA1">
        <w:t xml:space="preserve"> and asthma</w:t>
      </w:r>
    </w:p>
    <w:p w14:paraId="58965468" w14:textId="24827000" w:rsidR="00FE3765" w:rsidRDefault="00FE3765" w:rsidP="00661A0E">
      <w:r>
        <w:t>A systematic review</w:t>
      </w:r>
      <w:r w:rsidR="00201490">
        <w:fldChar w:fldCharType="begin">
          <w:fldData xml:space="preserve">PEVuZE5vdGU+PENpdGU+PEF1dGhvcj5aaGFuZzwvQXV0aG9yPjxZZWFyPjIwMTc8L1llYXI+PFJl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</w:fldData>
        </w:fldChar>
      </w:r>
      <w:r w:rsidR="002747EA">
        <w:instrText xml:space="preserve"> ADDIN EN.CITE </w:instrText>
      </w:r>
      <w:r w:rsidR="002747EA">
        <w:fldChar w:fldCharType="begin">
          <w:fldData xml:space="preserve">PEVuZE5vdGU+PENpdGU+PEF1dGhvcj5aaGFuZzwvQXV0aG9yPjxZZWFyPjIwMTc8L1llYXI+PFJl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</w:fldData>
        </w:fldChar>
      </w:r>
      <w:r w:rsidR="002747EA">
        <w:instrText xml:space="preserve"> ADDIN EN.CITE.DATA </w:instrText>
      </w:r>
      <w:r w:rsidR="002747EA">
        <w:fldChar w:fldCharType="end"/>
      </w:r>
      <w:r w:rsidR="00201490">
        <w:fldChar w:fldCharType="separate"/>
      </w:r>
      <w:r w:rsidR="002747EA" w:rsidRPr="002747EA">
        <w:rPr>
          <w:noProof/>
          <w:vertAlign w:val="superscript"/>
        </w:rPr>
        <w:t>82</w:t>
      </w:r>
      <w:r w:rsidR="00201490">
        <w:fldChar w:fldCharType="end"/>
      </w:r>
      <w:r>
        <w:t xml:space="preserve"> found that </w:t>
      </w:r>
      <w:r w:rsidRPr="00133BAF">
        <w:t xml:space="preserve">maternal fish intake during pregnancy was not associated with lower risk of </w:t>
      </w:r>
      <w:r>
        <w:t>infant eczema (</w:t>
      </w:r>
      <w:r w:rsidRPr="00FE3765">
        <w:rPr>
          <w:sz w:val="16"/>
          <w:szCs w:val="16"/>
        </w:rPr>
        <w:t>RR 0.88; 95%CI 0.75 to 1.04; 10 studies</w:t>
      </w:r>
      <w:r>
        <w:t>), wheeze (</w:t>
      </w:r>
      <w:r w:rsidRPr="00FE3765">
        <w:rPr>
          <w:sz w:val="16"/>
          <w:szCs w:val="16"/>
        </w:rPr>
        <w:t>RR 0.94; 95%CI 0.83 to 1.07; 8 studies</w:t>
      </w:r>
      <w:r>
        <w:t>), allergic rhinitis (</w:t>
      </w:r>
      <w:r w:rsidRPr="00FE3765">
        <w:rPr>
          <w:sz w:val="16"/>
          <w:szCs w:val="16"/>
        </w:rPr>
        <w:t>RR 0.95; 95%CI 0.62 to 1.45; 3 studies</w:t>
      </w:r>
      <w:r>
        <w:t>) or asthma (</w:t>
      </w:r>
      <w:r w:rsidRPr="00FE3765">
        <w:rPr>
          <w:sz w:val="16"/>
          <w:szCs w:val="16"/>
        </w:rPr>
        <w:t>RR 0.94; 95%CI 0.75 to 1.18; 4 studies</w:t>
      </w:r>
      <w:r>
        <w:t>).</w:t>
      </w:r>
    </w:p>
    <w:p w14:paraId="1CF5C973" w14:textId="77777777" w:rsidR="0013058F" w:rsidRDefault="0013058F" w:rsidP="0066618E">
      <w:pPr>
        <w:keepNext/>
      </w:pPr>
      <w:r>
        <w:t>Cohort studies found:</w:t>
      </w:r>
    </w:p>
    <w:p w14:paraId="54DF4EDA" w14:textId="3E19C362" w:rsidR="000939A9" w:rsidRDefault="0013058F" w:rsidP="0066618E">
      <w:pPr>
        <w:pStyle w:val="bullet"/>
        <w:keepNext/>
      </w:pPr>
      <w:r>
        <w:t>n</w:t>
      </w:r>
      <w:r w:rsidR="000939A9" w:rsidRPr="004C463B">
        <w:t xml:space="preserve">o </w:t>
      </w:r>
      <w:r w:rsidR="000939A9">
        <w:t>relationship between frequency</w:t>
      </w:r>
      <w:r w:rsidR="000939A9" w:rsidRPr="004C463B">
        <w:t xml:space="preserve"> of maternal intake of fish and </w:t>
      </w:r>
      <w:r>
        <w:t xml:space="preserve">infant </w:t>
      </w:r>
      <w:r w:rsidR="000939A9" w:rsidRPr="004C463B">
        <w:t>eczema</w:t>
      </w:r>
      <w:r w:rsidR="000939A9">
        <w:t xml:space="preserve"> (</w:t>
      </w:r>
      <w:r w:rsidR="000939A9" w:rsidRPr="000939A9">
        <w:rPr>
          <w:sz w:val="16"/>
          <w:szCs w:val="16"/>
        </w:rPr>
        <w:t>p=0.132</w:t>
      </w:r>
      <w:r>
        <w:t>) (</w:t>
      </w:r>
      <w:r w:rsidRPr="000939A9">
        <w:rPr>
          <w:sz w:val="16"/>
          <w:szCs w:val="16"/>
        </w:rPr>
        <w:t>n=650</w:t>
      </w:r>
      <w:r>
        <w:t>)</w:t>
      </w:r>
      <w:r>
        <w:fldChar w:fldCharType="begin">
          <w:fldData xml:space="preserve">PEVuZE5vdGU+PENpdGU+PEF1dGhvcj5PemF3YTwvQXV0aG9yPjxZZWFyPjIwMTQ8L1llYXI+PFJl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</w:fldData>
        </w:fldChar>
      </w:r>
      <w:r w:rsidR="002747EA">
        <w:instrText xml:space="preserve"> ADDIN EN.CITE </w:instrText>
      </w:r>
      <w:r w:rsidR="002747EA">
        <w:fldChar w:fldCharType="begin">
          <w:fldData xml:space="preserve">PEVuZE5vdGU+PENpdGU+PEF1dGhvcj5PemF3YTwvQXV0aG9yPjxZZWFyPjIwMTQ8L1llYXI+PFJl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</w:fldData>
        </w:fldChar>
      </w:r>
      <w:r w:rsidR="002747EA">
        <w:instrText xml:space="preserve"> ADDIN EN.CITE.DATA </w:instrText>
      </w:r>
      <w:r w:rsidR="002747EA">
        <w:fldChar w:fldCharType="end"/>
      </w:r>
      <w:r>
        <w:fldChar w:fldCharType="separate"/>
      </w:r>
      <w:r w:rsidR="002747EA" w:rsidRPr="002747EA">
        <w:rPr>
          <w:noProof/>
          <w:vertAlign w:val="superscript"/>
        </w:rPr>
        <w:t>83</w:t>
      </w:r>
      <w:r>
        <w:fldChar w:fldCharType="end"/>
      </w:r>
    </w:p>
    <w:p w14:paraId="4FD7CB5D" w14:textId="5D0B6A6C" w:rsidR="0066618E" w:rsidRDefault="0066618E" w:rsidP="0066618E">
      <w:pPr>
        <w:pStyle w:val="bullet"/>
        <w:keepNext/>
      </w:pPr>
      <w:r>
        <w:t>a higher risk of asthma diagnosis at 18 months among infants of women who ate no fish during pregnancy compared to those who ate fish at least 2 times a week (</w:t>
      </w:r>
      <w:r w:rsidRPr="0066618E">
        <w:rPr>
          <w:sz w:val="16"/>
          <w:szCs w:val="16"/>
        </w:rPr>
        <w:t>OR 1.30, 95%CI 1.05 to 1.63, p=0.02</w:t>
      </w:r>
      <w:r w:rsidRPr="0066618E">
        <w:t xml:space="preserve">) </w:t>
      </w:r>
      <w:r>
        <w:t>(</w:t>
      </w:r>
      <w:r w:rsidRPr="0066618E">
        <w:rPr>
          <w:sz w:val="16"/>
          <w:szCs w:val="16"/>
        </w:rPr>
        <w:t>n=28,936</w:t>
      </w:r>
      <w:r>
        <w:t>)</w:t>
      </w:r>
      <w:r w:rsidR="00774750">
        <w:fldChar w:fldCharType="begin">
          <w:fldData xml:space="preserve">PEVuZE5vdGU+PENpdGU+PEF1dGhvcj5NYXNsb3ZhPC9BdXRob3I+PFllYXI+MjAxMzwvWWVhcj48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</w:fldData>
        </w:fldChar>
      </w:r>
      <w:r w:rsidR="002747EA">
        <w:instrText xml:space="preserve"> ADDIN EN.CITE </w:instrText>
      </w:r>
      <w:r w:rsidR="002747EA">
        <w:fldChar w:fldCharType="begin">
          <w:fldData xml:space="preserve">PEVuZE5vdGU+PENpdGU+PEF1dGhvcj5NYXNsb3ZhPC9BdXRob3I+PFllYXI+MjAxMzwvWWVhcj48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</w:fldData>
        </w:fldChar>
      </w:r>
      <w:r w:rsidR="002747EA">
        <w:instrText xml:space="preserve"> ADDIN EN.CITE.DATA </w:instrText>
      </w:r>
      <w:r w:rsidR="002747EA">
        <w:fldChar w:fldCharType="end"/>
      </w:r>
      <w:r w:rsidR="00774750">
        <w:fldChar w:fldCharType="separate"/>
      </w:r>
      <w:r w:rsidR="002747EA" w:rsidRPr="002747EA">
        <w:rPr>
          <w:noProof/>
          <w:vertAlign w:val="superscript"/>
        </w:rPr>
        <w:t>84</w:t>
      </w:r>
      <w:r w:rsidR="00774750">
        <w:fldChar w:fldCharType="end"/>
      </w:r>
    </w:p>
    <w:p w14:paraId="7FB90177" w14:textId="1F4489E6" w:rsidR="0013058F" w:rsidRDefault="0066618E" w:rsidP="0013058F">
      <w:pPr>
        <w:pStyle w:val="bullet"/>
      </w:pPr>
      <w:r>
        <w:t xml:space="preserve">an inverse association between </w:t>
      </w:r>
      <w:r w:rsidR="0013058F" w:rsidRPr="003E5B34">
        <w:t xml:space="preserve">asthma </w:t>
      </w:r>
      <w:r>
        <w:t>and</w:t>
      </w:r>
      <w:r w:rsidR="0013058F" w:rsidRPr="005157BB">
        <w:t xml:space="preserve"> higher </w:t>
      </w:r>
      <w:r w:rsidR="0013058F">
        <w:t xml:space="preserve">maternal </w:t>
      </w:r>
      <w:r w:rsidR="0013058F" w:rsidRPr="005157BB">
        <w:t>daily average intake of oily fish (</w:t>
      </w:r>
      <w:r w:rsidR="0013058F" w:rsidRPr="008C530D">
        <w:rPr>
          <w:sz w:val="16"/>
          <w:szCs w:val="16"/>
        </w:rPr>
        <w:t>aOR 0.23 per serving/day, 95% CI 0.04 to 1.41</w:t>
      </w:r>
      <w:r w:rsidR="0013058F">
        <w:t>)</w:t>
      </w:r>
      <w:r w:rsidR="0013058F" w:rsidRPr="0013058F">
        <w:t xml:space="preserve"> </w:t>
      </w:r>
      <w:r w:rsidR="0013058F" w:rsidRPr="003E5B34">
        <w:t>(</w:t>
      </w:r>
      <w:r w:rsidR="0013058F" w:rsidRPr="003E5B34">
        <w:rPr>
          <w:sz w:val="16"/>
          <w:szCs w:val="16"/>
        </w:rPr>
        <w:t>n=897 mother-child pairs</w:t>
      </w:r>
      <w:r w:rsidR="0013058F" w:rsidRPr="003E5B34">
        <w:t>)</w:t>
      </w:r>
      <w:r w:rsidR="0013058F">
        <w:t>.</w:t>
      </w:r>
      <w:r w:rsidR="00774750">
        <w:fldChar w:fldCharType="begin">
          <w:fldData xml:space="preserve">PEVuZE5vdGU+PENpdGU+PEF1dGhvcj5WaWxqb2VuPC9BdXRob3I+PFllYXI+MjAxODwvWWVhcj48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</w:fldData>
        </w:fldChar>
      </w:r>
      <w:r w:rsidR="002747EA">
        <w:instrText xml:space="preserve"> ADDIN EN.CITE </w:instrText>
      </w:r>
      <w:r w:rsidR="002747EA">
        <w:fldChar w:fldCharType="begin">
          <w:fldData xml:space="preserve">PEVuZE5vdGU+PENpdGU+PEF1dGhvcj5WaWxqb2VuPC9BdXRob3I+PFllYXI+MjAxODwvWWVhcj48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</w:fldData>
        </w:fldChar>
      </w:r>
      <w:r w:rsidR="002747EA">
        <w:instrText xml:space="preserve"> ADDIN EN.CITE.DATA </w:instrText>
      </w:r>
      <w:r w:rsidR="002747EA">
        <w:fldChar w:fldCharType="end"/>
      </w:r>
      <w:r w:rsidR="00774750">
        <w:fldChar w:fldCharType="separate"/>
      </w:r>
      <w:r w:rsidR="002747EA" w:rsidRPr="002747EA">
        <w:rPr>
          <w:noProof/>
          <w:vertAlign w:val="superscript"/>
        </w:rPr>
        <w:t>74</w:t>
      </w:r>
      <w:r w:rsidR="00774750">
        <w:fldChar w:fldCharType="end"/>
      </w:r>
    </w:p>
    <w:p w14:paraId="211F26A3" w14:textId="1EEC3F1B" w:rsidR="00EF775D" w:rsidRDefault="00EF775D" w:rsidP="00661A0E">
      <w:r>
        <w:t>A cross-sectional study (</w:t>
      </w:r>
      <w:r w:rsidRPr="004F5FB3">
        <w:rPr>
          <w:sz w:val="16"/>
          <w:szCs w:val="16"/>
        </w:rPr>
        <w:t>n=1,087</w:t>
      </w:r>
      <w:r>
        <w:t xml:space="preserve">) found that maternal </w:t>
      </w:r>
      <w:r w:rsidRPr="00000A5C">
        <w:t xml:space="preserve">consumption </w:t>
      </w:r>
      <w:r>
        <w:t xml:space="preserve">of white fish </w:t>
      </w:r>
      <w:r w:rsidRPr="00000A5C">
        <w:t xml:space="preserve">once or twice a week </w:t>
      </w:r>
      <w:r>
        <w:t>during pregnancy increased</w:t>
      </w:r>
      <w:r w:rsidRPr="00000A5C">
        <w:t xml:space="preserve"> the </w:t>
      </w:r>
      <w:r>
        <w:t xml:space="preserve">risk of "wheezing" at 12 months </w:t>
      </w:r>
      <w:r w:rsidRPr="00000A5C">
        <w:t>(</w:t>
      </w:r>
      <w:r w:rsidRPr="00EF775D">
        <w:rPr>
          <w:sz w:val="16"/>
          <w:szCs w:val="16"/>
        </w:rPr>
        <w:t>OR: 1.95; 95%CI 1.01 to 3.75</w:t>
      </w:r>
      <w:r w:rsidRPr="00000A5C">
        <w:t>)</w:t>
      </w:r>
      <w:r>
        <w:t>.</w:t>
      </w:r>
    </w:p>
    <w:p w14:paraId="6678AFE6" w14:textId="21FBB4B5" w:rsidR="004C390A" w:rsidRDefault="004C390A" w:rsidP="000939A9">
      <w:pPr>
        <w:pStyle w:val="Heading4"/>
      </w:pPr>
      <w:r>
        <w:t>Childhood neurodevelopment</w:t>
      </w:r>
    </w:p>
    <w:p w14:paraId="5050508E" w14:textId="7D81D146" w:rsidR="004C390A" w:rsidRDefault="004C390A" w:rsidP="004C390A">
      <w:r>
        <w:t>A qualitative syste</w:t>
      </w:r>
      <w:r w:rsidRPr="00960687">
        <w:t>matic review (</w:t>
      </w:r>
      <w:r w:rsidRPr="00960687">
        <w:rPr>
          <w:sz w:val="16"/>
          <w:szCs w:val="16"/>
        </w:rPr>
        <w:t>8 studies</w:t>
      </w:r>
      <w:r w:rsidRPr="00960687">
        <w:t>)</w:t>
      </w:r>
      <w:r w:rsidR="00774750">
        <w:fldChar w:fldCharType="begin"/>
      </w:r>
      <w:r w:rsidR="002747EA">
        <w:instrText xml:space="preserve"> ADDIN EN.CITE &lt;EndNote&gt;&lt;Cite&gt;&lt;Author&gt;Starling&lt;/Author&gt;&lt;Year&gt;2015&lt;/Year&gt;&lt;RecNum&gt;1738&lt;/RecNum&gt;&lt;DisplayText&gt;&lt;style face="superscript" font="Trebuchet MS" size="9"&gt;85&lt;/style&gt;&lt;/DisplayText&gt;&lt;record&gt;&lt;rec-number&gt;1738&lt;/rec-number&gt;&lt;foreign-keys&gt;&lt;key app="EN" db-id="exvasrfx2dtraoesasxp2szsxa2df502592x" timestamp="1582506270"&gt;1738&lt;/key&gt;&lt;key app="ENWeb" db-id=""&gt;0&lt;/key&gt;&lt;/foreign-keys&gt;&lt;ref-type name="Journal Article"&gt;17&lt;/ref-type&gt;&lt;contributors&gt;&lt;authors&gt;&lt;author&gt;Starling, P.&lt;/author&gt;&lt;author&gt;Charlton, K.&lt;/author&gt;&lt;author&gt;McMahon, A. T.&lt;/author&gt;&lt;author&gt;Lucas, C.&lt;/author&gt;&lt;/authors&gt;&lt;/contributors&gt;&lt;auth-address&gt;School of Medicine, University of Wollongong, NSW 2522, Australia. pd266@uow.edu.au.&amp;#xD;School of Medicine, University of Wollongong, NSW 2522, Australia. karenc@uow.edu.au.&amp;#xD;School of Medicine, University of Wollongong, NSW 2522, Australia. amcmahon@uow.edu.au.&amp;#xD;School of Medicine, University of Wollongong, NSW 2522, Australia. cjl623@uowmail.edu.au.&lt;/auth-address&gt;&lt;titles&gt;&lt;title&gt;Fish intake during pregnancy and foetal neurodevelopment--a systematic review of the evidence&lt;/title&gt;&lt;secondary-title&gt;Nutrients&lt;/secondary-title&gt;&lt;/titles&gt;&lt;periodical&gt;&lt;full-title&gt;Nutrients&lt;/full-title&gt;&lt;/periodical&gt;&lt;pages&gt;2001-14&lt;/pages&gt;&lt;volume&gt;7&lt;/volume&gt;&lt;number&gt;3&lt;/number&gt;&lt;edition&gt;2015/03/21&lt;/edition&gt;&lt;keywords&gt;&lt;keyword&gt;Animals&lt;/keyword&gt;&lt;keyword&gt;*Cognition&lt;/keyword&gt;&lt;keyword&gt;*Diet&lt;/keyword&gt;&lt;keyword&gt;Female&lt;/keyword&gt;&lt;keyword&gt;*Fetal Development&lt;/keyword&gt;&lt;keyword&gt;*Fishes&lt;/keyword&gt;&lt;keyword&gt;Humans&lt;/keyword&gt;&lt;keyword&gt;Mercury/*adverse effects&lt;/keyword&gt;&lt;keyword&gt;Pregnancy&lt;/keyword&gt;&lt;keyword&gt;Prenatal Exposure Delayed Effects&lt;/keyword&gt;&lt;keyword&gt;*Seafood&lt;/keyword&gt;&lt;/keywords&gt;&lt;dates&gt;&lt;year&gt;2015&lt;/year&gt;&lt;pub-dates&gt;&lt;date&gt;Mar 18&lt;/date&gt;&lt;/pub-dates&gt;&lt;/dates&gt;&lt;isbn&gt;2072-6643 (Electronic)&amp;#xD;2072-6643 (Linking)&lt;/isbn&gt;&lt;accession-num&gt;25793632&lt;/accession-num&gt;&lt;urls&gt;&lt;related-urls&gt;&lt;url&gt;https://www.ncbi.nlm.nih.gov/pubmed/25793632&lt;/url&gt;&lt;/related-urls&gt;&lt;/urls&gt;&lt;custom2&gt;PMC4377896&lt;/custom2&gt;&lt;electronic-resource-num&gt;10.3390/nu7032001&lt;/electronic-resource-num&gt;&lt;/record&gt;&lt;/Cite&gt;&lt;/EndNote&gt;</w:instrText>
      </w:r>
      <w:r w:rsidR="00774750">
        <w:fldChar w:fldCharType="separate"/>
      </w:r>
      <w:r w:rsidR="002747EA" w:rsidRPr="002747EA">
        <w:rPr>
          <w:noProof/>
          <w:vertAlign w:val="superscript"/>
        </w:rPr>
        <w:t>85</w:t>
      </w:r>
      <w:r w:rsidR="00774750">
        <w:fldChar w:fldCharType="end"/>
      </w:r>
      <w:r w:rsidRPr="00960687">
        <w:t xml:space="preserve"> </w:t>
      </w:r>
      <w:r w:rsidR="00082B09" w:rsidRPr="00960687">
        <w:t>suggests</w:t>
      </w:r>
      <w:r w:rsidRPr="008935DD">
        <w:t xml:space="preserve"> </w:t>
      </w:r>
      <w:r w:rsidR="00960687" w:rsidRPr="00960687">
        <w:t>that intake of fish during pregnancy is associated with positive foetal neurodevelopmental outcomes</w:t>
      </w:r>
      <w:r w:rsidR="00082B09">
        <w:t>, noting that i</w:t>
      </w:r>
      <w:r w:rsidRPr="008935DD">
        <w:t>t is important that the type of fish consumed is low in mercury.</w:t>
      </w:r>
    </w:p>
    <w:p w14:paraId="1CC27C8F" w14:textId="77777777" w:rsidR="00960687" w:rsidRDefault="00960687" w:rsidP="00960687">
      <w:r>
        <w:t>Cohort studies found that:</w:t>
      </w:r>
    </w:p>
    <w:p w14:paraId="7EEB1CF2" w14:textId="5E85B6D2" w:rsidR="00960687" w:rsidRPr="00960687" w:rsidRDefault="00960687" w:rsidP="00960687">
      <w:pPr>
        <w:pStyle w:val="bullet"/>
      </w:pPr>
      <w:r w:rsidRPr="00960687">
        <w:t>maternal seafood intake during pregnancy was positively associated with the language and communication scales in the infant(</w:t>
      </w:r>
      <w:r w:rsidRPr="00960687">
        <w:rPr>
          <w:sz w:val="16"/>
          <w:szCs w:val="16"/>
        </w:rPr>
        <w:t>n=38,351</w:t>
      </w:r>
      <w:r w:rsidRPr="00960687">
        <w:t>)</w:t>
      </w:r>
      <w:r w:rsidR="00774750">
        <w:fldChar w:fldCharType="begin">
          <w:fldData xml:space="preserve">PEVuZE5vdGU+PENpdGU+PEF1dGhvcj5WZWpydXA8L0F1dGhvcj48WWVhcj4yMDE4PC9ZZWFyPjxS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==
</w:fldData>
        </w:fldChar>
      </w:r>
      <w:r w:rsidR="002747EA">
        <w:instrText xml:space="preserve"> ADDIN EN.CITE </w:instrText>
      </w:r>
      <w:r w:rsidR="002747EA">
        <w:fldChar w:fldCharType="begin">
          <w:fldData xml:space="preserve">PEVuZE5vdGU+PENpdGU+PEF1dGhvcj5WZWpydXA8L0F1dGhvcj48WWVhcj4yMDE4PC9ZZWFyPjxS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==
</w:fldData>
        </w:fldChar>
      </w:r>
      <w:r w:rsidR="002747EA">
        <w:instrText xml:space="preserve"> ADDIN EN.CITE.DATA </w:instrText>
      </w:r>
      <w:r w:rsidR="002747EA">
        <w:fldChar w:fldCharType="end"/>
      </w:r>
      <w:r w:rsidR="00774750">
        <w:fldChar w:fldCharType="separate"/>
      </w:r>
      <w:r w:rsidR="002747EA" w:rsidRPr="002747EA">
        <w:rPr>
          <w:noProof/>
          <w:vertAlign w:val="superscript"/>
        </w:rPr>
        <w:t>86</w:t>
      </w:r>
      <w:r w:rsidR="00774750">
        <w:fldChar w:fldCharType="end"/>
      </w:r>
    </w:p>
    <w:p w14:paraId="11483759" w14:textId="108E167B" w:rsidR="00E3700A" w:rsidRPr="00960687" w:rsidRDefault="00E3700A" w:rsidP="00960687">
      <w:pPr>
        <w:pStyle w:val="bullet"/>
      </w:pPr>
      <w:r w:rsidRPr="00960687">
        <w:t xml:space="preserve">prenatal methylmercury exposure above the 90th percentile (calculated from reported maternal fish intake) </w:t>
      </w:r>
      <w:r w:rsidR="00960687" w:rsidRPr="00960687">
        <w:t xml:space="preserve">was associated with </w:t>
      </w:r>
      <w:r w:rsidRPr="00960687">
        <w:t>delayed language and communication skills in a generally low exposed population</w:t>
      </w:r>
      <w:r w:rsidR="00BB6537">
        <w:t xml:space="preserve"> </w:t>
      </w:r>
      <w:r w:rsidR="00960687" w:rsidRPr="00960687">
        <w:t>(</w:t>
      </w:r>
      <w:r w:rsidR="00960687" w:rsidRPr="00960687">
        <w:rPr>
          <w:sz w:val="16"/>
          <w:szCs w:val="16"/>
        </w:rPr>
        <w:t>n=46,750 mother-child pairs</w:t>
      </w:r>
      <w:r w:rsidR="00960687" w:rsidRPr="00960687">
        <w:t>)</w:t>
      </w:r>
      <w:r w:rsidR="00BB6537">
        <w:t>.</w:t>
      </w:r>
      <w:r w:rsidR="00774750">
        <w:fldChar w:fldCharType="begin">
          <w:fldData xml:space="preserve">PEVuZE5vdGU+PENpdGU+PEF1dGhvcj5WZWpydXA8L0F1dGhvcj48WWVhcj4yMDE2PC9ZZWFyPjxS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</w:fldData>
        </w:fldChar>
      </w:r>
      <w:r w:rsidR="002747EA">
        <w:instrText xml:space="preserve"> ADDIN EN.CITE </w:instrText>
      </w:r>
      <w:r w:rsidR="002747EA">
        <w:fldChar w:fldCharType="begin">
          <w:fldData xml:space="preserve">PEVuZE5vdGU+PENpdGU+PEF1dGhvcj5WZWpydXA8L0F1dGhvcj48WWVhcj4yMDE2PC9ZZWFyPjxS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</w:fldData>
        </w:fldChar>
      </w:r>
      <w:r w:rsidR="002747EA">
        <w:instrText xml:space="preserve"> ADDIN EN.CITE.DATA </w:instrText>
      </w:r>
      <w:r w:rsidR="002747EA">
        <w:fldChar w:fldCharType="end"/>
      </w:r>
      <w:r w:rsidR="00774750">
        <w:fldChar w:fldCharType="separate"/>
      </w:r>
      <w:r w:rsidR="002747EA" w:rsidRPr="002747EA">
        <w:rPr>
          <w:noProof/>
          <w:vertAlign w:val="superscript"/>
        </w:rPr>
        <w:t>87</w:t>
      </w:r>
      <w:r w:rsidR="00774750">
        <w:fldChar w:fldCharType="end"/>
      </w:r>
    </w:p>
    <w:p w14:paraId="60ED0933" w14:textId="3F00EFC8" w:rsidR="00532DE7" w:rsidRDefault="00532DE7" w:rsidP="000939A9">
      <w:pPr>
        <w:pStyle w:val="Heading4"/>
      </w:pPr>
      <w:r>
        <w:t>Conduct problems in the child</w:t>
      </w:r>
    </w:p>
    <w:p w14:paraId="50B93403" w14:textId="2DB349DF" w:rsidR="00532DE7" w:rsidRPr="00532DE7" w:rsidRDefault="00082B09" w:rsidP="00532DE7">
      <w:r w:rsidRPr="003E5B34">
        <w:t xml:space="preserve">In a </w:t>
      </w:r>
      <w:r w:rsidR="00532DE7" w:rsidRPr="003E5B34">
        <w:t xml:space="preserve">cohort study </w:t>
      </w:r>
      <w:r w:rsidR="00386B76" w:rsidRPr="003E5B34">
        <w:t>(</w:t>
      </w:r>
      <w:r w:rsidR="00386B76" w:rsidRPr="003E5B34">
        <w:rPr>
          <w:sz w:val="16"/>
          <w:szCs w:val="16"/>
        </w:rPr>
        <w:t>n=5,727</w:t>
      </w:r>
      <w:r w:rsidR="00386B76" w:rsidRPr="003E5B34">
        <w:t>)</w:t>
      </w:r>
      <w:r w:rsidR="00774750">
        <w:fldChar w:fldCharType="begin">
          <w:fldData xml:space="preserve">PEVuZE5vdGU+PENpdGU+PEF1dGhvcj5NZXNpcm93PC9BdXRob3I+PFllYXI+MjAxNzwvWWVhcj48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</w:fldData>
        </w:fldChar>
      </w:r>
      <w:r w:rsidR="002747EA">
        <w:instrText xml:space="preserve"> ADDIN EN.CITE </w:instrText>
      </w:r>
      <w:r w:rsidR="002747EA">
        <w:fldChar w:fldCharType="begin">
          <w:fldData xml:space="preserve">PEVuZE5vdGU+PENpdGU+PEF1dGhvcj5NZXNpcm93PC9BdXRob3I+PFllYXI+MjAxNzwvWWVhcj48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</w:fldData>
        </w:fldChar>
      </w:r>
      <w:r w:rsidR="002747EA">
        <w:instrText xml:space="preserve"> ADDIN EN.CITE.DATA </w:instrText>
      </w:r>
      <w:r w:rsidR="002747EA">
        <w:fldChar w:fldCharType="end"/>
      </w:r>
      <w:r w:rsidR="00774750">
        <w:fldChar w:fldCharType="separate"/>
      </w:r>
      <w:r w:rsidR="002747EA" w:rsidRPr="002747EA">
        <w:rPr>
          <w:noProof/>
          <w:vertAlign w:val="superscript"/>
        </w:rPr>
        <w:t>88</w:t>
      </w:r>
      <w:r w:rsidR="00774750">
        <w:fldChar w:fldCharType="end"/>
      </w:r>
      <w:r w:rsidR="00386B76" w:rsidRPr="003E5B34">
        <w:t xml:space="preserve"> mothers of early onset persistent conduct problems children</w:t>
      </w:r>
      <w:r w:rsidR="00386B76">
        <w:t xml:space="preserve"> consumed less fish during pregnancy (</w:t>
      </w:r>
      <w:r w:rsidR="00386B76" w:rsidRPr="00386B76">
        <w:rPr>
          <w:sz w:val="16"/>
          <w:szCs w:val="16"/>
        </w:rPr>
        <w:t>p&lt;0.01</w:t>
      </w:r>
      <w:r w:rsidR="00386B76" w:rsidRPr="008F4931">
        <w:t>)</w:t>
      </w:r>
      <w:r w:rsidR="00386B76">
        <w:t>.</w:t>
      </w:r>
    </w:p>
    <w:p w14:paraId="25360DB5" w14:textId="0086DC2C" w:rsidR="000939A9" w:rsidRDefault="00786654" w:rsidP="000939A9">
      <w:pPr>
        <w:pStyle w:val="Heading4"/>
      </w:pPr>
      <w:r>
        <w:t>Childhood cancer</w:t>
      </w:r>
    </w:p>
    <w:p w14:paraId="28757963" w14:textId="040F3361" w:rsidR="000939A9" w:rsidRPr="00661A0E" w:rsidRDefault="000939A9" w:rsidP="00661A0E">
      <w:r>
        <w:t>A systematic review of case-control studies (</w:t>
      </w:r>
      <w:r w:rsidRPr="00EF775D">
        <w:rPr>
          <w:sz w:val="16"/>
          <w:szCs w:val="16"/>
        </w:rPr>
        <w:t>2 studies</w:t>
      </w:r>
      <w:r>
        <w:t>)</w:t>
      </w:r>
      <w:r>
        <w:fldChar w:fldCharType="begin">
          <w:fldData xml:space="preserve">PEVuZE5vdGU+PENpdGU+PEF1dGhvcj5EZXNzeXByaXM8L0F1dGhvcj48WWVhcj4yMDE3PC9ZZWFy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=
</w:fldData>
        </w:fldChar>
      </w:r>
      <w:r w:rsidR="002747EA">
        <w:instrText xml:space="preserve"> ADDIN EN.CITE </w:instrText>
      </w:r>
      <w:r w:rsidR="002747EA">
        <w:fldChar w:fldCharType="begin">
          <w:fldData xml:space="preserve">PEVuZE5vdGU+PENpdGU+PEF1dGhvcj5EZXNzeXByaXM8L0F1dGhvcj48WWVhcj4yMDE3PC9ZZWFy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=
</w:fldData>
        </w:fldChar>
      </w:r>
      <w:r w:rsidR="002747EA">
        <w:instrText xml:space="preserve"> ADDIN EN.CITE.DATA </w:instrText>
      </w:r>
      <w:r w:rsidR="002747EA">
        <w:fldChar w:fldCharType="end"/>
      </w:r>
      <w:r>
        <w:fldChar w:fldCharType="separate"/>
      </w:r>
      <w:r w:rsidR="002747EA" w:rsidRPr="002747EA">
        <w:rPr>
          <w:noProof/>
          <w:vertAlign w:val="superscript"/>
        </w:rPr>
        <w:t>75</w:t>
      </w:r>
      <w:r>
        <w:fldChar w:fldCharType="end"/>
      </w:r>
      <w:r>
        <w:t xml:space="preserve"> found a </w:t>
      </w:r>
      <w:r w:rsidR="00EF775D">
        <w:t xml:space="preserve">lower risk of </w:t>
      </w:r>
      <w:r>
        <w:t>leukaemia</w:t>
      </w:r>
      <w:r w:rsidRPr="001C127C">
        <w:t xml:space="preserve"> </w:t>
      </w:r>
      <w:r w:rsidR="00EF775D">
        <w:t>among 0-4 year olds associated with maternal consumption of fish (</w:t>
      </w:r>
      <w:r w:rsidR="00EF775D" w:rsidRPr="00EF775D">
        <w:rPr>
          <w:sz w:val="16"/>
          <w:szCs w:val="16"/>
        </w:rPr>
        <w:t>OR</w:t>
      </w:r>
      <w:r w:rsidRPr="00EF775D">
        <w:rPr>
          <w:sz w:val="16"/>
          <w:szCs w:val="16"/>
        </w:rPr>
        <w:t xml:space="preserve"> 0.27, 95% CI: 0.14 to 0.53</w:t>
      </w:r>
      <w:r>
        <w:t>).</w:t>
      </w:r>
    </w:p>
    <w:p w14:paraId="17593FC8" w14:textId="55F098DF" w:rsidR="00EF2535" w:rsidRDefault="00EF2535" w:rsidP="00EF2535">
      <w:pPr>
        <w:pStyle w:val="Heading3"/>
      </w:pPr>
      <w:bookmarkStart w:id="48" w:name="_Toc40956485"/>
      <w:r>
        <w:t>Dairy products</w:t>
      </w:r>
      <w:bookmarkEnd w:id="48"/>
    </w:p>
    <w:p w14:paraId="44EF41AA" w14:textId="29B03E51" w:rsidR="00CC36E9" w:rsidRDefault="00786654" w:rsidP="00182EAC">
      <w:pPr>
        <w:pStyle w:val="Heading4"/>
      </w:pPr>
      <w:r>
        <w:t>Depression</w:t>
      </w:r>
    </w:p>
    <w:p w14:paraId="1D80A4FF" w14:textId="45E1FB28" w:rsidR="00182EAC" w:rsidRDefault="00182EAC" w:rsidP="00CC36E9">
      <w:r>
        <w:t>A cross-sectional study (</w:t>
      </w:r>
      <w:r w:rsidRPr="001F53E5">
        <w:rPr>
          <w:sz w:val="16"/>
          <w:szCs w:val="16"/>
        </w:rPr>
        <w:t>n=1,745</w:t>
      </w:r>
      <w:r>
        <w:t>)</w:t>
      </w:r>
      <w:r>
        <w:fldChar w:fldCharType="begin"/>
      </w:r>
      <w:r w:rsidR="002747EA">
        <w:instrText xml:space="preserve"> ADDIN EN.CITE &lt;EndNote&gt;&lt;Cite&gt;&lt;Author&gt;Miyake&lt;/Author&gt;&lt;Year&gt;2015&lt;/Year&gt;&lt;RecNum&gt;1465&lt;/RecNum&gt;&lt;DisplayText&gt;&lt;style face="superscript" font="Trebuchet MS" size="9"&gt;89&lt;/style&gt;&lt;/DisplayText&gt;&lt;record&gt;&lt;rec-number&gt;1465&lt;/rec-number&gt;&lt;foreign-keys&gt;&lt;key app="EN" db-id="exvasrfx2dtraoesasxp2szsxa2df502592x" timestamp="1574039613"&gt;1465&lt;/key&gt;&lt;key app="ENWeb" db-id=""&gt;0&lt;/key&gt;&lt;/foreign-keys&gt;&lt;ref-type name="Journal Article"&gt;17&lt;/ref-type&gt;&lt;contributors&gt;&lt;authors&gt;&lt;author&gt;Miyake, Y.&lt;/author&gt;&lt;author&gt;Tanaka, K.&lt;/author&gt;&lt;author&gt;Okubo, H.&lt;/author&gt;&lt;author&gt;Sasaki, S.&lt;/author&gt;&lt;author&gt;Arakawa, M.&lt;/author&gt;&lt;/authors&gt;&lt;/contributors&gt;&lt;titles&gt;&lt;title&gt;Intake of dairy products and calcium and prevalence of depressive symptoms during pregnancy in Japan: a cross-sectional study&lt;/title&gt;&lt;secondary-title&gt;BJOG&lt;/secondary-title&gt;&lt;/titles&gt;&lt;periodical&gt;&lt;full-title&gt;BJOG&lt;/full-title&gt;&lt;/periodical&gt;&lt;pages&gt;336-43&lt;/pages&gt;&lt;volume&gt;122&lt;/volume&gt;&lt;number&gt;3&lt;/number&gt;&lt;section&gt;336&lt;/section&gt;&lt;dates&gt;&lt;year&gt;2015&lt;/year&gt;&lt;/dates&gt;&lt;isbn&gt;14700328&lt;/isbn&gt;&lt;urls&gt;&lt;/urls&gt;&lt;electronic-resource-num&gt;10.1111/1471-0528.12972&lt;/electronic-resource-num&gt;&lt;/record&gt;&lt;/Cite&gt;&lt;/EndNote&gt;</w:instrText>
      </w:r>
      <w:r>
        <w:fldChar w:fldCharType="separate"/>
      </w:r>
      <w:r w:rsidR="002747EA" w:rsidRPr="002747EA">
        <w:rPr>
          <w:noProof/>
          <w:vertAlign w:val="superscript"/>
        </w:rPr>
        <w:t>89</w:t>
      </w:r>
      <w:r>
        <w:fldChar w:fldCharType="end"/>
      </w:r>
      <w:r>
        <w:t xml:space="preserve"> </w:t>
      </w:r>
      <w:r w:rsidR="00372530">
        <w:t xml:space="preserve">found that, compared to </w:t>
      </w:r>
      <w:r w:rsidR="00BD465D">
        <w:t xml:space="preserve">4 g of yoghurt a day, 80 g a day was associated with </w:t>
      </w:r>
      <w:r w:rsidRPr="00360E5F">
        <w:t xml:space="preserve">a lower prevalence of depressive symptoms during pregnancy </w:t>
      </w:r>
      <w:r w:rsidR="00785D14">
        <w:t>(</w:t>
      </w:r>
      <w:r w:rsidR="00785D14" w:rsidRPr="003E1763">
        <w:rPr>
          <w:sz w:val="16"/>
          <w:szCs w:val="16"/>
        </w:rPr>
        <w:t>aOR 0.69; 95%</w:t>
      </w:r>
      <w:r w:rsidRPr="003E1763">
        <w:rPr>
          <w:sz w:val="16"/>
          <w:szCs w:val="16"/>
        </w:rPr>
        <w:t>CI 0.48</w:t>
      </w:r>
      <w:r w:rsidRPr="003E1763">
        <w:rPr>
          <w:rFonts w:eastAsiaTheme="majorEastAsia"/>
          <w:sz w:val="16"/>
          <w:szCs w:val="16"/>
        </w:rPr>
        <w:t xml:space="preserve"> to </w:t>
      </w:r>
      <w:r w:rsidRPr="003E1763">
        <w:rPr>
          <w:sz w:val="16"/>
          <w:szCs w:val="16"/>
        </w:rPr>
        <w:t xml:space="preserve">0.99, </w:t>
      </w:r>
      <w:r w:rsidRPr="003E1763">
        <w:rPr>
          <w:rFonts w:eastAsiaTheme="majorEastAsia"/>
          <w:sz w:val="16"/>
          <w:szCs w:val="16"/>
        </w:rPr>
        <w:t xml:space="preserve">P </w:t>
      </w:r>
      <w:r w:rsidR="003E1763" w:rsidRPr="003E1763">
        <w:rPr>
          <w:sz w:val="16"/>
          <w:szCs w:val="16"/>
        </w:rPr>
        <w:t>for trend</w:t>
      </w:r>
      <w:r w:rsidRPr="003E1763">
        <w:rPr>
          <w:rFonts w:eastAsiaTheme="majorEastAsia"/>
          <w:sz w:val="16"/>
          <w:szCs w:val="16"/>
        </w:rPr>
        <w:t xml:space="preserve"> </w:t>
      </w:r>
      <w:r w:rsidRPr="003E1763">
        <w:rPr>
          <w:sz w:val="16"/>
          <w:szCs w:val="16"/>
        </w:rPr>
        <w:t>0.03</w:t>
      </w:r>
      <w:r w:rsidRPr="00360E5F">
        <w:t>). No relationships were observed between the intake of all dairy products (</w:t>
      </w:r>
      <w:r w:rsidRPr="00D20B54">
        <w:rPr>
          <w:sz w:val="16"/>
          <w:szCs w:val="16"/>
        </w:rPr>
        <w:t>aOR 0.93; 95%CI 0.66–1.32; p=0.47</w:t>
      </w:r>
      <w:r>
        <w:t>)</w:t>
      </w:r>
      <w:r w:rsidRPr="00360E5F">
        <w:t xml:space="preserve">, milk </w:t>
      </w:r>
      <w:r>
        <w:t>(</w:t>
      </w:r>
      <w:r w:rsidRPr="00D20B54">
        <w:rPr>
          <w:sz w:val="16"/>
          <w:szCs w:val="16"/>
        </w:rPr>
        <w:t>aOR 0.89; 95%CI 0.63 to 1.25; p=039</w:t>
      </w:r>
      <w:r w:rsidRPr="00360E5F">
        <w:t xml:space="preserve">) or cheese </w:t>
      </w:r>
      <w:r>
        <w:t>(</w:t>
      </w:r>
      <w:r w:rsidRPr="00D20B54">
        <w:rPr>
          <w:sz w:val="16"/>
          <w:szCs w:val="16"/>
        </w:rPr>
        <w:t>aOR 0.86; 95%CI 0.59–1.24; p=0.58</w:t>
      </w:r>
      <w:r w:rsidRPr="00360E5F">
        <w:t>)</w:t>
      </w:r>
      <w:r>
        <w:t xml:space="preserve"> </w:t>
      </w:r>
      <w:r w:rsidRPr="00360E5F">
        <w:t>and depressive symptoms.</w:t>
      </w:r>
    </w:p>
    <w:p w14:paraId="12FB5AE5" w14:textId="77777777" w:rsidR="007738C3" w:rsidRDefault="007738C3" w:rsidP="00182EAC">
      <w:pPr>
        <w:pStyle w:val="Heading4"/>
      </w:pPr>
      <w:r>
        <w:t>Neural tube defects</w:t>
      </w:r>
    </w:p>
    <w:p w14:paraId="16A118A5" w14:textId="45C9AF70" w:rsidR="007738C3" w:rsidRPr="007738C3" w:rsidRDefault="007738C3" w:rsidP="007738C3">
      <w:r w:rsidRPr="00B06DDF">
        <w:t>A case-control study (</w:t>
      </w:r>
      <w:r w:rsidRPr="00B06DDF">
        <w:rPr>
          <w:sz w:val="16"/>
          <w:szCs w:val="16"/>
        </w:rPr>
        <w:t>n=918</w:t>
      </w:r>
      <w:r w:rsidRPr="00B06DDF">
        <w:t>)</w:t>
      </w:r>
      <w:r w:rsidR="00774750">
        <w:fldChar w:fldCharType="begin">
          <w:fldData xml:space="preserve">PEVuZE5vdGU+PENpdGU+PEF1dGhvcj5XYW5nPC9BdXRob3I+PFllYXI+MjAxNTwvWWVhcj48UmVj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</w:fldData>
        </w:fldChar>
      </w:r>
      <w:r w:rsidR="002747EA">
        <w:instrText xml:space="preserve"> ADDIN EN.CITE </w:instrText>
      </w:r>
      <w:r w:rsidR="002747EA">
        <w:fldChar w:fldCharType="begin">
          <w:fldData xml:space="preserve">PEVuZE5vdGU+PENpdGU+PEF1dGhvcj5XYW5nPC9BdXRob3I+PFllYXI+MjAxNTwvWWVhcj48UmVj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</w:fldData>
        </w:fldChar>
      </w:r>
      <w:r w:rsidR="002747EA">
        <w:instrText xml:space="preserve"> ADDIN EN.CITE.DATA </w:instrText>
      </w:r>
      <w:r w:rsidR="002747EA">
        <w:fldChar w:fldCharType="end"/>
      </w:r>
      <w:r w:rsidR="00774750">
        <w:fldChar w:fldCharType="separate"/>
      </w:r>
      <w:r w:rsidR="002747EA" w:rsidRPr="002747EA">
        <w:rPr>
          <w:noProof/>
          <w:vertAlign w:val="superscript"/>
        </w:rPr>
        <w:t>72</w:t>
      </w:r>
      <w:r w:rsidR="00774750">
        <w:fldChar w:fldCharType="end"/>
      </w:r>
      <w:r w:rsidRPr="00B06DDF">
        <w:t xml:space="preserve"> found a lower prevalence of neural tube defects associated with consumption of milk ≥7 times a week (</w:t>
      </w:r>
      <w:r w:rsidRPr="00B06DDF">
        <w:rPr>
          <w:sz w:val="16"/>
          <w:szCs w:val="16"/>
        </w:rPr>
        <w:t>OR 0.59; 95%CI 0.38 to 0.90</w:t>
      </w:r>
      <w:r w:rsidRPr="00B06DDF">
        <w:t>).</w:t>
      </w:r>
    </w:p>
    <w:p w14:paraId="29B6ED14" w14:textId="4FDAC414" w:rsidR="00CC36E9" w:rsidRPr="00CC36E9" w:rsidRDefault="00786654" w:rsidP="00182EAC">
      <w:pPr>
        <w:pStyle w:val="Heading4"/>
      </w:pPr>
      <w:r>
        <w:t>Childhood a</w:t>
      </w:r>
      <w:r w:rsidR="00182EAC">
        <w:t>llergy and asthma</w:t>
      </w:r>
    </w:p>
    <w:p w14:paraId="7F99B1C4" w14:textId="77777777" w:rsidR="003E5B34" w:rsidRDefault="003E5B34" w:rsidP="00BE668B">
      <w:r>
        <w:t>Cohort studies have found that:</w:t>
      </w:r>
    </w:p>
    <w:p w14:paraId="1EAC86C2" w14:textId="4FD7DD44" w:rsidR="003E5B34" w:rsidRPr="003E5B34" w:rsidRDefault="003E5B34" w:rsidP="003E5B34">
      <w:pPr>
        <w:pStyle w:val="bullet"/>
      </w:pPr>
      <w:r w:rsidRPr="003E5B34">
        <w:t>higher maternal intake of total dairy products during pregnancy was associated with a reduced risk of infantile eczema (</w:t>
      </w:r>
      <w:r w:rsidRPr="003E5B34">
        <w:rPr>
          <w:sz w:val="16"/>
          <w:szCs w:val="16"/>
        </w:rPr>
        <w:t>aOR 0.64; 95%CI 0.42 to 0.98</w:t>
      </w:r>
      <w:r w:rsidRPr="003E5B34">
        <w:t>), higher intake of cheese was related to a reduced risk of physician-diagnosed infantile asthma (</w:t>
      </w:r>
      <w:r w:rsidRPr="003E5B34">
        <w:rPr>
          <w:sz w:val="16"/>
          <w:szCs w:val="16"/>
        </w:rPr>
        <w:t>aOR 0.44; 95%CI 0.18 to 0.97</w:t>
      </w:r>
      <w:r w:rsidRPr="003E5B34">
        <w:t>) and intake of yogurt during pregnancy was inversely associated with physician-diagnosed infantile atopic eczema (</w:t>
      </w:r>
      <w:r w:rsidRPr="003E5B34">
        <w:rPr>
          <w:sz w:val="16"/>
          <w:szCs w:val="16"/>
        </w:rPr>
        <w:t>aOR 0.49; 95% CI, 0.20 to 1.16</w:t>
      </w:r>
      <w:r>
        <w:t>)</w:t>
      </w:r>
      <w:r w:rsidRPr="003E5B34">
        <w:t xml:space="preserve"> (</w:t>
      </w:r>
      <w:r w:rsidRPr="003E5B34">
        <w:rPr>
          <w:sz w:val="16"/>
          <w:szCs w:val="16"/>
        </w:rPr>
        <w:t>n=1,354</w:t>
      </w:r>
      <w:r w:rsidRPr="003E5B34">
        <w:t>)</w:t>
      </w:r>
      <w:r w:rsidR="00774750">
        <w:fldChar w:fldCharType="begin"/>
      </w:r>
      <w:r w:rsidR="002747EA">
        <w:instrText xml:space="preserve"> ADDIN EN.CITE &lt;EndNote&gt;&lt;Cite&gt;&lt;Author&gt;Miyake&lt;/Author&gt;&lt;Year&gt;2015&lt;/Year&gt;&lt;RecNum&gt;1465&lt;/RecNum&gt;&lt;DisplayText&gt;&lt;style face="superscript" font="Trebuchet MS" size="9"&gt;89&lt;/style&gt;&lt;/DisplayText&gt;&lt;record&gt;&lt;rec-number&gt;1465&lt;/rec-number&gt;&lt;foreign-keys&gt;&lt;key app="EN" db-id="exvasrfx2dtraoesasxp2szsxa2df502592x" timestamp="1574039613"&gt;1465&lt;/key&gt;&lt;key app="ENWeb" db-id=""&gt;0&lt;/key&gt;&lt;/foreign-keys&gt;&lt;ref-type name="Journal Article"&gt;17&lt;/ref-type&gt;&lt;contributors&gt;&lt;authors&gt;&lt;author&gt;Miyake, Y.&lt;/author&gt;&lt;author&gt;Tanaka, K.&lt;/author&gt;&lt;author&gt;Okubo, H.&lt;/author&gt;&lt;author&gt;Sasaki, S.&lt;/author&gt;&lt;author&gt;Arakawa, M.&lt;/author&gt;&lt;/authors&gt;&lt;/contributors&gt;&lt;titles&gt;&lt;title&gt;Intake of dairy products and calcium and prevalence of depressive symptoms during pregnancy in Japan: a cross-sectional study&lt;/title&gt;&lt;secondary-title&gt;BJOG&lt;/secondary-title&gt;&lt;/titles&gt;&lt;periodical&gt;&lt;full-title&gt;BJOG&lt;/full-title&gt;&lt;/periodical&gt;&lt;pages&gt;336-43&lt;/pages&gt;&lt;volume&gt;122&lt;/volume&gt;&lt;number&gt;3&lt;/number&gt;&lt;section&gt;336&lt;/section&gt;&lt;dates&gt;&lt;year&gt;2015&lt;/year&gt;&lt;/dates&gt;&lt;isbn&gt;14700328&lt;/isbn&gt;&lt;urls&gt;&lt;/urls&gt;&lt;electronic-resource-num&gt;10.1111/1471-0528.12972&lt;/electronic-resource-num&gt;&lt;/record&gt;&lt;/Cite&gt;&lt;/EndNote&gt;</w:instrText>
      </w:r>
      <w:r w:rsidR="00774750">
        <w:fldChar w:fldCharType="separate"/>
      </w:r>
      <w:r w:rsidR="002747EA" w:rsidRPr="002747EA">
        <w:rPr>
          <w:noProof/>
          <w:vertAlign w:val="superscript"/>
        </w:rPr>
        <w:t>89</w:t>
      </w:r>
      <w:r w:rsidR="00774750">
        <w:fldChar w:fldCharType="end"/>
      </w:r>
    </w:p>
    <w:p w14:paraId="67CBFE5E" w14:textId="43B7E449" w:rsidR="00BE668B" w:rsidRDefault="003E347B" w:rsidP="003E5B34">
      <w:pPr>
        <w:pStyle w:val="bullet"/>
      </w:pPr>
      <w:r>
        <w:t>h</w:t>
      </w:r>
      <w:r w:rsidR="003F6EDD" w:rsidRPr="00E61514">
        <w:t>igher milk intake during the first trimester was ass</w:t>
      </w:r>
      <w:r w:rsidR="003F6EDD">
        <w:t xml:space="preserve">ociated with reduced </w:t>
      </w:r>
      <w:r w:rsidR="00F013EC">
        <w:t xml:space="preserve">risk of </w:t>
      </w:r>
      <w:r w:rsidR="003F6EDD">
        <w:t>asthma (</w:t>
      </w:r>
      <w:r w:rsidR="003F6EDD" w:rsidRPr="00D809BB">
        <w:rPr>
          <w:sz w:val="16"/>
          <w:szCs w:val="16"/>
        </w:rPr>
        <w:t>OR 0.83; 95% CI 0.69 to 0.99</w:t>
      </w:r>
      <w:r w:rsidR="003F6EDD">
        <w:t>) and allergic rhinitis (</w:t>
      </w:r>
      <w:r w:rsidR="003F6EDD" w:rsidRPr="00D809BB">
        <w:rPr>
          <w:sz w:val="16"/>
          <w:szCs w:val="16"/>
        </w:rPr>
        <w:t>OR 0.85; 95%CI 0.74 to 0.97</w:t>
      </w:r>
      <w:r w:rsidR="003F6EDD" w:rsidRPr="00E61514">
        <w:t>)</w:t>
      </w:r>
      <w:r w:rsidR="00363243">
        <w:t xml:space="preserve"> in the infant</w:t>
      </w:r>
      <w:r w:rsidR="003E5B34">
        <w:t xml:space="preserve"> (</w:t>
      </w:r>
      <w:r w:rsidR="003E5B34" w:rsidRPr="00D809BB">
        <w:rPr>
          <w:sz w:val="16"/>
          <w:szCs w:val="16"/>
        </w:rPr>
        <w:t>n=1,227</w:t>
      </w:r>
      <w:r w:rsidR="003E5B34">
        <w:t>)</w:t>
      </w:r>
      <w:r w:rsidR="003E5B34">
        <w:fldChar w:fldCharType="begin">
          <w:fldData xml:space="preserve">PEVuZE5vdGU+PENpdGU+PEF1dGhvcj5CdW55YXZhbmljaDwvQXV0aG9yPjxZZWFyPjIwMTQ8L1ll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</w:fldData>
        </w:fldChar>
      </w:r>
      <w:r w:rsidR="002747EA">
        <w:instrText xml:space="preserve"> ADDIN EN.CITE </w:instrText>
      </w:r>
      <w:r w:rsidR="002747EA">
        <w:fldChar w:fldCharType="begin">
          <w:fldData xml:space="preserve">PEVuZE5vdGU+PENpdGU+PEF1dGhvcj5CdW55YXZhbmljaDwvQXV0aG9yPjxZZWFyPjIwMTQ8L1ll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</w:fldData>
        </w:fldChar>
      </w:r>
      <w:r w:rsidR="002747EA">
        <w:instrText xml:space="preserve"> ADDIN EN.CITE.DATA </w:instrText>
      </w:r>
      <w:r w:rsidR="002747EA">
        <w:fldChar w:fldCharType="end"/>
      </w:r>
      <w:r w:rsidR="003E5B34">
        <w:fldChar w:fldCharType="separate"/>
      </w:r>
      <w:r w:rsidR="002747EA" w:rsidRPr="002747EA">
        <w:rPr>
          <w:noProof/>
          <w:vertAlign w:val="superscript"/>
        </w:rPr>
        <w:t>90</w:t>
      </w:r>
      <w:r w:rsidR="003E5B34">
        <w:fldChar w:fldCharType="end"/>
      </w:r>
    </w:p>
    <w:p w14:paraId="40B27272" w14:textId="7933D69D" w:rsidR="00F013EC" w:rsidRDefault="00F013EC" w:rsidP="003E5B34">
      <w:pPr>
        <w:pStyle w:val="bullet"/>
      </w:pPr>
      <w:r w:rsidRPr="003E5B34">
        <w:t>consumption of milk products in the highest quartile</w:t>
      </w:r>
      <w:r w:rsidRPr="004D3AA4">
        <w:t xml:space="preserve"> during pregnancy was associated with a lower risk of </w:t>
      </w:r>
      <w:r>
        <w:t>cow’s milk allergy</w:t>
      </w:r>
      <w:r w:rsidRPr="004D3AA4">
        <w:t xml:space="preserve"> in </w:t>
      </w:r>
      <w:r>
        <w:t>children</w:t>
      </w:r>
      <w:r w:rsidRPr="004D3AA4">
        <w:t xml:space="preserve"> (</w:t>
      </w:r>
      <w:r w:rsidRPr="00F013EC">
        <w:rPr>
          <w:sz w:val="16"/>
          <w:szCs w:val="16"/>
        </w:rPr>
        <w:t>OR 0.56, 95%CI 0.37 to 0.86; P&lt;0.01</w:t>
      </w:r>
      <w:r w:rsidR="003E5B34">
        <w:t>)</w:t>
      </w:r>
      <w:r w:rsidR="003E5B34" w:rsidRPr="003E5B34">
        <w:t xml:space="preserve"> (</w:t>
      </w:r>
      <w:r w:rsidR="003E5B34" w:rsidRPr="003E5B34">
        <w:rPr>
          <w:sz w:val="16"/>
          <w:szCs w:val="16"/>
        </w:rPr>
        <w:t>n=6,288</w:t>
      </w:r>
      <w:r w:rsidR="003E5B34" w:rsidRPr="003E5B34">
        <w:t>)</w:t>
      </w:r>
      <w:r w:rsidR="00774750">
        <w:fldChar w:fldCharType="begin">
          <w:fldData xml:space="preserve">PEVuZE5vdGU+PENpdGU+PEF1dGhvcj5UdW9ra29sYTwvQXV0aG9yPjxZZWFyPjIwMTY8L1llYXI+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</w:fldData>
        </w:fldChar>
      </w:r>
      <w:r w:rsidR="002747EA">
        <w:instrText xml:space="preserve"> ADDIN EN.CITE </w:instrText>
      </w:r>
      <w:r w:rsidR="002747EA">
        <w:fldChar w:fldCharType="begin">
          <w:fldData xml:space="preserve">PEVuZE5vdGU+PENpdGU+PEF1dGhvcj5UdW9ra29sYTwvQXV0aG9yPjxZZWFyPjIwMTY8L1llYXI+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</w:fldData>
        </w:fldChar>
      </w:r>
      <w:r w:rsidR="002747EA">
        <w:instrText xml:space="preserve"> ADDIN EN.CITE.DATA </w:instrText>
      </w:r>
      <w:r w:rsidR="002747EA">
        <w:fldChar w:fldCharType="end"/>
      </w:r>
      <w:r w:rsidR="00774750">
        <w:fldChar w:fldCharType="separate"/>
      </w:r>
      <w:r w:rsidR="002747EA" w:rsidRPr="002747EA">
        <w:rPr>
          <w:noProof/>
          <w:vertAlign w:val="superscript"/>
        </w:rPr>
        <w:t>91</w:t>
      </w:r>
      <w:r w:rsidR="00774750">
        <w:fldChar w:fldCharType="end"/>
      </w:r>
    </w:p>
    <w:p w14:paraId="4F2FDB66" w14:textId="03B96EF7" w:rsidR="0013058F" w:rsidRDefault="0013058F" w:rsidP="003E5B34">
      <w:pPr>
        <w:pStyle w:val="bullet"/>
      </w:pPr>
      <w:r w:rsidRPr="004C463B">
        <w:t>the incidence of babies' eczema was higher in the group with daily</w:t>
      </w:r>
      <w:r>
        <w:t xml:space="preserve"> butter</w:t>
      </w:r>
      <w:r w:rsidRPr="004C463B">
        <w:t xml:space="preserve"> intake than in those with an intak</w:t>
      </w:r>
      <w:r>
        <w:t>e 2-3 times a week or less (</w:t>
      </w:r>
      <w:r w:rsidRPr="00E366B1">
        <w:rPr>
          <w:sz w:val="16"/>
          <w:szCs w:val="16"/>
        </w:rPr>
        <w:t>p=0.044</w:t>
      </w:r>
      <w:r w:rsidRPr="004C463B">
        <w:t>)</w:t>
      </w:r>
      <w:r w:rsidRPr="0013058F">
        <w:t xml:space="preserve"> </w:t>
      </w:r>
      <w:r>
        <w:t>(</w:t>
      </w:r>
      <w:r w:rsidRPr="00883244">
        <w:rPr>
          <w:sz w:val="16"/>
          <w:szCs w:val="16"/>
        </w:rPr>
        <w:t>n=650</w:t>
      </w:r>
      <w:r>
        <w:t>).</w:t>
      </w:r>
      <w:r>
        <w:fldChar w:fldCharType="begin">
          <w:fldData xml:space="preserve">PEVuZE5vdGU+PENpdGU+PEF1dGhvcj5PemF3YTwvQXV0aG9yPjxZZWFyPjIwMTQ8L1llYXI+PFJl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</w:fldData>
        </w:fldChar>
      </w:r>
      <w:r w:rsidR="002747EA">
        <w:instrText xml:space="preserve"> ADDIN EN.CITE </w:instrText>
      </w:r>
      <w:r w:rsidR="002747EA">
        <w:fldChar w:fldCharType="begin">
          <w:fldData xml:space="preserve">PEVuZE5vdGU+PENpdGU+PEF1dGhvcj5PemF3YTwvQXV0aG9yPjxZZWFyPjIwMTQ8L1llYXI+PFJl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</w:fldData>
        </w:fldChar>
      </w:r>
      <w:r w:rsidR="002747EA">
        <w:instrText xml:space="preserve"> ADDIN EN.CITE.DATA </w:instrText>
      </w:r>
      <w:r w:rsidR="002747EA">
        <w:fldChar w:fldCharType="end"/>
      </w:r>
      <w:r>
        <w:fldChar w:fldCharType="separate"/>
      </w:r>
      <w:r w:rsidR="002747EA" w:rsidRPr="002747EA">
        <w:rPr>
          <w:noProof/>
          <w:vertAlign w:val="superscript"/>
        </w:rPr>
        <w:t>83</w:t>
      </w:r>
      <w:r>
        <w:fldChar w:fldCharType="end"/>
      </w:r>
    </w:p>
    <w:p w14:paraId="537A35ED" w14:textId="1273AADA" w:rsidR="00122B25" w:rsidRDefault="00122B25" w:rsidP="00122B25">
      <w:pPr>
        <w:pStyle w:val="Heading3"/>
      </w:pPr>
      <w:bookmarkStart w:id="49" w:name="_Toc40956486"/>
      <w:r>
        <w:t>Carbohydrates</w:t>
      </w:r>
      <w:bookmarkEnd w:id="49"/>
    </w:p>
    <w:p w14:paraId="6C313272" w14:textId="1E3065F2" w:rsidR="00BB061F" w:rsidRDefault="00BB061F" w:rsidP="00786654">
      <w:pPr>
        <w:pStyle w:val="Heading4"/>
      </w:pPr>
      <w:r>
        <w:t>Fetal growth</w:t>
      </w:r>
    </w:p>
    <w:p w14:paraId="73AD5EEB" w14:textId="40882B5E" w:rsidR="00F01EF9" w:rsidRPr="00BB061F" w:rsidRDefault="00F01EF9" w:rsidP="00F01EF9">
      <w:r>
        <w:t>In an analysis of women who were obese participating in an R</w:t>
      </w:r>
      <w:r w:rsidRPr="0013058F">
        <w:t>CT (</w:t>
      </w:r>
      <w:r w:rsidRPr="0013058F">
        <w:rPr>
          <w:sz w:val="16"/>
          <w:szCs w:val="16"/>
        </w:rPr>
        <w:t>n=222</w:t>
      </w:r>
      <w:r w:rsidRPr="0013058F">
        <w:t>),</w:t>
      </w:r>
      <w:r w:rsidR="00774750">
        <w:fldChar w:fldCharType="begin">
          <w:fldData xml:space="preserve">PEVuZE5vdGU+PENpdGU+PEF1dGhvcj5SZW5hdWx0PC9BdXRob3I+PFllYXI+MjAxNTwvWWVhcj48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</w:fldData>
        </w:fldChar>
      </w:r>
      <w:r w:rsidR="002747EA">
        <w:instrText xml:space="preserve"> ADDIN EN.CITE </w:instrText>
      </w:r>
      <w:r w:rsidR="002747EA">
        <w:fldChar w:fldCharType="begin">
          <w:fldData xml:space="preserve">PEVuZE5vdGU+PENpdGU+PEF1dGhvcj5SZW5hdWx0PC9BdXRob3I+PFllYXI+MjAxNTwvWWVhcj48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</w:fldData>
        </w:fldChar>
      </w:r>
      <w:r w:rsidR="002747EA">
        <w:instrText xml:space="preserve"> ADDIN EN.CITE.DATA </w:instrText>
      </w:r>
      <w:r w:rsidR="002747EA">
        <w:fldChar w:fldCharType="end"/>
      </w:r>
      <w:r w:rsidR="00774750">
        <w:fldChar w:fldCharType="separate"/>
      </w:r>
      <w:r w:rsidR="002747EA" w:rsidRPr="002747EA">
        <w:rPr>
          <w:noProof/>
          <w:vertAlign w:val="superscript"/>
        </w:rPr>
        <w:t>92</w:t>
      </w:r>
      <w:r w:rsidR="00774750">
        <w:fldChar w:fldCharType="end"/>
      </w:r>
      <w:r w:rsidRPr="0013058F">
        <w:t xml:space="preserve"> mat</w:t>
      </w:r>
      <w:r w:rsidRPr="00A51BB3">
        <w:t xml:space="preserve">ernal intake of digestible carbohydrates was associated with the </w:t>
      </w:r>
      <w:r w:rsidR="008E4648">
        <w:t>baby’s</w:t>
      </w:r>
      <w:r w:rsidRPr="00A51BB3">
        <w:t xml:space="preserve"> relative fat mass in late (</w:t>
      </w:r>
      <w:r w:rsidRPr="00A912D4">
        <w:rPr>
          <w:sz w:val="16"/>
          <w:szCs w:val="16"/>
        </w:rPr>
        <w:t>P-trend = 0.006</w:t>
      </w:r>
      <w:r w:rsidRPr="00A51BB3">
        <w:t>) but not early (</w:t>
      </w:r>
      <w:r w:rsidRPr="00A912D4">
        <w:rPr>
          <w:sz w:val="16"/>
          <w:szCs w:val="16"/>
        </w:rPr>
        <w:t>P-trend = 0.15</w:t>
      </w:r>
      <w:r w:rsidRPr="00A51BB3">
        <w:t xml:space="preserve">) pregnancy. A comparison of </w:t>
      </w:r>
      <w:r w:rsidR="008E4648">
        <w:t>women</w:t>
      </w:r>
      <w:r w:rsidRPr="00A51BB3">
        <w:t xml:space="preserve"> in the highest (</w:t>
      </w:r>
      <w:r w:rsidRPr="00A912D4">
        <w:rPr>
          <w:sz w:val="16"/>
          <w:szCs w:val="16"/>
        </w:rPr>
        <w:t>median: 238 g/d</w:t>
      </w:r>
      <w:r w:rsidRPr="00A51BB3">
        <w:t>) compared with the lowest (</w:t>
      </w:r>
      <w:r w:rsidRPr="00A912D4">
        <w:rPr>
          <w:sz w:val="16"/>
          <w:szCs w:val="16"/>
        </w:rPr>
        <w:t>median: 188 g/d</w:t>
      </w:r>
      <w:r w:rsidRPr="00A51BB3">
        <w:t xml:space="preserve">) quartile of digestible carbohydrate intake showed a mean adjusted higher value in the </w:t>
      </w:r>
      <w:r w:rsidR="008E4648">
        <w:t>baby’s</w:t>
      </w:r>
      <w:r w:rsidRPr="00A51BB3">
        <w:t xml:space="preserve"> re</w:t>
      </w:r>
      <w:r>
        <w:t>lative fat mass of 2.1% (</w:t>
      </w:r>
      <w:r w:rsidRPr="00F120F3">
        <w:rPr>
          <w:sz w:val="16"/>
          <w:szCs w:val="16"/>
        </w:rPr>
        <w:t>95% CI 0.6 to 3.7</w:t>
      </w:r>
      <w:r w:rsidRPr="00A51BB3">
        <w:t xml:space="preserve">), which corresponded in absolute terms </w:t>
      </w:r>
      <w:r>
        <w:t>to a 103 g (</w:t>
      </w:r>
      <w:r w:rsidRPr="00F120F3">
        <w:rPr>
          <w:sz w:val="16"/>
          <w:szCs w:val="16"/>
        </w:rPr>
        <w:t>95% CI: 27 to 179 g</w:t>
      </w:r>
      <w:r w:rsidRPr="00A51BB3">
        <w:t>) higher fat mass.</w:t>
      </w:r>
      <w:r w:rsidR="008E4648">
        <w:t xml:space="preserve"> No association was found between the baby’s infant fat mass and maternal carbohydrate intake among women with well-controlled glucose.</w:t>
      </w:r>
    </w:p>
    <w:p w14:paraId="41C3AEAF" w14:textId="7BA8CC89" w:rsidR="00BB061F" w:rsidRDefault="00BB061F" w:rsidP="00BB061F">
      <w:r>
        <w:t>A cohort s</w:t>
      </w:r>
      <w:r w:rsidRPr="00A72DF9">
        <w:t>tudy (</w:t>
      </w:r>
      <w:r w:rsidRPr="00A72DF9">
        <w:rPr>
          <w:sz w:val="16"/>
          <w:szCs w:val="16"/>
        </w:rPr>
        <w:t>n=1,196</w:t>
      </w:r>
      <w:r w:rsidRPr="00A72DF9">
        <w:t>)</w:t>
      </w:r>
      <w:r w:rsidR="00774750">
        <w:fldChar w:fldCharType="begin">
          <w:fldData xml:space="preserve">PEVuZE5vdGU+PENpdGU+PEF1dGhvcj5TaGFybWE8L0F1dGhvcj48WWVhcj4yMDE4PC9ZZWFyPjxS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</w:fldData>
        </w:fldChar>
      </w:r>
      <w:r w:rsidR="002747EA">
        <w:instrText xml:space="preserve"> ADDIN EN.CITE </w:instrText>
      </w:r>
      <w:r w:rsidR="002747EA">
        <w:fldChar w:fldCharType="begin">
          <w:fldData xml:space="preserve">PEVuZE5vdGU+PENpdGU+PEF1dGhvcj5TaGFybWE8L0F1dGhvcj48WWVhcj4yMDE4PC9ZZWFyPjxS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</w:fldData>
        </w:fldChar>
      </w:r>
      <w:r w:rsidR="002747EA">
        <w:instrText xml:space="preserve"> ADDIN EN.CITE.DATA </w:instrText>
      </w:r>
      <w:r w:rsidR="002747EA">
        <w:fldChar w:fldCharType="end"/>
      </w:r>
      <w:r w:rsidR="00774750">
        <w:fldChar w:fldCharType="separate"/>
      </w:r>
      <w:r w:rsidR="002747EA" w:rsidRPr="002747EA">
        <w:rPr>
          <w:noProof/>
          <w:vertAlign w:val="superscript"/>
        </w:rPr>
        <w:t>93</w:t>
      </w:r>
      <w:r w:rsidR="00774750">
        <w:fldChar w:fldCharType="end"/>
      </w:r>
      <w:r w:rsidRPr="00A72DF9">
        <w:t xml:space="preserve"> found t</w:t>
      </w:r>
      <w:r w:rsidRPr="00520621">
        <w:t>hat each additional 10 g/d</w:t>
      </w:r>
      <w:r>
        <w:t>ay</w:t>
      </w:r>
      <w:r w:rsidRPr="00520621">
        <w:t xml:space="preserve"> </w:t>
      </w:r>
      <w:r>
        <w:t>carbohydrate</w:t>
      </w:r>
      <w:r w:rsidRPr="00520621">
        <w:t xml:space="preserve"> consumption was associa</w:t>
      </w:r>
      <w:r>
        <w:t>ted with an increase of 4 g (</w:t>
      </w:r>
      <w:r w:rsidRPr="00A912D4">
        <w:rPr>
          <w:sz w:val="16"/>
          <w:szCs w:val="16"/>
        </w:rPr>
        <w:t>95%CI 1 to 7; P=0.003</w:t>
      </w:r>
      <w:r w:rsidRPr="00520621">
        <w:t>) in birth weight.</w:t>
      </w:r>
    </w:p>
    <w:p w14:paraId="7186F89A" w14:textId="36693B7F" w:rsidR="00786654" w:rsidRPr="00786654" w:rsidRDefault="00786654" w:rsidP="00786654">
      <w:pPr>
        <w:pStyle w:val="Heading4"/>
      </w:pPr>
      <w:r>
        <w:t>Childhood allergy</w:t>
      </w:r>
    </w:p>
    <w:p w14:paraId="2646105A" w14:textId="0A12E88E" w:rsidR="00F80439" w:rsidRPr="00F80439" w:rsidRDefault="00C4695D" w:rsidP="00F80439">
      <w:r>
        <w:t xml:space="preserve">A cohort study </w:t>
      </w:r>
      <w:r w:rsidR="00DB7CAA">
        <w:t>(</w:t>
      </w:r>
      <w:r w:rsidR="00DB7CAA" w:rsidRPr="00A912D4">
        <w:rPr>
          <w:sz w:val="16"/>
          <w:szCs w:val="16"/>
        </w:rPr>
        <w:t>n=1,087</w:t>
      </w:r>
      <w:r w:rsidR="00DB7CAA">
        <w:t xml:space="preserve">) </w:t>
      </w:r>
      <w:r>
        <w:t xml:space="preserve">found an association </w:t>
      </w:r>
      <w:r w:rsidR="00D7606F">
        <w:t>between “wheezing” at 12 months</w:t>
      </w:r>
      <w:r w:rsidR="00485542">
        <w:t xml:space="preserve"> and </w:t>
      </w:r>
      <w:r w:rsidR="005D1125">
        <w:t>consumption once or twice a week of cooked potatoes (</w:t>
      </w:r>
      <w:r w:rsidR="005D1125" w:rsidRPr="00396EB4">
        <w:rPr>
          <w:sz w:val="16"/>
          <w:szCs w:val="16"/>
        </w:rPr>
        <w:t>OR 1.75; 95%CI 1.22 to 2.51</w:t>
      </w:r>
      <w:r w:rsidR="00396EB4">
        <w:t xml:space="preserve">) </w:t>
      </w:r>
      <w:r w:rsidR="00B56FE8">
        <w:t>or</w:t>
      </w:r>
      <w:r w:rsidR="00396EB4">
        <w:t xml:space="preserve"> industrial pastry (</w:t>
      </w:r>
      <w:r w:rsidR="00396EB4" w:rsidRPr="00396EB4">
        <w:rPr>
          <w:sz w:val="16"/>
          <w:szCs w:val="16"/>
        </w:rPr>
        <w:t>OR</w:t>
      </w:r>
      <w:r w:rsidR="005D1125" w:rsidRPr="00396EB4">
        <w:rPr>
          <w:sz w:val="16"/>
          <w:szCs w:val="16"/>
        </w:rPr>
        <w:t xml:space="preserve"> 1.59</w:t>
      </w:r>
      <w:r w:rsidR="00396EB4" w:rsidRPr="00396EB4">
        <w:rPr>
          <w:sz w:val="16"/>
          <w:szCs w:val="16"/>
        </w:rPr>
        <w:t xml:space="preserve">; 95%CI </w:t>
      </w:r>
      <w:r w:rsidR="005D1125" w:rsidRPr="00396EB4">
        <w:rPr>
          <w:sz w:val="16"/>
          <w:szCs w:val="16"/>
        </w:rPr>
        <w:t xml:space="preserve">1.13 to </w:t>
      </w:r>
      <w:r w:rsidR="00396EB4" w:rsidRPr="00396EB4">
        <w:rPr>
          <w:sz w:val="16"/>
          <w:szCs w:val="16"/>
        </w:rPr>
        <w:t>2.24</w:t>
      </w:r>
      <w:r w:rsidR="005D1125" w:rsidRPr="00000A5C">
        <w:t>)</w:t>
      </w:r>
      <w:r w:rsidR="00396EB4">
        <w:t>.</w:t>
      </w:r>
      <w:r w:rsidR="00396EB4">
        <w:fldChar w:fldCharType="begin">
          <w:fldData xml:space="preserve">PEVuZE5vdGU+PENpdGU+PEF1dGhvcj5BbHZhcmV6IFphbGxvPC9BdXRob3I+PFllYXI+MjAxODwv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</w:fldData>
        </w:fldChar>
      </w:r>
      <w:r w:rsidR="002747EA">
        <w:instrText xml:space="preserve"> ADDIN EN.CITE </w:instrText>
      </w:r>
      <w:r w:rsidR="002747EA">
        <w:fldChar w:fldCharType="begin">
          <w:fldData xml:space="preserve">PEVuZE5vdGU+PENpdGU+PEF1dGhvcj5BbHZhcmV6IFphbGxvPC9BdXRob3I+PFllYXI+MjAxODwv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</w:fldData>
        </w:fldChar>
      </w:r>
      <w:r w:rsidR="002747EA">
        <w:instrText xml:space="preserve"> ADDIN EN.CITE.DATA </w:instrText>
      </w:r>
      <w:r w:rsidR="002747EA">
        <w:fldChar w:fldCharType="end"/>
      </w:r>
      <w:r w:rsidR="00396EB4">
        <w:fldChar w:fldCharType="separate"/>
      </w:r>
      <w:r w:rsidR="002747EA" w:rsidRPr="002747EA">
        <w:rPr>
          <w:noProof/>
          <w:vertAlign w:val="superscript"/>
        </w:rPr>
        <w:t>52</w:t>
      </w:r>
      <w:r w:rsidR="00396EB4">
        <w:fldChar w:fldCharType="end"/>
      </w:r>
      <w:r w:rsidR="00B56FE8">
        <w:t xml:space="preserve"> Consumption of </w:t>
      </w:r>
      <w:r w:rsidR="00B56FE8" w:rsidRPr="00880A17">
        <w:t xml:space="preserve">pasta </w:t>
      </w:r>
      <w:r w:rsidR="00B56FE8">
        <w:t>never or occasionally during pregnancy was</w:t>
      </w:r>
      <w:r w:rsidR="00B56FE8" w:rsidRPr="00880A17">
        <w:t xml:space="preserve"> </w:t>
      </w:r>
      <w:r w:rsidR="00B56FE8">
        <w:t>protective against wheeze in the child (</w:t>
      </w:r>
      <w:r w:rsidR="00B56FE8" w:rsidRPr="00B56FE8">
        <w:rPr>
          <w:sz w:val="16"/>
          <w:szCs w:val="16"/>
        </w:rPr>
        <w:t>p=0.049</w:t>
      </w:r>
      <w:r w:rsidR="00B56FE8">
        <w:t>)</w:t>
      </w:r>
      <w:r w:rsidR="00B56FE8" w:rsidRPr="00880A17">
        <w:t>.</w:t>
      </w:r>
      <w:r w:rsidR="00B56FE8">
        <w:fldChar w:fldCharType="begin">
          <w:fldData xml:space="preserve">PEVuZE5vdGU+PENpdGU+PEF1dGhvcj5DYXN0cm8tUm9kcmlndWV6PC9BdXRob3I+PFllYXI+MjAx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</w:fldData>
        </w:fldChar>
      </w:r>
      <w:r w:rsidR="002747EA">
        <w:instrText xml:space="preserve"> ADDIN EN.CITE </w:instrText>
      </w:r>
      <w:r w:rsidR="002747EA">
        <w:fldChar w:fldCharType="begin">
          <w:fldData xml:space="preserve">PEVuZE5vdGU+PENpdGU+PEF1dGhvcj5DYXN0cm8tUm9kcmlndWV6PC9BdXRob3I+PFllYXI+MjAx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</w:fldData>
        </w:fldChar>
      </w:r>
      <w:r w:rsidR="002747EA">
        <w:instrText xml:space="preserve"> ADDIN EN.CITE.DATA </w:instrText>
      </w:r>
      <w:r w:rsidR="002747EA">
        <w:fldChar w:fldCharType="end"/>
      </w:r>
      <w:r w:rsidR="00B56FE8">
        <w:fldChar w:fldCharType="separate"/>
      </w:r>
      <w:r w:rsidR="002747EA" w:rsidRPr="002747EA">
        <w:rPr>
          <w:noProof/>
          <w:vertAlign w:val="superscript"/>
        </w:rPr>
        <w:t>53</w:t>
      </w:r>
      <w:r w:rsidR="00B56FE8">
        <w:fldChar w:fldCharType="end"/>
      </w:r>
    </w:p>
    <w:p w14:paraId="38E8D7F7" w14:textId="77777777" w:rsidR="00541F56" w:rsidRDefault="00541F56" w:rsidP="00122B25">
      <w:pPr>
        <w:pStyle w:val="Heading3"/>
      </w:pPr>
      <w:bookmarkStart w:id="50" w:name="_Toc40956487"/>
      <w:r>
        <w:t>Protein</w:t>
      </w:r>
      <w:bookmarkEnd w:id="50"/>
    </w:p>
    <w:p w14:paraId="22FB012B" w14:textId="77777777" w:rsidR="00541F56" w:rsidRDefault="00541F56" w:rsidP="00541F56">
      <w:pPr>
        <w:pStyle w:val="Heading4"/>
      </w:pPr>
      <w:r>
        <w:t>Gestational diabetes</w:t>
      </w:r>
    </w:p>
    <w:p w14:paraId="4E6AC9B8" w14:textId="586F0272" w:rsidR="00541F56" w:rsidRPr="00541F56" w:rsidRDefault="00541F56" w:rsidP="00541F56">
      <w:r>
        <w:t xml:space="preserve">A cross-sectional </w:t>
      </w:r>
      <w:r w:rsidRPr="00A72DF9">
        <w:t>study (</w:t>
      </w:r>
      <w:r w:rsidRPr="00A72DF9">
        <w:rPr>
          <w:sz w:val="16"/>
          <w:szCs w:val="16"/>
        </w:rPr>
        <w:t>n=980</w:t>
      </w:r>
      <w:r w:rsidRPr="00A72DF9">
        <w:t>)</w:t>
      </w:r>
      <w:r w:rsidR="00774750">
        <w:fldChar w:fldCharType="begin">
          <w:fldData xml:space="preserve">PEVuZE5vdGU+PENpdGU+PEF1dGhvcj5QYW5nPC9BdXRob3I+PFllYXI+MjAxNzwvWWVhcj48UmVj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==
</w:fldData>
        </w:fldChar>
      </w:r>
      <w:r w:rsidR="002747EA">
        <w:instrText xml:space="preserve"> ADDIN EN.CITE </w:instrText>
      </w:r>
      <w:r w:rsidR="002747EA">
        <w:fldChar w:fldCharType="begin">
          <w:fldData xml:space="preserve">PEVuZE5vdGU+PENpdGU+PEF1dGhvcj5QYW5nPC9BdXRob3I+PFllYXI+MjAxNzwvWWVhcj48UmVj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==
</w:fldData>
        </w:fldChar>
      </w:r>
      <w:r w:rsidR="002747EA">
        <w:instrText xml:space="preserve"> ADDIN EN.CITE.DATA </w:instrText>
      </w:r>
      <w:r w:rsidR="002747EA">
        <w:fldChar w:fldCharType="end"/>
      </w:r>
      <w:r w:rsidR="00774750">
        <w:fldChar w:fldCharType="separate"/>
      </w:r>
      <w:r w:rsidR="002747EA" w:rsidRPr="002747EA">
        <w:rPr>
          <w:noProof/>
          <w:vertAlign w:val="superscript"/>
        </w:rPr>
        <w:t>94</w:t>
      </w:r>
      <w:r w:rsidR="00774750">
        <w:fldChar w:fldCharType="end"/>
      </w:r>
      <w:r w:rsidRPr="00A72DF9">
        <w:t xml:space="preserve"> a higher total dietary protein intake was associated with a higher risk of gestational diabetes (</w:t>
      </w:r>
      <w:r w:rsidRPr="00A72DF9">
        <w:rPr>
          <w:sz w:val="16"/>
          <w:szCs w:val="16"/>
        </w:rPr>
        <w:t>OR highest vs lowest q</w:t>
      </w:r>
      <w:r w:rsidRPr="00541F56">
        <w:rPr>
          <w:sz w:val="16"/>
          <w:szCs w:val="16"/>
        </w:rPr>
        <w:t>uartile of intake 2.15; 95% CI 1.27 to 3.62; p=0.016</w:t>
      </w:r>
      <w:r w:rsidRPr="0010084F">
        <w:t>).</w:t>
      </w:r>
    </w:p>
    <w:p w14:paraId="7D9A0BE2" w14:textId="126882B3" w:rsidR="00541F56" w:rsidRDefault="00541F56" w:rsidP="00541F56">
      <w:pPr>
        <w:pStyle w:val="Heading4"/>
      </w:pPr>
      <w:r>
        <w:t>Fetal and childhood growth</w:t>
      </w:r>
    </w:p>
    <w:p w14:paraId="2E1F91D8" w14:textId="77777777" w:rsidR="00A72DF9" w:rsidRDefault="00A72DF9" w:rsidP="00541F56">
      <w:r>
        <w:t>Cohort studies have found:</w:t>
      </w:r>
    </w:p>
    <w:p w14:paraId="041E96EC" w14:textId="0B3F2C94" w:rsidR="00541F56" w:rsidRPr="00A72DF9" w:rsidRDefault="00541F56" w:rsidP="00A72DF9">
      <w:pPr>
        <w:pStyle w:val="bullet"/>
      </w:pPr>
      <w:r w:rsidRPr="00A72DF9">
        <w:t>no evidence of an association between protein intake and birth weight</w:t>
      </w:r>
      <w:r w:rsidR="00BB061F" w:rsidRPr="00A72DF9">
        <w:t xml:space="preserve"> (</w:t>
      </w:r>
      <w:r w:rsidR="00BB061F" w:rsidRPr="00A72DF9">
        <w:rPr>
          <w:sz w:val="16"/>
          <w:szCs w:val="16"/>
        </w:rPr>
        <w:t>MD 9; 95%CI -22.0 to 8</w:t>
      </w:r>
      <w:r w:rsidR="00BB061F" w:rsidRPr="00A72DF9">
        <w:t>)</w:t>
      </w:r>
      <w:r w:rsidR="00A72DF9" w:rsidRPr="00A72DF9">
        <w:t xml:space="preserve"> (</w:t>
      </w:r>
      <w:r w:rsidR="00A72DF9" w:rsidRPr="00A72DF9">
        <w:rPr>
          <w:sz w:val="16"/>
          <w:szCs w:val="16"/>
        </w:rPr>
        <w:t>n=1,196</w:t>
      </w:r>
      <w:r w:rsidR="00A72DF9" w:rsidRPr="00A72DF9">
        <w:t>)</w:t>
      </w:r>
      <w:r w:rsidR="00774750">
        <w:fldChar w:fldCharType="begin">
          <w:fldData xml:space="preserve">PEVuZE5vdGU+PENpdGU+PEF1dGhvcj5TaGFybWE8L0F1dGhvcj48WWVhcj4yMDE4PC9ZZWFyPjxS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</w:fldData>
        </w:fldChar>
      </w:r>
      <w:r w:rsidR="002747EA">
        <w:instrText xml:space="preserve"> ADDIN EN.CITE </w:instrText>
      </w:r>
      <w:r w:rsidR="002747EA">
        <w:fldChar w:fldCharType="begin">
          <w:fldData xml:space="preserve">PEVuZE5vdGU+PENpdGU+PEF1dGhvcj5TaGFybWE8L0F1dGhvcj48WWVhcj4yMDE4PC9ZZWFyPjxS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</w:fldData>
        </w:fldChar>
      </w:r>
      <w:r w:rsidR="002747EA">
        <w:instrText xml:space="preserve"> ADDIN EN.CITE.DATA </w:instrText>
      </w:r>
      <w:r w:rsidR="002747EA">
        <w:fldChar w:fldCharType="end"/>
      </w:r>
      <w:r w:rsidR="00774750">
        <w:fldChar w:fldCharType="separate"/>
      </w:r>
      <w:r w:rsidR="002747EA" w:rsidRPr="002747EA">
        <w:rPr>
          <w:noProof/>
          <w:vertAlign w:val="superscript"/>
        </w:rPr>
        <w:t>93</w:t>
      </w:r>
      <w:r w:rsidR="00774750">
        <w:fldChar w:fldCharType="end"/>
      </w:r>
    </w:p>
    <w:p w14:paraId="68A11C4A" w14:textId="38A1F0FF" w:rsidR="00541F56" w:rsidRPr="00A72DF9" w:rsidRDefault="00541F56" w:rsidP="00A72DF9">
      <w:pPr>
        <w:pStyle w:val="bullet"/>
      </w:pPr>
      <w:r w:rsidRPr="00A72DF9">
        <w:t>that each 1</w:t>
      </w:r>
      <w:r w:rsidRPr="00A72DF9">
        <w:noBreakHyphen/>
        <w:t>SD (0.36 g . kg</w:t>
      </w:r>
      <w:r w:rsidRPr="00A72DF9">
        <w:rPr>
          <w:vertAlign w:val="superscript"/>
        </w:rPr>
        <w:t>-1</w:t>
      </w:r>
      <w:r w:rsidRPr="00A72DF9">
        <w:t xml:space="preserve"> . d</w:t>
      </w:r>
      <w:r w:rsidRPr="00A72DF9">
        <w:rPr>
          <w:vertAlign w:val="superscript"/>
        </w:rPr>
        <w:t>-1</w:t>
      </w:r>
      <w:r w:rsidRPr="00A72DF9">
        <w:t>) increment in second-trimester protein intake corresponded to a -0.10 (</w:t>
      </w:r>
      <w:r w:rsidRPr="00A72DF9">
        <w:rPr>
          <w:sz w:val="16"/>
          <w:szCs w:val="16"/>
        </w:rPr>
        <w:t>95%CI -0.18 to -0.03</w:t>
      </w:r>
      <w:r w:rsidRPr="00A72DF9">
        <w:t xml:space="preserve">) change in birth length z score, a </w:t>
      </w:r>
      <w:r w:rsidRPr="00A72DF9">
        <w:noBreakHyphen/>
        <w:t>0.03 cm/mo (</w:t>
      </w:r>
      <w:r w:rsidRPr="00A72DF9">
        <w:rPr>
          <w:sz w:val="16"/>
          <w:szCs w:val="16"/>
        </w:rPr>
        <w:t>95% CI -0.05 to -0.01 cm/month</w:t>
      </w:r>
      <w:r w:rsidRPr="00A72DF9">
        <w:t>) change in slope of length growth from birth to &lt;6</w:t>
      </w:r>
      <w:r w:rsidR="00A72DF9" w:rsidRPr="00A72DF9">
        <w:t xml:space="preserve"> </w:t>
      </w:r>
      <w:r w:rsidRPr="00A72DF9">
        <w:t>months, and a -0.09 cm/year (</w:t>
      </w:r>
      <w:r w:rsidRPr="00A72DF9">
        <w:rPr>
          <w:sz w:val="16"/>
          <w:szCs w:val="16"/>
        </w:rPr>
        <w:t>95% CI: -0.14 to -0.05 cm/year</w:t>
      </w:r>
      <w:r w:rsidRPr="00A72DF9">
        <w:t xml:space="preserve">) change in slope of length growth from 6 months to mid </w:t>
      </w:r>
      <w:r w:rsidR="00A72DF9" w:rsidRPr="00A72DF9">
        <w:t>childhood (</w:t>
      </w:r>
      <w:r w:rsidR="00A72DF9" w:rsidRPr="00A72DF9">
        <w:rPr>
          <w:sz w:val="16"/>
          <w:szCs w:val="16"/>
        </w:rPr>
        <w:t>n=1,961</w:t>
      </w:r>
      <w:r w:rsidR="00A72DF9" w:rsidRPr="00A72DF9">
        <w:t>)</w:t>
      </w:r>
      <w:r w:rsidR="00774750">
        <w:fldChar w:fldCharType="begin">
          <w:fldData xml:space="preserve">PEVuZE5vdGU+PENpdGU+PEF1dGhvcj5Td2l0a293c2tpPC9BdXRob3I+PFllYXI+MjAxNjwvWWVh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</w:fldData>
        </w:fldChar>
      </w:r>
      <w:r w:rsidR="002747EA">
        <w:instrText xml:space="preserve"> ADDIN EN.CITE </w:instrText>
      </w:r>
      <w:r w:rsidR="002747EA">
        <w:fldChar w:fldCharType="begin">
          <w:fldData xml:space="preserve">PEVuZE5vdGU+PENpdGU+PEF1dGhvcj5Td2l0a293c2tpPC9BdXRob3I+PFllYXI+MjAxNjwvWWVh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</w:fldData>
        </w:fldChar>
      </w:r>
      <w:r w:rsidR="002747EA">
        <w:instrText xml:space="preserve"> ADDIN EN.CITE.DATA </w:instrText>
      </w:r>
      <w:r w:rsidR="002747EA">
        <w:fldChar w:fldCharType="end"/>
      </w:r>
      <w:r w:rsidR="00774750">
        <w:fldChar w:fldCharType="separate"/>
      </w:r>
      <w:r w:rsidR="002747EA" w:rsidRPr="002747EA">
        <w:rPr>
          <w:noProof/>
          <w:vertAlign w:val="superscript"/>
        </w:rPr>
        <w:t>95</w:t>
      </w:r>
      <w:r w:rsidR="00774750">
        <w:fldChar w:fldCharType="end"/>
      </w:r>
    </w:p>
    <w:p w14:paraId="32A7C0ED" w14:textId="207E2663" w:rsidR="00541F56" w:rsidRPr="00A72DF9" w:rsidRDefault="00541F56" w:rsidP="00A72DF9">
      <w:pPr>
        <w:pStyle w:val="bullet"/>
      </w:pPr>
      <w:r w:rsidRPr="00A72DF9">
        <w:t>higher maternal protein intake was associated with a higher children's fat-free mass index (</w:t>
      </w:r>
      <w:r w:rsidRPr="00A72DF9">
        <w:rPr>
          <w:sz w:val="16"/>
          <w:szCs w:val="16"/>
        </w:rPr>
        <w:t>beta 0.14; 95 % CI 0.03 to 0.25 for highest vs. lowest quartile of protein intake</w:t>
      </w:r>
      <w:r w:rsidR="0098728D" w:rsidRPr="00A72DF9">
        <w:t>)</w:t>
      </w:r>
      <w:r w:rsidRPr="00A72DF9">
        <w:t>, but not with children's fa</w:t>
      </w:r>
      <w:r w:rsidR="00A72DF9" w:rsidRPr="00A72DF9">
        <w:t>t mass index or body mass index (</w:t>
      </w:r>
      <w:r w:rsidR="00A72DF9" w:rsidRPr="00A72DF9">
        <w:rPr>
          <w:sz w:val="16"/>
          <w:szCs w:val="16"/>
        </w:rPr>
        <w:t>n=2,694 mother-child pairs</w:t>
      </w:r>
      <w:r w:rsidR="00A72DF9" w:rsidRPr="00A72DF9">
        <w:t>)</w:t>
      </w:r>
      <w:r w:rsidR="00774750">
        <w:fldChar w:fldCharType="begin">
          <w:fldData xml:space="preserve">PEVuZE5vdGU+PENpdGU+PEF1dGhvcj5UaWVsZW1hbnM8L0F1dGhvcj48WWVhcj4yMDE3PC9ZZWFy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</w:fldData>
        </w:fldChar>
      </w:r>
      <w:r w:rsidR="002747EA">
        <w:instrText xml:space="preserve"> ADDIN EN.CITE </w:instrText>
      </w:r>
      <w:r w:rsidR="002747EA">
        <w:fldChar w:fldCharType="begin">
          <w:fldData xml:space="preserve">PEVuZE5vdGU+PENpdGU+PEF1dGhvcj5UaWVsZW1hbnM8L0F1dGhvcj48WWVhcj4yMDE3PC9ZZWFy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</w:fldData>
        </w:fldChar>
      </w:r>
      <w:r w:rsidR="002747EA">
        <w:instrText xml:space="preserve"> ADDIN EN.CITE.DATA </w:instrText>
      </w:r>
      <w:r w:rsidR="002747EA">
        <w:fldChar w:fldCharType="end"/>
      </w:r>
      <w:r w:rsidR="00774750">
        <w:fldChar w:fldCharType="separate"/>
      </w:r>
      <w:r w:rsidR="002747EA" w:rsidRPr="002747EA">
        <w:rPr>
          <w:noProof/>
          <w:vertAlign w:val="superscript"/>
        </w:rPr>
        <w:t>96</w:t>
      </w:r>
      <w:r w:rsidR="00774750">
        <w:fldChar w:fldCharType="end"/>
      </w:r>
    </w:p>
    <w:p w14:paraId="12DADA53" w14:textId="129CB7C9" w:rsidR="00E300BA" w:rsidRPr="00541F56" w:rsidRDefault="00E300BA" w:rsidP="00A72DF9">
      <w:pPr>
        <w:pStyle w:val="bullet"/>
      </w:pPr>
      <w:r w:rsidRPr="00A72DF9">
        <w:t xml:space="preserve">lower </w:t>
      </w:r>
      <w:r w:rsidR="00C67C59" w:rsidRPr="00A72DF9">
        <w:t xml:space="preserve">new born </w:t>
      </w:r>
      <w:r w:rsidRPr="00A72DF9">
        <w:t>abdomin</w:t>
      </w:r>
      <w:r w:rsidR="00C67C59" w:rsidRPr="00A72DF9">
        <w:t>al internal adipose tissue</w:t>
      </w:r>
      <w:r w:rsidR="00A72DF9" w:rsidRPr="00A72DF9">
        <w:t xml:space="preserve"> (</w:t>
      </w:r>
      <w:r w:rsidR="00C67C59" w:rsidRPr="00A72DF9">
        <w:rPr>
          <w:sz w:val="16"/>
          <w:szCs w:val="16"/>
        </w:rPr>
        <w:t xml:space="preserve">-0.18 mL; 95%CI </w:t>
      </w:r>
      <w:r w:rsidRPr="00A72DF9">
        <w:rPr>
          <w:sz w:val="16"/>
          <w:szCs w:val="16"/>
        </w:rPr>
        <w:t>-0.35 to</w:t>
      </w:r>
      <w:r w:rsidR="00C67C59" w:rsidRPr="00A72DF9">
        <w:rPr>
          <w:sz w:val="16"/>
          <w:szCs w:val="16"/>
        </w:rPr>
        <w:t xml:space="preserve"> -0.001 mL</w:t>
      </w:r>
      <w:r w:rsidRPr="00A72DF9">
        <w:rPr>
          <w:sz w:val="16"/>
          <w:szCs w:val="16"/>
        </w:rPr>
        <w:t xml:space="preserve"> per 1% protein-to-carbohyd</w:t>
      </w:r>
      <w:r w:rsidR="00C67C59" w:rsidRPr="00A72DF9">
        <w:rPr>
          <w:sz w:val="16"/>
          <w:szCs w:val="16"/>
        </w:rPr>
        <w:t xml:space="preserve">rate substitution and -0.25 mL; 95%CI </w:t>
      </w:r>
      <w:r w:rsidR="00C67C59" w:rsidRPr="00A72DF9">
        <w:rPr>
          <w:sz w:val="16"/>
          <w:szCs w:val="16"/>
        </w:rPr>
        <w:noBreakHyphen/>
      </w:r>
      <w:r w:rsidRPr="00A72DF9">
        <w:rPr>
          <w:sz w:val="16"/>
          <w:szCs w:val="16"/>
        </w:rPr>
        <w:t>0.46 to</w:t>
      </w:r>
      <w:r w:rsidR="00C67C59" w:rsidRPr="00A72DF9">
        <w:rPr>
          <w:sz w:val="16"/>
          <w:szCs w:val="16"/>
        </w:rPr>
        <w:t xml:space="preserve"> -0.04 mL</w:t>
      </w:r>
      <w:r w:rsidRPr="00A72DF9">
        <w:rPr>
          <w:sz w:val="16"/>
          <w:szCs w:val="16"/>
        </w:rPr>
        <w:t xml:space="preserve"> per</w:t>
      </w:r>
      <w:r w:rsidR="00C67C59" w:rsidRPr="00A72DF9">
        <w:rPr>
          <w:sz w:val="16"/>
          <w:szCs w:val="16"/>
        </w:rPr>
        <w:t xml:space="preserve"> 1% protein-to-fat substitution</w:t>
      </w:r>
      <w:r w:rsidR="00A72DF9" w:rsidRPr="00A72DF9">
        <w:t>) (</w:t>
      </w:r>
      <w:r w:rsidR="00A72DF9" w:rsidRPr="00A72DF9">
        <w:rPr>
          <w:sz w:val="16"/>
          <w:szCs w:val="16"/>
        </w:rPr>
        <w:t>n=320 mother-child pairs</w:t>
      </w:r>
      <w:r w:rsidR="00A72DF9" w:rsidRPr="00A72DF9">
        <w:t>).</w:t>
      </w:r>
      <w:r w:rsidR="00774750">
        <w:fldChar w:fldCharType="begin">
          <w:fldData xml:space="preserve">PEVuZE5vdGU+PENpdGU+PEF1dGhvcj5DaGVuPC9BdXRob3I+PFllYXI+MjAxNjwvWWVhcj48UmVj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</w:fldData>
        </w:fldChar>
      </w:r>
      <w:r w:rsidR="002747EA">
        <w:instrText xml:space="preserve"> ADDIN EN.CITE </w:instrText>
      </w:r>
      <w:r w:rsidR="002747EA">
        <w:fldChar w:fldCharType="begin">
          <w:fldData xml:space="preserve">PEVuZE5vdGU+PENpdGU+PEF1dGhvcj5DaGVuPC9BdXRob3I+PFllYXI+MjAxNjwvWWVhcj48UmVj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</w:fldData>
        </w:fldChar>
      </w:r>
      <w:r w:rsidR="002747EA">
        <w:instrText xml:space="preserve"> ADDIN EN.CITE.DATA </w:instrText>
      </w:r>
      <w:r w:rsidR="002747EA">
        <w:fldChar w:fldCharType="end"/>
      </w:r>
      <w:r w:rsidR="00774750">
        <w:fldChar w:fldCharType="separate"/>
      </w:r>
      <w:r w:rsidR="002747EA" w:rsidRPr="002747EA">
        <w:rPr>
          <w:noProof/>
          <w:vertAlign w:val="superscript"/>
        </w:rPr>
        <w:t>97</w:t>
      </w:r>
      <w:r w:rsidR="00774750">
        <w:fldChar w:fldCharType="end"/>
      </w:r>
    </w:p>
    <w:p w14:paraId="68A7BD6D" w14:textId="57B1E623" w:rsidR="006070C7" w:rsidRPr="00883244" w:rsidRDefault="00122B25" w:rsidP="00122B25">
      <w:pPr>
        <w:pStyle w:val="Heading3"/>
      </w:pPr>
      <w:bookmarkStart w:id="51" w:name="_Toc40956488"/>
      <w:r w:rsidRPr="00883244">
        <w:t>Fats</w:t>
      </w:r>
      <w:bookmarkEnd w:id="51"/>
    </w:p>
    <w:p w14:paraId="7668922D" w14:textId="77777777" w:rsidR="001F53E5" w:rsidRDefault="001F53E5" w:rsidP="001F53E5">
      <w:pPr>
        <w:pStyle w:val="Heading4"/>
      </w:pPr>
      <w:r>
        <w:t>Gestational diabetes</w:t>
      </w:r>
    </w:p>
    <w:p w14:paraId="24BCB153" w14:textId="29AE846C" w:rsidR="001F53E5" w:rsidRPr="00F17A30" w:rsidRDefault="001F53E5" w:rsidP="001F53E5">
      <w:r>
        <w:t>A cohort study (</w:t>
      </w:r>
      <w:r w:rsidRPr="00F17A30">
        <w:rPr>
          <w:sz w:val="16"/>
          <w:szCs w:val="16"/>
        </w:rPr>
        <w:t>n=55</w:t>
      </w:r>
      <w:r>
        <w:t>)</w:t>
      </w:r>
      <w:r>
        <w:fldChar w:fldCharType="begin"/>
      </w:r>
      <w:r w:rsidR="002747EA">
        <w:instrText xml:space="preserve"> ADDIN EN.CITE &lt;EndNote&gt;&lt;Cite&gt;&lt;Author&gt;Mizgier&lt;/Author&gt;&lt;Year&gt;2019&lt;/Year&gt;&lt;RecNum&gt;1466&lt;/RecNum&gt;&lt;DisplayText&gt;&lt;style face="superscript" font="Trebuchet MS" size="9"&gt;98&lt;/style&gt;&lt;/DisplayText&gt;&lt;record&gt;&lt;rec-number&gt;1466&lt;/rec-number&gt;&lt;foreign-keys&gt;&lt;key app="EN" db-id="exvasrfx2dtraoesasxp2szsxa2df502592x" timestamp="1574039617"&gt;1466&lt;/key&gt;&lt;key app="ENWeb" db-id=""&gt;0&lt;/key&gt;&lt;/foreign-keys&gt;&lt;ref-type name="Journal Article"&gt;17&lt;/ref-type&gt;&lt;contributors&gt;&lt;authors&gt;&lt;author&gt;Mizgier, M.,&lt;/author&gt;&lt;author&gt;Jarzabek-Bielecka, G.,&lt;/author&gt;&lt;author&gt;Mruczyk, K.,&lt;/author&gt;&lt;/authors&gt;&lt;/contributors&gt;&lt;titles&gt;&lt;title&gt;Maternal diet and gestational diabetes mellitus development&lt;/title&gt;&lt;secondary-title&gt;J Maternal-Fetal Neonat Med&lt;/secondary-title&gt;&lt;/titles&gt;&lt;periodical&gt;&lt;full-title&gt;J Maternal-Fetal Neonat Med&lt;/full-title&gt;&lt;/periodical&gt;&lt;pages&gt;1-10&lt;/pages&gt;&lt;section&gt;1&lt;/section&gt;&lt;dates&gt;&lt;year&gt;2019&lt;/year&gt;&lt;/dates&gt;&lt;isbn&gt;1476-7058&amp;#xD;1476-4954&lt;/isbn&gt;&lt;urls&gt;&lt;/urls&gt;&lt;electronic-resource-num&gt;10.1080/14767058.2019.1598364&lt;/electronic-resource-num&gt;&lt;/record&gt;&lt;/Cite&gt;&lt;/EndNote&gt;</w:instrText>
      </w:r>
      <w:r>
        <w:fldChar w:fldCharType="separate"/>
      </w:r>
      <w:r w:rsidR="002747EA" w:rsidRPr="002747EA">
        <w:rPr>
          <w:noProof/>
          <w:vertAlign w:val="superscript"/>
        </w:rPr>
        <w:t>98</w:t>
      </w:r>
      <w:r>
        <w:fldChar w:fldCharType="end"/>
      </w:r>
      <w:r>
        <w:t xml:space="preserve"> found that women with uncomplicated pregnancies had lower daily fat intake (32.1%) than women who developed gestational diabetes (36.2%) </w:t>
      </w:r>
      <w:r w:rsidRPr="00F17A30">
        <w:t>(</w:t>
      </w:r>
      <w:r w:rsidRPr="00F17A30">
        <w:rPr>
          <w:sz w:val="16"/>
          <w:szCs w:val="16"/>
        </w:rPr>
        <w:t>p=</w:t>
      </w:r>
      <w:r>
        <w:rPr>
          <w:sz w:val="16"/>
          <w:szCs w:val="16"/>
        </w:rPr>
        <w:t>0</w:t>
      </w:r>
      <w:r w:rsidRPr="00F17A30">
        <w:rPr>
          <w:sz w:val="16"/>
          <w:szCs w:val="16"/>
        </w:rPr>
        <w:t>.0251</w:t>
      </w:r>
      <w:r w:rsidRPr="00F17A30">
        <w:t>).</w:t>
      </w:r>
    </w:p>
    <w:p w14:paraId="4D9A7045" w14:textId="6769AD0C" w:rsidR="00F92CA3" w:rsidRDefault="00F92CA3" w:rsidP="00E366B1">
      <w:pPr>
        <w:pStyle w:val="Heading4"/>
      </w:pPr>
      <w:r>
        <w:t xml:space="preserve">Fetal </w:t>
      </w:r>
      <w:r w:rsidR="00541F56">
        <w:t xml:space="preserve">and childhood </w:t>
      </w:r>
      <w:r>
        <w:t>growth</w:t>
      </w:r>
    </w:p>
    <w:p w14:paraId="668897A2" w14:textId="0757D06D" w:rsidR="00F92CA3" w:rsidRDefault="00F92CA3" w:rsidP="00F92CA3">
      <w:r>
        <w:t>A cohort study (</w:t>
      </w:r>
      <w:r w:rsidRPr="0098728D">
        <w:rPr>
          <w:sz w:val="16"/>
          <w:szCs w:val="16"/>
        </w:rPr>
        <w:t>n=1,</w:t>
      </w:r>
      <w:r w:rsidRPr="0013058F">
        <w:rPr>
          <w:sz w:val="16"/>
          <w:szCs w:val="16"/>
        </w:rPr>
        <w:t>196</w:t>
      </w:r>
      <w:r w:rsidRPr="0013058F">
        <w:t>)</w:t>
      </w:r>
      <w:r w:rsidR="00774750">
        <w:fldChar w:fldCharType="begin">
          <w:fldData xml:space="preserve">PEVuZE5vdGU+PENpdGU+PEF1dGhvcj5TaGFybWE8L0F1dGhvcj48WWVhcj4yMDE4PC9ZZWFyPjxS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</w:fldData>
        </w:fldChar>
      </w:r>
      <w:r w:rsidR="002747EA">
        <w:instrText xml:space="preserve"> ADDIN EN.CITE </w:instrText>
      </w:r>
      <w:r w:rsidR="002747EA">
        <w:fldChar w:fldCharType="begin">
          <w:fldData xml:space="preserve">PEVuZE5vdGU+PENpdGU+PEF1dGhvcj5TaGFybWE8L0F1dGhvcj48WWVhcj4yMDE4PC9ZZWFyPjxS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</w:fldData>
        </w:fldChar>
      </w:r>
      <w:r w:rsidR="002747EA">
        <w:instrText xml:space="preserve"> ADDIN EN.CITE.DATA </w:instrText>
      </w:r>
      <w:r w:rsidR="002747EA">
        <w:fldChar w:fldCharType="end"/>
      </w:r>
      <w:r w:rsidR="00774750">
        <w:fldChar w:fldCharType="separate"/>
      </w:r>
      <w:r w:rsidR="002747EA" w:rsidRPr="002747EA">
        <w:rPr>
          <w:noProof/>
          <w:vertAlign w:val="superscript"/>
        </w:rPr>
        <w:t>93</w:t>
      </w:r>
      <w:r w:rsidR="00774750">
        <w:fldChar w:fldCharType="end"/>
      </w:r>
      <w:r w:rsidRPr="0013058F">
        <w:t xml:space="preserve"> found t</w:t>
      </w:r>
      <w:r>
        <w:t>hat a</w:t>
      </w:r>
      <w:r w:rsidRPr="00520621">
        <w:t>n additional 10 g/d</w:t>
      </w:r>
      <w:r>
        <w:t>ay</w:t>
      </w:r>
      <w:r w:rsidRPr="00520621">
        <w:t xml:space="preserve"> fat intake was associated with a lower birth weight</w:t>
      </w:r>
      <w:r>
        <w:t xml:space="preserve"> (</w:t>
      </w:r>
      <w:r w:rsidRPr="00AD3F1B">
        <w:rPr>
          <w:sz w:val="16"/>
          <w:szCs w:val="16"/>
        </w:rPr>
        <w:t>MD -</w:t>
      </w:r>
      <w:r w:rsidR="00AD3F1B" w:rsidRPr="00AD3F1B">
        <w:rPr>
          <w:sz w:val="16"/>
          <w:szCs w:val="16"/>
        </w:rPr>
        <w:t xml:space="preserve">8 g; </w:t>
      </w:r>
      <w:r w:rsidRPr="00AD3F1B">
        <w:rPr>
          <w:sz w:val="16"/>
          <w:szCs w:val="16"/>
        </w:rPr>
        <w:t xml:space="preserve">95%CI </w:t>
      </w:r>
      <w:r w:rsidR="00AD3F1B" w:rsidRPr="00AD3F1B">
        <w:rPr>
          <w:sz w:val="16"/>
          <w:szCs w:val="16"/>
        </w:rPr>
        <w:t>-</w:t>
      </w:r>
      <w:r w:rsidRPr="00AD3F1B">
        <w:rPr>
          <w:sz w:val="16"/>
          <w:szCs w:val="16"/>
        </w:rPr>
        <w:t>16</w:t>
      </w:r>
      <w:r w:rsidR="00AD3F1B" w:rsidRPr="00AD3F1B">
        <w:rPr>
          <w:sz w:val="16"/>
          <w:szCs w:val="16"/>
        </w:rPr>
        <w:t xml:space="preserve"> to -0.3</w:t>
      </w:r>
      <w:r w:rsidRPr="00AD3F1B">
        <w:rPr>
          <w:sz w:val="16"/>
          <w:szCs w:val="16"/>
        </w:rPr>
        <w:t>; P=0.04</w:t>
      </w:r>
      <w:r w:rsidRPr="00520621">
        <w:t>).</w:t>
      </w:r>
    </w:p>
    <w:p w14:paraId="0F4D23C0" w14:textId="77777777" w:rsidR="00786654" w:rsidRDefault="00786654" w:rsidP="00122B25">
      <w:pPr>
        <w:pStyle w:val="Heading3"/>
      </w:pPr>
      <w:bookmarkStart w:id="52" w:name="_Toc40956489"/>
      <w:r>
        <w:t>Water</w:t>
      </w:r>
      <w:bookmarkEnd w:id="52"/>
    </w:p>
    <w:p w14:paraId="042DF0AD" w14:textId="12BE83D6" w:rsidR="00786654" w:rsidRPr="00786654" w:rsidRDefault="00D11616" w:rsidP="00786654">
      <w:r>
        <w:t>A cohort study (</w:t>
      </w:r>
      <w:r w:rsidRPr="00D11616">
        <w:rPr>
          <w:sz w:val="16"/>
          <w:szCs w:val="16"/>
        </w:rPr>
        <w:t>n=369</w:t>
      </w:r>
      <w:r>
        <w:t>)</w:t>
      </w:r>
      <w:r>
        <w:fldChar w:fldCharType="begin"/>
      </w:r>
      <w:r w:rsidR="002747EA">
        <w:instrText xml:space="preserve"> ADDIN EN.CITE &lt;EndNote&gt;&lt;Cite&gt;&lt;Author&gt;Watson&lt;/Author&gt;&lt;Year&gt;2014&lt;/Year&gt;&lt;RecNum&gt;1492&lt;/RecNum&gt;&lt;DisplayText&gt;&lt;style face="superscript" font="Trebuchet MS" size="9"&gt;99&lt;/style&gt;&lt;/DisplayText&gt;&lt;record&gt;&lt;rec-number&gt;1492&lt;/rec-number&gt;&lt;foreign-keys&gt;&lt;key app="EN" db-id="exvasrfx2dtraoesasxp2szsxa2df502592x" timestamp="1574209228"&gt;1492&lt;/key&gt;&lt;/foreign-keys&gt;&lt;ref-type name="Journal Article"&gt;17&lt;/ref-type&gt;&lt;contributors&gt;&lt;authors&gt;&lt;author&gt;Watson, P. E.&lt;/author&gt;&lt;author&gt;McDonald, B. W.&lt;/author&gt;&lt;/authors&gt;&lt;/contributors&gt;&lt;auth-address&gt;Institute of Natural and Mathematical Sciences, Massey University, Private Bag 102-904, North Shore Mail Centre 1311, Auckland, New Zealand. B.McDonald@massey.ac.nz.&lt;/auth-address&gt;&lt;titles&gt;&lt;title&gt;Water and nutrient intake in pregnant New Zealand women: association with wheeze in their infants at 18 months&lt;/title&gt;&lt;secondary-title&gt;Asia Pac J Clin Nutr&lt;/secondary-title&gt;&lt;/titles&gt;&lt;periodical&gt;&lt;full-title&gt;Asia Pac J Clin Nutr&lt;/full-title&gt;&lt;/periodical&gt;&lt;pages&gt;660-70&lt;/pages&gt;&lt;volume&gt;23&lt;/volume&gt;&lt;number&gt;4&lt;/number&gt;&lt;edition&gt;2014/12/18&lt;/edition&gt;&lt;keywords&gt;&lt;keyword&gt;*Diet&lt;/keyword&gt;&lt;keyword&gt;Dietary Carbohydrates/administration &amp;amp; dosage&lt;/keyword&gt;&lt;keyword&gt;*Drinking&lt;/keyword&gt;&lt;keyword&gt;Energy Intake&lt;/keyword&gt;&lt;keyword&gt;Europe/ethnology&lt;/keyword&gt;&lt;keyword&gt;Female&lt;/keyword&gt;&lt;keyword&gt;Glucose/administration &amp;amp; dosage&lt;/keyword&gt;&lt;keyword&gt;Humans&lt;/keyword&gt;&lt;keyword&gt;Infant&lt;/keyword&gt;&lt;keyword&gt;Manganese/*administration &amp;amp; dosage&lt;/keyword&gt;&lt;keyword&gt;New Zealand&lt;/keyword&gt;&lt;keyword&gt;Polynesia/ethnology&lt;/keyword&gt;&lt;keyword&gt;Pregnancy&lt;/keyword&gt;&lt;keyword&gt;Prenatal Exposure Delayed Effects&lt;/keyword&gt;&lt;keyword&gt;Prospective Studies&lt;/keyword&gt;&lt;keyword&gt;Respiratory Sounds/*etiology&lt;/keyword&gt;&lt;/keywords&gt;&lt;dates&gt;&lt;year&gt;2014&lt;/year&gt;&lt;/dates&gt;&lt;isbn&gt;0964-7058 (Print)&amp;#xD;0964-7058 (Linking)&lt;/isbn&gt;&lt;accession-num&gt;25516325&lt;/accession-num&gt;&lt;urls&gt;&lt;related-urls&gt;&lt;url&gt;https://www.ncbi.nlm.nih.gov/pubmed/25516325&lt;/url&gt;&lt;/related-urls&gt;&lt;/urls&gt;&lt;electronic-resource-num&gt;10.6133/apjcn.2014.23.4.13&lt;/electronic-resource-num&gt;&lt;/record&gt;&lt;/Cite&gt;&lt;/EndNote&gt;</w:instrText>
      </w:r>
      <w:r>
        <w:fldChar w:fldCharType="separate"/>
      </w:r>
      <w:r w:rsidR="002747EA" w:rsidRPr="002747EA">
        <w:rPr>
          <w:noProof/>
          <w:vertAlign w:val="superscript"/>
        </w:rPr>
        <w:t>99</w:t>
      </w:r>
      <w:r>
        <w:fldChar w:fldCharType="end"/>
      </w:r>
      <w:r>
        <w:t xml:space="preserve"> found that </w:t>
      </w:r>
      <w:r w:rsidRPr="00B93CB6">
        <w:t xml:space="preserve">higher maternal intakes of dietary water </w:t>
      </w:r>
      <w:r>
        <w:t xml:space="preserve">was </w:t>
      </w:r>
      <w:r w:rsidRPr="00B93CB6">
        <w:t xml:space="preserve">associated with decreased </w:t>
      </w:r>
      <w:r w:rsidR="001F53E5">
        <w:t xml:space="preserve">risk of </w:t>
      </w:r>
      <w:r w:rsidRPr="00B93CB6">
        <w:t>wheeze</w:t>
      </w:r>
      <w:r w:rsidR="001F53E5">
        <w:t xml:space="preserve"> in the infant</w:t>
      </w:r>
      <w:r w:rsidRPr="00B93CB6">
        <w:t xml:space="preserve"> (</w:t>
      </w:r>
      <w:r w:rsidRPr="00D11616">
        <w:rPr>
          <w:sz w:val="16"/>
          <w:szCs w:val="16"/>
        </w:rPr>
        <w:t>aOR 0.22; 95%CI 0.07 to 0.68; p=0.009</w:t>
      </w:r>
      <w:r>
        <w:t>).</w:t>
      </w:r>
    </w:p>
    <w:p w14:paraId="44DE7569" w14:textId="1D6140CA" w:rsidR="00122B25" w:rsidRDefault="003B7F99" w:rsidP="00122B25">
      <w:pPr>
        <w:pStyle w:val="Heading3"/>
      </w:pPr>
      <w:bookmarkStart w:id="53" w:name="_Toc40956490"/>
      <w:r>
        <w:t>Sweetened foods and beverages</w:t>
      </w:r>
      <w:bookmarkEnd w:id="53"/>
    </w:p>
    <w:p w14:paraId="0C2FA2A5" w14:textId="07B0D89D" w:rsidR="00E366B1" w:rsidRDefault="00E366B1" w:rsidP="00E366B1">
      <w:pPr>
        <w:pStyle w:val="Heading4"/>
      </w:pPr>
      <w:r>
        <w:t>Gestational weight gain</w:t>
      </w:r>
    </w:p>
    <w:p w14:paraId="2B18040D" w14:textId="19F66061" w:rsidR="00743D03" w:rsidRPr="00743D03" w:rsidRDefault="00743D03" w:rsidP="00743D03">
      <w:r>
        <w:t>An RCT (</w:t>
      </w:r>
      <w:r w:rsidRPr="004F5FB3">
        <w:rPr>
          <w:sz w:val="16"/>
          <w:szCs w:val="16"/>
        </w:rPr>
        <w:t>n=342</w:t>
      </w:r>
      <w:r>
        <w:t>)</w:t>
      </w:r>
      <w:r>
        <w:fldChar w:fldCharType="begin"/>
      </w:r>
      <w:r w:rsidR="002747EA">
        <w:instrText xml:space="preserve"> ADDIN EN.CITE &lt;EndNote&gt;&lt;Cite&gt;&lt;Author&gt;Renault&lt;/Author&gt;&lt;Year&gt;2015&lt;/Year&gt;&lt;RecNum&gt;1414&lt;/RecNum&gt;&lt;DisplayText&gt;&lt;style face="superscript" font="Trebuchet MS" size="9"&gt;100&lt;/style&gt;&lt;/DisplayText&gt;&lt;record&gt;&lt;rec-number&gt;1414&lt;/rec-number&gt;&lt;foreign-keys&gt;&lt;key app="EN" db-id="exvasrfx2dtraoesasxp2szsxa2df502592x" timestamp="1567995300"&gt;1414&lt;/key&gt;&lt;key app="ENWeb" db-id=""&gt;0&lt;/key&gt;&lt;/foreign-keys&gt;&lt;ref-type name="Journal Article"&gt;17&lt;/ref-type&gt;&lt;contributors&gt;&lt;authors&gt;&lt;author&gt;Renault, K.M.,&lt;/author&gt;&lt;author&gt;Carlsen, E.M.,&lt;/author&gt;&lt;author&gt;Nørgaard, K.,&lt;/author&gt;&lt;author&gt;Nilas, L.,&lt;/author&gt;&lt;author&gt;Pryds, O.,&lt;/author&gt;&lt;author&gt;Secher, N.J.,&lt;/author&gt;&lt;author&gt;Olsen, S.F.,&lt;/author&gt;&lt;author&gt;Halldorsson, T.I.,&lt;/author&gt;&lt;/authors&gt;&lt;/contributors&gt;&lt;titles&gt;&lt;title&gt;Intake of sweets, snacks and soft drinks predicts weight gain in obese pregnant women: detailed analysis of the results of a randomised controlled trial&lt;/title&gt;&lt;secondary-title&gt;Plos One&lt;/secondary-title&gt;&lt;/titles&gt;&lt;periodical&gt;&lt;full-title&gt;PLoS One&lt;/full-title&gt;&lt;/periodical&gt;&lt;volume&gt;10&lt;/volume&gt;&lt;number&gt;7&lt;/number&gt;&lt;section&gt;e0133041&lt;/section&gt;&lt;dates&gt;&lt;year&gt;2015&lt;/year&gt;&lt;/dates&gt;&lt;isbn&gt;1932-6203&lt;/isbn&gt;&lt;urls&gt;&lt;/urls&gt;&lt;electronic-resource-num&gt;10.1371/journal.pone.0133041&lt;/electronic-resource-num&gt;&lt;/record&gt;&lt;/Cite&gt;&lt;/EndNote&gt;</w:instrText>
      </w:r>
      <w:r>
        <w:fldChar w:fldCharType="separate"/>
      </w:r>
      <w:r w:rsidR="002747EA" w:rsidRPr="002747EA">
        <w:rPr>
          <w:noProof/>
          <w:vertAlign w:val="superscript"/>
        </w:rPr>
        <w:t>100</w:t>
      </w:r>
      <w:r>
        <w:fldChar w:fldCharType="end"/>
      </w:r>
      <w:r>
        <w:t xml:space="preserve"> found that, compared with women who consumed f</w:t>
      </w:r>
      <w:r w:rsidRPr="00EC6E65">
        <w:t>oods that contributed to intake of added sugars</w:t>
      </w:r>
      <w:r>
        <w:t xml:space="preserve"> (eg</w:t>
      </w:r>
      <w:r w:rsidRPr="00EC6E65">
        <w:t xml:space="preserve"> sweets,</w:t>
      </w:r>
      <w:r>
        <w:t xml:space="preserve"> snacks, cakes</w:t>
      </w:r>
      <w:r w:rsidRPr="00EC6E65">
        <w:t xml:space="preserve"> and soft drinks</w:t>
      </w:r>
      <w:r>
        <w:t>)</w:t>
      </w:r>
      <w:r w:rsidRPr="00EC6E65">
        <w:t xml:space="preserve"> </w:t>
      </w:r>
      <w:r>
        <w:t>less than once a week</w:t>
      </w:r>
      <w:r w:rsidRPr="00EC6E65">
        <w:t>, women consuming</w:t>
      </w:r>
      <w:r>
        <w:t xml:space="preserve"> </w:t>
      </w:r>
      <w:r w:rsidR="001F53E5">
        <w:t>these foods</w:t>
      </w:r>
      <w:r w:rsidRPr="00EC6E65">
        <w:t xml:space="preserve"> </w:t>
      </w:r>
      <w:r>
        <w:t xml:space="preserve">twice a </w:t>
      </w:r>
      <w:r w:rsidRPr="00EC6E65">
        <w:t xml:space="preserve">day </w:t>
      </w:r>
      <w:r>
        <w:t>had higher gestational weight gain (</w:t>
      </w:r>
      <w:r w:rsidRPr="00743D03">
        <w:rPr>
          <w:sz w:val="16"/>
          <w:szCs w:val="16"/>
        </w:rPr>
        <w:t>MD 5.4 kg; 95% CI 2.1 to 8.7</w:t>
      </w:r>
      <w:r w:rsidRPr="00EC6E65">
        <w:t xml:space="preserve">). The results for soft drinks </w:t>
      </w:r>
      <w:r>
        <w:t xml:space="preserve">alone </w:t>
      </w:r>
      <w:r w:rsidRPr="00EC6E65">
        <w:t>were more conflicting, as women with high</w:t>
      </w:r>
      <w:r>
        <w:t xml:space="preserve"> </w:t>
      </w:r>
      <w:r w:rsidRPr="00EC6E65">
        <w:t>weight gain tended to favour artificially sweetened soft drinks.</w:t>
      </w:r>
    </w:p>
    <w:p w14:paraId="0C53A3CD" w14:textId="77777777" w:rsidR="00E366B1" w:rsidRDefault="00E366B1" w:rsidP="00E366B1">
      <w:pPr>
        <w:pStyle w:val="Heading4"/>
      </w:pPr>
      <w:r>
        <w:t>Gestational diabetes</w:t>
      </w:r>
    </w:p>
    <w:p w14:paraId="1B1906C6" w14:textId="4D6288A8" w:rsidR="00A649A2" w:rsidRDefault="00A649A2" w:rsidP="00A649A2">
      <w:r>
        <w:t>A cohort study (</w:t>
      </w:r>
      <w:r w:rsidRPr="001F53E5">
        <w:rPr>
          <w:sz w:val="16"/>
          <w:szCs w:val="16"/>
        </w:rPr>
        <w:t>n=3,396</w:t>
      </w:r>
      <w:r w:rsidR="001F53E5">
        <w:t>)</w:t>
      </w:r>
      <w:r>
        <w:fldChar w:fldCharType="begin">
          <w:fldData xml:space="preserve">PEVuZE5vdGU+PENpdGU+PEF1dGhvcj5Eb25hemFyLUV6Y3VycmE8L0F1dGhvcj48WWVhcj4yMDE4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</w:fldData>
        </w:fldChar>
      </w:r>
      <w:r w:rsidR="002747EA">
        <w:instrText xml:space="preserve"> ADDIN EN.CITE </w:instrText>
      </w:r>
      <w:r w:rsidR="002747EA">
        <w:fldChar w:fldCharType="begin">
          <w:fldData xml:space="preserve">PEVuZE5vdGU+PENpdGU+PEF1dGhvcj5Eb25hemFyLUV6Y3VycmE8L0F1dGhvcj48WWVhcj4yMDE4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</w:fldData>
        </w:fldChar>
      </w:r>
      <w:r w:rsidR="002747EA">
        <w:instrText xml:space="preserve"> ADDIN EN.CITE.DATA </w:instrText>
      </w:r>
      <w:r w:rsidR="002747EA">
        <w:fldChar w:fldCharType="end"/>
      </w:r>
      <w:r>
        <w:fldChar w:fldCharType="separate"/>
      </w:r>
      <w:r w:rsidR="002747EA" w:rsidRPr="002747EA">
        <w:rPr>
          <w:noProof/>
          <w:vertAlign w:val="superscript"/>
        </w:rPr>
        <w:t>101</w:t>
      </w:r>
      <w:r>
        <w:fldChar w:fldCharType="end"/>
      </w:r>
      <w:r w:rsidR="006B15B5">
        <w:t xml:space="preserve"> found an association between consumption of sugar-sweetened beverages and </w:t>
      </w:r>
      <w:r w:rsidR="006B15B5" w:rsidRPr="00B43CAE">
        <w:t>increased risk of inciden</w:t>
      </w:r>
      <w:r w:rsidR="006104FA">
        <w:t>ce</w:t>
      </w:r>
      <w:r w:rsidR="006B15B5" w:rsidRPr="00B43CAE">
        <w:t xml:space="preserve"> </w:t>
      </w:r>
      <w:r w:rsidR="006B15B5">
        <w:t>gestational diabetes</w:t>
      </w:r>
      <w:r w:rsidR="006B15B5" w:rsidRPr="00B43CAE">
        <w:t xml:space="preserve">, </w:t>
      </w:r>
      <w:r w:rsidR="006B15B5">
        <w:t>for the highest</w:t>
      </w:r>
      <w:r w:rsidR="006B15B5" w:rsidRPr="00B43CAE">
        <w:t xml:space="preserve"> (</w:t>
      </w:r>
      <w:r w:rsidR="006B15B5" w:rsidRPr="006B15B5">
        <w:rPr>
          <w:sz w:val="16"/>
          <w:szCs w:val="16"/>
        </w:rPr>
        <w:t>aOR 2.03; 95%CI 1.25 to 3.31</w:t>
      </w:r>
      <w:r w:rsidR="006B15B5" w:rsidRPr="00B43CAE">
        <w:t xml:space="preserve">) and </w:t>
      </w:r>
      <w:r w:rsidR="006B15B5">
        <w:t>intermediate categories (</w:t>
      </w:r>
      <w:r w:rsidR="006B15B5" w:rsidRPr="006B15B5">
        <w:rPr>
          <w:sz w:val="16"/>
          <w:szCs w:val="16"/>
        </w:rPr>
        <w:t>aOR 1.67; 95%CI 1.01 to 2.77</w:t>
      </w:r>
      <w:r w:rsidR="006B15B5" w:rsidRPr="00B43CAE">
        <w:t>) versus the lowest category (</w:t>
      </w:r>
      <w:r w:rsidR="006B15B5" w:rsidRPr="006B15B5">
        <w:rPr>
          <w:sz w:val="16"/>
          <w:szCs w:val="16"/>
        </w:rPr>
        <w:t>p for linear trend: 0.006</w:t>
      </w:r>
      <w:r w:rsidR="006B15B5" w:rsidRPr="00B43CAE">
        <w:t>)</w:t>
      </w:r>
      <w:r w:rsidR="006B15B5">
        <w:t xml:space="preserve">. </w:t>
      </w:r>
      <w:r w:rsidR="00743D03">
        <w:t>C</w:t>
      </w:r>
      <w:r w:rsidR="00743D03" w:rsidRPr="00B43CAE">
        <w:t xml:space="preserve">onsumption </w:t>
      </w:r>
      <w:r w:rsidR="00743D03">
        <w:t xml:space="preserve">of diet soft drinks </w:t>
      </w:r>
      <w:r w:rsidR="00743D03" w:rsidRPr="00B43CAE">
        <w:t xml:space="preserve">was not associated with </w:t>
      </w:r>
      <w:r w:rsidR="00743D03">
        <w:t>gestational diabetes</w:t>
      </w:r>
      <w:r w:rsidR="00743D03" w:rsidRPr="00B43CAE">
        <w:t xml:space="preserve"> incidence (</w:t>
      </w:r>
      <w:r w:rsidR="00743D03" w:rsidRPr="00743D03">
        <w:rPr>
          <w:sz w:val="16"/>
          <w:szCs w:val="16"/>
        </w:rPr>
        <w:t>aOR 0.82; 95%CI 0.52 to 1.31</w:t>
      </w:r>
      <w:r w:rsidR="00743D03" w:rsidRPr="00B43CAE">
        <w:t>) for the highest versus the lowest category (</w:t>
      </w:r>
      <w:r w:rsidR="00743D03" w:rsidRPr="00743D03">
        <w:rPr>
          <w:sz w:val="16"/>
          <w:szCs w:val="16"/>
        </w:rPr>
        <w:t>p for linear trend: 0.258</w:t>
      </w:r>
      <w:r w:rsidR="00743D03" w:rsidRPr="00B43CAE">
        <w:t>).</w:t>
      </w:r>
    </w:p>
    <w:p w14:paraId="33D78B78" w14:textId="3A6061AB" w:rsidR="00F15874" w:rsidRPr="00A649A2" w:rsidRDefault="00F15874" w:rsidP="00A649A2">
      <w:r w:rsidRPr="000D1C1E">
        <w:t>A cohort study (</w:t>
      </w:r>
      <w:r w:rsidRPr="000D1C1E">
        <w:rPr>
          <w:sz w:val="16"/>
          <w:szCs w:val="16"/>
        </w:rPr>
        <w:t>n=180</w:t>
      </w:r>
      <w:r w:rsidRPr="000D1C1E">
        <w:t>)</w:t>
      </w:r>
      <w:r w:rsidR="00774750">
        <w:fldChar w:fldCharType="begin"/>
      </w:r>
      <w:r w:rsidR="002747EA">
        <w:instrText xml:space="preserve"> ADDIN EN.CITE &lt;EndNote&gt;&lt;Cite&gt;&lt;Author&gt;Soto&lt;/Author&gt;&lt;Year&gt;2015&lt;/Year&gt;&lt;RecNum&gt;1753&lt;/RecNum&gt;&lt;DisplayText&gt;&lt;style face="superscript" font="Trebuchet MS" size="9"&gt;64&lt;/style&gt;&lt;/DisplayText&gt;&lt;record&gt;&lt;rec-number&gt;1753&lt;/rec-number&gt;&lt;foreign-keys&gt;&lt;key app="EN" db-id="exvasrfx2dtraoesasxp2szsxa2df502592x" timestamp="1582757924"&gt;1753&lt;/key&gt;&lt;/foreign-keys&gt;&lt;ref-type name="Journal Article"&gt;17&lt;/ref-type&gt;&lt;contributors&gt;&lt;authors&gt;&lt;author&gt;Soto, R.&lt;/author&gt;&lt;author&gt;Guilloty, N.&lt;/author&gt;&lt;author&gt;Anzalota, L.&lt;/author&gt;&lt;author&gt;Rosario, Z.&lt;/author&gt;&lt;author&gt;Cordero, J. F.&lt;/author&gt;&lt;author&gt;Palacios, C.&lt;/author&gt;&lt;/authors&gt;&lt;/contributors&gt;&lt;titles&gt;&lt;title&gt;Association between maternal diet factors and hemoglobin levels, glucose tolerance, blood pressure and gestational age in a Hispanic population&lt;/title&gt;&lt;secondary-title&gt;Arch Latinoam Nutr&lt;/secondary-title&gt;&lt;/titles&gt;&lt;periodical&gt;&lt;full-title&gt;Arch Latinoam Nutr&lt;/full-title&gt;&lt;/periodical&gt;&lt;pages&gt;86-96&lt;/pages&gt;&lt;volume&gt;65&lt;/volume&gt;&lt;number&gt;2&lt;/number&gt;&lt;edition&gt;2016/01/29&lt;/edition&gt;&lt;keywords&gt;&lt;keyword&gt;Adolescent&lt;/keyword&gt;&lt;keyword&gt;Adult&lt;/keyword&gt;&lt;keyword&gt;Blood Glucose/*analysis&lt;/keyword&gt;&lt;keyword&gt;Blood Pressure/*physiology&lt;/keyword&gt;&lt;keyword&gt;Diabetes, Gestational/prevention &amp;amp; control&lt;/keyword&gt;&lt;keyword&gt;Dietary Supplements&lt;/keyword&gt;&lt;keyword&gt;Feeding Behavior/*physiology&lt;/keyword&gt;&lt;keyword&gt;Female&lt;/keyword&gt;&lt;keyword&gt;*Gestational Age&lt;/keyword&gt;&lt;keyword&gt;Glucose Tolerance Test&lt;/keyword&gt;&lt;keyword&gt;Hemoglobins/*analysis&lt;/keyword&gt;&lt;keyword&gt;Humans&lt;/keyword&gt;&lt;keyword&gt;Pregnancy&lt;/keyword&gt;&lt;keyword&gt;*Prenatal Nutritional Physiological Phenomena&lt;/keyword&gt;&lt;keyword&gt;Prospective Studies&lt;/keyword&gt;&lt;keyword&gt;Puerto Rico/ethnology&lt;/keyword&gt;&lt;keyword&gt;Surveys and Questionnaires&lt;/keyword&gt;&lt;keyword&gt;Young Adult&lt;/keyword&gt;&lt;/keywords&gt;&lt;dates&gt;&lt;year&gt;2015&lt;/year&gt;&lt;pub-dates&gt;&lt;date&gt;Jun&lt;/date&gt;&lt;/pub-dates&gt;&lt;/dates&gt;&lt;isbn&gt;0004-0622 (Print)&amp;#xD;0004-0622 (Linking)&lt;/isbn&gt;&lt;accession-num&gt;26817380&lt;/accession-num&gt;&lt;urls&gt;&lt;related-urls&gt;&lt;url&gt;https://www.ncbi.nlm.nih.gov/pubmed/26817380&lt;/url&gt;&lt;/related-urls&gt;&lt;/urls&gt;&lt;custom2&gt;PMC5324707&lt;/custom2&gt;&lt;/record&gt;&lt;/Cite&gt;&lt;/EndNote&gt;</w:instrText>
      </w:r>
      <w:r w:rsidR="00774750">
        <w:fldChar w:fldCharType="separate"/>
      </w:r>
      <w:r w:rsidR="002747EA" w:rsidRPr="002747EA">
        <w:rPr>
          <w:noProof/>
          <w:vertAlign w:val="superscript"/>
        </w:rPr>
        <w:t>64</w:t>
      </w:r>
      <w:r w:rsidR="00774750">
        <w:fldChar w:fldCharType="end"/>
      </w:r>
      <w:r w:rsidRPr="000D1C1E">
        <w:t xml:space="preserve"> found that high consumption of desserts and sweets was associated</w:t>
      </w:r>
      <w:r w:rsidRPr="000401F6">
        <w:t xml:space="preserve"> with higher fasting blood glucose levels (</w:t>
      </w:r>
      <w:r w:rsidR="0098728D">
        <w:rPr>
          <w:sz w:val="16"/>
          <w:szCs w:val="16"/>
        </w:rPr>
        <w:t>p&lt;</w:t>
      </w:r>
      <w:r w:rsidRPr="0098728D">
        <w:rPr>
          <w:sz w:val="16"/>
          <w:szCs w:val="16"/>
        </w:rPr>
        <w:t>0.05</w:t>
      </w:r>
      <w:r w:rsidRPr="000401F6">
        <w:t>)</w:t>
      </w:r>
      <w:r>
        <w:t>.</w:t>
      </w:r>
    </w:p>
    <w:p w14:paraId="4EFAD456" w14:textId="7FBF98FB" w:rsidR="00E366B1" w:rsidRDefault="00E366B1" w:rsidP="00E366B1">
      <w:pPr>
        <w:pStyle w:val="Heading4"/>
      </w:pPr>
      <w:r>
        <w:t>Depression</w:t>
      </w:r>
    </w:p>
    <w:p w14:paraId="1C8F1ED1" w14:textId="7CB2A2B7" w:rsidR="00743D03" w:rsidRPr="00743D03" w:rsidRDefault="00743D03" w:rsidP="00743D03">
      <w:r>
        <w:t>A cross-sectional study (</w:t>
      </w:r>
      <w:r w:rsidRPr="00743D03">
        <w:rPr>
          <w:sz w:val="16"/>
          <w:szCs w:val="16"/>
        </w:rPr>
        <w:t>n=712</w:t>
      </w:r>
      <w:r>
        <w:t>)</w:t>
      </w:r>
      <w:r>
        <w:fldChar w:fldCharType="begin">
          <w:fldData xml:space="preserve">PEVuZE5vdGU+PENpdGU+PEF1dGhvcj5QYXNrdWxpbjwvQXV0aG9yPjxZZWFyPjIwMTc8L1llYXI+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</w:fldData>
        </w:fldChar>
      </w:r>
      <w:r w:rsidR="002747EA">
        <w:instrText xml:space="preserve"> ADDIN EN.CITE </w:instrText>
      </w:r>
      <w:r w:rsidR="002747EA">
        <w:fldChar w:fldCharType="begin">
          <w:fldData xml:space="preserve">PEVuZE5vdGU+PENpdGU+PEF1dGhvcj5QYXNrdWxpbjwvQXV0aG9yPjxZZWFyPjIwMTc8L1llYXI+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</w:fldData>
        </w:fldChar>
      </w:r>
      <w:r w:rsidR="002747EA">
        <w:instrText xml:space="preserve"> ADDIN EN.CITE.DATA </w:instrText>
      </w:r>
      <w:r w:rsidR="002747EA">
        <w:fldChar w:fldCharType="end"/>
      </w:r>
      <w:r>
        <w:fldChar w:fldCharType="separate"/>
      </w:r>
      <w:r w:rsidR="002747EA" w:rsidRPr="002747EA">
        <w:rPr>
          <w:noProof/>
          <w:vertAlign w:val="superscript"/>
        </w:rPr>
        <w:t>69</w:t>
      </w:r>
      <w:r>
        <w:fldChar w:fldCharType="end"/>
      </w:r>
      <w:r>
        <w:t xml:space="preserve"> found </w:t>
      </w:r>
      <w:r w:rsidRPr="00A47A03">
        <w:t xml:space="preserve">a high prevalence of major depressive disorder among women with high </w:t>
      </w:r>
      <w:r w:rsidR="001F53E5">
        <w:t xml:space="preserve">intake of </w:t>
      </w:r>
      <w:r w:rsidRPr="00A47A03">
        <w:t>sw</w:t>
      </w:r>
      <w:r>
        <w:t>eets and sugars (</w:t>
      </w:r>
      <w:r w:rsidRPr="00743D03">
        <w:rPr>
          <w:sz w:val="16"/>
          <w:szCs w:val="16"/>
        </w:rPr>
        <w:t>aPR 1.91; 95%CI 1.19 to 3.07</w:t>
      </w:r>
      <w:r w:rsidRPr="00A47A03">
        <w:t>).</w:t>
      </w:r>
    </w:p>
    <w:p w14:paraId="18318908" w14:textId="3F62C8AE" w:rsidR="00E366B1" w:rsidRDefault="00E366B1" w:rsidP="00E366B1">
      <w:pPr>
        <w:pStyle w:val="Heading4"/>
      </w:pPr>
      <w:r>
        <w:t>Child growth</w:t>
      </w:r>
    </w:p>
    <w:p w14:paraId="793EB473" w14:textId="77777777" w:rsidR="000D1C1E" w:rsidRDefault="000D1C1E" w:rsidP="00743D03">
      <w:r>
        <w:t>Cohort studies have found that:</w:t>
      </w:r>
    </w:p>
    <w:p w14:paraId="44036B42" w14:textId="6943B93E" w:rsidR="00743D03" w:rsidRDefault="00743D03" w:rsidP="000D1C1E">
      <w:pPr>
        <w:pStyle w:val="bullet"/>
      </w:pPr>
      <w:r>
        <w:t>c</w:t>
      </w:r>
      <w:r w:rsidRPr="00BE7A73">
        <w:t>ompared with no consumption, daily consumption of artificially sweetened beverages was associated with a 0.20-unit increase in infant BMI z score (</w:t>
      </w:r>
      <w:r w:rsidRPr="00743D03">
        <w:rPr>
          <w:sz w:val="16"/>
          <w:szCs w:val="16"/>
        </w:rPr>
        <w:t>adjusted 95% CI, 0.02 to 0.38</w:t>
      </w:r>
      <w:r w:rsidRPr="00BE7A73">
        <w:t>) and a 2-fold higher risk of infant overweight at 1 year of age (</w:t>
      </w:r>
      <w:r w:rsidRPr="00743D03">
        <w:rPr>
          <w:sz w:val="16"/>
          <w:szCs w:val="16"/>
        </w:rPr>
        <w:t>aOR 2.19; 95%CI 1.23 to 3.88</w:t>
      </w:r>
      <w:r w:rsidR="000D1C1E">
        <w:t>) (</w:t>
      </w:r>
      <w:r w:rsidR="000D1C1E" w:rsidRPr="00743D03">
        <w:rPr>
          <w:sz w:val="16"/>
          <w:szCs w:val="16"/>
        </w:rPr>
        <w:t>n=2,686</w:t>
      </w:r>
      <w:r w:rsidR="000D1C1E">
        <w:t>)</w:t>
      </w:r>
      <w:r w:rsidR="000D1C1E">
        <w:fldChar w:fldCharType="begin">
          <w:fldData xml:space="preserve">PEVuZE5vdGU+PENpdGU+PEF1dGhvcj5BemFkPC9BdXRob3I+PFllYXI+MjAxNjwvWWVhcj48UmVj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</w:fldData>
        </w:fldChar>
      </w:r>
      <w:r w:rsidR="002747EA">
        <w:instrText xml:space="preserve"> ADDIN EN.CITE </w:instrText>
      </w:r>
      <w:r w:rsidR="002747EA">
        <w:fldChar w:fldCharType="begin">
          <w:fldData xml:space="preserve">PEVuZE5vdGU+PENpdGU+PEF1dGhvcj5BemFkPC9BdXRob3I+PFllYXI+MjAxNjwvWWVhcj48UmVj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</w:fldData>
        </w:fldChar>
      </w:r>
      <w:r w:rsidR="002747EA">
        <w:instrText xml:space="preserve"> ADDIN EN.CITE.DATA </w:instrText>
      </w:r>
      <w:r w:rsidR="002747EA">
        <w:fldChar w:fldCharType="end"/>
      </w:r>
      <w:r w:rsidR="000D1C1E">
        <w:fldChar w:fldCharType="separate"/>
      </w:r>
      <w:r w:rsidR="002747EA" w:rsidRPr="002747EA">
        <w:rPr>
          <w:noProof/>
          <w:vertAlign w:val="superscript"/>
        </w:rPr>
        <w:t>102</w:t>
      </w:r>
      <w:r w:rsidR="000D1C1E">
        <w:fldChar w:fldCharType="end"/>
      </w:r>
    </w:p>
    <w:p w14:paraId="5DB7EE8A" w14:textId="2476EF7A" w:rsidR="002735A9" w:rsidRPr="00743D03" w:rsidRDefault="002735A9" w:rsidP="000D1C1E">
      <w:pPr>
        <w:pStyle w:val="bullet"/>
      </w:pPr>
      <w:r w:rsidRPr="000D1C1E">
        <w:t>daily consumption of artificially sweetened beverages was positively associated with large-for-gestational age (</w:t>
      </w:r>
      <w:r w:rsidRPr="000D1C1E">
        <w:rPr>
          <w:sz w:val="16"/>
          <w:szCs w:val="16"/>
        </w:rPr>
        <w:t>aRR 1.57; 95%CI 1.05 to 2.35</w:t>
      </w:r>
      <w:r w:rsidRPr="000D1C1E">
        <w:t xml:space="preserve">), BMI </w:t>
      </w:r>
      <w:r w:rsidR="000D1C1E">
        <w:t>z</w:t>
      </w:r>
      <w:r w:rsidRPr="000D1C1E">
        <w:t xml:space="preserve"> score (</w:t>
      </w:r>
      <w:r w:rsidRPr="000D1C1E">
        <w:rPr>
          <w:sz w:val="16"/>
          <w:szCs w:val="16"/>
        </w:rPr>
        <w:t>adjusted beta 0.59; 95% CI 0.23 to 0.96</w:t>
      </w:r>
      <w:r w:rsidRPr="000D1C1E">
        <w:t>) and overweight/obesity at 7 years (</w:t>
      </w:r>
      <w:r w:rsidRPr="000D1C1E">
        <w:rPr>
          <w:sz w:val="16"/>
          <w:szCs w:val="16"/>
        </w:rPr>
        <w:t>aRR 1.93; 95%CI 1.24 to 3.01</w:t>
      </w:r>
      <w:r w:rsidR="000D1C1E">
        <w:t>)</w:t>
      </w:r>
      <w:r w:rsidR="000D1C1E" w:rsidRPr="000D1C1E">
        <w:t xml:space="preserve"> (</w:t>
      </w:r>
      <w:r w:rsidR="000D1C1E" w:rsidRPr="000D1C1E">
        <w:rPr>
          <w:sz w:val="16"/>
          <w:szCs w:val="16"/>
        </w:rPr>
        <w:t>n=918 mother-infant pairs</w:t>
      </w:r>
      <w:r w:rsidR="000D1C1E" w:rsidRPr="000D1C1E">
        <w:t>)</w:t>
      </w:r>
      <w:r w:rsidR="000D1C1E">
        <w:t>.</w:t>
      </w:r>
      <w:r w:rsidR="00774750">
        <w:fldChar w:fldCharType="begin">
          <w:fldData xml:space="preserve">PEVuZE5vdGU+PENpdGU+PEF1dGhvcj5aaHU8L0F1dGhvcj48WWVhcj4yMDE3PC9ZZWFyPjxSZWNO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</w:fldData>
        </w:fldChar>
      </w:r>
      <w:r w:rsidR="002747EA">
        <w:instrText xml:space="preserve"> ADDIN EN.CITE </w:instrText>
      </w:r>
      <w:r w:rsidR="002747EA">
        <w:fldChar w:fldCharType="begin">
          <w:fldData xml:space="preserve">PEVuZE5vdGU+PENpdGU+PEF1dGhvcj5aaHU8L0F1dGhvcj48WWVhcj4yMDE3PC9ZZWFyPjxSZWNO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</w:fldData>
        </w:fldChar>
      </w:r>
      <w:r w:rsidR="002747EA">
        <w:instrText xml:space="preserve"> ADDIN EN.CITE.DATA </w:instrText>
      </w:r>
      <w:r w:rsidR="002747EA">
        <w:fldChar w:fldCharType="end"/>
      </w:r>
      <w:r w:rsidR="00774750">
        <w:fldChar w:fldCharType="separate"/>
      </w:r>
      <w:r w:rsidR="002747EA" w:rsidRPr="002747EA">
        <w:rPr>
          <w:noProof/>
          <w:vertAlign w:val="superscript"/>
        </w:rPr>
        <w:t>103</w:t>
      </w:r>
      <w:r w:rsidR="00774750">
        <w:fldChar w:fldCharType="end"/>
      </w:r>
    </w:p>
    <w:p w14:paraId="4BB98DB5" w14:textId="287E3212" w:rsidR="00E366B1" w:rsidRDefault="00E366B1" w:rsidP="00E366B1">
      <w:pPr>
        <w:pStyle w:val="Heading4"/>
      </w:pPr>
      <w:r>
        <w:t>Childhood allergy</w:t>
      </w:r>
    </w:p>
    <w:p w14:paraId="3055DFEF" w14:textId="567EB3D5" w:rsidR="00743D03" w:rsidRPr="00743D03" w:rsidRDefault="00743D03" w:rsidP="00743D03">
      <w:r>
        <w:t>A cohort study (</w:t>
      </w:r>
      <w:r w:rsidRPr="00743D03">
        <w:rPr>
          <w:sz w:val="16"/>
          <w:szCs w:val="16"/>
        </w:rPr>
        <w:t>n=8,956</w:t>
      </w:r>
      <w:r>
        <w:t>)</w:t>
      </w:r>
      <w:r>
        <w:fldChar w:fldCharType="begin">
          <w:fldData xml:space="preserve">PEVuZE5vdGU+PENpdGU+PEF1dGhvcj5CZWRhcmQ8L0F1dGhvcj48WWVhcj4yMDE3PC9ZZWFyPjxS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</w:fldData>
        </w:fldChar>
      </w:r>
      <w:r w:rsidR="002747EA">
        <w:instrText xml:space="preserve"> ADDIN EN.CITE </w:instrText>
      </w:r>
      <w:r w:rsidR="002747EA">
        <w:fldChar w:fldCharType="begin">
          <w:fldData xml:space="preserve">PEVuZE5vdGU+PENpdGU+PEF1dGhvcj5CZWRhcmQ8L0F1dGhvcj48WWVhcj4yMDE3PC9ZZWFyPjxS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</w:fldData>
        </w:fldChar>
      </w:r>
      <w:r w:rsidR="002747EA">
        <w:instrText xml:space="preserve"> ADDIN EN.CITE.DATA </w:instrText>
      </w:r>
      <w:r w:rsidR="002747EA">
        <w:fldChar w:fldCharType="end"/>
      </w:r>
      <w:r>
        <w:fldChar w:fldCharType="separate"/>
      </w:r>
      <w:r w:rsidR="002747EA" w:rsidRPr="002747EA">
        <w:rPr>
          <w:noProof/>
          <w:vertAlign w:val="superscript"/>
        </w:rPr>
        <w:t>104</w:t>
      </w:r>
      <w:r>
        <w:fldChar w:fldCharType="end"/>
      </w:r>
      <w:r>
        <w:t xml:space="preserve"> found that </w:t>
      </w:r>
      <w:r w:rsidRPr="00BE7A73">
        <w:t>maternal intake of free sugar was positively associated with atopy (</w:t>
      </w:r>
      <w:r w:rsidRPr="00743D03">
        <w:rPr>
          <w:sz w:val="16"/>
          <w:szCs w:val="16"/>
        </w:rPr>
        <w:t>OR for highest versus lowest quintile of sugar intake 1.38, 95% CI 1.06-1.78; per quintile p-trend=0.006</w:t>
      </w:r>
      <w:r w:rsidRPr="00BE7A73">
        <w:t>) and atopic asthma (</w:t>
      </w:r>
      <w:r w:rsidRPr="00743D03">
        <w:rPr>
          <w:sz w:val="16"/>
          <w:szCs w:val="16"/>
        </w:rPr>
        <w:t>OR 2.01, 95% CI 1.23-3.29; per quintile p-trend=0.004</w:t>
      </w:r>
      <w:r w:rsidRPr="00BE7A73">
        <w:t>).</w:t>
      </w:r>
    </w:p>
    <w:p w14:paraId="04C6D6A8" w14:textId="4A66593C" w:rsidR="00122B25" w:rsidRDefault="00122B25" w:rsidP="00122B25">
      <w:pPr>
        <w:pStyle w:val="Heading3"/>
      </w:pPr>
      <w:bookmarkStart w:id="54" w:name="_Toc40956491"/>
      <w:r>
        <w:t>Fast foods</w:t>
      </w:r>
      <w:bookmarkEnd w:id="54"/>
    </w:p>
    <w:p w14:paraId="04953E79" w14:textId="77777777" w:rsidR="00D11616" w:rsidRDefault="00D11616" w:rsidP="005D6525">
      <w:pPr>
        <w:pStyle w:val="Heading4"/>
      </w:pPr>
      <w:r>
        <w:t>Gestational diabetes</w:t>
      </w:r>
    </w:p>
    <w:p w14:paraId="377EDF9F" w14:textId="2419921E" w:rsidR="005D6525" w:rsidRDefault="005D6525" w:rsidP="005D6525">
      <w:r>
        <w:t>A cohort study (</w:t>
      </w:r>
      <w:r w:rsidRPr="004859FC">
        <w:rPr>
          <w:sz w:val="16"/>
          <w:szCs w:val="16"/>
        </w:rPr>
        <w:t>n=3,048</w:t>
      </w:r>
      <w:r>
        <w:t>)</w:t>
      </w:r>
      <w:r>
        <w:fldChar w:fldCharType="begin">
          <w:fldData xml:space="preserve">PEVuZE5vdGU+PENpdGU+PEF1dGhvcj5Eb21pbmd1ZXo8L0F1dGhvcj48WWVhcj4yMDE0PC9ZZWFy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</w:fldData>
        </w:fldChar>
      </w:r>
      <w:r w:rsidR="002747EA">
        <w:instrText xml:space="preserve"> ADDIN EN.CITE </w:instrText>
      </w:r>
      <w:r w:rsidR="002747EA">
        <w:fldChar w:fldCharType="begin">
          <w:fldData xml:space="preserve">PEVuZE5vdGU+PENpdGU+PEF1dGhvcj5Eb21pbmd1ZXo8L0F1dGhvcj48WWVhcj4yMDE0PC9ZZWFy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</w:fldData>
        </w:fldChar>
      </w:r>
      <w:r w:rsidR="002747EA">
        <w:instrText xml:space="preserve"> ADDIN EN.CITE.DATA </w:instrText>
      </w:r>
      <w:r w:rsidR="002747EA">
        <w:fldChar w:fldCharType="end"/>
      </w:r>
      <w:r>
        <w:fldChar w:fldCharType="separate"/>
      </w:r>
      <w:r w:rsidR="002747EA" w:rsidRPr="002747EA">
        <w:rPr>
          <w:noProof/>
          <w:vertAlign w:val="superscript"/>
        </w:rPr>
        <w:t>105</w:t>
      </w:r>
      <w:r>
        <w:fldChar w:fldCharType="end"/>
      </w:r>
      <w:r>
        <w:t xml:space="preserve"> found that</w:t>
      </w:r>
      <w:r w:rsidR="004859FC">
        <w:t>, compared to the lowest category of baseline fast food consumption,</w:t>
      </w:r>
      <w:r>
        <w:t xml:space="preserve"> </w:t>
      </w:r>
      <w:r w:rsidRPr="00B1545A">
        <w:t>fast food consumption was associated with a higher risk of incident gestational diabetes</w:t>
      </w:r>
      <w:r>
        <w:t xml:space="preserve"> for the intermediate (</w:t>
      </w:r>
      <w:r w:rsidRPr="004859FC">
        <w:rPr>
          <w:sz w:val="16"/>
          <w:szCs w:val="16"/>
        </w:rPr>
        <w:t>aOR</w:t>
      </w:r>
      <w:r w:rsidR="001F53E5">
        <w:rPr>
          <w:sz w:val="16"/>
          <w:szCs w:val="16"/>
        </w:rPr>
        <w:t> </w:t>
      </w:r>
      <w:r w:rsidRPr="004859FC">
        <w:rPr>
          <w:sz w:val="16"/>
          <w:szCs w:val="16"/>
        </w:rPr>
        <w:t>1.31; 95%CI 0.81 to 2.13</w:t>
      </w:r>
      <w:r w:rsidRPr="00B1545A">
        <w:t xml:space="preserve">) and </w:t>
      </w:r>
      <w:r>
        <w:t>high (</w:t>
      </w:r>
      <w:r w:rsidRPr="004859FC">
        <w:rPr>
          <w:sz w:val="16"/>
          <w:szCs w:val="16"/>
        </w:rPr>
        <w:t>aOR 1.86; 95% CI 1.13</w:t>
      </w:r>
      <w:r w:rsidR="004859FC" w:rsidRPr="004859FC">
        <w:rPr>
          <w:sz w:val="16"/>
          <w:szCs w:val="16"/>
        </w:rPr>
        <w:t xml:space="preserve"> to </w:t>
      </w:r>
      <w:r w:rsidRPr="004859FC">
        <w:rPr>
          <w:sz w:val="16"/>
          <w:szCs w:val="16"/>
        </w:rPr>
        <w:t>3.06</w:t>
      </w:r>
      <w:r w:rsidRPr="00B1545A">
        <w:t>) categories (</w:t>
      </w:r>
      <w:r w:rsidRPr="004859FC">
        <w:rPr>
          <w:sz w:val="16"/>
          <w:szCs w:val="16"/>
        </w:rPr>
        <w:t>p for trend: 0.007</w:t>
      </w:r>
      <w:r w:rsidRPr="00B1545A">
        <w:t>).</w:t>
      </w:r>
    </w:p>
    <w:p w14:paraId="7C2E703A" w14:textId="1067D6DB" w:rsidR="00D11616" w:rsidRDefault="00D11616" w:rsidP="005D6525">
      <w:pPr>
        <w:pStyle w:val="Heading4"/>
      </w:pPr>
      <w:r>
        <w:t>Childhood allergy</w:t>
      </w:r>
      <w:r w:rsidR="0035604D">
        <w:t xml:space="preserve"> and asthma</w:t>
      </w:r>
    </w:p>
    <w:p w14:paraId="0650790B" w14:textId="77777777" w:rsidR="001F53E5" w:rsidRDefault="001F53E5" w:rsidP="00AB1273">
      <w:r>
        <w:t>Cohort studies have found that:</w:t>
      </w:r>
    </w:p>
    <w:p w14:paraId="5C3CBFA7" w14:textId="54227E9A" w:rsidR="00AB1273" w:rsidRDefault="00AB1273" w:rsidP="008B14B3">
      <w:pPr>
        <w:pStyle w:val="bullet"/>
      </w:pPr>
      <w:r w:rsidRPr="00880A17">
        <w:t xml:space="preserve">fast food consumption </w:t>
      </w:r>
      <w:r w:rsidR="008B14B3">
        <w:t>three or</w:t>
      </w:r>
      <w:r w:rsidR="001F53E5">
        <w:t xml:space="preserve"> more</w:t>
      </w:r>
      <w:r w:rsidR="008B14B3">
        <w:t xml:space="preserve"> times a week</w:t>
      </w:r>
      <w:r>
        <w:t xml:space="preserve"> in pregnancy</w:t>
      </w:r>
      <w:r w:rsidRPr="00880A17">
        <w:t xml:space="preserve"> </w:t>
      </w:r>
      <w:r>
        <w:t>was</w:t>
      </w:r>
      <w:r w:rsidRPr="00880A17">
        <w:t xml:space="preserve"> associated </w:t>
      </w:r>
      <w:r>
        <w:t>with a</w:t>
      </w:r>
      <w:r w:rsidRPr="00880A17">
        <w:t xml:space="preserve"> higher prevalence</w:t>
      </w:r>
      <w:r>
        <w:t xml:space="preserve"> of dermatitis in the child (</w:t>
      </w:r>
      <w:r w:rsidRPr="00AB1273">
        <w:rPr>
          <w:sz w:val="16"/>
          <w:szCs w:val="16"/>
        </w:rPr>
        <w:t>p=0.005</w:t>
      </w:r>
      <w:r>
        <w:t>)</w:t>
      </w:r>
      <w:r w:rsidR="001F53E5" w:rsidRPr="001F53E5">
        <w:t xml:space="preserve"> </w:t>
      </w:r>
      <w:r w:rsidR="001F53E5">
        <w:t>(</w:t>
      </w:r>
      <w:r w:rsidR="001F53E5" w:rsidRPr="00AC3999">
        <w:rPr>
          <w:sz w:val="16"/>
          <w:szCs w:val="16"/>
        </w:rPr>
        <w:t>n=1,000</w:t>
      </w:r>
      <w:r w:rsidR="001F53E5">
        <w:t>)</w:t>
      </w:r>
      <w:r w:rsidR="001F53E5">
        <w:fldChar w:fldCharType="begin">
          <w:fldData xml:space="preserve">PEVuZE5vdGU+PENpdGU+PEF1dGhvcj5DYXN0cm8tUm9kcmlndWV6PC9BdXRob3I+PFllYXI+MjAx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</w:fldData>
        </w:fldChar>
      </w:r>
      <w:r w:rsidR="002747EA">
        <w:instrText xml:space="preserve"> ADDIN EN.CITE </w:instrText>
      </w:r>
      <w:r w:rsidR="002747EA">
        <w:fldChar w:fldCharType="begin">
          <w:fldData xml:space="preserve">PEVuZE5vdGU+PENpdGU+PEF1dGhvcj5DYXN0cm8tUm9kcmlndWV6PC9BdXRob3I+PFllYXI+MjAx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</w:fldData>
        </w:fldChar>
      </w:r>
      <w:r w:rsidR="002747EA">
        <w:instrText xml:space="preserve"> ADDIN EN.CITE.DATA </w:instrText>
      </w:r>
      <w:r w:rsidR="002747EA">
        <w:fldChar w:fldCharType="end"/>
      </w:r>
      <w:r w:rsidR="001F53E5">
        <w:fldChar w:fldCharType="separate"/>
      </w:r>
      <w:r w:rsidR="002747EA" w:rsidRPr="002747EA">
        <w:rPr>
          <w:noProof/>
          <w:vertAlign w:val="superscript"/>
        </w:rPr>
        <w:t>53</w:t>
      </w:r>
      <w:r w:rsidR="001F53E5">
        <w:fldChar w:fldCharType="end"/>
      </w:r>
    </w:p>
    <w:p w14:paraId="506F68F9" w14:textId="1427008D" w:rsidR="0035604D" w:rsidRPr="0066618E" w:rsidRDefault="0035604D" w:rsidP="008B14B3">
      <w:pPr>
        <w:pStyle w:val="bullet"/>
      </w:pPr>
      <w:r>
        <w:t>daily fast food consumption during pregnancy was associate</w:t>
      </w:r>
      <w:r w:rsidRPr="0066618E">
        <w:t>d with increased risk of asthmatic symptoms</w:t>
      </w:r>
      <w:r w:rsidR="001F53E5" w:rsidRPr="0066618E">
        <w:t xml:space="preserve"> in the child</w:t>
      </w:r>
      <w:r w:rsidRPr="0066618E">
        <w:t xml:space="preserve"> (</w:t>
      </w:r>
      <w:r w:rsidRPr="0066618E">
        <w:rPr>
          <w:sz w:val="16"/>
          <w:szCs w:val="16"/>
        </w:rPr>
        <w:t>RR 4.46; 95%CI 1.36 to 14.6</w:t>
      </w:r>
      <w:r w:rsidRPr="0066618E">
        <w:t>)</w:t>
      </w:r>
      <w:r w:rsidR="001F53E5" w:rsidRPr="0066618E">
        <w:t xml:space="preserve"> (</w:t>
      </w:r>
      <w:r w:rsidR="001F53E5" w:rsidRPr="0066618E">
        <w:rPr>
          <w:sz w:val="16"/>
          <w:szCs w:val="16"/>
        </w:rPr>
        <w:t>n=1,201 mother-infant pairs</w:t>
      </w:r>
      <w:r w:rsidR="001F53E5" w:rsidRPr="0066618E">
        <w:t>).</w:t>
      </w:r>
      <w:r w:rsidR="00774750">
        <w:fldChar w:fldCharType="begin">
          <w:fldData xml:space="preserve">PEVuZE5vdGU+PENpdGU+PEF1dGhvcj52b24gRWhyZW5zdGVpbjwvQXV0aG9yPjxZZWFyPjIwMTU8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</w:fldData>
        </w:fldChar>
      </w:r>
      <w:r w:rsidR="002747EA">
        <w:instrText xml:space="preserve"> ADDIN EN.CITE </w:instrText>
      </w:r>
      <w:r w:rsidR="002747EA">
        <w:fldChar w:fldCharType="begin">
          <w:fldData xml:space="preserve">PEVuZE5vdGU+PENpdGU+PEF1dGhvcj52b24gRWhyZW5zdGVpbjwvQXV0aG9yPjxZZWFyPjIwMTU8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</w:fldData>
        </w:fldChar>
      </w:r>
      <w:r w:rsidR="002747EA">
        <w:instrText xml:space="preserve"> ADDIN EN.CITE.DATA </w:instrText>
      </w:r>
      <w:r w:rsidR="002747EA">
        <w:fldChar w:fldCharType="end"/>
      </w:r>
      <w:r w:rsidR="00774750">
        <w:fldChar w:fldCharType="separate"/>
      </w:r>
      <w:r w:rsidR="002747EA" w:rsidRPr="002747EA">
        <w:rPr>
          <w:noProof/>
          <w:vertAlign w:val="superscript"/>
        </w:rPr>
        <w:t>106</w:t>
      </w:r>
      <w:r w:rsidR="00774750">
        <w:fldChar w:fldCharType="end"/>
      </w:r>
      <w:r w:rsidR="001F53E5" w:rsidRPr="0066618E">
        <w:t xml:space="preserve"> </w:t>
      </w:r>
    </w:p>
    <w:p w14:paraId="11A3715B" w14:textId="4ABDE607" w:rsidR="00D11616" w:rsidRDefault="00D11616" w:rsidP="005D6525">
      <w:pPr>
        <w:pStyle w:val="Heading4"/>
      </w:pPr>
      <w:r w:rsidRPr="0066618E">
        <w:t>Childhood cancers</w:t>
      </w:r>
    </w:p>
    <w:p w14:paraId="43D4E045" w14:textId="08B8BAF0" w:rsidR="00AB1273" w:rsidRPr="00AB1273" w:rsidRDefault="00AB1273" w:rsidP="00AB1273">
      <w:r>
        <w:t>A case-control study (</w:t>
      </w:r>
      <w:r w:rsidRPr="00AB1273">
        <w:rPr>
          <w:sz w:val="16"/>
          <w:szCs w:val="16"/>
        </w:rPr>
        <w:t>n=299</w:t>
      </w:r>
      <w:r>
        <w:t>)</w:t>
      </w:r>
      <w:r>
        <w:fldChar w:fldCharType="begin">
          <w:fldData xml:space="preserve">PEVuZE5vdGU+PENpdGU+PEF1dGhvcj5Mb21iYXJkaTwvQXV0aG9yPjxZZWFyPjIwMTU8L1llYXI+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</w:fldData>
        </w:fldChar>
      </w:r>
      <w:r w:rsidR="002747EA">
        <w:instrText xml:space="preserve"> ADDIN EN.CITE </w:instrText>
      </w:r>
      <w:r w:rsidR="002747EA">
        <w:fldChar w:fldCharType="begin">
          <w:fldData xml:space="preserve">PEVuZE5vdGU+PENpdGU+PEF1dGhvcj5Mb21iYXJkaTwvQXV0aG9yPjxZZWFyPjIwMTU8L1llYXI+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</w:fldData>
        </w:fldChar>
      </w:r>
      <w:r w:rsidR="002747EA">
        <w:instrText xml:space="preserve"> ADDIN EN.CITE.DATA </w:instrText>
      </w:r>
      <w:r w:rsidR="002747EA">
        <w:fldChar w:fldCharType="end"/>
      </w:r>
      <w:r>
        <w:fldChar w:fldCharType="separate"/>
      </w:r>
      <w:r w:rsidR="002747EA" w:rsidRPr="002747EA">
        <w:rPr>
          <w:noProof/>
          <w:vertAlign w:val="superscript"/>
        </w:rPr>
        <w:t>76</w:t>
      </w:r>
      <w:r>
        <w:fldChar w:fldCharType="end"/>
      </w:r>
      <w:r>
        <w:t xml:space="preserve"> found a p</w:t>
      </w:r>
      <w:r w:rsidRPr="001F7D2B">
        <w:t>ositive association</w:t>
      </w:r>
      <w:r>
        <w:t xml:space="preserve"> between maternal</w:t>
      </w:r>
      <w:r w:rsidRPr="001F7D2B">
        <w:t xml:space="preserve"> intake of fried foods </w:t>
      </w:r>
      <w:r>
        <w:t xml:space="preserve">and retinoblastoma in the child </w:t>
      </w:r>
      <w:r w:rsidRPr="001F7D2B">
        <w:t>(</w:t>
      </w:r>
      <w:r w:rsidRPr="00AB1273">
        <w:rPr>
          <w:sz w:val="16"/>
          <w:szCs w:val="16"/>
        </w:rPr>
        <w:t>OR 4.89, 95 % CI 1.72 to 13.89</w:t>
      </w:r>
      <w:r w:rsidRPr="001F7D2B">
        <w:t>).</w:t>
      </w:r>
    </w:p>
    <w:p w14:paraId="5919C741" w14:textId="3B933866" w:rsidR="003B7F99" w:rsidRDefault="0035604D" w:rsidP="003B7F99">
      <w:pPr>
        <w:pStyle w:val="Heading3"/>
      </w:pPr>
      <w:bookmarkStart w:id="55" w:name="_Toc40956492"/>
      <w:r>
        <w:t>Caffeine</w:t>
      </w:r>
      <w:bookmarkEnd w:id="55"/>
      <w:r>
        <w:t xml:space="preserve"> </w:t>
      </w:r>
    </w:p>
    <w:p w14:paraId="2C577390" w14:textId="3D73BE8F" w:rsidR="000B4B87" w:rsidRDefault="00765FFB" w:rsidP="000B4B87">
      <w:pPr>
        <w:pStyle w:val="Heading4"/>
      </w:pPr>
      <w:r>
        <w:t>Fetal growth and p</w:t>
      </w:r>
      <w:r w:rsidR="000B4B87">
        <w:t>reterm birth</w:t>
      </w:r>
    </w:p>
    <w:p w14:paraId="31F92DA9" w14:textId="6A766A4A" w:rsidR="000B4B87" w:rsidRDefault="000B4B87" w:rsidP="000B4B87">
      <w:r>
        <w:t>A cohort study (</w:t>
      </w:r>
      <w:r w:rsidRPr="00765FFB">
        <w:rPr>
          <w:sz w:val="16"/>
          <w:szCs w:val="16"/>
        </w:rPr>
        <w:t>n=1,898</w:t>
      </w:r>
      <w:r>
        <w:t>)</w:t>
      </w:r>
      <w:r>
        <w:fldChar w:fldCharType="begin"/>
      </w:r>
      <w:r w:rsidR="002747EA">
        <w:instrText xml:space="preserve"> ADDIN EN.CITE &lt;EndNote&gt;&lt;Cite&gt;&lt;Author&gt;Colapinto&lt;/Author&gt;&lt;Year&gt;2015&lt;/Year&gt;&lt;RecNum&gt;1415&lt;/RecNum&gt;&lt;DisplayText&gt;&lt;style face="superscript" font="Trebuchet MS" size="9"&gt;107&lt;/style&gt;&lt;/DisplayText&gt;&lt;record&gt;&lt;rec-number&gt;1415&lt;/rec-number&gt;&lt;foreign-keys&gt;&lt;key app="EN" db-id="exvasrfx2dtraoesasxp2szsxa2df502592x" timestamp="1568170768"&gt;1415&lt;/key&gt;&lt;key app="ENWeb" db-id=""&gt;0&lt;/key&gt;&lt;/foreign-keys&gt;&lt;ref-type name="Journal Article"&gt;17&lt;/ref-type&gt;&lt;contributors&gt;&lt;authors&gt;&lt;author&gt;Colapinto, C.K.,&lt;/author&gt;&lt;author&gt;Arbuckle, T.E.,&lt;/author&gt;&lt;author&gt;Dubois, L.,&lt;/author&gt;&lt;author&gt;Fraser, W.,&lt;/author&gt;&lt;/authors&gt;&lt;/contributors&gt;&lt;titles&gt;&lt;title&gt;Tea consumption in pregnancy as a predictor of pesticide exposure and adverse birth outcomes: The MIREC Study&lt;/title&gt;&lt;secondary-title&gt;Environmental Research&lt;/secondary-title&gt;&lt;/titles&gt;&lt;periodical&gt;&lt;full-title&gt;Environmental Research&lt;/full-title&gt;&lt;/periodical&gt;&lt;pages&gt;77-83&lt;/pages&gt;&lt;volume&gt;142&lt;/volume&gt;&lt;section&gt;77&lt;/section&gt;&lt;dates&gt;&lt;year&gt;2015&lt;/year&gt;&lt;/dates&gt;&lt;isbn&gt;00139351&lt;/isbn&gt;&lt;urls&gt;&lt;/urls&gt;&lt;electronic-resource-num&gt;10.1016/j.envres.2015.06.020&lt;/electronic-resource-num&gt;&lt;/record&gt;&lt;/Cite&gt;&lt;/EndNote&gt;</w:instrText>
      </w:r>
      <w:r>
        <w:fldChar w:fldCharType="separate"/>
      </w:r>
      <w:r w:rsidR="002747EA" w:rsidRPr="002747EA">
        <w:rPr>
          <w:noProof/>
          <w:vertAlign w:val="superscript"/>
        </w:rPr>
        <w:t>107</w:t>
      </w:r>
      <w:r>
        <w:fldChar w:fldCharType="end"/>
      </w:r>
      <w:r w:rsidR="00765FFB">
        <w:t xml:space="preserve"> found no clear differences between women who drank less than one cup of tea a week and those who drank </w:t>
      </w:r>
      <w:r>
        <w:t>o</w:t>
      </w:r>
      <w:r w:rsidR="00765FFB">
        <w:t>ne or more cups of tea per week for preterm birth (</w:t>
      </w:r>
      <w:r w:rsidR="00765FFB" w:rsidRPr="00765FFB">
        <w:rPr>
          <w:sz w:val="16"/>
          <w:szCs w:val="16"/>
        </w:rPr>
        <w:t>aOR 0.99; 95%CI 0.61 to 1.61</w:t>
      </w:r>
      <w:r w:rsidR="00765FFB">
        <w:t>) or small for gestational age (</w:t>
      </w:r>
      <w:r w:rsidR="00765FFB" w:rsidRPr="00765FFB">
        <w:rPr>
          <w:sz w:val="16"/>
          <w:szCs w:val="16"/>
        </w:rPr>
        <w:t>aOR 1.43; 95%CI 0.83 to 2.46</w:t>
      </w:r>
      <w:r w:rsidR="00765FFB">
        <w:t>).</w:t>
      </w:r>
    </w:p>
    <w:p w14:paraId="2C6768FA" w14:textId="4EDE1946" w:rsidR="00A17903" w:rsidRDefault="00A17903" w:rsidP="000B4B87">
      <w:r>
        <w:t>A cross-sectional stu</w:t>
      </w:r>
      <w:r w:rsidRPr="0027198F">
        <w:t>dy (</w:t>
      </w:r>
      <w:r w:rsidRPr="0027198F">
        <w:rPr>
          <w:sz w:val="16"/>
          <w:szCs w:val="16"/>
        </w:rPr>
        <w:t>n=858</w:t>
      </w:r>
      <w:r w:rsidRPr="0027198F">
        <w:t>)</w:t>
      </w:r>
      <w:r w:rsidR="00774750">
        <w:fldChar w:fldCharType="begin">
          <w:fldData xml:space="preserve">PEVuZE5vdGU+PENpdGU+PEF1dGhvcj5Pa3VibzwvQXV0aG9yPjxZZWFyPjIwMTU8L1llYXI+PFJl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</w:fldData>
        </w:fldChar>
      </w:r>
      <w:r w:rsidR="002747EA">
        <w:instrText xml:space="preserve"> ADDIN EN.CITE </w:instrText>
      </w:r>
      <w:r w:rsidR="002747EA">
        <w:fldChar w:fldCharType="begin">
          <w:fldData xml:space="preserve">PEVuZE5vdGU+PENpdGU+PEF1dGhvcj5Pa3VibzwvQXV0aG9yPjxZZWFyPjIwMTU8L1llYXI+PFJl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</w:fldData>
        </w:fldChar>
      </w:r>
      <w:r w:rsidR="002747EA">
        <w:instrText xml:space="preserve"> ADDIN EN.CITE.DATA </w:instrText>
      </w:r>
      <w:r w:rsidR="002747EA">
        <w:fldChar w:fldCharType="end"/>
      </w:r>
      <w:r w:rsidR="00774750">
        <w:fldChar w:fldCharType="separate"/>
      </w:r>
      <w:r w:rsidR="002747EA" w:rsidRPr="002747EA">
        <w:rPr>
          <w:noProof/>
          <w:vertAlign w:val="superscript"/>
        </w:rPr>
        <w:t>108</w:t>
      </w:r>
      <w:r w:rsidR="00774750">
        <w:fldChar w:fldCharType="end"/>
      </w:r>
      <w:r w:rsidRPr="0027198F">
        <w:t xml:space="preserve"> found</w:t>
      </w:r>
      <w:r>
        <w:t xml:space="preserve"> that maternal total caffeine intake </w:t>
      </w:r>
      <w:r w:rsidRPr="00CF04AC">
        <w:t xml:space="preserve">was associated with an increased risk of </w:t>
      </w:r>
      <w:r>
        <w:t>preterm birth</w:t>
      </w:r>
      <w:r w:rsidRPr="00CF04AC">
        <w:t xml:space="preserve"> (</w:t>
      </w:r>
      <w:r w:rsidRPr="00A17903">
        <w:rPr>
          <w:sz w:val="16"/>
          <w:szCs w:val="16"/>
        </w:rPr>
        <w:t>OR per 100 mg/d caffeine increase 1.28; 95%CI 1.03 to 1.58; P=0.03</w:t>
      </w:r>
      <w:r w:rsidRPr="00CF04AC">
        <w:t>).</w:t>
      </w:r>
    </w:p>
    <w:p w14:paraId="1529EBF5" w14:textId="3268941D" w:rsidR="00765FFB" w:rsidRDefault="00765FFB" w:rsidP="00765FFB">
      <w:pPr>
        <w:pStyle w:val="Heading4"/>
      </w:pPr>
      <w:r>
        <w:t xml:space="preserve">Childhood </w:t>
      </w:r>
      <w:r w:rsidR="007167FC">
        <w:t>brain tumours</w:t>
      </w:r>
    </w:p>
    <w:p w14:paraId="418C22BB" w14:textId="076158C6" w:rsidR="00765FFB" w:rsidRDefault="00765FFB" w:rsidP="000B4B87">
      <w:r>
        <w:t>A case-control study (</w:t>
      </w:r>
      <w:r w:rsidRPr="00AD6049">
        <w:rPr>
          <w:sz w:val="16"/>
          <w:szCs w:val="16"/>
        </w:rPr>
        <w:t>n=1,019</w:t>
      </w:r>
      <w:r>
        <w:t>)</w:t>
      </w:r>
      <w:r w:rsidR="00201490">
        <w:fldChar w:fldCharType="begin">
          <w:fldData xml:space="preserve">PEVuZE5vdGU+PENpdGU+PEF1dGhvcj5HcmVlbm9wPC9BdXRob3I+PFllYXI+MjAxNDwvWWVhcj48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==
</w:fldData>
        </w:fldChar>
      </w:r>
      <w:r w:rsidR="002747EA">
        <w:instrText xml:space="preserve"> ADDIN EN.CITE </w:instrText>
      </w:r>
      <w:r w:rsidR="002747EA">
        <w:fldChar w:fldCharType="begin">
          <w:fldData xml:space="preserve">PEVuZE5vdGU+PENpdGU+PEF1dGhvcj5HcmVlbm9wPC9BdXRob3I+PFllYXI+MjAxNDwvWWVhcj48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==
</w:fldData>
        </w:fldChar>
      </w:r>
      <w:r w:rsidR="002747EA">
        <w:instrText xml:space="preserve"> ADDIN EN.CITE.DATA </w:instrText>
      </w:r>
      <w:r w:rsidR="002747EA">
        <w:fldChar w:fldCharType="end"/>
      </w:r>
      <w:r w:rsidR="00201490">
        <w:fldChar w:fldCharType="separate"/>
      </w:r>
      <w:r w:rsidR="002747EA" w:rsidRPr="002747EA">
        <w:rPr>
          <w:noProof/>
          <w:vertAlign w:val="superscript"/>
        </w:rPr>
        <w:t>109</w:t>
      </w:r>
      <w:r w:rsidR="00201490">
        <w:fldChar w:fldCharType="end"/>
      </w:r>
      <w:r>
        <w:t xml:space="preserve"> found</w:t>
      </w:r>
      <w:r w:rsidRPr="002E2AEF">
        <w:t xml:space="preserve"> </w:t>
      </w:r>
      <w:r w:rsidR="00AD6049">
        <w:t>an association between childhood brain tumours</w:t>
      </w:r>
      <w:r w:rsidRPr="002E2AEF">
        <w:t xml:space="preserve"> </w:t>
      </w:r>
      <w:r w:rsidR="00AD6049">
        <w:t>and</w:t>
      </w:r>
      <w:r w:rsidRPr="002E2AEF">
        <w:t xml:space="preserve"> any coffee consumption during </w:t>
      </w:r>
      <w:r>
        <w:t xml:space="preserve">pregnancy </w:t>
      </w:r>
      <w:r w:rsidR="00AD6049">
        <w:t>(</w:t>
      </w:r>
      <w:r w:rsidR="00AD6049" w:rsidRPr="00AD6049">
        <w:rPr>
          <w:sz w:val="16"/>
          <w:szCs w:val="16"/>
        </w:rPr>
        <w:t>OR 1.76; 95%</w:t>
      </w:r>
      <w:r w:rsidRPr="00AD6049">
        <w:rPr>
          <w:sz w:val="16"/>
          <w:szCs w:val="16"/>
        </w:rPr>
        <w:t>CI 1.09 to 2.84</w:t>
      </w:r>
      <w:r w:rsidR="00AD6049">
        <w:t xml:space="preserve">) and </w:t>
      </w:r>
      <w:r>
        <w:t>≥</w:t>
      </w:r>
      <w:r w:rsidRPr="002E2AEF">
        <w:t xml:space="preserve">2 cups per day during pregnancy </w:t>
      </w:r>
      <w:r w:rsidR="00AD6049">
        <w:t>(</w:t>
      </w:r>
      <w:r w:rsidR="00AD6049" w:rsidRPr="00AD6049">
        <w:rPr>
          <w:sz w:val="16"/>
          <w:szCs w:val="16"/>
        </w:rPr>
        <w:t xml:space="preserve">OR 2.52; </w:t>
      </w:r>
      <w:r w:rsidR="00AC3999">
        <w:rPr>
          <w:sz w:val="16"/>
          <w:szCs w:val="16"/>
        </w:rPr>
        <w:t>95% CI 1.26 to</w:t>
      </w:r>
      <w:r w:rsidRPr="00AD6049">
        <w:rPr>
          <w:sz w:val="16"/>
          <w:szCs w:val="16"/>
        </w:rPr>
        <w:t xml:space="preserve"> 5.04</w:t>
      </w:r>
      <w:r w:rsidRPr="002E2AEF">
        <w:t>).</w:t>
      </w:r>
    </w:p>
    <w:p w14:paraId="19E78503" w14:textId="634BF2EA" w:rsidR="0035604D" w:rsidRDefault="0035604D" w:rsidP="0035604D">
      <w:pPr>
        <w:pStyle w:val="Heading4"/>
      </w:pPr>
      <w:r>
        <w:t>Childhood behaviour</w:t>
      </w:r>
    </w:p>
    <w:p w14:paraId="61E68367" w14:textId="26F3E69A" w:rsidR="0035604D" w:rsidRPr="000B4B87" w:rsidRDefault="0035604D" w:rsidP="000B4B87">
      <w:r>
        <w:t>A cross-sectional study (</w:t>
      </w:r>
      <w:r w:rsidRPr="0035604D">
        <w:rPr>
          <w:sz w:val="16"/>
          <w:szCs w:val="16"/>
        </w:rPr>
        <w:t>1,119 mother-child pai</w:t>
      </w:r>
      <w:r w:rsidRPr="00E82C9A">
        <w:rPr>
          <w:sz w:val="16"/>
          <w:szCs w:val="16"/>
        </w:rPr>
        <w:t>rs</w:t>
      </w:r>
      <w:r w:rsidRPr="00E82C9A">
        <w:t>)</w:t>
      </w:r>
      <w:r w:rsidR="00774750">
        <w:fldChar w:fldCharType="begin">
          <w:fldData xml:space="preserve">PEVuZE5vdGU+PENpdGU+PEF1dGhvcj5NaXlha2U8L0F1dGhvcj48WWVhcj4yMDE5PC9ZZWFyPjxS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</w:fldData>
        </w:fldChar>
      </w:r>
      <w:r w:rsidR="002747EA">
        <w:instrText xml:space="preserve"> ADDIN EN.CITE </w:instrText>
      </w:r>
      <w:r w:rsidR="002747EA">
        <w:fldChar w:fldCharType="begin">
          <w:fldData xml:space="preserve">PEVuZE5vdGU+PENpdGU+PEF1dGhvcj5NaXlha2U8L0F1dGhvcj48WWVhcj4yMDE5PC9ZZWFyPjxS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</w:fldData>
        </w:fldChar>
      </w:r>
      <w:r w:rsidR="002747EA">
        <w:instrText xml:space="preserve"> ADDIN EN.CITE.DATA </w:instrText>
      </w:r>
      <w:r w:rsidR="002747EA">
        <w:fldChar w:fldCharType="end"/>
      </w:r>
      <w:r w:rsidR="00774750">
        <w:fldChar w:fldCharType="separate"/>
      </w:r>
      <w:r w:rsidR="002747EA" w:rsidRPr="002747EA">
        <w:rPr>
          <w:noProof/>
          <w:vertAlign w:val="superscript"/>
        </w:rPr>
        <w:t>110</w:t>
      </w:r>
      <w:r w:rsidR="00774750">
        <w:fldChar w:fldCharType="end"/>
      </w:r>
      <w:r w:rsidRPr="00E82C9A">
        <w:t xml:space="preserve"> found th</w:t>
      </w:r>
      <w:r>
        <w:t>at children of women in the highest quartile of caffeine consumption had a reduced risk of peer problems (</w:t>
      </w:r>
      <w:r w:rsidRPr="0035604D">
        <w:rPr>
          <w:sz w:val="16"/>
          <w:szCs w:val="16"/>
        </w:rPr>
        <w:t>aOR 0.51; 95%CI 0.28 to 0.91</w:t>
      </w:r>
      <w:r w:rsidRPr="00260C4E">
        <w:t>)</w:t>
      </w:r>
      <w:r>
        <w:t>.</w:t>
      </w:r>
    </w:p>
    <w:p w14:paraId="1D5ACDE3" w14:textId="3F99343D" w:rsidR="003B7F99" w:rsidRDefault="003B7F99" w:rsidP="003B7F99">
      <w:pPr>
        <w:pStyle w:val="Heading3"/>
      </w:pPr>
      <w:bookmarkStart w:id="56" w:name="_Toc40956493"/>
      <w:r>
        <w:t>Potential allergens</w:t>
      </w:r>
      <w:bookmarkEnd w:id="56"/>
    </w:p>
    <w:p w14:paraId="7DF9F674" w14:textId="77777777" w:rsidR="00E27608" w:rsidRDefault="00E27608" w:rsidP="00E27608">
      <w:pPr>
        <w:keepNext/>
      </w:pPr>
      <w:r>
        <w:t>Cohort studies into maternal intake of potential allergens have found:</w:t>
      </w:r>
    </w:p>
    <w:p w14:paraId="7E7DC095" w14:textId="0DC061A7" w:rsidR="00E27608" w:rsidRDefault="00E27608" w:rsidP="00E27608">
      <w:pPr>
        <w:pStyle w:val="bullet"/>
      </w:pPr>
      <w:r>
        <w:t>h</w:t>
      </w:r>
      <w:r w:rsidRPr="00E61514">
        <w:t>igher maternal wheat intake during the second trimester was associated wit</w:t>
      </w:r>
      <w:r>
        <w:t>h reduced atopic dermatitis in the infant (</w:t>
      </w:r>
      <w:r w:rsidRPr="00E27608">
        <w:rPr>
          <w:sz w:val="16"/>
          <w:szCs w:val="16"/>
        </w:rPr>
        <w:t>OR 0.64; 95%CI 0.46 to 0.90</w:t>
      </w:r>
      <w:r w:rsidR="00201B35">
        <w:rPr>
          <w:sz w:val="16"/>
          <w:szCs w:val="16"/>
        </w:rPr>
        <w:t>; n=1,227</w:t>
      </w:r>
      <w:r w:rsidRPr="00E61514">
        <w:t>)</w:t>
      </w:r>
      <w:r>
        <w:fldChar w:fldCharType="begin">
          <w:fldData xml:space="preserve">PEVuZE5vdGU+PENpdGU+PEF1dGhvcj5CdW55YXZhbmljaDwvQXV0aG9yPjxZZWFyPjIwMTQ8L1ll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</w:fldData>
        </w:fldChar>
      </w:r>
      <w:r w:rsidR="002747EA">
        <w:instrText xml:space="preserve"> ADDIN EN.CITE </w:instrText>
      </w:r>
      <w:r w:rsidR="002747EA">
        <w:fldChar w:fldCharType="begin">
          <w:fldData xml:space="preserve">PEVuZE5vdGU+PENpdGU+PEF1dGhvcj5CdW55YXZhbmljaDwvQXV0aG9yPjxZZWFyPjIwMTQ8L1ll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</w:fldData>
        </w:fldChar>
      </w:r>
      <w:r w:rsidR="002747EA">
        <w:instrText xml:space="preserve"> ADDIN EN.CITE.DATA </w:instrText>
      </w:r>
      <w:r w:rsidR="002747EA">
        <w:fldChar w:fldCharType="end"/>
      </w:r>
      <w:r>
        <w:fldChar w:fldCharType="separate"/>
      </w:r>
      <w:r w:rsidR="002747EA" w:rsidRPr="002747EA">
        <w:rPr>
          <w:noProof/>
          <w:vertAlign w:val="superscript"/>
        </w:rPr>
        <w:t>90</w:t>
      </w:r>
      <w:r>
        <w:fldChar w:fldCharType="end"/>
      </w:r>
    </w:p>
    <w:p w14:paraId="4BAAE1B6" w14:textId="573250A5" w:rsidR="00E27608" w:rsidRDefault="00E27608" w:rsidP="00E27608">
      <w:pPr>
        <w:pStyle w:val="bullet"/>
      </w:pPr>
      <w:r>
        <w:t>h</w:t>
      </w:r>
      <w:r w:rsidRPr="00E61514">
        <w:t xml:space="preserve">igher maternal peanut intake (each additional z score) during the first trimester was associated with reduced </w:t>
      </w:r>
      <w:r>
        <w:t>risk</w:t>
      </w:r>
      <w:r w:rsidRPr="00E61514">
        <w:t xml:space="preserve"> of peanut allergic reaction</w:t>
      </w:r>
      <w:r w:rsidR="00C97E3A">
        <w:t xml:space="preserve"> in the infant</w:t>
      </w:r>
      <w:r w:rsidRPr="00E61514">
        <w:t xml:space="preserve"> (</w:t>
      </w:r>
      <w:r w:rsidRPr="00E27608">
        <w:rPr>
          <w:sz w:val="16"/>
          <w:szCs w:val="16"/>
        </w:rPr>
        <w:t>OR 0.53; 95%CI 0.30 to 0.94</w:t>
      </w:r>
      <w:r w:rsidR="00201B35">
        <w:rPr>
          <w:sz w:val="16"/>
          <w:szCs w:val="16"/>
        </w:rPr>
        <w:t>; n=1,227</w:t>
      </w:r>
      <w:r>
        <w:t>)</w:t>
      </w:r>
      <w:r>
        <w:fldChar w:fldCharType="begin">
          <w:fldData xml:space="preserve">PEVuZE5vdGU+PENpdGU+PEF1dGhvcj5CdW55YXZhbmljaDwvQXV0aG9yPjxZZWFyPjIwMTQ8L1ll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</w:fldData>
        </w:fldChar>
      </w:r>
      <w:r w:rsidR="002747EA">
        <w:instrText xml:space="preserve"> ADDIN EN.CITE </w:instrText>
      </w:r>
      <w:r w:rsidR="002747EA">
        <w:fldChar w:fldCharType="begin">
          <w:fldData xml:space="preserve">PEVuZE5vdGU+PENpdGU+PEF1dGhvcj5CdW55YXZhbmljaDwvQXV0aG9yPjxZZWFyPjIwMTQ8L1ll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</w:fldData>
        </w:fldChar>
      </w:r>
      <w:r w:rsidR="002747EA">
        <w:instrText xml:space="preserve"> ADDIN EN.CITE.DATA </w:instrText>
      </w:r>
      <w:r w:rsidR="002747EA">
        <w:fldChar w:fldCharType="end"/>
      </w:r>
      <w:r>
        <w:fldChar w:fldCharType="separate"/>
      </w:r>
      <w:r w:rsidR="002747EA" w:rsidRPr="002747EA">
        <w:rPr>
          <w:noProof/>
          <w:vertAlign w:val="superscript"/>
        </w:rPr>
        <w:t>90</w:t>
      </w:r>
      <w:r>
        <w:fldChar w:fldCharType="end"/>
      </w:r>
    </w:p>
    <w:p w14:paraId="7484B33E" w14:textId="290C8B3C" w:rsidR="00E27608" w:rsidRDefault="00E27608" w:rsidP="00E27608">
      <w:pPr>
        <w:pStyle w:val="bullet"/>
      </w:pPr>
      <w:r>
        <w:t>peanut/tree nut</w:t>
      </w:r>
      <w:r w:rsidRPr="00E61514">
        <w:t xml:space="preserve"> allergy in the offspring was significantly lower among children of non</w:t>
      </w:r>
      <w:r>
        <w:t>-</w:t>
      </w:r>
      <w:r w:rsidRPr="00E61514">
        <w:t xml:space="preserve">allergic mothers who consumed more </w:t>
      </w:r>
      <w:r>
        <w:t>peanuts/tree nuts</w:t>
      </w:r>
      <w:r w:rsidRPr="00E61514">
        <w:t xml:space="preserve"> in their peripregnancy diet (</w:t>
      </w:r>
      <w:r w:rsidRPr="00106CE5">
        <w:rPr>
          <w:sz w:val="16"/>
          <w:szCs w:val="16"/>
        </w:rPr>
        <w:t>≥5 times vs &lt;1 time per month: OR 0.31; 95% CI 0.13 to 0.75; P(trend)=0.004</w:t>
      </w:r>
      <w:r w:rsidR="00201B35">
        <w:rPr>
          <w:sz w:val="16"/>
          <w:szCs w:val="16"/>
        </w:rPr>
        <w:t>; n=8,205</w:t>
      </w:r>
      <w:r w:rsidRPr="00E61514">
        <w:t>)</w:t>
      </w:r>
      <w:r>
        <w:fldChar w:fldCharType="begin">
          <w:fldData xml:space="preserve">PEVuZE5vdGU+PENpdGU+PEF1dGhvcj5GcmF6aWVyPC9BdXRob3I+PFllYXI+MjAxNDwvWWVhcj48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</w:fldData>
        </w:fldChar>
      </w:r>
      <w:r w:rsidR="002747EA">
        <w:instrText xml:space="preserve"> ADDIN EN.CITE </w:instrText>
      </w:r>
      <w:r w:rsidR="002747EA">
        <w:fldChar w:fldCharType="begin">
          <w:fldData xml:space="preserve">PEVuZE5vdGU+PENpdGU+PEF1dGhvcj5GcmF6aWVyPC9BdXRob3I+PFllYXI+MjAxNDwvWWVhcj48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</w:fldData>
        </w:fldChar>
      </w:r>
      <w:r w:rsidR="002747EA">
        <w:instrText xml:space="preserve"> ADDIN EN.CITE.DATA </w:instrText>
      </w:r>
      <w:r w:rsidR="002747EA">
        <w:fldChar w:fldCharType="end"/>
      </w:r>
      <w:r>
        <w:fldChar w:fldCharType="separate"/>
      </w:r>
      <w:r w:rsidR="002747EA" w:rsidRPr="002747EA">
        <w:rPr>
          <w:noProof/>
          <w:vertAlign w:val="superscript"/>
        </w:rPr>
        <w:t>111</w:t>
      </w:r>
      <w:r>
        <w:fldChar w:fldCharType="end"/>
      </w:r>
    </w:p>
    <w:p w14:paraId="1F4168FC" w14:textId="78A37A11" w:rsidR="00E27608" w:rsidRDefault="00E27608" w:rsidP="00E27608">
      <w:pPr>
        <w:pStyle w:val="bullet"/>
      </w:pPr>
      <w:r w:rsidRPr="004C463B">
        <w:t xml:space="preserve">incidence of babies' eczema was significantly lower in the group with everyday intake </w:t>
      </w:r>
      <w:r>
        <w:t xml:space="preserve">of natto (fermented soy beans) </w:t>
      </w:r>
      <w:r w:rsidR="00106CE5">
        <w:t>compared to</w:t>
      </w:r>
      <w:r w:rsidRPr="004C463B">
        <w:t xml:space="preserve"> </w:t>
      </w:r>
      <w:r w:rsidR="00106CE5">
        <w:t>women</w:t>
      </w:r>
      <w:r w:rsidRPr="004C463B">
        <w:t xml:space="preserve"> eating</w:t>
      </w:r>
      <w:r>
        <w:t xml:space="preserve"> it 2-3 times a week or less (</w:t>
      </w:r>
      <w:r w:rsidRPr="00106CE5">
        <w:rPr>
          <w:sz w:val="16"/>
          <w:szCs w:val="16"/>
        </w:rPr>
        <w:t>p=0.020</w:t>
      </w:r>
      <w:r w:rsidR="00201B35">
        <w:rPr>
          <w:sz w:val="16"/>
          <w:szCs w:val="16"/>
        </w:rPr>
        <w:t>; n=650</w:t>
      </w:r>
      <w:r w:rsidRPr="004C463B">
        <w:t>).</w:t>
      </w:r>
      <w:r>
        <w:fldChar w:fldCharType="begin">
          <w:fldData xml:space="preserve">PEVuZE5vdGU+PENpdGU+PEF1dGhvcj5PemF3YTwvQXV0aG9yPjxZZWFyPjIwMTQ8L1llYXI+PFJl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</w:fldData>
        </w:fldChar>
      </w:r>
      <w:r w:rsidR="002747EA">
        <w:instrText xml:space="preserve"> ADDIN EN.CITE </w:instrText>
      </w:r>
      <w:r w:rsidR="002747EA">
        <w:fldChar w:fldCharType="begin">
          <w:fldData xml:space="preserve">PEVuZE5vdGU+PENpdGU+PEF1dGhvcj5PemF3YTwvQXV0aG9yPjxZZWFyPjIwMTQ8L1llYXI+PFJl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</w:fldData>
        </w:fldChar>
      </w:r>
      <w:r w:rsidR="002747EA">
        <w:instrText xml:space="preserve"> ADDIN EN.CITE.DATA </w:instrText>
      </w:r>
      <w:r w:rsidR="002747EA">
        <w:fldChar w:fldCharType="end"/>
      </w:r>
      <w:r>
        <w:fldChar w:fldCharType="separate"/>
      </w:r>
      <w:r w:rsidR="002747EA" w:rsidRPr="002747EA">
        <w:rPr>
          <w:noProof/>
          <w:vertAlign w:val="superscript"/>
        </w:rPr>
        <w:t>83</w:t>
      </w:r>
      <w:r>
        <w:fldChar w:fldCharType="end"/>
      </w:r>
    </w:p>
    <w:p w14:paraId="4B92662B" w14:textId="74CEAD91" w:rsidR="00122B25" w:rsidRPr="00394BD4" w:rsidRDefault="00394BD4" w:rsidP="002E1093">
      <w:pPr>
        <w:pStyle w:val="Heading3"/>
      </w:pPr>
      <w:bookmarkStart w:id="57" w:name="_Toc40956494"/>
      <w:r w:rsidRPr="00394BD4">
        <w:t>Evidence s</w:t>
      </w:r>
      <w:r w:rsidR="002E1093" w:rsidRPr="00394BD4">
        <w:t>ummary</w:t>
      </w:r>
      <w:bookmarkEnd w:id="57"/>
    </w:p>
    <w:p w14:paraId="7E4A2B11" w14:textId="202C1810" w:rsidR="002E5DCD" w:rsidRDefault="002E5DCD" w:rsidP="002E5DCD">
      <w:r>
        <w:t xml:space="preserve">The evidence on specific </w:t>
      </w:r>
      <w:r w:rsidR="00594E99">
        <w:t xml:space="preserve">food components that should be promoted or avoided during pregnancy generally aligns with the findings for question 1. </w:t>
      </w:r>
      <w:r w:rsidR="00B06DDF">
        <w:t>No evidence was identified that contradicts the findings of the systematic review undertaken to inform the</w:t>
      </w:r>
      <w:r w:rsidR="00B06DDF" w:rsidRPr="00B06DDF">
        <w:rPr>
          <w:i/>
        </w:rPr>
        <w:t xml:space="preserve"> Australian Dietary Guidelines</w:t>
      </w:r>
      <w:r w:rsidR="00B06DDF">
        <w:t>.</w:t>
      </w:r>
    </w:p>
    <w:p w14:paraId="1DDBC4FD" w14:textId="77777777" w:rsidR="00331E82" w:rsidRDefault="00331E82" w:rsidP="00F01EF9">
      <w:pPr>
        <w:pStyle w:val="Heading4"/>
      </w:pPr>
      <w:r>
        <w:t>Fruit, vegetables and legumes</w:t>
      </w:r>
    </w:p>
    <w:p w14:paraId="62A92816" w14:textId="7ACA688A" w:rsidR="00331E82" w:rsidRDefault="00331E82" w:rsidP="00331E82">
      <w:r>
        <w:t>There is evidence from observational studies that eating vegetables, fruit and legumes during pregnancy is beneficial to both mother and baby. There are possible associations with im</w:t>
      </w:r>
      <w:r w:rsidR="00987B55">
        <w:t>provements in glucose tolerance and</w:t>
      </w:r>
      <w:r>
        <w:t xml:space="preserve"> fetal growth</w:t>
      </w:r>
      <w:r w:rsidR="007E5208">
        <w:t xml:space="preserve"> and reduc</w:t>
      </w:r>
      <w:r w:rsidR="00987B55">
        <w:t>t</w:t>
      </w:r>
      <w:r w:rsidR="007E5208">
        <w:t xml:space="preserve">ions in risk of </w:t>
      </w:r>
      <w:r w:rsidR="00CD7077">
        <w:t xml:space="preserve">neural tube defects, </w:t>
      </w:r>
      <w:r w:rsidR="007E5208">
        <w:t>pre-eclampsia, preterm birth, depression and anxiety, allergy or asthma in the child and some childhood cancers.</w:t>
      </w:r>
    </w:p>
    <w:p w14:paraId="458E6F8F" w14:textId="2183F97B" w:rsidR="007E5208" w:rsidRDefault="007E5208" w:rsidP="00F01EF9">
      <w:pPr>
        <w:pStyle w:val="Heading4"/>
      </w:pPr>
      <w:r>
        <w:t>Meat</w:t>
      </w:r>
    </w:p>
    <w:p w14:paraId="5F06AF5C" w14:textId="516B95B4" w:rsidR="007E5208" w:rsidRDefault="007E5208" w:rsidP="007E5208">
      <w:r>
        <w:t xml:space="preserve">There is evidence from observational studies that </w:t>
      </w:r>
      <w:r w:rsidR="00CD7077">
        <w:t xml:space="preserve">low </w:t>
      </w:r>
      <w:r w:rsidR="007E4A1D">
        <w:t>meat consumption may be protective against wheeze in the child</w:t>
      </w:r>
      <w:r>
        <w:t xml:space="preserve"> and that limiting intake of cured meats may reduce the risk of some childhood cancers.</w:t>
      </w:r>
    </w:p>
    <w:p w14:paraId="086768EF" w14:textId="1CF482A4" w:rsidR="007E5208" w:rsidRDefault="007E5208" w:rsidP="00F01EF9">
      <w:pPr>
        <w:pStyle w:val="Heading4"/>
      </w:pPr>
      <w:r>
        <w:t>Fish</w:t>
      </w:r>
    </w:p>
    <w:p w14:paraId="44F4934C" w14:textId="58DC8B24" w:rsidR="0030729F" w:rsidRDefault="00990639" w:rsidP="0030729F">
      <w:r>
        <w:t xml:space="preserve">There is evidence from systematic reviews of observational studies that higher maternal fish intake may be associated with positive neurodevelopmental outcomes and a reduced risk of childhood leukaemia and does not appear to affect the risk of infant eczema, wheeze, allergic rhinitis or asthma. </w:t>
      </w:r>
      <w:r w:rsidR="0030729F">
        <w:t>There is evidence from observational studies that high intake of seafood may be associated with reduced risk of antenatal depression</w:t>
      </w:r>
      <w:r w:rsidR="00965D52">
        <w:t xml:space="preserve"> and</w:t>
      </w:r>
      <w:r w:rsidR="0030729F">
        <w:t xml:space="preserve"> low birth weight</w:t>
      </w:r>
      <w:r w:rsidR="00965D52">
        <w:t xml:space="preserve"> but that high fetal exposure to mercury is associated with low birth weight, small-for-gestational age and delayed language and communication skills.</w:t>
      </w:r>
    </w:p>
    <w:p w14:paraId="7075F0ED" w14:textId="7AE26545" w:rsidR="006E4B59" w:rsidRDefault="003E5B34" w:rsidP="004904BC">
      <w:r>
        <w:t xml:space="preserve">The evidence on an association between maternal fish </w:t>
      </w:r>
      <w:r w:rsidR="00965D52">
        <w:t>intake and preterm birth is in</w:t>
      </w:r>
      <w:r>
        <w:t>sufficient for conclusions to be drawn</w:t>
      </w:r>
      <w:r w:rsidR="00965D52">
        <w:t xml:space="preserve"> and findings of</w:t>
      </w:r>
      <w:r w:rsidR="006E4B59">
        <w:t xml:space="preserve"> </w:t>
      </w:r>
      <w:r w:rsidR="00990639">
        <w:t>observational</w:t>
      </w:r>
      <w:r w:rsidR="006E4B59">
        <w:t xml:space="preserve"> studies </w:t>
      </w:r>
      <w:r w:rsidR="00654B85">
        <w:t xml:space="preserve">on the effect of maternal seafood intake on </w:t>
      </w:r>
      <w:r w:rsidR="00965D52">
        <w:t>child growth are</w:t>
      </w:r>
      <w:r w:rsidR="00895045">
        <w:t xml:space="preserve"> inconsistent. </w:t>
      </w:r>
    </w:p>
    <w:p w14:paraId="3AEC7941" w14:textId="51604FE6" w:rsidR="007E5208" w:rsidRDefault="007E4A1D" w:rsidP="00F01EF9">
      <w:pPr>
        <w:pStyle w:val="Heading4"/>
      </w:pPr>
      <w:r>
        <w:t>Dairy</w:t>
      </w:r>
    </w:p>
    <w:p w14:paraId="0E96FC78" w14:textId="20D0D36F" w:rsidR="007E4A1D" w:rsidRPr="007E5208" w:rsidRDefault="003E5B34" w:rsidP="007E5208">
      <w:r>
        <w:t xml:space="preserve">There is evidence from </w:t>
      </w:r>
      <w:r w:rsidR="000D3D02">
        <w:t>observational</w:t>
      </w:r>
      <w:r>
        <w:t xml:space="preserve"> studies that higher </w:t>
      </w:r>
      <w:r w:rsidR="001F53E5">
        <w:t xml:space="preserve">maternal </w:t>
      </w:r>
      <w:r>
        <w:t xml:space="preserve">intake of </w:t>
      </w:r>
      <w:r w:rsidR="008B14B3">
        <w:t xml:space="preserve">all </w:t>
      </w:r>
      <w:r>
        <w:t xml:space="preserve">dairy products </w:t>
      </w:r>
      <w:r w:rsidR="001F53E5">
        <w:t>is associated with a reduced risk of infantile eczema</w:t>
      </w:r>
      <w:r w:rsidR="0013058F">
        <w:t>,</w:t>
      </w:r>
      <w:r w:rsidR="001F53E5">
        <w:t xml:space="preserve"> </w:t>
      </w:r>
      <w:r>
        <w:t xml:space="preserve">higher maternal milk intake is associated with reduced risk of </w:t>
      </w:r>
      <w:r w:rsidR="000D3D02">
        <w:t xml:space="preserve">neural tube defects, </w:t>
      </w:r>
      <w:r>
        <w:t>asthma, allergic rhinitis and cow’s milk allergy in children</w:t>
      </w:r>
      <w:r w:rsidR="000D3D02">
        <w:t>, higher yoghurt intake is associated with lower prevalence of depressive symptoms during pregnancy,</w:t>
      </w:r>
      <w:r w:rsidR="0013058F">
        <w:t xml:space="preserve"> </w:t>
      </w:r>
      <w:r w:rsidR="000D3D02">
        <w:t>and</w:t>
      </w:r>
      <w:r w:rsidR="0013058F">
        <w:t xml:space="preserve"> </w:t>
      </w:r>
      <w:r w:rsidR="000D3D02">
        <w:t>daily</w:t>
      </w:r>
      <w:r w:rsidR="0013058F">
        <w:t xml:space="preserve"> butter intake may be associated with </w:t>
      </w:r>
      <w:r w:rsidR="000D3D02">
        <w:t>increased risk of infant eczema.</w:t>
      </w:r>
    </w:p>
    <w:p w14:paraId="7271E68D" w14:textId="1385C486" w:rsidR="007E4A1D" w:rsidRDefault="007E4A1D" w:rsidP="00F01EF9">
      <w:pPr>
        <w:pStyle w:val="Heading4"/>
      </w:pPr>
      <w:r>
        <w:t>Carbohydrates</w:t>
      </w:r>
    </w:p>
    <w:p w14:paraId="3ED2E322" w14:textId="7F0F970D" w:rsidR="008E4648" w:rsidRDefault="00F01EF9" w:rsidP="00CD4D30">
      <w:r>
        <w:t xml:space="preserve">There is evidence from analysis of RCT participants that, </w:t>
      </w:r>
      <w:r w:rsidR="008E4648">
        <w:t>i</w:t>
      </w:r>
      <w:r w:rsidR="008E4648" w:rsidRPr="008E4648">
        <w:t xml:space="preserve">n obese women with impaired glucose tolerance, a </w:t>
      </w:r>
      <w:r w:rsidR="008E4648">
        <w:t>moderate</w:t>
      </w:r>
      <w:r w:rsidR="008E4648" w:rsidRPr="008E4648">
        <w:t xml:space="preserve"> carbohydrate intake </w:t>
      </w:r>
      <w:r w:rsidR="008E4648">
        <w:t>during pregnancy</w:t>
      </w:r>
      <w:r w:rsidR="008E4648" w:rsidRPr="008E4648">
        <w:t xml:space="preserve"> is associated with a lower fat mass in their </w:t>
      </w:r>
      <w:r w:rsidR="008E4648">
        <w:t>baby</w:t>
      </w:r>
      <w:r w:rsidR="008E4648" w:rsidRPr="008E4648">
        <w:t xml:space="preserve"> at birth.</w:t>
      </w:r>
      <w:r w:rsidR="0013058F">
        <w:t xml:space="preserve"> </w:t>
      </w:r>
      <w:r w:rsidR="00A72DF9">
        <w:t xml:space="preserve">There is evidence from cohort studies that </w:t>
      </w:r>
      <w:r w:rsidR="00752B41">
        <w:t xml:space="preserve">high </w:t>
      </w:r>
      <w:r w:rsidR="00A72DF9">
        <w:t>maternal carbohydrate consumption may be associated with increases in birth weight and with infant wheeze.</w:t>
      </w:r>
    </w:p>
    <w:p w14:paraId="6A235E73" w14:textId="4CACFFAF" w:rsidR="00A72DF9" w:rsidRDefault="00A72DF9" w:rsidP="00A72DF9">
      <w:pPr>
        <w:pStyle w:val="Heading4"/>
      </w:pPr>
      <w:r>
        <w:t>Protein</w:t>
      </w:r>
    </w:p>
    <w:p w14:paraId="648E5036" w14:textId="59ABE5AC" w:rsidR="00A72DF9" w:rsidRDefault="00A72DF9" w:rsidP="00752B41">
      <w:r>
        <w:t xml:space="preserve">There is evidence from </w:t>
      </w:r>
      <w:r w:rsidR="00752B41">
        <w:t>observational studies</w:t>
      </w:r>
      <w:r>
        <w:t xml:space="preserve"> that a higher </w:t>
      </w:r>
      <w:r w:rsidR="00752B41">
        <w:t>maternal</w:t>
      </w:r>
      <w:r>
        <w:t xml:space="preserve"> </w:t>
      </w:r>
      <w:r w:rsidR="001A3862">
        <w:t>protein</w:t>
      </w:r>
      <w:r>
        <w:t xml:space="preserve"> </w:t>
      </w:r>
      <w:r w:rsidRPr="0010084F">
        <w:t xml:space="preserve">intake </w:t>
      </w:r>
      <w:r w:rsidR="00752B41">
        <w:t>may be</w:t>
      </w:r>
      <w:r w:rsidRPr="0010084F">
        <w:t xml:space="preserve"> associated with a higher risk of </w:t>
      </w:r>
      <w:r>
        <w:t>gestational diabetes</w:t>
      </w:r>
      <w:r w:rsidR="00752B41">
        <w:t>,</w:t>
      </w:r>
      <w:r w:rsidR="001A3862">
        <w:t xml:space="preserve"> may increase fat-free mass in the infant and reduce new born abdominal adipose tissue and the risk of rapid infant growth.</w:t>
      </w:r>
    </w:p>
    <w:p w14:paraId="468B464A" w14:textId="1673342A" w:rsidR="00A72DF9" w:rsidRDefault="001A3862" w:rsidP="001A3862">
      <w:pPr>
        <w:pStyle w:val="Heading4"/>
      </w:pPr>
      <w:r>
        <w:t>Fats</w:t>
      </w:r>
    </w:p>
    <w:p w14:paraId="13F41917" w14:textId="67A4DA5D" w:rsidR="001A3862" w:rsidRPr="00A72DF9" w:rsidRDefault="0013058F" w:rsidP="00A72DF9">
      <w:r>
        <w:t>There is evidence from observational studies that a higher daily fat intake is associated with increased risk of gestational diabetes and lower birth weight.</w:t>
      </w:r>
    </w:p>
    <w:p w14:paraId="5A589248" w14:textId="77777777" w:rsidR="000D1C1E" w:rsidRDefault="000D1C1E" w:rsidP="000D1C1E">
      <w:pPr>
        <w:pStyle w:val="Heading4"/>
      </w:pPr>
      <w:r>
        <w:t>Sweetened foods and beverages</w:t>
      </w:r>
    </w:p>
    <w:p w14:paraId="7FED13CB" w14:textId="3A5A09A3" w:rsidR="0027198F" w:rsidRDefault="000D1C1E" w:rsidP="00752B41">
      <w:r>
        <w:t>There is evidence from an RCT that higher consumption of foods and drinks that contribute to intake of added sugars is associated with gestational weight gain.</w:t>
      </w:r>
      <w:r w:rsidR="0013058F">
        <w:t xml:space="preserve"> </w:t>
      </w:r>
      <w:r>
        <w:t xml:space="preserve">There is evidence from </w:t>
      </w:r>
      <w:r w:rsidR="00752B41">
        <w:t>observational</w:t>
      </w:r>
      <w:r>
        <w:t xml:space="preserve"> studies of an association between sugar-sweetened foods and drinks and impaired glucose tolerance and gestational diabetes</w:t>
      </w:r>
      <w:r w:rsidR="00752B41">
        <w:t xml:space="preserve">, </w:t>
      </w:r>
      <w:r>
        <w:t>major depressive disorder</w:t>
      </w:r>
      <w:r w:rsidR="00752B41">
        <w:t>,</w:t>
      </w:r>
      <w:r>
        <w:t xml:space="preserve"> </w:t>
      </w:r>
      <w:r w:rsidR="0027198F">
        <w:t>large for gestational age</w:t>
      </w:r>
      <w:r w:rsidR="0013058F">
        <w:t>,</w:t>
      </w:r>
      <w:r w:rsidR="0027198F">
        <w:t xml:space="preserve"> </w:t>
      </w:r>
      <w:r>
        <w:t>i</w:t>
      </w:r>
      <w:r w:rsidR="0027198F">
        <w:t>ncreases in infant BMI z score and overweight at 1 year and 7 years of age</w:t>
      </w:r>
      <w:r w:rsidR="0013058F">
        <w:t>,</w:t>
      </w:r>
      <w:r w:rsidR="00752B41">
        <w:t xml:space="preserve"> </w:t>
      </w:r>
      <w:r w:rsidR="0027198F">
        <w:t>and infant atopy and asthma.</w:t>
      </w:r>
    </w:p>
    <w:p w14:paraId="04282F2F" w14:textId="5858BF02" w:rsidR="0027198F" w:rsidRDefault="0027198F" w:rsidP="0027198F">
      <w:pPr>
        <w:pStyle w:val="Heading4"/>
      </w:pPr>
      <w:r>
        <w:t>Fast foods</w:t>
      </w:r>
    </w:p>
    <w:p w14:paraId="600C7105" w14:textId="62120BBA" w:rsidR="0027198F" w:rsidRDefault="0027198F" w:rsidP="000D1C1E">
      <w:r>
        <w:t xml:space="preserve">There is evidence from cohort studies that fast food consumption is associated with </w:t>
      </w:r>
      <w:r w:rsidR="0013058F">
        <w:t xml:space="preserve">an </w:t>
      </w:r>
      <w:r>
        <w:t>increased risk of gestational diabetes, infant dermatitis and asthma.</w:t>
      </w:r>
    </w:p>
    <w:p w14:paraId="0A83C0DB" w14:textId="00C11061" w:rsidR="0027198F" w:rsidRDefault="0027198F" w:rsidP="0027198F">
      <w:pPr>
        <w:pStyle w:val="Heading4"/>
      </w:pPr>
      <w:r>
        <w:t>Caffeine</w:t>
      </w:r>
    </w:p>
    <w:p w14:paraId="7B8A3931" w14:textId="5CA5E2BB" w:rsidR="0027198F" w:rsidRDefault="0027198F" w:rsidP="000D1C1E">
      <w:r>
        <w:t>There is evidence from observational studies that the risk of preterm birth</w:t>
      </w:r>
      <w:r w:rsidR="0013058F">
        <w:t xml:space="preserve"> and childhood brain tumours</w:t>
      </w:r>
      <w:r>
        <w:t xml:space="preserve"> </w:t>
      </w:r>
      <w:r w:rsidR="00E82C9A">
        <w:t>increases with caffeine intake.</w:t>
      </w:r>
      <w:r>
        <w:t xml:space="preserve"> </w:t>
      </w:r>
    </w:p>
    <w:p w14:paraId="52CC7E6B" w14:textId="06948F2A" w:rsidR="00E82C9A" w:rsidRDefault="00E82C9A" w:rsidP="00E82C9A">
      <w:pPr>
        <w:pStyle w:val="Heading4"/>
      </w:pPr>
      <w:r>
        <w:t>Potential allergens</w:t>
      </w:r>
    </w:p>
    <w:p w14:paraId="3B6E03CC" w14:textId="12EF849E" w:rsidR="00E82C9A" w:rsidRPr="000D1C1E" w:rsidRDefault="00E82C9A" w:rsidP="000D1C1E">
      <w:r>
        <w:t xml:space="preserve">There is evidence from </w:t>
      </w:r>
      <w:r w:rsidR="0013058F">
        <w:t>observational</w:t>
      </w:r>
      <w:r>
        <w:t xml:space="preserve"> studies that </w:t>
      </w:r>
      <w:r w:rsidR="007B6203">
        <w:t xml:space="preserve">maternal peanut consumption </w:t>
      </w:r>
      <w:r w:rsidR="000D3D02">
        <w:t>may reduce</w:t>
      </w:r>
      <w:r w:rsidR="007B6203">
        <w:t xml:space="preserve"> the risk of peanut allergy in the infant</w:t>
      </w:r>
      <w:r w:rsidR="000D3D02">
        <w:t xml:space="preserve"> and h</w:t>
      </w:r>
      <w:r w:rsidR="000D3D02" w:rsidRPr="00E61514">
        <w:t xml:space="preserve">igher maternal wheat intake during the second trimester </w:t>
      </w:r>
      <w:r w:rsidR="000D3D02">
        <w:t>may reduce atopic dermatitis in the infant.</w:t>
      </w:r>
    </w:p>
    <w:p w14:paraId="6B814F42" w14:textId="286A1938" w:rsidR="00DA7BC4" w:rsidRDefault="00DA7BC4" w:rsidP="00DA7BC4">
      <w:pPr>
        <w:pStyle w:val="Heading3"/>
      </w:pPr>
      <w:bookmarkStart w:id="58" w:name="_Toc40956495"/>
      <w:r>
        <w:t>Consumer summary</w:t>
      </w:r>
      <w:bookmarkEnd w:id="58"/>
    </w:p>
    <w:p w14:paraId="5ACA92AF" w14:textId="4AAE1FA1" w:rsidR="00DA7BC4" w:rsidRDefault="004F5FB3" w:rsidP="00DA7BC4">
      <w:r>
        <w:t xml:space="preserve">The evidence suggests that eating plenty of fruit and vegetables during pregnancy is beneficial to women and their infants. </w:t>
      </w:r>
      <w:r w:rsidR="009F3EA4">
        <w:t xml:space="preserve">There is evidence to suggest that eating fish during pregnancy is beneficial to women and infants but care needs to be taken to limit intake of mercury. </w:t>
      </w:r>
      <w:r>
        <w:t xml:space="preserve">There is some evidence that it may be beneficial to limit intake of meat, cured meats </w:t>
      </w:r>
      <w:r w:rsidR="00215917">
        <w:t>and minimise</w:t>
      </w:r>
      <w:r>
        <w:t xml:space="preserve"> intake of sugar-sweetened foods and beverages</w:t>
      </w:r>
      <w:r w:rsidR="0013058F">
        <w:t>,</w:t>
      </w:r>
      <w:r>
        <w:t xml:space="preserve"> fast food</w:t>
      </w:r>
      <w:r w:rsidR="00215917">
        <w:t xml:space="preserve"> </w:t>
      </w:r>
      <w:r w:rsidR="0013058F">
        <w:t xml:space="preserve">and caffeine </w:t>
      </w:r>
      <w:r w:rsidR="00215917">
        <w:t>during pregnancy</w:t>
      </w:r>
      <w:r>
        <w:t xml:space="preserve">. </w:t>
      </w:r>
      <w:r w:rsidR="001D4F0D">
        <w:t xml:space="preserve">It appears that </w:t>
      </w:r>
      <w:r w:rsidR="00ED5295">
        <w:t>consuming potential allergens during pregnancy is not harmful to the infant.</w:t>
      </w:r>
    </w:p>
    <w:p w14:paraId="632400E4" w14:textId="77777777" w:rsidR="00444BF2" w:rsidRDefault="00444BF2" w:rsidP="00F43F44">
      <w:pPr>
        <w:pStyle w:val="Heading2"/>
        <w:rPr>
          <w:b/>
        </w:rPr>
        <w:sectPr w:rsidR="00444BF2" w:rsidSect="008A6B17">
          <w:pgSz w:w="11901" w:h="16817"/>
          <w:pgMar w:top="1134" w:right="1418" w:bottom="1134" w:left="1418" w:header="709" w:footer="709" w:gutter="0"/>
          <w:cols w:space="708"/>
          <w:docGrid w:linePitch="360"/>
        </w:sectPr>
      </w:pPr>
    </w:p>
    <w:p w14:paraId="1902214B" w14:textId="77777777" w:rsidR="002E1093" w:rsidRDefault="002E1093" w:rsidP="002E1093">
      <w:pPr>
        <w:pStyle w:val="Heading3"/>
      </w:pPr>
      <w:bookmarkStart w:id="59" w:name="_Toc40956496"/>
      <w:r>
        <w:t>Evidence tables</w:t>
      </w:r>
      <w:bookmarkEnd w:id="59"/>
    </w:p>
    <w:p w14:paraId="114FB128" w14:textId="58C1CF76" w:rsidR="00510DED" w:rsidRDefault="009C163D" w:rsidP="005719CE">
      <w:pPr>
        <w:pStyle w:val="TableName"/>
        <w:ind w:left="1134" w:hanging="1134"/>
      </w:pPr>
      <w:bookmarkStart w:id="60" w:name="_Toc40956600"/>
      <w:r>
        <w:t xml:space="preserve">Q2 </w:t>
      </w:r>
      <w:r w:rsidR="007B1D24">
        <w:t>C</w:t>
      </w:r>
      <w:r w:rsidR="00510DED">
        <w:t>onsumption of fruit and vegetables</w:t>
      </w:r>
      <w:r w:rsidR="0097700A">
        <w:t xml:space="preserve"> during pregnancy</w:t>
      </w:r>
      <w:bookmarkEnd w:id="60"/>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22: Q2 Consumption of fruit and vegetables during pregnancy"/>
      </w:tblPr>
      <w:tblGrid>
        <w:gridCol w:w="1417"/>
        <w:gridCol w:w="1276"/>
        <w:gridCol w:w="4821"/>
        <w:gridCol w:w="4536"/>
        <w:gridCol w:w="1842"/>
      </w:tblGrid>
      <w:tr w:rsidR="00510DED" w:rsidRPr="00F350A6" w14:paraId="5CDED5DA" w14:textId="77777777" w:rsidTr="00710F4F">
        <w:trPr>
          <w:cantSplit/>
          <w:trHeight w:val="390"/>
          <w:tblHeader/>
        </w:trPr>
        <w:tc>
          <w:tcPr>
            <w:tcW w:w="1417" w:type="dxa"/>
            <w:tcBorders>
              <w:bottom w:val="single" w:sz="4" w:space="0" w:color="000000" w:themeColor="text1"/>
            </w:tcBorders>
          </w:tcPr>
          <w:p w14:paraId="394C096C" w14:textId="77777777" w:rsidR="00510DED" w:rsidRPr="00F350A6" w:rsidRDefault="00510DED" w:rsidP="002F1844">
            <w:pPr>
              <w:keepNext/>
              <w:rPr>
                <w:b/>
              </w:rPr>
            </w:pPr>
            <w:r>
              <w:rPr>
                <w:b/>
              </w:rPr>
              <w:t>Study ref</w:t>
            </w:r>
          </w:p>
        </w:tc>
        <w:tc>
          <w:tcPr>
            <w:tcW w:w="1276" w:type="dxa"/>
            <w:tcBorders>
              <w:bottom w:val="single" w:sz="4" w:space="0" w:color="000000" w:themeColor="text1"/>
            </w:tcBorders>
          </w:tcPr>
          <w:p w14:paraId="35124F6C" w14:textId="77777777" w:rsidR="00510DED" w:rsidRPr="00F350A6" w:rsidRDefault="00510DED" w:rsidP="002F1844">
            <w:pPr>
              <w:keepNext/>
              <w:rPr>
                <w:b/>
              </w:rPr>
            </w:pPr>
            <w:r>
              <w:rPr>
                <w:b/>
              </w:rPr>
              <w:t>N</w:t>
            </w:r>
          </w:p>
        </w:tc>
        <w:tc>
          <w:tcPr>
            <w:tcW w:w="4821" w:type="dxa"/>
            <w:tcBorders>
              <w:bottom w:val="single" w:sz="4" w:space="0" w:color="000000" w:themeColor="text1"/>
            </w:tcBorders>
          </w:tcPr>
          <w:p w14:paraId="1A7DBE40" w14:textId="77777777" w:rsidR="00510DED" w:rsidRPr="00F350A6" w:rsidRDefault="00510DED" w:rsidP="002F1844">
            <w:pPr>
              <w:keepNext/>
              <w:rPr>
                <w:b/>
              </w:rPr>
            </w:pPr>
            <w:r>
              <w:rPr>
                <w:b/>
              </w:rPr>
              <w:t>Aim/methods</w:t>
            </w:r>
          </w:p>
        </w:tc>
        <w:tc>
          <w:tcPr>
            <w:tcW w:w="4536" w:type="dxa"/>
            <w:tcBorders>
              <w:bottom w:val="single" w:sz="4" w:space="0" w:color="000000" w:themeColor="text1"/>
            </w:tcBorders>
          </w:tcPr>
          <w:p w14:paraId="64F852D2" w14:textId="77777777" w:rsidR="00510DED" w:rsidRPr="00F350A6" w:rsidRDefault="00510DED" w:rsidP="002F1844">
            <w:pPr>
              <w:keepNext/>
              <w:rPr>
                <w:b/>
              </w:rPr>
            </w:pPr>
            <w:r>
              <w:rPr>
                <w:b/>
              </w:rPr>
              <w:t>Results</w:t>
            </w:r>
          </w:p>
        </w:tc>
        <w:tc>
          <w:tcPr>
            <w:tcW w:w="1842" w:type="dxa"/>
            <w:tcBorders>
              <w:bottom w:val="single" w:sz="4" w:space="0" w:color="000000" w:themeColor="text1"/>
            </w:tcBorders>
          </w:tcPr>
          <w:p w14:paraId="258E3D9F" w14:textId="77777777" w:rsidR="00510DED" w:rsidRPr="00F350A6" w:rsidRDefault="00510DED" w:rsidP="002F1844">
            <w:pPr>
              <w:keepNext/>
              <w:rPr>
                <w:b/>
              </w:rPr>
            </w:pPr>
            <w:r>
              <w:rPr>
                <w:b/>
              </w:rPr>
              <w:t>Comments</w:t>
            </w:r>
          </w:p>
        </w:tc>
      </w:tr>
      <w:tr w:rsidR="00710F4F" w:rsidRPr="00F350A6" w14:paraId="414DFF78" w14:textId="77777777" w:rsidTr="00710F4F">
        <w:trPr>
          <w:cantSplit/>
          <w:trHeight w:val="390"/>
        </w:trPr>
        <w:tc>
          <w:tcPr>
            <w:tcW w:w="1417" w:type="dxa"/>
          </w:tcPr>
          <w:p w14:paraId="740FFEED" w14:textId="5793C41F" w:rsidR="00A225E6" w:rsidRPr="004C390A" w:rsidRDefault="00A225E6" w:rsidP="00D44590">
            <w:pPr>
              <w:keepNext/>
            </w:pPr>
            <w:r w:rsidRPr="004C390A">
              <w:t>Soto et al 2015</w:t>
            </w:r>
            <w:r w:rsidR="00774750">
              <w:fldChar w:fldCharType="begin"/>
            </w:r>
            <w:r w:rsidR="002747EA">
              <w:instrText xml:space="preserve"> ADDIN EN.CITE &lt;EndNote&gt;&lt;Cite&gt;&lt;Author&gt;Soto&lt;/Author&gt;&lt;Year&gt;2015&lt;/Year&gt;&lt;RecNum&gt;1753&lt;/RecNum&gt;&lt;DisplayText&gt;&lt;style face="superscript" font="Trebuchet MS" size="9"&gt;64&lt;/style&gt;&lt;/DisplayText&gt;&lt;record&gt;&lt;rec-number&gt;1753&lt;/rec-number&gt;&lt;foreign-keys&gt;&lt;key app="EN" db-id="exvasrfx2dtraoesasxp2szsxa2df502592x" timestamp="1582757924"&gt;1753&lt;/key&gt;&lt;/foreign-keys&gt;&lt;ref-type name="Journal Article"&gt;17&lt;/ref-type&gt;&lt;contributors&gt;&lt;authors&gt;&lt;author&gt;Soto, R.&lt;/author&gt;&lt;author&gt;Guilloty, N.&lt;/author&gt;&lt;author&gt;Anzalota, L.&lt;/author&gt;&lt;author&gt;Rosario, Z.&lt;/author&gt;&lt;author&gt;Cordero, J. F.&lt;/author&gt;&lt;author&gt;Palacios, C.&lt;/author&gt;&lt;/authors&gt;&lt;/contributors&gt;&lt;titles&gt;&lt;title&gt;Association between maternal diet factors and hemoglobin levels, glucose tolerance, blood pressure and gestational age in a Hispanic population&lt;/title&gt;&lt;secondary-title&gt;Arch Latinoam Nutr&lt;/secondary-title&gt;&lt;/titles&gt;&lt;periodical&gt;&lt;full-title&gt;Arch Latinoam Nutr&lt;/full-title&gt;&lt;/periodical&gt;&lt;pages&gt;86-96&lt;/pages&gt;&lt;volume&gt;65&lt;/volume&gt;&lt;number&gt;2&lt;/number&gt;&lt;edition&gt;2016/01/29&lt;/edition&gt;&lt;keywords&gt;&lt;keyword&gt;Adolescent&lt;/keyword&gt;&lt;keyword&gt;Adult&lt;/keyword&gt;&lt;keyword&gt;Blood Glucose/*analysis&lt;/keyword&gt;&lt;keyword&gt;Blood Pressure/*physiology&lt;/keyword&gt;&lt;keyword&gt;Diabetes, Gestational/prevention &amp;amp; control&lt;/keyword&gt;&lt;keyword&gt;Dietary Supplements&lt;/keyword&gt;&lt;keyword&gt;Feeding Behavior/*physiology&lt;/keyword&gt;&lt;keyword&gt;Female&lt;/keyword&gt;&lt;keyword&gt;*Gestational Age&lt;/keyword&gt;&lt;keyword&gt;Glucose Tolerance Test&lt;/keyword&gt;&lt;keyword&gt;Hemoglobins/*analysis&lt;/keyword&gt;&lt;keyword&gt;Humans&lt;/keyword&gt;&lt;keyword&gt;Pregnancy&lt;/keyword&gt;&lt;keyword&gt;*Prenatal Nutritional Physiological Phenomena&lt;/keyword&gt;&lt;keyword&gt;Prospective Studies&lt;/keyword&gt;&lt;keyword&gt;Puerto Rico/ethnology&lt;/keyword&gt;&lt;keyword&gt;Surveys and Questionnaires&lt;/keyword&gt;&lt;keyword&gt;Young Adult&lt;/keyword&gt;&lt;/keywords&gt;&lt;dates&gt;&lt;year&gt;2015&lt;/year&gt;&lt;pub-dates&gt;&lt;date&gt;Jun&lt;/date&gt;&lt;/pub-dates&gt;&lt;/dates&gt;&lt;isbn&gt;0004-0622 (Print)&amp;#xD;0004-0622 (Linking)&lt;/isbn&gt;&lt;accession-num&gt;26817380&lt;/accession-num&gt;&lt;urls&gt;&lt;related-urls&gt;&lt;url&gt;https://www.ncbi.nlm.nih.gov/pubmed/26817380&lt;/url&gt;&lt;/related-urls&gt;&lt;/urls&gt;&lt;custom2&gt;PMC5324707&lt;/custom2&gt;&lt;/record&gt;&lt;/Cite&gt;&lt;/EndNote&gt;</w:instrText>
            </w:r>
            <w:r w:rsidR="00774750">
              <w:fldChar w:fldCharType="separate"/>
            </w:r>
            <w:r w:rsidR="002747EA" w:rsidRPr="002747EA">
              <w:rPr>
                <w:noProof/>
                <w:vertAlign w:val="superscript"/>
              </w:rPr>
              <w:t>64</w:t>
            </w:r>
            <w:r w:rsidR="00774750">
              <w:fldChar w:fldCharType="end"/>
            </w:r>
          </w:p>
          <w:p w14:paraId="24B3C8A7" w14:textId="77777777" w:rsidR="00A225E6" w:rsidRPr="004C390A" w:rsidRDefault="00A225E6" w:rsidP="00D44590">
            <w:pPr>
              <w:keepNext/>
            </w:pPr>
            <w:r w:rsidRPr="004C390A">
              <w:t>Puerto Rico</w:t>
            </w:r>
          </w:p>
          <w:p w14:paraId="20258091" w14:textId="77777777" w:rsidR="00A225E6" w:rsidRPr="004C390A" w:rsidRDefault="00A225E6" w:rsidP="00D44590">
            <w:pPr>
              <w:keepNext/>
            </w:pPr>
            <w:r w:rsidRPr="004C390A">
              <w:t>Cohort</w:t>
            </w:r>
          </w:p>
        </w:tc>
        <w:tc>
          <w:tcPr>
            <w:tcW w:w="1276" w:type="dxa"/>
          </w:tcPr>
          <w:p w14:paraId="59C2029B" w14:textId="77777777" w:rsidR="00A225E6" w:rsidRPr="004C390A" w:rsidRDefault="00A225E6" w:rsidP="00D44590">
            <w:r w:rsidRPr="004C390A">
              <w:t>180</w:t>
            </w:r>
          </w:p>
        </w:tc>
        <w:tc>
          <w:tcPr>
            <w:tcW w:w="4821" w:type="dxa"/>
          </w:tcPr>
          <w:p w14:paraId="02EADC8A" w14:textId="77777777" w:rsidR="00A225E6" w:rsidRPr="004C390A" w:rsidRDefault="00A225E6" w:rsidP="00D44590">
            <w:r w:rsidRPr="004C390A">
              <w:rPr>
                <w:b/>
              </w:rPr>
              <w:t>Aim</w:t>
            </w:r>
            <w:r w:rsidRPr="004C390A">
              <w:t xml:space="preserve">: To describe the dietary patterns of pregnant women in northern Puerto Rico and explore associations between diet factors with pregnancy related measurements. </w:t>
            </w:r>
          </w:p>
          <w:p w14:paraId="071B40A6" w14:textId="01CB3837" w:rsidR="00A225E6" w:rsidRPr="004C390A" w:rsidRDefault="00A225E6" w:rsidP="00D44590">
            <w:pPr>
              <w:rPr>
                <w:b/>
              </w:rPr>
            </w:pPr>
            <w:r w:rsidRPr="004C390A">
              <w:rPr>
                <w:b/>
              </w:rPr>
              <w:t>Methods</w:t>
            </w:r>
            <w:r w:rsidRPr="004C390A">
              <w:t xml:space="preserve">: Participants completed a food frequency questionnaire (FFQ) around 20-28 weeks of gestation. The following pregnancy related measures were collected from the medical records: </w:t>
            </w:r>
            <w:r w:rsidR="00501148" w:rsidRPr="004C390A">
              <w:t>haemoglobin</w:t>
            </w:r>
            <w:r w:rsidRPr="004C390A">
              <w:t xml:space="preserve">, blood glucose, blood pressure and gestational age. Potential associations between diet factors and pregnancy measures were assessed using chi square analysis with SPSS. </w:t>
            </w:r>
          </w:p>
        </w:tc>
        <w:tc>
          <w:tcPr>
            <w:tcW w:w="4536" w:type="dxa"/>
          </w:tcPr>
          <w:p w14:paraId="005F3045" w14:textId="77777777" w:rsidR="00A225E6" w:rsidRPr="000401F6" w:rsidRDefault="00A225E6" w:rsidP="00D44590">
            <w:r w:rsidRPr="004C390A">
              <w:t>High consumption of vegetables was associated with higher 1-hour glucose challenge test (p &lt; 0.05).</w:t>
            </w:r>
          </w:p>
        </w:tc>
        <w:tc>
          <w:tcPr>
            <w:tcW w:w="1842" w:type="dxa"/>
          </w:tcPr>
          <w:p w14:paraId="5ECB88DA" w14:textId="77777777" w:rsidR="00A225E6" w:rsidRDefault="00A225E6" w:rsidP="00D44590">
            <w:pPr>
              <w:keepNext/>
              <w:rPr>
                <w:b/>
              </w:rPr>
            </w:pPr>
          </w:p>
        </w:tc>
      </w:tr>
      <w:tr w:rsidR="00134C53" w:rsidRPr="00C17B92" w14:paraId="5BC43AB3" w14:textId="77777777" w:rsidTr="00710F4F">
        <w:trPr>
          <w:cantSplit/>
          <w:trHeight w:val="390"/>
        </w:trPr>
        <w:tc>
          <w:tcPr>
            <w:tcW w:w="1417" w:type="dxa"/>
          </w:tcPr>
          <w:p w14:paraId="2DA9C7B8" w14:textId="644CDF20" w:rsidR="00AF1D6E" w:rsidRPr="00307077" w:rsidRDefault="00AF1D6E" w:rsidP="009A4A8D">
            <w:r w:rsidRPr="00307077">
              <w:t>Wang et al 2015</w:t>
            </w:r>
            <w:r w:rsidR="00774750">
              <w:fldChar w:fldCharType="begin">
                <w:fldData xml:space="preserve">PEVuZE5vdGU+PENpdGU+PEF1dGhvcj5XYW5nPC9BdXRob3I+PFllYXI+MjAxNTwvWWVhcj48UmVj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</w:fldData>
              </w:fldChar>
            </w:r>
            <w:r w:rsidR="002747EA">
              <w:instrText xml:space="preserve"> ADDIN EN.CITE </w:instrText>
            </w:r>
            <w:r w:rsidR="002747EA">
              <w:fldChar w:fldCharType="begin">
                <w:fldData xml:space="preserve">PEVuZE5vdGU+PENpdGU+PEF1dGhvcj5XYW5nPC9BdXRob3I+PFllYXI+MjAxNTwvWWVhcj48UmVj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</w:fldData>
              </w:fldChar>
            </w:r>
            <w:r w:rsidR="002747EA">
              <w:instrText xml:space="preserve"> ADDIN EN.CITE.DATA </w:instrText>
            </w:r>
            <w:r w:rsidR="002747EA">
              <w:fldChar w:fldCharType="end"/>
            </w:r>
            <w:r w:rsidR="00774750">
              <w:fldChar w:fldCharType="separate"/>
            </w:r>
            <w:r w:rsidR="002747EA" w:rsidRPr="002747EA">
              <w:rPr>
                <w:noProof/>
                <w:vertAlign w:val="superscript"/>
              </w:rPr>
              <w:t>72</w:t>
            </w:r>
            <w:r w:rsidR="00774750">
              <w:fldChar w:fldCharType="end"/>
            </w:r>
          </w:p>
          <w:p w14:paraId="655F9750" w14:textId="77777777" w:rsidR="00AF1D6E" w:rsidRPr="00307077" w:rsidRDefault="00AF1D6E" w:rsidP="009A4A8D">
            <w:r w:rsidRPr="00307077">
              <w:t>China</w:t>
            </w:r>
          </w:p>
          <w:p w14:paraId="1F3CBE1E" w14:textId="77777777" w:rsidR="00AF1D6E" w:rsidRPr="00307077" w:rsidRDefault="00AF1D6E" w:rsidP="009A4A8D">
            <w:r w:rsidRPr="00307077">
              <w:t>Case-control</w:t>
            </w:r>
          </w:p>
        </w:tc>
        <w:tc>
          <w:tcPr>
            <w:tcW w:w="1276" w:type="dxa"/>
          </w:tcPr>
          <w:p w14:paraId="78564782" w14:textId="77777777" w:rsidR="00AF1D6E" w:rsidRPr="00307077" w:rsidRDefault="00AF1D6E" w:rsidP="009A4A8D">
            <w:r w:rsidRPr="00307077">
              <w:t>459 cases</w:t>
            </w:r>
          </w:p>
          <w:p w14:paraId="2102326D" w14:textId="77777777" w:rsidR="00AF1D6E" w:rsidRPr="00307077" w:rsidRDefault="00AF1D6E" w:rsidP="009A4A8D">
            <w:r w:rsidRPr="00307077">
              <w:t>459 controls</w:t>
            </w:r>
          </w:p>
        </w:tc>
        <w:tc>
          <w:tcPr>
            <w:tcW w:w="4821" w:type="dxa"/>
          </w:tcPr>
          <w:p w14:paraId="6C553E29" w14:textId="77777777" w:rsidR="00AF1D6E" w:rsidRPr="00307077" w:rsidRDefault="00AF1D6E" w:rsidP="009A4A8D">
            <w:r w:rsidRPr="00307077">
              <w:rPr>
                <w:b/>
              </w:rPr>
              <w:t>Aim</w:t>
            </w:r>
            <w:r w:rsidRPr="00307077">
              <w:t xml:space="preserve">: To study the associations between maternal consumption of non-staple food in the first trimester and risk of neural tube defects (NTDs) in offspring. </w:t>
            </w:r>
          </w:p>
          <w:p w14:paraId="1D3E9E70" w14:textId="77777777" w:rsidR="00AF1D6E" w:rsidRPr="00307077" w:rsidRDefault="00AF1D6E" w:rsidP="009A4A8D">
            <w:pPr>
              <w:rPr>
                <w:b/>
              </w:rPr>
            </w:pPr>
            <w:r w:rsidRPr="00307077">
              <w:rPr>
                <w:b/>
              </w:rPr>
              <w:t>Methods</w:t>
            </w:r>
            <w:r w:rsidRPr="00307077">
              <w:t>: Logistic regression models were used to examine the associations between maternal consumption of non-staple food in the first trimester and risk of NTDs in offspring. The effects were evaluated by odds ratio (OR) and 95% confidence intervals (95% CIs) with SAS9.1.3.software.</w:t>
            </w:r>
          </w:p>
        </w:tc>
        <w:tc>
          <w:tcPr>
            <w:tcW w:w="4536" w:type="dxa"/>
          </w:tcPr>
          <w:p w14:paraId="688B30B8" w14:textId="2695F3A5" w:rsidR="00AF1D6E" w:rsidRPr="00307077" w:rsidRDefault="00AF1D6E" w:rsidP="009A4A8D">
            <w:r w:rsidRPr="00307077">
              <w:t>T</w:t>
            </w:r>
            <w:r w:rsidR="009A4A8D" w:rsidRPr="00307077">
              <w:t>he ORs for fresh fruit</w:t>
            </w:r>
            <w:r w:rsidRPr="00307077">
              <w:t xml:space="preserve"> consumption frequency of 1-2, 3-6, </w:t>
            </w:r>
            <w:r w:rsidR="0016630F" w:rsidRPr="00307077">
              <w:t>≥</w:t>
            </w:r>
            <w:r w:rsidRPr="00307077">
              <w:t>7 meals/week were 0.29 (95% CI: 0.12</w:t>
            </w:r>
            <w:r w:rsidR="00FE7BDF">
              <w:t xml:space="preserve"> to </w:t>
            </w:r>
            <w:r w:rsidRPr="00307077">
              <w:t>0.72), 0.22 (0.09</w:t>
            </w:r>
            <w:r w:rsidR="00FE7BDF">
              <w:t xml:space="preserve"> to </w:t>
            </w:r>
            <w:r w:rsidRPr="00307077">
              <w:t>0.53), and 0.32 (0.14</w:t>
            </w:r>
            <w:r w:rsidR="00FE7BDF">
              <w:t xml:space="preserve"> to </w:t>
            </w:r>
            <w:r w:rsidRPr="00307077">
              <w:t>0.71), respectively.</w:t>
            </w:r>
          </w:p>
          <w:p w14:paraId="3ED8FC9A" w14:textId="299BCB45" w:rsidR="00AF1D6E" w:rsidRPr="00AF1D6E" w:rsidRDefault="00AF1D6E" w:rsidP="0016630F">
            <w:r w:rsidRPr="00307077">
              <w:t>T</w:t>
            </w:r>
            <w:r w:rsidR="009A4A8D" w:rsidRPr="00307077">
              <w:t>he ORs for nut</w:t>
            </w:r>
            <w:r w:rsidRPr="00307077">
              <w:t xml:space="preserve"> consumption frequency of 1-2, 3-6, </w:t>
            </w:r>
            <w:r w:rsidR="0016630F" w:rsidRPr="00307077">
              <w:t>≥</w:t>
            </w:r>
            <w:r w:rsidRPr="00307077">
              <w:t xml:space="preserve">7 meals/week were 0.60 (95% CI: 0.38 to 0.94), 0.49 (0.31 to 0.79), and 0.63 (0.36 to 1.08), respectively. </w:t>
            </w:r>
          </w:p>
        </w:tc>
        <w:tc>
          <w:tcPr>
            <w:tcW w:w="1842" w:type="dxa"/>
          </w:tcPr>
          <w:p w14:paraId="255F8028" w14:textId="77777777" w:rsidR="00AF1D6E" w:rsidRPr="00C17B92" w:rsidRDefault="00AF1D6E" w:rsidP="009A4A8D"/>
        </w:tc>
      </w:tr>
      <w:tr w:rsidR="00134C53" w:rsidRPr="00C17B92" w14:paraId="1523718C" w14:textId="77777777" w:rsidTr="00710F4F">
        <w:trPr>
          <w:cantSplit/>
          <w:trHeight w:val="390"/>
        </w:trPr>
        <w:tc>
          <w:tcPr>
            <w:tcW w:w="1417" w:type="dxa"/>
          </w:tcPr>
          <w:p w14:paraId="5E16F0B8" w14:textId="00DC00CC" w:rsidR="00134C53" w:rsidRPr="00FE7BDF" w:rsidRDefault="00134C53" w:rsidP="009A4A8D">
            <w:r w:rsidRPr="00FE7BDF">
              <w:t>Martinez-Galian et al 2018</w:t>
            </w:r>
            <w:r w:rsidR="00774750">
              <w:fldChar w:fldCharType="begin">
                <w:fldData xml:space="preserve">PEVuZE5vdGU+PENpdGU+PEF1dGhvcj5NYXJ0aW5lei1HYWxpYW5vPC9BdXRob3I+PFllYXI+MjAx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</w:fldData>
              </w:fldChar>
            </w:r>
            <w:r w:rsidR="002747EA">
              <w:instrText xml:space="preserve"> ADDIN EN.CITE </w:instrText>
            </w:r>
            <w:r w:rsidR="002747EA">
              <w:fldChar w:fldCharType="begin">
                <w:fldData xml:space="preserve">PEVuZE5vdGU+PENpdGU+PEF1dGhvcj5NYXJ0aW5lei1HYWxpYW5vPC9BdXRob3I+PFllYXI+MjAx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</w:fldData>
              </w:fldChar>
            </w:r>
            <w:r w:rsidR="002747EA">
              <w:instrText xml:space="preserve"> ADDIN EN.CITE.DATA </w:instrText>
            </w:r>
            <w:r w:rsidR="002747EA">
              <w:fldChar w:fldCharType="end"/>
            </w:r>
            <w:r w:rsidR="00774750">
              <w:fldChar w:fldCharType="separate"/>
            </w:r>
            <w:r w:rsidR="002747EA" w:rsidRPr="002747EA">
              <w:rPr>
                <w:noProof/>
                <w:vertAlign w:val="superscript"/>
              </w:rPr>
              <w:t>67</w:t>
            </w:r>
            <w:r w:rsidR="00774750">
              <w:fldChar w:fldCharType="end"/>
            </w:r>
          </w:p>
          <w:p w14:paraId="5B6670D6" w14:textId="29857F2A" w:rsidR="00134C53" w:rsidRPr="00FE7BDF" w:rsidRDefault="00134C53" w:rsidP="009A4A8D">
            <w:r w:rsidRPr="00FE7BDF">
              <w:t>Spain</w:t>
            </w:r>
          </w:p>
          <w:p w14:paraId="474EFB82" w14:textId="3F2F1C5F" w:rsidR="00134C53" w:rsidRPr="00FE7BDF" w:rsidRDefault="00134C53" w:rsidP="009A4A8D">
            <w:r w:rsidRPr="00FE7BDF">
              <w:t>Case-control</w:t>
            </w:r>
          </w:p>
        </w:tc>
        <w:tc>
          <w:tcPr>
            <w:tcW w:w="1276" w:type="dxa"/>
          </w:tcPr>
          <w:p w14:paraId="0D602E20" w14:textId="77777777" w:rsidR="00134C53" w:rsidRPr="00FE7BDF" w:rsidRDefault="00134C53" w:rsidP="009A4A8D">
            <w:r w:rsidRPr="00FE7BDF">
              <w:t>518 cases</w:t>
            </w:r>
          </w:p>
          <w:p w14:paraId="3C1383D7" w14:textId="5C47690F" w:rsidR="00134C53" w:rsidRPr="00FE7BDF" w:rsidRDefault="00134C53" w:rsidP="009A4A8D">
            <w:r w:rsidRPr="00FE7BDF">
              <w:t>518 controls</w:t>
            </w:r>
          </w:p>
        </w:tc>
        <w:tc>
          <w:tcPr>
            <w:tcW w:w="4821" w:type="dxa"/>
          </w:tcPr>
          <w:p w14:paraId="1068285A" w14:textId="77777777" w:rsidR="00134C53" w:rsidRPr="00FE7BDF" w:rsidRDefault="00134C53" w:rsidP="00134C53">
            <w:r w:rsidRPr="00FE7BDF">
              <w:rPr>
                <w:b/>
              </w:rPr>
              <w:t>Aim</w:t>
            </w:r>
            <w:r w:rsidRPr="00FE7BDF">
              <w:t xml:space="preserve">: To assess whether certain foods were related to the risk of small for gestational age (SGA). </w:t>
            </w:r>
          </w:p>
          <w:p w14:paraId="53B5B23C" w14:textId="1B621018" w:rsidR="00134C53" w:rsidRPr="00FE7BDF" w:rsidRDefault="00134C53" w:rsidP="00134C53">
            <w:pPr>
              <w:rPr>
                <w:b/>
              </w:rPr>
            </w:pPr>
            <w:r w:rsidRPr="00FE7BDF">
              <w:rPr>
                <w:b/>
              </w:rPr>
              <w:t>Methods</w:t>
            </w:r>
            <w:r w:rsidRPr="00FE7BDF">
              <w:t xml:space="preserve">: A food frequency questionnaire (FFQ) comprising 137 items was completed by all participants. The intake of vegetables, legumes and fruits was categorized in quintiles (Q1-Q5). Crude values and adjusted odds ratios (AORs) and 95% confidence intervals (CIs) were estimated using conditional logistic regression. The variables for adjustment were as follows: preeclampsia, education, smoking, weight gain per week during pregnancy, fish intake and previous preterm/low birthweight newborns. </w:t>
            </w:r>
          </w:p>
        </w:tc>
        <w:tc>
          <w:tcPr>
            <w:tcW w:w="4536" w:type="dxa"/>
          </w:tcPr>
          <w:p w14:paraId="4B868B2E" w14:textId="77777777" w:rsidR="00134C53" w:rsidRPr="00FE7BDF" w:rsidRDefault="00134C53" w:rsidP="00134C53">
            <w:r w:rsidRPr="00FE7BDF">
              <w:t xml:space="preserve">Total pulse intake showed an inverse association with the risk of SGA (trend p=0.02). </w:t>
            </w:r>
          </w:p>
          <w:p w14:paraId="3D755C12" w14:textId="77777777" w:rsidR="00134C53" w:rsidRPr="00FE7BDF" w:rsidRDefault="00134C53" w:rsidP="00134C53">
            <w:r w:rsidRPr="00FE7BDF">
              <w:t xml:space="preserve">Women with an intake of fruits above 420 g/day (Q5), compared with women in Q1 (≤121 g/day) showed a decreased risk of SGA (AOR 0.63, 95%CI 0.40 to 0.98). </w:t>
            </w:r>
          </w:p>
          <w:p w14:paraId="7C838D8C" w14:textId="46BD4861" w:rsidR="00134C53" w:rsidRPr="00134C53" w:rsidRDefault="00134C53" w:rsidP="00134C53">
            <w:r w:rsidRPr="00FE7BDF">
              <w:t>The total consumption of vegetables was not associated with the risk of SGA.</w:t>
            </w:r>
            <w:r w:rsidRPr="00134C53">
              <w:t xml:space="preserve"> </w:t>
            </w:r>
          </w:p>
        </w:tc>
        <w:tc>
          <w:tcPr>
            <w:tcW w:w="1842" w:type="dxa"/>
          </w:tcPr>
          <w:p w14:paraId="5DDA2753" w14:textId="77777777" w:rsidR="00134C53" w:rsidRPr="00C17B92" w:rsidRDefault="00134C53" w:rsidP="009A4A8D"/>
        </w:tc>
      </w:tr>
      <w:tr w:rsidR="000D7861" w:rsidRPr="00C17B92" w14:paraId="1961BDFB" w14:textId="77777777" w:rsidTr="00710F4F">
        <w:trPr>
          <w:cantSplit/>
          <w:trHeight w:val="390"/>
        </w:trPr>
        <w:tc>
          <w:tcPr>
            <w:tcW w:w="1417" w:type="dxa"/>
          </w:tcPr>
          <w:p w14:paraId="695901F3" w14:textId="3B51B2B5" w:rsidR="000D7861" w:rsidRPr="009755A5" w:rsidRDefault="000D7861" w:rsidP="009A4A8D">
            <w:r w:rsidRPr="009755A5">
              <w:t>Torjusen et al 2014</w:t>
            </w:r>
            <w:r w:rsidR="00774750">
              <w:fldChar w:fldCharType="begin">
                <w:fldData xml:space="preserve">PEVuZE5vdGU+PENpdGU+PEF1dGhvcj5Ub3JqdXNlbjwvQXV0aG9yPjxZZWFyPjIwMTQ8L1llYXI+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</w:fldData>
              </w:fldChar>
            </w:r>
            <w:r w:rsidR="002747EA">
              <w:instrText xml:space="preserve"> ADDIN EN.CITE </w:instrText>
            </w:r>
            <w:r w:rsidR="002747EA">
              <w:fldChar w:fldCharType="begin">
                <w:fldData xml:space="preserve">PEVuZE5vdGU+PENpdGU+PEF1dGhvcj5Ub3JqdXNlbjwvQXV0aG9yPjxZZWFyPjIwMTQ8L1llYXI+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</w:fldData>
              </w:fldChar>
            </w:r>
            <w:r w:rsidR="002747EA">
              <w:instrText xml:space="preserve"> ADDIN EN.CITE.DATA </w:instrText>
            </w:r>
            <w:r w:rsidR="002747EA">
              <w:fldChar w:fldCharType="end"/>
            </w:r>
            <w:r w:rsidR="00774750">
              <w:fldChar w:fldCharType="separate"/>
            </w:r>
            <w:r w:rsidR="002747EA" w:rsidRPr="002747EA">
              <w:rPr>
                <w:noProof/>
                <w:vertAlign w:val="superscript"/>
              </w:rPr>
              <w:t>66</w:t>
            </w:r>
            <w:r w:rsidR="00774750">
              <w:fldChar w:fldCharType="end"/>
            </w:r>
          </w:p>
          <w:p w14:paraId="7823A844" w14:textId="77777777" w:rsidR="000D7861" w:rsidRPr="009755A5" w:rsidRDefault="000D7861" w:rsidP="009A4A8D">
            <w:r w:rsidRPr="009755A5">
              <w:t>Norway</w:t>
            </w:r>
          </w:p>
          <w:p w14:paraId="0EEA9A6A" w14:textId="36D0B0B9" w:rsidR="000D7861" w:rsidRPr="009755A5" w:rsidRDefault="000D7861" w:rsidP="009A4A8D">
            <w:r w:rsidRPr="009755A5">
              <w:t xml:space="preserve">Cohort </w:t>
            </w:r>
          </w:p>
        </w:tc>
        <w:tc>
          <w:tcPr>
            <w:tcW w:w="1276" w:type="dxa"/>
          </w:tcPr>
          <w:p w14:paraId="5932843C" w14:textId="7F188AE9" w:rsidR="000D7861" w:rsidRPr="009755A5" w:rsidRDefault="000D7861" w:rsidP="009A4A8D">
            <w:r w:rsidRPr="009755A5">
              <w:t>28,192 women</w:t>
            </w:r>
          </w:p>
        </w:tc>
        <w:tc>
          <w:tcPr>
            <w:tcW w:w="4821" w:type="dxa"/>
          </w:tcPr>
          <w:p w14:paraId="6B960773" w14:textId="77777777" w:rsidR="000D7861" w:rsidRPr="009755A5" w:rsidRDefault="000D7861" w:rsidP="00134C53">
            <w:r w:rsidRPr="009755A5">
              <w:rPr>
                <w:b/>
              </w:rPr>
              <w:t>Aim</w:t>
            </w:r>
            <w:r w:rsidRPr="009755A5">
              <w:t xml:space="preserve">: To examine associations between organic food consumption during pregnancy and the risk of pre-eclampsia among nulliparous Norwegian women. </w:t>
            </w:r>
          </w:p>
          <w:p w14:paraId="0207E6B0" w14:textId="4F7738BE" w:rsidR="000D7861" w:rsidRPr="009755A5" w:rsidRDefault="000D7861" w:rsidP="000D7861">
            <w:pPr>
              <w:rPr>
                <w:b/>
              </w:rPr>
            </w:pPr>
            <w:r w:rsidRPr="009755A5">
              <w:t xml:space="preserve">Methods: Nulliparous pregnant women answered food frequency questionnaire and general health questionnaire in mid-pregnancy and no missing information on height, body weight or gestational weight gain. Relative risk was estimated as ORs by performing binary logistic regression with pre-eclampsia as the outcome and organic food consumption as the exposure. </w:t>
            </w:r>
          </w:p>
        </w:tc>
        <w:tc>
          <w:tcPr>
            <w:tcW w:w="4536" w:type="dxa"/>
          </w:tcPr>
          <w:p w14:paraId="0068E74E" w14:textId="522D3907" w:rsidR="000D7861" w:rsidRPr="009755A5" w:rsidRDefault="000D7861" w:rsidP="000D7861">
            <w:r w:rsidRPr="009755A5">
              <w:t xml:space="preserve">Women who reported </w:t>
            </w:r>
            <w:r w:rsidR="00FE7BDF" w:rsidRPr="009755A5">
              <w:t>eating</w:t>
            </w:r>
            <w:r w:rsidRPr="009755A5">
              <w:t xml:space="preserve"> organic vegetables 'often' or 'mostly' had a lower risk of pre-eclampsia than those who reported 'never/rarely' or 'sometimes' (aOR=0.79, 95%CI 0.62 to 0.99). </w:t>
            </w:r>
          </w:p>
          <w:p w14:paraId="0429AF34" w14:textId="1EB2D8E6" w:rsidR="000D7861" w:rsidRPr="000D7861" w:rsidRDefault="000D7861" w:rsidP="000D7861">
            <w:r w:rsidRPr="009755A5">
              <w:t>The lower risk associated with high organic vegetable consumption was evident also when adjusting for overall dietary quality, assessed as scores on a healthy food pattern derived by principal component analysis.</w:t>
            </w:r>
            <w:r w:rsidRPr="000D7861">
              <w:t xml:space="preserve"> </w:t>
            </w:r>
          </w:p>
        </w:tc>
        <w:tc>
          <w:tcPr>
            <w:tcW w:w="1842" w:type="dxa"/>
          </w:tcPr>
          <w:p w14:paraId="4E331963" w14:textId="77777777" w:rsidR="000D7861" w:rsidRPr="00C17B92" w:rsidRDefault="000D7861" w:rsidP="009A4A8D"/>
        </w:tc>
      </w:tr>
      <w:tr w:rsidR="000B3A9A" w:rsidRPr="00C17B92" w14:paraId="680E6B60" w14:textId="77777777" w:rsidTr="00710F4F">
        <w:trPr>
          <w:cantSplit/>
          <w:trHeight w:val="390"/>
        </w:trPr>
        <w:tc>
          <w:tcPr>
            <w:tcW w:w="1417" w:type="dxa"/>
          </w:tcPr>
          <w:p w14:paraId="475431E1" w14:textId="4EBDB8BD" w:rsidR="000B3A9A" w:rsidRPr="009755A5" w:rsidRDefault="00FC7F77" w:rsidP="009A4A8D">
            <w:r w:rsidRPr="009755A5">
              <w:t>Ogawa et al 2018</w:t>
            </w:r>
            <w:r w:rsidR="00774750">
              <w:fldChar w:fldCharType="begin">
                <w:fldData xml:space="preserve">PEVuZE5vdGU+PENpdGU+PEF1dGhvcj5PZ2F3YTwvQXV0aG9yPjxZZWFyPjIwMTg8L1llYXI+PFJl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</w:fldData>
              </w:fldChar>
            </w:r>
            <w:r w:rsidR="002747EA">
              <w:instrText xml:space="preserve"> ADDIN EN.CITE </w:instrText>
            </w:r>
            <w:r w:rsidR="002747EA">
              <w:fldChar w:fldCharType="begin">
                <w:fldData xml:space="preserve">PEVuZE5vdGU+PENpdGU+PEF1dGhvcj5PZ2F3YTwvQXV0aG9yPjxZZWFyPjIwMTg8L1llYXI+PFJl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</w:fldData>
              </w:fldChar>
            </w:r>
            <w:r w:rsidR="002747EA">
              <w:instrText xml:space="preserve"> ADDIN EN.CITE.DATA </w:instrText>
            </w:r>
            <w:r w:rsidR="002747EA">
              <w:fldChar w:fldCharType="end"/>
            </w:r>
            <w:r w:rsidR="00774750">
              <w:fldChar w:fldCharType="separate"/>
            </w:r>
            <w:r w:rsidR="002747EA" w:rsidRPr="002747EA">
              <w:rPr>
                <w:noProof/>
                <w:vertAlign w:val="superscript"/>
              </w:rPr>
              <w:t>73</w:t>
            </w:r>
            <w:r w:rsidR="00774750">
              <w:fldChar w:fldCharType="end"/>
            </w:r>
          </w:p>
          <w:p w14:paraId="1CB2E740" w14:textId="77777777" w:rsidR="00FC7F77" w:rsidRPr="009755A5" w:rsidRDefault="00FC7F77" w:rsidP="009A4A8D">
            <w:r w:rsidRPr="009755A5">
              <w:t>Japan</w:t>
            </w:r>
          </w:p>
          <w:p w14:paraId="5FF3BA68" w14:textId="3A1451A7" w:rsidR="00FC7F77" w:rsidRPr="009755A5" w:rsidRDefault="00FC7F77" w:rsidP="009A4A8D">
            <w:r w:rsidRPr="009755A5">
              <w:t>Cohort</w:t>
            </w:r>
          </w:p>
        </w:tc>
        <w:tc>
          <w:tcPr>
            <w:tcW w:w="1276" w:type="dxa"/>
          </w:tcPr>
          <w:p w14:paraId="244320DE" w14:textId="388D4A5C" w:rsidR="000B3A9A" w:rsidRPr="009755A5" w:rsidRDefault="00FC7F77" w:rsidP="009A4A8D">
            <w:r w:rsidRPr="009755A5">
              <w:t>310 infants</w:t>
            </w:r>
          </w:p>
        </w:tc>
        <w:tc>
          <w:tcPr>
            <w:tcW w:w="4821" w:type="dxa"/>
          </w:tcPr>
          <w:p w14:paraId="69427FAC" w14:textId="77777777" w:rsidR="00FC7F77" w:rsidRPr="009755A5" w:rsidRDefault="00FC7F77" w:rsidP="00FC7F77">
            <w:r w:rsidRPr="009755A5">
              <w:rPr>
                <w:b/>
              </w:rPr>
              <w:t>Aim</w:t>
            </w:r>
            <w:r w:rsidRPr="009755A5">
              <w:t>: To assess</w:t>
            </w:r>
            <w:r w:rsidR="000B3A9A" w:rsidRPr="009755A5">
              <w:t xml:space="preserve"> the effect of maternal intake </w:t>
            </w:r>
            <w:r w:rsidRPr="009755A5">
              <w:t xml:space="preserve">of vegetables </w:t>
            </w:r>
            <w:r w:rsidR="000B3A9A" w:rsidRPr="009755A5">
              <w:t xml:space="preserve">during pregnancy on asthma risk in offspring, which has rarely been studied. </w:t>
            </w:r>
          </w:p>
          <w:p w14:paraId="3E50AC81" w14:textId="354DCDBA" w:rsidR="000B3A9A" w:rsidRPr="009755A5" w:rsidRDefault="00FC7F77" w:rsidP="00FC7F77">
            <w:pPr>
              <w:rPr>
                <w:b/>
              </w:rPr>
            </w:pPr>
            <w:r w:rsidRPr="009755A5">
              <w:rPr>
                <w:b/>
              </w:rPr>
              <w:t>Methods</w:t>
            </w:r>
            <w:r w:rsidR="000B3A9A" w:rsidRPr="009755A5">
              <w:t xml:space="preserve">: </w:t>
            </w:r>
            <w:r w:rsidRPr="009755A5">
              <w:t>W</w:t>
            </w:r>
            <w:r w:rsidR="000B3A9A" w:rsidRPr="009755A5">
              <w:t xml:space="preserve">e administered a food frequency questionnaire at two periods during the respondents' pregnancy: early and mid to late periods. In addition, a questionnaire including the International Study of Asthma and Allergies in Childhood questionnaire was conducted when the offspring were 2 years old. Multivariate Poisson regression adjusting for maternal baseline demographics was used to elucidate the association between maternal vegetable intake and the incidence of wheeze in the offspring. </w:t>
            </w:r>
          </w:p>
        </w:tc>
        <w:tc>
          <w:tcPr>
            <w:tcW w:w="4536" w:type="dxa"/>
          </w:tcPr>
          <w:p w14:paraId="2D40D015" w14:textId="6EA3D0E1" w:rsidR="00385C02" w:rsidRPr="009755A5" w:rsidRDefault="00385C02" w:rsidP="00FC7F77">
            <w:r w:rsidRPr="009755A5">
              <w:t>The prevalence of wheeze in the child at 2 years was lower among women with the highest first trimester intake compared with the lowest intake of:</w:t>
            </w:r>
          </w:p>
          <w:p w14:paraId="0D5D241E" w14:textId="2AD371D4" w:rsidR="00385C02" w:rsidRPr="009755A5" w:rsidRDefault="00385C02" w:rsidP="00385C02">
            <w:pPr>
              <w:pStyle w:val="bullet"/>
            </w:pPr>
            <w:r w:rsidRPr="009755A5">
              <w:t>Cruciferous vegetables: aRR 0.48; 95%CI 0.26 to 0.89</w:t>
            </w:r>
          </w:p>
          <w:p w14:paraId="198A58EC" w14:textId="256AD2FD" w:rsidR="00385C02" w:rsidRPr="009755A5" w:rsidRDefault="00385C02" w:rsidP="00385C02">
            <w:pPr>
              <w:pStyle w:val="bullet"/>
            </w:pPr>
            <w:r w:rsidRPr="009755A5">
              <w:t>Folate-rich vegetables: aRR 0.47, 95%CI 0.25 to 0.87</w:t>
            </w:r>
          </w:p>
          <w:p w14:paraId="37F6B21F" w14:textId="0E2CFAF2" w:rsidR="000B3A9A" w:rsidRPr="000B3A9A" w:rsidRDefault="000B3A9A" w:rsidP="00385C02">
            <w:r w:rsidRPr="009755A5">
              <w:t>In trend analysis, a higher maternal intake of cruciferous, folate-rich vegetables, and total vegetables during early pregnancy was less likely to be associated with wheeze in the offspring at 2 years old (p for trend: 0.038, &lt;0.001, and 0.028, respectively). Maternal vegetable intake during mid to late pregnancy was not associated with wheeze in the offspring.</w:t>
            </w:r>
            <w:r w:rsidRPr="000B3A9A">
              <w:t> </w:t>
            </w:r>
          </w:p>
        </w:tc>
        <w:tc>
          <w:tcPr>
            <w:tcW w:w="1842" w:type="dxa"/>
          </w:tcPr>
          <w:p w14:paraId="0E1C2043" w14:textId="77777777" w:rsidR="000B3A9A" w:rsidRPr="00C17B92" w:rsidRDefault="000B3A9A" w:rsidP="009A4A8D"/>
        </w:tc>
      </w:tr>
      <w:tr w:rsidR="00CD4A09" w:rsidRPr="00C17B92" w14:paraId="42CC4C35" w14:textId="77777777" w:rsidTr="00710F4F">
        <w:trPr>
          <w:cantSplit/>
          <w:trHeight w:val="390"/>
        </w:trPr>
        <w:tc>
          <w:tcPr>
            <w:tcW w:w="1417" w:type="dxa"/>
          </w:tcPr>
          <w:p w14:paraId="329473D5" w14:textId="52A53A4E" w:rsidR="00CD4A09" w:rsidRPr="00532DE7" w:rsidRDefault="00CD4A09" w:rsidP="009A4A8D">
            <w:r w:rsidRPr="00532DE7">
              <w:t>Miyake et al 2014</w:t>
            </w:r>
            <w:r w:rsidR="00774750">
              <w:fldChar w:fldCharType="begin"/>
            </w:r>
            <w:r w:rsidR="002747EA">
              <w:instrText xml:space="preserve"> ADDIN EN.CITE &lt;EndNote&gt;&lt;Cite&gt;&lt;Author&gt;Miyake&lt;/Author&gt;&lt;Year&gt;2014&lt;/Year&gt;&lt;RecNum&gt;1752&lt;/RecNum&gt;&lt;DisplayText&gt;&lt;style face="superscript" font="Trebuchet MS" size="9"&gt;70&lt;/style&gt;&lt;/DisplayText&gt;&lt;record&gt;&lt;rec-number&gt;1752&lt;/rec-number&gt;&lt;foreign-keys&gt;&lt;key app="EN" db-id="exvasrfx2dtraoesasxp2szsxa2df502592x" timestamp="1582516937"&gt;1752&lt;/key&gt;&lt;/foreign-keys&gt;&lt;ref-type name="Journal Article"&gt;17&lt;/ref-type&gt;&lt;contributors&gt;&lt;authors&gt;&lt;author&gt;Miyake, Y.&lt;/author&gt;&lt;author&gt;Tanaka, K.&lt;/author&gt;&lt;author&gt;Okubo, H.&lt;/author&gt;&lt;author&gt;Sasaki, S.&lt;/author&gt;&lt;author&gt;Arakawa, M.&lt;/author&gt;&lt;/authors&gt;&lt;/contributors&gt;&lt;auth-address&gt;Department of Public Health, Ehime University Graduate School of Medicine, Toon, Ehime, Japan. miyake.yoshihiro.ls@ehime-u.ac.jp.&lt;/auth-address&gt;&lt;titles&gt;&lt;title&gt;Seaweed consumption and prevalence of depressive symptoms during pregnancy in Japan: Baseline data from the Kyushu Okinawa Maternal and Child Health Study&lt;/title&gt;&lt;secondary-title&gt;BMC Pregnancy Childbirth&lt;/secondary-title&gt;&lt;/titles&gt;&lt;periodical&gt;&lt;full-title&gt;BMC Pregnancy Childbirth&lt;/full-title&gt;&lt;/periodical&gt;&lt;pages&gt;301&lt;/pages&gt;&lt;volume&gt;14&lt;/volume&gt;&lt;edition&gt;2014/09/05&lt;/edition&gt;&lt;keywords&gt;&lt;keyword&gt;Adult&lt;/keyword&gt;&lt;keyword&gt;Cross-Sectional Studies&lt;/keyword&gt;&lt;keyword&gt;Depression/*epidemiology&lt;/keyword&gt;&lt;keyword&gt;*Feeding Behavior&lt;/keyword&gt;&lt;keyword&gt;Female&lt;/keyword&gt;&lt;keyword&gt;Humans&lt;/keyword&gt;&lt;keyword&gt;Japan/epidemiology&lt;/keyword&gt;&lt;keyword&gt;Pregnancy&lt;/keyword&gt;&lt;keyword&gt;Pregnancy Complications/*epidemiology&lt;/keyword&gt;&lt;keyword&gt;Prevalence&lt;/keyword&gt;&lt;keyword&gt;Psychiatric Status Rating Scales&lt;/keyword&gt;&lt;keyword&gt;*Seaweed&lt;/keyword&gt;&lt;/keywords&gt;&lt;dates&gt;&lt;year&gt;2014&lt;/year&gt;&lt;pub-dates&gt;&lt;date&gt;Sep 3&lt;/date&gt;&lt;/pub-dates&gt;&lt;/dates&gt;&lt;isbn&gt;1471-2393 (Electronic)&amp;#xD;1471-2393 (Linking)&lt;/isbn&gt;&lt;accession-num&gt;25186917&lt;/accession-num&gt;&lt;urls&gt;&lt;related-urls&gt;&lt;url&gt;https://www.ncbi.nlm.nih.gov/pubmed/25186917&lt;/url&gt;&lt;/related-urls&gt;&lt;/urls&gt;&lt;custom2&gt;PMC4161851&lt;/custom2&gt;&lt;electronic-resource-num&gt;10.1186/1471-2393-14-301&lt;/electronic-resource-num&gt;&lt;/record&gt;&lt;/Cite&gt;&lt;/EndNote&gt;</w:instrText>
            </w:r>
            <w:r w:rsidR="00774750">
              <w:fldChar w:fldCharType="separate"/>
            </w:r>
            <w:r w:rsidR="002747EA" w:rsidRPr="002747EA">
              <w:rPr>
                <w:noProof/>
                <w:vertAlign w:val="superscript"/>
              </w:rPr>
              <w:t>70</w:t>
            </w:r>
            <w:r w:rsidR="00774750">
              <w:fldChar w:fldCharType="end"/>
            </w:r>
          </w:p>
          <w:p w14:paraId="3A208822" w14:textId="77777777" w:rsidR="00CD4A09" w:rsidRPr="00532DE7" w:rsidRDefault="00CD4A09" w:rsidP="009A4A8D">
            <w:r w:rsidRPr="00532DE7">
              <w:t>Japan</w:t>
            </w:r>
          </w:p>
          <w:p w14:paraId="2EEACDD6" w14:textId="36C62606" w:rsidR="00CD4A09" w:rsidRPr="00532DE7" w:rsidRDefault="00CD4A09" w:rsidP="009A4A8D">
            <w:r w:rsidRPr="00532DE7">
              <w:t>Cross-section</w:t>
            </w:r>
          </w:p>
        </w:tc>
        <w:tc>
          <w:tcPr>
            <w:tcW w:w="1276" w:type="dxa"/>
          </w:tcPr>
          <w:p w14:paraId="00E7675C" w14:textId="4BFF5DB4" w:rsidR="00CD4A09" w:rsidRPr="00532DE7" w:rsidRDefault="00CD4A09" w:rsidP="009A4A8D">
            <w:r w:rsidRPr="00532DE7">
              <w:t>1,745 women</w:t>
            </w:r>
          </w:p>
        </w:tc>
        <w:tc>
          <w:tcPr>
            <w:tcW w:w="4821" w:type="dxa"/>
          </w:tcPr>
          <w:p w14:paraId="7C4AA391" w14:textId="77777777" w:rsidR="00CD4A09" w:rsidRPr="00532DE7" w:rsidRDefault="00CD4A09" w:rsidP="00CD4A09">
            <w:r w:rsidRPr="00532DE7">
              <w:rPr>
                <w:b/>
              </w:rPr>
              <w:t>Aim</w:t>
            </w:r>
            <w:r w:rsidRPr="00532DE7">
              <w:t xml:space="preserve">: To investigate the association between seaweed consumption and depressive symptoms during pregnancy in Japan. </w:t>
            </w:r>
          </w:p>
          <w:p w14:paraId="4874D504" w14:textId="6823596E" w:rsidR="00CD4A09" w:rsidRPr="00532DE7" w:rsidRDefault="00CD4A09" w:rsidP="00CD4A09">
            <w:pPr>
              <w:rPr>
                <w:b/>
              </w:rPr>
            </w:pPr>
            <w:r w:rsidRPr="00532DE7">
              <w:rPr>
                <w:b/>
              </w:rPr>
              <w:t>Methods</w:t>
            </w:r>
            <w:r w:rsidRPr="00532DE7">
              <w:t xml:space="preserve">: Dietary consumption during the preceding month was assessed using a self-administered diet history questionnaire. Adjustment was made for age; gestation; region of residence; number of children; family structure; history of depression; family history of depression; smoking; </w:t>
            </w:r>
            <w:r w:rsidR="00501148" w:rsidRPr="00532DE7">
              <w:t>second-hand</w:t>
            </w:r>
            <w:r w:rsidRPr="00532DE7">
              <w:t xml:space="preserve"> smoke exposure at home and at work; job type; household income; education; body mass index; and intake of fish and yogurt. </w:t>
            </w:r>
          </w:p>
        </w:tc>
        <w:tc>
          <w:tcPr>
            <w:tcW w:w="4536" w:type="dxa"/>
          </w:tcPr>
          <w:p w14:paraId="13D16C05" w14:textId="77777777" w:rsidR="00CD4A09" w:rsidRPr="00532DE7" w:rsidRDefault="00CD4A09" w:rsidP="00CD4A09">
            <w:r w:rsidRPr="00532DE7">
              <w:t xml:space="preserve">After adjustment for possible dietary and non-dietary confounding factors, higher seaweed consumption was independently associated with a lower prevalence of depressive symptoms during pregnancy: </w:t>
            </w:r>
          </w:p>
          <w:p w14:paraId="3BEF1963" w14:textId="4427387C" w:rsidR="00CD4A09" w:rsidRPr="00532DE7" w:rsidRDefault="00CD4A09" w:rsidP="00CD4A09">
            <w:r w:rsidRPr="00532DE7">
              <w:t>2</w:t>
            </w:r>
            <w:r w:rsidRPr="00532DE7">
              <w:rPr>
                <w:vertAlign w:val="superscript"/>
              </w:rPr>
              <w:t>nd</w:t>
            </w:r>
            <w:r w:rsidRPr="00532DE7">
              <w:t xml:space="preserve"> quartile: aOR 0.72 (0.51 to 1.004)</w:t>
            </w:r>
          </w:p>
          <w:p w14:paraId="34A2C5B2" w14:textId="307FBB6E" w:rsidR="00CD4A09" w:rsidRPr="00532DE7" w:rsidRDefault="00CD4A09" w:rsidP="00CD4A09">
            <w:r w:rsidRPr="00532DE7">
              <w:t>3</w:t>
            </w:r>
            <w:r w:rsidRPr="00532DE7">
              <w:rPr>
                <w:vertAlign w:val="superscript"/>
              </w:rPr>
              <w:t>rd</w:t>
            </w:r>
            <w:r w:rsidRPr="00532DE7">
              <w:t xml:space="preserve"> quartile: aOR 0.71 (0.50 to 1.01)</w:t>
            </w:r>
          </w:p>
          <w:p w14:paraId="451CD4D1" w14:textId="02DFF425" w:rsidR="00CD4A09" w:rsidRPr="00CD4A09" w:rsidRDefault="00CD4A09" w:rsidP="00CD4A09">
            <w:r w:rsidRPr="00532DE7">
              <w:t>4</w:t>
            </w:r>
            <w:r w:rsidRPr="00532DE7">
              <w:rPr>
                <w:vertAlign w:val="superscript"/>
              </w:rPr>
              <w:t>th</w:t>
            </w:r>
            <w:r w:rsidRPr="00532DE7">
              <w:t xml:space="preserve"> quartile: aOR 0.68 (0.47 to 0.96)</w:t>
            </w:r>
          </w:p>
        </w:tc>
        <w:tc>
          <w:tcPr>
            <w:tcW w:w="1842" w:type="dxa"/>
          </w:tcPr>
          <w:p w14:paraId="7E1D3D79" w14:textId="77777777" w:rsidR="00CD4A09" w:rsidRPr="00C17B92" w:rsidRDefault="00CD4A09" w:rsidP="009A4A8D"/>
        </w:tc>
      </w:tr>
      <w:tr w:rsidR="00240153" w:rsidRPr="00C17B92" w14:paraId="69ADAF92" w14:textId="77777777" w:rsidTr="00710F4F">
        <w:trPr>
          <w:cantSplit/>
          <w:trHeight w:val="390"/>
        </w:trPr>
        <w:tc>
          <w:tcPr>
            <w:tcW w:w="1417" w:type="dxa"/>
          </w:tcPr>
          <w:p w14:paraId="075D441E" w14:textId="42E5C397" w:rsidR="00240153" w:rsidRPr="00532DE7" w:rsidRDefault="005157BB" w:rsidP="009A4A8D">
            <w:r w:rsidRPr="00532DE7">
              <w:t>Viljoen et al 2018</w:t>
            </w:r>
            <w:r w:rsidR="00774750">
              <w:fldChar w:fldCharType="begin">
                <w:fldData xml:space="preserve">PEVuZE5vdGU+PENpdGU+PEF1dGhvcj5WaWxqb2VuPC9BdXRob3I+PFllYXI+MjAxODwvWWVhcj48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</w:fldData>
              </w:fldChar>
            </w:r>
            <w:r w:rsidR="002747EA">
              <w:instrText xml:space="preserve"> ADDIN EN.CITE </w:instrText>
            </w:r>
            <w:r w:rsidR="002747EA">
              <w:fldChar w:fldCharType="begin">
                <w:fldData xml:space="preserve">PEVuZE5vdGU+PENpdGU+PEF1dGhvcj5WaWxqb2VuPC9BdXRob3I+PFllYXI+MjAxODwvWWVhcj48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</w:fldData>
              </w:fldChar>
            </w:r>
            <w:r w:rsidR="002747EA">
              <w:instrText xml:space="preserve"> ADDIN EN.CITE.DATA </w:instrText>
            </w:r>
            <w:r w:rsidR="002747EA">
              <w:fldChar w:fldCharType="end"/>
            </w:r>
            <w:r w:rsidR="00774750">
              <w:fldChar w:fldCharType="separate"/>
            </w:r>
            <w:r w:rsidR="002747EA" w:rsidRPr="002747EA">
              <w:rPr>
                <w:noProof/>
                <w:vertAlign w:val="superscript"/>
              </w:rPr>
              <w:t>74</w:t>
            </w:r>
            <w:r w:rsidR="00774750">
              <w:fldChar w:fldCharType="end"/>
            </w:r>
          </w:p>
          <w:p w14:paraId="23AEAA40" w14:textId="77777777" w:rsidR="005157BB" w:rsidRPr="00532DE7" w:rsidRDefault="005157BB" w:rsidP="009A4A8D">
            <w:r w:rsidRPr="00532DE7">
              <w:t>Ireland</w:t>
            </w:r>
          </w:p>
          <w:p w14:paraId="133BC9EF" w14:textId="13D99415" w:rsidR="005157BB" w:rsidRPr="00532DE7" w:rsidRDefault="005157BB" w:rsidP="009A4A8D">
            <w:r w:rsidRPr="00532DE7">
              <w:t>Cohort</w:t>
            </w:r>
          </w:p>
        </w:tc>
        <w:tc>
          <w:tcPr>
            <w:tcW w:w="1276" w:type="dxa"/>
          </w:tcPr>
          <w:p w14:paraId="77BE98BB" w14:textId="39287427" w:rsidR="00240153" w:rsidRPr="00532DE7" w:rsidRDefault="009D2297" w:rsidP="009A4A8D">
            <w:r w:rsidRPr="00532DE7">
              <w:t>897 mother-child pairs</w:t>
            </w:r>
          </w:p>
        </w:tc>
        <w:tc>
          <w:tcPr>
            <w:tcW w:w="4821" w:type="dxa"/>
          </w:tcPr>
          <w:p w14:paraId="2F8E673F" w14:textId="77777777" w:rsidR="00A11544" w:rsidRPr="00532DE7" w:rsidRDefault="009D2297" w:rsidP="00A11544">
            <w:r w:rsidRPr="00532DE7">
              <w:rPr>
                <w:b/>
              </w:rPr>
              <w:t>Aim</w:t>
            </w:r>
            <w:r w:rsidRPr="00532DE7">
              <w:t xml:space="preserve">: To establish whether vegetable, oily fish and vitamin D intake during pregnancy are associated with childhood asthma risk over a 10-year period. </w:t>
            </w:r>
          </w:p>
          <w:p w14:paraId="65F64600" w14:textId="64660762" w:rsidR="00240153" w:rsidRPr="00532DE7" w:rsidRDefault="00A11544" w:rsidP="00977A9A">
            <w:pPr>
              <w:rPr>
                <w:b/>
              </w:rPr>
            </w:pPr>
            <w:r w:rsidRPr="00532DE7">
              <w:rPr>
                <w:b/>
              </w:rPr>
              <w:t>Methods</w:t>
            </w:r>
            <w:r w:rsidR="009D2297" w:rsidRPr="00532DE7">
              <w:t xml:space="preserve">: Mother-child pairs with data on nutrient intake during pregnancy and asthma status, respectively, were </w:t>
            </w:r>
            <w:r w:rsidRPr="00532DE7">
              <w:t>included</w:t>
            </w:r>
            <w:r w:rsidR="009D2297" w:rsidRPr="00532DE7">
              <w:t xml:space="preserve"> in the analysis. Data on socioeconomic and morbidity indicators over 10 years of follow-up on mothers and the index child were collected through self-administered questionnaires. </w:t>
            </w:r>
          </w:p>
        </w:tc>
        <w:tc>
          <w:tcPr>
            <w:tcW w:w="4536" w:type="dxa"/>
          </w:tcPr>
          <w:p w14:paraId="33E868CF" w14:textId="01061388" w:rsidR="00977A9A" w:rsidRPr="005157BB" w:rsidRDefault="00977A9A" w:rsidP="00977A9A">
            <w:r w:rsidRPr="00532DE7">
              <w:t>A</w:t>
            </w:r>
            <w:r w:rsidR="005157BB" w:rsidRPr="00532DE7">
              <w:t>sthma was inversely associated with higher daily average intake of vegetables (OR 0.96 per serving/day, 95% CI 0.88 to 1.05).</w:t>
            </w:r>
            <w:r w:rsidR="005157BB" w:rsidRPr="005157BB">
              <w:t xml:space="preserve"> </w:t>
            </w:r>
          </w:p>
        </w:tc>
        <w:tc>
          <w:tcPr>
            <w:tcW w:w="1842" w:type="dxa"/>
          </w:tcPr>
          <w:p w14:paraId="76099BDF" w14:textId="77777777" w:rsidR="00240153" w:rsidRPr="00C17B92" w:rsidRDefault="00240153" w:rsidP="009A4A8D"/>
        </w:tc>
      </w:tr>
      <w:tr w:rsidR="00661A0E" w:rsidRPr="00C8357D" w14:paraId="7820FD3E" w14:textId="77777777" w:rsidTr="00710F4F">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Height w:val="390"/>
        </w:trPr>
        <w:tc>
          <w:tcPr>
            <w:tcW w:w="141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BAA4E68" w14:textId="4E39854F" w:rsidR="00661A0E" w:rsidRDefault="00661A0E" w:rsidP="002F1844">
            <w:r>
              <w:t>Alvarez Zallo et al 2018</w:t>
            </w:r>
            <w:r>
              <w:fldChar w:fldCharType="begin">
                <w:fldData xml:space="preserve">PEVuZE5vdGU+PENpdGU+PEF1dGhvcj5BbHZhcmV6IFphbGxvPC9BdXRob3I+PFllYXI+MjAxODwv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</w:fldData>
              </w:fldChar>
            </w:r>
            <w:r w:rsidR="002747EA">
              <w:instrText xml:space="preserve"> ADDIN EN.CITE </w:instrText>
            </w:r>
            <w:r w:rsidR="002747EA">
              <w:fldChar w:fldCharType="begin">
                <w:fldData xml:space="preserve">PEVuZE5vdGU+PENpdGU+PEF1dGhvcj5BbHZhcmV6IFphbGxvPC9BdXRob3I+PFllYXI+MjAxODwv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</w:fldData>
              </w:fldChar>
            </w:r>
            <w:r w:rsidR="002747EA">
              <w:instrText xml:space="preserve"> ADDIN EN.CITE.DATA </w:instrText>
            </w:r>
            <w:r w:rsidR="002747EA">
              <w:fldChar w:fldCharType="end"/>
            </w:r>
            <w:r>
              <w:fldChar w:fldCharType="separate"/>
            </w:r>
            <w:r w:rsidR="002747EA" w:rsidRPr="002747EA">
              <w:rPr>
                <w:noProof/>
                <w:vertAlign w:val="superscript"/>
              </w:rPr>
              <w:t>52</w:t>
            </w:r>
            <w:r>
              <w:fldChar w:fldCharType="end"/>
            </w:r>
          </w:p>
          <w:p w14:paraId="1F8EB07E" w14:textId="77777777" w:rsidR="00661A0E" w:rsidRDefault="00661A0E" w:rsidP="002F1844">
            <w:r>
              <w:t>Europe and Latin America</w:t>
            </w:r>
          </w:p>
          <w:p w14:paraId="40159AE7" w14:textId="77777777" w:rsidR="00661A0E" w:rsidRDefault="00661A0E" w:rsidP="002F1844">
            <w:r w:rsidRPr="00000A5C">
              <w:t>International Study of Wheezing in Infants</w:t>
            </w:r>
          </w:p>
          <w:p w14:paraId="17E4748D" w14:textId="77777777" w:rsidR="00661A0E" w:rsidRPr="00814460" w:rsidRDefault="00661A0E" w:rsidP="002F1844">
            <w:r>
              <w:t>Cross-section</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257F687" w14:textId="77777777" w:rsidR="00661A0E" w:rsidRDefault="00661A0E" w:rsidP="002F1844">
            <w:r>
              <w:t>1,087 infants 12-15 months of age</w:t>
            </w:r>
          </w:p>
        </w:tc>
        <w:tc>
          <w:tcPr>
            <w:tcW w:w="482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3996072" w14:textId="77777777" w:rsidR="00661A0E" w:rsidRDefault="00661A0E" w:rsidP="002F1844">
            <w:r>
              <w:rPr>
                <w:b/>
              </w:rPr>
              <w:t xml:space="preserve">Aim: </w:t>
            </w:r>
            <w:r>
              <w:t>To examine</w:t>
            </w:r>
            <w:r w:rsidRPr="00000A5C">
              <w:t xml:space="preserve"> the relationship between different food groups and the adherence to a Mediterranean diet during pregnancy and the risk of wheezing and eczema in children aged 12-15 months. </w:t>
            </w:r>
          </w:p>
          <w:p w14:paraId="5E15F996" w14:textId="77777777" w:rsidR="00661A0E" w:rsidRDefault="00661A0E" w:rsidP="002F1844">
            <w:pPr>
              <w:rPr>
                <w:b/>
              </w:rPr>
            </w:pPr>
            <w:r w:rsidRPr="00000A5C">
              <w:rPr>
                <w:b/>
              </w:rPr>
              <w:t>Methods</w:t>
            </w:r>
            <w:r w:rsidRPr="00000A5C">
              <w:t xml:space="preserve">: </w:t>
            </w:r>
            <w:r>
              <w:t>T</w:t>
            </w:r>
            <w:r w:rsidRPr="00000A5C">
              <w:t xml:space="preserve">he study of the association of the different food consumption and Mediterranean diet with wheezing, recurrent wheezing and eczema was performed using different models of unconditional logistic regression to obtain adjusted prevalence odds ratios (OR) and 95% confidence intervals (95% CI). </w:t>
            </w:r>
          </w:p>
        </w:tc>
        <w:tc>
          <w:tcPr>
            <w:tcW w:w="453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C14D938" w14:textId="77777777" w:rsidR="00661A0E" w:rsidRDefault="00661A0E" w:rsidP="002F1844">
            <w:r>
              <w:t>H</w:t>
            </w:r>
            <w:r w:rsidRPr="00000A5C">
              <w:t>igh fruit cons</w:t>
            </w:r>
            <w:r>
              <w:t>umption during the pregnancy had</w:t>
            </w:r>
            <w:r w:rsidRPr="00000A5C">
              <w:t xml:space="preserve"> a protective effect against "wheezing" in 12-month-old infants (OR: 0.44 [0.20</w:t>
            </w:r>
            <w:r>
              <w:t xml:space="preserve"> to </w:t>
            </w:r>
            <w:r w:rsidRPr="00000A5C">
              <w:t xml:space="preserve">0.99]). </w:t>
            </w:r>
          </w:p>
          <w:p w14:paraId="16DDF823" w14:textId="77777777" w:rsidR="00661A0E" w:rsidRPr="00000A5C" w:rsidRDefault="00661A0E" w:rsidP="002F1844"/>
        </w:tc>
        <w:tc>
          <w:tcPr>
            <w:tcW w:w="184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C85126E" w14:textId="77777777" w:rsidR="00661A0E" w:rsidRPr="00C8357D" w:rsidRDefault="00661A0E" w:rsidP="002F1844"/>
        </w:tc>
      </w:tr>
      <w:tr w:rsidR="00661A0E" w:rsidRPr="00C8357D" w14:paraId="51DD7909" w14:textId="77777777" w:rsidTr="00710F4F">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Height w:val="390"/>
        </w:trPr>
        <w:tc>
          <w:tcPr>
            <w:tcW w:w="141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4A03A52" w14:textId="6DF1398D" w:rsidR="00661A0E" w:rsidRDefault="00661A0E" w:rsidP="002F1844">
            <w:r>
              <w:t>Chia et al 2016</w:t>
            </w:r>
            <w:r>
              <w:fldChar w:fldCharType="begin"/>
            </w:r>
            <w:r w:rsidR="002747EA">
              <w:instrText xml:space="preserve"> ADDIN EN.CITE &lt;EndNote&gt;&lt;Cite&gt;&lt;Author&gt;Chia&lt;/Author&gt;&lt;Year&gt;2016&lt;/Year&gt;&lt;RecNum&gt;1394&lt;/RecNum&gt;&lt;DisplayText&gt;&lt;style face="superscript" font="Trebuchet MS" size="9"&gt;68&lt;/style&gt;&lt;/DisplayText&gt;&lt;record&gt;&lt;rec-number&gt;1394&lt;/rec-number&gt;&lt;foreign-keys&gt;&lt;key app="EN" db-id="exvasrfx2dtraoesasxp2szsxa2df502592x" timestamp="1567924413"&gt;1394&lt;/key&gt;&lt;key app="ENWeb" db-id=""&gt;0&lt;/key&gt;&lt;/foreign-keys&gt;&lt;ref-type name="Journal Article"&gt;17&lt;/ref-type&gt;&lt;contributors&gt;&lt;authors&gt;&lt;author&gt;Chia, Ai-Ru&lt;/author&gt;&lt;author&gt;de Seymour, Jamie V.&lt;/author&gt;&lt;author&gt;Colega, Marjorelee&lt;/author&gt;&lt;author&gt;Chen, Ling-Wei&lt;/author&gt;&lt;author&gt;Chan, Yiong-Huak&lt;/author&gt;&lt;author&gt;Aris, Izzuddin M.&lt;/author&gt;&lt;author&gt;Tint, Mya-Thway&lt;/author&gt;&lt;author&gt;Quah, Phaik Ling&lt;/author&gt;&lt;author&gt;Godfrey, Keith M.&lt;/author&gt;&lt;author&gt;Yap, Fabian&lt;/author&gt;&lt;author&gt;Saw, Seang-Mei&lt;/author&gt;&lt;author&gt;Baker, Philip N.&lt;/author&gt;&lt;author&gt;Chong, Yap-Seng&lt;/author&gt;&lt;author&gt;van Dam, Rob M.&lt;/author&gt;&lt;author&gt;Lee, Yung Seng&lt;/author&gt;&lt;author&gt;Chong, Mary Foong-Fong&lt;/author&gt;&lt;/authors&gt;&lt;/contributors&gt;&lt;titles&gt;&lt;title&gt;A vegetable, fruit, and white rice dietary pattern during pregnancy is associated with a lower risk of preterm birth and larger birth size in a multiethnic Asian cohort: the Growing Up in Singapore Towards healthy Outcomes (GUSTO) cohort study&lt;/title&gt;&lt;secondary-title&gt;The American Journal of Clinical Nutrition&lt;/secondary-title&gt;&lt;/titles&gt;&lt;periodical&gt;&lt;full-title&gt;The American Journal of Clinical Nutrition&lt;/full-title&gt;&lt;/periodical&gt;&lt;pages&gt;1416-1423&lt;/pages&gt;&lt;volume&gt;104&lt;/volume&gt;&lt;number&gt;5&lt;/number&gt;&lt;section&gt;1416&lt;/section&gt;&lt;dates&gt;&lt;year&gt;2016&lt;/year&gt;&lt;/dates&gt;&lt;isbn&gt;0002-9165&amp;#xD;1938-3207&lt;/isbn&gt;&lt;urls&gt;&lt;/urls&gt;&lt;electronic-resource-num&gt;10.3945/ajcn.116.133892&lt;/electronic-resource-num&gt;&lt;/record&gt;&lt;/Cite&gt;&lt;/EndNote&gt;</w:instrText>
            </w:r>
            <w:r>
              <w:fldChar w:fldCharType="separate"/>
            </w:r>
            <w:r w:rsidR="002747EA" w:rsidRPr="002747EA">
              <w:rPr>
                <w:noProof/>
                <w:vertAlign w:val="superscript"/>
              </w:rPr>
              <w:t>68</w:t>
            </w:r>
            <w:r>
              <w:fldChar w:fldCharType="end"/>
            </w:r>
          </w:p>
          <w:p w14:paraId="31EA2CF0" w14:textId="77777777" w:rsidR="00661A0E" w:rsidRDefault="00661A0E" w:rsidP="002F1844">
            <w:r>
              <w:t>Singapore</w:t>
            </w:r>
          </w:p>
          <w:p w14:paraId="7FCAC229" w14:textId="77777777" w:rsidR="00661A0E" w:rsidRDefault="00661A0E" w:rsidP="002F1844">
            <w:r>
              <w:t>Cohort</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08789F8" w14:textId="77777777" w:rsidR="00661A0E" w:rsidRDefault="00661A0E" w:rsidP="002F1844">
            <w:r>
              <w:t>923 infants</w:t>
            </w:r>
          </w:p>
        </w:tc>
        <w:tc>
          <w:tcPr>
            <w:tcW w:w="482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AC4B84D" w14:textId="77777777" w:rsidR="00661A0E" w:rsidRDefault="00661A0E" w:rsidP="003231EE">
            <w:r w:rsidRPr="003231EE">
              <w:rPr>
                <w:b/>
              </w:rPr>
              <w:t>Aim</w:t>
            </w:r>
            <w:r>
              <w:t xml:space="preserve">: To characterise </w:t>
            </w:r>
            <w:r w:rsidRPr="003231EE">
              <w:t>maternal dietary patterns in Asian</w:t>
            </w:r>
            <w:r>
              <w:t xml:space="preserve"> pregnant women and examine</w:t>
            </w:r>
            <w:r w:rsidRPr="003231EE">
              <w:t xml:space="preserve"> their associations with the risk of</w:t>
            </w:r>
            <w:r>
              <w:t xml:space="preserve"> </w:t>
            </w:r>
            <w:r w:rsidRPr="003231EE">
              <w:t>preterm birth and offspring birth size.</w:t>
            </w:r>
            <w:r>
              <w:t xml:space="preserve"> </w:t>
            </w:r>
          </w:p>
          <w:p w14:paraId="37DF2735" w14:textId="77777777" w:rsidR="00661A0E" w:rsidRPr="001C127C" w:rsidRDefault="00661A0E" w:rsidP="00710F4F">
            <w:pPr>
              <w:rPr>
                <w:b/>
              </w:rPr>
            </w:pPr>
            <w:r w:rsidRPr="003231EE">
              <w:rPr>
                <w:b/>
              </w:rPr>
              <w:t>Methods</w:t>
            </w:r>
            <w:r w:rsidRPr="003231EE">
              <w:t>: At 26–28 wk of gestation, 24-h recalls and 3-d food diaries</w:t>
            </w:r>
            <w:r>
              <w:t xml:space="preserve"> </w:t>
            </w:r>
            <w:r w:rsidRPr="003231EE">
              <w:t xml:space="preserve">were collected from women </w:t>
            </w:r>
            <w:r>
              <w:t>and d</w:t>
            </w:r>
            <w:r w:rsidRPr="003231EE">
              <w:t>ietary patterns</w:t>
            </w:r>
            <w:r>
              <w:t xml:space="preserve"> </w:t>
            </w:r>
            <w:r w:rsidRPr="003231EE">
              <w:t>derived from exploratory factor analysis. Associations were assessed by logistic and linear</w:t>
            </w:r>
            <w:r>
              <w:t xml:space="preserve"> </w:t>
            </w:r>
            <w:r w:rsidRPr="003231EE">
              <w:t>regressions with adjustment for confounding factors.</w:t>
            </w:r>
            <w:r>
              <w:t xml:space="preserve"> </w:t>
            </w:r>
            <w:r w:rsidRPr="003231EE">
              <w:t>Results: Three maternal dietary patterns were identified: vegetable,</w:t>
            </w:r>
            <w:r>
              <w:t xml:space="preserve"> </w:t>
            </w:r>
            <w:r w:rsidRPr="003231EE">
              <w:t>fruit, and white rice (VFR); seafood and noodle (SfN); and pasta,</w:t>
            </w:r>
            <w:r>
              <w:t xml:space="preserve"> </w:t>
            </w:r>
            <w:r w:rsidRPr="003231EE">
              <w:t xml:space="preserve">cheese, and processed meat (PCP). </w:t>
            </w:r>
          </w:p>
        </w:tc>
        <w:tc>
          <w:tcPr>
            <w:tcW w:w="453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6EFEFCE" w14:textId="77777777" w:rsidR="00661A0E" w:rsidRPr="001C127C" w:rsidRDefault="00661A0E" w:rsidP="003231EE">
            <w:r w:rsidRPr="003231EE">
              <w:t>A greater adherence to the VFR pattern</w:t>
            </w:r>
            <w:r>
              <w:t xml:space="preserve"> </w:t>
            </w:r>
            <w:r w:rsidRPr="003231EE">
              <w:t>(per SD increase in VFR score) was associated with a lower risk of</w:t>
            </w:r>
            <w:r>
              <w:t xml:space="preserve"> preterm birth (OR 0.67; 95% CI: 0.50 to</w:t>
            </w:r>
            <w:r w:rsidRPr="003231EE">
              <w:t xml:space="preserve"> 0.91), higher ponderal index</w:t>
            </w:r>
            <w:r>
              <w:t xml:space="preserve"> </w:t>
            </w:r>
            <w:r w:rsidRPr="003231EE">
              <w:t>(</w:t>
            </w:r>
            <w:r w:rsidRPr="003231EE">
              <w:rPr>
                <w:rFonts w:ascii="Helvetica" w:hAnsi="Helvetica"/>
              </w:rPr>
              <w:t>b</w:t>
            </w:r>
            <w:r w:rsidRPr="003231EE">
              <w:t>: 0.26 kg/m</w:t>
            </w:r>
            <w:r w:rsidRPr="003231EE">
              <w:rPr>
                <w:rFonts w:eastAsiaTheme="majorEastAsia"/>
                <w:sz w:val="9"/>
                <w:szCs w:val="9"/>
              </w:rPr>
              <w:t xml:space="preserve">3 </w:t>
            </w:r>
            <w:r w:rsidRPr="003231EE">
              <w:t>; 95% CI: 0.06, 0.45 kg/m</w:t>
            </w:r>
            <w:r w:rsidRPr="003231EE">
              <w:rPr>
                <w:rFonts w:eastAsiaTheme="majorEastAsia"/>
                <w:sz w:val="9"/>
                <w:szCs w:val="9"/>
              </w:rPr>
              <w:t>3</w:t>
            </w:r>
            <w:r w:rsidRPr="003231EE">
              <w:t>), and increased risk of</w:t>
            </w:r>
            <w:r>
              <w:t xml:space="preserve"> </w:t>
            </w:r>
            <w:r w:rsidRPr="003231EE">
              <w:t>a larg</w:t>
            </w:r>
            <w:r>
              <w:t>e-for-gestational-age birth (RR</w:t>
            </w:r>
            <w:r w:rsidRPr="003231EE">
              <w:t xml:space="preserve"> 1.</w:t>
            </w:r>
            <w:r>
              <w:t>31; 95% CI: 1.06 to 1.62).</w:t>
            </w:r>
          </w:p>
          <w:p w14:paraId="3DCF5341" w14:textId="77777777" w:rsidR="00661A0E" w:rsidRPr="001C127C" w:rsidRDefault="00661A0E" w:rsidP="00961505"/>
        </w:tc>
        <w:tc>
          <w:tcPr>
            <w:tcW w:w="184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5B9BEE7" w14:textId="77777777" w:rsidR="00661A0E" w:rsidRPr="00C8357D" w:rsidRDefault="00661A0E" w:rsidP="002F1844"/>
        </w:tc>
      </w:tr>
      <w:tr w:rsidR="00661A0E" w:rsidRPr="00C8357D" w14:paraId="0407FE2C" w14:textId="77777777" w:rsidTr="00710F4F">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Height w:val="390"/>
        </w:trPr>
        <w:tc>
          <w:tcPr>
            <w:tcW w:w="141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879354C" w14:textId="2357F34E" w:rsidR="00661A0E" w:rsidRDefault="00661A0E" w:rsidP="002F1844">
            <w:r>
              <w:t>Dessypris et al 2017</w:t>
            </w:r>
            <w:r>
              <w:fldChar w:fldCharType="begin">
                <w:fldData xml:space="preserve">PEVuZE5vdGU+PENpdGU+PEF1dGhvcj5EZXNzeXByaXM8L0F1dGhvcj48WWVhcj4yMDE3PC9ZZWFy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=
</w:fldData>
              </w:fldChar>
            </w:r>
            <w:r w:rsidR="002747EA">
              <w:instrText xml:space="preserve"> ADDIN EN.CITE </w:instrText>
            </w:r>
            <w:r w:rsidR="002747EA">
              <w:fldChar w:fldCharType="begin">
                <w:fldData xml:space="preserve">PEVuZE5vdGU+PENpdGU+PEF1dGhvcj5EZXNzeXByaXM8L0F1dGhvcj48WWVhcj4yMDE3PC9ZZWFy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=
</w:fldData>
              </w:fldChar>
            </w:r>
            <w:r w:rsidR="002747EA">
              <w:instrText xml:space="preserve"> ADDIN EN.CITE.DATA </w:instrText>
            </w:r>
            <w:r w:rsidR="002747EA">
              <w:fldChar w:fldCharType="end"/>
            </w:r>
            <w:r>
              <w:fldChar w:fldCharType="separate"/>
            </w:r>
            <w:r w:rsidR="002747EA" w:rsidRPr="002747EA">
              <w:rPr>
                <w:noProof/>
                <w:vertAlign w:val="superscript"/>
              </w:rPr>
              <w:t>75</w:t>
            </w:r>
            <w:r>
              <w:fldChar w:fldCharType="end"/>
            </w:r>
          </w:p>
          <w:p w14:paraId="1CFE7516" w14:textId="77777777" w:rsidR="00661A0E" w:rsidRDefault="00661A0E" w:rsidP="002F1844">
            <w:r>
              <w:t>SLR of case-control studies</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8DE839D" w14:textId="77777777" w:rsidR="00661A0E" w:rsidRDefault="00661A0E" w:rsidP="002F1844">
            <w:r>
              <w:t>2 studies</w:t>
            </w:r>
          </w:p>
        </w:tc>
        <w:tc>
          <w:tcPr>
            <w:tcW w:w="482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B6C07D6" w14:textId="77777777" w:rsidR="00661A0E" w:rsidRDefault="00661A0E" w:rsidP="001C127C">
            <w:r w:rsidRPr="001C127C">
              <w:rPr>
                <w:b/>
              </w:rPr>
              <w:t>Aim</w:t>
            </w:r>
            <w:r>
              <w:t>: To quantitatively synthesis</w:t>
            </w:r>
            <w:r w:rsidRPr="001C127C">
              <w:t>e published data on the association of maternal/child diet with leuk</w:t>
            </w:r>
            <w:r>
              <w:t>a</w:t>
            </w:r>
            <w:r w:rsidRPr="001C127C">
              <w:t xml:space="preserve">emia risk. </w:t>
            </w:r>
          </w:p>
          <w:p w14:paraId="3A756280" w14:textId="77777777" w:rsidR="00661A0E" w:rsidRPr="000505E7" w:rsidRDefault="00661A0E" w:rsidP="001C127C">
            <w:pPr>
              <w:rPr>
                <w:b/>
              </w:rPr>
            </w:pPr>
            <w:r w:rsidRPr="001C127C">
              <w:rPr>
                <w:b/>
              </w:rPr>
              <w:t>Methods</w:t>
            </w:r>
            <w:r w:rsidRPr="001C127C">
              <w:t>: Medline was searched until June 30th, 2016 for eligible articles on the association of childhood leuk</w:t>
            </w:r>
            <w:r>
              <w:t>a</w:t>
            </w:r>
            <w:r w:rsidRPr="001C127C">
              <w:t>emia with consumption of (i) food groups, excluding alcoholic and non-alcoholic beverages, and (ii) specific dietary supplements before/during index pregnancy and childhood.</w:t>
            </w:r>
          </w:p>
        </w:tc>
        <w:tc>
          <w:tcPr>
            <w:tcW w:w="453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450A676" w14:textId="77777777" w:rsidR="00661A0E" w:rsidRPr="001C127C" w:rsidRDefault="00661A0E" w:rsidP="00961505">
            <w:r w:rsidRPr="001C127C">
              <w:t xml:space="preserve">Statistically significant inverse estimates for </w:t>
            </w:r>
            <w:r>
              <w:t>leukaemia</w:t>
            </w:r>
            <w:r w:rsidRPr="001C127C">
              <w:t xml:space="preserve"> were found (2 studies, 413 cases, 490 controls) fo</w:t>
            </w:r>
            <w:r>
              <w:t>r fruit (OR: 0.81, 95% CI: 0.67 to</w:t>
            </w:r>
            <w:r w:rsidRPr="001C127C">
              <w:t xml:space="preserve"> 0.99); vegetables </w:t>
            </w:r>
            <w:r>
              <w:t xml:space="preserve">(OR: 0.51, 95% CI: 0.28 to 0.94) and </w:t>
            </w:r>
            <w:r w:rsidRPr="001C127C">
              <w:t>legumes</w:t>
            </w:r>
            <w:r>
              <w:t xml:space="preserve"> (OR: 0.76, 95% CI: 0.62 to 0.94).</w:t>
            </w:r>
          </w:p>
        </w:tc>
        <w:tc>
          <w:tcPr>
            <w:tcW w:w="184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50ECE2A" w14:textId="77777777" w:rsidR="00661A0E" w:rsidRPr="00C8357D" w:rsidRDefault="00661A0E" w:rsidP="002F1844"/>
        </w:tc>
      </w:tr>
      <w:tr w:rsidR="00661A0E" w:rsidRPr="00C8357D" w14:paraId="526DD794" w14:textId="77777777" w:rsidTr="00710F4F">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Height w:val="390"/>
        </w:trPr>
        <w:tc>
          <w:tcPr>
            <w:tcW w:w="141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1AE9A74" w14:textId="7B329FA2" w:rsidR="00661A0E" w:rsidRDefault="00661A0E" w:rsidP="004B2F20">
            <w:r>
              <w:t>Duke et al 2017</w:t>
            </w:r>
            <w:r>
              <w:fldChar w:fldCharType="begin">
                <w:fldData xml:space="preserve">PEVuZE5vdGU+PENpdGU+PEF1dGhvcj5EdWtlPC9BdXRob3I+PFllYXI+MjAxNzwvWWVhcj48UmVj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</w:fldData>
              </w:fldChar>
            </w:r>
            <w:r w:rsidR="002747EA">
              <w:instrText xml:space="preserve"> ADDIN EN.CITE </w:instrText>
            </w:r>
            <w:r w:rsidR="002747EA">
              <w:fldChar w:fldCharType="begin">
                <w:fldData xml:space="preserve">PEVuZE5vdGU+PENpdGU+PEF1dGhvcj5EdWtlPC9BdXRob3I+PFllYXI+MjAxNzwvWWVhcj48UmVj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</w:fldData>
              </w:fldChar>
            </w:r>
            <w:r w:rsidR="002747EA">
              <w:instrText xml:space="preserve"> ADDIN EN.CITE.DATA </w:instrText>
            </w:r>
            <w:r w:rsidR="002747EA">
              <w:fldChar w:fldCharType="end"/>
            </w:r>
            <w:r>
              <w:fldChar w:fldCharType="separate"/>
            </w:r>
            <w:r w:rsidR="002747EA" w:rsidRPr="002747EA">
              <w:rPr>
                <w:noProof/>
                <w:vertAlign w:val="superscript"/>
              </w:rPr>
              <w:t>71</w:t>
            </w:r>
            <w:r>
              <w:fldChar w:fldCharType="end"/>
            </w:r>
          </w:p>
          <w:p w14:paraId="62681E05" w14:textId="77777777" w:rsidR="00661A0E" w:rsidRDefault="00661A0E" w:rsidP="004B2F20">
            <w:r>
              <w:t>Cohort</w:t>
            </w:r>
          </w:p>
          <w:p w14:paraId="4F548367" w14:textId="77777777" w:rsidR="00661A0E" w:rsidRPr="00C8357D" w:rsidRDefault="00661A0E" w:rsidP="004B2F20">
            <w:r>
              <w:t xml:space="preserve">United States </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841DB3C" w14:textId="77777777" w:rsidR="00661A0E" w:rsidRPr="00C8357D" w:rsidRDefault="00661A0E" w:rsidP="002F1844">
            <w:r>
              <w:t>2,951 women</w:t>
            </w:r>
          </w:p>
        </w:tc>
        <w:tc>
          <w:tcPr>
            <w:tcW w:w="482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1847E51" w14:textId="77777777" w:rsidR="00661A0E" w:rsidRDefault="00661A0E" w:rsidP="002F1844">
            <w:r w:rsidRPr="000505E7">
              <w:rPr>
                <w:b/>
              </w:rPr>
              <w:t>Aim</w:t>
            </w:r>
            <w:r>
              <w:t xml:space="preserve">: </w:t>
            </w:r>
            <w:r w:rsidRPr="00854793">
              <w:t xml:space="preserve">To determine the association of fruit and vegetable consumption with overall sleep duration among pregnant women. </w:t>
            </w:r>
          </w:p>
          <w:p w14:paraId="22EEA419" w14:textId="5C9966B1" w:rsidR="00661A0E" w:rsidRPr="00C8357D" w:rsidRDefault="00661A0E" w:rsidP="00D71146">
            <w:r w:rsidRPr="000505E7">
              <w:rPr>
                <w:b/>
              </w:rPr>
              <w:t>Methods</w:t>
            </w:r>
            <w:r>
              <w:t xml:space="preserve">: </w:t>
            </w:r>
            <w:r w:rsidRPr="00854793">
              <w:t>Data from the 2011 and 2012 Behavioral Risk Factors Surveillance System (BRFSS) were used. All women (n</w:t>
            </w:r>
            <w:r w:rsidR="00162E95">
              <w:t>=</w:t>
            </w:r>
            <w:r w:rsidRPr="00854793">
              <w:t xml:space="preserve">2951) of childbearing age (18-44 years) who were pregnant and responded to all fruit and vegetable consumption and sleep duration questions were included. Covariates included age, race, education level, exercise, and </w:t>
            </w:r>
            <w:r>
              <w:t>marital status. Data were analys</w:t>
            </w:r>
            <w:r w:rsidRPr="00854793">
              <w:t xml:space="preserve">ed using linear and ordinal logistic regression. </w:t>
            </w:r>
          </w:p>
        </w:tc>
        <w:tc>
          <w:tcPr>
            <w:tcW w:w="453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81A0F2D" w14:textId="77777777" w:rsidR="00661A0E" w:rsidRPr="00854793" w:rsidRDefault="00661A0E" w:rsidP="000505E7">
            <w:r w:rsidRPr="00854793">
              <w:t>Total daily fruit and vegetable consumption was not associated with sleep duration among pregnant women, co</w:t>
            </w:r>
            <w:r>
              <w:t xml:space="preserve">ntrolling for confounders [beta=-0.03 (-0.07 to </w:t>
            </w:r>
            <w:r w:rsidRPr="00854793">
              <w:t xml:space="preserve">0.00)]. Orange and green vegetable consumption were both inversely associated </w:t>
            </w:r>
            <w:r>
              <w:t>with sleep duration [beta=-0.19 (-0.38 to -0.01) and beta=-0.20 (-0.33 to</w:t>
            </w:r>
            <w:r w:rsidRPr="00854793">
              <w:t xml:space="preserve"> -0.08) respectively]. Ordinal logistic regression found that the odds of meeting or exceeding sleep time recommendations increased slightly with each unit increase in total fruit</w:t>
            </w:r>
            <w:r>
              <w:t xml:space="preserve"> and vegetable consumption [OR 1.05 (1.003 to</w:t>
            </w:r>
            <w:r w:rsidRPr="00854793">
              <w:t xml:space="preserve"> 1.092)] and for every unit inc</w:t>
            </w:r>
            <w:r>
              <w:t>rease in fruit consumption [OR 1.12 (1.038 to</w:t>
            </w:r>
            <w:r w:rsidRPr="00854793">
              <w:t xml:space="preserve"> 1.208)]. </w:t>
            </w:r>
          </w:p>
        </w:tc>
        <w:tc>
          <w:tcPr>
            <w:tcW w:w="184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AC4FEBF" w14:textId="171DDC52" w:rsidR="00661A0E" w:rsidRPr="00C8357D" w:rsidRDefault="00661A0E" w:rsidP="002F1844"/>
        </w:tc>
      </w:tr>
      <w:tr w:rsidR="00661A0E" w:rsidRPr="00C8357D" w14:paraId="236B9DFE" w14:textId="77777777" w:rsidTr="00710F4F">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Height w:val="390"/>
        </w:trPr>
        <w:tc>
          <w:tcPr>
            <w:tcW w:w="141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AF41BB6" w14:textId="5C06172A" w:rsidR="00661A0E" w:rsidRDefault="00661A0E" w:rsidP="002F1844">
            <w:r>
              <w:t>Lombardi et al 2015</w:t>
            </w:r>
            <w:r>
              <w:fldChar w:fldCharType="begin">
                <w:fldData xml:space="preserve">PEVuZE5vdGU+PENpdGU+PEF1dGhvcj5Mb21iYXJkaTwvQXV0aG9yPjxZZWFyPjIwMTU8L1llYXI+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</w:fldData>
              </w:fldChar>
            </w:r>
            <w:r w:rsidR="002747EA">
              <w:instrText xml:space="preserve"> ADDIN EN.CITE </w:instrText>
            </w:r>
            <w:r w:rsidR="002747EA">
              <w:fldChar w:fldCharType="begin">
                <w:fldData xml:space="preserve">PEVuZE5vdGU+PENpdGU+PEF1dGhvcj5Mb21iYXJkaTwvQXV0aG9yPjxZZWFyPjIwMTU8L1llYXI+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</w:fldData>
              </w:fldChar>
            </w:r>
            <w:r w:rsidR="002747EA">
              <w:instrText xml:space="preserve"> ADDIN EN.CITE.DATA </w:instrText>
            </w:r>
            <w:r w:rsidR="002747EA">
              <w:fldChar w:fldCharType="end"/>
            </w:r>
            <w:r>
              <w:fldChar w:fldCharType="separate"/>
            </w:r>
            <w:r w:rsidR="002747EA" w:rsidRPr="002747EA">
              <w:rPr>
                <w:noProof/>
                <w:vertAlign w:val="superscript"/>
              </w:rPr>
              <w:t>76</w:t>
            </w:r>
            <w:r>
              <w:fldChar w:fldCharType="end"/>
            </w:r>
          </w:p>
          <w:p w14:paraId="61D7F1E0" w14:textId="77777777" w:rsidR="00661A0E" w:rsidRDefault="00661A0E" w:rsidP="002F1844">
            <w:r>
              <w:t xml:space="preserve">United States </w:t>
            </w:r>
          </w:p>
          <w:p w14:paraId="346719A2" w14:textId="77777777" w:rsidR="00661A0E" w:rsidRDefault="00661A0E" w:rsidP="002F1844">
            <w:r>
              <w:t>Case-control</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24F2DF8" w14:textId="77777777" w:rsidR="00661A0E" w:rsidRDefault="00661A0E" w:rsidP="002F1844">
            <w:r>
              <w:t>Cases 163</w:t>
            </w:r>
          </w:p>
          <w:p w14:paraId="62A3864B" w14:textId="77777777" w:rsidR="00661A0E" w:rsidRDefault="00661A0E" w:rsidP="002F1844">
            <w:r>
              <w:t>Controls 136</w:t>
            </w:r>
          </w:p>
        </w:tc>
        <w:tc>
          <w:tcPr>
            <w:tcW w:w="482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663C72F" w14:textId="77777777" w:rsidR="00661A0E" w:rsidRDefault="00661A0E" w:rsidP="001F7D2B">
            <w:r w:rsidRPr="001F7D2B">
              <w:rPr>
                <w:b/>
              </w:rPr>
              <w:t>Aim</w:t>
            </w:r>
            <w:r>
              <w:t>: T</w:t>
            </w:r>
            <w:r w:rsidRPr="001F7D2B">
              <w:t xml:space="preserve">o examine the relation between maternal diet and unilateral retinoblastoma. </w:t>
            </w:r>
          </w:p>
          <w:p w14:paraId="2CDD2B0B" w14:textId="77777777" w:rsidR="00661A0E" w:rsidRPr="000505E7" w:rsidRDefault="00661A0E" w:rsidP="001F7D2B">
            <w:pPr>
              <w:rPr>
                <w:b/>
              </w:rPr>
            </w:pPr>
            <w:r w:rsidRPr="001F7D2B">
              <w:rPr>
                <w:b/>
              </w:rPr>
              <w:t>Methods</w:t>
            </w:r>
            <w:r w:rsidRPr="001F7D2B">
              <w:t xml:space="preserve">: A case-control study of 163 unilateral RB cases and 136 controls ascertained information on maternal diet during pregnancy using a </w:t>
            </w:r>
            <w:r>
              <w:t>standardis</w:t>
            </w:r>
            <w:r w:rsidRPr="001F7D2B">
              <w:t xml:space="preserve">ed food frequency questionnaire. Logistic regression was used to assess the relation between retinoblastoma and food groups and dietary patterns. </w:t>
            </w:r>
          </w:p>
        </w:tc>
        <w:tc>
          <w:tcPr>
            <w:tcW w:w="453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BC91E16" w14:textId="77777777" w:rsidR="00661A0E" w:rsidRPr="001F7D2B" w:rsidRDefault="00661A0E" w:rsidP="001F7D2B">
            <w:r w:rsidRPr="001F7D2B">
              <w:t>We observed a negative association between retinoblastoma and intake of fruit (</w:t>
            </w:r>
            <w:r>
              <w:t>OR 0.38, 95</w:t>
            </w:r>
            <w:r w:rsidRPr="001F7D2B">
              <w:t>%</w:t>
            </w:r>
            <w:r>
              <w:t>CI</w:t>
            </w:r>
            <w:r w:rsidRPr="001F7D2B">
              <w:t xml:space="preserve"> 0.14</w:t>
            </w:r>
            <w:r>
              <w:t xml:space="preserve"> to 1.02)</w:t>
            </w:r>
            <w:r w:rsidRPr="001F7D2B">
              <w:t>. A food pattern of high fruits and vegetables and low fried food and sweets was negatively associated with disease (OR 0.75, 95 % CI 0.61</w:t>
            </w:r>
            <w:r>
              <w:t xml:space="preserve"> to </w:t>
            </w:r>
            <w:r w:rsidRPr="001F7D2B">
              <w:t xml:space="preserve">0.92). </w:t>
            </w:r>
          </w:p>
        </w:tc>
        <w:tc>
          <w:tcPr>
            <w:tcW w:w="184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D940AB5" w14:textId="77777777" w:rsidR="00661A0E" w:rsidRPr="00C8357D" w:rsidRDefault="00661A0E" w:rsidP="002F1844"/>
        </w:tc>
      </w:tr>
      <w:tr w:rsidR="00661A0E" w:rsidRPr="00C8357D" w14:paraId="59FA9877" w14:textId="77777777" w:rsidTr="00710F4F">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Height w:val="390"/>
        </w:trPr>
        <w:tc>
          <w:tcPr>
            <w:tcW w:w="141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298E3C0" w14:textId="7315B8A1" w:rsidR="00661A0E" w:rsidRDefault="00661A0E" w:rsidP="002F1844">
            <w:r>
              <w:t>Mi et al 2018</w:t>
            </w:r>
            <w:r>
              <w:fldChar w:fldCharType="begin">
                <w:fldData xml:space="preserve">PEVuZE5vdGU+PENpdGU+PEF1dGhvcj5NaTwvQXV0aG9yPjxZZWFyPjIwMTk8L1llYXI+PFJlY051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</w:fldData>
              </w:fldChar>
            </w:r>
            <w:r w:rsidR="002747EA">
              <w:instrText xml:space="preserve"> ADDIN EN.CITE </w:instrText>
            </w:r>
            <w:r w:rsidR="002747EA">
              <w:fldChar w:fldCharType="begin">
                <w:fldData xml:space="preserve">PEVuZE5vdGU+PENpdGU+PEF1dGhvcj5NaTwvQXV0aG9yPjxZZWFyPjIwMTk8L1llYXI+PFJlY051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</w:fldData>
              </w:fldChar>
            </w:r>
            <w:r w:rsidR="002747EA">
              <w:instrText xml:space="preserve"> ADDIN EN.CITE.DATA </w:instrText>
            </w:r>
            <w:r w:rsidR="002747EA">
              <w:fldChar w:fldCharType="end"/>
            </w:r>
            <w:r>
              <w:fldChar w:fldCharType="separate"/>
            </w:r>
            <w:r w:rsidR="002747EA" w:rsidRPr="002747EA">
              <w:rPr>
                <w:noProof/>
                <w:vertAlign w:val="superscript"/>
              </w:rPr>
              <w:t>65</w:t>
            </w:r>
            <w:r>
              <w:fldChar w:fldCharType="end"/>
            </w:r>
          </w:p>
          <w:p w14:paraId="6E662BB7" w14:textId="77777777" w:rsidR="00661A0E" w:rsidRDefault="00661A0E" w:rsidP="002F1844">
            <w:r>
              <w:t>China</w:t>
            </w:r>
          </w:p>
          <w:p w14:paraId="60A80C21" w14:textId="77777777" w:rsidR="00661A0E" w:rsidRDefault="00661A0E" w:rsidP="002F1844">
            <w:r>
              <w:t>Analysis of RCT</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9E6498C" w14:textId="77777777" w:rsidR="00661A0E" w:rsidRDefault="00661A0E" w:rsidP="002F1844">
            <w:r>
              <w:t>987 women</w:t>
            </w:r>
          </w:p>
        </w:tc>
        <w:tc>
          <w:tcPr>
            <w:tcW w:w="482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2A0477F" w14:textId="77777777" w:rsidR="00661A0E" w:rsidRDefault="00661A0E" w:rsidP="001F464A">
            <w:r w:rsidRPr="001F464A">
              <w:rPr>
                <w:b/>
              </w:rPr>
              <w:t>Aim</w:t>
            </w:r>
            <w:r>
              <w:t xml:space="preserve">: </w:t>
            </w:r>
            <w:r w:rsidRPr="001F464A">
              <w:t xml:space="preserve">To examine the associations between dietary patterns during pregnancy and the risk of preeclampsia. </w:t>
            </w:r>
          </w:p>
          <w:p w14:paraId="59E37920" w14:textId="6777ECFB" w:rsidR="00661A0E" w:rsidRDefault="00661A0E" w:rsidP="001F464A">
            <w:pPr>
              <w:rPr>
                <w:b/>
              </w:rPr>
            </w:pPr>
            <w:r w:rsidRPr="001F464A">
              <w:rPr>
                <w:b/>
              </w:rPr>
              <w:t>Methods</w:t>
            </w:r>
            <w:r>
              <w:t>: We analys</w:t>
            </w:r>
            <w:r w:rsidRPr="001F464A">
              <w:t xml:space="preserve">ed data from a cluster randomized controlled trial among healthy pregnant women in three rural counties in </w:t>
            </w:r>
            <w:r w:rsidR="00501148" w:rsidRPr="001F464A">
              <w:t>north-western</w:t>
            </w:r>
            <w:r w:rsidRPr="001F464A">
              <w:t xml:space="preserve"> China. Maternal diet during the whole pregnancy was assessed using a 107-item food frequency questionnaire with proportion size administered before delivery. Principal component factor analysis with varimax rotation was used to identify common dietary patterns. Preeclampsia was diagnosed by trained clinicians and r</w:t>
            </w:r>
            <w:r>
              <w:t xml:space="preserve">ecorded in delivery records. </w:t>
            </w:r>
          </w:p>
        </w:tc>
        <w:tc>
          <w:tcPr>
            <w:tcW w:w="453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6AA9DFE" w14:textId="1E979DE1" w:rsidR="00661A0E" w:rsidRPr="001F464A" w:rsidRDefault="00661A0E" w:rsidP="00422CC9">
            <w:r w:rsidRPr="001F464A">
              <w:t>After adjusting for calories, other dietary pattern scores and baseline blood pressure, a</w:t>
            </w:r>
            <w:r w:rsidR="00AE3B9A">
              <w:t xml:space="preserve"> higher vegetable pattern score</w:t>
            </w:r>
            <w:r w:rsidRPr="001F464A">
              <w:t xml:space="preserve"> was associated with lower risk of preeclampsia (P for trend=0.041; the highest vs lowest quartile, </w:t>
            </w:r>
            <w:r>
              <w:t xml:space="preserve">aRR 0.20; </w:t>
            </w:r>
            <w:r w:rsidRPr="001F464A">
              <w:t>95%</w:t>
            </w:r>
            <w:r>
              <w:t xml:space="preserve">CI </w:t>
            </w:r>
            <w:r w:rsidRPr="001F464A">
              <w:t>0.04</w:t>
            </w:r>
            <w:r>
              <w:t xml:space="preserve"> to 0.98</w:t>
            </w:r>
            <w:r w:rsidRPr="001F464A">
              <w:t xml:space="preserve">). A similar association was also observed for the risk of proteinuria (P for trend=0.015): the highest vs lowest quartiles of the vegetable pattern score, </w:t>
            </w:r>
            <w:r>
              <w:t xml:space="preserve">aRR </w:t>
            </w:r>
            <w:r w:rsidRPr="001F464A">
              <w:t>0.44 (95%</w:t>
            </w:r>
            <w:r>
              <w:t>CI</w:t>
            </w:r>
            <w:r w:rsidRPr="001F464A">
              <w:t xml:space="preserve"> 0.24</w:t>
            </w:r>
            <w:r>
              <w:t xml:space="preserve"> to </w:t>
            </w:r>
            <w:r w:rsidRPr="001F464A">
              <w:t xml:space="preserve">0.80). The other four pattern scores were not associated with preeclampsia. </w:t>
            </w:r>
          </w:p>
        </w:tc>
        <w:tc>
          <w:tcPr>
            <w:tcW w:w="184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A7BC9D3" w14:textId="77777777" w:rsidR="00661A0E" w:rsidRPr="00C8357D" w:rsidRDefault="00661A0E" w:rsidP="002F1844"/>
        </w:tc>
      </w:tr>
      <w:tr w:rsidR="00661A0E" w:rsidRPr="00C8357D" w14:paraId="545306B4" w14:textId="77777777" w:rsidTr="00710F4F">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Height w:val="390"/>
        </w:trPr>
        <w:tc>
          <w:tcPr>
            <w:tcW w:w="141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DB7EDE2" w14:textId="0CA8B285" w:rsidR="00661A0E" w:rsidRDefault="00661A0E" w:rsidP="002F1844">
            <w:r>
              <w:t>Paskulin et al 2017</w:t>
            </w:r>
            <w:r>
              <w:fldChar w:fldCharType="begin">
                <w:fldData xml:space="preserve">PEVuZE5vdGU+PENpdGU+PEF1dGhvcj5QYXNrdWxpbjwvQXV0aG9yPjxZZWFyPjIwMTc8L1llYXI+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</w:fldData>
              </w:fldChar>
            </w:r>
            <w:r w:rsidR="002747EA">
              <w:instrText xml:space="preserve"> ADDIN EN.CITE </w:instrText>
            </w:r>
            <w:r w:rsidR="002747EA">
              <w:fldChar w:fldCharType="begin">
                <w:fldData xml:space="preserve">PEVuZE5vdGU+PENpdGU+PEF1dGhvcj5QYXNrdWxpbjwvQXV0aG9yPjxZZWFyPjIwMTc8L1llYXI+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</w:fldData>
              </w:fldChar>
            </w:r>
            <w:r w:rsidR="002747EA">
              <w:instrText xml:space="preserve"> ADDIN EN.CITE.DATA </w:instrText>
            </w:r>
            <w:r w:rsidR="002747EA">
              <w:fldChar w:fldCharType="end"/>
            </w:r>
            <w:r>
              <w:fldChar w:fldCharType="separate"/>
            </w:r>
            <w:r w:rsidR="002747EA" w:rsidRPr="002747EA">
              <w:rPr>
                <w:noProof/>
                <w:vertAlign w:val="superscript"/>
              </w:rPr>
              <w:t>69</w:t>
            </w:r>
            <w:r>
              <w:fldChar w:fldCharType="end"/>
            </w:r>
          </w:p>
          <w:p w14:paraId="142E0372" w14:textId="77777777" w:rsidR="00661A0E" w:rsidRDefault="00661A0E" w:rsidP="002F1844">
            <w:r>
              <w:t>Brazil</w:t>
            </w:r>
          </w:p>
          <w:p w14:paraId="4446E822" w14:textId="77777777" w:rsidR="00661A0E" w:rsidRDefault="00661A0E" w:rsidP="002F1844">
            <w:r>
              <w:t>Cross-section</w:t>
            </w:r>
          </w:p>
        </w:tc>
        <w:tc>
          <w:tcPr>
            <w:tcW w:w="127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F443146" w14:textId="77777777" w:rsidR="00661A0E" w:rsidRDefault="00661A0E" w:rsidP="002F1844">
            <w:r>
              <w:t>712 women</w:t>
            </w:r>
          </w:p>
        </w:tc>
        <w:tc>
          <w:tcPr>
            <w:tcW w:w="482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6232ADD" w14:textId="77777777" w:rsidR="00661A0E" w:rsidRDefault="00661A0E" w:rsidP="00A47A03">
            <w:r>
              <w:rPr>
                <w:b/>
              </w:rPr>
              <w:t xml:space="preserve">Aim: </w:t>
            </w:r>
            <w:r w:rsidRPr="00A47A03">
              <w:t xml:space="preserve">To evaluate the association between dietary patterns and mental disorders among pregnant women in southern Brazil. </w:t>
            </w:r>
          </w:p>
          <w:p w14:paraId="2E30316F" w14:textId="77777777" w:rsidR="00661A0E" w:rsidRPr="001F464A" w:rsidRDefault="00661A0E" w:rsidP="00A47A03">
            <w:pPr>
              <w:rPr>
                <w:b/>
              </w:rPr>
            </w:pPr>
            <w:r w:rsidRPr="00A47A03">
              <w:rPr>
                <w:b/>
              </w:rPr>
              <w:t>Methods</w:t>
            </w:r>
            <w:r w:rsidRPr="00A47A03">
              <w:t xml:space="preserve">: Food intake assessment was performed using the Food Frequency Questionnaire. Dietary patterns were identified by cluster analysis. The Primary Care Evaluation of Mental Disorders (PRIME-MD) was used to evaluate participants' mental health. Poisson regression models with robust variance were fitted to estimate prevalence ratios (PR). </w:t>
            </w:r>
          </w:p>
        </w:tc>
        <w:tc>
          <w:tcPr>
            <w:tcW w:w="453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9E53E4D" w14:textId="77777777" w:rsidR="00661A0E" w:rsidRPr="00A47A03" w:rsidRDefault="00661A0E" w:rsidP="00422CC9">
            <w:r w:rsidRPr="00A47A03">
              <w:t>In the adjusted models, there was a high prevalence of major depressive disorder among women with low fruit intake (PR 1.43, 95%CI 1.04</w:t>
            </w:r>
            <w:r>
              <w:t xml:space="preserve"> to </w:t>
            </w:r>
            <w:r w:rsidRPr="00A47A03">
              <w:t>1.95)</w:t>
            </w:r>
            <w:r>
              <w:t>.</w:t>
            </w:r>
            <w:r w:rsidRPr="00A47A03">
              <w:t xml:space="preserve"> Low intake of </w:t>
            </w:r>
            <w:r>
              <w:t>legumes</w:t>
            </w:r>
            <w:r w:rsidRPr="00A47A03">
              <w:t xml:space="preserve"> was significa</w:t>
            </w:r>
            <w:r>
              <w:t>ntly associated with generalis</w:t>
            </w:r>
            <w:r w:rsidRPr="00A47A03">
              <w:t>ed anxiety disorder (PR 1.40, 95%CI 1.01</w:t>
            </w:r>
            <w:r>
              <w:t xml:space="preserve"> to </w:t>
            </w:r>
            <w:r w:rsidRPr="00A47A03">
              <w:t xml:space="preserve">1.93). </w:t>
            </w:r>
          </w:p>
        </w:tc>
        <w:tc>
          <w:tcPr>
            <w:tcW w:w="184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A93D4AF" w14:textId="77777777" w:rsidR="00661A0E" w:rsidRPr="00C8357D" w:rsidRDefault="00661A0E" w:rsidP="002F1844"/>
        </w:tc>
      </w:tr>
      <w:tr w:rsidR="00661A0E" w:rsidRPr="00C8357D" w14:paraId="5926FAF1" w14:textId="77777777" w:rsidTr="00710F4F">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Height w:val="390"/>
        </w:trPr>
        <w:tc>
          <w:tcPr>
            <w:tcW w:w="1417" w:type="dxa"/>
            <w:tcBorders>
              <w:top w:val="single" w:sz="4" w:space="0" w:color="000000" w:themeColor="text1"/>
              <w:left w:val="single" w:sz="4" w:space="0" w:color="000000" w:themeColor="text1"/>
              <w:bottom w:val="single" w:sz="4" w:space="0" w:color="auto"/>
              <w:right w:val="single" w:sz="4" w:space="0" w:color="000000" w:themeColor="text1"/>
            </w:tcBorders>
          </w:tcPr>
          <w:p w14:paraId="10350C06" w14:textId="1D850DBC" w:rsidR="00661A0E" w:rsidRDefault="00661A0E" w:rsidP="006E7719">
            <w:r>
              <w:t>Smith et al 2015</w:t>
            </w:r>
            <w:r>
              <w:fldChar w:fldCharType="begin">
                <w:fldData xml:space="preserve">PEVuZE5vdGU+PENpdGU+PEF1dGhvcj5TbWl0aDwvQXV0aG9yPjxZZWFyPjIwMTU8L1llYXI+PFJl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</w:fldData>
              </w:fldChar>
            </w:r>
            <w:r w:rsidR="002747EA">
              <w:instrText xml:space="preserve"> ADDIN EN.CITE </w:instrText>
            </w:r>
            <w:r w:rsidR="002747EA">
              <w:fldChar w:fldCharType="begin">
                <w:fldData xml:space="preserve">PEVuZE5vdGU+PENpdGU+PEF1dGhvcj5TbWl0aDwvQXV0aG9yPjxZZWFyPjIwMTU8L1llYXI+PFJl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</w:fldData>
              </w:fldChar>
            </w:r>
            <w:r w:rsidR="002747EA">
              <w:instrText xml:space="preserve"> ADDIN EN.CITE.DATA </w:instrText>
            </w:r>
            <w:r w:rsidR="002747EA">
              <w:fldChar w:fldCharType="end"/>
            </w:r>
            <w:r>
              <w:fldChar w:fldCharType="separate"/>
            </w:r>
            <w:r w:rsidR="002747EA" w:rsidRPr="002747EA">
              <w:rPr>
                <w:noProof/>
                <w:vertAlign w:val="superscript"/>
              </w:rPr>
              <w:t>47</w:t>
            </w:r>
            <w:r>
              <w:fldChar w:fldCharType="end"/>
            </w:r>
          </w:p>
          <w:p w14:paraId="5E1AF37B" w14:textId="77777777" w:rsidR="00661A0E" w:rsidRDefault="00661A0E" w:rsidP="006E7719">
            <w:r>
              <w:t>United Kingdom</w:t>
            </w:r>
          </w:p>
          <w:p w14:paraId="4AFBA374" w14:textId="77777777" w:rsidR="00661A0E" w:rsidRDefault="00661A0E" w:rsidP="006E7719">
            <w:r>
              <w:t>Case-cohort</w:t>
            </w:r>
          </w:p>
        </w:tc>
        <w:tc>
          <w:tcPr>
            <w:tcW w:w="1276" w:type="dxa"/>
            <w:tcBorders>
              <w:top w:val="single" w:sz="4" w:space="0" w:color="000000" w:themeColor="text1"/>
              <w:left w:val="single" w:sz="4" w:space="0" w:color="000000" w:themeColor="text1"/>
              <w:bottom w:val="single" w:sz="4" w:space="0" w:color="auto"/>
              <w:right w:val="single" w:sz="4" w:space="0" w:color="000000" w:themeColor="text1"/>
            </w:tcBorders>
          </w:tcPr>
          <w:p w14:paraId="32BA76F4" w14:textId="77777777" w:rsidR="00661A0E" w:rsidRDefault="00661A0E" w:rsidP="006E7719">
            <w:r>
              <w:t>922 LMPT</w:t>
            </w:r>
          </w:p>
          <w:p w14:paraId="36723201" w14:textId="77777777" w:rsidR="00661A0E" w:rsidRDefault="00661A0E" w:rsidP="006E7719">
            <w:r>
              <w:t>965 term</w:t>
            </w:r>
          </w:p>
        </w:tc>
        <w:tc>
          <w:tcPr>
            <w:tcW w:w="4821" w:type="dxa"/>
            <w:tcBorders>
              <w:top w:val="single" w:sz="4" w:space="0" w:color="000000" w:themeColor="text1"/>
              <w:left w:val="single" w:sz="4" w:space="0" w:color="000000" w:themeColor="text1"/>
              <w:bottom w:val="single" w:sz="4" w:space="0" w:color="auto"/>
              <w:right w:val="single" w:sz="4" w:space="0" w:color="000000" w:themeColor="text1"/>
            </w:tcBorders>
          </w:tcPr>
          <w:p w14:paraId="55F50F27" w14:textId="77777777" w:rsidR="00661A0E" w:rsidRDefault="00661A0E" w:rsidP="006E7719">
            <w:r w:rsidRPr="00607E2F">
              <w:rPr>
                <w:b/>
              </w:rPr>
              <w:t>Aim</w:t>
            </w:r>
            <w:r>
              <w:t>: To explore</w:t>
            </w:r>
            <w:r w:rsidRPr="00607E2F">
              <w:t xml:space="preserve"> the associations between lifestyle factors and late and moderate preterm birth (LMPT: 32(+0)-36(+6) weeks' gestation). </w:t>
            </w:r>
          </w:p>
          <w:p w14:paraId="35532D40" w14:textId="77777777" w:rsidR="00661A0E" w:rsidRPr="00607E2F" w:rsidRDefault="00661A0E" w:rsidP="006E7719">
            <w:r w:rsidRPr="00607E2F">
              <w:rPr>
                <w:b/>
              </w:rPr>
              <w:t>Methods</w:t>
            </w:r>
            <w:r w:rsidRPr="00607E2F">
              <w:t xml:space="preserve">: Poisson multivariable regression models were fitted to estimate relative risks (RR) of LMPT birth associated with maternal smoking, alcohol and recreational drug use, and diet. </w:t>
            </w:r>
          </w:p>
        </w:tc>
        <w:tc>
          <w:tcPr>
            <w:tcW w:w="4536" w:type="dxa"/>
            <w:tcBorders>
              <w:top w:val="single" w:sz="4" w:space="0" w:color="000000" w:themeColor="text1"/>
              <w:left w:val="single" w:sz="4" w:space="0" w:color="000000" w:themeColor="text1"/>
              <w:bottom w:val="single" w:sz="4" w:space="0" w:color="auto"/>
              <w:right w:val="single" w:sz="4" w:space="0" w:color="000000" w:themeColor="text1"/>
            </w:tcBorders>
          </w:tcPr>
          <w:p w14:paraId="52FBC12C" w14:textId="77777777" w:rsidR="00661A0E" w:rsidRPr="00B24E86" w:rsidRDefault="00661A0E" w:rsidP="006E7719">
            <w:r w:rsidRPr="00607E2F">
              <w:t xml:space="preserve">Low consumption of fruit and vegetables was associated with a 31% increased risk </w:t>
            </w:r>
            <w:r>
              <w:t xml:space="preserve">of LMPT </w:t>
            </w:r>
            <w:r w:rsidRPr="00607E2F">
              <w:t>compared with those who reported high</w:t>
            </w:r>
            <w:r>
              <w:t>er consumption levels (RR 1.31; 95%CI 1.03 to 1.66; p=0.027</w:t>
            </w:r>
            <w:r w:rsidRPr="00607E2F">
              <w:t>).</w:t>
            </w:r>
          </w:p>
        </w:tc>
        <w:tc>
          <w:tcPr>
            <w:tcW w:w="1842" w:type="dxa"/>
            <w:tcBorders>
              <w:top w:val="single" w:sz="4" w:space="0" w:color="000000" w:themeColor="text1"/>
              <w:left w:val="single" w:sz="4" w:space="0" w:color="000000" w:themeColor="text1"/>
              <w:bottom w:val="single" w:sz="4" w:space="0" w:color="auto"/>
              <w:right w:val="single" w:sz="4" w:space="0" w:color="000000" w:themeColor="text1"/>
            </w:tcBorders>
          </w:tcPr>
          <w:p w14:paraId="1F2E956B" w14:textId="77777777" w:rsidR="00661A0E" w:rsidRPr="00C8357D" w:rsidRDefault="00661A0E" w:rsidP="006E7719"/>
        </w:tc>
      </w:tr>
      <w:tr w:rsidR="00AE3B9A" w:rsidRPr="00343DBA" w14:paraId="54A44828" w14:textId="77777777" w:rsidTr="00710F4F">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Height w:val="390"/>
        </w:trPr>
        <w:tc>
          <w:tcPr>
            <w:tcW w:w="1417" w:type="dxa"/>
            <w:tcBorders>
              <w:top w:val="single" w:sz="4" w:space="0" w:color="auto"/>
              <w:left w:val="single" w:sz="4" w:space="0" w:color="auto"/>
              <w:bottom w:val="single" w:sz="4" w:space="0" w:color="auto"/>
              <w:right w:val="single" w:sz="4" w:space="0" w:color="auto"/>
            </w:tcBorders>
          </w:tcPr>
          <w:p w14:paraId="01160EA9" w14:textId="13E25262" w:rsidR="00AE3B9A" w:rsidRDefault="00AE3B9A" w:rsidP="009337E3">
            <w:r>
              <w:t>Ozawa et al 2014</w:t>
            </w:r>
            <w:r>
              <w:fldChar w:fldCharType="begin">
                <w:fldData xml:space="preserve">PEVuZE5vdGU+PENpdGU+PEF1dGhvcj5PemF3YTwvQXV0aG9yPjxZZWFyPjIwMTQ8L1llYXI+PFJl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</w:fldData>
              </w:fldChar>
            </w:r>
            <w:r w:rsidR="002747EA">
              <w:instrText xml:space="preserve"> ADDIN EN.CITE </w:instrText>
            </w:r>
            <w:r w:rsidR="002747EA">
              <w:fldChar w:fldCharType="begin">
                <w:fldData xml:space="preserve">PEVuZE5vdGU+PENpdGU+PEF1dGhvcj5PemF3YTwvQXV0aG9yPjxZZWFyPjIwMTQ8L1llYXI+PFJl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</w:fldData>
              </w:fldChar>
            </w:r>
            <w:r w:rsidR="002747EA">
              <w:instrText xml:space="preserve"> ADDIN EN.CITE.DATA </w:instrText>
            </w:r>
            <w:r w:rsidR="002747EA">
              <w:fldChar w:fldCharType="end"/>
            </w:r>
            <w:r>
              <w:fldChar w:fldCharType="separate"/>
            </w:r>
            <w:r w:rsidR="002747EA" w:rsidRPr="002747EA">
              <w:rPr>
                <w:noProof/>
                <w:vertAlign w:val="superscript"/>
              </w:rPr>
              <w:t>83</w:t>
            </w:r>
            <w:r>
              <w:fldChar w:fldCharType="end"/>
            </w:r>
          </w:p>
          <w:p w14:paraId="463D21F7" w14:textId="77777777" w:rsidR="00AE3B9A" w:rsidRDefault="00AE3B9A" w:rsidP="009337E3">
            <w:r>
              <w:t>Japan</w:t>
            </w:r>
          </w:p>
          <w:p w14:paraId="324CDFE4" w14:textId="77777777" w:rsidR="00AE3B9A" w:rsidRDefault="00AE3B9A" w:rsidP="009337E3">
            <w:r>
              <w:t>Cohort</w:t>
            </w:r>
          </w:p>
        </w:tc>
        <w:tc>
          <w:tcPr>
            <w:tcW w:w="1276" w:type="dxa"/>
            <w:tcBorders>
              <w:top w:val="single" w:sz="4" w:space="0" w:color="auto"/>
              <w:left w:val="single" w:sz="4" w:space="0" w:color="auto"/>
              <w:bottom w:val="single" w:sz="4" w:space="0" w:color="auto"/>
              <w:right w:val="single" w:sz="4" w:space="0" w:color="auto"/>
            </w:tcBorders>
          </w:tcPr>
          <w:p w14:paraId="4A3606FE" w14:textId="77777777" w:rsidR="00AE3B9A" w:rsidRDefault="00AE3B9A" w:rsidP="009337E3">
            <w:r w:rsidRPr="004C463B">
              <w:t>650 mother-baby pairs</w:t>
            </w:r>
          </w:p>
        </w:tc>
        <w:tc>
          <w:tcPr>
            <w:tcW w:w="4821" w:type="dxa"/>
            <w:tcBorders>
              <w:top w:val="single" w:sz="4" w:space="0" w:color="auto"/>
              <w:left w:val="single" w:sz="4" w:space="0" w:color="auto"/>
              <w:bottom w:val="single" w:sz="4" w:space="0" w:color="auto"/>
              <w:right w:val="single" w:sz="4" w:space="0" w:color="auto"/>
            </w:tcBorders>
          </w:tcPr>
          <w:p w14:paraId="15B71DF6" w14:textId="77777777" w:rsidR="00AE3B9A" w:rsidRDefault="00AE3B9A" w:rsidP="009337E3">
            <w:r w:rsidRPr="004C463B">
              <w:rPr>
                <w:b/>
              </w:rPr>
              <w:t>Aim</w:t>
            </w:r>
            <w:r>
              <w:t>: T</w:t>
            </w:r>
            <w:r w:rsidRPr="004C463B">
              <w:t xml:space="preserve">o investigate the association between the maternal diet during pregnancy and the risk of eczema in infancy in Japan. </w:t>
            </w:r>
          </w:p>
          <w:p w14:paraId="2D05181F" w14:textId="77777777" w:rsidR="00AE3B9A" w:rsidRPr="005C39B9" w:rsidRDefault="00AE3B9A" w:rsidP="009337E3">
            <w:pPr>
              <w:rPr>
                <w:b/>
              </w:rPr>
            </w:pPr>
            <w:r w:rsidRPr="004C463B">
              <w:rPr>
                <w:b/>
              </w:rPr>
              <w:t>Methods</w:t>
            </w:r>
            <w:r w:rsidRPr="004C463B">
              <w:t xml:space="preserve">: A birth cohort was set up at 2 hospitals in Chiba city. Dietary habits concerning fish, butter, margarine, yogurt and natto </w:t>
            </w:r>
            <w:r>
              <w:t xml:space="preserve">(Japanese traditional fermented soy beans) </w:t>
            </w:r>
            <w:r w:rsidRPr="004C463B">
              <w:t xml:space="preserve">during pregnancy was obtained from mothers just after delivery. The intake frequencies of these foods were classified into four groups: 1) daily, 2) 2-3 times a week, 3) once a week and 4) once a month or less. Diagnosis of eczema at 6 months of age was made by the presence of an itchy rash that persisted more than two months. </w:t>
            </w:r>
          </w:p>
        </w:tc>
        <w:tc>
          <w:tcPr>
            <w:tcW w:w="4536" w:type="dxa"/>
            <w:tcBorders>
              <w:top w:val="single" w:sz="4" w:space="0" w:color="auto"/>
              <w:left w:val="single" w:sz="4" w:space="0" w:color="auto"/>
              <w:bottom w:val="single" w:sz="4" w:space="0" w:color="auto"/>
              <w:right w:val="single" w:sz="4" w:space="0" w:color="auto"/>
            </w:tcBorders>
          </w:tcPr>
          <w:p w14:paraId="377B281E" w14:textId="77777777" w:rsidR="00AE3B9A" w:rsidRPr="004C463B" w:rsidRDefault="00AE3B9A" w:rsidP="009337E3">
            <w:r w:rsidRPr="004C463B">
              <w:t>For natto, incidence of babies' eczema was significantly lower in the group with everyday intake than those eating</w:t>
            </w:r>
            <w:r>
              <w:t xml:space="preserve"> it 2-3 times a week or less (p=</w:t>
            </w:r>
            <w:r w:rsidRPr="004C463B">
              <w:t xml:space="preserve">0.020). </w:t>
            </w:r>
          </w:p>
        </w:tc>
        <w:tc>
          <w:tcPr>
            <w:tcW w:w="1842" w:type="dxa"/>
            <w:tcBorders>
              <w:top w:val="single" w:sz="4" w:space="0" w:color="auto"/>
              <w:left w:val="single" w:sz="4" w:space="0" w:color="auto"/>
              <w:bottom w:val="single" w:sz="4" w:space="0" w:color="auto"/>
              <w:right w:val="single" w:sz="4" w:space="0" w:color="auto"/>
            </w:tcBorders>
          </w:tcPr>
          <w:p w14:paraId="0ABECBFC" w14:textId="77777777" w:rsidR="00AE3B9A" w:rsidRDefault="00AE3B9A" w:rsidP="009337E3"/>
        </w:tc>
      </w:tr>
      <w:tr w:rsidR="00AE3B9A" w:rsidRPr="00343DBA" w14:paraId="032FFA8D" w14:textId="77777777" w:rsidTr="00710F4F">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Height w:val="390"/>
        </w:trPr>
        <w:tc>
          <w:tcPr>
            <w:tcW w:w="1417" w:type="dxa"/>
            <w:tcBorders>
              <w:top w:val="single" w:sz="4" w:space="0" w:color="auto"/>
              <w:left w:val="single" w:sz="4" w:space="0" w:color="auto"/>
              <w:bottom w:val="single" w:sz="4" w:space="0" w:color="auto"/>
              <w:right w:val="single" w:sz="4" w:space="0" w:color="auto"/>
            </w:tcBorders>
          </w:tcPr>
          <w:p w14:paraId="3D70F68E" w14:textId="74472853" w:rsidR="00AE3B9A" w:rsidRPr="00532DE7" w:rsidRDefault="00AE3B9A" w:rsidP="009337E3">
            <w:r w:rsidRPr="00532DE7">
              <w:t>Miyake et al 2018</w:t>
            </w:r>
            <w:r w:rsidR="00774750">
              <w:fldChar w:fldCharType="begin">
                <w:fldData xml:space="preserve">PEVuZE5vdGU+PENpdGU+PEF1dGhvcj5NaXlha2U8L0F1dGhvcj48WWVhcj4yMDE4PC9ZZWFyPjxS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==
</w:fldData>
              </w:fldChar>
            </w:r>
            <w:r w:rsidR="002747EA">
              <w:instrText xml:space="preserve"> ADDIN EN.CITE </w:instrText>
            </w:r>
            <w:r w:rsidR="002747EA">
              <w:fldChar w:fldCharType="begin">
                <w:fldData xml:space="preserve">PEVuZE5vdGU+PENpdGU+PEF1dGhvcj5NaXlha2U8L0F1dGhvcj48WWVhcj4yMDE4PC9ZZWFyPjxS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==
</w:fldData>
              </w:fldChar>
            </w:r>
            <w:r w:rsidR="002747EA">
              <w:instrText xml:space="preserve"> ADDIN EN.CITE.DATA </w:instrText>
            </w:r>
            <w:r w:rsidR="002747EA">
              <w:fldChar w:fldCharType="end"/>
            </w:r>
            <w:r w:rsidR="00774750">
              <w:fldChar w:fldCharType="separate"/>
            </w:r>
            <w:r w:rsidR="002747EA" w:rsidRPr="002747EA">
              <w:rPr>
                <w:noProof/>
                <w:vertAlign w:val="superscript"/>
              </w:rPr>
              <w:t>112</w:t>
            </w:r>
            <w:r w:rsidR="00774750">
              <w:fldChar w:fldCharType="end"/>
            </w:r>
          </w:p>
          <w:p w14:paraId="31AF7F20" w14:textId="77777777" w:rsidR="00AE3B9A" w:rsidRPr="00532DE7" w:rsidRDefault="00AE3B9A" w:rsidP="009337E3">
            <w:r w:rsidRPr="00532DE7">
              <w:t>Japan</w:t>
            </w:r>
          </w:p>
          <w:p w14:paraId="34ACCACA" w14:textId="77777777" w:rsidR="00AE3B9A" w:rsidRPr="00532DE7" w:rsidRDefault="00AE3B9A" w:rsidP="009337E3">
            <w:r w:rsidRPr="00532DE7">
              <w:t>Cross-section</w:t>
            </w:r>
          </w:p>
        </w:tc>
        <w:tc>
          <w:tcPr>
            <w:tcW w:w="1276" w:type="dxa"/>
            <w:tcBorders>
              <w:top w:val="single" w:sz="4" w:space="0" w:color="auto"/>
              <w:left w:val="single" w:sz="4" w:space="0" w:color="auto"/>
              <w:bottom w:val="single" w:sz="4" w:space="0" w:color="auto"/>
              <w:right w:val="single" w:sz="4" w:space="0" w:color="auto"/>
            </w:tcBorders>
          </w:tcPr>
          <w:p w14:paraId="63EC6AE4" w14:textId="77777777" w:rsidR="00AE3B9A" w:rsidRPr="00532DE7" w:rsidRDefault="00AE3B9A" w:rsidP="009337E3">
            <w:r w:rsidRPr="00532DE7">
              <w:t>1,745 women</w:t>
            </w:r>
          </w:p>
        </w:tc>
        <w:tc>
          <w:tcPr>
            <w:tcW w:w="4821" w:type="dxa"/>
            <w:tcBorders>
              <w:top w:val="single" w:sz="4" w:space="0" w:color="auto"/>
              <w:left w:val="single" w:sz="4" w:space="0" w:color="auto"/>
              <w:bottom w:val="single" w:sz="4" w:space="0" w:color="auto"/>
              <w:right w:val="single" w:sz="4" w:space="0" w:color="auto"/>
            </w:tcBorders>
          </w:tcPr>
          <w:p w14:paraId="7FCD9FEA" w14:textId="77777777" w:rsidR="00AE3B9A" w:rsidRPr="00532DE7" w:rsidRDefault="00AE3B9A" w:rsidP="009337E3">
            <w:r w:rsidRPr="00532DE7">
              <w:rPr>
                <w:b/>
              </w:rPr>
              <w:t>Aim</w:t>
            </w:r>
            <w:r w:rsidRPr="00532DE7">
              <w:t xml:space="preserve">: To examine the relationship between isoflavones or soybeans and depressive symptoms during pregnancy in Japan. </w:t>
            </w:r>
          </w:p>
          <w:p w14:paraId="0E7CD437" w14:textId="77777777" w:rsidR="00AE3B9A" w:rsidRPr="00532DE7" w:rsidRDefault="00AE3B9A" w:rsidP="009337E3">
            <w:pPr>
              <w:rPr>
                <w:b/>
              </w:rPr>
            </w:pPr>
            <w:r w:rsidRPr="00532DE7">
              <w:rPr>
                <w:b/>
              </w:rPr>
              <w:t>Methods</w:t>
            </w:r>
            <w:r w:rsidRPr="00532DE7">
              <w:t xml:space="preserve">: Dietary intake during the preceding month was assessed using a self-administered diet history questionnaire. Depressive symptoms were defined by a score of 16 or over in the Center for Epidemiologic Studies Depression Scale. </w:t>
            </w:r>
          </w:p>
        </w:tc>
        <w:tc>
          <w:tcPr>
            <w:tcW w:w="4536" w:type="dxa"/>
            <w:tcBorders>
              <w:top w:val="single" w:sz="4" w:space="0" w:color="auto"/>
              <w:left w:val="single" w:sz="4" w:space="0" w:color="auto"/>
              <w:bottom w:val="single" w:sz="4" w:space="0" w:color="auto"/>
              <w:right w:val="single" w:sz="4" w:space="0" w:color="auto"/>
            </w:tcBorders>
          </w:tcPr>
          <w:p w14:paraId="65E5ED5D" w14:textId="77777777" w:rsidR="00AE3B9A" w:rsidRPr="001074DD" w:rsidRDefault="00AE3B9A" w:rsidP="009337E3">
            <w:r w:rsidRPr="00532DE7">
              <w:t>Higher intake of total soy products, tofu, tofu products, fermented soybeans, boiled soybeans, miso soup, and isoflavones was independently related to a lower prevalence of depressive symptoms during pregnancy: The adjusted prevalence ratios (95 % confidence intervals, P for trend) between extreme quartiles were 0.63 (0.47-0.85, 0.002), 0.72 (0.54-0.96, 0.007), 0.74 (0.56-0.98, 0.04), 0.57 (0.42-0.76, &lt;0.0001), 0.73 (0.55-0.98, 0.03), 0.65 (0.49-0.87, 0.003), and 0.63 (0.46-0.86, 0.002), respectively.</w:t>
            </w:r>
            <w:r w:rsidRPr="001074DD">
              <w:t xml:space="preserve"> </w:t>
            </w:r>
          </w:p>
        </w:tc>
        <w:tc>
          <w:tcPr>
            <w:tcW w:w="1842" w:type="dxa"/>
            <w:tcBorders>
              <w:top w:val="single" w:sz="4" w:space="0" w:color="auto"/>
              <w:left w:val="single" w:sz="4" w:space="0" w:color="auto"/>
              <w:bottom w:val="single" w:sz="4" w:space="0" w:color="auto"/>
              <w:right w:val="single" w:sz="4" w:space="0" w:color="auto"/>
            </w:tcBorders>
          </w:tcPr>
          <w:p w14:paraId="40CFE925" w14:textId="77777777" w:rsidR="00AE3B9A" w:rsidRDefault="00AE3B9A" w:rsidP="009337E3"/>
        </w:tc>
      </w:tr>
    </w:tbl>
    <w:p w14:paraId="034A0201" w14:textId="1E40C79F" w:rsidR="00510DED" w:rsidRDefault="009C163D" w:rsidP="005719CE">
      <w:pPr>
        <w:pStyle w:val="TableName"/>
        <w:ind w:left="1134" w:hanging="1134"/>
      </w:pPr>
      <w:bookmarkStart w:id="61" w:name="_Toc40956601"/>
      <w:r>
        <w:t xml:space="preserve">Q2 </w:t>
      </w:r>
      <w:r w:rsidR="007B1D24">
        <w:t>C</w:t>
      </w:r>
      <w:r w:rsidR="00510DED">
        <w:t>onsumption of meat</w:t>
      </w:r>
      <w:r w:rsidR="0097700A">
        <w:t xml:space="preserve"> during pregnancy</w:t>
      </w:r>
      <w:bookmarkEnd w:id="61"/>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23: Q2 Consumption of meat during pregnancy"/>
      </w:tblPr>
      <w:tblGrid>
        <w:gridCol w:w="1422"/>
        <w:gridCol w:w="1129"/>
        <w:gridCol w:w="4962"/>
        <w:gridCol w:w="4536"/>
        <w:gridCol w:w="1843"/>
      </w:tblGrid>
      <w:tr w:rsidR="00510DED" w:rsidRPr="00F350A6" w14:paraId="4846E5FF" w14:textId="77777777" w:rsidTr="001F7D2B">
        <w:trPr>
          <w:cantSplit/>
          <w:trHeight w:val="390"/>
          <w:tblHeader/>
        </w:trPr>
        <w:tc>
          <w:tcPr>
            <w:tcW w:w="1422" w:type="dxa"/>
            <w:tcBorders>
              <w:bottom w:val="single" w:sz="4" w:space="0" w:color="auto"/>
            </w:tcBorders>
          </w:tcPr>
          <w:p w14:paraId="493B800F" w14:textId="77777777" w:rsidR="00510DED" w:rsidRPr="00F350A6" w:rsidRDefault="00510DED" w:rsidP="002F1844">
            <w:pPr>
              <w:keepNext/>
              <w:rPr>
                <w:b/>
              </w:rPr>
            </w:pPr>
            <w:r>
              <w:rPr>
                <w:b/>
              </w:rPr>
              <w:t>Study ref</w:t>
            </w:r>
          </w:p>
        </w:tc>
        <w:tc>
          <w:tcPr>
            <w:tcW w:w="1129" w:type="dxa"/>
            <w:tcBorders>
              <w:bottom w:val="single" w:sz="4" w:space="0" w:color="auto"/>
            </w:tcBorders>
          </w:tcPr>
          <w:p w14:paraId="0AAC92ED" w14:textId="77777777" w:rsidR="00510DED" w:rsidRPr="00F350A6" w:rsidRDefault="00510DED" w:rsidP="002F1844">
            <w:pPr>
              <w:keepNext/>
              <w:rPr>
                <w:b/>
              </w:rPr>
            </w:pPr>
            <w:r>
              <w:rPr>
                <w:b/>
              </w:rPr>
              <w:t>N</w:t>
            </w:r>
          </w:p>
        </w:tc>
        <w:tc>
          <w:tcPr>
            <w:tcW w:w="4962" w:type="dxa"/>
            <w:tcBorders>
              <w:bottom w:val="single" w:sz="4" w:space="0" w:color="auto"/>
            </w:tcBorders>
          </w:tcPr>
          <w:p w14:paraId="198D3F8E" w14:textId="77777777" w:rsidR="00510DED" w:rsidRPr="00F350A6" w:rsidRDefault="00510DED" w:rsidP="002F1844">
            <w:pPr>
              <w:keepNext/>
              <w:rPr>
                <w:b/>
              </w:rPr>
            </w:pPr>
            <w:r>
              <w:rPr>
                <w:b/>
              </w:rPr>
              <w:t>Aim/methods</w:t>
            </w:r>
          </w:p>
        </w:tc>
        <w:tc>
          <w:tcPr>
            <w:tcW w:w="4536" w:type="dxa"/>
            <w:tcBorders>
              <w:bottom w:val="single" w:sz="4" w:space="0" w:color="auto"/>
            </w:tcBorders>
          </w:tcPr>
          <w:p w14:paraId="5ACBD991" w14:textId="77777777" w:rsidR="00510DED" w:rsidRPr="00F350A6" w:rsidRDefault="00510DED" w:rsidP="002F1844">
            <w:pPr>
              <w:keepNext/>
              <w:rPr>
                <w:b/>
              </w:rPr>
            </w:pPr>
            <w:r>
              <w:rPr>
                <w:b/>
              </w:rPr>
              <w:t>Results</w:t>
            </w:r>
          </w:p>
        </w:tc>
        <w:tc>
          <w:tcPr>
            <w:tcW w:w="1843" w:type="dxa"/>
            <w:tcBorders>
              <w:bottom w:val="single" w:sz="4" w:space="0" w:color="auto"/>
            </w:tcBorders>
          </w:tcPr>
          <w:p w14:paraId="5966653E" w14:textId="77777777" w:rsidR="00510DED" w:rsidRPr="00F350A6" w:rsidRDefault="00510DED" w:rsidP="002F1844">
            <w:pPr>
              <w:keepNext/>
              <w:rPr>
                <w:b/>
              </w:rPr>
            </w:pPr>
            <w:r>
              <w:rPr>
                <w:b/>
              </w:rPr>
              <w:t>Comments</w:t>
            </w:r>
          </w:p>
        </w:tc>
      </w:tr>
      <w:tr w:rsidR="00717D84" w:rsidRPr="00C8357D" w14:paraId="59AA61CB" w14:textId="77777777" w:rsidTr="001F7D2B">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Height w:val="390"/>
        </w:trPr>
        <w:tc>
          <w:tcPr>
            <w:tcW w:w="1422" w:type="dxa"/>
            <w:tcBorders>
              <w:top w:val="single" w:sz="4" w:space="0" w:color="auto"/>
              <w:left w:val="single" w:sz="4" w:space="0" w:color="auto"/>
              <w:bottom w:val="single" w:sz="4" w:space="0" w:color="000000" w:themeColor="text1"/>
              <w:right w:val="single" w:sz="4" w:space="0" w:color="auto"/>
            </w:tcBorders>
          </w:tcPr>
          <w:p w14:paraId="2AE01807" w14:textId="767E49BD" w:rsidR="00717D84" w:rsidRPr="00880A17" w:rsidRDefault="00717D84" w:rsidP="002F1844">
            <w:r w:rsidRPr="00880A17">
              <w:t>Castro-Rodriguez</w:t>
            </w:r>
            <w:r>
              <w:t xml:space="preserve"> et al 2016</w:t>
            </w:r>
            <w:r w:rsidR="00767EBF">
              <w:fldChar w:fldCharType="begin">
                <w:fldData xml:space="preserve">PEVuZE5vdGU+PENpdGU+PEF1dGhvcj5DYXN0cm8tUm9kcmlndWV6PC9BdXRob3I+PFllYXI+MjAx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</w:fldData>
              </w:fldChar>
            </w:r>
            <w:r w:rsidR="002747EA">
              <w:instrText xml:space="preserve"> ADDIN EN.CITE </w:instrText>
            </w:r>
            <w:r w:rsidR="002747EA">
              <w:fldChar w:fldCharType="begin">
                <w:fldData xml:space="preserve">PEVuZE5vdGU+PENpdGU+PEF1dGhvcj5DYXN0cm8tUm9kcmlndWV6PC9BdXRob3I+PFllYXI+MjAx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</w:fldData>
              </w:fldChar>
            </w:r>
            <w:r w:rsidR="002747EA">
              <w:instrText xml:space="preserve"> ADDIN EN.CITE.DATA </w:instrText>
            </w:r>
            <w:r w:rsidR="002747EA">
              <w:fldChar w:fldCharType="end"/>
            </w:r>
            <w:r w:rsidR="00767EBF">
              <w:fldChar w:fldCharType="separate"/>
            </w:r>
            <w:r w:rsidR="002747EA" w:rsidRPr="002747EA">
              <w:rPr>
                <w:noProof/>
                <w:vertAlign w:val="superscript"/>
              </w:rPr>
              <w:t>53</w:t>
            </w:r>
            <w:r w:rsidR="00767EBF">
              <w:fldChar w:fldCharType="end"/>
            </w:r>
          </w:p>
          <w:p w14:paraId="1389DB14" w14:textId="77777777" w:rsidR="00D51984" w:rsidRPr="00D51984" w:rsidRDefault="00D51984" w:rsidP="00D51984">
            <w:r w:rsidRPr="00D51984">
              <w:t>International Study of Wheezing in Infants </w:t>
            </w:r>
          </w:p>
          <w:p w14:paraId="2AA63E25" w14:textId="77777777" w:rsidR="00D51984" w:rsidRPr="00880A17" w:rsidRDefault="00D51984" w:rsidP="00D51984">
            <w:r>
              <w:t>Spain</w:t>
            </w:r>
          </w:p>
          <w:p w14:paraId="7206A02D" w14:textId="46AAEDE7" w:rsidR="00717D84" w:rsidRDefault="00D51984" w:rsidP="00D51984">
            <w:r>
              <w:t>Cohort</w:t>
            </w:r>
          </w:p>
        </w:tc>
        <w:tc>
          <w:tcPr>
            <w:tcW w:w="1129" w:type="dxa"/>
            <w:tcBorders>
              <w:top w:val="single" w:sz="4" w:space="0" w:color="auto"/>
              <w:left w:val="single" w:sz="4" w:space="0" w:color="auto"/>
              <w:bottom w:val="single" w:sz="4" w:space="0" w:color="000000" w:themeColor="text1"/>
              <w:right w:val="single" w:sz="4" w:space="0" w:color="auto"/>
            </w:tcBorders>
          </w:tcPr>
          <w:p w14:paraId="033BE42C" w14:textId="77777777" w:rsidR="00717D84" w:rsidRDefault="00717D84" w:rsidP="002F1844">
            <w:r>
              <w:t>1,000 preschool children</w:t>
            </w:r>
          </w:p>
        </w:tc>
        <w:tc>
          <w:tcPr>
            <w:tcW w:w="4962" w:type="dxa"/>
            <w:tcBorders>
              <w:top w:val="single" w:sz="4" w:space="0" w:color="auto"/>
              <w:left w:val="single" w:sz="4" w:space="0" w:color="auto"/>
              <w:bottom w:val="single" w:sz="4" w:space="0" w:color="000000" w:themeColor="text1"/>
              <w:right w:val="single" w:sz="4" w:space="0" w:color="auto"/>
            </w:tcBorders>
          </w:tcPr>
          <w:p w14:paraId="2BAD2F59" w14:textId="77777777" w:rsidR="00717D84" w:rsidRDefault="00717D84" w:rsidP="002F1844">
            <w:r w:rsidRPr="008E7258">
              <w:rPr>
                <w:b/>
              </w:rPr>
              <w:t>Aim</w:t>
            </w:r>
            <w:r>
              <w:t xml:space="preserve">: To examine whether </w:t>
            </w:r>
            <w:r w:rsidRPr="00880A17">
              <w:t xml:space="preserve">some foods and Mediterranean diet (MedDiet) consumed by the mother during pregnancy and by the child during the first years of life can be protective for current wheezing, rhinitis and dermatitis at preschool age. </w:t>
            </w:r>
          </w:p>
          <w:p w14:paraId="2DFE2820" w14:textId="77777777" w:rsidR="00717D84" w:rsidRDefault="00717D84" w:rsidP="002F1844">
            <w:pPr>
              <w:rPr>
                <w:b/>
              </w:rPr>
            </w:pPr>
            <w:r w:rsidRPr="008E7258">
              <w:rPr>
                <w:b/>
              </w:rPr>
              <w:t>Methods</w:t>
            </w:r>
            <w:r w:rsidRPr="00880A17">
              <w:t>: Questionnaires of epidemiological factors and food intake by the mother during pregnancy and later by the child were filled in by parents in two surveys at two different time points (1.5 yrs and 4 yrs of life)</w:t>
            </w:r>
            <w:r>
              <w:t>.</w:t>
            </w:r>
            <w:r w:rsidRPr="00880A17">
              <w:t xml:space="preserve"> </w:t>
            </w:r>
          </w:p>
        </w:tc>
        <w:tc>
          <w:tcPr>
            <w:tcW w:w="4536" w:type="dxa"/>
            <w:tcBorders>
              <w:top w:val="single" w:sz="4" w:space="0" w:color="auto"/>
              <w:left w:val="single" w:sz="4" w:space="0" w:color="auto"/>
              <w:bottom w:val="single" w:sz="4" w:space="0" w:color="000000" w:themeColor="text1"/>
              <w:right w:val="single" w:sz="4" w:space="0" w:color="auto"/>
            </w:tcBorders>
          </w:tcPr>
          <w:p w14:paraId="0A562659" w14:textId="3EFF8B1A" w:rsidR="00717D84" w:rsidRDefault="00717D84" w:rsidP="002F1844">
            <w:r>
              <w:t>I</w:t>
            </w:r>
            <w:r w:rsidRPr="00880A17">
              <w:t xml:space="preserve">ntermediate consumption of meat (1 or 2 times/week) </w:t>
            </w:r>
            <w:r>
              <w:t>during pregnancy was</w:t>
            </w:r>
            <w:r w:rsidRPr="00880A17">
              <w:t xml:space="preserve"> </w:t>
            </w:r>
            <w:r>
              <w:t>protective against wheeze in the child (p=0.039)</w:t>
            </w:r>
            <w:r w:rsidRPr="00880A17">
              <w:t xml:space="preserve">. </w:t>
            </w:r>
          </w:p>
          <w:p w14:paraId="65B6CEB1" w14:textId="3D4CD335" w:rsidR="00717D84" w:rsidRPr="00880A17" w:rsidRDefault="00717D84" w:rsidP="002F1844">
            <w:r w:rsidRPr="00880A17">
              <w:t xml:space="preserve"> </w:t>
            </w:r>
          </w:p>
        </w:tc>
        <w:tc>
          <w:tcPr>
            <w:tcW w:w="1843" w:type="dxa"/>
            <w:tcBorders>
              <w:top w:val="single" w:sz="4" w:space="0" w:color="auto"/>
              <w:left w:val="single" w:sz="4" w:space="0" w:color="auto"/>
              <w:bottom w:val="single" w:sz="4" w:space="0" w:color="000000" w:themeColor="text1"/>
              <w:right w:val="single" w:sz="4" w:space="0" w:color="auto"/>
            </w:tcBorders>
          </w:tcPr>
          <w:p w14:paraId="312453AA" w14:textId="48E9C2B7" w:rsidR="00717D84" w:rsidRPr="00C8357D" w:rsidRDefault="00717D84" w:rsidP="002F1844"/>
        </w:tc>
      </w:tr>
      <w:tr w:rsidR="001F7D2B" w:rsidRPr="00C8357D" w14:paraId="1A79192C" w14:textId="77777777" w:rsidTr="001F7D2B">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Height w:val="390"/>
        </w:trPr>
        <w:tc>
          <w:tcPr>
            <w:tcW w:w="142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43FBC44" w14:textId="591AFD5D" w:rsidR="001F7D2B" w:rsidRDefault="001F7D2B" w:rsidP="00A62BCD">
            <w:r>
              <w:t>Lombardi et al 2015</w:t>
            </w:r>
            <w:r w:rsidR="00767EBF">
              <w:fldChar w:fldCharType="begin">
                <w:fldData xml:space="preserve">PEVuZE5vdGU+PENpdGU+PEF1dGhvcj5Mb21iYXJkaTwvQXV0aG9yPjxZZWFyPjIwMTU8L1llYXI+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</w:fldData>
              </w:fldChar>
            </w:r>
            <w:r w:rsidR="002747EA">
              <w:instrText xml:space="preserve"> ADDIN EN.CITE </w:instrText>
            </w:r>
            <w:r w:rsidR="002747EA">
              <w:fldChar w:fldCharType="begin">
                <w:fldData xml:space="preserve">PEVuZE5vdGU+PENpdGU+PEF1dGhvcj5Mb21iYXJkaTwvQXV0aG9yPjxZZWFyPjIwMTU8L1llYXI+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</w:fldData>
              </w:fldChar>
            </w:r>
            <w:r w:rsidR="002747EA">
              <w:instrText xml:space="preserve"> ADDIN EN.CITE.DATA </w:instrText>
            </w:r>
            <w:r w:rsidR="002747EA">
              <w:fldChar w:fldCharType="end"/>
            </w:r>
            <w:r w:rsidR="00767EBF">
              <w:fldChar w:fldCharType="separate"/>
            </w:r>
            <w:r w:rsidR="002747EA" w:rsidRPr="002747EA">
              <w:rPr>
                <w:noProof/>
                <w:vertAlign w:val="superscript"/>
              </w:rPr>
              <w:t>76</w:t>
            </w:r>
            <w:r w:rsidR="00767EBF">
              <w:fldChar w:fldCharType="end"/>
            </w:r>
          </w:p>
          <w:p w14:paraId="2C265904" w14:textId="77777777" w:rsidR="001F7D2B" w:rsidRDefault="001F7D2B" w:rsidP="00A62BCD">
            <w:r>
              <w:t xml:space="preserve">United States </w:t>
            </w:r>
          </w:p>
          <w:p w14:paraId="5631BFE6" w14:textId="77777777" w:rsidR="001F7D2B" w:rsidRDefault="001F7D2B" w:rsidP="00A62BCD">
            <w:r>
              <w:t>Case-control</w:t>
            </w:r>
          </w:p>
        </w:tc>
        <w:tc>
          <w:tcPr>
            <w:tcW w:w="112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D9BC567" w14:textId="77777777" w:rsidR="001F7D2B" w:rsidRDefault="001F7D2B" w:rsidP="00A62BCD">
            <w:r>
              <w:t>Cases 163</w:t>
            </w:r>
          </w:p>
          <w:p w14:paraId="6BF0DB01" w14:textId="77777777" w:rsidR="001F7D2B" w:rsidRDefault="001F7D2B" w:rsidP="00A62BCD">
            <w:r>
              <w:t>Controls 136</w:t>
            </w:r>
          </w:p>
        </w:tc>
        <w:tc>
          <w:tcPr>
            <w:tcW w:w="496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20EA65C" w14:textId="77777777" w:rsidR="001F7D2B" w:rsidRDefault="001F7D2B" w:rsidP="00A62BCD">
            <w:r w:rsidRPr="001F7D2B">
              <w:rPr>
                <w:b/>
              </w:rPr>
              <w:t>Aim</w:t>
            </w:r>
            <w:r>
              <w:t>: T</w:t>
            </w:r>
            <w:r w:rsidRPr="001F7D2B">
              <w:t xml:space="preserve">o examine the relation between maternal diet and unilateral retinoblastoma. </w:t>
            </w:r>
          </w:p>
          <w:p w14:paraId="5710C79A" w14:textId="77777777" w:rsidR="001F7D2B" w:rsidRPr="000505E7" w:rsidRDefault="001F7D2B" w:rsidP="00A62BCD">
            <w:pPr>
              <w:rPr>
                <w:b/>
              </w:rPr>
            </w:pPr>
            <w:r w:rsidRPr="001F7D2B">
              <w:rPr>
                <w:b/>
              </w:rPr>
              <w:t>Methods</w:t>
            </w:r>
            <w:r w:rsidRPr="001F7D2B">
              <w:t xml:space="preserve">: A case-control study of 163 unilateral RB cases and 136 controls ascertained information on maternal diet during pregnancy using a </w:t>
            </w:r>
            <w:r>
              <w:t>standardis</w:t>
            </w:r>
            <w:r w:rsidRPr="001F7D2B">
              <w:t xml:space="preserve">ed food frequency questionnaire. Logistic regression was used to assess the relation between retinoblastoma and food groups and dietary patterns. </w:t>
            </w:r>
          </w:p>
        </w:tc>
        <w:tc>
          <w:tcPr>
            <w:tcW w:w="453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9C630EB" w14:textId="503E6DB8" w:rsidR="001F7D2B" w:rsidRPr="001F7D2B" w:rsidRDefault="001F7D2B" w:rsidP="001F7D2B">
            <w:r>
              <w:t>A p</w:t>
            </w:r>
            <w:r w:rsidRPr="001F7D2B">
              <w:t>ositive association</w:t>
            </w:r>
            <w:r>
              <w:t xml:space="preserve"> was </w:t>
            </w:r>
            <w:r w:rsidRPr="001F7D2B">
              <w:t>seen with intake of cured meats (OR 5.07, 95 % CI 1.63</w:t>
            </w:r>
            <w:r>
              <w:t xml:space="preserve"> to </w:t>
            </w:r>
            <w:r w:rsidRPr="001F7D2B">
              <w:t>15.70)</w:t>
            </w:r>
            <w:r>
              <w:t>.</w:t>
            </w:r>
            <w:r w:rsidRPr="001F7D2B">
              <w:t xml:space="preserve"> </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34F7646" w14:textId="4ADFCE68" w:rsidR="001F7D2B" w:rsidRPr="00C8357D" w:rsidRDefault="001F7D2B" w:rsidP="00A62BCD"/>
        </w:tc>
      </w:tr>
    </w:tbl>
    <w:p w14:paraId="07F27A92" w14:textId="3636EBDD" w:rsidR="00510DED" w:rsidRDefault="009C163D" w:rsidP="005719CE">
      <w:pPr>
        <w:pStyle w:val="TableName"/>
        <w:ind w:left="1134" w:hanging="1134"/>
      </w:pPr>
      <w:bookmarkStart w:id="62" w:name="_Toc40956602"/>
      <w:r>
        <w:t xml:space="preserve">Q2 </w:t>
      </w:r>
      <w:r w:rsidR="007B1D24">
        <w:t>C</w:t>
      </w:r>
      <w:r w:rsidR="00510DED">
        <w:t>onsumption of fish</w:t>
      </w:r>
      <w:r w:rsidR="002F1844">
        <w:t xml:space="preserve"> during pregnancy</w:t>
      </w:r>
      <w:bookmarkEnd w:id="62"/>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24: Q2 Consumption of fish during pregnancy"/>
      </w:tblPr>
      <w:tblGrid>
        <w:gridCol w:w="1417"/>
        <w:gridCol w:w="1274"/>
        <w:gridCol w:w="4822"/>
        <w:gridCol w:w="4536"/>
        <w:gridCol w:w="1843"/>
      </w:tblGrid>
      <w:tr w:rsidR="00510DED" w:rsidRPr="00F350A6" w14:paraId="7E3E55C7" w14:textId="77777777" w:rsidTr="00977A9A">
        <w:trPr>
          <w:cantSplit/>
          <w:trHeight w:val="390"/>
          <w:tblHeader/>
        </w:trPr>
        <w:tc>
          <w:tcPr>
            <w:tcW w:w="1417" w:type="dxa"/>
            <w:tcBorders>
              <w:bottom w:val="single" w:sz="4" w:space="0" w:color="538135" w:themeColor="accent6" w:themeShade="BF"/>
            </w:tcBorders>
          </w:tcPr>
          <w:p w14:paraId="7C54F665" w14:textId="77777777" w:rsidR="00510DED" w:rsidRPr="00F350A6" w:rsidRDefault="00510DED" w:rsidP="002F1844">
            <w:pPr>
              <w:keepNext/>
              <w:rPr>
                <w:b/>
              </w:rPr>
            </w:pPr>
            <w:r>
              <w:rPr>
                <w:b/>
              </w:rPr>
              <w:t>Study ref</w:t>
            </w:r>
          </w:p>
        </w:tc>
        <w:tc>
          <w:tcPr>
            <w:tcW w:w="1274" w:type="dxa"/>
            <w:tcBorders>
              <w:bottom w:val="single" w:sz="4" w:space="0" w:color="538135" w:themeColor="accent6" w:themeShade="BF"/>
            </w:tcBorders>
          </w:tcPr>
          <w:p w14:paraId="627D8C35" w14:textId="77777777" w:rsidR="00510DED" w:rsidRPr="00F350A6" w:rsidRDefault="00510DED" w:rsidP="002F1844">
            <w:pPr>
              <w:keepNext/>
              <w:rPr>
                <w:b/>
              </w:rPr>
            </w:pPr>
            <w:r>
              <w:rPr>
                <w:b/>
              </w:rPr>
              <w:t>N</w:t>
            </w:r>
          </w:p>
        </w:tc>
        <w:tc>
          <w:tcPr>
            <w:tcW w:w="4822" w:type="dxa"/>
            <w:tcBorders>
              <w:bottom w:val="single" w:sz="4" w:space="0" w:color="538135" w:themeColor="accent6" w:themeShade="BF"/>
            </w:tcBorders>
          </w:tcPr>
          <w:p w14:paraId="0578AF7D" w14:textId="77777777" w:rsidR="00510DED" w:rsidRPr="00F350A6" w:rsidRDefault="00510DED" w:rsidP="002F1844">
            <w:pPr>
              <w:keepNext/>
              <w:rPr>
                <w:b/>
              </w:rPr>
            </w:pPr>
            <w:r>
              <w:rPr>
                <w:b/>
              </w:rPr>
              <w:t>Aim/methods</w:t>
            </w:r>
          </w:p>
        </w:tc>
        <w:tc>
          <w:tcPr>
            <w:tcW w:w="4536" w:type="dxa"/>
            <w:tcBorders>
              <w:bottom w:val="single" w:sz="4" w:space="0" w:color="538135" w:themeColor="accent6" w:themeShade="BF"/>
            </w:tcBorders>
          </w:tcPr>
          <w:p w14:paraId="01F106E9" w14:textId="77777777" w:rsidR="00510DED" w:rsidRPr="00F350A6" w:rsidRDefault="00510DED" w:rsidP="002F1844">
            <w:pPr>
              <w:keepNext/>
              <w:rPr>
                <w:b/>
              </w:rPr>
            </w:pPr>
            <w:r>
              <w:rPr>
                <w:b/>
              </w:rPr>
              <w:t>Results</w:t>
            </w:r>
          </w:p>
        </w:tc>
        <w:tc>
          <w:tcPr>
            <w:tcW w:w="1843" w:type="dxa"/>
            <w:tcBorders>
              <w:bottom w:val="single" w:sz="4" w:space="0" w:color="538135" w:themeColor="accent6" w:themeShade="BF"/>
            </w:tcBorders>
          </w:tcPr>
          <w:p w14:paraId="16A2CA7A" w14:textId="77777777" w:rsidR="00510DED" w:rsidRPr="00F350A6" w:rsidRDefault="00510DED" w:rsidP="002F1844">
            <w:pPr>
              <w:keepNext/>
              <w:rPr>
                <w:b/>
              </w:rPr>
            </w:pPr>
            <w:r>
              <w:rPr>
                <w:b/>
              </w:rPr>
              <w:t>Comments</w:t>
            </w:r>
          </w:p>
        </w:tc>
      </w:tr>
      <w:tr w:rsidR="0066618E" w:rsidRPr="00C17B92" w14:paraId="40620888" w14:textId="77777777" w:rsidTr="00977A9A">
        <w:trPr>
          <w:cantSplit/>
          <w:trHeight w:val="390"/>
        </w:trPr>
        <w:tc>
          <w:tcPr>
            <w:tcW w:w="1417" w:type="dxa"/>
          </w:tcPr>
          <w:p w14:paraId="70CC57CE" w14:textId="6994001F" w:rsidR="0066618E" w:rsidRDefault="0066618E" w:rsidP="009337E3">
            <w:r>
              <w:t>Maslova et al 2013</w:t>
            </w:r>
            <w:r w:rsidR="00774750">
              <w:fldChar w:fldCharType="begin">
                <w:fldData xml:space="preserve">PEVuZE5vdGU+PENpdGU+PEF1dGhvcj5NYXNsb3ZhPC9BdXRob3I+PFllYXI+MjAxMzwvWWVhcj48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</w:fldData>
              </w:fldChar>
            </w:r>
            <w:r w:rsidR="002747EA">
              <w:instrText xml:space="preserve"> ADDIN EN.CITE </w:instrText>
            </w:r>
            <w:r w:rsidR="002747EA">
              <w:fldChar w:fldCharType="begin">
                <w:fldData xml:space="preserve">PEVuZE5vdGU+PENpdGU+PEF1dGhvcj5NYXNsb3ZhPC9BdXRob3I+PFllYXI+MjAxMzwvWWVhcj48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</w:fldData>
              </w:fldChar>
            </w:r>
            <w:r w:rsidR="002747EA">
              <w:instrText xml:space="preserve"> ADDIN EN.CITE.DATA </w:instrText>
            </w:r>
            <w:r w:rsidR="002747EA">
              <w:fldChar w:fldCharType="end"/>
            </w:r>
            <w:r w:rsidR="00774750">
              <w:fldChar w:fldCharType="separate"/>
            </w:r>
            <w:r w:rsidR="002747EA" w:rsidRPr="002747EA">
              <w:rPr>
                <w:noProof/>
                <w:vertAlign w:val="superscript"/>
              </w:rPr>
              <w:t>84</w:t>
            </w:r>
            <w:r w:rsidR="00774750">
              <w:fldChar w:fldCharType="end"/>
            </w:r>
          </w:p>
          <w:p w14:paraId="6A517311" w14:textId="77777777" w:rsidR="0066618E" w:rsidRDefault="0066618E" w:rsidP="009337E3">
            <w:r>
              <w:t>Denmark</w:t>
            </w:r>
          </w:p>
          <w:p w14:paraId="13532871" w14:textId="26CE08A3" w:rsidR="0066618E" w:rsidRPr="00386B76" w:rsidRDefault="0066618E" w:rsidP="009337E3">
            <w:r>
              <w:t>Cohort</w:t>
            </w:r>
          </w:p>
        </w:tc>
        <w:tc>
          <w:tcPr>
            <w:tcW w:w="1274" w:type="dxa"/>
          </w:tcPr>
          <w:p w14:paraId="7843457F" w14:textId="492E1EB8" w:rsidR="0066618E" w:rsidRPr="00386B76" w:rsidRDefault="0066618E" w:rsidP="009337E3">
            <w:r>
              <w:t>28,936 women</w:t>
            </w:r>
          </w:p>
        </w:tc>
        <w:tc>
          <w:tcPr>
            <w:tcW w:w="4822" w:type="dxa"/>
          </w:tcPr>
          <w:p w14:paraId="617F8304" w14:textId="77777777" w:rsidR="0066618E" w:rsidRDefault="0066618E" w:rsidP="003406BC">
            <w:r w:rsidRPr="0066618E">
              <w:rPr>
                <w:b/>
              </w:rPr>
              <w:t>Aim</w:t>
            </w:r>
            <w:r>
              <w:t>: To examine</w:t>
            </w:r>
            <w:r w:rsidRPr="0066618E">
              <w:t xml:space="preserve"> the associations of maternal fish intake during pregnancy with child asthma and allergic rhinitis. </w:t>
            </w:r>
          </w:p>
          <w:p w14:paraId="47CE2028" w14:textId="74344203" w:rsidR="0066618E" w:rsidRPr="00386B76" w:rsidRDefault="0066618E" w:rsidP="0066618E">
            <w:pPr>
              <w:rPr>
                <w:b/>
              </w:rPr>
            </w:pPr>
            <w:r w:rsidRPr="0066618E">
              <w:rPr>
                <w:b/>
              </w:rPr>
              <w:t>Methods</w:t>
            </w:r>
            <w:r>
              <w:t>: Women</w:t>
            </w:r>
            <w:r w:rsidRPr="0066618E">
              <w:t xml:space="preserve"> in the Danish National Birth Cohort (n 28 936) reported their fish intake at 12 and 30 weeks of gestation. Using multivariate logistic regression, we examined the associations of fish intake with child wheeze, asthma and rhinitis assessed at several time points: ever wheeze, recurrent wheeze (&gt;3 episodes), ever asthma and allergic rhinitis, and current asthma, assessed at 18 months (n approximately 22,000) and 7 years (n approximately 17,000) using self-report and registry data on hospitalisations and prescribed medications.</w:t>
            </w:r>
          </w:p>
        </w:tc>
        <w:tc>
          <w:tcPr>
            <w:tcW w:w="4536" w:type="dxa"/>
          </w:tcPr>
          <w:p w14:paraId="49B484A9" w14:textId="14E3E055" w:rsidR="0066618E" w:rsidRPr="0066618E" w:rsidRDefault="0066618E" w:rsidP="0066618E">
            <w:r w:rsidRPr="0066618E">
              <w:t xml:space="preserve">Compared with consistently high fish intake during pregnancy (fish as a sandwich or hot meal </w:t>
            </w:r>
            <w:r>
              <w:t>≥</w:t>
            </w:r>
            <w:r w:rsidRPr="0066618E">
              <w:t>2-3 times/week), never eating fish was associated with a higher risk of child asthma diagn</w:t>
            </w:r>
            <w:r>
              <w:t>osis at 18 months (OR 1.30, 95%</w:t>
            </w:r>
            <w:r w:rsidRPr="0066618E">
              <w:t>CI 1.05</w:t>
            </w:r>
            <w:r>
              <w:t xml:space="preserve"> to</w:t>
            </w:r>
            <w:r w:rsidRPr="0066618E">
              <w:t xml:space="preserve"> 1.63, P=0.02), and ever asthma by hospitalisation (OR 1.46, 95% CI 0.99, 2.13, P=0.05) and medication prescription (OR 1.37, 95% CI 1.10, 1.71, P=0.01). A dose-response was present for asthma at 18 months only (P for trend=0.001). We found no associations with wheeze or recurrent wheeze at 18 months or with allergic rhinitis. </w:t>
            </w:r>
          </w:p>
        </w:tc>
        <w:tc>
          <w:tcPr>
            <w:tcW w:w="1843" w:type="dxa"/>
          </w:tcPr>
          <w:p w14:paraId="2D5210FA" w14:textId="77777777" w:rsidR="0066618E" w:rsidRPr="00C17B92" w:rsidRDefault="0066618E" w:rsidP="009337E3"/>
        </w:tc>
      </w:tr>
      <w:tr w:rsidR="008F4931" w:rsidRPr="00C17B92" w14:paraId="64D9BA79" w14:textId="77777777" w:rsidTr="00977A9A">
        <w:trPr>
          <w:cantSplit/>
          <w:trHeight w:val="390"/>
        </w:trPr>
        <w:tc>
          <w:tcPr>
            <w:tcW w:w="1417" w:type="dxa"/>
          </w:tcPr>
          <w:p w14:paraId="792AF43E" w14:textId="0703D038" w:rsidR="008F4931" w:rsidRPr="00386B76" w:rsidRDefault="00710F4F" w:rsidP="009337E3">
            <w:r w:rsidRPr="00386B76">
              <w:t xml:space="preserve">Mesirow </w:t>
            </w:r>
            <w:r w:rsidR="003406BC" w:rsidRPr="00386B76">
              <w:t>et al 2017</w:t>
            </w:r>
            <w:r w:rsidR="00774750">
              <w:fldChar w:fldCharType="begin">
                <w:fldData xml:space="preserve">PEVuZE5vdGU+PENpdGU+PEF1dGhvcj5NZXNpcm93PC9BdXRob3I+PFllYXI+MjAxNzwvWWVhcj48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</w:fldData>
              </w:fldChar>
            </w:r>
            <w:r w:rsidR="002747EA">
              <w:instrText xml:space="preserve"> ADDIN EN.CITE </w:instrText>
            </w:r>
            <w:r w:rsidR="002747EA">
              <w:fldChar w:fldCharType="begin">
                <w:fldData xml:space="preserve">PEVuZE5vdGU+PENpdGU+PEF1dGhvcj5NZXNpcm93PC9BdXRob3I+PFllYXI+MjAxNzwvWWVhcj48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</w:fldData>
              </w:fldChar>
            </w:r>
            <w:r w:rsidR="002747EA">
              <w:instrText xml:space="preserve"> ADDIN EN.CITE.DATA </w:instrText>
            </w:r>
            <w:r w:rsidR="002747EA">
              <w:fldChar w:fldCharType="end"/>
            </w:r>
            <w:r w:rsidR="00774750">
              <w:fldChar w:fldCharType="separate"/>
            </w:r>
            <w:r w:rsidR="002747EA" w:rsidRPr="002747EA">
              <w:rPr>
                <w:noProof/>
                <w:vertAlign w:val="superscript"/>
              </w:rPr>
              <w:t>88</w:t>
            </w:r>
            <w:r w:rsidR="00774750">
              <w:fldChar w:fldCharType="end"/>
            </w:r>
          </w:p>
          <w:p w14:paraId="7FE8E49B" w14:textId="77777777" w:rsidR="003406BC" w:rsidRPr="00386B76" w:rsidRDefault="003406BC" w:rsidP="009337E3">
            <w:r w:rsidRPr="00386B76">
              <w:t>United Kingdom</w:t>
            </w:r>
          </w:p>
          <w:p w14:paraId="69265EFE" w14:textId="539B77BF" w:rsidR="003406BC" w:rsidRPr="00386B76" w:rsidRDefault="003406BC" w:rsidP="009337E3">
            <w:r w:rsidRPr="00386B76">
              <w:t>Cohort</w:t>
            </w:r>
          </w:p>
        </w:tc>
        <w:tc>
          <w:tcPr>
            <w:tcW w:w="1274" w:type="dxa"/>
          </w:tcPr>
          <w:p w14:paraId="0017332F" w14:textId="7D61BDE0" w:rsidR="008F4931" w:rsidRPr="00386B76" w:rsidRDefault="003406BC" w:rsidP="009337E3">
            <w:r w:rsidRPr="00386B76">
              <w:t>5,727 mother-child pairs</w:t>
            </w:r>
          </w:p>
        </w:tc>
        <w:tc>
          <w:tcPr>
            <w:tcW w:w="4822" w:type="dxa"/>
          </w:tcPr>
          <w:p w14:paraId="0E80B919" w14:textId="77777777" w:rsidR="003406BC" w:rsidRPr="00386B76" w:rsidRDefault="003406BC" w:rsidP="003406BC">
            <w:r w:rsidRPr="00386B76">
              <w:rPr>
                <w:b/>
              </w:rPr>
              <w:t>Aim</w:t>
            </w:r>
            <w:r w:rsidRPr="00386B76">
              <w:t xml:space="preserve">: To investigate early life diet as a risk factor for early-onset persistent conduct problems (EOP CP). </w:t>
            </w:r>
          </w:p>
          <w:p w14:paraId="15133DAF" w14:textId="68D7F77C" w:rsidR="008F4931" w:rsidRPr="00386B76" w:rsidRDefault="003406BC" w:rsidP="00386B76">
            <w:pPr>
              <w:rPr>
                <w:b/>
              </w:rPr>
            </w:pPr>
            <w:r w:rsidRPr="00386B76">
              <w:rPr>
                <w:b/>
              </w:rPr>
              <w:t>Methods</w:t>
            </w:r>
            <w:r w:rsidRPr="00386B76">
              <w:t xml:space="preserve">: </w:t>
            </w:r>
            <w:r w:rsidR="00386B76" w:rsidRPr="00386B76">
              <w:t>M</w:t>
            </w:r>
            <w:r w:rsidRPr="00386B76">
              <w:t>other-child pairs reported intake of fish and processed foods at 32 weeks gestation and, for the child, at 3 years; EOP (n = 666) and Low conduct problem (Low CP, n = 5061) trajectories were measured from 4 to 13 years; hyperactivity and emotional difficulties were assessed in childhood (4-10 years) and early adolescence (12-13 years), in addition to potential confounding factors (family adversity, birth complications, income).</w:t>
            </w:r>
          </w:p>
        </w:tc>
        <w:tc>
          <w:tcPr>
            <w:tcW w:w="4536" w:type="dxa"/>
          </w:tcPr>
          <w:p w14:paraId="1E32317A" w14:textId="3DE43201" w:rsidR="008F4931" w:rsidRPr="008F4931" w:rsidRDefault="008F4931" w:rsidP="00386B76">
            <w:r w:rsidRPr="00386B76">
              <w:t xml:space="preserve">Compared to </w:t>
            </w:r>
            <w:r w:rsidR="008E6B0E" w:rsidRPr="00386B76">
              <w:t>low conduct problems</w:t>
            </w:r>
            <w:r w:rsidRPr="00386B76">
              <w:t xml:space="preserve">, mothers of </w:t>
            </w:r>
            <w:r w:rsidR="008E6B0E" w:rsidRPr="00386B76">
              <w:t>early onset persistent conduct problems children consumed less fish (p&lt;</w:t>
            </w:r>
            <w:r w:rsidRPr="00386B76">
              <w:t>0.01) prenatally.</w:t>
            </w:r>
            <w:r w:rsidRPr="008F4931">
              <w:t xml:space="preserve"> </w:t>
            </w:r>
          </w:p>
        </w:tc>
        <w:tc>
          <w:tcPr>
            <w:tcW w:w="1843" w:type="dxa"/>
          </w:tcPr>
          <w:p w14:paraId="06A0E0B9" w14:textId="77777777" w:rsidR="008F4931" w:rsidRPr="00C17B92" w:rsidRDefault="008F4931" w:rsidP="009337E3"/>
        </w:tc>
      </w:tr>
      <w:tr w:rsidR="000D6377" w:rsidRPr="00C17B92" w14:paraId="0E8542A1" w14:textId="77777777" w:rsidTr="00977A9A">
        <w:trPr>
          <w:cantSplit/>
          <w:trHeight w:val="390"/>
        </w:trPr>
        <w:tc>
          <w:tcPr>
            <w:tcW w:w="1417" w:type="dxa"/>
          </w:tcPr>
          <w:p w14:paraId="5AADE395" w14:textId="160C56F1" w:rsidR="000D6377" w:rsidRPr="00921AA1" w:rsidRDefault="00006163" w:rsidP="009337E3">
            <w:r w:rsidRPr="00921AA1">
              <w:t>Vejrup et al 2014</w:t>
            </w:r>
            <w:r w:rsidR="00774750">
              <w:fldChar w:fldCharType="begin">
                <w:fldData xml:space="preserve">PEVuZE5vdGU+PENpdGU+PEF1dGhvcj5WZWpydXA8L0F1dGhvcj48WWVhcj4yMDE0PC9ZZWFyPjxS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</w:fldData>
              </w:fldChar>
            </w:r>
            <w:r w:rsidR="002747EA">
              <w:instrText xml:space="preserve"> ADDIN EN.CITE </w:instrText>
            </w:r>
            <w:r w:rsidR="002747EA">
              <w:fldChar w:fldCharType="begin">
                <w:fldData xml:space="preserve">PEVuZE5vdGU+PENpdGU+PEF1dGhvcj5WZWpydXA8L0F1dGhvcj48WWVhcj4yMDE0PC9ZZWFyPjxS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</w:fldData>
              </w:fldChar>
            </w:r>
            <w:r w:rsidR="002747EA">
              <w:instrText xml:space="preserve"> ADDIN EN.CITE.DATA </w:instrText>
            </w:r>
            <w:r w:rsidR="002747EA">
              <w:fldChar w:fldCharType="end"/>
            </w:r>
            <w:r w:rsidR="00774750">
              <w:fldChar w:fldCharType="separate"/>
            </w:r>
            <w:r w:rsidR="002747EA" w:rsidRPr="002747EA">
              <w:rPr>
                <w:noProof/>
                <w:vertAlign w:val="superscript"/>
              </w:rPr>
              <w:t>79</w:t>
            </w:r>
            <w:r w:rsidR="00774750">
              <w:fldChar w:fldCharType="end"/>
            </w:r>
          </w:p>
          <w:p w14:paraId="24127E3C" w14:textId="77777777" w:rsidR="00006163" w:rsidRPr="00921AA1" w:rsidRDefault="00006163" w:rsidP="009337E3">
            <w:r w:rsidRPr="00921AA1">
              <w:t>Norway</w:t>
            </w:r>
          </w:p>
          <w:p w14:paraId="578498BE" w14:textId="2AA6321B" w:rsidR="00006163" w:rsidRPr="00921AA1" w:rsidRDefault="00006163" w:rsidP="009337E3">
            <w:r w:rsidRPr="00921AA1">
              <w:t>Cohort</w:t>
            </w:r>
          </w:p>
        </w:tc>
        <w:tc>
          <w:tcPr>
            <w:tcW w:w="1274" w:type="dxa"/>
          </w:tcPr>
          <w:p w14:paraId="14E487B8" w14:textId="2A727A05" w:rsidR="000D6377" w:rsidRPr="00921AA1" w:rsidRDefault="00182B68" w:rsidP="009337E3">
            <w:r w:rsidRPr="00921AA1">
              <w:t>56,988</w:t>
            </w:r>
            <w:r w:rsidR="00006163" w:rsidRPr="00921AA1">
              <w:t xml:space="preserve"> women</w:t>
            </w:r>
          </w:p>
        </w:tc>
        <w:tc>
          <w:tcPr>
            <w:tcW w:w="4822" w:type="dxa"/>
          </w:tcPr>
          <w:p w14:paraId="6106AF54" w14:textId="472C297A" w:rsidR="00006163" w:rsidRPr="00921AA1" w:rsidRDefault="00006163" w:rsidP="00006163">
            <w:r w:rsidRPr="00921AA1">
              <w:rPr>
                <w:b/>
              </w:rPr>
              <w:t>Aim</w:t>
            </w:r>
            <w:r w:rsidRPr="00921AA1">
              <w:t xml:space="preserve">: To examine the association between calculated maternal dietary exposure to </w:t>
            </w:r>
            <w:r w:rsidR="00265214" w:rsidRPr="00921AA1">
              <w:t>mercury (</w:t>
            </w:r>
            <w:r w:rsidRPr="00921AA1">
              <w:t>Hg</w:t>
            </w:r>
            <w:r w:rsidR="00265214" w:rsidRPr="00921AA1">
              <w:t>)</w:t>
            </w:r>
            <w:r w:rsidRPr="00921AA1">
              <w:t xml:space="preserve"> in pregnancy and infant birth weight in the Norwegian Mother and Child Cohort Study (MoBa). </w:t>
            </w:r>
          </w:p>
          <w:p w14:paraId="1E375764" w14:textId="769EFD25" w:rsidR="000D6377" w:rsidRPr="00921AA1" w:rsidRDefault="00006163" w:rsidP="00C91D84">
            <w:pPr>
              <w:rPr>
                <w:b/>
              </w:rPr>
            </w:pPr>
            <w:r w:rsidRPr="00921AA1">
              <w:rPr>
                <w:b/>
              </w:rPr>
              <w:t>Methods</w:t>
            </w:r>
            <w:r w:rsidRPr="00921AA1">
              <w:t xml:space="preserve">: Exposure was calculated with use of a constructed database of Hg in food items and reported dietary intake during pregnancy. Multivariable regression models were used to explore the association between maternal Hg exposure and infant birth weight, and to model associations with small-for-gestational-age offspring. The study is based on data from MoBa. </w:t>
            </w:r>
          </w:p>
        </w:tc>
        <w:tc>
          <w:tcPr>
            <w:tcW w:w="4536" w:type="dxa"/>
          </w:tcPr>
          <w:p w14:paraId="4C205DFC" w14:textId="61085231" w:rsidR="000D6377" w:rsidRPr="00006163" w:rsidRDefault="00006163" w:rsidP="001953AF">
            <w:r w:rsidRPr="00921AA1">
              <w:t>Median exposure to Hg was 0.15 mug/kg body weight per week and the contribution from seafood intake was 88 % of total Hg exposure. Women in the highest quintile compared with the lowest quintile of Hg exposure delivered offspring with 34 g lo</w:t>
            </w:r>
            <w:r w:rsidR="00386B76" w:rsidRPr="00921AA1">
              <w:t>wer birth weight (95 % CI -46 g to</w:t>
            </w:r>
            <w:r w:rsidRPr="00921AA1">
              <w:t xml:space="preserve"> -22 g) and had an increased risk of giving birth to small-for-gestational-age offspring, adjusted OR = 1.19 (95 % CI 1.08, 1.30). Although seafood intake was positively associated with increased birth weight, stratified analyses showed negative associations between Hg exposure and birth weight within strata of seafood intake.</w:t>
            </w:r>
            <w:r w:rsidRPr="00006163">
              <w:t xml:space="preserve"> </w:t>
            </w:r>
          </w:p>
        </w:tc>
        <w:tc>
          <w:tcPr>
            <w:tcW w:w="1843" w:type="dxa"/>
          </w:tcPr>
          <w:p w14:paraId="10C27167" w14:textId="77777777" w:rsidR="000D6377" w:rsidRPr="00C17B92" w:rsidRDefault="000D6377" w:rsidP="009337E3"/>
        </w:tc>
      </w:tr>
      <w:tr w:rsidR="001953AF" w:rsidRPr="00C17B92" w14:paraId="36B27703" w14:textId="77777777" w:rsidTr="00977A9A">
        <w:trPr>
          <w:cantSplit/>
          <w:trHeight w:val="390"/>
        </w:trPr>
        <w:tc>
          <w:tcPr>
            <w:tcW w:w="1417" w:type="dxa"/>
          </w:tcPr>
          <w:p w14:paraId="778C7C16" w14:textId="46F9A863" w:rsidR="001953AF" w:rsidRPr="00E3700A" w:rsidRDefault="001953AF" w:rsidP="009337E3">
            <w:r w:rsidRPr="00E3700A">
              <w:t>Verjup et al 2016</w:t>
            </w:r>
            <w:r w:rsidR="00774750">
              <w:fldChar w:fldCharType="begin">
                <w:fldData xml:space="preserve">PEVuZE5vdGU+PENpdGU+PEF1dGhvcj5WZWpydXA8L0F1dGhvcj48WWVhcj4yMDE2PC9ZZWFyPjxS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</w:fldData>
              </w:fldChar>
            </w:r>
            <w:r w:rsidR="002747EA">
              <w:instrText xml:space="preserve"> ADDIN EN.CITE </w:instrText>
            </w:r>
            <w:r w:rsidR="002747EA">
              <w:fldChar w:fldCharType="begin">
                <w:fldData xml:space="preserve">PEVuZE5vdGU+PENpdGU+PEF1dGhvcj5WZWpydXA8L0F1dGhvcj48WWVhcj4yMDE2PC9ZZWFyPjxS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</w:fldData>
              </w:fldChar>
            </w:r>
            <w:r w:rsidR="002747EA">
              <w:instrText xml:space="preserve"> ADDIN EN.CITE.DATA </w:instrText>
            </w:r>
            <w:r w:rsidR="002747EA">
              <w:fldChar w:fldCharType="end"/>
            </w:r>
            <w:r w:rsidR="00774750">
              <w:fldChar w:fldCharType="separate"/>
            </w:r>
            <w:r w:rsidR="002747EA" w:rsidRPr="002747EA">
              <w:rPr>
                <w:noProof/>
                <w:vertAlign w:val="superscript"/>
              </w:rPr>
              <w:t>87</w:t>
            </w:r>
            <w:r w:rsidR="00774750">
              <w:fldChar w:fldCharType="end"/>
            </w:r>
          </w:p>
          <w:p w14:paraId="74A2A203" w14:textId="77777777" w:rsidR="001953AF" w:rsidRPr="00E3700A" w:rsidRDefault="001953AF" w:rsidP="009337E3">
            <w:r w:rsidRPr="00E3700A">
              <w:t>Norway</w:t>
            </w:r>
          </w:p>
          <w:p w14:paraId="150A755A" w14:textId="723B1DD9" w:rsidR="001953AF" w:rsidRPr="00E3700A" w:rsidRDefault="001953AF" w:rsidP="009337E3">
            <w:r w:rsidRPr="00E3700A">
              <w:t>Cohort</w:t>
            </w:r>
          </w:p>
        </w:tc>
        <w:tc>
          <w:tcPr>
            <w:tcW w:w="1274" w:type="dxa"/>
          </w:tcPr>
          <w:p w14:paraId="4D44B418" w14:textId="32C387D5" w:rsidR="001953AF" w:rsidRPr="00E3700A" w:rsidRDefault="0062707B" w:rsidP="009337E3">
            <w:r w:rsidRPr="00E3700A">
              <w:t>46,750 mother-child pairs</w:t>
            </w:r>
          </w:p>
        </w:tc>
        <w:tc>
          <w:tcPr>
            <w:tcW w:w="4822" w:type="dxa"/>
          </w:tcPr>
          <w:p w14:paraId="0FACBBAC" w14:textId="77777777" w:rsidR="0062707B" w:rsidRPr="00E3700A" w:rsidRDefault="0062707B" w:rsidP="0062707B">
            <w:r w:rsidRPr="00E3700A">
              <w:rPr>
                <w:b/>
              </w:rPr>
              <w:t>Aim</w:t>
            </w:r>
            <w:r w:rsidRPr="00E3700A">
              <w:t xml:space="preserve">: To examine the association between prenatal exposure to methylmercury (MeHg) and language and communication development at three years, adjusting for intake of fish, n-3 long chain polyunsaturated fatty acids (n-3 LCPUFAs) and co-exposure to dioxins and dioxin like polychlorinated biphenyls (dl-PCBs). </w:t>
            </w:r>
          </w:p>
          <w:p w14:paraId="5FBDD19C" w14:textId="0A141CEB" w:rsidR="001953AF" w:rsidRPr="00E3700A" w:rsidRDefault="0062707B" w:rsidP="0062707B">
            <w:pPr>
              <w:rPr>
                <w:b/>
              </w:rPr>
            </w:pPr>
            <w:r w:rsidRPr="00E3700A">
              <w:rPr>
                <w:b/>
              </w:rPr>
              <w:t>Methods</w:t>
            </w:r>
            <w:r w:rsidRPr="00E3700A">
              <w:t>: MeHg exposure was calculated from reported fish intake during pregnancy by a FFQ in mid-pregnancy. Children's language and communication skills were measured by maternal report on the Dale and Bishop grammar rating and the Ages and Stages communication scale (ASQ). We estimated odds ratios (OR) and 95% confidence intervals (CI) using logistic regressions. Median MeHg exposure was 1.3mug/day, corresponding to 0.14mug/kgbw/week. An exposure level above the 90th percentile (&gt;2.6mug/day, &gt;0.29mug/kgbw/week) was defined as the high MeHg exposure.</w:t>
            </w:r>
          </w:p>
        </w:tc>
        <w:tc>
          <w:tcPr>
            <w:tcW w:w="4536" w:type="dxa"/>
          </w:tcPr>
          <w:p w14:paraId="101F4629" w14:textId="056D44D4" w:rsidR="001953AF" w:rsidRPr="0062707B" w:rsidRDefault="00486E84" w:rsidP="0062707B">
            <w:r w:rsidRPr="00E3700A">
              <w:t>Results indicated an association between high MeHg exposure and unintelligible speech</w:t>
            </w:r>
            <w:r w:rsidR="00C91D84" w:rsidRPr="00E3700A">
              <w:t xml:space="preserve"> with an adjusted OR 2.22 (1.31 to</w:t>
            </w:r>
            <w:r w:rsidRPr="00E3700A">
              <w:t xml:space="preserve"> 3.72). High MeHg exposure was also associated with weaker communicatio</w:t>
            </w:r>
            <w:r w:rsidR="00C91D84" w:rsidRPr="00E3700A">
              <w:t>n skills adjusted OR 1.33 (1.03 to</w:t>
            </w:r>
            <w:r w:rsidRPr="00E3700A">
              <w:t xml:space="preserve"> 1.70). Additional adjustment for fish intake strengthened the associations, while adjusting for PCBs and n-3 LCPUFA from diet or from supplements had minor impact. In conclusion, significant associations were found between prenatal MeHg exposure above the 90th percentile and delayed language and communication skills in a generally low exposed population</w:t>
            </w:r>
            <w:r w:rsidR="0062707B" w:rsidRPr="00E3700A">
              <w:t>.</w:t>
            </w:r>
          </w:p>
        </w:tc>
        <w:tc>
          <w:tcPr>
            <w:tcW w:w="1843" w:type="dxa"/>
          </w:tcPr>
          <w:p w14:paraId="1AD3495F" w14:textId="77777777" w:rsidR="001953AF" w:rsidRPr="00C17B92" w:rsidRDefault="001953AF" w:rsidP="009337E3"/>
        </w:tc>
      </w:tr>
      <w:tr w:rsidR="001953AF" w:rsidRPr="00C17B92" w14:paraId="0E422B83" w14:textId="77777777" w:rsidTr="00977A9A">
        <w:trPr>
          <w:cantSplit/>
          <w:trHeight w:val="390"/>
        </w:trPr>
        <w:tc>
          <w:tcPr>
            <w:tcW w:w="1417" w:type="dxa"/>
          </w:tcPr>
          <w:p w14:paraId="1B8C0BAC" w14:textId="663F7920" w:rsidR="001953AF" w:rsidRPr="005B1B83" w:rsidRDefault="001953AF" w:rsidP="009337E3">
            <w:r w:rsidRPr="005B1B83">
              <w:t>Verjup et al 2018</w:t>
            </w:r>
            <w:r w:rsidR="00774750">
              <w:fldChar w:fldCharType="begin">
                <w:fldData xml:space="preserve">PEVuZE5vdGU+PENpdGU+PEF1dGhvcj5WZWpydXA8L0F1dGhvcj48WWVhcj4yMDE4PC9ZZWFyPjxS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==
</w:fldData>
              </w:fldChar>
            </w:r>
            <w:r w:rsidR="002747EA">
              <w:instrText xml:space="preserve"> ADDIN EN.CITE </w:instrText>
            </w:r>
            <w:r w:rsidR="002747EA">
              <w:fldChar w:fldCharType="begin">
                <w:fldData xml:space="preserve">PEVuZE5vdGU+PENpdGU+PEF1dGhvcj5WZWpydXA8L0F1dGhvcj48WWVhcj4yMDE4PC9ZZWFyPjxS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==
</w:fldData>
              </w:fldChar>
            </w:r>
            <w:r w:rsidR="002747EA">
              <w:instrText xml:space="preserve"> ADDIN EN.CITE.DATA </w:instrText>
            </w:r>
            <w:r w:rsidR="002747EA">
              <w:fldChar w:fldCharType="end"/>
            </w:r>
            <w:r w:rsidR="00774750">
              <w:fldChar w:fldCharType="separate"/>
            </w:r>
            <w:r w:rsidR="002747EA" w:rsidRPr="002747EA">
              <w:rPr>
                <w:noProof/>
                <w:vertAlign w:val="superscript"/>
              </w:rPr>
              <w:t>86</w:t>
            </w:r>
            <w:r w:rsidR="00774750">
              <w:fldChar w:fldCharType="end"/>
            </w:r>
          </w:p>
          <w:p w14:paraId="683B06C7" w14:textId="77777777" w:rsidR="001953AF" w:rsidRPr="005B1B83" w:rsidRDefault="001953AF" w:rsidP="009337E3">
            <w:r w:rsidRPr="005B1B83">
              <w:t>Norway</w:t>
            </w:r>
          </w:p>
          <w:p w14:paraId="1A0A7248" w14:textId="375268D0" w:rsidR="001953AF" w:rsidRPr="005B1B83" w:rsidRDefault="001953AF" w:rsidP="009337E3">
            <w:r w:rsidRPr="005B1B83">
              <w:t>Cohort</w:t>
            </w:r>
          </w:p>
        </w:tc>
        <w:tc>
          <w:tcPr>
            <w:tcW w:w="1274" w:type="dxa"/>
          </w:tcPr>
          <w:p w14:paraId="1DCEFFE9" w14:textId="7C448DC7" w:rsidR="001953AF" w:rsidRPr="005B1B83" w:rsidRDefault="0062707B" w:rsidP="009337E3">
            <w:r w:rsidRPr="005B1B83">
              <w:t>38,351 mother-child pairs</w:t>
            </w:r>
          </w:p>
        </w:tc>
        <w:tc>
          <w:tcPr>
            <w:tcW w:w="4822" w:type="dxa"/>
          </w:tcPr>
          <w:p w14:paraId="33E00ED1" w14:textId="77777777" w:rsidR="0062707B" w:rsidRPr="005B1B83" w:rsidRDefault="0062707B" w:rsidP="0062707B">
            <w:r w:rsidRPr="005B1B83">
              <w:rPr>
                <w:b/>
              </w:rPr>
              <w:t>Aim</w:t>
            </w:r>
            <w:r w:rsidRPr="005B1B83">
              <w:t xml:space="preserve">: To evaluate the association between prenatal mercury exposure, maternal seafood consumption and child language and communication skills at age five. </w:t>
            </w:r>
          </w:p>
          <w:p w14:paraId="293C59A0" w14:textId="18A7466E" w:rsidR="001953AF" w:rsidRPr="005B1B83" w:rsidRDefault="0062707B" w:rsidP="005B1B83">
            <w:pPr>
              <w:rPr>
                <w:b/>
              </w:rPr>
            </w:pPr>
            <w:r w:rsidRPr="005B1B83">
              <w:rPr>
                <w:b/>
              </w:rPr>
              <w:t>Methods</w:t>
            </w:r>
            <w:r w:rsidRPr="005B1B83">
              <w:t xml:space="preserve">: Maternal mercury blood concentration in gestational week 17 was analysed in a sub-sample of 2239 women. Prenatal mercury exposure from maternal diet was calculated from a validated FFQ answered in mid-pregnancy. Mothers reported children's language and communications skills at age five by a questionnaire including questions from the Ages and Stages Questionnaire (ASQ), the Speech and Language Assessment Scale (SLAS) and the Twenty Statements about Language-Related Difficulties (language 20). We performed linear regression analyses adjusting for maternal characteristics, nutritional status and socioeconomic factors. </w:t>
            </w:r>
          </w:p>
        </w:tc>
        <w:tc>
          <w:tcPr>
            <w:tcW w:w="4536" w:type="dxa"/>
          </w:tcPr>
          <w:p w14:paraId="0B4709A6" w14:textId="1745FB31" w:rsidR="001953AF" w:rsidRPr="0062707B" w:rsidRDefault="0062707B" w:rsidP="00386B76">
            <w:r w:rsidRPr="005B1B83">
              <w:t>Median maternal blood mercury concentration was 1.03mug/L, dietary mercury exposure was 0.15mug/kgbw/wk, and seafood intake was 217g/wk. Blood mercury concentrations were not associated with any language and communication scales. Increased dietary mercury exposure was significantly associated with improved SLAS scores when mothers had a seafood intake below 400g/wk in the adjusted analysis. Sibling matched analysis showed a small significant adverse association between those above the 90th percentile dietary mercury exposure and the SLAS scores. Maternal seafood intake during pregnancy was positively associated with the language and communication scales.</w:t>
            </w:r>
            <w:r w:rsidRPr="0062707B">
              <w:t xml:space="preserve"> </w:t>
            </w:r>
          </w:p>
        </w:tc>
        <w:tc>
          <w:tcPr>
            <w:tcW w:w="1843" w:type="dxa"/>
          </w:tcPr>
          <w:p w14:paraId="3F49D376" w14:textId="77777777" w:rsidR="001953AF" w:rsidRPr="00C17B92" w:rsidRDefault="001953AF" w:rsidP="009337E3"/>
        </w:tc>
      </w:tr>
      <w:tr w:rsidR="005A4DD1" w:rsidRPr="00C17B92" w14:paraId="6746D27F" w14:textId="77777777" w:rsidTr="00977A9A">
        <w:trPr>
          <w:cantSplit/>
          <w:trHeight w:val="390"/>
        </w:trPr>
        <w:tc>
          <w:tcPr>
            <w:tcW w:w="1417" w:type="dxa"/>
          </w:tcPr>
          <w:p w14:paraId="37014F65" w14:textId="39C7D9AB" w:rsidR="005A4DD1" w:rsidRPr="004C390A" w:rsidRDefault="00E72709" w:rsidP="009337E3">
            <w:r w:rsidRPr="004C390A">
              <w:t>Starling et al 2015</w:t>
            </w:r>
            <w:r w:rsidR="00774750">
              <w:fldChar w:fldCharType="begin"/>
            </w:r>
            <w:r w:rsidR="002747EA">
              <w:instrText xml:space="preserve"> ADDIN EN.CITE &lt;EndNote&gt;&lt;Cite&gt;&lt;Author&gt;Starling&lt;/Author&gt;&lt;Year&gt;2015&lt;/Year&gt;&lt;RecNum&gt;1738&lt;/RecNum&gt;&lt;DisplayText&gt;&lt;style face="superscript" font="Trebuchet MS" size="9"&gt;85&lt;/style&gt;&lt;/DisplayText&gt;&lt;record&gt;&lt;rec-number&gt;1738&lt;/rec-number&gt;&lt;foreign-keys&gt;&lt;key app="EN" db-id="exvasrfx2dtraoesasxp2szsxa2df502592x" timestamp="1582506270"&gt;1738&lt;/key&gt;&lt;key app="ENWeb" db-id=""&gt;0&lt;/key&gt;&lt;/foreign-keys&gt;&lt;ref-type name="Journal Article"&gt;17&lt;/ref-type&gt;&lt;contributors&gt;&lt;authors&gt;&lt;author&gt;Starling, P.&lt;/author&gt;&lt;author&gt;Charlton, K.&lt;/author&gt;&lt;author&gt;McMahon, A. T.&lt;/author&gt;&lt;author&gt;Lucas, C.&lt;/author&gt;&lt;/authors&gt;&lt;/contributors&gt;&lt;auth-address&gt;School of Medicine, University of Wollongong, NSW 2522, Australia. pd266@uow.edu.au.&amp;#xD;School of Medicine, University of Wollongong, NSW 2522, Australia. karenc@uow.edu.au.&amp;#xD;School of Medicine, University of Wollongong, NSW 2522, Australia. amcmahon@uow.edu.au.&amp;#xD;School of Medicine, University of Wollongong, NSW 2522, Australia. cjl623@uowmail.edu.au.&lt;/auth-address&gt;&lt;titles&gt;&lt;title&gt;Fish intake during pregnancy and foetal neurodevelopment--a systematic review of the evidence&lt;/title&gt;&lt;secondary-title&gt;Nutrients&lt;/secondary-title&gt;&lt;/titles&gt;&lt;periodical&gt;&lt;full-title&gt;Nutrients&lt;/full-title&gt;&lt;/periodical&gt;&lt;pages&gt;2001-14&lt;/pages&gt;&lt;volume&gt;7&lt;/volume&gt;&lt;number&gt;3&lt;/number&gt;&lt;edition&gt;2015/03/21&lt;/edition&gt;&lt;keywords&gt;&lt;keyword&gt;Animals&lt;/keyword&gt;&lt;keyword&gt;*Cognition&lt;/keyword&gt;&lt;keyword&gt;*Diet&lt;/keyword&gt;&lt;keyword&gt;Female&lt;/keyword&gt;&lt;keyword&gt;*Fetal Development&lt;/keyword&gt;&lt;keyword&gt;*Fishes&lt;/keyword&gt;&lt;keyword&gt;Humans&lt;/keyword&gt;&lt;keyword&gt;Mercury/*adverse effects&lt;/keyword&gt;&lt;keyword&gt;Pregnancy&lt;/keyword&gt;&lt;keyword&gt;Prenatal Exposure Delayed Effects&lt;/keyword&gt;&lt;keyword&gt;*Seafood&lt;/keyword&gt;&lt;/keywords&gt;&lt;dates&gt;&lt;year&gt;2015&lt;/year&gt;&lt;pub-dates&gt;&lt;date&gt;Mar 18&lt;/date&gt;&lt;/pub-dates&gt;&lt;/dates&gt;&lt;isbn&gt;2072-6643 (Electronic)&amp;#xD;2072-6643 (Linking)&lt;/isbn&gt;&lt;accession-num&gt;25793632&lt;/accession-num&gt;&lt;urls&gt;&lt;related-urls&gt;&lt;url&gt;https://www.ncbi.nlm.nih.gov/pubmed/25793632&lt;/url&gt;&lt;/related-urls&gt;&lt;/urls&gt;&lt;custom2&gt;PMC4377896&lt;/custom2&gt;&lt;electronic-resource-num&gt;10.3390/nu7032001&lt;/electronic-resource-num&gt;&lt;/record&gt;&lt;/Cite&gt;&lt;/EndNote&gt;</w:instrText>
            </w:r>
            <w:r w:rsidR="00774750">
              <w:fldChar w:fldCharType="separate"/>
            </w:r>
            <w:r w:rsidR="002747EA" w:rsidRPr="002747EA">
              <w:rPr>
                <w:noProof/>
                <w:vertAlign w:val="superscript"/>
              </w:rPr>
              <w:t>85</w:t>
            </w:r>
            <w:r w:rsidR="00774750">
              <w:fldChar w:fldCharType="end"/>
            </w:r>
          </w:p>
          <w:p w14:paraId="44D3C7B6" w14:textId="34E27C82" w:rsidR="00E72709" w:rsidRPr="004C390A" w:rsidRDefault="00E72709" w:rsidP="009337E3">
            <w:r w:rsidRPr="004C390A">
              <w:t>SLR</w:t>
            </w:r>
          </w:p>
        </w:tc>
        <w:tc>
          <w:tcPr>
            <w:tcW w:w="1274" w:type="dxa"/>
          </w:tcPr>
          <w:p w14:paraId="0BA170CE" w14:textId="493951BB" w:rsidR="005A4DD1" w:rsidRPr="004C390A" w:rsidRDefault="00E72709" w:rsidP="009337E3">
            <w:r w:rsidRPr="004C390A">
              <w:t>8 studies</w:t>
            </w:r>
          </w:p>
        </w:tc>
        <w:tc>
          <w:tcPr>
            <w:tcW w:w="4822" w:type="dxa"/>
          </w:tcPr>
          <w:p w14:paraId="6FDD19CB" w14:textId="77777777" w:rsidR="00E72709" w:rsidRPr="004C390A" w:rsidRDefault="00E72709" w:rsidP="007951BB">
            <w:r w:rsidRPr="004C390A">
              <w:rPr>
                <w:b/>
              </w:rPr>
              <w:t>Aim</w:t>
            </w:r>
            <w:r w:rsidRPr="004C390A">
              <w:t xml:space="preserve">: To critically evaluate literature on fish intake in pregnant women, with a focus on the association between neurodevelopmental outcomes in the offspring and maternal fish intake during pregnancy. </w:t>
            </w:r>
          </w:p>
          <w:p w14:paraId="4B714097" w14:textId="0D124F19" w:rsidR="005A4DD1" w:rsidRPr="004C390A" w:rsidRDefault="00E72709" w:rsidP="00E72709">
            <w:pPr>
              <w:rPr>
                <w:b/>
              </w:rPr>
            </w:pPr>
            <w:r w:rsidRPr="004C390A">
              <w:rPr>
                <w:b/>
              </w:rPr>
              <w:t>Methods</w:t>
            </w:r>
            <w:r w:rsidRPr="004C390A">
              <w:t xml:space="preserve">: Peer-reviewed journal articles published between January 2000 and March 2014 were included. Eligible studies included those of healthy pregnant women who had experienced full term births and those that had measured fish or seafood intake and assessed neurodevelopmental outcomes in offspring. Medline, Scopus, Web of Science, ScienceDirect and the Cochrane Library were searched using the search terms: pregnant, neurodevelopment, cognition, fish and seafood. </w:t>
            </w:r>
          </w:p>
        </w:tc>
        <w:tc>
          <w:tcPr>
            <w:tcW w:w="4536" w:type="dxa"/>
          </w:tcPr>
          <w:p w14:paraId="52C7ABB5" w14:textId="1AA5360A" w:rsidR="005A4DD1" w:rsidRPr="008935DD" w:rsidRDefault="008935DD" w:rsidP="008935DD">
            <w:r w:rsidRPr="004C390A">
              <w:t>Due to heterogeneity in methodology and measured outcomes, a qualitative comparison of study findings was conducted. This review indicates that the benefits of diets providing moderate amounts of fish during pregnancy outweigh potential detrimental effects in regards to offspring neurodevelopment. It is important that the type of fish consumed is low in mercury.</w:t>
            </w:r>
          </w:p>
        </w:tc>
        <w:tc>
          <w:tcPr>
            <w:tcW w:w="1843" w:type="dxa"/>
          </w:tcPr>
          <w:p w14:paraId="51132A33" w14:textId="77777777" w:rsidR="005A4DD1" w:rsidRPr="00C17B92" w:rsidRDefault="005A4DD1" w:rsidP="009337E3"/>
        </w:tc>
      </w:tr>
      <w:tr w:rsidR="007951BB" w:rsidRPr="00C17B92" w14:paraId="2F56AC97" w14:textId="77777777" w:rsidTr="00977A9A">
        <w:trPr>
          <w:cantSplit/>
          <w:trHeight w:val="390"/>
        </w:trPr>
        <w:tc>
          <w:tcPr>
            <w:tcW w:w="1417" w:type="dxa"/>
          </w:tcPr>
          <w:p w14:paraId="5F397599" w14:textId="24FBC007" w:rsidR="007951BB" w:rsidRPr="004C390A" w:rsidRDefault="007951BB" w:rsidP="009337E3">
            <w:r w:rsidRPr="004C390A">
              <w:t>Van den Berg et al 2016</w:t>
            </w:r>
            <w:r w:rsidR="00774750">
              <w:fldChar w:fldCharType="begin">
                <w:fldData xml:space="preserve">PEVuZE5vdGU+PENpdGU+PEF1dGhvcj52YW4gZGVuIEJlcmc8L0F1dGhvcj48WWVhcj4yMDE2PC9Z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</w:fldData>
              </w:fldChar>
            </w:r>
            <w:r w:rsidR="002747EA">
              <w:instrText xml:space="preserve"> ADDIN EN.CITE </w:instrText>
            </w:r>
            <w:r w:rsidR="002747EA">
              <w:fldChar w:fldCharType="begin">
                <w:fldData xml:space="preserve">PEVuZE5vdGU+PENpdGU+PEF1dGhvcj52YW4gZGVuIEJlcmc8L0F1dGhvcj48WWVhcj4yMDE2PC9Z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</w:fldData>
              </w:fldChar>
            </w:r>
            <w:r w:rsidR="002747EA">
              <w:instrText xml:space="preserve"> ADDIN EN.CITE.DATA </w:instrText>
            </w:r>
            <w:r w:rsidR="002747EA">
              <w:fldChar w:fldCharType="end"/>
            </w:r>
            <w:r w:rsidR="00774750">
              <w:fldChar w:fldCharType="separate"/>
            </w:r>
            <w:r w:rsidR="002747EA" w:rsidRPr="002747EA">
              <w:rPr>
                <w:noProof/>
                <w:vertAlign w:val="superscript"/>
              </w:rPr>
              <w:t>81</w:t>
            </w:r>
            <w:r w:rsidR="00774750">
              <w:fldChar w:fldCharType="end"/>
            </w:r>
          </w:p>
          <w:p w14:paraId="416925CD" w14:textId="77777777" w:rsidR="007951BB" w:rsidRPr="004C390A" w:rsidRDefault="007951BB" w:rsidP="009337E3">
            <w:r w:rsidRPr="004C390A">
              <w:t>The Netherlands</w:t>
            </w:r>
          </w:p>
          <w:p w14:paraId="4222199C" w14:textId="0AD38A94" w:rsidR="007951BB" w:rsidRPr="004C390A" w:rsidRDefault="007951BB" w:rsidP="009337E3">
            <w:r w:rsidRPr="004C390A">
              <w:t>Cohort</w:t>
            </w:r>
          </w:p>
        </w:tc>
        <w:tc>
          <w:tcPr>
            <w:tcW w:w="1274" w:type="dxa"/>
          </w:tcPr>
          <w:p w14:paraId="313D4EB0" w14:textId="707813B9" w:rsidR="007951BB" w:rsidRPr="004C390A" w:rsidRDefault="007951BB" w:rsidP="009337E3">
            <w:r w:rsidRPr="004C390A">
              <w:t>3,684 women</w:t>
            </w:r>
          </w:p>
        </w:tc>
        <w:tc>
          <w:tcPr>
            <w:tcW w:w="4822" w:type="dxa"/>
          </w:tcPr>
          <w:p w14:paraId="7374FA72" w14:textId="499996BE" w:rsidR="007951BB" w:rsidRPr="004C390A" w:rsidRDefault="007951BB" w:rsidP="007951BB">
            <w:r w:rsidRPr="004C390A">
              <w:rPr>
                <w:b/>
              </w:rPr>
              <w:t>Aim</w:t>
            </w:r>
            <w:r w:rsidRPr="004C390A">
              <w:t xml:space="preserve">: To investigate the association between maternal fish consumption during pregnancy and BMI in children. </w:t>
            </w:r>
          </w:p>
          <w:p w14:paraId="180087B0" w14:textId="4F769D3A" w:rsidR="007951BB" w:rsidRPr="004C390A" w:rsidRDefault="007951BB" w:rsidP="007951BB">
            <w:pPr>
              <w:rPr>
                <w:b/>
              </w:rPr>
            </w:pPr>
            <w:r w:rsidRPr="004C390A">
              <w:rPr>
                <w:b/>
              </w:rPr>
              <w:t>Methods</w:t>
            </w:r>
            <w:r w:rsidRPr="004C390A">
              <w:t xml:space="preserve">: Maternal fish consumption during pregnancy and the child's body weight and height (up to 11 times) were reported by questionnaire. Generalised estimating equations were used to investigate whether BMI of children differed according to maternal fish consumption during pregnancy. </w:t>
            </w:r>
          </w:p>
        </w:tc>
        <w:tc>
          <w:tcPr>
            <w:tcW w:w="4536" w:type="dxa"/>
          </w:tcPr>
          <w:p w14:paraId="676224EE" w14:textId="2444B94C" w:rsidR="007951BB" w:rsidRPr="007951BB" w:rsidRDefault="007951BB" w:rsidP="007F345A">
            <w:r w:rsidRPr="004C390A">
              <w:t>Children of mothers who consumed fish ≥</w:t>
            </w:r>
            <w:r w:rsidR="00386B76" w:rsidRPr="004C390A">
              <w:t>1</w:t>
            </w:r>
            <w:r w:rsidR="003301F8" w:rsidRPr="004C390A">
              <w:t>/week during pregnancy</w:t>
            </w:r>
            <w:r w:rsidRPr="004C390A">
              <w:t xml:space="preserve"> had statistically significant lower mean BMI z scores than children of mothers who never consumed fish (n=1,025) at the ages 4, 7, 8.5, and 11.5 years. A</w:t>
            </w:r>
            <w:r w:rsidR="007F345A" w:rsidRPr="004C390A">
              <w:t>fter a</w:t>
            </w:r>
            <w:r w:rsidRPr="004C390A">
              <w:t xml:space="preserve">djustment for maternal covariates (particularly pre-pregnancy BMI), </w:t>
            </w:r>
            <w:r w:rsidR="007F345A" w:rsidRPr="004C390A">
              <w:t xml:space="preserve">BMI z scores in children were lower at 7 years </w:t>
            </w:r>
            <w:r w:rsidRPr="004C390A">
              <w:t>(MD -0.14 95% CI -0.25 to -0.03)</w:t>
            </w:r>
            <w:r w:rsidR="007F345A" w:rsidRPr="004C390A">
              <w:t xml:space="preserve"> but not at 4, 8.5 or 11.5 years</w:t>
            </w:r>
            <w:r w:rsidRPr="004C390A">
              <w:t>.</w:t>
            </w:r>
            <w:r w:rsidRPr="007951BB">
              <w:t xml:space="preserve"> </w:t>
            </w:r>
          </w:p>
        </w:tc>
        <w:tc>
          <w:tcPr>
            <w:tcW w:w="1843" w:type="dxa"/>
          </w:tcPr>
          <w:p w14:paraId="3B2FAEEE" w14:textId="77777777" w:rsidR="007951BB" w:rsidRPr="00C17B92" w:rsidRDefault="007951BB" w:rsidP="009337E3"/>
        </w:tc>
      </w:tr>
      <w:tr w:rsidR="00977A9A" w:rsidRPr="00C17B92" w14:paraId="083B61F4" w14:textId="77777777" w:rsidTr="00977A9A">
        <w:trPr>
          <w:cantSplit/>
          <w:trHeight w:val="390"/>
        </w:trPr>
        <w:tc>
          <w:tcPr>
            <w:tcW w:w="1417" w:type="dxa"/>
          </w:tcPr>
          <w:p w14:paraId="61280C11" w14:textId="67C0DE29" w:rsidR="00977A9A" w:rsidRPr="008C530D" w:rsidRDefault="00977A9A" w:rsidP="009337E3">
            <w:r w:rsidRPr="008C530D">
              <w:t>Viljoen et al 2018</w:t>
            </w:r>
            <w:r w:rsidR="00774750">
              <w:fldChar w:fldCharType="begin">
                <w:fldData xml:space="preserve">PEVuZE5vdGU+PENpdGU+PEF1dGhvcj5WaWxqb2VuPC9BdXRob3I+PFllYXI+MjAxODwvWWVhcj48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</w:fldData>
              </w:fldChar>
            </w:r>
            <w:r w:rsidR="002747EA">
              <w:instrText xml:space="preserve"> ADDIN EN.CITE </w:instrText>
            </w:r>
            <w:r w:rsidR="002747EA">
              <w:fldChar w:fldCharType="begin">
                <w:fldData xml:space="preserve">PEVuZE5vdGU+PENpdGU+PEF1dGhvcj5WaWxqb2VuPC9BdXRob3I+PFllYXI+MjAxODwvWWVhcj48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</w:fldData>
              </w:fldChar>
            </w:r>
            <w:r w:rsidR="002747EA">
              <w:instrText xml:space="preserve"> ADDIN EN.CITE.DATA </w:instrText>
            </w:r>
            <w:r w:rsidR="002747EA">
              <w:fldChar w:fldCharType="end"/>
            </w:r>
            <w:r w:rsidR="00774750">
              <w:fldChar w:fldCharType="separate"/>
            </w:r>
            <w:r w:rsidR="002747EA" w:rsidRPr="002747EA">
              <w:rPr>
                <w:noProof/>
                <w:vertAlign w:val="superscript"/>
              </w:rPr>
              <w:t>74</w:t>
            </w:r>
            <w:r w:rsidR="00774750">
              <w:fldChar w:fldCharType="end"/>
            </w:r>
          </w:p>
          <w:p w14:paraId="5863C2D7" w14:textId="77777777" w:rsidR="00977A9A" w:rsidRPr="008C530D" w:rsidRDefault="00977A9A" w:rsidP="009337E3">
            <w:r w:rsidRPr="008C530D">
              <w:t>Ireland</w:t>
            </w:r>
          </w:p>
          <w:p w14:paraId="06368F2C" w14:textId="77777777" w:rsidR="00977A9A" w:rsidRPr="008C530D" w:rsidRDefault="00977A9A" w:rsidP="009337E3">
            <w:r w:rsidRPr="008C530D">
              <w:t>Cohort</w:t>
            </w:r>
          </w:p>
        </w:tc>
        <w:tc>
          <w:tcPr>
            <w:tcW w:w="1274" w:type="dxa"/>
          </w:tcPr>
          <w:p w14:paraId="761F2F06" w14:textId="77777777" w:rsidR="00977A9A" w:rsidRPr="008C530D" w:rsidRDefault="00977A9A" w:rsidP="009337E3">
            <w:r w:rsidRPr="008C530D">
              <w:t>897 mother-child pairs</w:t>
            </w:r>
          </w:p>
        </w:tc>
        <w:tc>
          <w:tcPr>
            <w:tcW w:w="4822" w:type="dxa"/>
          </w:tcPr>
          <w:p w14:paraId="255BE12F" w14:textId="77777777" w:rsidR="00977A9A" w:rsidRPr="008C530D" w:rsidRDefault="00977A9A" w:rsidP="009337E3">
            <w:r w:rsidRPr="008C530D">
              <w:rPr>
                <w:b/>
              </w:rPr>
              <w:t>Aim</w:t>
            </w:r>
            <w:r w:rsidRPr="008C530D">
              <w:t xml:space="preserve">: To establish whether vegetable, oily fish and vitamin D intake during pregnancy are associated with childhood asthma risk over a 10-year period. </w:t>
            </w:r>
          </w:p>
          <w:p w14:paraId="50DA800C" w14:textId="77777777" w:rsidR="00977A9A" w:rsidRPr="008C530D" w:rsidRDefault="00977A9A" w:rsidP="009337E3">
            <w:pPr>
              <w:rPr>
                <w:b/>
              </w:rPr>
            </w:pPr>
            <w:r w:rsidRPr="008C530D">
              <w:rPr>
                <w:b/>
              </w:rPr>
              <w:t>Methods</w:t>
            </w:r>
            <w:r w:rsidRPr="008C530D">
              <w:t xml:space="preserve">: Mother-child pairs with data on nutrient intake during pregnancy and asthma status, respectively, were included in the analysis. Data on socioeconomic and morbidity indicators over 10 years of follow-up on mothers and the index child were collected through self-administered questionnaires. </w:t>
            </w:r>
          </w:p>
        </w:tc>
        <w:tc>
          <w:tcPr>
            <w:tcW w:w="4536" w:type="dxa"/>
          </w:tcPr>
          <w:p w14:paraId="664A7905" w14:textId="77777777" w:rsidR="00977A9A" w:rsidRPr="005157BB" w:rsidRDefault="00977A9A" w:rsidP="009337E3">
            <w:r w:rsidRPr="008C530D">
              <w:t>Asthma was inversely associated with higher daily average intake of oily fish (aOR 0.23 per serving/day, 95% CI 0.04 to 1.41).</w:t>
            </w:r>
          </w:p>
        </w:tc>
        <w:tc>
          <w:tcPr>
            <w:tcW w:w="1843" w:type="dxa"/>
          </w:tcPr>
          <w:p w14:paraId="52119985" w14:textId="77777777" w:rsidR="00977A9A" w:rsidRPr="00C17B92" w:rsidRDefault="00977A9A" w:rsidP="009337E3"/>
        </w:tc>
      </w:tr>
      <w:tr w:rsidR="005816E7" w:rsidRPr="00343DBA" w14:paraId="2F1732D2" w14:textId="77777777" w:rsidTr="00977A9A">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Height w:val="390"/>
        </w:trPr>
        <w:tc>
          <w:tcPr>
            <w:tcW w:w="1417" w:type="dxa"/>
            <w:tcBorders>
              <w:top w:val="single" w:sz="4" w:space="0" w:color="auto"/>
              <w:left w:val="single" w:sz="4" w:space="0" w:color="auto"/>
              <w:bottom w:val="single" w:sz="4" w:space="0" w:color="auto"/>
              <w:right w:val="single" w:sz="4" w:space="0" w:color="auto"/>
            </w:tcBorders>
          </w:tcPr>
          <w:p w14:paraId="12ED7626" w14:textId="340C1829" w:rsidR="005816E7" w:rsidRDefault="005816E7" w:rsidP="00AB0E44">
            <w:r>
              <w:t xml:space="preserve">Zhang et al </w:t>
            </w:r>
            <w:r w:rsidR="00133BAF">
              <w:t>2017</w:t>
            </w:r>
            <w:r w:rsidR="00201490">
              <w:fldChar w:fldCharType="begin">
                <w:fldData xml:space="preserve">PEVuZE5vdGU+PENpdGU+PEF1dGhvcj5aaGFuZzwvQXV0aG9yPjxZZWFyPjIwMTc8L1llYXI+PFJl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</w:fldData>
              </w:fldChar>
            </w:r>
            <w:r w:rsidR="002747EA">
              <w:instrText xml:space="preserve"> ADDIN EN.CITE </w:instrText>
            </w:r>
            <w:r w:rsidR="002747EA">
              <w:fldChar w:fldCharType="begin">
                <w:fldData xml:space="preserve">PEVuZE5vdGU+PENpdGU+PEF1dGhvcj5aaGFuZzwvQXV0aG9yPjxZZWFyPjIwMTc8L1llYXI+PFJl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</w:fldData>
              </w:fldChar>
            </w:r>
            <w:r w:rsidR="002747EA">
              <w:instrText xml:space="preserve"> ADDIN EN.CITE.DATA </w:instrText>
            </w:r>
            <w:r w:rsidR="002747EA">
              <w:fldChar w:fldCharType="end"/>
            </w:r>
            <w:r w:rsidR="00201490">
              <w:fldChar w:fldCharType="separate"/>
            </w:r>
            <w:r w:rsidR="002747EA" w:rsidRPr="002747EA">
              <w:rPr>
                <w:noProof/>
                <w:vertAlign w:val="superscript"/>
              </w:rPr>
              <w:t>82</w:t>
            </w:r>
            <w:r w:rsidR="00201490">
              <w:fldChar w:fldCharType="end"/>
            </w:r>
          </w:p>
          <w:p w14:paraId="4D13D166" w14:textId="3ADA4441" w:rsidR="00133BAF" w:rsidRDefault="00133BAF" w:rsidP="00AB0E44">
            <w:r>
              <w:t>SLR</w:t>
            </w:r>
          </w:p>
        </w:tc>
        <w:tc>
          <w:tcPr>
            <w:tcW w:w="1274" w:type="dxa"/>
            <w:tcBorders>
              <w:top w:val="single" w:sz="4" w:space="0" w:color="auto"/>
              <w:left w:val="single" w:sz="4" w:space="0" w:color="auto"/>
              <w:bottom w:val="single" w:sz="4" w:space="0" w:color="auto"/>
              <w:right w:val="single" w:sz="4" w:space="0" w:color="auto"/>
            </w:tcBorders>
          </w:tcPr>
          <w:p w14:paraId="52F68472" w14:textId="77777777" w:rsidR="005816E7" w:rsidRDefault="00133BAF" w:rsidP="00AB0E44">
            <w:r>
              <w:t>1 RCT</w:t>
            </w:r>
          </w:p>
          <w:p w14:paraId="0C5510F2" w14:textId="068E997C" w:rsidR="00133BAF" w:rsidRDefault="00133BAF" w:rsidP="00AB0E44">
            <w:r>
              <w:t>13 cohort studies</w:t>
            </w:r>
          </w:p>
        </w:tc>
        <w:tc>
          <w:tcPr>
            <w:tcW w:w="4822" w:type="dxa"/>
            <w:tcBorders>
              <w:top w:val="single" w:sz="4" w:space="0" w:color="auto"/>
              <w:left w:val="single" w:sz="4" w:space="0" w:color="auto"/>
              <w:bottom w:val="single" w:sz="4" w:space="0" w:color="auto"/>
              <w:right w:val="single" w:sz="4" w:space="0" w:color="auto"/>
            </w:tcBorders>
          </w:tcPr>
          <w:p w14:paraId="04041F12" w14:textId="632AE8FB" w:rsidR="00133BAF" w:rsidRDefault="00133BAF" w:rsidP="00133BAF">
            <w:r w:rsidRPr="00133BAF">
              <w:rPr>
                <w:b/>
              </w:rPr>
              <w:t>Aim</w:t>
            </w:r>
            <w:r>
              <w:t>: To establish</w:t>
            </w:r>
            <w:r w:rsidRPr="00133BAF">
              <w:t xml:space="preserve"> the effect of </w:t>
            </w:r>
            <w:r>
              <w:t xml:space="preserve">maternal </w:t>
            </w:r>
            <w:r w:rsidRPr="00133BAF">
              <w:t xml:space="preserve">fish </w:t>
            </w:r>
            <w:r>
              <w:t xml:space="preserve">intake </w:t>
            </w:r>
            <w:r w:rsidRPr="00133BAF">
              <w:t xml:space="preserve">on allergic disease </w:t>
            </w:r>
            <w:r>
              <w:t>in the infant</w:t>
            </w:r>
            <w:r w:rsidRPr="00133BAF">
              <w:t xml:space="preserve">. </w:t>
            </w:r>
          </w:p>
          <w:p w14:paraId="3677D40E" w14:textId="27A2EB16" w:rsidR="005816E7" w:rsidRPr="00AB0E44" w:rsidRDefault="00133BAF" w:rsidP="00133BAF">
            <w:pPr>
              <w:rPr>
                <w:b/>
              </w:rPr>
            </w:pPr>
            <w:r w:rsidRPr="00133BAF">
              <w:rPr>
                <w:b/>
              </w:rPr>
              <w:t>Methods</w:t>
            </w:r>
            <w:r>
              <w:t xml:space="preserve">: </w:t>
            </w:r>
            <w:r w:rsidRPr="00133BAF">
              <w:t>PubMed, EMBASE, and Cochrane Central Register of Controlled T</w:t>
            </w:r>
            <w:r>
              <w:t>rials were searched for randomis</w:t>
            </w:r>
            <w:r w:rsidRPr="00133BAF">
              <w:t xml:space="preserve">ed controlled trials (RCTs) and prospective cohort studies regarding the effect of fish intake during pregnancy or infancy on allergic outcomes in children. The outcomes of interest were atopy, eczema, allergic rhinitis, wheeze, asthma, and food allergy. </w:t>
            </w:r>
          </w:p>
        </w:tc>
        <w:tc>
          <w:tcPr>
            <w:tcW w:w="4536" w:type="dxa"/>
            <w:tcBorders>
              <w:top w:val="single" w:sz="4" w:space="0" w:color="auto"/>
              <w:left w:val="single" w:sz="4" w:space="0" w:color="auto"/>
              <w:bottom w:val="single" w:sz="4" w:space="0" w:color="auto"/>
              <w:right w:val="single" w:sz="4" w:space="0" w:color="auto"/>
            </w:tcBorders>
          </w:tcPr>
          <w:p w14:paraId="2E0EE325" w14:textId="04B10E09" w:rsidR="005816E7" w:rsidRPr="00133BAF" w:rsidRDefault="00133BAF" w:rsidP="00FE3765">
            <w:r w:rsidRPr="00133BAF">
              <w:t xml:space="preserve">Pooled analysis suggested that maternal fish intake during pregnancy was not associated with lower risk of </w:t>
            </w:r>
            <w:r w:rsidR="00FE3765">
              <w:t>eczema</w:t>
            </w:r>
            <w:r w:rsidR="00030BD2">
              <w:t xml:space="preserve"> (</w:t>
            </w:r>
            <w:r w:rsidR="00FE3765">
              <w:t>RR 0.88; 95%CI 0.75 to 1.04; 10 studies), wheeze (RR 0.94; 95%CI 0.83 to 1.07; 8 studies), allergic rhinitis (RR 0.95; 95%CI 0.62 to 1.45; 3 studies) or asthma (RR 0.94; 95%CI 0.75 to 1.18; 4 studies).</w:t>
            </w:r>
          </w:p>
        </w:tc>
        <w:tc>
          <w:tcPr>
            <w:tcW w:w="1843" w:type="dxa"/>
            <w:tcBorders>
              <w:top w:val="single" w:sz="4" w:space="0" w:color="auto"/>
              <w:left w:val="single" w:sz="4" w:space="0" w:color="auto"/>
              <w:bottom w:val="single" w:sz="4" w:space="0" w:color="auto"/>
              <w:right w:val="single" w:sz="4" w:space="0" w:color="auto"/>
            </w:tcBorders>
          </w:tcPr>
          <w:p w14:paraId="0C2CD5EA" w14:textId="77777777" w:rsidR="005816E7" w:rsidRDefault="005816E7" w:rsidP="00AB0E44"/>
        </w:tc>
      </w:tr>
      <w:tr w:rsidR="00661A0E" w:rsidRPr="00343DBA" w14:paraId="1C4A6FC1" w14:textId="77777777" w:rsidTr="00977A9A">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Height w:val="390"/>
        </w:trPr>
        <w:tc>
          <w:tcPr>
            <w:tcW w:w="1417" w:type="dxa"/>
            <w:tcBorders>
              <w:top w:val="single" w:sz="4" w:space="0" w:color="auto"/>
              <w:left w:val="single" w:sz="4" w:space="0" w:color="auto"/>
              <w:bottom w:val="single" w:sz="4" w:space="0" w:color="auto"/>
              <w:right w:val="single" w:sz="4" w:space="0" w:color="auto"/>
            </w:tcBorders>
          </w:tcPr>
          <w:p w14:paraId="6ED43C87" w14:textId="51FAB772" w:rsidR="00661A0E" w:rsidRDefault="00661A0E" w:rsidP="00AB0E44">
            <w:r>
              <w:t>Stratakis et al 2016</w:t>
            </w:r>
            <w:r>
              <w:fldChar w:fldCharType="begin">
                <w:fldData xml:space="preserve">PEVuZE5vdGU+PENpdGU+PEF1dGhvcj5TdHJhdGFraXM8L0F1dGhvcj48WWVhcj4yMDE2PC9ZZWFy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</w:fldData>
              </w:fldChar>
            </w:r>
            <w:r w:rsidR="002747EA">
              <w:instrText xml:space="preserve"> ADDIN EN.CITE </w:instrText>
            </w:r>
            <w:r w:rsidR="002747EA">
              <w:fldChar w:fldCharType="begin">
                <w:fldData xml:space="preserve">PEVuZE5vdGU+PENpdGU+PEF1dGhvcj5TdHJhdGFraXM8L0F1dGhvcj48WWVhcj4yMDE2PC9ZZWFy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</w:fldData>
              </w:fldChar>
            </w:r>
            <w:r w:rsidR="002747EA">
              <w:instrText xml:space="preserve"> ADDIN EN.CITE.DATA </w:instrText>
            </w:r>
            <w:r w:rsidR="002747EA">
              <w:fldChar w:fldCharType="end"/>
            </w:r>
            <w:r>
              <w:fldChar w:fldCharType="separate"/>
            </w:r>
            <w:r w:rsidR="002747EA" w:rsidRPr="002747EA">
              <w:rPr>
                <w:noProof/>
                <w:vertAlign w:val="superscript"/>
              </w:rPr>
              <w:t>80</w:t>
            </w:r>
            <w:r>
              <w:fldChar w:fldCharType="end"/>
            </w:r>
          </w:p>
          <w:p w14:paraId="5F2301C6" w14:textId="77777777" w:rsidR="00661A0E" w:rsidRDefault="00661A0E" w:rsidP="00AB0E44">
            <w:r>
              <w:t>Cohort</w:t>
            </w:r>
          </w:p>
          <w:p w14:paraId="5D07F726" w14:textId="77777777" w:rsidR="00661A0E" w:rsidRDefault="00661A0E" w:rsidP="00AB0E44">
            <w:r w:rsidRPr="00AB0E44">
              <w:t>Belgium, France, Greece, Ireland, Italy, the Netherlands, N</w:t>
            </w:r>
            <w:r>
              <w:t>orway, Poland, Portugal, Spain</w:t>
            </w:r>
            <w:r w:rsidRPr="00AB0E44">
              <w:t xml:space="preserve"> and </w:t>
            </w:r>
            <w:r>
              <w:t xml:space="preserve">United States </w:t>
            </w:r>
          </w:p>
        </w:tc>
        <w:tc>
          <w:tcPr>
            <w:tcW w:w="1274" w:type="dxa"/>
            <w:tcBorders>
              <w:top w:val="single" w:sz="4" w:space="0" w:color="auto"/>
              <w:left w:val="single" w:sz="4" w:space="0" w:color="auto"/>
              <w:bottom w:val="single" w:sz="4" w:space="0" w:color="auto"/>
              <w:right w:val="single" w:sz="4" w:space="0" w:color="auto"/>
            </w:tcBorders>
          </w:tcPr>
          <w:p w14:paraId="15A14E11" w14:textId="77777777" w:rsidR="00661A0E" w:rsidRPr="004C463B" w:rsidRDefault="00661A0E" w:rsidP="00AB0E44">
            <w:r>
              <w:t>26,184 women</w:t>
            </w:r>
          </w:p>
        </w:tc>
        <w:tc>
          <w:tcPr>
            <w:tcW w:w="4822" w:type="dxa"/>
            <w:tcBorders>
              <w:top w:val="single" w:sz="4" w:space="0" w:color="auto"/>
              <w:left w:val="single" w:sz="4" w:space="0" w:color="auto"/>
              <w:bottom w:val="single" w:sz="4" w:space="0" w:color="auto"/>
              <w:right w:val="single" w:sz="4" w:space="0" w:color="auto"/>
            </w:tcBorders>
          </w:tcPr>
          <w:p w14:paraId="683C8CCF" w14:textId="77777777" w:rsidR="00661A0E" w:rsidRDefault="00661A0E" w:rsidP="00AB0E44">
            <w:r w:rsidRPr="00AB0E44">
              <w:rPr>
                <w:b/>
              </w:rPr>
              <w:t>Aim</w:t>
            </w:r>
            <w:r>
              <w:t xml:space="preserve">: </w:t>
            </w:r>
            <w:r w:rsidRPr="00AB0E44">
              <w:t xml:space="preserve">To examine whether fish intake in pregnancy is associated with offspring growth and the risk of childhood overweight and obesity. </w:t>
            </w:r>
          </w:p>
          <w:p w14:paraId="75F2C899" w14:textId="77777777" w:rsidR="00661A0E" w:rsidRPr="004C463B" w:rsidRDefault="00661A0E" w:rsidP="00AB0E44">
            <w:pPr>
              <w:rPr>
                <w:b/>
              </w:rPr>
            </w:pPr>
            <w:r w:rsidRPr="00AB0E44">
              <w:rPr>
                <w:b/>
              </w:rPr>
              <w:t>Methods</w:t>
            </w:r>
            <w:r w:rsidRPr="00AB0E44">
              <w:t xml:space="preserve">: </w:t>
            </w:r>
            <w:r>
              <w:t>W</w:t>
            </w:r>
            <w:r w:rsidRPr="00AB0E44">
              <w:t xml:space="preserve">omen </w:t>
            </w:r>
            <w:r>
              <w:t xml:space="preserve">with singleton births </w:t>
            </w:r>
            <w:r w:rsidRPr="00AB0E44">
              <w:t xml:space="preserve">and their children were followed up at 2-year intervals until the age of 6 years. We estimated offspring body mass index percentile trajectories from 3 months after birth to 6 years of age. We defined rapid infant growth as a weight gain z score greater than 0.67 from birth to 2 years and childhood overweight/obesity at 4 and 6 years as body mass index in the 85th percentile or higher for age and sex. We calculated cohort-specific effect estimates and combined them by random-effects meta-analysis. </w:t>
            </w:r>
          </w:p>
        </w:tc>
        <w:tc>
          <w:tcPr>
            <w:tcW w:w="4536" w:type="dxa"/>
            <w:tcBorders>
              <w:top w:val="single" w:sz="4" w:space="0" w:color="auto"/>
              <w:left w:val="single" w:sz="4" w:space="0" w:color="auto"/>
              <w:bottom w:val="single" w:sz="4" w:space="0" w:color="auto"/>
              <w:right w:val="single" w:sz="4" w:space="0" w:color="auto"/>
            </w:tcBorders>
          </w:tcPr>
          <w:p w14:paraId="7E0688E5" w14:textId="77777777" w:rsidR="00661A0E" w:rsidRDefault="00661A0E" w:rsidP="00F265E7">
            <w:r w:rsidRPr="00AB0E44">
              <w:t xml:space="preserve">Women who ate fish </w:t>
            </w:r>
            <w:r>
              <w:t>&gt;</w:t>
            </w:r>
            <w:r w:rsidRPr="00AB0E44">
              <w:t xml:space="preserve">3 times/week during pregnancy gave birth to </w:t>
            </w:r>
            <w:r>
              <w:t>infants</w:t>
            </w:r>
            <w:r w:rsidRPr="00AB0E44">
              <w:t xml:space="preserve"> with higher </w:t>
            </w:r>
            <w:r>
              <w:t xml:space="preserve">BMI </w:t>
            </w:r>
            <w:r w:rsidRPr="00AB0E44">
              <w:t>values from infancy through middle childhood compared with women with lower fish intake (</w:t>
            </w:r>
            <w:r>
              <w:t>≤</w:t>
            </w:r>
            <w:r w:rsidRPr="00AB0E44">
              <w:t xml:space="preserve">3 times/week). </w:t>
            </w:r>
          </w:p>
          <w:p w14:paraId="5BBEA802" w14:textId="77777777" w:rsidR="00661A0E" w:rsidRDefault="00661A0E" w:rsidP="00F265E7">
            <w:r w:rsidRPr="00AB0E44">
              <w:t>High fish intake during pregnancy (&gt;3 times/week) was associated with increased risk of rapid infant growth (aOR</w:t>
            </w:r>
            <w:r>
              <w:t xml:space="preserve"> 1.22; 95%CI</w:t>
            </w:r>
            <w:r w:rsidRPr="00AB0E44">
              <w:t xml:space="preserve"> 1.05</w:t>
            </w:r>
            <w:r>
              <w:t xml:space="preserve"> to </w:t>
            </w:r>
            <w:r w:rsidRPr="00AB0E44">
              <w:t>1.42) and increased risk of offspring overweight</w:t>
            </w:r>
            <w:r>
              <w:t>/obesity at 4 years (aOR 1.14; 95%CI</w:t>
            </w:r>
            <w:r w:rsidRPr="00AB0E44">
              <w:t xml:space="preserve"> 0.99</w:t>
            </w:r>
            <w:r>
              <w:t xml:space="preserve"> to 1.32) and 6 years (aOR 1.22; 95%CI</w:t>
            </w:r>
            <w:r w:rsidRPr="00AB0E44">
              <w:t xml:space="preserve"> 1.01</w:t>
            </w:r>
            <w:r>
              <w:t xml:space="preserve"> to </w:t>
            </w:r>
            <w:r w:rsidRPr="00AB0E44">
              <w:t xml:space="preserve">1.47]) compared with an intake of once per week or less. </w:t>
            </w:r>
          </w:p>
          <w:p w14:paraId="3C404771" w14:textId="77777777" w:rsidR="00661A0E" w:rsidRPr="00AB0E44" w:rsidRDefault="00661A0E" w:rsidP="00F265E7">
            <w:r w:rsidRPr="00AB0E44">
              <w:t>Interaction analysis showed that the effect of high fish intake during pregnancy on rapid infant grow</w:t>
            </w:r>
            <w:r>
              <w:t>th was greater among girls (aOR 1.31; 95%CI</w:t>
            </w:r>
            <w:r w:rsidRPr="00AB0E44">
              <w:t xml:space="preserve"> 1.08</w:t>
            </w:r>
            <w:r>
              <w:t xml:space="preserve"> to 1.59) than among boys (aOR 1.11; 95%CI</w:t>
            </w:r>
            <w:r w:rsidRPr="00AB0E44">
              <w:t xml:space="preserve"> 0.92</w:t>
            </w:r>
            <w:r>
              <w:t xml:space="preserve"> to 1.34; P=0</w:t>
            </w:r>
            <w:r w:rsidRPr="00AB0E44">
              <w:t xml:space="preserve">.02 for interaction). </w:t>
            </w:r>
          </w:p>
        </w:tc>
        <w:tc>
          <w:tcPr>
            <w:tcW w:w="1843" w:type="dxa"/>
            <w:tcBorders>
              <w:top w:val="single" w:sz="4" w:space="0" w:color="auto"/>
              <w:left w:val="single" w:sz="4" w:space="0" w:color="auto"/>
              <w:bottom w:val="single" w:sz="4" w:space="0" w:color="auto"/>
              <w:right w:val="single" w:sz="4" w:space="0" w:color="auto"/>
            </w:tcBorders>
          </w:tcPr>
          <w:p w14:paraId="1D1A7D6D" w14:textId="77777777" w:rsidR="00661A0E" w:rsidRDefault="00661A0E" w:rsidP="00AB0E44">
            <w:r>
              <w:t>F</w:t>
            </w:r>
            <w:r w:rsidRPr="00AB0E44">
              <w:t>indings are in line with the fish intake limit proposed by the US Food and Drug Administration and Environmental Protection Agency</w:t>
            </w:r>
          </w:p>
        </w:tc>
      </w:tr>
      <w:tr w:rsidR="00661A0E" w:rsidRPr="00343DBA" w14:paraId="041C5DBB" w14:textId="77777777" w:rsidTr="00977A9A">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Height w:val="390"/>
        </w:trPr>
        <w:tc>
          <w:tcPr>
            <w:tcW w:w="1417" w:type="dxa"/>
            <w:tcBorders>
              <w:top w:val="single" w:sz="4" w:space="0" w:color="auto"/>
              <w:left w:val="single" w:sz="4" w:space="0" w:color="auto"/>
              <w:bottom w:val="single" w:sz="4" w:space="0" w:color="auto"/>
              <w:right w:val="single" w:sz="4" w:space="0" w:color="auto"/>
            </w:tcBorders>
          </w:tcPr>
          <w:p w14:paraId="6EADF895" w14:textId="3A935459" w:rsidR="00661A0E" w:rsidRDefault="00661A0E" w:rsidP="00AB0E44">
            <w:r>
              <w:t>Emmett et al 2015</w:t>
            </w:r>
            <w:r>
              <w:fldChar w:fldCharType="begin">
                <w:fldData xml:space="preserve">PEVuZE5vdGU+PENpdGU+PEF1dGhvcj5FbW1ldHQ8L0F1dGhvcj48WWVhcj4yMDE1PC9ZZWFyPjxS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</w:fldData>
              </w:fldChar>
            </w:r>
            <w:r w:rsidR="002747EA">
              <w:instrText xml:space="preserve"> ADDIN EN.CITE </w:instrText>
            </w:r>
            <w:r w:rsidR="002747EA">
              <w:fldChar w:fldCharType="begin">
                <w:fldData xml:space="preserve">PEVuZE5vdGU+PENpdGU+PEF1dGhvcj5FbW1ldHQ8L0F1dGhvcj48WWVhcj4yMDE1PC9ZZWFyPjxS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</w:fldData>
              </w:fldChar>
            </w:r>
            <w:r w:rsidR="002747EA">
              <w:instrText xml:space="preserve"> ADDIN EN.CITE.DATA </w:instrText>
            </w:r>
            <w:r w:rsidR="002747EA">
              <w:fldChar w:fldCharType="end"/>
            </w:r>
            <w:r>
              <w:fldChar w:fldCharType="separate"/>
            </w:r>
            <w:r w:rsidR="002747EA" w:rsidRPr="002747EA">
              <w:rPr>
                <w:noProof/>
                <w:vertAlign w:val="superscript"/>
              </w:rPr>
              <w:t>77</w:t>
            </w:r>
            <w:r>
              <w:fldChar w:fldCharType="end"/>
            </w:r>
          </w:p>
          <w:p w14:paraId="2326522F" w14:textId="77777777" w:rsidR="00661A0E" w:rsidRDefault="00661A0E" w:rsidP="00AB0E44">
            <w:r>
              <w:t>United Kingdom</w:t>
            </w:r>
          </w:p>
          <w:p w14:paraId="102B97D7" w14:textId="77777777" w:rsidR="00661A0E" w:rsidRDefault="00661A0E" w:rsidP="00AB0E44">
            <w:r>
              <w:t>Cohort</w:t>
            </w:r>
          </w:p>
        </w:tc>
        <w:tc>
          <w:tcPr>
            <w:tcW w:w="1274" w:type="dxa"/>
            <w:tcBorders>
              <w:top w:val="single" w:sz="4" w:space="0" w:color="auto"/>
              <w:left w:val="single" w:sz="4" w:space="0" w:color="auto"/>
              <w:bottom w:val="single" w:sz="4" w:space="0" w:color="auto"/>
              <w:right w:val="single" w:sz="4" w:space="0" w:color="auto"/>
            </w:tcBorders>
          </w:tcPr>
          <w:p w14:paraId="736CC082" w14:textId="4BF28E9D" w:rsidR="00661A0E" w:rsidRDefault="000939A9" w:rsidP="00AB0E44">
            <w:r>
              <w:t>12,418</w:t>
            </w:r>
          </w:p>
        </w:tc>
        <w:tc>
          <w:tcPr>
            <w:tcW w:w="4822" w:type="dxa"/>
            <w:tcBorders>
              <w:top w:val="single" w:sz="4" w:space="0" w:color="auto"/>
              <w:left w:val="single" w:sz="4" w:space="0" w:color="auto"/>
              <w:bottom w:val="single" w:sz="4" w:space="0" w:color="auto"/>
              <w:right w:val="single" w:sz="4" w:space="0" w:color="auto"/>
            </w:tcBorders>
          </w:tcPr>
          <w:p w14:paraId="2E223E47" w14:textId="77777777" w:rsidR="00661A0E" w:rsidRPr="00BE7A73" w:rsidRDefault="00661A0E" w:rsidP="007B7656">
            <w:r>
              <w:rPr>
                <w:b/>
              </w:rPr>
              <w:t xml:space="preserve">Aim: </w:t>
            </w:r>
            <w:r w:rsidRPr="00BE7A73">
              <w:t>To determine the effect of seafood consumption on depressive symptoms in pregnancy.</w:t>
            </w:r>
          </w:p>
          <w:p w14:paraId="72BBF7CA" w14:textId="77777777" w:rsidR="00661A0E" w:rsidRPr="007B7656" w:rsidRDefault="00661A0E" w:rsidP="007B7656">
            <w:pPr>
              <w:rPr>
                <w:b/>
              </w:rPr>
            </w:pPr>
            <w:r>
              <w:rPr>
                <w:b/>
              </w:rPr>
              <w:t xml:space="preserve">Methods: </w:t>
            </w:r>
            <w:r w:rsidRPr="004406C2">
              <w:t>All publications covering diet during pregnancy that stemmed from the Avon Longitudinal Study of Parents and Children were reviewed. Diet was assessed using a food frequency questionnaire. Socioeconomic background, maternal mental health, and the health and development of the offspring were assessed using a variety of methods, such as direct measurement, self-completion questionnaires, and assays of biological samples.</w:t>
            </w:r>
          </w:p>
        </w:tc>
        <w:tc>
          <w:tcPr>
            <w:tcW w:w="4536" w:type="dxa"/>
            <w:tcBorders>
              <w:top w:val="single" w:sz="4" w:space="0" w:color="auto"/>
              <w:left w:val="single" w:sz="4" w:space="0" w:color="auto"/>
              <w:bottom w:val="single" w:sz="4" w:space="0" w:color="auto"/>
              <w:right w:val="single" w:sz="4" w:space="0" w:color="auto"/>
            </w:tcBorders>
          </w:tcPr>
          <w:p w14:paraId="301E03F5" w14:textId="2BA9E59D" w:rsidR="00661A0E" w:rsidRPr="004406C2" w:rsidRDefault="00661A0E" w:rsidP="00970923">
            <w:r w:rsidRPr="005B3A40">
              <w:t>Compared with women consuming seafood frequently</w:t>
            </w:r>
            <w:r>
              <w:t xml:space="preserve"> </w:t>
            </w:r>
            <w:r w:rsidRPr="005B3A40">
              <w:t>(</w:t>
            </w:r>
            <w:r w:rsidRPr="005B3A40">
              <w:rPr>
                <w:rFonts w:ascii="Helvetica" w:hAnsi="Helvetica"/>
              </w:rPr>
              <w:t>&gt;</w:t>
            </w:r>
            <w:r w:rsidRPr="005B3A40">
              <w:t xml:space="preserve"> 3 portions per week providing </w:t>
            </w:r>
            <w:r w:rsidRPr="005B3A40">
              <w:rPr>
                <w:rFonts w:ascii="Helvetica" w:hAnsi="Helvetica"/>
              </w:rPr>
              <w:t>&gt;</w:t>
            </w:r>
            <w:r w:rsidRPr="005B3A40">
              <w:t xml:space="preserve"> 1.5 g/week n-3</w:t>
            </w:r>
            <w:r>
              <w:t xml:space="preserve"> </w:t>
            </w:r>
            <w:r w:rsidRPr="005B3A40">
              <w:t>LC-PUFA), those consuming none were more likely to</w:t>
            </w:r>
            <w:r>
              <w:t xml:space="preserve"> </w:t>
            </w:r>
            <w:r w:rsidRPr="005B3A40">
              <w:t>have frequent depressive symptoms at 32 weeks of pregnancy</w:t>
            </w:r>
            <w:r>
              <w:t xml:space="preserve"> </w:t>
            </w:r>
            <w:r w:rsidRPr="005B3A40">
              <w:t>(a</w:t>
            </w:r>
            <w:r>
              <w:t>OR</w:t>
            </w:r>
            <w:r w:rsidRPr="005B3A40">
              <w:t xml:space="preserve"> 1.54; 95%</w:t>
            </w:r>
            <w:r>
              <w:t>CI</w:t>
            </w:r>
            <w:r w:rsidRPr="005B3A40">
              <w:t xml:space="preserve"> 1.25</w:t>
            </w:r>
            <w:r>
              <w:t xml:space="preserve"> to </w:t>
            </w:r>
            <w:r w:rsidRPr="005B3A40">
              <w:t xml:space="preserve">1.89). </w:t>
            </w:r>
          </w:p>
        </w:tc>
        <w:tc>
          <w:tcPr>
            <w:tcW w:w="1843" w:type="dxa"/>
            <w:tcBorders>
              <w:top w:val="single" w:sz="4" w:space="0" w:color="auto"/>
              <w:left w:val="single" w:sz="4" w:space="0" w:color="auto"/>
              <w:bottom w:val="single" w:sz="4" w:space="0" w:color="auto"/>
              <w:right w:val="single" w:sz="4" w:space="0" w:color="auto"/>
            </w:tcBorders>
          </w:tcPr>
          <w:p w14:paraId="0A8AA659" w14:textId="0EA79AFD" w:rsidR="00661A0E" w:rsidRPr="007B7656" w:rsidRDefault="00661A0E" w:rsidP="00AB0E44"/>
        </w:tc>
      </w:tr>
      <w:tr w:rsidR="00661A0E" w:rsidRPr="00343DBA" w14:paraId="27B29F50" w14:textId="77777777" w:rsidTr="00977A9A">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Height w:val="390"/>
        </w:trPr>
        <w:tc>
          <w:tcPr>
            <w:tcW w:w="1417" w:type="dxa"/>
            <w:tcBorders>
              <w:top w:val="single" w:sz="4" w:space="0" w:color="auto"/>
              <w:left w:val="single" w:sz="4" w:space="0" w:color="auto"/>
              <w:bottom w:val="single" w:sz="4" w:space="0" w:color="auto"/>
              <w:right w:val="single" w:sz="4" w:space="0" w:color="auto"/>
            </w:tcBorders>
          </w:tcPr>
          <w:p w14:paraId="3552B4D0" w14:textId="465C0096" w:rsidR="00661A0E" w:rsidRDefault="00661A0E" w:rsidP="004B2F20">
            <w:r>
              <w:t>Ozawa et al 2014</w:t>
            </w:r>
            <w:r>
              <w:fldChar w:fldCharType="begin">
                <w:fldData xml:space="preserve">PEVuZE5vdGU+PENpdGU+PEF1dGhvcj5PemF3YTwvQXV0aG9yPjxZZWFyPjIwMTQ8L1llYXI+PFJl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</w:fldData>
              </w:fldChar>
            </w:r>
            <w:r w:rsidR="002747EA">
              <w:instrText xml:space="preserve"> ADDIN EN.CITE </w:instrText>
            </w:r>
            <w:r w:rsidR="002747EA">
              <w:fldChar w:fldCharType="begin">
                <w:fldData xml:space="preserve">PEVuZE5vdGU+PENpdGU+PEF1dGhvcj5PemF3YTwvQXV0aG9yPjxZZWFyPjIwMTQ8L1llYXI+PFJl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</w:fldData>
              </w:fldChar>
            </w:r>
            <w:r w:rsidR="002747EA">
              <w:instrText xml:space="preserve"> ADDIN EN.CITE.DATA </w:instrText>
            </w:r>
            <w:r w:rsidR="002747EA">
              <w:fldChar w:fldCharType="end"/>
            </w:r>
            <w:r>
              <w:fldChar w:fldCharType="separate"/>
            </w:r>
            <w:r w:rsidR="002747EA" w:rsidRPr="002747EA">
              <w:rPr>
                <w:noProof/>
                <w:vertAlign w:val="superscript"/>
              </w:rPr>
              <w:t>83</w:t>
            </w:r>
            <w:r>
              <w:fldChar w:fldCharType="end"/>
            </w:r>
          </w:p>
          <w:p w14:paraId="1C74885D" w14:textId="77777777" w:rsidR="000939A9" w:rsidRDefault="000939A9" w:rsidP="004B2F20">
            <w:r>
              <w:t>Cohort</w:t>
            </w:r>
          </w:p>
          <w:p w14:paraId="4F4487A7" w14:textId="3FA63D78" w:rsidR="000939A9" w:rsidRDefault="000939A9" w:rsidP="004B2F20">
            <w:r>
              <w:t>Japan</w:t>
            </w:r>
          </w:p>
        </w:tc>
        <w:tc>
          <w:tcPr>
            <w:tcW w:w="1274" w:type="dxa"/>
            <w:tcBorders>
              <w:top w:val="single" w:sz="4" w:space="0" w:color="auto"/>
              <w:left w:val="single" w:sz="4" w:space="0" w:color="auto"/>
              <w:bottom w:val="single" w:sz="4" w:space="0" w:color="auto"/>
              <w:right w:val="single" w:sz="4" w:space="0" w:color="auto"/>
            </w:tcBorders>
          </w:tcPr>
          <w:p w14:paraId="1314FEC4" w14:textId="77777777" w:rsidR="00661A0E" w:rsidRDefault="00661A0E" w:rsidP="00AB0E44">
            <w:r w:rsidRPr="004C463B">
              <w:t>650 mother-baby pairs</w:t>
            </w:r>
          </w:p>
        </w:tc>
        <w:tc>
          <w:tcPr>
            <w:tcW w:w="4822" w:type="dxa"/>
            <w:tcBorders>
              <w:top w:val="single" w:sz="4" w:space="0" w:color="auto"/>
              <w:left w:val="single" w:sz="4" w:space="0" w:color="auto"/>
              <w:bottom w:val="single" w:sz="4" w:space="0" w:color="auto"/>
              <w:right w:val="single" w:sz="4" w:space="0" w:color="auto"/>
            </w:tcBorders>
          </w:tcPr>
          <w:p w14:paraId="277E6AAA" w14:textId="77777777" w:rsidR="00661A0E" w:rsidRDefault="00661A0E" w:rsidP="00AB0E44">
            <w:r w:rsidRPr="004C463B">
              <w:rPr>
                <w:b/>
              </w:rPr>
              <w:t>Aim</w:t>
            </w:r>
            <w:r>
              <w:t>: T</w:t>
            </w:r>
            <w:r w:rsidRPr="004C463B">
              <w:t xml:space="preserve">o investigate the association between the maternal diet during pregnancy and the risk of eczema in infancy in Japan. </w:t>
            </w:r>
          </w:p>
          <w:p w14:paraId="37CEBDD8" w14:textId="40A8D80E" w:rsidR="00661A0E" w:rsidRPr="005C39B9" w:rsidRDefault="00661A0E" w:rsidP="000939A9">
            <w:pPr>
              <w:rPr>
                <w:b/>
              </w:rPr>
            </w:pPr>
            <w:r w:rsidRPr="004C463B">
              <w:rPr>
                <w:b/>
              </w:rPr>
              <w:t>Methods</w:t>
            </w:r>
            <w:r w:rsidRPr="004C463B">
              <w:t xml:space="preserve">: A birth cohort was set up at 2 hospitals in Chiba city. Dietary habits concerning fish, butter, margarine, yogurt and natto during pregnancy was obtained from mothers just after </w:t>
            </w:r>
            <w:r w:rsidR="000939A9">
              <w:t>birth</w:t>
            </w:r>
            <w:r w:rsidRPr="004C463B">
              <w:t xml:space="preserve">. The intake frequencies of these foods were classified into four groups: 1) daily, 2) 2-3 times a week, 3) once a week and 4) once a month or less. Diagnosis of eczema at 6 months of age was made by the presence of an itchy rash that persisted more than two months. </w:t>
            </w:r>
          </w:p>
        </w:tc>
        <w:tc>
          <w:tcPr>
            <w:tcW w:w="4536" w:type="dxa"/>
            <w:tcBorders>
              <w:top w:val="single" w:sz="4" w:space="0" w:color="auto"/>
              <w:left w:val="single" w:sz="4" w:space="0" w:color="auto"/>
              <w:bottom w:val="single" w:sz="4" w:space="0" w:color="auto"/>
              <w:right w:val="single" w:sz="4" w:space="0" w:color="auto"/>
            </w:tcBorders>
          </w:tcPr>
          <w:p w14:paraId="1155E941" w14:textId="77777777" w:rsidR="00661A0E" w:rsidRPr="004C463B" w:rsidRDefault="00661A0E" w:rsidP="004355ED">
            <w:r w:rsidRPr="004C463B">
              <w:t xml:space="preserve">No relationship between frequencies of the maternal intake of fish and the onset rate of the babies' eczema </w:t>
            </w:r>
            <w:r>
              <w:t>was</w:t>
            </w:r>
            <w:r w:rsidRPr="004C463B">
              <w:t xml:space="preserve"> observed</w:t>
            </w:r>
            <w:r>
              <w:t xml:space="preserve"> (p=0.132).</w:t>
            </w:r>
          </w:p>
        </w:tc>
        <w:tc>
          <w:tcPr>
            <w:tcW w:w="1843" w:type="dxa"/>
            <w:tcBorders>
              <w:top w:val="single" w:sz="4" w:space="0" w:color="auto"/>
              <w:left w:val="single" w:sz="4" w:space="0" w:color="auto"/>
              <w:bottom w:val="single" w:sz="4" w:space="0" w:color="auto"/>
              <w:right w:val="single" w:sz="4" w:space="0" w:color="auto"/>
            </w:tcBorders>
          </w:tcPr>
          <w:p w14:paraId="27E217AA" w14:textId="2BA02D46" w:rsidR="00661A0E" w:rsidRDefault="00661A0E" w:rsidP="00AB0E44"/>
        </w:tc>
      </w:tr>
      <w:tr w:rsidR="00661A0E" w:rsidRPr="00C8357D" w14:paraId="78E58BE3" w14:textId="77777777" w:rsidTr="00977A9A">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Height w:val="390"/>
        </w:trPr>
        <w:tc>
          <w:tcPr>
            <w:tcW w:w="1417" w:type="dxa"/>
            <w:tcBorders>
              <w:top w:val="single" w:sz="4" w:space="0" w:color="auto"/>
              <w:left w:val="single" w:sz="4" w:space="0" w:color="auto"/>
              <w:bottom w:val="single" w:sz="4" w:space="0" w:color="auto"/>
              <w:right w:val="single" w:sz="4" w:space="0" w:color="auto"/>
            </w:tcBorders>
          </w:tcPr>
          <w:p w14:paraId="0A968FA4" w14:textId="33BDC368" w:rsidR="00661A0E" w:rsidRDefault="00661A0E" w:rsidP="00AB0E44">
            <w:r>
              <w:t>Dessypris et al 2017</w:t>
            </w:r>
            <w:r>
              <w:fldChar w:fldCharType="begin">
                <w:fldData xml:space="preserve">PEVuZE5vdGU+PENpdGU+PEF1dGhvcj5EZXNzeXByaXM8L0F1dGhvcj48WWVhcj4yMDE3PC9ZZWFy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=
</w:fldData>
              </w:fldChar>
            </w:r>
            <w:r w:rsidR="002747EA">
              <w:instrText xml:space="preserve"> ADDIN EN.CITE </w:instrText>
            </w:r>
            <w:r w:rsidR="002747EA">
              <w:fldChar w:fldCharType="begin">
                <w:fldData xml:space="preserve">PEVuZE5vdGU+PENpdGU+PEF1dGhvcj5EZXNzeXByaXM8L0F1dGhvcj48WWVhcj4yMDE3PC9ZZWFy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=
</w:fldData>
              </w:fldChar>
            </w:r>
            <w:r w:rsidR="002747EA">
              <w:instrText xml:space="preserve"> ADDIN EN.CITE.DATA </w:instrText>
            </w:r>
            <w:r w:rsidR="002747EA">
              <w:fldChar w:fldCharType="end"/>
            </w:r>
            <w:r>
              <w:fldChar w:fldCharType="separate"/>
            </w:r>
            <w:r w:rsidR="002747EA" w:rsidRPr="002747EA">
              <w:rPr>
                <w:noProof/>
                <w:vertAlign w:val="superscript"/>
              </w:rPr>
              <w:t>75</w:t>
            </w:r>
            <w:r>
              <w:fldChar w:fldCharType="end"/>
            </w:r>
          </w:p>
          <w:p w14:paraId="4D11364F" w14:textId="77777777" w:rsidR="00661A0E" w:rsidRDefault="00661A0E" w:rsidP="00AB0E44">
            <w:r>
              <w:t>SLR of case-control studies</w:t>
            </w:r>
          </w:p>
        </w:tc>
        <w:tc>
          <w:tcPr>
            <w:tcW w:w="1274" w:type="dxa"/>
            <w:tcBorders>
              <w:top w:val="single" w:sz="4" w:space="0" w:color="auto"/>
              <w:left w:val="single" w:sz="4" w:space="0" w:color="auto"/>
              <w:bottom w:val="single" w:sz="4" w:space="0" w:color="auto"/>
              <w:right w:val="single" w:sz="4" w:space="0" w:color="auto"/>
            </w:tcBorders>
          </w:tcPr>
          <w:p w14:paraId="285D433A" w14:textId="77777777" w:rsidR="00661A0E" w:rsidRDefault="00661A0E" w:rsidP="00AB0E44">
            <w:r>
              <w:t>9 studies</w:t>
            </w:r>
          </w:p>
        </w:tc>
        <w:tc>
          <w:tcPr>
            <w:tcW w:w="4822" w:type="dxa"/>
            <w:tcBorders>
              <w:top w:val="single" w:sz="4" w:space="0" w:color="auto"/>
              <w:left w:val="single" w:sz="4" w:space="0" w:color="auto"/>
              <w:bottom w:val="single" w:sz="4" w:space="0" w:color="auto"/>
              <w:right w:val="single" w:sz="4" w:space="0" w:color="auto"/>
            </w:tcBorders>
          </w:tcPr>
          <w:p w14:paraId="1CE8C956" w14:textId="77777777" w:rsidR="00661A0E" w:rsidRDefault="00661A0E" w:rsidP="00AB0E44">
            <w:r w:rsidRPr="001C127C">
              <w:rPr>
                <w:b/>
              </w:rPr>
              <w:t>Aim</w:t>
            </w:r>
            <w:r>
              <w:t>: To quantitatively synthesis</w:t>
            </w:r>
            <w:r w:rsidRPr="001C127C">
              <w:t>e published data on the association of maternal/child diet with leuk</w:t>
            </w:r>
            <w:r>
              <w:t>a</w:t>
            </w:r>
            <w:r w:rsidRPr="001C127C">
              <w:t xml:space="preserve">emia risk. </w:t>
            </w:r>
          </w:p>
          <w:p w14:paraId="2980A3BD" w14:textId="77777777" w:rsidR="00661A0E" w:rsidRPr="000505E7" w:rsidRDefault="00661A0E" w:rsidP="00AB0E44">
            <w:pPr>
              <w:rPr>
                <w:b/>
              </w:rPr>
            </w:pPr>
            <w:r w:rsidRPr="001C127C">
              <w:rPr>
                <w:b/>
              </w:rPr>
              <w:t>Methods</w:t>
            </w:r>
            <w:r w:rsidRPr="001C127C">
              <w:t>: Medline was searched until June 30th, 2016 for eligible articles on the association of childhood leuk</w:t>
            </w:r>
            <w:r>
              <w:t>a</w:t>
            </w:r>
            <w:r w:rsidRPr="001C127C">
              <w:t>emia with consumption of (i) food groups, excluding alcoholic and non-alcoholic beverages, and (ii) specific dietary supplements before/during index pregnancy and childhood.</w:t>
            </w:r>
          </w:p>
        </w:tc>
        <w:tc>
          <w:tcPr>
            <w:tcW w:w="4536" w:type="dxa"/>
            <w:tcBorders>
              <w:top w:val="single" w:sz="4" w:space="0" w:color="auto"/>
              <w:left w:val="single" w:sz="4" w:space="0" w:color="auto"/>
              <w:bottom w:val="single" w:sz="4" w:space="0" w:color="auto"/>
              <w:right w:val="single" w:sz="4" w:space="0" w:color="auto"/>
            </w:tcBorders>
          </w:tcPr>
          <w:p w14:paraId="471645AD" w14:textId="2BA05B6C" w:rsidR="00661A0E" w:rsidRPr="001C127C" w:rsidRDefault="00661A0E" w:rsidP="00961505">
            <w:r>
              <w:t>A s</w:t>
            </w:r>
            <w:r w:rsidRPr="001C127C">
              <w:t>tatistical</w:t>
            </w:r>
            <w:r>
              <w:t>ly significant inverse estimate</w:t>
            </w:r>
            <w:r w:rsidRPr="001C127C">
              <w:t xml:space="preserve"> for </w:t>
            </w:r>
            <w:r>
              <w:t>leukaemia</w:t>
            </w:r>
            <w:r w:rsidRPr="001C127C">
              <w:t xml:space="preserve"> </w:t>
            </w:r>
            <w:r>
              <w:t>was</w:t>
            </w:r>
            <w:r w:rsidRPr="001C127C">
              <w:t xml:space="preserve"> found </w:t>
            </w:r>
            <w:r>
              <w:t>for</w:t>
            </w:r>
            <w:r w:rsidRPr="001C127C">
              <w:t xml:space="preserve"> </w:t>
            </w:r>
            <w:r w:rsidR="00EF775D">
              <w:t xml:space="preserve">maternal </w:t>
            </w:r>
            <w:r w:rsidRPr="001C127C">
              <w:t xml:space="preserve">fish </w:t>
            </w:r>
            <w:r w:rsidR="00EF775D">
              <w:t>intake (OR</w:t>
            </w:r>
            <w:r w:rsidRPr="001C127C">
              <w:t xml:space="preserve"> 0.27, 9</w:t>
            </w:r>
            <w:r>
              <w:t>5% CI: 0.14 to</w:t>
            </w:r>
            <w:r w:rsidRPr="001C127C">
              <w:t xml:space="preserve"> 0.53, among the 0-4</w:t>
            </w:r>
            <w:r>
              <w:t xml:space="preserve"> </w:t>
            </w:r>
            <w:r w:rsidRPr="001C127C">
              <w:t>year old; 2 studies</w:t>
            </w:r>
            <w:r>
              <w:t>).</w:t>
            </w:r>
          </w:p>
        </w:tc>
        <w:tc>
          <w:tcPr>
            <w:tcW w:w="1843" w:type="dxa"/>
            <w:tcBorders>
              <w:top w:val="single" w:sz="4" w:space="0" w:color="auto"/>
              <w:left w:val="single" w:sz="4" w:space="0" w:color="auto"/>
              <w:bottom w:val="single" w:sz="4" w:space="0" w:color="auto"/>
              <w:right w:val="single" w:sz="4" w:space="0" w:color="auto"/>
            </w:tcBorders>
          </w:tcPr>
          <w:p w14:paraId="3C7BEAA5" w14:textId="3DA1C398" w:rsidR="00661A0E" w:rsidRPr="00C8357D" w:rsidRDefault="00661A0E" w:rsidP="00AB0E44"/>
        </w:tc>
      </w:tr>
      <w:tr w:rsidR="00661A0E" w:rsidRPr="00343DBA" w14:paraId="1BBE775F" w14:textId="77777777" w:rsidTr="00977A9A">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Height w:val="390"/>
        </w:trPr>
        <w:tc>
          <w:tcPr>
            <w:tcW w:w="1417" w:type="dxa"/>
            <w:tcBorders>
              <w:top w:val="single" w:sz="4" w:space="0" w:color="auto"/>
              <w:left w:val="single" w:sz="4" w:space="0" w:color="auto"/>
              <w:bottom w:val="single" w:sz="4" w:space="0" w:color="auto"/>
              <w:right w:val="single" w:sz="4" w:space="0" w:color="auto"/>
            </w:tcBorders>
          </w:tcPr>
          <w:p w14:paraId="19347C67" w14:textId="683D1E85" w:rsidR="00661A0E" w:rsidRDefault="00661A0E" w:rsidP="00AB0E44">
            <w:r>
              <w:t>Mohanty et al 2016</w:t>
            </w:r>
            <w:r>
              <w:fldChar w:fldCharType="begin">
                <w:fldData xml:space="preserve">PEVuZE5vdGU+PENpdGU+PEF1dGhvcj5Nb2hhbnR5PC9BdXRob3I+PFllYXI+MjAxNjwvWWVhcj48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</w:fldData>
              </w:fldChar>
            </w:r>
            <w:r w:rsidR="002747EA">
              <w:instrText xml:space="preserve"> ADDIN EN.CITE </w:instrText>
            </w:r>
            <w:r w:rsidR="002747EA">
              <w:fldChar w:fldCharType="begin">
                <w:fldData xml:space="preserve">PEVuZE5vdGU+PENpdGU+PEF1dGhvcj5Nb2hhbnR5PC9BdXRob3I+PFllYXI+MjAxNjwvWWVhcj48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</w:fldData>
              </w:fldChar>
            </w:r>
            <w:r w:rsidR="002747EA">
              <w:instrText xml:space="preserve"> ADDIN EN.CITE.DATA </w:instrText>
            </w:r>
            <w:r w:rsidR="002747EA">
              <w:fldChar w:fldCharType="end"/>
            </w:r>
            <w:r>
              <w:fldChar w:fldCharType="separate"/>
            </w:r>
            <w:r w:rsidR="002747EA" w:rsidRPr="002747EA">
              <w:rPr>
                <w:noProof/>
                <w:vertAlign w:val="superscript"/>
              </w:rPr>
              <w:t>78</w:t>
            </w:r>
            <w:r>
              <w:fldChar w:fldCharType="end"/>
            </w:r>
          </w:p>
          <w:p w14:paraId="0D95357E" w14:textId="77777777" w:rsidR="00661A0E" w:rsidRDefault="00661A0E" w:rsidP="00AB0E44">
            <w:r>
              <w:t>United States</w:t>
            </w:r>
          </w:p>
          <w:p w14:paraId="3031CD7C" w14:textId="77777777" w:rsidR="00661A0E" w:rsidRDefault="00661A0E" w:rsidP="00AB0E44">
            <w:r>
              <w:t>Cohort</w:t>
            </w:r>
          </w:p>
        </w:tc>
        <w:tc>
          <w:tcPr>
            <w:tcW w:w="1274" w:type="dxa"/>
            <w:tcBorders>
              <w:top w:val="single" w:sz="4" w:space="0" w:color="auto"/>
              <w:left w:val="single" w:sz="4" w:space="0" w:color="auto"/>
              <w:bottom w:val="single" w:sz="4" w:space="0" w:color="auto"/>
              <w:right w:val="single" w:sz="4" w:space="0" w:color="auto"/>
            </w:tcBorders>
          </w:tcPr>
          <w:p w14:paraId="01A4D60F" w14:textId="77777777" w:rsidR="00661A0E" w:rsidRDefault="00661A0E" w:rsidP="00AB0E44">
            <w:r>
              <w:t>3,279</w:t>
            </w:r>
          </w:p>
        </w:tc>
        <w:tc>
          <w:tcPr>
            <w:tcW w:w="4822" w:type="dxa"/>
            <w:tcBorders>
              <w:top w:val="single" w:sz="4" w:space="0" w:color="auto"/>
              <w:left w:val="single" w:sz="4" w:space="0" w:color="auto"/>
              <w:bottom w:val="single" w:sz="4" w:space="0" w:color="auto"/>
              <w:right w:val="single" w:sz="4" w:space="0" w:color="auto"/>
            </w:tcBorders>
          </w:tcPr>
          <w:p w14:paraId="2BB49FEB" w14:textId="77777777" w:rsidR="00661A0E" w:rsidRDefault="00661A0E" w:rsidP="007B7656">
            <w:r w:rsidRPr="007B7656">
              <w:rPr>
                <w:b/>
              </w:rPr>
              <w:t>Aim</w:t>
            </w:r>
            <w:r>
              <w:t xml:space="preserve">: </w:t>
            </w:r>
            <w:r w:rsidRPr="007B7656">
              <w:t xml:space="preserve">To investigate associations of maternal periconceptional shellfish, lean fish and fatty fish intake with risk of pregnancy complications. </w:t>
            </w:r>
          </w:p>
          <w:p w14:paraId="4B67C321" w14:textId="77777777" w:rsidR="00661A0E" w:rsidRPr="00AB0E44" w:rsidRDefault="00661A0E" w:rsidP="00BE4A21">
            <w:pPr>
              <w:rPr>
                <w:b/>
              </w:rPr>
            </w:pPr>
            <w:r w:rsidRPr="007B7656">
              <w:rPr>
                <w:b/>
              </w:rPr>
              <w:t>Methods</w:t>
            </w:r>
            <w:r w:rsidRPr="007B7656">
              <w:t xml:space="preserve">: In this prospective cohort study, we collected information on intake of seafood subtypes using </w:t>
            </w:r>
            <w:r>
              <w:t>food frequency questionnaire. We categoris</w:t>
            </w:r>
            <w:r w:rsidRPr="007B7656">
              <w:t xml:space="preserve">ed seafood intake into frequencies of 1 serving/week. We ascertained gestational hypertension, pre-eclampsia, gestational diabetes and preterm birth diagnoses from </w:t>
            </w:r>
            <w:r>
              <w:t>medical records. Using generalis</w:t>
            </w:r>
            <w:r w:rsidRPr="007B7656">
              <w:t xml:space="preserve">ed linear models with a log link, the Poisson family and robust standard errors, we estimated risk ratios and 95 % confidence intervals across seafood intake categories. </w:t>
            </w:r>
          </w:p>
        </w:tc>
        <w:tc>
          <w:tcPr>
            <w:tcW w:w="4536" w:type="dxa"/>
            <w:tcBorders>
              <w:top w:val="single" w:sz="4" w:space="0" w:color="auto"/>
              <w:left w:val="single" w:sz="4" w:space="0" w:color="auto"/>
              <w:bottom w:val="single" w:sz="4" w:space="0" w:color="auto"/>
              <w:right w:val="single" w:sz="4" w:space="0" w:color="auto"/>
            </w:tcBorders>
          </w:tcPr>
          <w:p w14:paraId="66B59646" w14:textId="77777777" w:rsidR="00661A0E" w:rsidRDefault="00661A0E" w:rsidP="00BF5BA5">
            <w:r w:rsidRPr="007B7656">
              <w:t>Lean fis</w:t>
            </w:r>
            <w:r>
              <w:t>h intake of &gt;1 servings/week (vs</w:t>
            </w:r>
            <w:r w:rsidRPr="007B7656">
              <w:t xml:space="preserve"> &lt;0.2 servings/month) was associated with a 1.55-fold higher risk</w:t>
            </w:r>
            <w:r>
              <w:t xml:space="preserve"> of preterm birth (95 % CI 1.04 to</w:t>
            </w:r>
            <w:r w:rsidRPr="007B7656">
              <w:t xml:space="preserve"> 2.30) and was not associated with the other pregnancy complications. </w:t>
            </w:r>
          </w:p>
          <w:p w14:paraId="5F52F64F" w14:textId="77777777" w:rsidR="00661A0E" w:rsidRPr="007B7656" w:rsidRDefault="00661A0E" w:rsidP="00BF5BA5">
            <w:r w:rsidRPr="007B7656">
              <w:t xml:space="preserve">Higher intake of seafood (total or other subtypes) was not associated with pregnancy complications (separately or combined). </w:t>
            </w:r>
          </w:p>
        </w:tc>
        <w:tc>
          <w:tcPr>
            <w:tcW w:w="1843" w:type="dxa"/>
            <w:tcBorders>
              <w:top w:val="single" w:sz="4" w:space="0" w:color="auto"/>
              <w:left w:val="single" w:sz="4" w:space="0" w:color="auto"/>
              <w:bottom w:val="single" w:sz="4" w:space="0" w:color="auto"/>
              <w:right w:val="single" w:sz="4" w:space="0" w:color="auto"/>
            </w:tcBorders>
          </w:tcPr>
          <w:p w14:paraId="44195AD5" w14:textId="3A4B6EFA" w:rsidR="00661A0E" w:rsidRDefault="00661A0E" w:rsidP="00AB0E44">
            <w:r w:rsidRPr="007B7656">
              <w:t>Studies of mechanisms and potential contributing factors (including seafood preparation and nutrient/</w:t>
            </w:r>
            <w:r w:rsidR="00EF775D">
              <w:t xml:space="preserve"> </w:t>
            </w:r>
            <w:r w:rsidRPr="007B7656">
              <w:t>contaminant content) are warranted.</w:t>
            </w:r>
          </w:p>
        </w:tc>
      </w:tr>
      <w:tr w:rsidR="00661A0E" w:rsidRPr="00C8357D" w14:paraId="73A2B7BD" w14:textId="77777777" w:rsidTr="00977A9A">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Height w:val="390"/>
        </w:trPr>
        <w:tc>
          <w:tcPr>
            <w:tcW w:w="1417" w:type="dxa"/>
            <w:tcBorders>
              <w:top w:val="single" w:sz="4" w:space="0" w:color="538135" w:themeColor="accent6" w:themeShade="BF"/>
              <w:left w:val="single" w:sz="4" w:space="0" w:color="538135" w:themeColor="accent6" w:themeShade="BF"/>
              <w:bottom w:val="single" w:sz="4" w:space="0" w:color="auto"/>
              <w:right w:val="single" w:sz="4" w:space="0" w:color="538135" w:themeColor="accent6" w:themeShade="BF"/>
            </w:tcBorders>
          </w:tcPr>
          <w:p w14:paraId="74F630C1" w14:textId="1028BD4A" w:rsidR="00661A0E" w:rsidRDefault="00661A0E" w:rsidP="002F1844">
            <w:r>
              <w:t>Alvarez Zallo et al 2018</w:t>
            </w:r>
            <w:r>
              <w:fldChar w:fldCharType="begin">
                <w:fldData xml:space="preserve">PEVuZE5vdGU+PENpdGU+PEF1dGhvcj5BbHZhcmV6IFphbGxvPC9BdXRob3I+PFllYXI+MjAxODwv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</w:fldData>
              </w:fldChar>
            </w:r>
            <w:r w:rsidR="002747EA">
              <w:instrText xml:space="preserve"> ADDIN EN.CITE </w:instrText>
            </w:r>
            <w:r w:rsidR="002747EA">
              <w:fldChar w:fldCharType="begin">
                <w:fldData xml:space="preserve">PEVuZE5vdGU+PENpdGU+PEF1dGhvcj5BbHZhcmV6IFphbGxvPC9BdXRob3I+PFllYXI+MjAxODwv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</w:fldData>
              </w:fldChar>
            </w:r>
            <w:r w:rsidR="002747EA">
              <w:instrText xml:space="preserve"> ADDIN EN.CITE.DATA </w:instrText>
            </w:r>
            <w:r w:rsidR="002747EA">
              <w:fldChar w:fldCharType="end"/>
            </w:r>
            <w:r>
              <w:fldChar w:fldCharType="separate"/>
            </w:r>
            <w:r w:rsidR="002747EA" w:rsidRPr="002747EA">
              <w:rPr>
                <w:noProof/>
                <w:vertAlign w:val="superscript"/>
              </w:rPr>
              <w:t>52</w:t>
            </w:r>
            <w:r>
              <w:fldChar w:fldCharType="end"/>
            </w:r>
          </w:p>
          <w:p w14:paraId="23B953A0" w14:textId="77777777" w:rsidR="00661A0E" w:rsidRDefault="00661A0E" w:rsidP="002F1844">
            <w:r>
              <w:t>Europe and Latin America</w:t>
            </w:r>
          </w:p>
          <w:p w14:paraId="17C9F02D" w14:textId="77777777" w:rsidR="00661A0E" w:rsidRDefault="00661A0E" w:rsidP="002F1844">
            <w:r w:rsidRPr="00000A5C">
              <w:t>International Study of Wheezing in Infants</w:t>
            </w:r>
          </w:p>
          <w:p w14:paraId="390FBA07" w14:textId="77777777" w:rsidR="00661A0E" w:rsidRPr="00814460" w:rsidRDefault="00661A0E" w:rsidP="002F1844">
            <w:r>
              <w:t>Cross-section</w:t>
            </w:r>
          </w:p>
        </w:tc>
        <w:tc>
          <w:tcPr>
            <w:tcW w:w="1274" w:type="dxa"/>
            <w:tcBorders>
              <w:top w:val="single" w:sz="4" w:space="0" w:color="538135" w:themeColor="accent6" w:themeShade="BF"/>
              <w:left w:val="single" w:sz="4" w:space="0" w:color="538135" w:themeColor="accent6" w:themeShade="BF"/>
              <w:bottom w:val="single" w:sz="4" w:space="0" w:color="auto"/>
              <w:right w:val="single" w:sz="4" w:space="0" w:color="538135" w:themeColor="accent6" w:themeShade="BF"/>
            </w:tcBorders>
          </w:tcPr>
          <w:p w14:paraId="2B60638E" w14:textId="77777777" w:rsidR="00661A0E" w:rsidRDefault="00661A0E" w:rsidP="002F1844">
            <w:r>
              <w:t>1,087 infants 12-15 months of age</w:t>
            </w:r>
          </w:p>
        </w:tc>
        <w:tc>
          <w:tcPr>
            <w:tcW w:w="4822" w:type="dxa"/>
            <w:tcBorders>
              <w:top w:val="single" w:sz="4" w:space="0" w:color="538135" w:themeColor="accent6" w:themeShade="BF"/>
              <w:left w:val="single" w:sz="4" w:space="0" w:color="538135" w:themeColor="accent6" w:themeShade="BF"/>
              <w:bottom w:val="single" w:sz="4" w:space="0" w:color="auto"/>
              <w:right w:val="single" w:sz="4" w:space="0" w:color="538135" w:themeColor="accent6" w:themeShade="BF"/>
            </w:tcBorders>
          </w:tcPr>
          <w:p w14:paraId="2BD7FD3A" w14:textId="77777777" w:rsidR="00661A0E" w:rsidRDefault="00661A0E" w:rsidP="002F1844">
            <w:r>
              <w:rPr>
                <w:b/>
              </w:rPr>
              <w:t xml:space="preserve">Aim: </w:t>
            </w:r>
            <w:r>
              <w:t>To examine</w:t>
            </w:r>
            <w:r w:rsidRPr="00000A5C">
              <w:t xml:space="preserve"> the relationship between different food groups and the adherence to a Mediterranean diet during pregnancy and the risk of wheezing and eczema in children aged 12-15 months. </w:t>
            </w:r>
          </w:p>
          <w:p w14:paraId="181A6E38" w14:textId="77777777" w:rsidR="00661A0E" w:rsidRDefault="00661A0E" w:rsidP="002F1844">
            <w:pPr>
              <w:rPr>
                <w:b/>
              </w:rPr>
            </w:pPr>
            <w:r w:rsidRPr="00000A5C">
              <w:rPr>
                <w:b/>
              </w:rPr>
              <w:t>Methods</w:t>
            </w:r>
            <w:r w:rsidRPr="00000A5C">
              <w:t xml:space="preserve">: </w:t>
            </w:r>
            <w:r>
              <w:t>T</w:t>
            </w:r>
            <w:r w:rsidRPr="00000A5C">
              <w:t xml:space="preserve">he study of the association of the different food consumption and Mediterranean diet with wheezing, recurrent wheezing and eczema was performed using different models of unconditional logistic regression to obtain adjusted prevalence odds ratios (OR) and 95% confidence intervals (95% CI). </w:t>
            </w:r>
          </w:p>
        </w:tc>
        <w:tc>
          <w:tcPr>
            <w:tcW w:w="4536" w:type="dxa"/>
            <w:tcBorders>
              <w:top w:val="single" w:sz="4" w:space="0" w:color="538135" w:themeColor="accent6" w:themeShade="BF"/>
              <w:left w:val="single" w:sz="4" w:space="0" w:color="538135" w:themeColor="accent6" w:themeShade="BF"/>
              <w:bottom w:val="single" w:sz="4" w:space="0" w:color="auto"/>
              <w:right w:val="single" w:sz="4" w:space="0" w:color="538135" w:themeColor="accent6" w:themeShade="BF"/>
            </w:tcBorders>
          </w:tcPr>
          <w:p w14:paraId="49030D25" w14:textId="77777777" w:rsidR="00661A0E" w:rsidRPr="00000A5C" w:rsidRDefault="00661A0E" w:rsidP="002F1844">
            <w:r w:rsidRPr="00000A5C">
              <w:t xml:space="preserve">The consumption once or twice a week of white fish </w:t>
            </w:r>
            <w:r>
              <w:t>during pregnancy increased</w:t>
            </w:r>
            <w:r w:rsidRPr="00000A5C">
              <w:t xml:space="preserve"> the </w:t>
            </w:r>
            <w:r>
              <w:t xml:space="preserve">risk of "wheezing" at 12 months </w:t>
            </w:r>
            <w:r w:rsidRPr="00000A5C">
              <w:t>(OR: 1.95</w:t>
            </w:r>
            <w:r>
              <w:t xml:space="preserve"> </w:t>
            </w:r>
            <w:r w:rsidRPr="00000A5C">
              <w:t>[1.01</w:t>
            </w:r>
            <w:r>
              <w:t xml:space="preserve"> to </w:t>
            </w:r>
            <w:r w:rsidRPr="00000A5C">
              <w:t>3.75])</w:t>
            </w:r>
            <w:r>
              <w:t xml:space="preserve">. </w:t>
            </w:r>
          </w:p>
        </w:tc>
        <w:tc>
          <w:tcPr>
            <w:tcW w:w="1843" w:type="dxa"/>
            <w:tcBorders>
              <w:top w:val="single" w:sz="4" w:space="0" w:color="538135" w:themeColor="accent6" w:themeShade="BF"/>
              <w:left w:val="single" w:sz="4" w:space="0" w:color="538135" w:themeColor="accent6" w:themeShade="BF"/>
              <w:bottom w:val="single" w:sz="4" w:space="0" w:color="auto"/>
              <w:right w:val="single" w:sz="4" w:space="0" w:color="538135" w:themeColor="accent6" w:themeShade="BF"/>
            </w:tcBorders>
          </w:tcPr>
          <w:p w14:paraId="151C2421" w14:textId="683DAC53" w:rsidR="00661A0E" w:rsidRPr="00C8357D" w:rsidRDefault="00661A0E" w:rsidP="002F1844"/>
        </w:tc>
      </w:tr>
    </w:tbl>
    <w:p w14:paraId="4DC7185F" w14:textId="7403539A" w:rsidR="0079448D" w:rsidRDefault="009C163D" w:rsidP="005719CE">
      <w:pPr>
        <w:pStyle w:val="TableName"/>
        <w:ind w:left="1134" w:hanging="1134"/>
      </w:pPr>
      <w:bookmarkStart w:id="63" w:name="_Toc40956603"/>
      <w:r>
        <w:t xml:space="preserve">Q2 </w:t>
      </w:r>
      <w:r w:rsidR="0079448D">
        <w:t>Consumption of dairy products during pregnancy</w:t>
      </w:r>
      <w:bookmarkEnd w:id="63"/>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25: Q2 Consumption of dairy products during pregnancy"/>
      </w:tblPr>
      <w:tblGrid>
        <w:gridCol w:w="1564"/>
        <w:gridCol w:w="1417"/>
        <w:gridCol w:w="4532"/>
        <w:gridCol w:w="4536"/>
        <w:gridCol w:w="1843"/>
      </w:tblGrid>
      <w:tr w:rsidR="0079448D" w:rsidRPr="00F350A6" w14:paraId="7B3C1D47" w14:textId="77777777" w:rsidTr="007A69A9">
        <w:trPr>
          <w:cantSplit/>
          <w:trHeight w:val="390"/>
          <w:tblHeader/>
        </w:trPr>
        <w:tc>
          <w:tcPr>
            <w:tcW w:w="1564" w:type="dxa"/>
          </w:tcPr>
          <w:p w14:paraId="69FECF19" w14:textId="77777777" w:rsidR="0079448D" w:rsidRPr="00F350A6" w:rsidRDefault="0079448D" w:rsidP="007A69A9">
            <w:pPr>
              <w:keepNext/>
              <w:rPr>
                <w:b/>
              </w:rPr>
            </w:pPr>
            <w:r>
              <w:rPr>
                <w:b/>
              </w:rPr>
              <w:t>Study ref</w:t>
            </w:r>
          </w:p>
        </w:tc>
        <w:tc>
          <w:tcPr>
            <w:tcW w:w="1417" w:type="dxa"/>
          </w:tcPr>
          <w:p w14:paraId="6F5BE312" w14:textId="77777777" w:rsidR="0079448D" w:rsidRPr="00F350A6" w:rsidRDefault="0079448D" w:rsidP="007A69A9">
            <w:pPr>
              <w:keepNext/>
              <w:rPr>
                <w:b/>
              </w:rPr>
            </w:pPr>
            <w:r>
              <w:rPr>
                <w:b/>
              </w:rPr>
              <w:t>N</w:t>
            </w:r>
          </w:p>
        </w:tc>
        <w:tc>
          <w:tcPr>
            <w:tcW w:w="4532" w:type="dxa"/>
          </w:tcPr>
          <w:p w14:paraId="33232672" w14:textId="77777777" w:rsidR="0079448D" w:rsidRPr="00F350A6" w:rsidRDefault="0079448D" w:rsidP="007A69A9">
            <w:pPr>
              <w:keepNext/>
              <w:rPr>
                <w:b/>
              </w:rPr>
            </w:pPr>
            <w:r>
              <w:rPr>
                <w:b/>
              </w:rPr>
              <w:t>Aim/methods</w:t>
            </w:r>
          </w:p>
        </w:tc>
        <w:tc>
          <w:tcPr>
            <w:tcW w:w="4536" w:type="dxa"/>
          </w:tcPr>
          <w:p w14:paraId="6686B575" w14:textId="77777777" w:rsidR="0079448D" w:rsidRPr="00F350A6" w:rsidRDefault="0079448D" w:rsidP="007A69A9">
            <w:pPr>
              <w:keepNext/>
              <w:rPr>
                <w:b/>
              </w:rPr>
            </w:pPr>
            <w:r>
              <w:rPr>
                <w:b/>
              </w:rPr>
              <w:t>Results</w:t>
            </w:r>
          </w:p>
        </w:tc>
        <w:tc>
          <w:tcPr>
            <w:tcW w:w="1843" w:type="dxa"/>
          </w:tcPr>
          <w:p w14:paraId="58EC45BC" w14:textId="77777777" w:rsidR="0079448D" w:rsidRPr="00F350A6" w:rsidRDefault="0079448D" w:rsidP="007A69A9">
            <w:pPr>
              <w:keepNext/>
              <w:rPr>
                <w:b/>
              </w:rPr>
            </w:pPr>
            <w:r>
              <w:rPr>
                <w:b/>
              </w:rPr>
              <w:t>Comments</w:t>
            </w:r>
          </w:p>
        </w:tc>
      </w:tr>
      <w:tr w:rsidR="004D3AA4" w:rsidRPr="00C17B92" w14:paraId="78B42988" w14:textId="77777777" w:rsidTr="007A69A9">
        <w:trPr>
          <w:cantSplit/>
          <w:trHeight w:val="390"/>
        </w:trPr>
        <w:tc>
          <w:tcPr>
            <w:tcW w:w="1564" w:type="dxa"/>
          </w:tcPr>
          <w:p w14:paraId="37D9462A" w14:textId="06638E9C" w:rsidR="004D3AA4" w:rsidRPr="00F013EC" w:rsidRDefault="004D3AA4" w:rsidP="007A69A9">
            <w:r w:rsidRPr="00F013EC">
              <w:t>Tuokkola et al 2016</w:t>
            </w:r>
            <w:r w:rsidR="00774750">
              <w:fldChar w:fldCharType="begin">
                <w:fldData xml:space="preserve">PEVuZE5vdGU+PENpdGU+PEF1dGhvcj5UdW9ra29sYTwvQXV0aG9yPjxZZWFyPjIwMTY8L1llYXI+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</w:fldData>
              </w:fldChar>
            </w:r>
            <w:r w:rsidR="002747EA">
              <w:instrText xml:space="preserve"> ADDIN EN.CITE </w:instrText>
            </w:r>
            <w:r w:rsidR="002747EA">
              <w:fldChar w:fldCharType="begin">
                <w:fldData xml:space="preserve">PEVuZE5vdGU+PENpdGU+PEF1dGhvcj5UdW9ra29sYTwvQXV0aG9yPjxZZWFyPjIwMTY8L1llYXI+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</w:fldData>
              </w:fldChar>
            </w:r>
            <w:r w:rsidR="002747EA">
              <w:instrText xml:space="preserve"> ADDIN EN.CITE.DATA </w:instrText>
            </w:r>
            <w:r w:rsidR="002747EA">
              <w:fldChar w:fldCharType="end"/>
            </w:r>
            <w:r w:rsidR="00774750">
              <w:fldChar w:fldCharType="separate"/>
            </w:r>
            <w:r w:rsidR="002747EA" w:rsidRPr="002747EA">
              <w:rPr>
                <w:noProof/>
                <w:vertAlign w:val="superscript"/>
              </w:rPr>
              <w:t>91</w:t>
            </w:r>
            <w:r w:rsidR="00774750">
              <w:fldChar w:fldCharType="end"/>
            </w:r>
          </w:p>
          <w:p w14:paraId="454A51EF" w14:textId="77777777" w:rsidR="004D3AA4" w:rsidRPr="00F013EC" w:rsidRDefault="004D3AA4" w:rsidP="007A69A9">
            <w:r w:rsidRPr="00F013EC">
              <w:t>Finland</w:t>
            </w:r>
          </w:p>
          <w:p w14:paraId="38BD3408" w14:textId="6A19BC36" w:rsidR="004D3AA4" w:rsidRPr="00F013EC" w:rsidRDefault="004D3AA4" w:rsidP="007A69A9">
            <w:r w:rsidRPr="00F013EC">
              <w:t>Cohort</w:t>
            </w:r>
          </w:p>
        </w:tc>
        <w:tc>
          <w:tcPr>
            <w:tcW w:w="1417" w:type="dxa"/>
          </w:tcPr>
          <w:p w14:paraId="4D81F1F2" w14:textId="05D0E600" w:rsidR="004D3AA4" w:rsidRPr="00F013EC" w:rsidRDefault="004D3AA4" w:rsidP="007A69A9">
            <w:r w:rsidRPr="00F013EC">
              <w:t>6,288</w:t>
            </w:r>
          </w:p>
        </w:tc>
        <w:tc>
          <w:tcPr>
            <w:tcW w:w="4532" w:type="dxa"/>
          </w:tcPr>
          <w:p w14:paraId="37D4FC10" w14:textId="77777777" w:rsidR="004D3AA4" w:rsidRPr="00F013EC" w:rsidRDefault="004D3AA4" w:rsidP="004D3AA4">
            <w:r w:rsidRPr="00F013EC">
              <w:rPr>
                <w:b/>
              </w:rPr>
              <w:t>Aim</w:t>
            </w:r>
            <w:r w:rsidRPr="00F013EC">
              <w:t xml:space="preserve">: To study the associations between maternal diet during pregnancy and lactation and cow's milk allergy (CMA) in offspring. </w:t>
            </w:r>
          </w:p>
          <w:p w14:paraId="0D2B9EFE" w14:textId="3A144C7E" w:rsidR="004D3AA4" w:rsidRPr="00F013EC" w:rsidRDefault="004D3AA4" w:rsidP="004D3AA4">
            <w:pPr>
              <w:rPr>
                <w:b/>
              </w:rPr>
            </w:pPr>
            <w:r w:rsidRPr="00F013EC">
              <w:rPr>
                <w:b/>
              </w:rPr>
              <w:t>Methods</w:t>
            </w:r>
            <w:r w:rsidRPr="00F013EC">
              <w:t xml:space="preserve">: Maternal diet during pregnancy and lactation was assessed by a validated, 181-item semi-quantitative food frequency questionnaire. Register-based information on diagnosed CMA was obtained from the Social Insurance Institution and completed with parental reports. The associations between maternal food consumption and CMA were assessed using logistic regression, comparing the highest and the lowest quarters to the middle half of consumption. </w:t>
            </w:r>
          </w:p>
        </w:tc>
        <w:tc>
          <w:tcPr>
            <w:tcW w:w="4536" w:type="dxa"/>
          </w:tcPr>
          <w:p w14:paraId="3C68B94E" w14:textId="2F1E33DD" w:rsidR="00451E7C" w:rsidRPr="00F013EC" w:rsidRDefault="004D3AA4" w:rsidP="004D3AA4">
            <w:r w:rsidRPr="00F013EC">
              <w:t xml:space="preserve">Consumption of milk products in the highest </w:t>
            </w:r>
            <w:r w:rsidR="00F013EC" w:rsidRPr="00F013EC">
              <w:t>quartile</w:t>
            </w:r>
            <w:r w:rsidRPr="00F013EC">
              <w:t xml:space="preserve"> during pregnancy was associated with a lower risk of </w:t>
            </w:r>
            <w:r w:rsidR="00F013EC" w:rsidRPr="00F013EC">
              <w:t>cow’s milk allergy</w:t>
            </w:r>
            <w:r w:rsidRPr="00F013EC">
              <w:t xml:space="preserve"> in </w:t>
            </w:r>
            <w:r w:rsidR="00F013EC" w:rsidRPr="00F013EC">
              <w:t>children</w:t>
            </w:r>
            <w:r w:rsidRPr="00F013EC">
              <w:t xml:space="preserve"> (OR 0.56, 95%CI 0.37 to 0.86; P&lt;0.01). </w:t>
            </w:r>
          </w:p>
          <w:p w14:paraId="5D7F3416" w14:textId="1B9E6ED8" w:rsidR="004D3AA4" w:rsidRPr="004D3AA4" w:rsidRDefault="004D3AA4" w:rsidP="00451E7C">
            <w:r w:rsidRPr="00F013EC">
              <w:t>When stratified by maternal allergic rhinitis and asthma, there was evidence of an inverse association between high use of milk products and CMA in offspring of non</w:t>
            </w:r>
            <w:r w:rsidR="00451E7C" w:rsidRPr="00F013EC">
              <w:t>-allergic mothers (OR 0.30, 95%</w:t>
            </w:r>
            <w:r w:rsidRPr="00F013EC">
              <w:t>CI 0.13</w:t>
            </w:r>
            <w:r w:rsidR="00451E7C" w:rsidRPr="00F013EC">
              <w:t xml:space="preserve"> to </w:t>
            </w:r>
            <w:r w:rsidRPr="00F013EC">
              <w:t>0.69, P&lt;0.001).</w:t>
            </w:r>
          </w:p>
        </w:tc>
        <w:tc>
          <w:tcPr>
            <w:tcW w:w="1843" w:type="dxa"/>
          </w:tcPr>
          <w:p w14:paraId="73FE2A92" w14:textId="77777777" w:rsidR="004D3AA4" w:rsidRPr="00C17B92" w:rsidRDefault="004D3AA4" w:rsidP="007A69A9"/>
        </w:tc>
      </w:tr>
      <w:tr w:rsidR="00AE3B9A" w:rsidRPr="00C17B92" w14:paraId="5023657D" w14:textId="77777777" w:rsidTr="007A69A9">
        <w:trPr>
          <w:cantSplit/>
          <w:trHeight w:val="390"/>
        </w:trPr>
        <w:tc>
          <w:tcPr>
            <w:tcW w:w="1564" w:type="dxa"/>
          </w:tcPr>
          <w:p w14:paraId="0E463A24" w14:textId="780A3D02" w:rsidR="00AE3B9A" w:rsidRPr="007738C3" w:rsidRDefault="00AE3B9A" w:rsidP="007A69A9">
            <w:r w:rsidRPr="007738C3">
              <w:t xml:space="preserve">Miyake et al </w:t>
            </w:r>
            <w:r w:rsidR="00122554">
              <w:t>2015</w:t>
            </w:r>
            <w:r w:rsidR="00774750">
              <w:fldChar w:fldCharType="begin"/>
            </w:r>
            <w:r w:rsidR="002747EA">
              <w:instrText xml:space="preserve"> ADDIN EN.CITE &lt;EndNote&gt;&lt;Cite&gt;&lt;Author&gt;Miyake&lt;/Author&gt;&lt;Year&gt;2015&lt;/Year&gt;&lt;RecNum&gt;1465&lt;/RecNum&gt;&lt;DisplayText&gt;&lt;style face="superscript" font="Trebuchet MS" size="9"&gt;89&lt;/style&gt;&lt;/DisplayText&gt;&lt;record&gt;&lt;rec-number&gt;1465&lt;/rec-number&gt;&lt;foreign-keys&gt;&lt;key app="EN" db-id="exvasrfx2dtraoesasxp2szsxa2df502592x" timestamp="1574039613"&gt;1465&lt;/key&gt;&lt;key app="ENWeb" db-id=""&gt;0&lt;/key&gt;&lt;/foreign-keys&gt;&lt;ref-type name="Journal Article"&gt;17&lt;/ref-type&gt;&lt;contributors&gt;&lt;authors&gt;&lt;author&gt;Miyake, Y.&lt;/author&gt;&lt;author&gt;Tanaka, K.&lt;/author&gt;&lt;author&gt;Okubo, H.&lt;/author&gt;&lt;author&gt;Sasaki, S.&lt;/author&gt;&lt;author&gt;Arakawa, M.&lt;/author&gt;&lt;/authors&gt;&lt;/contributors&gt;&lt;titles&gt;&lt;title&gt;Intake of dairy products and calcium and prevalence of depressive symptoms during pregnancy in Japan: a cross-sectional study&lt;/title&gt;&lt;secondary-title&gt;BJOG&lt;/secondary-title&gt;&lt;/titles&gt;&lt;periodical&gt;&lt;full-title&gt;BJOG&lt;/full-title&gt;&lt;/periodical&gt;&lt;pages&gt;336-43&lt;/pages&gt;&lt;volume&gt;122&lt;/volume&gt;&lt;number&gt;3&lt;/number&gt;&lt;section&gt;336&lt;/section&gt;&lt;dates&gt;&lt;year&gt;2015&lt;/year&gt;&lt;/dates&gt;&lt;isbn&gt;14700328&lt;/isbn&gt;&lt;urls&gt;&lt;/urls&gt;&lt;electronic-resource-num&gt;10.1111/1471-0528.12972&lt;/electronic-resource-num&gt;&lt;/record&gt;&lt;/Cite&gt;&lt;/EndNote&gt;</w:instrText>
            </w:r>
            <w:r w:rsidR="00774750">
              <w:fldChar w:fldCharType="separate"/>
            </w:r>
            <w:r w:rsidR="002747EA" w:rsidRPr="002747EA">
              <w:rPr>
                <w:noProof/>
                <w:vertAlign w:val="superscript"/>
              </w:rPr>
              <w:t>89</w:t>
            </w:r>
            <w:r w:rsidR="00774750">
              <w:fldChar w:fldCharType="end"/>
            </w:r>
          </w:p>
          <w:p w14:paraId="3731405C" w14:textId="77777777" w:rsidR="00AE3B9A" w:rsidRPr="007738C3" w:rsidRDefault="00AE3B9A" w:rsidP="007A69A9">
            <w:r w:rsidRPr="007738C3">
              <w:t>Japan</w:t>
            </w:r>
          </w:p>
          <w:p w14:paraId="3939C356" w14:textId="64EC0DAD" w:rsidR="00AE3B9A" w:rsidRPr="007738C3" w:rsidRDefault="00AE3B9A" w:rsidP="007A69A9">
            <w:r w:rsidRPr="007738C3">
              <w:t>Cross-section</w:t>
            </w:r>
          </w:p>
        </w:tc>
        <w:tc>
          <w:tcPr>
            <w:tcW w:w="1417" w:type="dxa"/>
          </w:tcPr>
          <w:p w14:paraId="78078910" w14:textId="402C8C42" w:rsidR="00AE3B9A" w:rsidRPr="007738C3" w:rsidRDefault="00AE3B9A" w:rsidP="007A69A9">
            <w:r w:rsidRPr="007738C3">
              <w:t>1,354 mother-child pairs</w:t>
            </w:r>
          </w:p>
        </w:tc>
        <w:tc>
          <w:tcPr>
            <w:tcW w:w="4532" w:type="dxa"/>
          </w:tcPr>
          <w:p w14:paraId="3CA7EC37" w14:textId="77777777" w:rsidR="00AE3B9A" w:rsidRPr="007738C3" w:rsidRDefault="00AE3B9A" w:rsidP="00AE3B9A">
            <w:r w:rsidRPr="007738C3">
              <w:rPr>
                <w:b/>
              </w:rPr>
              <w:t>Aim</w:t>
            </w:r>
            <w:r w:rsidRPr="007738C3">
              <w:t xml:space="preserve">: To examine the association between maternal intake of dairy foods, calcium, and vitamin D during pregnancy and childhood allergic disorders in Japanese children aged 23 to 29 months. </w:t>
            </w:r>
          </w:p>
          <w:p w14:paraId="54222E50" w14:textId="0C3D3F53" w:rsidR="00AE3B9A" w:rsidRPr="007738C3" w:rsidRDefault="00AE3B9A" w:rsidP="00AE3B9A">
            <w:pPr>
              <w:rPr>
                <w:b/>
              </w:rPr>
            </w:pPr>
            <w:r w:rsidRPr="007738C3">
              <w:rPr>
                <w:b/>
              </w:rPr>
              <w:t>Methods</w:t>
            </w:r>
            <w:r w:rsidRPr="007738C3">
              <w:t xml:space="preserve">: Maternal intake during pregnancy was assessed with a validated diet history questionnaire administered between April 2007 and March 2008. Wheeze and eczema, defined according to criteria of the International Study of Asthma and Allergies in Childhood, and physician-diagnosed asthma and atopic eczema were assessed via a questionnaire completed by mothers. </w:t>
            </w:r>
          </w:p>
        </w:tc>
        <w:tc>
          <w:tcPr>
            <w:tcW w:w="4536" w:type="dxa"/>
          </w:tcPr>
          <w:p w14:paraId="57D62A8C" w14:textId="010F8DE1" w:rsidR="00AE3B9A" w:rsidRPr="007738C3" w:rsidRDefault="00AE3B9A" w:rsidP="00AE3B9A">
            <w:r w:rsidRPr="007738C3">
              <w:t xml:space="preserve">Higher maternal intake of total dairy products during pregnancy was significantly associated with a reduced risk of infantile eczema between extreme quartiles (aOR 0.64; 95%CI 0.42 to 0.98). </w:t>
            </w:r>
          </w:p>
          <w:p w14:paraId="692BFF01" w14:textId="746886C8" w:rsidR="00AE3B9A" w:rsidRPr="007738C3" w:rsidRDefault="00AE3B9A" w:rsidP="00AE3B9A">
            <w:r w:rsidRPr="007738C3">
              <w:t xml:space="preserve">Higher maternal intake of cheese during pregnancy was significantly related to a reduced risk of physician-diagnosed infantile asthma </w:t>
            </w:r>
            <w:r w:rsidR="005F274B" w:rsidRPr="007738C3">
              <w:t xml:space="preserve">between extreme quartiles (aOR 0.44; 95%CI 0.18 to </w:t>
            </w:r>
            <w:r w:rsidRPr="007738C3">
              <w:t xml:space="preserve">0.97). </w:t>
            </w:r>
          </w:p>
          <w:p w14:paraId="3E578483" w14:textId="4851D7C0" w:rsidR="00AE3B9A" w:rsidRPr="00AE3B9A" w:rsidRDefault="00AE3B9A" w:rsidP="005F274B">
            <w:r w:rsidRPr="007738C3">
              <w:t xml:space="preserve">Maternal intake levels of yogurt during pregnancy were significantly inversely associated with physician-diagnosed infantile atopic eczema </w:t>
            </w:r>
            <w:r w:rsidR="005F274B" w:rsidRPr="007738C3">
              <w:t xml:space="preserve">between extreme quartiles </w:t>
            </w:r>
            <w:r w:rsidRPr="007738C3">
              <w:t>(</w:t>
            </w:r>
            <w:r w:rsidR="005F274B" w:rsidRPr="007738C3">
              <w:t>aOR</w:t>
            </w:r>
            <w:r w:rsidRPr="007738C3">
              <w:t xml:space="preserve"> 0.49; 95% CI, 0.20</w:t>
            </w:r>
            <w:r w:rsidR="005F274B" w:rsidRPr="007738C3">
              <w:t xml:space="preserve"> to </w:t>
            </w:r>
            <w:r w:rsidRPr="007738C3">
              <w:t>1.16).</w:t>
            </w:r>
            <w:r w:rsidRPr="00AE3B9A">
              <w:t xml:space="preserve"> </w:t>
            </w:r>
          </w:p>
        </w:tc>
        <w:tc>
          <w:tcPr>
            <w:tcW w:w="1843" w:type="dxa"/>
          </w:tcPr>
          <w:p w14:paraId="3E835A13" w14:textId="77777777" w:rsidR="00AE3B9A" w:rsidRPr="00C17B92" w:rsidRDefault="00AE3B9A" w:rsidP="007A69A9"/>
        </w:tc>
      </w:tr>
      <w:tr w:rsidR="00AF1D6E" w:rsidRPr="00C17B92" w14:paraId="7693DC59" w14:textId="77777777" w:rsidTr="007A69A9">
        <w:trPr>
          <w:cantSplit/>
          <w:trHeight w:val="390"/>
        </w:trPr>
        <w:tc>
          <w:tcPr>
            <w:tcW w:w="1564" w:type="dxa"/>
          </w:tcPr>
          <w:p w14:paraId="374EFB4F" w14:textId="7B588916" w:rsidR="00AF1D6E" w:rsidRPr="004A107E" w:rsidRDefault="00AF1D6E" w:rsidP="007A69A9">
            <w:r w:rsidRPr="004A107E">
              <w:t>Wang et al 2015</w:t>
            </w:r>
            <w:r w:rsidR="00774750">
              <w:fldChar w:fldCharType="begin">
                <w:fldData xml:space="preserve">PEVuZE5vdGU+PENpdGU+PEF1dGhvcj5XYW5nPC9BdXRob3I+PFllYXI+MjAxNTwvWWVhcj48UmVj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</w:fldData>
              </w:fldChar>
            </w:r>
            <w:r w:rsidR="002747EA">
              <w:instrText xml:space="preserve"> ADDIN EN.CITE </w:instrText>
            </w:r>
            <w:r w:rsidR="002747EA">
              <w:fldChar w:fldCharType="begin">
                <w:fldData xml:space="preserve">PEVuZE5vdGU+PENpdGU+PEF1dGhvcj5XYW5nPC9BdXRob3I+PFllYXI+MjAxNTwvWWVhcj48UmVj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</w:fldData>
              </w:fldChar>
            </w:r>
            <w:r w:rsidR="002747EA">
              <w:instrText xml:space="preserve"> ADDIN EN.CITE.DATA </w:instrText>
            </w:r>
            <w:r w:rsidR="002747EA">
              <w:fldChar w:fldCharType="end"/>
            </w:r>
            <w:r w:rsidR="00774750">
              <w:fldChar w:fldCharType="separate"/>
            </w:r>
            <w:r w:rsidR="002747EA" w:rsidRPr="002747EA">
              <w:rPr>
                <w:noProof/>
                <w:vertAlign w:val="superscript"/>
              </w:rPr>
              <w:t>72</w:t>
            </w:r>
            <w:r w:rsidR="00774750">
              <w:fldChar w:fldCharType="end"/>
            </w:r>
          </w:p>
          <w:p w14:paraId="6C0BD69F" w14:textId="67540109" w:rsidR="00AF1D6E" w:rsidRPr="004A107E" w:rsidRDefault="00AF1D6E" w:rsidP="007A69A9">
            <w:r w:rsidRPr="004A107E">
              <w:t>China</w:t>
            </w:r>
          </w:p>
          <w:p w14:paraId="4E3030C7" w14:textId="1CB8A158" w:rsidR="00AF1D6E" w:rsidRPr="004A107E" w:rsidRDefault="00AF1D6E" w:rsidP="007A69A9">
            <w:r w:rsidRPr="004A107E">
              <w:t>Case-control</w:t>
            </w:r>
          </w:p>
        </w:tc>
        <w:tc>
          <w:tcPr>
            <w:tcW w:w="1417" w:type="dxa"/>
          </w:tcPr>
          <w:p w14:paraId="7B01984B" w14:textId="77777777" w:rsidR="00AF1D6E" w:rsidRPr="004A107E" w:rsidRDefault="00AF1D6E" w:rsidP="007A69A9">
            <w:r w:rsidRPr="004A107E">
              <w:t>459 cases</w:t>
            </w:r>
          </w:p>
          <w:p w14:paraId="29CC1FF4" w14:textId="356CCEC9" w:rsidR="00AF1D6E" w:rsidRPr="004A107E" w:rsidRDefault="00AF1D6E" w:rsidP="007A69A9">
            <w:r w:rsidRPr="004A107E">
              <w:t>459 controls</w:t>
            </w:r>
          </w:p>
        </w:tc>
        <w:tc>
          <w:tcPr>
            <w:tcW w:w="4532" w:type="dxa"/>
          </w:tcPr>
          <w:p w14:paraId="48F0F4F6" w14:textId="77777777" w:rsidR="00AF1D6E" w:rsidRPr="004A107E" w:rsidRDefault="00AF1D6E" w:rsidP="00AF1D6E">
            <w:r w:rsidRPr="004A107E">
              <w:rPr>
                <w:b/>
              </w:rPr>
              <w:t>Aim</w:t>
            </w:r>
            <w:r w:rsidRPr="004A107E">
              <w:t xml:space="preserve">: To study the associations between maternal consumption of non-staple food in the first trimester and risk of neural tube defects (NTDs) in offspring. </w:t>
            </w:r>
          </w:p>
          <w:p w14:paraId="16F2AF6E" w14:textId="2A45B742" w:rsidR="00AF1D6E" w:rsidRPr="004A107E" w:rsidRDefault="00AF1D6E" w:rsidP="00AF1D6E">
            <w:pPr>
              <w:rPr>
                <w:b/>
              </w:rPr>
            </w:pPr>
            <w:r w:rsidRPr="004A107E">
              <w:rPr>
                <w:b/>
              </w:rPr>
              <w:t>Methods</w:t>
            </w:r>
            <w:r w:rsidRPr="004A107E">
              <w:t>: Logistic regression models were used to examine the associations between maternal consumption of non-staple food in the first trimester and risk of NTDs in offspring. The effects were evaluated by odds ratio (OR) and 95% confidence intervals (95% CIs) with SAS9.1.3.software.</w:t>
            </w:r>
          </w:p>
        </w:tc>
        <w:tc>
          <w:tcPr>
            <w:tcW w:w="4536" w:type="dxa"/>
          </w:tcPr>
          <w:p w14:paraId="7740D5FD" w14:textId="2085794F" w:rsidR="00AF1D6E" w:rsidRPr="004A107E" w:rsidRDefault="00AF1D6E" w:rsidP="00AF1D6E">
            <w:r w:rsidRPr="004A107E">
              <w:t xml:space="preserve">Compared with consumption frequency of &lt;1 meal/week, the ORs for </w:t>
            </w:r>
            <w:r w:rsidR="004C27B4">
              <w:t xml:space="preserve">neural tube defects with </w:t>
            </w:r>
            <w:r w:rsidRPr="004A107E">
              <w:t xml:space="preserve">milk consumption frequency of 1-2, 3-6, ≥7 meals/week were 0.50 (95% CI: 0.28 to 0.88), 0.56 (0.32 to 0.99), and 0.59 (0.38 to 0.90), respectively. </w:t>
            </w:r>
          </w:p>
        </w:tc>
        <w:tc>
          <w:tcPr>
            <w:tcW w:w="1843" w:type="dxa"/>
          </w:tcPr>
          <w:p w14:paraId="0D5E529C" w14:textId="77777777" w:rsidR="00AF1D6E" w:rsidRPr="00C17B92" w:rsidRDefault="00AF1D6E" w:rsidP="007A69A9"/>
        </w:tc>
      </w:tr>
      <w:tr w:rsidR="0079448D" w:rsidRPr="00C17B92" w14:paraId="0ADFC69B" w14:textId="77777777" w:rsidTr="007A69A9">
        <w:trPr>
          <w:cantSplit/>
          <w:trHeight w:val="390"/>
        </w:trPr>
        <w:tc>
          <w:tcPr>
            <w:tcW w:w="1564" w:type="dxa"/>
          </w:tcPr>
          <w:p w14:paraId="4C3C20C8" w14:textId="1D22D240" w:rsidR="0079448D" w:rsidRPr="00E61514" w:rsidRDefault="0079448D" w:rsidP="007A69A9">
            <w:r>
              <w:t>Bunyavanich et al 2014</w:t>
            </w:r>
            <w:r>
              <w:fldChar w:fldCharType="begin">
                <w:fldData xml:space="preserve">PEVuZE5vdGU+PENpdGU+PEF1dGhvcj5CdW55YXZhbmljaDwvQXV0aG9yPjxZZWFyPjIwMTQ8L1ll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</w:fldData>
              </w:fldChar>
            </w:r>
            <w:r w:rsidR="002747EA">
              <w:instrText xml:space="preserve"> ADDIN EN.CITE </w:instrText>
            </w:r>
            <w:r w:rsidR="002747EA">
              <w:fldChar w:fldCharType="begin">
                <w:fldData xml:space="preserve">PEVuZE5vdGU+PENpdGU+PEF1dGhvcj5CdW55YXZhbmljaDwvQXV0aG9yPjxZZWFyPjIwMTQ8L1ll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</w:fldData>
              </w:fldChar>
            </w:r>
            <w:r w:rsidR="002747EA">
              <w:instrText xml:space="preserve"> ADDIN EN.CITE.DATA </w:instrText>
            </w:r>
            <w:r w:rsidR="002747EA">
              <w:fldChar w:fldCharType="end"/>
            </w:r>
            <w:r>
              <w:fldChar w:fldCharType="separate"/>
            </w:r>
            <w:r w:rsidR="002747EA" w:rsidRPr="002747EA">
              <w:rPr>
                <w:noProof/>
                <w:vertAlign w:val="superscript"/>
              </w:rPr>
              <w:t>90</w:t>
            </w:r>
            <w:r>
              <w:fldChar w:fldCharType="end"/>
            </w:r>
          </w:p>
          <w:p w14:paraId="39C27964" w14:textId="77777777" w:rsidR="0079448D" w:rsidRDefault="0079448D" w:rsidP="007A69A9">
            <w:r>
              <w:t>United States</w:t>
            </w:r>
          </w:p>
          <w:p w14:paraId="74B7B7E8" w14:textId="77777777" w:rsidR="0079448D" w:rsidRPr="00C17B92" w:rsidRDefault="0079448D" w:rsidP="007A69A9">
            <w:r>
              <w:t>Cohort</w:t>
            </w:r>
          </w:p>
        </w:tc>
        <w:tc>
          <w:tcPr>
            <w:tcW w:w="1417" w:type="dxa"/>
          </w:tcPr>
          <w:p w14:paraId="47174388" w14:textId="77777777" w:rsidR="0079448D" w:rsidRPr="00C17B92" w:rsidRDefault="0079448D" w:rsidP="007A69A9">
            <w:r>
              <w:t>1,227 mother-child pairs</w:t>
            </w:r>
          </w:p>
        </w:tc>
        <w:tc>
          <w:tcPr>
            <w:tcW w:w="4532" w:type="dxa"/>
          </w:tcPr>
          <w:p w14:paraId="628682CF" w14:textId="77777777" w:rsidR="0079448D" w:rsidRDefault="0079448D" w:rsidP="00AF1D6E">
            <w:r w:rsidRPr="00E61514">
              <w:rPr>
                <w:b/>
              </w:rPr>
              <w:t>Aim</w:t>
            </w:r>
            <w:r>
              <w:t>: T</w:t>
            </w:r>
            <w:r w:rsidRPr="00E61514">
              <w:t xml:space="preserve">o examine the associations between maternal intake of common childhood food allergens during early pregnancy and childhood allergy and asthma. </w:t>
            </w:r>
          </w:p>
          <w:p w14:paraId="5D552733" w14:textId="77777777" w:rsidR="0079448D" w:rsidRPr="00C17B92" w:rsidRDefault="0079448D" w:rsidP="00AF1D6E">
            <w:r w:rsidRPr="00E61514">
              <w:rPr>
                <w:b/>
              </w:rPr>
              <w:t>Methods</w:t>
            </w:r>
            <w:r w:rsidRPr="00E61514">
              <w:t>: Using food frequency questionnaires administered during the first and second trimesters, we assessed maternal intake of common childhood food allergens during pregna</w:t>
            </w:r>
            <w:r>
              <w:t>ncy. In mid-childhood (mean age</w:t>
            </w:r>
            <w:r w:rsidRPr="00E61514">
              <w:t xml:space="preserve"> 7.9 years), we assessed food allergy, asthma, allergic rhinitis, and atopic dermatitis by questionnaire and serum-specific IgE levels. We examined the associations between maternal diet during pregnancy and childhood allergy and asthma. We also examined the cross-sectional associations between specific food allergies, asthma, and atopic conditions in mid-childhood. </w:t>
            </w:r>
          </w:p>
        </w:tc>
        <w:tc>
          <w:tcPr>
            <w:tcW w:w="4536" w:type="dxa"/>
          </w:tcPr>
          <w:p w14:paraId="26CDADDD" w14:textId="77777777" w:rsidR="0079448D" w:rsidRDefault="0079448D" w:rsidP="00AF1D6E">
            <w:r w:rsidRPr="00E61514">
              <w:t>Higher milk intake during the first trimester was ass</w:t>
            </w:r>
            <w:r>
              <w:t>ociated with reduced asthma (OR</w:t>
            </w:r>
            <w:r w:rsidRPr="00E61514">
              <w:t xml:space="preserve"> 0.83; </w:t>
            </w:r>
            <w:r>
              <w:t>95% CI</w:t>
            </w:r>
            <w:r w:rsidRPr="00E61514">
              <w:t xml:space="preserve"> 0.69</w:t>
            </w:r>
            <w:r>
              <w:t xml:space="preserve"> to 0.99) and allergic rhinitis (OR 0.85; 95%CI</w:t>
            </w:r>
            <w:r w:rsidRPr="00E61514">
              <w:t xml:space="preserve"> 0.74</w:t>
            </w:r>
            <w:r>
              <w:t xml:space="preserve"> to </w:t>
            </w:r>
            <w:r w:rsidRPr="00E61514">
              <w:t xml:space="preserve">0.97). </w:t>
            </w:r>
          </w:p>
          <w:p w14:paraId="3B93C510" w14:textId="77777777" w:rsidR="0079448D" w:rsidRPr="00E61514" w:rsidRDefault="0079448D" w:rsidP="007A69A9"/>
        </w:tc>
        <w:tc>
          <w:tcPr>
            <w:tcW w:w="1843" w:type="dxa"/>
          </w:tcPr>
          <w:p w14:paraId="2EFBBF1F" w14:textId="683C01F0" w:rsidR="0079448D" w:rsidRPr="00C17B92" w:rsidRDefault="0079448D" w:rsidP="007A69A9"/>
        </w:tc>
      </w:tr>
      <w:tr w:rsidR="0079448D" w:rsidRPr="00C17B92" w14:paraId="183308E6" w14:textId="77777777" w:rsidTr="007A69A9">
        <w:trPr>
          <w:cantSplit/>
          <w:trHeight w:val="390"/>
        </w:trPr>
        <w:tc>
          <w:tcPr>
            <w:tcW w:w="1564" w:type="dxa"/>
          </w:tcPr>
          <w:p w14:paraId="45D2E094" w14:textId="20B86E89" w:rsidR="0079448D" w:rsidRDefault="0079448D" w:rsidP="007A69A9">
            <w:r>
              <w:t>Miyake et al 2015</w:t>
            </w:r>
            <w:r>
              <w:fldChar w:fldCharType="begin"/>
            </w:r>
            <w:r w:rsidR="002747EA">
              <w:instrText xml:space="preserve"> ADDIN EN.CITE &lt;EndNote&gt;&lt;Cite&gt;&lt;Author&gt;Miyake&lt;/Author&gt;&lt;Year&gt;2015&lt;/Year&gt;&lt;RecNum&gt;1465&lt;/RecNum&gt;&lt;DisplayText&gt;&lt;style face="superscript" font="Trebuchet MS" size="9"&gt;89&lt;/style&gt;&lt;/DisplayText&gt;&lt;record&gt;&lt;rec-number&gt;1465&lt;/rec-number&gt;&lt;foreign-keys&gt;&lt;key app="EN" db-id="exvasrfx2dtraoesasxp2szsxa2df502592x" timestamp="1574039613"&gt;1465&lt;/key&gt;&lt;key app="ENWeb" db-id=""&gt;0&lt;/key&gt;&lt;/foreign-keys&gt;&lt;ref-type name="Journal Article"&gt;17&lt;/ref-type&gt;&lt;contributors&gt;&lt;authors&gt;&lt;author&gt;Miyake, Y.&lt;/author&gt;&lt;author&gt;Tanaka, K.&lt;/author&gt;&lt;author&gt;Okubo, H.&lt;/author&gt;&lt;author&gt;Sasaki, S.&lt;/author&gt;&lt;author&gt;Arakawa, M.&lt;/author&gt;&lt;/authors&gt;&lt;/contributors&gt;&lt;titles&gt;&lt;title&gt;Intake of dairy products and calcium and prevalence of depressive symptoms during pregnancy in Japan: a cross-sectional study&lt;/title&gt;&lt;secondary-title&gt;BJOG&lt;/secondary-title&gt;&lt;/titles&gt;&lt;periodical&gt;&lt;full-title&gt;BJOG&lt;/full-title&gt;&lt;/periodical&gt;&lt;pages&gt;336-43&lt;/pages&gt;&lt;volume&gt;122&lt;/volume&gt;&lt;number&gt;3&lt;/number&gt;&lt;section&gt;336&lt;/section&gt;&lt;dates&gt;&lt;year&gt;2015&lt;/year&gt;&lt;/dates&gt;&lt;isbn&gt;14700328&lt;/isbn&gt;&lt;urls&gt;&lt;/urls&gt;&lt;electronic-resource-num&gt;10.1111/1471-0528.12972&lt;/electronic-resource-num&gt;&lt;/record&gt;&lt;/Cite&gt;&lt;/EndNote&gt;</w:instrText>
            </w:r>
            <w:r>
              <w:fldChar w:fldCharType="separate"/>
            </w:r>
            <w:r w:rsidR="002747EA" w:rsidRPr="002747EA">
              <w:rPr>
                <w:noProof/>
                <w:vertAlign w:val="superscript"/>
              </w:rPr>
              <w:t>89</w:t>
            </w:r>
            <w:r>
              <w:fldChar w:fldCharType="end"/>
            </w:r>
          </w:p>
          <w:p w14:paraId="45FE776A" w14:textId="77777777" w:rsidR="0079448D" w:rsidRDefault="0079448D" w:rsidP="007A69A9">
            <w:r>
              <w:t>Japan</w:t>
            </w:r>
          </w:p>
          <w:p w14:paraId="4E37FBB1" w14:textId="77777777" w:rsidR="0079448D" w:rsidRDefault="0079448D" w:rsidP="007A69A9">
            <w:r>
              <w:t>Cross-section</w:t>
            </w:r>
          </w:p>
        </w:tc>
        <w:tc>
          <w:tcPr>
            <w:tcW w:w="1417" w:type="dxa"/>
          </w:tcPr>
          <w:p w14:paraId="54BF9B81" w14:textId="77777777" w:rsidR="0079448D" w:rsidRDefault="0079448D" w:rsidP="007A69A9">
            <w:r>
              <w:t>1,745 women</w:t>
            </w:r>
          </w:p>
        </w:tc>
        <w:tc>
          <w:tcPr>
            <w:tcW w:w="4532" w:type="dxa"/>
          </w:tcPr>
          <w:p w14:paraId="55BD7469" w14:textId="77777777" w:rsidR="0079448D" w:rsidRDefault="0079448D" w:rsidP="007A69A9">
            <w:pPr>
              <w:rPr>
                <w:rFonts w:ascii="Helvetica" w:hAnsi="Helvetica"/>
                <w:sz w:val="11"/>
                <w:szCs w:val="11"/>
              </w:rPr>
            </w:pPr>
            <w:r>
              <w:rPr>
                <w:b/>
              </w:rPr>
              <w:t xml:space="preserve">Aim: </w:t>
            </w:r>
            <w:r w:rsidRPr="007616CB">
              <w:t>To examine the relationship between the intake of dairy</w:t>
            </w:r>
            <w:r>
              <w:t xml:space="preserve"> </w:t>
            </w:r>
            <w:r w:rsidRPr="007616CB">
              <w:t>products and calcium and the prevalence of depressive symptoms</w:t>
            </w:r>
            <w:r>
              <w:t xml:space="preserve"> </w:t>
            </w:r>
            <w:r w:rsidRPr="007616CB">
              <w:t>during pregnancy.</w:t>
            </w:r>
          </w:p>
          <w:p w14:paraId="6027C419" w14:textId="36ADFA40" w:rsidR="0079448D" w:rsidRPr="00E61514" w:rsidRDefault="0079448D" w:rsidP="007A69A9">
            <w:pPr>
              <w:rPr>
                <w:b/>
              </w:rPr>
            </w:pPr>
            <w:r w:rsidRPr="007616CB">
              <w:rPr>
                <w:b/>
              </w:rPr>
              <w:t>Methods</w:t>
            </w:r>
            <w:r w:rsidRPr="007616CB">
              <w:t>: Dietary intake during the preceding month was assessed</w:t>
            </w:r>
            <w:r>
              <w:t xml:space="preserve"> </w:t>
            </w:r>
            <w:r w:rsidRPr="007616CB">
              <w:t>using a self-administered diet history questionnaire. Scores of 16</w:t>
            </w:r>
            <w:r>
              <w:t xml:space="preserve"> </w:t>
            </w:r>
            <w:r w:rsidRPr="007616CB">
              <w:t>or higher on the Center for Epidemiologic Studies Depression</w:t>
            </w:r>
            <w:r>
              <w:t xml:space="preserve"> </w:t>
            </w:r>
            <w:r w:rsidRPr="007616CB">
              <w:t>Scale denoted depressive symptoms. Adjustment was made for</w:t>
            </w:r>
            <w:r>
              <w:t xml:space="preserve"> </w:t>
            </w:r>
            <w:r w:rsidRPr="007616CB">
              <w:t>age, gestation, region of residence, number of children, family</w:t>
            </w:r>
            <w:r>
              <w:t xml:space="preserve"> </w:t>
            </w:r>
            <w:r w:rsidRPr="007616CB">
              <w:t>structure, history of depression, family history of depression,</w:t>
            </w:r>
            <w:r>
              <w:t xml:space="preserve"> </w:t>
            </w:r>
            <w:r w:rsidRPr="007616CB">
              <w:t xml:space="preserve">smoking, </w:t>
            </w:r>
            <w:r w:rsidR="00501148" w:rsidRPr="007616CB">
              <w:t>second-hand</w:t>
            </w:r>
            <w:r w:rsidRPr="007616CB">
              <w:t xml:space="preserve"> smoke exposure at home and at work, job</w:t>
            </w:r>
            <w:r>
              <w:t xml:space="preserve"> </w:t>
            </w:r>
            <w:r w:rsidRPr="007616CB">
              <w:t>type, household income, education, and body mass index. In our</w:t>
            </w:r>
            <w:r>
              <w:t xml:space="preserve"> </w:t>
            </w:r>
            <w:r w:rsidRPr="007616CB">
              <w:t>analyses regarding dairy products in general, adjustment was also</w:t>
            </w:r>
            <w:r>
              <w:t xml:space="preserve"> </w:t>
            </w:r>
            <w:r w:rsidRPr="007616CB">
              <w:t>made for fish intake; in our analysis regarding calcium,</w:t>
            </w:r>
            <w:r>
              <w:t xml:space="preserve"> </w:t>
            </w:r>
            <w:r w:rsidRPr="007616CB">
              <w:t>adjustment was also made for the intake of saturated fatty</w:t>
            </w:r>
            <w:r>
              <w:t xml:space="preserve"> </w:t>
            </w:r>
            <w:r w:rsidRPr="007616CB">
              <w:t>acids, eicosapentaenoic acid plus docosahexaenoic acid, and</w:t>
            </w:r>
            <w:r>
              <w:t xml:space="preserve"> </w:t>
            </w:r>
            <w:r w:rsidRPr="007616CB">
              <w:t>vitamin D.</w:t>
            </w:r>
            <w:r>
              <w:t xml:space="preserve"> </w:t>
            </w:r>
          </w:p>
        </w:tc>
        <w:tc>
          <w:tcPr>
            <w:tcW w:w="4536" w:type="dxa"/>
          </w:tcPr>
          <w:p w14:paraId="709AD8C2" w14:textId="6039A2EB" w:rsidR="0079448D" w:rsidRPr="00E61514" w:rsidRDefault="0079448D" w:rsidP="007A69A9">
            <w:r w:rsidRPr="00360E5F">
              <w:t>Higher intake of yogurt was independently related to a lower prevalence of depressive symptoms during pregnancy: the adjusted odds ratio between extreme quartiles (80 vs 4 g/day) was 0.69 (95% CI 0.48</w:t>
            </w:r>
            <w:r w:rsidRPr="00360E5F">
              <w:rPr>
                <w:rFonts w:eastAsiaTheme="majorEastAsia"/>
              </w:rPr>
              <w:t xml:space="preserve"> to </w:t>
            </w:r>
            <w:r w:rsidRPr="00360E5F">
              <w:t xml:space="preserve">0.99, </w:t>
            </w:r>
            <w:r w:rsidRPr="00360E5F">
              <w:rPr>
                <w:rFonts w:eastAsiaTheme="majorEastAsia"/>
              </w:rPr>
              <w:t xml:space="preserve">P </w:t>
            </w:r>
            <w:r w:rsidRPr="00360E5F">
              <w:t>for trend</w:t>
            </w:r>
            <w:r w:rsidR="00162E95">
              <w:t>=</w:t>
            </w:r>
            <w:r w:rsidRPr="00360E5F">
              <w:t xml:space="preserve">0.03). No relationships were observed between the intake of all dairy products (aOR </w:t>
            </w:r>
            <w:r>
              <w:t>0.93; 95%CI 0.66–1.32; p=</w:t>
            </w:r>
            <w:r w:rsidRPr="00360E5F">
              <w:t>0.47</w:t>
            </w:r>
            <w:r>
              <w:t>)</w:t>
            </w:r>
            <w:r w:rsidRPr="00360E5F">
              <w:t xml:space="preserve">, milk </w:t>
            </w:r>
            <w:r>
              <w:t xml:space="preserve">(aOR 0.89; 95%CI </w:t>
            </w:r>
            <w:r w:rsidRPr="00360E5F">
              <w:t>0.63</w:t>
            </w:r>
            <w:r>
              <w:t xml:space="preserve"> to </w:t>
            </w:r>
            <w:r w:rsidRPr="00360E5F">
              <w:t>1.25</w:t>
            </w:r>
            <w:r>
              <w:t>; p=039</w:t>
            </w:r>
            <w:r w:rsidRPr="00360E5F">
              <w:t xml:space="preserve">) or cheese </w:t>
            </w:r>
            <w:r>
              <w:t xml:space="preserve">(aOR 0.86; 95%CI </w:t>
            </w:r>
            <w:r w:rsidRPr="00360E5F">
              <w:t>0.59–1.24</w:t>
            </w:r>
            <w:r>
              <w:t>; p=0.58</w:t>
            </w:r>
            <w:r w:rsidRPr="00360E5F">
              <w:t>)</w:t>
            </w:r>
            <w:r>
              <w:t xml:space="preserve"> </w:t>
            </w:r>
            <w:r w:rsidRPr="00360E5F">
              <w:t xml:space="preserve">and depressive symptoms during pregnancy. </w:t>
            </w:r>
          </w:p>
        </w:tc>
        <w:tc>
          <w:tcPr>
            <w:tcW w:w="1843" w:type="dxa"/>
          </w:tcPr>
          <w:p w14:paraId="7F7A76F8" w14:textId="403BAC34" w:rsidR="0079448D" w:rsidRPr="00C17B92" w:rsidRDefault="0079448D" w:rsidP="007A69A9"/>
        </w:tc>
      </w:tr>
    </w:tbl>
    <w:p w14:paraId="0FAFE3AA" w14:textId="3EAB1E60" w:rsidR="00510DED" w:rsidRDefault="009C163D" w:rsidP="005719CE">
      <w:pPr>
        <w:pStyle w:val="TableName"/>
        <w:ind w:left="1134" w:hanging="1134"/>
      </w:pPr>
      <w:bookmarkStart w:id="64" w:name="_Toc40956604"/>
      <w:r>
        <w:t xml:space="preserve">Q2 </w:t>
      </w:r>
      <w:r w:rsidR="007B1D24">
        <w:t>C</w:t>
      </w:r>
      <w:r w:rsidR="00510DED">
        <w:t>onsumption of carbohydrates</w:t>
      </w:r>
      <w:r w:rsidR="002F1844">
        <w:t xml:space="preserve"> during pregnancy</w:t>
      </w:r>
      <w:bookmarkEnd w:id="64"/>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26: Q2 Consumption of carbohydrates during pregnancy"/>
      </w:tblPr>
      <w:tblGrid>
        <w:gridCol w:w="1564"/>
        <w:gridCol w:w="1417"/>
        <w:gridCol w:w="4532"/>
        <w:gridCol w:w="4536"/>
        <w:gridCol w:w="1843"/>
      </w:tblGrid>
      <w:tr w:rsidR="00510DED" w:rsidRPr="00F350A6" w14:paraId="339352A3" w14:textId="77777777" w:rsidTr="005A7519">
        <w:trPr>
          <w:cantSplit/>
          <w:trHeight w:val="390"/>
          <w:tblHeader/>
        </w:trPr>
        <w:tc>
          <w:tcPr>
            <w:tcW w:w="1564" w:type="dxa"/>
          </w:tcPr>
          <w:p w14:paraId="69BDB7CA" w14:textId="77777777" w:rsidR="00510DED" w:rsidRPr="00F350A6" w:rsidRDefault="00510DED" w:rsidP="002F1844">
            <w:pPr>
              <w:keepNext/>
              <w:rPr>
                <w:b/>
              </w:rPr>
            </w:pPr>
            <w:r>
              <w:rPr>
                <w:b/>
              </w:rPr>
              <w:t>Study ref</w:t>
            </w:r>
          </w:p>
        </w:tc>
        <w:tc>
          <w:tcPr>
            <w:tcW w:w="1417" w:type="dxa"/>
          </w:tcPr>
          <w:p w14:paraId="2E40A1B7" w14:textId="77777777" w:rsidR="00510DED" w:rsidRPr="00F350A6" w:rsidRDefault="00510DED" w:rsidP="002F1844">
            <w:pPr>
              <w:keepNext/>
              <w:rPr>
                <w:b/>
              </w:rPr>
            </w:pPr>
            <w:r>
              <w:rPr>
                <w:b/>
              </w:rPr>
              <w:t>N</w:t>
            </w:r>
          </w:p>
        </w:tc>
        <w:tc>
          <w:tcPr>
            <w:tcW w:w="4532" w:type="dxa"/>
          </w:tcPr>
          <w:p w14:paraId="0088C173" w14:textId="77777777" w:rsidR="00510DED" w:rsidRPr="00F350A6" w:rsidRDefault="00510DED" w:rsidP="002F1844">
            <w:pPr>
              <w:keepNext/>
              <w:rPr>
                <w:b/>
              </w:rPr>
            </w:pPr>
            <w:r>
              <w:rPr>
                <w:b/>
              </w:rPr>
              <w:t>Aim/methods</w:t>
            </w:r>
          </w:p>
        </w:tc>
        <w:tc>
          <w:tcPr>
            <w:tcW w:w="4536" w:type="dxa"/>
          </w:tcPr>
          <w:p w14:paraId="197215B2" w14:textId="77777777" w:rsidR="00510DED" w:rsidRPr="00F350A6" w:rsidRDefault="00510DED" w:rsidP="002F1844">
            <w:pPr>
              <w:keepNext/>
              <w:rPr>
                <w:b/>
              </w:rPr>
            </w:pPr>
            <w:r>
              <w:rPr>
                <w:b/>
              </w:rPr>
              <w:t>Results</w:t>
            </w:r>
          </w:p>
        </w:tc>
        <w:tc>
          <w:tcPr>
            <w:tcW w:w="1843" w:type="dxa"/>
          </w:tcPr>
          <w:p w14:paraId="48B71AFE" w14:textId="77777777" w:rsidR="00510DED" w:rsidRPr="00F350A6" w:rsidRDefault="00510DED" w:rsidP="002F1844">
            <w:pPr>
              <w:keepNext/>
              <w:rPr>
                <w:b/>
              </w:rPr>
            </w:pPr>
            <w:r>
              <w:rPr>
                <w:b/>
              </w:rPr>
              <w:t>Comments</w:t>
            </w:r>
          </w:p>
        </w:tc>
      </w:tr>
      <w:tr w:rsidR="00510DED" w:rsidRPr="00C8357D" w14:paraId="481FF043" w14:textId="77777777" w:rsidTr="005A7519">
        <w:tblPrEx>
          <w:tblLook w:val="04A0" w:firstRow="1" w:lastRow="0" w:firstColumn="1" w:lastColumn="0" w:noHBand="0" w:noVBand="1"/>
        </w:tblPrEx>
        <w:trPr>
          <w:cantSplit/>
          <w:trHeight w:val="390"/>
        </w:trPr>
        <w:tc>
          <w:tcPr>
            <w:tcW w:w="1564" w:type="dxa"/>
          </w:tcPr>
          <w:p w14:paraId="30D5B532" w14:textId="2E70B154" w:rsidR="00510DED" w:rsidRDefault="00510DED" w:rsidP="002F1844">
            <w:r>
              <w:t>Alvarez Zallo et al 2018</w:t>
            </w:r>
            <w:r w:rsidR="00767EBF">
              <w:fldChar w:fldCharType="begin">
                <w:fldData xml:space="preserve">PEVuZE5vdGU+PENpdGU+PEF1dGhvcj5BbHZhcmV6IFphbGxvPC9BdXRob3I+PFllYXI+MjAxODwv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</w:fldData>
              </w:fldChar>
            </w:r>
            <w:r w:rsidR="002747EA">
              <w:instrText xml:space="preserve"> ADDIN EN.CITE </w:instrText>
            </w:r>
            <w:r w:rsidR="002747EA">
              <w:fldChar w:fldCharType="begin">
                <w:fldData xml:space="preserve">PEVuZE5vdGU+PENpdGU+PEF1dGhvcj5BbHZhcmV6IFphbGxvPC9BdXRob3I+PFllYXI+MjAxODwv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</w:fldData>
              </w:fldChar>
            </w:r>
            <w:r w:rsidR="002747EA">
              <w:instrText xml:space="preserve"> ADDIN EN.CITE.DATA </w:instrText>
            </w:r>
            <w:r w:rsidR="002747EA">
              <w:fldChar w:fldCharType="end"/>
            </w:r>
            <w:r w:rsidR="00767EBF">
              <w:fldChar w:fldCharType="separate"/>
            </w:r>
            <w:r w:rsidR="002747EA" w:rsidRPr="002747EA">
              <w:rPr>
                <w:noProof/>
                <w:vertAlign w:val="superscript"/>
              </w:rPr>
              <w:t>52</w:t>
            </w:r>
            <w:r w:rsidR="00767EBF">
              <w:fldChar w:fldCharType="end"/>
            </w:r>
          </w:p>
          <w:p w14:paraId="119518B5" w14:textId="77777777" w:rsidR="00510DED" w:rsidRDefault="00510DED" w:rsidP="002F1844">
            <w:r>
              <w:t>Europe and Latin America</w:t>
            </w:r>
          </w:p>
          <w:p w14:paraId="1FE18D8E" w14:textId="77777777" w:rsidR="00510DED" w:rsidRDefault="00510DED" w:rsidP="002F1844">
            <w:r w:rsidRPr="00000A5C">
              <w:t>International Study of Wheezing in Infants</w:t>
            </w:r>
          </w:p>
          <w:p w14:paraId="2B004419" w14:textId="1A2FF0A2" w:rsidR="00510DED" w:rsidRPr="00814460" w:rsidRDefault="00C4695D" w:rsidP="002F1844">
            <w:r>
              <w:t>Cohort</w:t>
            </w:r>
          </w:p>
        </w:tc>
        <w:tc>
          <w:tcPr>
            <w:tcW w:w="1417" w:type="dxa"/>
          </w:tcPr>
          <w:p w14:paraId="44413FCF" w14:textId="77777777" w:rsidR="00510DED" w:rsidRDefault="00510DED" w:rsidP="002F1844">
            <w:r>
              <w:t>1,087 infants 12-15 months of age</w:t>
            </w:r>
          </w:p>
        </w:tc>
        <w:tc>
          <w:tcPr>
            <w:tcW w:w="4532" w:type="dxa"/>
          </w:tcPr>
          <w:p w14:paraId="1639C20B" w14:textId="77777777" w:rsidR="00510DED" w:rsidRDefault="00510DED" w:rsidP="002F1844">
            <w:r>
              <w:rPr>
                <w:b/>
              </w:rPr>
              <w:t xml:space="preserve">Aim: </w:t>
            </w:r>
            <w:r>
              <w:t>To examine</w:t>
            </w:r>
            <w:r w:rsidRPr="00000A5C">
              <w:t xml:space="preserve"> the relationship between different food groups and the adherence to a Mediterranean diet during pregnancy and the risk of wheezing and eczema in children aged 12-15 months. </w:t>
            </w:r>
          </w:p>
          <w:p w14:paraId="40D5CB4E" w14:textId="0D6F0BE4" w:rsidR="00510DED" w:rsidRDefault="00510DED" w:rsidP="008F2DCD">
            <w:pPr>
              <w:rPr>
                <w:b/>
              </w:rPr>
            </w:pPr>
            <w:r w:rsidRPr="00000A5C">
              <w:rPr>
                <w:b/>
              </w:rPr>
              <w:t>Methods</w:t>
            </w:r>
            <w:r w:rsidRPr="00000A5C">
              <w:t xml:space="preserve">: </w:t>
            </w:r>
            <w:r>
              <w:t>T</w:t>
            </w:r>
            <w:r w:rsidRPr="00000A5C">
              <w:t xml:space="preserve">he study of the association of the different food consumption and Mediterranean diet with wheezing, recurrent wheezing and eczema was performed using different models of unconditional logistic regression to obtain adjusted prevalence odds ratios and 95% confidence intervals. </w:t>
            </w:r>
          </w:p>
        </w:tc>
        <w:tc>
          <w:tcPr>
            <w:tcW w:w="4536" w:type="dxa"/>
          </w:tcPr>
          <w:p w14:paraId="4B23D5CC" w14:textId="77777777" w:rsidR="00510DED" w:rsidRPr="00000A5C" w:rsidRDefault="00510DED" w:rsidP="002F1844">
            <w:r w:rsidRPr="00000A5C">
              <w:t xml:space="preserve">The consumption once or twice </w:t>
            </w:r>
            <w:r>
              <w:t>of</w:t>
            </w:r>
            <w:r w:rsidRPr="00000A5C">
              <w:t xml:space="preserve"> cooked potatoes (OR: 1.75</w:t>
            </w:r>
            <w:r>
              <w:t xml:space="preserve"> </w:t>
            </w:r>
            <w:r w:rsidRPr="00000A5C">
              <w:t>[1.22</w:t>
            </w:r>
            <w:r>
              <w:t xml:space="preserve"> to </w:t>
            </w:r>
            <w:r w:rsidRPr="00000A5C">
              <w:t>2.51]) and industrial pastry (OR: 1.59</w:t>
            </w:r>
            <w:r>
              <w:t xml:space="preserve"> </w:t>
            </w:r>
            <w:r w:rsidRPr="00000A5C">
              <w:t>[1.13</w:t>
            </w:r>
            <w:r>
              <w:t xml:space="preserve"> to </w:t>
            </w:r>
            <w:r w:rsidRPr="00000A5C">
              <w:t>2.24]), and the consumption more than three times a week of industrial pastry (OR: 1.47 [1.01</w:t>
            </w:r>
            <w:r>
              <w:t xml:space="preserve"> to </w:t>
            </w:r>
            <w:r w:rsidRPr="00000A5C">
              <w:t>2</w:t>
            </w:r>
            <w:r>
              <w:t>.13]) during pregnancy increased</w:t>
            </w:r>
            <w:r w:rsidRPr="00000A5C">
              <w:t xml:space="preserve"> the risk of "wheezing" at 12 months. </w:t>
            </w:r>
          </w:p>
        </w:tc>
        <w:tc>
          <w:tcPr>
            <w:tcW w:w="1843" w:type="dxa"/>
          </w:tcPr>
          <w:p w14:paraId="38CDBEDD" w14:textId="77777777" w:rsidR="00510DED" w:rsidRPr="00C8357D" w:rsidRDefault="00510DED" w:rsidP="002F1844"/>
        </w:tc>
      </w:tr>
      <w:tr w:rsidR="00510DED" w:rsidRPr="00C8357D" w14:paraId="36497D5A" w14:textId="77777777" w:rsidTr="005A7519">
        <w:tblPrEx>
          <w:tblLook w:val="04A0" w:firstRow="1" w:lastRow="0" w:firstColumn="1" w:lastColumn="0" w:noHBand="0" w:noVBand="1"/>
        </w:tblPrEx>
        <w:trPr>
          <w:cantSplit/>
          <w:trHeight w:val="390"/>
        </w:trPr>
        <w:tc>
          <w:tcPr>
            <w:tcW w:w="1564" w:type="dxa"/>
          </w:tcPr>
          <w:p w14:paraId="1CA66030" w14:textId="5B8477EC" w:rsidR="00510DED" w:rsidRPr="00880A17" w:rsidRDefault="00510DED" w:rsidP="002F1844">
            <w:r w:rsidRPr="00880A17">
              <w:t>Castro-Rodriguez</w:t>
            </w:r>
            <w:r>
              <w:t xml:space="preserve"> et al 2016</w:t>
            </w:r>
            <w:r w:rsidR="00767EBF">
              <w:fldChar w:fldCharType="begin">
                <w:fldData xml:space="preserve">PEVuZE5vdGU+PENpdGU+PEF1dGhvcj5DYXN0cm8tUm9kcmlndWV6PC9BdXRob3I+PFllYXI+MjAx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</w:fldData>
              </w:fldChar>
            </w:r>
            <w:r w:rsidR="002747EA">
              <w:instrText xml:space="preserve"> ADDIN EN.CITE </w:instrText>
            </w:r>
            <w:r w:rsidR="002747EA">
              <w:fldChar w:fldCharType="begin">
                <w:fldData xml:space="preserve">PEVuZE5vdGU+PENpdGU+PEF1dGhvcj5DYXN0cm8tUm9kcmlndWV6PC9BdXRob3I+PFllYXI+MjAx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</w:fldData>
              </w:fldChar>
            </w:r>
            <w:r w:rsidR="002747EA">
              <w:instrText xml:space="preserve"> ADDIN EN.CITE.DATA </w:instrText>
            </w:r>
            <w:r w:rsidR="002747EA">
              <w:fldChar w:fldCharType="end"/>
            </w:r>
            <w:r w:rsidR="00767EBF">
              <w:fldChar w:fldCharType="separate"/>
            </w:r>
            <w:r w:rsidR="002747EA" w:rsidRPr="002747EA">
              <w:rPr>
                <w:noProof/>
                <w:vertAlign w:val="superscript"/>
              </w:rPr>
              <w:t>53</w:t>
            </w:r>
            <w:r w:rsidR="00767EBF">
              <w:fldChar w:fldCharType="end"/>
            </w:r>
          </w:p>
          <w:p w14:paraId="148FA19A" w14:textId="77777777" w:rsidR="00D51984" w:rsidRPr="00D51984" w:rsidRDefault="00D51984" w:rsidP="00D51984">
            <w:r w:rsidRPr="00D51984">
              <w:t>International Study of Wheezing in Infants </w:t>
            </w:r>
          </w:p>
          <w:p w14:paraId="653753B4" w14:textId="77777777" w:rsidR="00D51984" w:rsidRPr="00880A17" w:rsidRDefault="00D51984" w:rsidP="00D51984">
            <w:r>
              <w:t>Spain</w:t>
            </w:r>
          </w:p>
          <w:p w14:paraId="35C4E31D" w14:textId="16931A87" w:rsidR="00510DED" w:rsidRDefault="00D51984" w:rsidP="00D51984">
            <w:r>
              <w:t>Cohort</w:t>
            </w:r>
          </w:p>
        </w:tc>
        <w:tc>
          <w:tcPr>
            <w:tcW w:w="1417" w:type="dxa"/>
          </w:tcPr>
          <w:p w14:paraId="5D4990F2" w14:textId="77777777" w:rsidR="00510DED" w:rsidRDefault="00510DED" w:rsidP="002F1844">
            <w:r>
              <w:t>1,000 preschool children</w:t>
            </w:r>
          </w:p>
        </w:tc>
        <w:tc>
          <w:tcPr>
            <w:tcW w:w="4532" w:type="dxa"/>
          </w:tcPr>
          <w:p w14:paraId="6A4A83B4" w14:textId="77777777" w:rsidR="00510DED" w:rsidRDefault="00510DED" w:rsidP="002F1844">
            <w:r w:rsidRPr="008E7258">
              <w:rPr>
                <w:b/>
              </w:rPr>
              <w:t>Aim</w:t>
            </w:r>
            <w:r>
              <w:t xml:space="preserve">: To examine whether </w:t>
            </w:r>
            <w:r w:rsidRPr="00880A17">
              <w:t xml:space="preserve">some foods and Mediterranean diet (MedDiet) consumed by the mother during pregnancy and by the child during the first years of life can be protective for current wheezing, rhinitis and dermatitis at preschool age. </w:t>
            </w:r>
          </w:p>
          <w:p w14:paraId="47AB90E4" w14:textId="77777777" w:rsidR="00510DED" w:rsidRDefault="00510DED" w:rsidP="002F1844">
            <w:pPr>
              <w:rPr>
                <w:b/>
              </w:rPr>
            </w:pPr>
            <w:r w:rsidRPr="008E7258">
              <w:rPr>
                <w:b/>
              </w:rPr>
              <w:t>Methods</w:t>
            </w:r>
            <w:r w:rsidRPr="00880A17">
              <w:t>: Questionnaires of epidemiological factors and food intake by the mother during pregnancy and later by the child were filled in by parents in two surveys at two different time points (1.5 yrs and 4 yrs of life)</w:t>
            </w:r>
            <w:r>
              <w:t>.</w:t>
            </w:r>
            <w:r w:rsidRPr="00880A17">
              <w:t xml:space="preserve"> </w:t>
            </w:r>
          </w:p>
        </w:tc>
        <w:tc>
          <w:tcPr>
            <w:tcW w:w="4536" w:type="dxa"/>
          </w:tcPr>
          <w:p w14:paraId="1BE26860" w14:textId="7CE0A590" w:rsidR="00510DED" w:rsidRDefault="00510DED" w:rsidP="002F1844">
            <w:r>
              <w:t xml:space="preserve">Consumption of </w:t>
            </w:r>
            <w:r w:rsidRPr="00880A17">
              <w:t xml:space="preserve">pasta </w:t>
            </w:r>
            <w:r>
              <w:t xml:space="preserve">never or occasionally (p=0.049) during pregnancy </w:t>
            </w:r>
            <w:r w:rsidRPr="00880A17">
              <w:t xml:space="preserve">were </w:t>
            </w:r>
            <w:r>
              <w:t>protective against wheeze in the child</w:t>
            </w:r>
            <w:r w:rsidRPr="00880A17">
              <w:t xml:space="preserve">. </w:t>
            </w:r>
          </w:p>
          <w:p w14:paraId="1FF70F62" w14:textId="513C8B35" w:rsidR="00510DED" w:rsidRPr="00880A17" w:rsidRDefault="00510DED" w:rsidP="002F1844">
            <w:r w:rsidRPr="00880A17">
              <w:t xml:space="preserve"> </w:t>
            </w:r>
          </w:p>
        </w:tc>
        <w:tc>
          <w:tcPr>
            <w:tcW w:w="1843" w:type="dxa"/>
          </w:tcPr>
          <w:p w14:paraId="6415E044" w14:textId="77777777" w:rsidR="00510DED" w:rsidRPr="00C8357D" w:rsidRDefault="00510DED" w:rsidP="002F1844"/>
        </w:tc>
      </w:tr>
      <w:tr w:rsidR="00A51BB3" w:rsidRPr="00C8357D" w14:paraId="03A4EC24" w14:textId="77777777" w:rsidTr="005A7519">
        <w:tblPrEx>
          <w:tblLook w:val="04A0" w:firstRow="1" w:lastRow="0" w:firstColumn="1" w:lastColumn="0" w:noHBand="0" w:noVBand="1"/>
        </w:tblPrEx>
        <w:trPr>
          <w:cantSplit/>
          <w:trHeight w:val="390"/>
        </w:trPr>
        <w:tc>
          <w:tcPr>
            <w:tcW w:w="1564" w:type="dxa"/>
          </w:tcPr>
          <w:p w14:paraId="2A9DF0F0" w14:textId="0A85C681" w:rsidR="00A51BB3" w:rsidRPr="00B82457" w:rsidRDefault="00A51BB3" w:rsidP="002F1844">
            <w:r w:rsidRPr="00B82457">
              <w:t>Renault et al 2015</w:t>
            </w:r>
            <w:r w:rsidR="00774750">
              <w:fldChar w:fldCharType="begin">
                <w:fldData xml:space="preserve">PEVuZE5vdGU+PENpdGU+PEF1dGhvcj5SZW5hdWx0PC9BdXRob3I+PFllYXI+MjAxNTwvWWVhcj48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</w:fldData>
              </w:fldChar>
            </w:r>
            <w:r w:rsidR="002747EA">
              <w:instrText xml:space="preserve"> ADDIN EN.CITE </w:instrText>
            </w:r>
            <w:r w:rsidR="002747EA">
              <w:fldChar w:fldCharType="begin">
                <w:fldData xml:space="preserve">PEVuZE5vdGU+PENpdGU+PEF1dGhvcj5SZW5hdWx0PC9BdXRob3I+PFllYXI+MjAxNTwvWWVhcj48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</w:fldData>
              </w:fldChar>
            </w:r>
            <w:r w:rsidR="002747EA">
              <w:instrText xml:space="preserve"> ADDIN EN.CITE.DATA </w:instrText>
            </w:r>
            <w:r w:rsidR="002747EA">
              <w:fldChar w:fldCharType="end"/>
            </w:r>
            <w:r w:rsidR="00774750">
              <w:fldChar w:fldCharType="separate"/>
            </w:r>
            <w:r w:rsidR="002747EA" w:rsidRPr="002747EA">
              <w:rPr>
                <w:noProof/>
                <w:vertAlign w:val="superscript"/>
              </w:rPr>
              <w:t>92</w:t>
            </w:r>
            <w:r w:rsidR="00774750">
              <w:fldChar w:fldCharType="end"/>
            </w:r>
          </w:p>
          <w:p w14:paraId="4ACE49DC" w14:textId="7E21CCCD" w:rsidR="00A51BB3" w:rsidRPr="00B82457" w:rsidRDefault="00A51BB3" w:rsidP="002F1844">
            <w:r w:rsidRPr="00B82457">
              <w:t>Analysis of RCT participants</w:t>
            </w:r>
          </w:p>
          <w:p w14:paraId="3E59CA08" w14:textId="66F46B70" w:rsidR="00A51BB3" w:rsidRPr="00B82457" w:rsidRDefault="00A51BB3" w:rsidP="002F1844">
            <w:r w:rsidRPr="00B82457">
              <w:t>Denmark</w:t>
            </w:r>
          </w:p>
        </w:tc>
        <w:tc>
          <w:tcPr>
            <w:tcW w:w="1417" w:type="dxa"/>
          </w:tcPr>
          <w:p w14:paraId="15A87CAF" w14:textId="5FBCC2ED" w:rsidR="00A51BB3" w:rsidRPr="00B82457" w:rsidRDefault="00A51BB3" w:rsidP="002F1844">
            <w:r w:rsidRPr="00B82457">
              <w:t>222</w:t>
            </w:r>
          </w:p>
        </w:tc>
        <w:tc>
          <w:tcPr>
            <w:tcW w:w="4532" w:type="dxa"/>
          </w:tcPr>
          <w:p w14:paraId="5B855EBE" w14:textId="77777777" w:rsidR="00A51BB3" w:rsidRPr="00B82457" w:rsidRDefault="00A51BB3" w:rsidP="00A51BB3">
            <w:r w:rsidRPr="00B82457">
              <w:rPr>
                <w:b/>
              </w:rPr>
              <w:t>Aim</w:t>
            </w:r>
            <w:r w:rsidRPr="00B82457">
              <w:t xml:space="preserve">: To examine the association between carbohydrate intake in obese pregnant women and their offspring's body composition. </w:t>
            </w:r>
          </w:p>
          <w:p w14:paraId="7BC40F00" w14:textId="5DBD2CC6" w:rsidR="00A51BB3" w:rsidRPr="00B82457" w:rsidRDefault="00A51BB3" w:rsidP="001158A7">
            <w:pPr>
              <w:rPr>
                <w:b/>
              </w:rPr>
            </w:pPr>
            <w:r w:rsidRPr="00B82457">
              <w:rPr>
                <w:b/>
              </w:rPr>
              <w:t>Methods</w:t>
            </w:r>
            <w:r w:rsidRPr="00B82457">
              <w:t xml:space="preserve">: Secondary analyses were performed in an observational setting of pregnant women with a pregestational BMI ≥30 participating in a randomized controlled trial. Diet was assessed at gestational weeks 11-14 and 36-37 by using a semiquantitative food-frequency questionnaire. Body composition in the offspring was assessed at birth by dual-energy X-ray absorptiometry. Relative fat mass (%) was the primary outcome. Absolute measures (total fat, abdominal fat, and lean body mass) were secondary outcomes. </w:t>
            </w:r>
          </w:p>
        </w:tc>
        <w:tc>
          <w:tcPr>
            <w:tcW w:w="4536" w:type="dxa"/>
          </w:tcPr>
          <w:p w14:paraId="7F2725AC" w14:textId="77777777" w:rsidR="00A51BB3" w:rsidRDefault="00A51BB3" w:rsidP="00B82457">
            <w:r w:rsidRPr="00B82457">
              <w:t>Maternal intake of digestible carbohydrates was associated with the offspring's relative fat mass in late (P-trend = 0.006) but not early (P-trend = 0.15) pregnancy. A comparison of mothers in the highest (median: 238 g/d) compared with the lowest (median: 188 g/d) quartile of digestible carbohydrate intake showed a mean adjusted higher value in the offspring's relative fat mass of 2.1% (95% CI 0.6% to 3.7%), which corresponded in absolute terms to a 103 g (95% CI: 27 to 179 g) higher fat mass. Abdominal fat mass was also higher.</w:t>
            </w:r>
            <w:r w:rsidRPr="00A51BB3">
              <w:t xml:space="preserve"> </w:t>
            </w:r>
          </w:p>
          <w:p w14:paraId="2B807381" w14:textId="03683E9B" w:rsidR="008E4648" w:rsidRPr="008E4648" w:rsidRDefault="008E4648" w:rsidP="008E4648">
            <w:r w:rsidRPr="008E4648">
              <w:t xml:space="preserve">In a strata of women with well-controlled glucose (2-h glucose values </w:t>
            </w:r>
            <w:r>
              <w:t>≤</w:t>
            </w:r>
            <w:r w:rsidRPr="008E4648">
              <w:t xml:space="preserve">6.6 mmol/L), no association between carbohydrate intake and offspring fat mass was observed, but the associations became significant and increased in strength with higher intolerance (strata with 2-h glucose values between 6.7-7.7 and </w:t>
            </w:r>
            <w:r>
              <w:t>≥</w:t>
            </w:r>
            <w:r w:rsidRPr="008E4648">
              <w:t>7.8 mmol/L).</w:t>
            </w:r>
          </w:p>
        </w:tc>
        <w:tc>
          <w:tcPr>
            <w:tcW w:w="1843" w:type="dxa"/>
          </w:tcPr>
          <w:p w14:paraId="79DBE31E" w14:textId="77777777" w:rsidR="00A51BB3" w:rsidRPr="00C8357D" w:rsidRDefault="00A51BB3" w:rsidP="002F1844"/>
        </w:tc>
      </w:tr>
      <w:tr w:rsidR="00520621" w:rsidRPr="00C8357D" w14:paraId="7A494423" w14:textId="77777777" w:rsidTr="005A7519">
        <w:tblPrEx>
          <w:tblLook w:val="04A0" w:firstRow="1" w:lastRow="0" w:firstColumn="1" w:lastColumn="0" w:noHBand="0" w:noVBand="1"/>
        </w:tblPrEx>
        <w:trPr>
          <w:cantSplit/>
          <w:trHeight w:val="390"/>
        </w:trPr>
        <w:tc>
          <w:tcPr>
            <w:tcW w:w="1564" w:type="dxa"/>
          </w:tcPr>
          <w:p w14:paraId="08398FE5" w14:textId="7F39F9D0" w:rsidR="00520621" w:rsidRPr="001158A7" w:rsidRDefault="00520621" w:rsidP="002F1844">
            <w:r w:rsidRPr="001158A7">
              <w:t>Sharma et al 2018</w:t>
            </w:r>
            <w:r w:rsidR="00774750">
              <w:fldChar w:fldCharType="begin">
                <w:fldData xml:space="preserve">PEVuZE5vdGU+PENpdGU+PEF1dGhvcj5TaGFybWE8L0F1dGhvcj48WWVhcj4yMDE4PC9ZZWFyPjxS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</w:fldData>
              </w:fldChar>
            </w:r>
            <w:r w:rsidR="002747EA">
              <w:instrText xml:space="preserve"> ADDIN EN.CITE </w:instrText>
            </w:r>
            <w:r w:rsidR="002747EA">
              <w:fldChar w:fldCharType="begin">
                <w:fldData xml:space="preserve">PEVuZE5vdGU+PENpdGU+PEF1dGhvcj5TaGFybWE8L0F1dGhvcj48WWVhcj4yMDE4PC9ZZWFyPjxS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</w:fldData>
              </w:fldChar>
            </w:r>
            <w:r w:rsidR="002747EA">
              <w:instrText xml:space="preserve"> ADDIN EN.CITE.DATA </w:instrText>
            </w:r>
            <w:r w:rsidR="002747EA">
              <w:fldChar w:fldCharType="end"/>
            </w:r>
            <w:r w:rsidR="00774750">
              <w:fldChar w:fldCharType="separate"/>
            </w:r>
            <w:r w:rsidR="002747EA" w:rsidRPr="002747EA">
              <w:rPr>
                <w:noProof/>
                <w:vertAlign w:val="superscript"/>
              </w:rPr>
              <w:t>93</w:t>
            </w:r>
            <w:r w:rsidR="00774750">
              <w:fldChar w:fldCharType="end"/>
            </w:r>
          </w:p>
          <w:p w14:paraId="5C5BA9E8" w14:textId="77777777" w:rsidR="00520621" w:rsidRPr="001158A7" w:rsidRDefault="00520621" w:rsidP="002F1844">
            <w:r w:rsidRPr="001158A7">
              <w:t>United Kingdom</w:t>
            </w:r>
          </w:p>
          <w:p w14:paraId="1E95764C" w14:textId="58657631" w:rsidR="00520621" w:rsidRPr="001158A7" w:rsidRDefault="00520621" w:rsidP="002F1844">
            <w:r w:rsidRPr="001158A7">
              <w:t>Cohort</w:t>
            </w:r>
          </w:p>
        </w:tc>
        <w:tc>
          <w:tcPr>
            <w:tcW w:w="1417" w:type="dxa"/>
          </w:tcPr>
          <w:p w14:paraId="66E7FD1A" w14:textId="42927316" w:rsidR="00520621" w:rsidRPr="001158A7" w:rsidRDefault="00520621" w:rsidP="002F1844">
            <w:r w:rsidRPr="001158A7">
              <w:t>1,196</w:t>
            </w:r>
          </w:p>
        </w:tc>
        <w:tc>
          <w:tcPr>
            <w:tcW w:w="4532" w:type="dxa"/>
          </w:tcPr>
          <w:p w14:paraId="37BBEDE4" w14:textId="77777777" w:rsidR="00520621" w:rsidRPr="001158A7" w:rsidRDefault="00520621" w:rsidP="000D6E8C">
            <w:r w:rsidRPr="001158A7">
              <w:rPr>
                <w:b/>
              </w:rPr>
              <w:t xml:space="preserve">Aim: </w:t>
            </w:r>
            <w:r w:rsidRPr="001158A7">
              <w:t>To</w:t>
            </w:r>
            <w:r w:rsidRPr="001158A7">
              <w:rPr>
                <w:b/>
              </w:rPr>
              <w:t xml:space="preserve"> </w:t>
            </w:r>
            <w:r w:rsidRPr="001158A7">
              <w:t xml:space="preserve">investigate the association between maternal dietary macronutrient intakes and their sub-components such as saccharides and fatty acids and birth weight. </w:t>
            </w:r>
          </w:p>
          <w:p w14:paraId="6CE5B0D3" w14:textId="0755E57E" w:rsidR="00520621" w:rsidRPr="001158A7" w:rsidRDefault="00520621" w:rsidP="00520621">
            <w:pPr>
              <w:rPr>
                <w:b/>
              </w:rPr>
            </w:pPr>
            <w:r w:rsidRPr="001158A7">
              <w:rPr>
                <w:b/>
              </w:rPr>
              <w:t>Methods</w:t>
            </w:r>
            <w:r w:rsidRPr="001158A7">
              <w:t>: Women were interviewed in each trimester. Dietary information was collected twice using a 24-h dietary recall about 8-12 weeks and 13-27 weeks of gestation.</w:t>
            </w:r>
          </w:p>
        </w:tc>
        <w:tc>
          <w:tcPr>
            <w:tcW w:w="4536" w:type="dxa"/>
          </w:tcPr>
          <w:p w14:paraId="08104162" w14:textId="77777777" w:rsidR="00520621" w:rsidRPr="001158A7" w:rsidRDefault="00520621" w:rsidP="00520621">
            <w:r w:rsidRPr="001158A7">
              <w:t xml:space="preserve">Multiple linear regression models adjusted for alcohol and smoking in trimester 1, showed that each additional 10 g/d carbohydrate consumption was associated with an increase of 4 g (95 % CI 1, 7; P=0.003) in birth weight. </w:t>
            </w:r>
          </w:p>
          <w:p w14:paraId="42BD7B73" w14:textId="3454D279" w:rsidR="00520621" w:rsidRPr="00520621" w:rsidRDefault="00520621" w:rsidP="00520621">
            <w:r w:rsidRPr="001158A7">
              <w:t>Maternal diet in trimester 2 suggested that higher intakes of glucose (10 g/d) and lactose (1 g/d) were both associated with higher birth weight of 52 g (95 % CI 4, 100; P=0.03) and 5 g (95 % CI 2, 7; P&lt;0.001) respectively.</w:t>
            </w:r>
            <w:r w:rsidRPr="00520621">
              <w:t xml:space="preserve"> </w:t>
            </w:r>
          </w:p>
        </w:tc>
        <w:tc>
          <w:tcPr>
            <w:tcW w:w="1843" w:type="dxa"/>
          </w:tcPr>
          <w:p w14:paraId="7A35BAB9" w14:textId="77777777" w:rsidR="00520621" w:rsidRPr="00C8357D" w:rsidRDefault="00520621" w:rsidP="002F1844"/>
        </w:tc>
      </w:tr>
    </w:tbl>
    <w:p w14:paraId="6EB5EF1D" w14:textId="45B92436" w:rsidR="009337E3" w:rsidRDefault="009C163D" w:rsidP="005719CE">
      <w:pPr>
        <w:pStyle w:val="TableName"/>
        <w:ind w:left="1134" w:hanging="1134"/>
      </w:pPr>
      <w:bookmarkStart w:id="65" w:name="_Toc40956605"/>
      <w:r>
        <w:t xml:space="preserve">Q2 </w:t>
      </w:r>
      <w:r w:rsidR="009337E3">
        <w:t>Consumption of protein during pregnancy</w:t>
      </w:r>
      <w:bookmarkEnd w:id="65"/>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27: Q2 Consumption of protein during pregnancy"/>
      </w:tblPr>
      <w:tblGrid>
        <w:gridCol w:w="1564"/>
        <w:gridCol w:w="1422"/>
        <w:gridCol w:w="4530"/>
        <w:gridCol w:w="4534"/>
        <w:gridCol w:w="1842"/>
      </w:tblGrid>
      <w:tr w:rsidR="009337E3" w:rsidRPr="00F350A6" w14:paraId="6DD60B7E" w14:textId="77777777" w:rsidTr="004E4762">
        <w:trPr>
          <w:cantSplit/>
          <w:trHeight w:val="390"/>
          <w:tblHeader/>
        </w:trPr>
        <w:tc>
          <w:tcPr>
            <w:tcW w:w="1559" w:type="dxa"/>
          </w:tcPr>
          <w:p w14:paraId="54A31495" w14:textId="77777777" w:rsidR="009337E3" w:rsidRPr="00F350A6" w:rsidRDefault="009337E3" w:rsidP="009337E3">
            <w:pPr>
              <w:keepNext/>
              <w:rPr>
                <w:b/>
              </w:rPr>
            </w:pPr>
            <w:r>
              <w:rPr>
                <w:b/>
              </w:rPr>
              <w:t>Study ref</w:t>
            </w:r>
          </w:p>
        </w:tc>
        <w:tc>
          <w:tcPr>
            <w:tcW w:w="1422" w:type="dxa"/>
          </w:tcPr>
          <w:p w14:paraId="0F598B72" w14:textId="77777777" w:rsidR="009337E3" w:rsidRPr="00F350A6" w:rsidRDefault="009337E3" w:rsidP="009337E3">
            <w:pPr>
              <w:keepNext/>
              <w:rPr>
                <w:b/>
              </w:rPr>
            </w:pPr>
            <w:r>
              <w:rPr>
                <w:b/>
              </w:rPr>
              <w:t>N</w:t>
            </w:r>
          </w:p>
        </w:tc>
        <w:tc>
          <w:tcPr>
            <w:tcW w:w="4532" w:type="dxa"/>
          </w:tcPr>
          <w:p w14:paraId="79475CCB" w14:textId="77777777" w:rsidR="009337E3" w:rsidRPr="00F350A6" w:rsidRDefault="009337E3" w:rsidP="009337E3">
            <w:pPr>
              <w:keepNext/>
              <w:rPr>
                <w:b/>
              </w:rPr>
            </w:pPr>
            <w:r>
              <w:rPr>
                <w:b/>
              </w:rPr>
              <w:t>Aim/methods</w:t>
            </w:r>
          </w:p>
        </w:tc>
        <w:tc>
          <w:tcPr>
            <w:tcW w:w="4536" w:type="dxa"/>
          </w:tcPr>
          <w:p w14:paraId="41BFC36B" w14:textId="77777777" w:rsidR="009337E3" w:rsidRPr="00F350A6" w:rsidRDefault="009337E3" w:rsidP="009337E3">
            <w:pPr>
              <w:keepNext/>
              <w:rPr>
                <w:b/>
              </w:rPr>
            </w:pPr>
            <w:r>
              <w:rPr>
                <w:b/>
              </w:rPr>
              <w:t>Results</w:t>
            </w:r>
          </w:p>
        </w:tc>
        <w:tc>
          <w:tcPr>
            <w:tcW w:w="1843" w:type="dxa"/>
          </w:tcPr>
          <w:p w14:paraId="74B8BA75" w14:textId="77777777" w:rsidR="009337E3" w:rsidRPr="00F350A6" w:rsidRDefault="009337E3" w:rsidP="009337E3">
            <w:pPr>
              <w:keepNext/>
              <w:rPr>
                <w:b/>
              </w:rPr>
            </w:pPr>
            <w:r>
              <w:rPr>
                <w:b/>
              </w:rPr>
              <w:t>Comments</w:t>
            </w:r>
          </w:p>
        </w:tc>
      </w:tr>
      <w:tr w:rsidR="00520621" w:rsidRPr="00C8357D" w14:paraId="7079C4D8" w14:textId="77777777" w:rsidTr="00D44590">
        <w:tblPrEx>
          <w:tblLook w:val="04A0" w:firstRow="1" w:lastRow="0" w:firstColumn="1" w:lastColumn="0" w:noHBand="0" w:noVBand="1"/>
        </w:tblPrEx>
        <w:trPr>
          <w:cantSplit/>
          <w:trHeight w:val="390"/>
        </w:trPr>
        <w:tc>
          <w:tcPr>
            <w:tcW w:w="1564" w:type="dxa"/>
          </w:tcPr>
          <w:p w14:paraId="3E8E623B" w14:textId="39F281D9" w:rsidR="00520621" w:rsidRPr="00BB061F" w:rsidRDefault="00520621" w:rsidP="00D44590">
            <w:r w:rsidRPr="00BB061F">
              <w:t>Sharma et al 2018</w:t>
            </w:r>
            <w:r w:rsidR="00774750">
              <w:fldChar w:fldCharType="begin">
                <w:fldData xml:space="preserve">PEVuZE5vdGU+PENpdGU+PEF1dGhvcj5TaGFybWE8L0F1dGhvcj48WWVhcj4yMDE4PC9ZZWFyPjxS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</w:fldData>
              </w:fldChar>
            </w:r>
            <w:r w:rsidR="002747EA">
              <w:instrText xml:space="preserve"> ADDIN EN.CITE </w:instrText>
            </w:r>
            <w:r w:rsidR="002747EA">
              <w:fldChar w:fldCharType="begin">
                <w:fldData xml:space="preserve">PEVuZE5vdGU+PENpdGU+PEF1dGhvcj5TaGFybWE8L0F1dGhvcj48WWVhcj4yMDE4PC9ZZWFyPjxS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</w:fldData>
              </w:fldChar>
            </w:r>
            <w:r w:rsidR="002747EA">
              <w:instrText xml:space="preserve"> ADDIN EN.CITE.DATA </w:instrText>
            </w:r>
            <w:r w:rsidR="002747EA">
              <w:fldChar w:fldCharType="end"/>
            </w:r>
            <w:r w:rsidR="00774750">
              <w:fldChar w:fldCharType="separate"/>
            </w:r>
            <w:r w:rsidR="002747EA" w:rsidRPr="002747EA">
              <w:rPr>
                <w:noProof/>
                <w:vertAlign w:val="superscript"/>
              </w:rPr>
              <w:t>93</w:t>
            </w:r>
            <w:r w:rsidR="00774750">
              <w:fldChar w:fldCharType="end"/>
            </w:r>
          </w:p>
          <w:p w14:paraId="775B3DA2" w14:textId="77777777" w:rsidR="00520621" w:rsidRPr="00BB061F" w:rsidRDefault="00520621" w:rsidP="00D44590">
            <w:r w:rsidRPr="00BB061F">
              <w:t>United Kingdom</w:t>
            </w:r>
          </w:p>
          <w:p w14:paraId="025865A5" w14:textId="77777777" w:rsidR="00520621" w:rsidRPr="00BB061F" w:rsidRDefault="00520621" w:rsidP="00D44590">
            <w:r w:rsidRPr="00BB061F">
              <w:t>Cohort</w:t>
            </w:r>
          </w:p>
        </w:tc>
        <w:tc>
          <w:tcPr>
            <w:tcW w:w="1417" w:type="dxa"/>
          </w:tcPr>
          <w:p w14:paraId="14400CBD" w14:textId="77777777" w:rsidR="00520621" w:rsidRPr="00BB061F" w:rsidRDefault="00520621" w:rsidP="00D44590">
            <w:r w:rsidRPr="00BB061F">
              <w:t>1,196</w:t>
            </w:r>
          </w:p>
        </w:tc>
        <w:tc>
          <w:tcPr>
            <w:tcW w:w="4532" w:type="dxa"/>
          </w:tcPr>
          <w:p w14:paraId="78355F10" w14:textId="77777777" w:rsidR="00520621" w:rsidRPr="00BB061F" w:rsidRDefault="00520621" w:rsidP="00D44590">
            <w:r w:rsidRPr="00BB061F">
              <w:rPr>
                <w:b/>
              </w:rPr>
              <w:t xml:space="preserve">Aim: </w:t>
            </w:r>
            <w:r w:rsidRPr="00BB061F">
              <w:t>To</w:t>
            </w:r>
            <w:r w:rsidRPr="00BB061F">
              <w:rPr>
                <w:b/>
              </w:rPr>
              <w:t xml:space="preserve"> </w:t>
            </w:r>
            <w:r w:rsidRPr="00BB061F">
              <w:t xml:space="preserve">investigate the association between maternal dietary macronutrient intakes and their sub-components such as saccharides and fatty acids and birth weight. </w:t>
            </w:r>
          </w:p>
          <w:p w14:paraId="328CE6B1" w14:textId="77777777" w:rsidR="00520621" w:rsidRPr="00BB061F" w:rsidRDefault="00520621" w:rsidP="00D44590">
            <w:pPr>
              <w:rPr>
                <w:b/>
              </w:rPr>
            </w:pPr>
            <w:r w:rsidRPr="00BB061F">
              <w:rPr>
                <w:b/>
              </w:rPr>
              <w:t>Methods</w:t>
            </w:r>
            <w:r w:rsidRPr="00BB061F">
              <w:t>: Women were interviewed in each trimester. Dietary information was collected twice using a 24-h dietary recall about 8-12 weeks and 13-27 weeks of gestation.</w:t>
            </w:r>
          </w:p>
        </w:tc>
        <w:tc>
          <w:tcPr>
            <w:tcW w:w="4536" w:type="dxa"/>
          </w:tcPr>
          <w:p w14:paraId="4C251286" w14:textId="4B2F3A37" w:rsidR="00520621" w:rsidRPr="00520621" w:rsidRDefault="00520621" w:rsidP="00D44590">
            <w:r w:rsidRPr="00BB061F">
              <w:t>There was no evidence of an association between protein intake and birth weight</w:t>
            </w:r>
            <w:r w:rsidR="00BB061F" w:rsidRPr="00BB061F">
              <w:t xml:space="preserve"> (MD 9; 95%CI -22.0 to 8).</w:t>
            </w:r>
          </w:p>
        </w:tc>
        <w:tc>
          <w:tcPr>
            <w:tcW w:w="1843" w:type="dxa"/>
          </w:tcPr>
          <w:p w14:paraId="4544839C" w14:textId="77777777" w:rsidR="00520621" w:rsidRPr="00C8357D" w:rsidRDefault="00520621" w:rsidP="00D44590"/>
        </w:tc>
      </w:tr>
      <w:tr w:rsidR="009337E3" w:rsidRPr="00C8357D" w14:paraId="6937AFD4" w14:textId="77777777" w:rsidTr="004E4762">
        <w:tblPrEx>
          <w:tblLook w:val="04A0" w:firstRow="1" w:lastRow="0" w:firstColumn="1" w:lastColumn="0" w:noHBand="0" w:noVBand="1"/>
        </w:tblPrEx>
        <w:trPr>
          <w:cantSplit/>
          <w:trHeight w:val="390"/>
        </w:trPr>
        <w:tc>
          <w:tcPr>
            <w:tcW w:w="1559" w:type="dxa"/>
          </w:tcPr>
          <w:p w14:paraId="4783DDAE" w14:textId="147D6BEA" w:rsidR="009337E3" w:rsidRPr="00E300BA" w:rsidRDefault="009337E3" w:rsidP="009337E3">
            <w:r w:rsidRPr="00E300BA">
              <w:t>Chen et al 2016</w:t>
            </w:r>
            <w:r w:rsidR="00774750">
              <w:fldChar w:fldCharType="begin">
                <w:fldData xml:space="preserve">PEVuZE5vdGU+PENpdGU+PEF1dGhvcj5DaGVuPC9BdXRob3I+PFllYXI+MjAxNjwvWWVhcj48UmVj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</w:fldData>
              </w:fldChar>
            </w:r>
            <w:r w:rsidR="002747EA">
              <w:instrText xml:space="preserve"> ADDIN EN.CITE </w:instrText>
            </w:r>
            <w:r w:rsidR="002747EA">
              <w:fldChar w:fldCharType="begin">
                <w:fldData xml:space="preserve">PEVuZE5vdGU+PENpdGU+PEF1dGhvcj5DaGVuPC9BdXRob3I+PFllYXI+MjAxNjwvWWVhcj48UmVj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</w:fldData>
              </w:fldChar>
            </w:r>
            <w:r w:rsidR="002747EA">
              <w:instrText xml:space="preserve"> ADDIN EN.CITE.DATA </w:instrText>
            </w:r>
            <w:r w:rsidR="002747EA">
              <w:fldChar w:fldCharType="end"/>
            </w:r>
            <w:r w:rsidR="00774750">
              <w:fldChar w:fldCharType="separate"/>
            </w:r>
            <w:r w:rsidR="002747EA" w:rsidRPr="002747EA">
              <w:rPr>
                <w:noProof/>
                <w:vertAlign w:val="superscript"/>
              </w:rPr>
              <w:t>97</w:t>
            </w:r>
            <w:r w:rsidR="00774750">
              <w:fldChar w:fldCharType="end"/>
            </w:r>
          </w:p>
          <w:p w14:paraId="28DC2E42" w14:textId="77777777" w:rsidR="009337E3" w:rsidRPr="00E300BA" w:rsidRDefault="009337E3" w:rsidP="009337E3">
            <w:r w:rsidRPr="00E300BA">
              <w:t>Singapore</w:t>
            </w:r>
          </w:p>
          <w:p w14:paraId="21E76FD9" w14:textId="77777777" w:rsidR="009337E3" w:rsidRPr="00E300BA" w:rsidRDefault="009337E3" w:rsidP="009337E3">
            <w:r w:rsidRPr="00E300BA">
              <w:t>Cohort</w:t>
            </w:r>
          </w:p>
          <w:p w14:paraId="46BA9174" w14:textId="77777777" w:rsidR="009337E3" w:rsidRPr="00E300BA" w:rsidRDefault="009337E3" w:rsidP="009337E3"/>
        </w:tc>
        <w:tc>
          <w:tcPr>
            <w:tcW w:w="1422" w:type="dxa"/>
          </w:tcPr>
          <w:p w14:paraId="7E6ADCC3" w14:textId="5EDFF713" w:rsidR="009337E3" w:rsidRPr="00E300BA" w:rsidRDefault="00E300BA" w:rsidP="00E300BA">
            <w:r w:rsidRPr="00E300BA">
              <w:t>320 mother-child</w:t>
            </w:r>
            <w:r w:rsidR="009337E3" w:rsidRPr="00E300BA">
              <w:t xml:space="preserve"> pairs</w:t>
            </w:r>
          </w:p>
        </w:tc>
        <w:tc>
          <w:tcPr>
            <w:tcW w:w="4532" w:type="dxa"/>
          </w:tcPr>
          <w:p w14:paraId="64A42BEF" w14:textId="77777777" w:rsidR="009337E3" w:rsidRPr="00E300BA" w:rsidRDefault="009337E3" w:rsidP="009337E3">
            <w:r w:rsidRPr="00E300BA">
              <w:rPr>
                <w:b/>
              </w:rPr>
              <w:t>Aim</w:t>
            </w:r>
            <w:r w:rsidRPr="00E300BA">
              <w:t xml:space="preserve">: To investigate the relation between maternal macronutrient intake and neonatal abdominal adiposity measured by using MRI in a multiethnic Asian mother-offspring cohort. </w:t>
            </w:r>
          </w:p>
          <w:p w14:paraId="09365CD9" w14:textId="77777777" w:rsidR="009337E3" w:rsidRPr="00E300BA" w:rsidRDefault="009337E3" w:rsidP="009337E3">
            <w:pPr>
              <w:rPr>
                <w:b/>
              </w:rPr>
            </w:pPr>
            <w:r w:rsidRPr="00E300BA">
              <w:rPr>
                <w:b/>
              </w:rPr>
              <w:t>Methods</w:t>
            </w:r>
            <w:r w:rsidRPr="00E300BA">
              <w:t xml:space="preserve">: The macronutrient intake of mothers was ascertained by using a 24-h dietary recall at 26-28 wk gestation. Neonatal abdominal adiposity was assessed by using MRI in week 2 of life. Mother-offspring dyads with complete macronutrient intake and adiposity information were included in the analysis. Associations were assessed by both substitution and addition models with the use of multivariable linear regressions. </w:t>
            </w:r>
          </w:p>
        </w:tc>
        <w:tc>
          <w:tcPr>
            <w:tcW w:w="4536" w:type="dxa"/>
          </w:tcPr>
          <w:p w14:paraId="0594AF53" w14:textId="1227DB16" w:rsidR="009337E3" w:rsidRPr="00C31D7A" w:rsidRDefault="009337E3" w:rsidP="009337E3">
            <w:r w:rsidRPr="00E300BA">
              <w:t>A higher-protein, lower-carbohydrate or -fat diet during pregnancy was associated with lower abdominal internal adipose tissue (IAT) in the neonates [beta (95% CI): -0.18 mL (-0.35 to -0.001 mL) per 1% protein-to-carbohydrate substitution and -0.25 mL (-0.</w:t>
            </w:r>
            <w:r w:rsidR="00650D3D" w:rsidRPr="00E300BA">
              <w:t>46 to</w:t>
            </w:r>
            <w:r w:rsidRPr="00E300BA">
              <w:t xml:space="preserve"> -0.04 mL) per 1% protein-to-fat substitution].</w:t>
            </w:r>
            <w:r w:rsidRPr="00C31D7A">
              <w:t xml:space="preserve"> </w:t>
            </w:r>
          </w:p>
        </w:tc>
        <w:tc>
          <w:tcPr>
            <w:tcW w:w="1843" w:type="dxa"/>
          </w:tcPr>
          <w:p w14:paraId="3416C95C" w14:textId="77777777" w:rsidR="009337E3" w:rsidRPr="00C8357D" w:rsidRDefault="009337E3" w:rsidP="009337E3"/>
        </w:tc>
      </w:tr>
      <w:tr w:rsidR="0010084F" w:rsidRPr="00C8357D" w14:paraId="7CD5489F" w14:textId="77777777" w:rsidTr="004E4762">
        <w:tblPrEx>
          <w:tblLook w:val="04A0" w:firstRow="1" w:lastRow="0" w:firstColumn="1" w:lastColumn="0" w:noHBand="0" w:noVBand="1"/>
        </w:tblPrEx>
        <w:trPr>
          <w:cantSplit/>
          <w:trHeight w:val="390"/>
        </w:trPr>
        <w:tc>
          <w:tcPr>
            <w:tcW w:w="1559" w:type="dxa"/>
          </w:tcPr>
          <w:p w14:paraId="4E8EAA7A" w14:textId="0FF86BCE" w:rsidR="0010084F" w:rsidRPr="00541F56" w:rsidRDefault="0010084F" w:rsidP="009337E3">
            <w:r w:rsidRPr="00541F56">
              <w:t>Pang et al 2017</w:t>
            </w:r>
            <w:r w:rsidR="00774750">
              <w:fldChar w:fldCharType="begin">
                <w:fldData xml:space="preserve">PEVuZE5vdGU+PENpdGU+PEF1dGhvcj5QYW5nPC9BdXRob3I+PFllYXI+MjAxNzwvWWVhcj48UmVj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==
</w:fldData>
              </w:fldChar>
            </w:r>
            <w:r w:rsidR="002747EA">
              <w:instrText xml:space="preserve"> ADDIN EN.CITE </w:instrText>
            </w:r>
            <w:r w:rsidR="002747EA">
              <w:fldChar w:fldCharType="begin">
                <w:fldData xml:space="preserve">PEVuZE5vdGU+PENpdGU+PEF1dGhvcj5QYW5nPC9BdXRob3I+PFllYXI+MjAxNzwvWWVhcj48UmVj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==
</w:fldData>
              </w:fldChar>
            </w:r>
            <w:r w:rsidR="002747EA">
              <w:instrText xml:space="preserve"> ADDIN EN.CITE.DATA </w:instrText>
            </w:r>
            <w:r w:rsidR="002747EA">
              <w:fldChar w:fldCharType="end"/>
            </w:r>
            <w:r w:rsidR="00774750">
              <w:fldChar w:fldCharType="separate"/>
            </w:r>
            <w:r w:rsidR="002747EA" w:rsidRPr="002747EA">
              <w:rPr>
                <w:noProof/>
                <w:vertAlign w:val="superscript"/>
              </w:rPr>
              <w:t>94</w:t>
            </w:r>
            <w:r w:rsidR="00774750">
              <w:fldChar w:fldCharType="end"/>
            </w:r>
          </w:p>
          <w:p w14:paraId="522EF910" w14:textId="77777777" w:rsidR="0010084F" w:rsidRPr="00541F56" w:rsidRDefault="0010084F" w:rsidP="009337E3">
            <w:r w:rsidRPr="00541F56">
              <w:t>Singapore</w:t>
            </w:r>
          </w:p>
          <w:p w14:paraId="2C3DF996" w14:textId="316C5D90" w:rsidR="0010084F" w:rsidRPr="00541F56" w:rsidRDefault="0010084F" w:rsidP="009337E3">
            <w:r w:rsidRPr="00541F56">
              <w:t>Cross-section</w:t>
            </w:r>
          </w:p>
        </w:tc>
        <w:tc>
          <w:tcPr>
            <w:tcW w:w="1422" w:type="dxa"/>
          </w:tcPr>
          <w:p w14:paraId="609CB27A" w14:textId="5A6108BE" w:rsidR="0010084F" w:rsidRPr="00541F56" w:rsidRDefault="0010084F" w:rsidP="004E4762">
            <w:r w:rsidRPr="00541F56">
              <w:t>980 women</w:t>
            </w:r>
          </w:p>
        </w:tc>
        <w:tc>
          <w:tcPr>
            <w:tcW w:w="4532" w:type="dxa"/>
          </w:tcPr>
          <w:p w14:paraId="271400E2" w14:textId="77777777" w:rsidR="0010084F" w:rsidRPr="00541F56" w:rsidRDefault="0010084F" w:rsidP="0010084F">
            <w:r w:rsidRPr="00541F56">
              <w:rPr>
                <w:b/>
              </w:rPr>
              <w:t>Aim</w:t>
            </w:r>
            <w:r w:rsidRPr="00541F56">
              <w:t>: To examine the associations of dietary protein intake from different food sources during pregnancy with the risk of GDM in a multiethnic Asian population.</w:t>
            </w:r>
          </w:p>
          <w:p w14:paraId="7677DAFE" w14:textId="254E20FA" w:rsidR="0010084F" w:rsidRPr="00541F56" w:rsidRDefault="0010084F" w:rsidP="0010084F">
            <w:pPr>
              <w:rPr>
                <w:b/>
              </w:rPr>
            </w:pPr>
            <w:r w:rsidRPr="00541F56">
              <w:rPr>
                <w:b/>
              </w:rPr>
              <w:t>Methods</w:t>
            </w:r>
            <w:r w:rsidRPr="00541F56">
              <w:t>: Protein intake was ascertained from 24-h dietary recall and 3-d food diaries at 26-28 wk gestation. GDM was defined as fasting glucose &gt;/=7.0 mmol/L and/or 2-h postload glucose &gt;/=7.8 mmol/L at 26-28 wk gestation. We evaluated the association of dietary protein intake with GDM risk by substituting carbohydrate with protein in an isocaloric model with the use of multivariable logistic regression analysis.</w:t>
            </w:r>
          </w:p>
        </w:tc>
        <w:tc>
          <w:tcPr>
            <w:tcW w:w="4536" w:type="dxa"/>
          </w:tcPr>
          <w:p w14:paraId="03C70152" w14:textId="76128C10" w:rsidR="0010084F" w:rsidRPr="00541F56" w:rsidRDefault="0010084F" w:rsidP="0010084F">
            <w:r w:rsidRPr="00541F56">
              <w:t>After adjustment for potential confounders, a higher total dietary protein intake was associated with a higher risk of GDM; the OR comparing the highest with the lowest quartile o</w:t>
            </w:r>
            <w:r w:rsidR="00AD1824" w:rsidRPr="00541F56">
              <w:t>f intake was 2.15 (95% CI</w:t>
            </w:r>
            <w:r w:rsidRPr="00541F56">
              <w:t xml:space="preserve"> 1.27 to 3.62; P-trend = 0.016). </w:t>
            </w:r>
          </w:p>
          <w:p w14:paraId="3F4A5518" w14:textId="77777777" w:rsidR="00DF6B2C" w:rsidRPr="00541F56" w:rsidRDefault="0010084F" w:rsidP="0010084F">
            <w:r w:rsidRPr="00541F56">
              <w:t xml:space="preserve">Higher intake levels of both animal protein (OR 2.87; 95% CI: 1.58, 5.20; P-trend = 0.001) and vegetable protein (OR 1.78; 95% CI: 0.99, 3.20; P-trend = 0.009) were associated with a higher risk of GDM. </w:t>
            </w:r>
          </w:p>
          <w:p w14:paraId="6F1938F5" w14:textId="21AF623F" w:rsidR="0010084F" w:rsidRPr="0010084F" w:rsidRDefault="0010084F" w:rsidP="0010084F">
            <w:r w:rsidRPr="00541F56">
              <w:t>Among the animal protein sources, higher intake levels of seafood protein (OR: 2.17; 95% CI: 1.26, 3.72; P-trend = 0.023) and dairy protein (OR: 1.87; 95% CI: 1.11, 3.15; P-trend = 0.017) were significantly associated with a higher GDM risk.</w:t>
            </w:r>
          </w:p>
        </w:tc>
        <w:tc>
          <w:tcPr>
            <w:tcW w:w="1843" w:type="dxa"/>
          </w:tcPr>
          <w:p w14:paraId="35AB046B" w14:textId="77777777" w:rsidR="0010084F" w:rsidRPr="00C8357D" w:rsidRDefault="0010084F" w:rsidP="009337E3"/>
        </w:tc>
      </w:tr>
      <w:tr w:rsidR="004E4762" w:rsidRPr="00C8357D" w14:paraId="517669D0" w14:textId="77777777" w:rsidTr="004E4762">
        <w:tblPrEx>
          <w:tblLook w:val="04A0" w:firstRow="1" w:lastRow="0" w:firstColumn="1" w:lastColumn="0" w:noHBand="0" w:noVBand="1"/>
        </w:tblPrEx>
        <w:trPr>
          <w:cantSplit/>
          <w:trHeight w:val="390"/>
        </w:trPr>
        <w:tc>
          <w:tcPr>
            <w:tcW w:w="1559" w:type="dxa"/>
          </w:tcPr>
          <w:p w14:paraId="62702F08" w14:textId="6DC90B03" w:rsidR="004E4762" w:rsidRPr="00541F56" w:rsidRDefault="004E4762" w:rsidP="009337E3">
            <w:r w:rsidRPr="00541F56">
              <w:t>Tielemans et al 2017</w:t>
            </w:r>
            <w:r w:rsidR="00774750">
              <w:fldChar w:fldCharType="begin">
                <w:fldData xml:space="preserve">PEVuZE5vdGU+PENpdGU+PEF1dGhvcj5UaWVsZW1hbnM8L0F1dGhvcj48WWVhcj4yMDE3PC9ZZWFy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</w:fldData>
              </w:fldChar>
            </w:r>
            <w:r w:rsidR="002747EA">
              <w:instrText xml:space="preserve"> ADDIN EN.CITE </w:instrText>
            </w:r>
            <w:r w:rsidR="002747EA">
              <w:fldChar w:fldCharType="begin">
                <w:fldData xml:space="preserve">PEVuZE5vdGU+PENpdGU+PEF1dGhvcj5UaWVsZW1hbnM8L0F1dGhvcj48WWVhcj4yMDE3PC9ZZWFy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</w:fldData>
              </w:fldChar>
            </w:r>
            <w:r w:rsidR="002747EA">
              <w:instrText xml:space="preserve"> ADDIN EN.CITE.DATA </w:instrText>
            </w:r>
            <w:r w:rsidR="002747EA">
              <w:fldChar w:fldCharType="end"/>
            </w:r>
            <w:r w:rsidR="00774750">
              <w:fldChar w:fldCharType="separate"/>
            </w:r>
            <w:r w:rsidR="002747EA" w:rsidRPr="002747EA">
              <w:rPr>
                <w:noProof/>
                <w:vertAlign w:val="superscript"/>
              </w:rPr>
              <w:t>96</w:t>
            </w:r>
            <w:r w:rsidR="00774750">
              <w:fldChar w:fldCharType="end"/>
            </w:r>
          </w:p>
          <w:p w14:paraId="04C92153" w14:textId="77777777" w:rsidR="004E4762" w:rsidRPr="00541F56" w:rsidRDefault="004E4762" w:rsidP="009337E3">
            <w:r w:rsidRPr="00541F56">
              <w:t>The Netherlands</w:t>
            </w:r>
          </w:p>
          <w:p w14:paraId="17486183" w14:textId="0A762C8C" w:rsidR="004E4762" w:rsidRPr="00541F56" w:rsidRDefault="004E4762" w:rsidP="009337E3">
            <w:r w:rsidRPr="00541F56">
              <w:t>Cohort</w:t>
            </w:r>
          </w:p>
        </w:tc>
        <w:tc>
          <w:tcPr>
            <w:tcW w:w="1422" w:type="dxa"/>
          </w:tcPr>
          <w:p w14:paraId="4ED1955D" w14:textId="30F92E41" w:rsidR="004E4762" w:rsidRPr="00541F56" w:rsidRDefault="004E4762" w:rsidP="004E4762">
            <w:r w:rsidRPr="00541F56">
              <w:t>2,694 mother-child pairs</w:t>
            </w:r>
          </w:p>
        </w:tc>
        <w:tc>
          <w:tcPr>
            <w:tcW w:w="4532" w:type="dxa"/>
          </w:tcPr>
          <w:p w14:paraId="4E48CC2C" w14:textId="77777777" w:rsidR="004E4762" w:rsidRPr="00541F56" w:rsidRDefault="004E4762" w:rsidP="004E4762">
            <w:r w:rsidRPr="00541F56">
              <w:rPr>
                <w:b/>
              </w:rPr>
              <w:t>Aim</w:t>
            </w:r>
            <w:r w:rsidRPr="00541F56">
              <w:t xml:space="preserve">: To examine whether protein intake during pregnancy is associated with offspring body composition at the age of 6 years and whether associations differ for animal protein and vegetable protein. </w:t>
            </w:r>
          </w:p>
          <w:p w14:paraId="595BE228" w14:textId="2A5CDB3B" w:rsidR="004E4762" w:rsidRPr="00541F56" w:rsidRDefault="004E4762" w:rsidP="004E4762">
            <w:pPr>
              <w:rPr>
                <w:b/>
              </w:rPr>
            </w:pPr>
            <w:r w:rsidRPr="00541F56">
              <w:rPr>
                <w:b/>
              </w:rPr>
              <w:t>Methods</w:t>
            </w:r>
            <w:r w:rsidRPr="00541F56">
              <w:t xml:space="preserve">: Energy-adjusted protein was measured in pregnancy using a food-frequency questionnaire and </w:t>
            </w:r>
            <w:r w:rsidR="00501148" w:rsidRPr="00541F56">
              <w:t>analysed</w:t>
            </w:r>
            <w:r w:rsidRPr="00541F56">
              <w:t xml:space="preserve"> in quartiles. At a mean age of 6.1 +/- 0.4 years, we measured children's body mass index, and fat-free mass index and fat mass index using dual-energy X-ray absorptiometry. Outcomes were standardized for age and sex. BMI was used to classify children's overweight status. </w:t>
            </w:r>
          </w:p>
        </w:tc>
        <w:tc>
          <w:tcPr>
            <w:tcW w:w="4536" w:type="dxa"/>
          </w:tcPr>
          <w:p w14:paraId="34FFFC69" w14:textId="05EAF1E0" w:rsidR="004E4762" w:rsidRPr="004E4762" w:rsidRDefault="004E4762" w:rsidP="0010084F">
            <w:r w:rsidRPr="00541F56">
              <w:t xml:space="preserve">After adjustment for sociodemographic and lifestyle factors, a higher maternal protein intake was associated with a higher children's fat-free mass index </w:t>
            </w:r>
            <w:r w:rsidR="0010084F" w:rsidRPr="00541F56">
              <w:t>(beta</w:t>
            </w:r>
            <w:r w:rsidRPr="00541F56">
              <w:t xml:space="preserve"> 0.14</w:t>
            </w:r>
            <w:r w:rsidR="0010084F" w:rsidRPr="00541F56">
              <w:t>; 95 % CI 0.03 to 0.25</w:t>
            </w:r>
            <w:r w:rsidRPr="00541F56">
              <w:t xml:space="preserve"> for highest vs. lowest quartile of protein intake], but not with children's fat mass index or body mass index. Comparable associations were found for animal protein and vegetable protein. Maternal protein intake was not associated with children's overweight.</w:t>
            </w:r>
            <w:r w:rsidRPr="004E4762">
              <w:t xml:space="preserve"> </w:t>
            </w:r>
          </w:p>
        </w:tc>
        <w:tc>
          <w:tcPr>
            <w:tcW w:w="1843" w:type="dxa"/>
          </w:tcPr>
          <w:p w14:paraId="5B8326DA" w14:textId="77777777" w:rsidR="004E4762" w:rsidRPr="00C8357D" w:rsidRDefault="004E4762" w:rsidP="009337E3"/>
        </w:tc>
      </w:tr>
      <w:tr w:rsidR="009337E3" w:rsidRPr="00C8357D" w14:paraId="1D453009" w14:textId="77777777" w:rsidTr="004E4762">
        <w:tblPrEx>
          <w:tblLook w:val="04A0" w:firstRow="1" w:lastRow="0" w:firstColumn="1" w:lastColumn="0" w:noHBand="0" w:noVBand="1"/>
        </w:tblPrEx>
        <w:trPr>
          <w:cantSplit/>
          <w:trHeight w:val="390"/>
        </w:trPr>
        <w:tc>
          <w:tcPr>
            <w:tcW w:w="1559" w:type="dxa"/>
          </w:tcPr>
          <w:p w14:paraId="79879C46" w14:textId="7A0AE995" w:rsidR="009337E3" w:rsidRPr="00541F56" w:rsidRDefault="009337E3" w:rsidP="009337E3">
            <w:r w:rsidRPr="00541F56">
              <w:t>Switowski et al 2016</w:t>
            </w:r>
            <w:r w:rsidR="00774750">
              <w:fldChar w:fldCharType="begin">
                <w:fldData xml:space="preserve">PEVuZE5vdGU+PENpdGU+PEF1dGhvcj5Td2l0a293c2tpPC9BdXRob3I+PFllYXI+MjAxNjwvWWVh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</w:fldData>
              </w:fldChar>
            </w:r>
            <w:r w:rsidR="002747EA">
              <w:instrText xml:space="preserve"> ADDIN EN.CITE </w:instrText>
            </w:r>
            <w:r w:rsidR="002747EA">
              <w:fldChar w:fldCharType="begin">
                <w:fldData xml:space="preserve">PEVuZE5vdGU+PENpdGU+PEF1dGhvcj5Td2l0a293c2tpPC9BdXRob3I+PFllYXI+MjAxNjwvWWVh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</w:fldData>
              </w:fldChar>
            </w:r>
            <w:r w:rsidR="002747EA">
              <w:instrText xml:space="preserve"> ADDIN EN.CITE.DATA </w:instrText>
            </w:r>
            <w:r w:rsidR="002747EA">
              <w:fldChar w:fldCharType="end"/>
            </w:r>
            <w:r w:rsidR="00774750">
              <w:fldChar w:fldCharType="separate"/>
            </w:r>
            <w:r w:rsidR="002747EA" w:rsidRPr="002747EA">
              <w:rPr>
                <w:noProof/>
                <w:vertAlign w:val="superscript"/>
              </w:rPr>
              <w:t>95</w:t>
            </w:r>
            <w:r w:rsidR="00774750">
              <w:fldChar w:fldCharType="end"/>
            </w:r>
          </w:p>
          <w:p w14:paraId="45FA87F9" w14:textId="3C793A9E" w:rsidR="009337E3" w:rsidRPr="00541F56" w:rsidRDefault="009337E3" w:rsidP="009337E3">
            <w:r w:rsidRPr="00541F56">
              <w:t>United States</w:t>
            </w:r>
          </w:p>
          <w:p w14:paraId="1D4B7A23" w14:textId="11CA8B4E" w:rsidR="009337E3" w:rsidRPr="00541F56" w:rsidRDefault="009337E3" w:rsidP="009337E3">
            <w:r w:rsidRPr="00541F56">
              <w:t>Cohort</w:t>
            </w:r>
          </w:p>
        </w:tc>
        <w:tc>
          <w:tcPr>
            <w:tcW w:w="1422" w:type="dxa"/>
          </w:tcPr>
          <w:p w14:paraId="73994683" w14:textId="2961A704" w:rsidR="009337E3" w:rsidRPr="00541F56" w:rsidRDefault="009337E3" w:rsidP="009337E3">
            <w:r w:rsidRPr="00541F56">
              <w:t>1,961 mother-child pairs</w:t>
            </w:r>
          </w:p>
        </w:tc>
        <w:tc>
          <w:tcPr>
            <w:tcW w:w="4532" w:type="dxa"/>
          </w:tcPr>
          <w:p w14:paraId="1BA544B3" w14:textId="77777777" w:rsidR="009337E3" w:rsidRPr="00541F56" w:rsidRDefault="009337E3" w:rsidP="009337E3">
            <w:r w:rsidRPr="00541F56">
              <w:rPr>
                <w:b/>
              </w:rPr>
              <w:t>Aim</w:t>
            </w:r>
            <w:r w:rsidRPr="00541F56">
              <w:t xml:space="preserve">: To examine associations of maternal protein intake during pregnancy with offspring linear growth. </w:t>
            </w:r>
          </w:p>
          <w:p w14:paraId="5A32F976" w14:textId="08FD0A3A" w:rsidR="009337E3" w:rsidRPr="00541F56" w:rsidRDefault="009337E3" w:rsidP="009337E3">
            <w:pPr>
              <w:rPr>
                <w:b/>
              </w:rPr>
            </w:pPr>
            <w:r w:rsidRPr="00541F56">
              <w:rPr>
                <w:b/>
              </w:rPr>
              <w:t>Methods</w:t>
            </w:r>
            <w:r w:rsidRPr="00541F56">
              <w:t xml:space="preserve">: We assessed first- and second-trimester diet with the use of food-frequency questionnaires and analysed protein intake as grams per kilogram prepregnancy weight per day. We used research measures of offspring length at birth and in infancy (approximately 6 mo), early childhood (approximately 3 y), and midchildhood (approximately 7 y), as well as clinical growth measures obtained from after birth through midchildhood. We calculated sex-specific birth length z scores for gestational age with the use of international reference data. We used mixed models with repeated length measures to predict individual length gain velocities for birth to &lt;6 mo and 6 mo to 7 y of age, then used these velocities as outcomes in adjusted linear regression models with maternal protein intake as the main predictor. </w:t>
            </w:r>
          </w:p>
        </w:tc>
        <w:tc>
          <w:tcPr>
            <w:tcW w:w="4536" w:type="dxa"/>
          </w:tcPr>
          <w:p w14:paraId="70991708" w14:textId="1D1FEC97" w:rsidR="009337E3" w:rsidRPr="00C31D7A" w:rsidRDefault="009337E3" w:rsidP="00AD3F1B">
            <w:r w:rsidRPr="00541F56">
              <w:t>After adjusting for maternal sociodemographics, gestational weight gain, maternal and paternal height, and child sex, gestational age, and breastfeeding duration, each 1</w:t>
            </w:r>
            <w:r w:rsidR="004E4762" w:rsidRPr="00541F56">
              <w:noBreakHyphen/>
              <w:t>SD (0.36 g . kg</w:t>
            </w:r>
            <w:r w:rsidR="004E4762" w:rsidRPr="00541F56">
              <w:rPr>
                <w:vertAlign w:val="superscript"/>
              </w:rPr>
              <w:t>-1</w:t>
            </w:r>
            <w:r w:rsidR="004E4762" w:rsidRPr="00541F56">
              <w:t xml:space="preserve"> . d</w:t>
            </w:r>
            <w:r w:rsidR="004E4762" w:rsidRPr="00541F56">
              <w:rPr>
                <w:vertAlign w:val="superscript"/>
              </w:rPr>
              <w:t>-1</w:t>
            </w:r>
            <w:r w:rsidRPr="00541F56">
              <w:t>) increment in second-trimester protein intake corresp</w:t>
            </w:r>
            <w:r w:rsidR="004E4762" w:rsidRPr="00541F56">
              <w:t>onded to a -0.10 (95% CI -0.18 to</w:t>
            </w:r>
            <w:r w:rsidRPr="00541F56">
              <w:t xml:space="preserve"> -0.03) change in birth length z scor</w:t>
            </w:r>
            <w:r w:rsidR="004E4762" w:rsidRPr="00541F56">
              <w:t>e, a -0.03 cm/mo (95% CI -0.05 to</w:t>
            </w:r>
            <w:r w:rsidRPr="00541F56">
              <w:t xml:space="preserve"> -0.01 cm/mo) change in slope of length growth from birth to &lt;6mo, </w:t>
            </w:r>
            <w:r w:rsidR="004E4762" w:rsidRPr="00541F56">
              <w:t>and a -0.09 cm/y (95% CI: -0.14 to</w:t>
            </w:r>
            <w:r w:rsidRPr="00541F56">
              <w:t xml:space="preserve"> -0.05 cm/y) change in slope of length growth from 6 mo to midchildhood. Results were similar for first-trimester intake.</w:t>
            </w:r>
            <w:r w:rsidRPr="009337E3">
              <w:t xml:space="preserve"> </w:t>
            </w:r>
          </w:p>
        </w:tc>
        <w:tc>
          <w:tcPr>
            <w:tcW w:w="1843" w:type="dxa"/>
          </w:tcPr>
          <w:p w14:paraId="3C156EB7" w14:textId="77777777" w:rsidR="009337E3" w:rsidRPr="00C8357D" w:rsidRDefault="009337E3" w:rsidP="009337E3"/>
        </w:tc>
      </w:tr>
    </w:tbl>
    <w:p w14:paraId="138C2D37" w14:textId="6AAF1590" w:rsidR="0097700A" w:rsidRDefault="009C163D" w:rsidP="005719CE">
      <w:pPr>
        <w:pStyle w:val="TableName"/>
        <w:ind w:left="1134" w:hanging="1134"/>
      </w:pPr>
      <w:bookmarkStart w:id="66" w:name="_Toc40956606"/>
      <w:r>
        <w:t xml:space="preserve">Q2 </w:t>
      </w:r>
      <w:r w:rsidR="007B1D24">
        <w:t>C</w:t>
      </w:r>
      <w:r w:rsidR="0097700A">
        <w:t>onsumption of fats during pregnancy</w:t>
      </w:r>
      <w:bookmarkEnd w:id="66"/>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28: Q2 Consumption of fats during pregnancy"/>
      </w:tblPr>
      <w:tblGrid>
        <w:gridCol w:w="1698"/>
        <w:gridCol w:w="1283"/>
        <w:gridCol w:w="4535"/>
        <w:gridCol w:w="4534"/>
        <w:gridCol w:w="1842"/>
      </w:tblGrid>
      <w:tr w:rsidR="0097700A" w:rsidRPr="00F350A6" w14:paraId="6EC2948B" w14:textId="77777777" w:rsidTr="00A3593E">
        <w:trPr>
          <w:cantSplit/>
          <w:trHeight w:val="390"/>
          <w:tblHeader/>
        </w:trPr>
        <w:tc>
          <w:tcPr>
            <w:tcW w:w="1698" w:type="dxa"/>
            <w:tcBorders>
              <w:bottom w:val="single" w:sz="4" w:space="0" w:color="538135" w:themeColor="accent6" w:themeShade="BF"/>
            </w:tcBorders>
          </w:tcPr>
          <w:p w14:paraId="03AF4F08" w14:textId="77777777" w:rsidR="0097700A" w:rsidRPr="00F350A6" w:rsidRDefault="0097700A" w:rsidP="00F20A8C">
            <w:pPr>
              <w:keepNext/>
              <w:rPr>
                <w:b/>
              </w:rPr>
            </w:pPr>
            <w:r>
              <w:rPr>
                <w:b/>
              </w:rPr>
              <w:t>Study ref</w:t>
            </w:r>
          </w:p>
        </w:tc>
        <w:tc>
          <w:tcPr>
            <w:tcW w:w="1283" w:type="dxa"/>
            <w:tcBorders>
              <w:bottom w:val="single" w:sz="4" w:space="0" w:color="538135" w:themeColor="accent6" w:themeShade="BF"/>
            </w:tcBorders>
          </w:tcPr>
          <w:p w14:paraId="77779449" w14:textId="77777777" w:rsidR="0097700A" w:rsidRPr="00F350A6" w:rsidRDefault="0097700A" w:rsidP="00F20A8C">
            <w:pPr>
              <w:keepNext/>
              <w:rPr>
                <w:b/>
              </w:rPr>
            </w:pPr>
            <w:r>
              <w:rPr>
                <w:b/>
              </w:rPr>
              <w:t>N</w:t>
            </w:r>
          </w:p>
        </w:tc>
        <w:tc>
          <w:tcPr>
            <w:tcW w:w="4535" w:type="dxa"/>
            <w:tcBorders>
              <w:bottom w:val="single" w:sz="4" w:space="0" w:color="538135" w:themeColor="accent6" w:themeShade="BF"/>
            </w:tcBorders>
          </w:tcPr>
          <w:p w14:paraId="41809F11" w14:textId="77777777" w:rsidR="0097700A" w:rsidRPr="00F350A6" w:rsidRDefault="0097700A" w:rsidP="00F20A8C">
            <w:pPr>
              <w:keepNext/>
              <w:rPr>
                <w:b/>
              </w:rPr>
            </w:pPr>
            <w:r>
              <w:rPr>
                <w:b/>
              </w:rPr>
              <w:t>Aim/methods</w:t>
            </w:r>
          </w:p>
        </w:tc>
        <w:tc>
          <w:tcPr>
            <w:tcW w:w="4534" w:type="dxa"/>
            <w:tcBorders>
              <w:bottom w:val="single" w:sz="4" w:space="0" w:color="538135" w:themeColor="accent6" w:themeShade="BF"/>
            </w:tcBorders>
          </w:tcPr>
          <w:p w14:paraId="7E633467" w14:textId="77777777" w:rsidR="0097700A" w:rsidRPr="00F350A6" w:rsidRDefault="0097700A" w:rsidP="00F20A8C">
            <w:pPr>
              <w:keepNext/>
              <w:rPr>
                <w:b/>
              </w:rPr>
            </w:pPr>
            <w:r>
              <w:rPr>
                <w:b/>
              </w:rPr>
              <w:t>Results</w:t>
            </w:r>
          </w:p>
        </w:tc>
        <w:tc>
          <w:tcPr>
            <w:tcW w:w="1842" w:type="dxa"/>
            <w:tcBorders>
              <w:bottom w:val="single" w:sz="4" w:space="0" w:color="538135" w:themeColor="accent6" w:themeShade="BF"/>
            </w:tcBorders>
          </w:tcPr>
          <w:p w14:paraId="3EDE3C78" w14:textId="77777777" w:rsidR="0097700A" w:rsidRPr="00F350A6" w:rsidRDefault="0097700A" w:rsidP="00F20A8C">
            <w:pPr>
              <w:keepNext/>
              <w:rPr>
                <w:b/>
              </w:rPr>
            </w:pPr>
            <w:r>
              <w:rPr>
                <w:b/>
              </w:rPr>
              <w:t>Comments</w:t>
            </w:r>
          </w:p>
        </w:tc>
      </w:tr>
      <w:tr w:rsidR="00520621" w:rsidRPr="00C8357D" w14:paraId="436D02D8" w14:textId="77777777" w:rsidTr="00A3593E">
        <w:tblPrEx>
          <w:tblLook w:val="04A0" w:firstRow="1" w:lastRow="0" w:firstColumn="1" w:lastColumn="0" w:noHBand="0" w:noVBand="1"/>
        </w:tblPrEx>
        <w:trPr>
          <w:cantSplit/>
          <w:trHeight w:val="390"/>
        </w:trPr>
        <w:tc>
          <w:tcPr>
            <w:tcW w:w="1698" w:type="dxa"/>
          </w:tcPr>
          <w:p w14:paraId="3F0C4C2E" w14:textId="061557A7" w:rsidR="00520621" w:rsidRPr="00AD3F1B" w:rsidRDefault="00520621" w:rsidP="00D44590">
            <w:r w:rsidRPr="00AD3F1B">
              <w:t>Sharma et al 2018</w:t>
            </w:r>
            <w:r w:rsidR="00774750">
              <w:fldChar w:fldCharType="begin">
                <w:fldData xml:space="preserve">PEVuZE5vdGU+PENpdGU+PEF1dGhvcj5TaGFybWE8L0F1dGhvcj48WWVhcj4yMDE4PC9ZZWFyPjxS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</w:fldData>
              </w:fldChar>
            </w:r>
            <w:r w:rsidR="002747EA">
              <w:instrText xml:space="preserve"> ADDIN EN.CITE </w:instrText>
            </w:r>
            <w:r w:rsidR="002747EA">
              <w:fldChar w:fldCharType="begin">
                <w:fldData xml:space="preserve">PEVuZE5vdGU+PENpdGU+PEF1dGhvcj5TaGFybWE8L0F1dGhvcj48WWVhcj4yMDE4PC9ZZWFyPjxS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</w:fldData>
              </w:fldChar>
            </w:r>
            <w:r w:rsidR="002747EA">
              <w:instrText xml:space="preserve"> ADDIN EN.CITE.DATA </w:instrText>
            </w:r>
            <w:r w:rsidR="002747EA">
              <w:fldChar w:fldCharType="end"/>
            </w:r>
            <w:r w:rsidR="00774750">
              <w:fldChar w:fldCharType="separate"/>
            </w:r>
            <w:r w:rsidR="002747EA" w:rsidRPr="002747EA">
              <w:rPr>
                <w:noProof/>
                <w:vertAlign w:val="superscript"/>
              </w:rPr>
              <w:t>93</w:t>
            </w:r>
            <w:r w:rsidR="00774750">
              <w:fldChar w:fldCharType="end"/>
            </w:r>
          </w:p>
          <w:p w14:paraId="55D3444C" w14:textId="77777777" w:rsidR="00520621" w:rsidRPr="00AD3F1B" w:rsidRDefault="00520621" w:rsidP="00D44590">
            <w:r w:rsidRPr="00AD3F1B">
              <w:t>United Kingdom</w:t>
            </w:r>
          </w:p>
          <w:p w14:paraId="24EFEB4E" w14:textId="77777777" w:rsidR="00520621" w:rsidRPr="00AD3F1B" w:rsidRDefault="00520621" w:rsidP="00D44590">
            <w:r w:rsidRPr="00AD3F1B">
              <w:t>Cohort</w:t>
            </w:r>
          </w:p>
        </w:tc>
        <w:tc>
          <w:tcPr>
            <w:tcW w:w="1283" w:type="dxa"/>
          </w:tcPr>
          <w:p w14:paraId="2322E50E" w14:textId="77777777" w:rsidR="00520621" w:rsidRPr="00AD3F1B" w:rsidRDefault="00520621" w:rsidP="00D44590">
            <w:r w:rsidRPr="00AD3F1B">
              <w:t>1,196</w:t>
            </w:r>
          </w:p>
        </w:tc>
        <w:tc>
          <w:tcPr>
            <w:tcW w:w="4535" w:type="dxa"/>
          </w:tcPr>
          <w:p w14:paraId="0CBA1C23" w14:textId="77777777" w:rsidR="00520621" w:rsidRPr="00AD3F1B" w:rsidRDefault="00520621" w:rsidP="00D44590">
            <w:r w:rsidRPr="00AD3F1B">
              <w:rPr>
                <w:b/>
              </w:rPr>
              <w:t xml:space="preserve">Aim: </w:t>
            </w:r>
            <w:r w:rsidRPr="00AD3F1B">
              <w:t>To</w:t>
            </w:r>
            <w:r w:rsidRPr="00AD3F1B">
              <w:rPr>
                <w:b/>
              </w:rPr>
              <w:t xml:space="preserve"> </w:t>
            </w:r>
            <w:r w:rsidRPr="00AD3F1B">
              <w:t xml:space="preserve">investigate the association between maternal dietary macronutrient intakes and their sub-components such as saccharides and fatty acids and birth weight. </w:t>
            </w:r>
          </w:p>
          <w:p w14:paraId="5AD61A38" w14:textId="77777777" w:rsidR="00520621" w:rsidRPr="00AD3F1B" w:rsidRDefault="00520621" w:rsidP="00D44590">
            <w:pPr>
              <w:rPr>
                <w:b/>
              </w:rPr>
            </w:pPr>
            <w:r w:rsidRPr="00AD3F1B">
              <w:rPr>
                <w:b/>
              </w:rPr>
              <w:t>Methods</w:t>
            </w:r>
            <w:r w:rsidRPr="00AD3F1B">
              <w:t>: Women were interviewed in each trimester. Dietary information was collected twice using a 24-h dietary recall about 8-12 weeks and 13-27 weeks of gestation.</w:t>
            </w:r>
          </w:p>
        </w:tc>
        <w:tc>
          <w:tcPr>
            <w:tcW w:w="4534" w:type="dxa"/>
          </w:tcPr>
          <w:p w14:paraId="069C1526" w14:textId="2CC646E4" w:rsidR="00520621" w:rsidRPr="00520621" w:rsidRDefault="00520621" w:rsidP="00F92CA3">
            <w:r w:rsidRPr="00AD3F1B">
              <w:t>An additional 10 g/d fat intake was associated with a lower birth weight of 8 g (95 % CI 0, 16; P=0.04).</w:t>
            </w:r>
            <w:r w:rsidRPr="00520621">
              <w:t xml:space="preserve"> </w:t>
            </w:r>
          </w:p>
        </w:tc>
        <w:tc>
          <w:tcPr>
            <w:tcW w:w="1842" w:type="dxa"/>
          </w:tcPr>
          <w:p w14:paraId="2CE40A54" w14:textId="77777777" w:rsidR="00520621" w:rsidRPr="00C8357D" w:rsidRDefault="00520621" w:rsidP="00D44590"/>
        </w:tc>
      </w:tr>
      <w:tr w:rsidR="00712FE1" w:rsidRPr="007B3A77" w14:paraId="5E2AFD41" w14:textId="77777777" w:rsidTr="00A3593E">
        <w:trPr>
          <w:cantSplit/>
          <w:trHeight w:val="390"/>
        </w:trPr>
        <w:tc>
          <w:tcPr>
            <w:tcW w:w="1698" w:type="dxa"/>
          </w:tcPr>
          <w:p w14:paraId="7BDA463A" w14:textId="202379BC" w:rsidR="00712FE1" w:rsidRDefault="00712FE1" w:rsidP="006E7719">
            <w:r>
              <w:t>Mizgier et al 2019</w:t>
            </w:r>
            <w:r w:rsidR="003E2D58">
              <w:fldChar w:fldCharType="begin"/>
            </w:r>
            <w:r w:rsidR="002747EA">
              <w:instrText xml:space="preserve"> ADDIN EN.CITE &lt;EndNote&gt;&lt;Cite&gt;&lt;Author&gt;Mizgier&lt;/Author&gt;&lt;Year&gt;2019&lt;/Year&gt;&lt;RecNum&gt;1466&lt;/RecNum&gt;&lt;DisplayText&gt;&lt;style face="superscript" font="Trebuchet MS" size="9"&gt;98&lt;/style&gt;&lt;/DisplayText&gt;&lt;record&gt;&lt;rec-number&gt;1466&lt;/rec-number&gt;&lt;foreign-keys&gt;&lt;key app="EN" db-id="exvasrfx2dtraoesasxp2szsxa2df502592x" timestamp="1574039617"&gt;1466&lt;/key&gt;&lt;key app="ENWeb" db-id=""&gt;0&lt;/key&gt;&lt;/foreign-keys&gt;&lt;ref-type name="Journal Article"&gt;17&lt;/ref-type&gt;&lt;contributors&gt;&lt;authors&gt;&lt;author&gt;Mizgier, M.,&lt;/author&gt;&lt;author&gt;Jarzabek-Bielecka, G.,&lt;/author&gt;&lt;author&gt;Mruczyk, K.,&lt;/author&gt;&lt;/authors&gt;&lt;/contributors&gt;&lt;titles&gt;&lt;title&gt;Maternal diet and gestational diabetes mellitus development&lt;/title&gt;&lt;secondary-title&gt;J Maternal-Fetal Neonat Med&lt;/secondary-title&gt;&lt;/titles&gt;&lt;periodical&gt;&lt;full-title&gt;J Maternal-Fetal Neonat Med&lt;/full-title&gt;&lt;/periodical&gt;&lt;pages&gt;1-10&lt;/pages&gt;&lt;section&gt;1&lt;/section&gt;&lt;dates&gt;&lt;year&gt;2019&lt;/year&gt;&lt;/dates&gt;&lt;isbn&gt;1476-7058&amp;#xD;1476-4954&lt;/isbn&gt;&lt;urls&gt;&lt;/urls&gt;&lt;electronic-resource-num&gt;10.1080/14767058.2019.1598364&lt;/electronic-resource-num&gt;&lt;/record&gt;&lt;/Cite&gt;&lt;/EndNote&gt;</w:instrText>
            </w:r>
            <w:r w:rsidR="003E2D58">
              <w:fldChar w:fldCharType="separate"/>
            </w:r>
            <w:r w:rsidR="002747EA" w:rsidRPr="002747EA">
              <w:rPr>
                <w:noProof/>
                <w:vertAlign w:val="superscript"/>
              </w:rPr>
              <w:t>98</w:t>
            </w:r>
            <w:r w:rsidR="003E2D58">
              <w:fldChar w:fldCharType="end"/>
            </w:r>
          </w:p>
          <w:p w14:paraId="7FC52616" w14:textId="77777777" w:rsidR="00712FE1" w:rsidRDefault="00712FE1" w:rsidP="006E7719">
            <w:r>
              <w:t>Poland</w:t>
            </w:r>
          </w:p>
          <w:p w14:paraId="4953267C" w14:textId="77777777" w:rsidR="00712FE1" w:rsidRDefault="00712FE1" w:rsidP="006E7719">
            <w:r>
              <w:t>Cohort</w:t>
            </w:r>
          </w:p>
        </w:tc>
        <w:tc>
          <w:tcPr>
            <w:tcW w:w="1283" w:type="dxa"/>
          </w:tcPr>
          <w:p w14:paraId="15F82CB4" w14:textId="77777777" w:rsidR="00712FE1" w:rsidRDefault="00712FE1" w:rsidP="006E7719">
            <w:r>
              <w:t>55 women</w:t>
            </w:r>
          </w:p>
        </w:tc>
        <w:tc>
          <w:tcPr>
            <w:tcW w:w="4535" w:type="dxa"/>
          </w:tcPr>
          <w:p w14:paraId="6CD7BE12" w14:textId="77777777" w:rsidR="00712FE1" w:rsidRDefault="00712FE1" w:rsidP="006E7719">
            <w:r>
              <w:rPr>
                <w:b/>
              </w:rPr>
              <w:t xml:space="preserve">Aim: </w:t>
            </w:r>
            <w:r>
              <w:t>T</w:t>
            </w:r>
            <w:r w:rsidRPr="00736824">
              <w:t>o show the relationship between maternal</w:t>
            </w:r>
            <w:r>
              <w:t xml:space="preserve"> </w:t>
            </w:r>
            <w:r w:rsidRPr="00736824">
              <w:t>eating habits and the risk of developing gestational diabetes mellitus (GDM).</w:t>
            </w:r>
            <w:r>
              <w:t xml:space="preserve"> </w:t>
            </w:r>
          </w:p>
          <w:p w14:paraId="2BA399B9" w14:textId="77777777" w:rsidR="00712FE1" w:rsidRDefault="00712FE1" w:rsidP="006E7719">
            <w:pPr>
              <w:rPr>
                <w:b/>
              </w:rPr>
            </w:pPr>
            <w:r w:rsidRPr="00736824">
              <w:rPr>
                <w:b/>
              </w:rPr>
              <w:t>Methods</w:t>
            </w:r>
            <w:r w:rsidRPr="00736824">
              <w:t xml:space="preserve">: </w:t>
            </w:r>
            <w:r>
              <w:t>N</w:t>
            </w:r>
            <w:r w:rsidRPr="00736824">
              <w:t>utrition was evaluated using a three-day</w:t>
            </w:r>
            <w:r>
              <w:t xml:space="preserve"> </w:t>
            </w:r>
            <w:r w:rsidRPr="00736824">
              <w:t>food record and food frequency questionnaire (FFQ) and nutrition of 12 months before pregnancy</w:t>
            </w:r>
            <w:r>
              <w:t xml:space="preserve"> </w:t>
            </w:r>
            <w:r w:rsidRPr="00736824">
              <w:t xml:space="preserve">was assessed only by means of the FFQ. The </w:t>
            </w:r>
            <w:r>
              <w:t>women</w:t>
            </w:r>
            <w:r w:rsidRPr="00736824">
              <w:t xml:space="preserve"> were divided into groups: H – with</w:t>
            </w:r>
            <w:r>
              <w:t xml:space="preserve"> uncomplicated pregnancy (n=</w:t>
            </w:r>
            <w:r w:rsidRPr="00736824">
              <w:t>42) and GDM – with g</w:t>
            </w:r>
            <w:r>
              <w:t>estational diabetes mellitus (n=</w:t>
            </w:r>
            <w:r w:rsidRPr="00736824">
              <w:t>13), based</w:t>
            </w:r>
            <w:r>
              <w:t xml:space="preserve"> </w:t>
            </w:r>
            <w:r w:rsidRPr="00736824">
              <w:t>on oral glucose tolerance test (OGTT) results performed between 24 and 28 weeks.</w:t>
            </w:r>
          </w:p>
        </w:tc>
        <w:tc>
          <w:tcPr>
            <w:tcW w:w="4534" w:type="dxa"/>
          </w:tcPr>
          <w:p w14:paraId="3E4D1850" w14:textId="5E51808F" w:rsidR="00712FE1" w:rsidRPr="003A3C7D" w:rsidRDefault="00712FE1" w:rsidP="00712FE1">
            <w:r w:rsidRPr="00736824">
              <w:t>Significant differences were found between groups H and GDM in terms of daily fat</w:t>
            </w:r>
            <w:r>
              <w:t xml:space="preserve"> </w:t>
            </w:r>
            <w:r w:rsidRPr="00736824">
              <w:t>intake (32.1 versus 36.2%) and dietary reference values (standards) for total fat, monosaturated</w:t>
            </w:r>
            <w:r>
              <w:t xml:space="preserve"> </w:t>
            </w:r>
            <w:r w:rsidRPr="00736824">
              <w:t>fatty acids (MUFA), and polysaturated fatty acids (PUFA). In the GDM group, the coverage of</w:t>
            </w:r>
            <w:r>
              <w:t xml:space="preserve"> </w:t>
            </w:r>
            <w:r w:rsidRPr="00736824">
              <w:t xml:space="preserve">standards for total fat, </w:t>
            </w:r>
            <w:r w:rsidR="00501148" w:rsidRPr="00736824">
              <w:t>saturated</w:t>
            </w:r>
            <w:r w:rsidRPr="00736824">
              <w:t xml:space="preserve"> fatty acids (SFA) and MUFA exceeded the recommended values.</w:t>
            </w:r>
            <w:r>
              <w:t xml:space="preserve"> H</w:t>
            </w:r>
            <w:r w:rsidRPr="00736824">
              <w:t>igher intake of energy from total fat and saturated fatty</w:t>
            </w:r>
            <w:r>
              <w:t xml:space="preserve"> </w:t>
            </w:r>
            <w:r w:rsidRPr="00736824">
              <w:t>acid in the first half of pregnancy and before pregnancy may contribute to an increased risk of</w:t>
            </w:r>
            <w:r>
              <w:t xml:space="preserve"> </w:t>
            </w:r>
            <w:r w:rsidRPr="00736824">
              <w:t>developing GDM.</w:t>
            </w:r>
            <w:r>
              <w:t xml:space="preserve"> </w:t>
            </w:r>
          </w:p>
        </w:tc>
        <w:tc>
          <w:tcPr>
            <w:tcW w:w="1842" w:type="dxa"/>
          </w:tcPr>
          <w:p w14:paraId="2EAA8131" w14:textId="289B3470" w:rsidR="00712FE1" w:rsidRPr="007B3A77" w:rsidRDefault="00712FE1" w:rsidP="006E7719"/>
        </w:tc>
      </w:tr>
      <w:tr w:rsidR="0012198B" w:rsidRPr="00343DBA" w14:paraId="5DA12CD5" w14:textId="77777777" w:rsidTr="00A3593E">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Height w:val="390"/>
        </w:trPr>
        <w:tc>
          <w:tcPr>
            <w:tcW w:w="1698" w:type="dxa"/>
            <w:tcBorders>
              <w:top w:val="single" w:sz="4" w:space="0" w:color="auto"/>
              <w:left w:val="single" w:sz="4" w:space="0" w:color="auto"/>
              <w:bottom w:val="single" w:sz="4" w:space="0" w:color="auto"/>
              <w:right w:val="single" w:sz="4" w:space="0" w:color="auto"/>
            </w:tcBorders>
          </w:tcPr>
          <w:p w14:paraId="79288DC2" w14:textId="698A5B32" w:rsidR="0012198B" w:rsidRDefault="004C463B" w:rsidP="00767EBF">
            <w:r>
              <w:t>Ozawa et al 2014</w:t>
            </w:r>
            <w:r w:rsidR="00767EBF">
              <w:fldChar w:fldCharType="begin">
                <w:fldData xml:space="preserve">PEVuZE5vdGU+PENpdGU+PEF1dGhvcj5PemF3YTwvQXV0aG9yPjxZZWFyPjIwMTQ8L1llYXI+PFJl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</w:fldData>
              </w:fldChar>
            </w:r>
            <w:r w:rsidR="002747EA">
              <w:instrText xml:space="preserve"> ADDIN EN.CITE </w:instrText>
            </w:r>
            <w:r w:rsidR="002747EA">
              <w:fldChar w:fldCharType="begin">
                <w:fldData xml:space="preserve">PEVuZE5vdGU+PENpdGU+PEF1dGhvcj5PemF3YTwvQXV0aG9yPjxZZWFyPjIwMTQ8L1llYXI+PFJl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</w:fldData>
              </w:fldChar>
            </w:r>
            <w:r w:rsidR="002747EA">
              <w:instrText xml:space="preserve"> ADDIN EN.CITE.DATA </w:instrText>
            </w:r>
            <w:r w:rsidR="002747EA">
              <w:fldChar w:fldCharType="end"/>
            </w:r>
            <w:r w:rsidR="00767EBF">
              <w:fldChar w:fldCharType="separate"/>
            </w:r>
            <w:r w:rsidR="002747EA" w:rsidRPr="002747EA">
              <w:rPr>
                <w:noProof/>
                <w:vertAlign w:val="superscript"/>
              </w:rPr>
              <w:t>83</w:t>
            </w:r>
            <w:r w:rsidR="00767EBF">
              <w:fldChar w:fldCharType="end"/>
            </w:r>
          </w:p>
          <w:p w14:paraId="7074EA26" w14:textId="77777777" w:rsidR="00712FE1" w:rsidRDefault="00712FE1" w:rsidP="00767EBF">
            <w:r>
              <w:t>Cohort</w:t>
            </w:r>
          </w:p>
          <w:p w14:paraId="4BA773F4" w14:textId="5047A8EB" w:rsidR="00E366B1" w:rsidRDefault="00E366B1" w:rsidP="00767EBF">
            <w:r>
              <w:t>Japan</w:t>
            </w:r>
          </w:p>
        </w:tc>
        <w:tc>
          <w:tcPr>
            <w:tcW w:w="1283" w:type="dxa"/>
            <w:tcBorders>
              <w:top w:val="single" w:sz="4" w:space="0" w:color="auto"/>
              <w:left w:val="single" w:sz="4" w:space="0" w:color="auto"/>
              <w:bottom w:val="single" w:sz="4" w:space="0" w:color="auto"/>
              <w:right w:val="single" w:sz="4" w:space="0" w:color="auto"/>
            </w:tcBorders>
          </w:tcPr>
          <w:p w14:paraId="721828B6" w14:textId="145986BA" w:rsidR="0012198B" w:rsidRDefault="004C463B" w:rsidP="00F20A8C">
            <w:r w:rsidRPr="004C463B">
              <w:t>650 mother-baby pairs</w:t>
            </w:r>
          </w:p>
        </w:tc>
        <w:tc>
          <w:tcPr>
            <w:tcW w:w="4535" w:type="dxa"/>
            <w:tcBorders>
              <w:top w:val="single" w:sz="4" w:space="0" w:color="auto"/>
              <w:left w:val="single" w:sz="4" w:space="0" w:color="auto"/>
              <w:bottom w:val="single" w:sz="4" w:space="0" w:color="auto"/>
              <w:right w:val="single" w:sz="4" w:space="0" w:color="auto"/>
            </w:tcBorders>
          </w:tcPr>
          <w:p w14:paraId="03199667" w14:textId="77777777" w:rsidR="004C463B" w:rsidRDefault="004C463B" w:rsidP="004C463B">
            <w:r w:rsidRPr="004C463B">
              <w:rPr>
                <w:b/>
              </w:rPr>
              <w:t>Aim</w:t>
            </w:r>
            <w:r>
              <w:t>: T</w:t>
            </w:r>
            <w:r w:rsidRPr="004C463B">
              <w:t xml:space="preserve">o investigate the association between the maternal diet during pregnancy and the risk of eczema in infancy in Japan. </w:t>
            </w:r>
          </w:p>
          <w:p w14:paraId="23DEBC7D" w14:textId="102229A7" w:rsidR="0012198B" w:rsidRPr="005C39B9" w:rsidRDefault="004C463B" w:rsidP="0079448D">
            <w:pPr>
              <w:rPr>
                <w:b/>
              </w:rPr>
            </w:pPr>
            <w:r w:rsidRPr="004C463B">
              <w:rPr>
                <w:b/>
              </w:rPr>
              <w:t>Methods</w:t>
            </w:r>
            <w:r w:rsidRPr="004C463B">
              <w:t xml:space="preserve">: A birth cohort was set up at 2 hospitals in Chiba city. Dietary habits concerning fish, butter, margarine, yogurt and natto during pregnancy was obtained from mothers just after delivery. The intake frequencies of these foods were classified into four groups: 1) daily, 2) 2-3 times a week, 3) once a week and 4) once a month or less. Diagnosis of eczema at 6 months of age was made by the presence of an itchy rash that persisted more than two months. </w:t>
            </w:r>
          </w:p>
        </w:tc>
        <w:tc>
          <w:tcPr>
            <w:tcW w:w="4534" w:type="dxa"/>
            <w:tcBorders>
              <w:top w:val="single" w:sz="4" w:space="0" w:color="auto"/>
              <w:left w:val="single" w:sz="4" w:space="0" w:color="auto"/>
              <w:bottom w:val="single" w:sz="4" w:space="0" w:color="auto"/>
              <w:right w:val="single" w:sz="4" w:space="0" w:color="auto"/>
            </w:tcBorders>
          </w:tcPr>
          <w:p w14:paraId="02FFFDBA" w14:textId="156B098A" w:rsidR="004C463B" w:rsidRPr="004C463B" w:rsidRDefault="004C463B" w:rsidP="004C463B">
            <w:r w:rsidRPr="004C463B">
              <w:t xml:space="preserve">No relationship between frequencies of the maternal intake of margarine </w:t>
            </w:r>
            <w:r w:rsidR="00BD2974">
              <w:t xml:space="preserve">(p=0.368) </w:t>
            </w:r>
            <w:r w:rsidRPr="004C463B">
              <w:t>during pregnancy and the onset rate of the babies' eczema were observed</w:t>
            </w:r>
          </w:p>
          <w:p w14:paraId="32F1D051" w14:textId="1AA851B7" w:rsidR="0012198B" w:rsidRPr="004C463B" w:rsidRDefault="004C463B" w:rsidP="00BD2974">
            <w:r w:rsidRPr="004C463B">
              <w:t>For butter consumption, the incidence of babies' eczema was significantly higher in the group with daily intake than in those with an intake 2-3 times a week or less (p</w:t>
            </w:r>
            <w:r w:rsidR="00162E95">
              <w:t>=</w:t>
            </w:r>
            <w:r w:rsidRPr="004C463B">
              <w:t xml:space="preserve">0.044). </w:t>
            </w:r>
          </w:p>
        </w:tc>
        <w:tc>
          <w:tcPr>
            <w:tcW w:w="1842" w:type="dxa"/>
            <w:tcBorders>
              <w:top w:val="single" w:sz="4" w:space="0" w:color="auto"/>
              <w:left w:val="single" w:sz="4" w:space="0" w:color="auto"/>
              <w:bottom w:val="single" w:sz="4" w:space="0" w:color="auto"/>
              <w:right w:val="single" w:sz="4" w:space="0" w:color="auto"/>
            </w:tcBorders>
          </w:tcPr>
          <w:p w14:paraId="01D18327" w14:textId="653787E0" w:rsidR="0012198B" w:rsidRDefault="0012198B" w:rsidP="00F20A8C"/>
        </w:tc>
      </w:tr>
    </w:tbl>
    <w:p w14:paraId="479F4EB9" w14:textId="59DB2F5F" w:rsidR="00EC6E65" w:rsidRDefault="009C163D" w:rsidP="005719CE">
      <w:pPr>
        <w:pStyle w:val="TableName"/>
        <w:ind w:left="1134" w:hanging="1134"/>
      </w:pPr>
      <w:bookmarkStart w:id="67" w:name="_Toc40956607"/>
      <w:r>
        <w:t xml:space="preserve">Q2 </w:t>
      </w:r>
      <w:r w:rsidR="007B1D24">
        <w:t>C</w:t>
      </w:r>
      <w:r w:rsidR="00EC6E65">
        <w:t>onsumption of sweetened foods and beverages during pregnancy</w:t>
      </w:r>
      <w:bookmarkEnd w:id="67"/>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29: Q2 Consumption of sweetened foods and beverages during pregnancy"/>
      </w:tblPr>
      <w:tblGrid>
        <w:gridCol w:w="1564"/>
        <w:gridCol w:w="1417"/>
        <w:gridCol w:w="4535"/>
        <w:gridCol w:w="4534"/>
        <w:gridCol w:w="1842"/>
      </w:tblGrid>
      <w:tr w:rsidR="00EC6E65" w:rsidRPr="00F350A6" w14:paraId="38B31629" w14:textId="77777777" w:rsidTr="00D21A32">
        <w:trPr>
          <w:cantSplit/>
          <w:trHeight w:val="390"/>
          <w:tblHeader/>
        </w:trPr>
        <w:tc>
          <w:tcPr>
            <w:tcW w:w="1564" w:type="dxa"/>
          </w:tcPr>
          <w:p w14:paraId="459BF6AF" w14:textId="77777777" w:rsidR="00EC6E65" w:rsidRPr="00F350A6" w:rsidRDefault="00EC6E65" w:rsidP="00F20A8C">
            <w:pPr>
              <w:keepNext/>
              <w:rPr>
                <w:b/>
              </w:rPr>
            </w:pPr>
            <w:r>
              <w:rPr>
                <w:b/>
              </w:rPr>
              <w:t>Study ref</w:t>
            </w:r>
          </w:p>
        </w:tc>
        <w:tc>
          <w:tcPr>
            <w:tcW w:w="1417" w:type="dxa"/>
          </w:tcPr>
          <w:p w14:paraId="0B536B7F" w14:textId="77777777" w:rsidR="00EC6E65" w:rsidRPr="00F350A6" w:rsidRDefault="00EC6E65" w:rsidP="00F20A8C">
            <w:pPr>
              <w:keepNext/>
              <w:rPr>
                <w:b/>
              </w:rPr>
            </w:pPr>
            <w:r>
              <w:rPr>
                <w:b/>
              </w:rPr>
              <w:t>N</w:t>
            </w:r>
          </w:p>
        </w:tc>
        <w:tc>
          <w:tcPr>
            <w:tcW w:w="4535" w:type="dxa"/>
          </w:tcPr>
          <w:p w14:paraId="1A4FAB66" w14:textId="77777777" w:rsidR="00EC6E65" w:rsidRPr="00F350A6" w:rsidRDefault="00EC6E65" w:rsidP="00F20A8C">
            <w:pPr>
              <w:keepNext/>
              <w:rPr>
                <w:b/>
              </w:rPr>
            </w:pPr>
            <w:r>
              <w:rPr>
                <w:b/>
              </w:rPr>
              <w:t>Aim/methods</w:t>
            </w:r>
          </w:p>
        </w:tc>
        <w:tc>
          <w:tcPr>
            <w:tcW w:w="4534" w:type="dxa"/>
          </w:tcPr>
          <w:p w14:paraId="7D6F2DBC" w14:textId="77777777" w:rsidR="00EC6E65" w:rsidRPr="00F350A6" w:rsidRDefault="00EC6E65" w:rsidP="00F20A8C">
            <w:pPr>
              <w:keepNext/>
              <w:rPr>
                <w:b/>
              </w:rPr>
            </w:pPr>
            <w:r>
              <w:rPr>
                <w:b/>
              </w:rPr>
              <w:t>Results</w:t>
            </w:r>
          </w:p>
        </w:tc>
        <w:tc>
          <w:tcPr>
            <w:tcW w:w="1842" w:type="dxa"/>
          </w:tcPr>
          <w:p w14:paraId="2D3A82A7" w14:textId="77777777" w:rsidR="00EC6E65" w:rsidRPr="00F350A6" w:rsidRDefault="00EC6E65" w:rsidP="00F20A8C">
            <w:pPr>
              <w:keepNext/>
              <w:rPr>
                <w:b/>
              </w:rPr>
            </w:pPr>
            <w:r>
              <w:rPr>
                <w:b/>
              </w:rPr>
              <w:t>Comments</w:t>
            </w:r>
          </w:p>
        </w:tc>
      </w:tr>
      <w:tr w:rsidR="000401F6" w:rsidRPr="00F350A6" w14:paraId="3C62BDD4" w14:textId="77777777" w:rsidTr="00D21A32">
        <w:trPr>
          <w:cantSplit/>
          <w:trHeight w:val="390"/>
        </w:trPr>
        <w:tc>
          <w:tcPr>
            <w:tcW w:w="1564" w:type="dxa"/>
          </w:tcPr>
          <w:p w14:paraId="53D15130" w14:textId="5649A33E" w:rsidR="000401F6" w:rsidRPr="00F15874" w:rsidRDefault="000401F6" w:rsidP="00F20A8C">
            <w:pPr>
              <w:keepNext/>
            </w:pPr>
            <w:r w:rsidRPr="00F15874">
              <w:t>Soto et al 2015</w:t>
            </w:r>
            <w:r w:rsidR="00774750">
              <w:fldChar w:fldCharType="begin"/>
            </w:r>
            <w:r w:rsidR="002747EA">
              <w:instrText xml:space="preserve"> ADDIN EN.CITE &lt;EndNote&gt;&lt;Cite&gt;&lt;Author&gt;Soto&lt;/Author&gt;&lt;Year&gt;2015&lt;/Year&gt;&lt;RecNum&gt;1753&lt;/RecNum&gt;&lt;DisplayText&gt;&lt;style face="superscript" font="Trebuchet MS" size="9"&gt;64&lt;/style&gt;&lt;/DisplayText&gt;&lt;record&gt;&lt;rec-number&gt;1753&lt;/rec-number&gt;&lt;foreign-keys&gt;&lt;key app="EN" db-id="exvasrfx2dtraoesasxp2szsxa2df502592x" timestamp="1582757924"&gt;1753&lt;/key&gt;&lt;/foreign-keys&gt;&lt;ref-type name="Journal Article"&gt;17&lt;/ref-type&gt;&lt;contributors&gt;&lt;authors&gt;&lt;author&gt;Soto, R.&lt;/author&gt;&lt;author&gt;Guilloty, N.&lt;/author&gt;&lt;author&gt;Anzalota, L.&lt;/author&gt;&lt;author&gt;Rosario, Z.&lt;/author&gt;&lt;author&gt;Cordero, J. F.&lt;/author&gt;&lt;author&gt;Palacios, C.&lt;/author&gt;&lt;/authors&gt;&lt;/contributors&gt;&lt;titles&gt;&lt;title&gt;Association between maternal diet factors and hemoglobin levels, glucose tolerance, blood pressure and gestational age in a Hispanic population&lt;/title&gt;&lt;secondary-title&gt;Arch Latinoam Nutr&lt;/secondary-title&gt;&lt;/titles&gt;&lt;periodical&gt;&lt;full-title&gt;Arch Latinoam Nutr&lt;/full-title&gt;&lt;/periodical&gt;&lt;pages&gt;86-96&lt;/pages&gt;&lt;volume&gt;65&lt;/volume&gt;&lt;number&gt;2&lt;/number&gt;&lt;edition&gt;2016/01/29&lt;/edition&gt;&lt;keywords&gt;&lt;keyword&gt;Adolescent&lt;/keyword&gt;&lt;keyword&gt;Adult&lt;/keyword&gt;&lt;keyword&gt;Blood Glucose/*analysis&lt;/keyword&gt;&lt;keyword&gt;Blood Pressure/*physiology&lt;/keyword&gt;&lt;keyword&gt;Diabetes, Gestational/prevention &amp;amp; control&lt;/keyword&gt;&lt;keyword&gt;Dietary Supplements&lt;/keyword&gt;&lt;keyword&gt;Feeding Behavior/*physiology&lt;/keyword&gt;&lt;keyword&gt;Female&lt;/keyword&gt;&lt;keyword&gt;*Gestational Age&lt;/keyword&gt;&lt;keyword&gt;Glucose Tolerance Test&lt;/keyword&gt;&lt;keyword&gt;Hemoglobins/*analysis&lt;/keyword&gt;&lt;keyword&gt;Humans&lt;/keyword&gt;&lt;keyword&gt;Pregnancy&lt;/keyword&gt;&lt;keyword&gt;*Prenatal Nutritional Physiological Phenomena&lt;/keyword&gt;&lt;keyword&gt;Prospective Studies&lt;/keyword&gt;&lt;keyword&gt;Puerto Rico/ethnology&lt;/keyword&gt;&lt;keyword&gt;Surveys and Questionnaires&lt;/keyword&gt;&lt;keyword&gt;Young Adult&lt;/keyword&gt;&lt;/keywords&gt;&lt;dates&gt;&lt;year&gt;2015&lt;/year&gt;&lt;pub-dates&gt;&lt;date&gt;Jun&lt;/date&gt;&lt;/pub-dates&gt;&lt;/dates&gt;&lt;isbn&gt;0004-0622 (Print)&amp;#xD;0004-0622 (Linking)&lt;/isbn&gt;&lt;accession-num&gt;26817380&lt;/accession-num&gt;&lt;urls&gt;&lt;related-urls&gt;&lt;url&gt;https://www.ncbi.nlm.nih.gov/pubmed/26817380&lt;/url&gt;&lt;/related-urls&gt;&lt;/urls&gt;&lt;custom2&gt;PMC5324707&lt;/custom2&gt;&lt;/record&gt;&lt;/Cite&gt;&lt;/EndNote&gt;</w:instrText>
            </w:r>
            <w:r w:rsidR="00774750">
              <w:fldChar w:fldCharType="separate"/>
            </w:r>
            <w:r w:rsidR="002747EA" w:rsidRPr="002747EA">
              <w:rPr>
                <w:noProof/>
                <w:vertAlign w:val="superscript"/>
              </w:rPr>
              <w:t>64</w:t>
            </w:r>
            <w:r w:rsidR="00774750">
              <w:fldChar w:fldCharType="end"/>
            </w:r>
          </w:p>
          <w:p w14:paraId="202491FB" w14:textId="77777777" w:rsidR="000401F6" w:rsidRPr="00F15874" w:rsidRDefault="000401F6" w:rsidP="00F20A8C">
            <w:pPr>
              <w:keepNext/>
            </w:pPr>
            <w:r w:rsidRPr="00F15874">
              <w:t>Puerto Rico</w:t>
            </w:r>
          </w:p>
          <w:p w14:paraId="76B163C1" w14:textId="1B49ADB7" w:rsidR="000401F6" w:rsidRPr="00F15874" w:rsidRDefault="00A225E6" w:rsidP="00F20A8C">
            <w:pPr>
              <w:keepNext/>
            </w:pPr>
            <w:r w:rsidRPr="00F15874">
              <w:t>Cohort</w:t>
            </w:r>
          </w:p>
        </w:tc>
        <w:tc>
          <w:tcPr>
            <w:tcW w:w="1417" w:type="dxa"/>
          </w:tcPr>
          <w:p w14:paraId="0E4CCFFD" w14:textId="749A1547" w:rsidR="000401F6" w:rsidRPr="00F15874" w:rsidRDefault="00A225E6" w:rsidP="00DB60FC">
            <w:r w:rsidRPr="00F15874">
              <w:t>180</w:t>
            </w:r>
          </w:p>
        </w:tc>
        <w:tc>
          <w:tcPr>
            <w:tcW w:w="4535" w:type="dxa"/>
          </w:tcPr>
          <w:p w14:paraId="076C6030" w14:textId="77777777" w:rsidR="00A225E6" w:rsidRPr="00F15874" w:rsidRDefault="00A225E6" w:rsidP="00A225E6">
            <w:r w:rsidRPr="00F15874">
              <w:rPr>
                <w:b/>
              </w:rPr>
              <w:t>Aim</w:t>
            </w:r>
            <w:r w:rsidRPr="00F15874">
              <w:t xml:space="preserve">: To describe the dietary patterns of pregnant women in northern Puerto Rico and explore associations between diet factors with pregnancy related measurements. </w:t>
            </w:r>
          </w:p>
          <w:p w14:paraId="33D3CD8A" w14:textId="17165F1C" w:rsidR="000401F6" w:rsidRPr="00F15874" w:rsidRDefault="00A225E6" w:rsidP="00A225E6">
            <w:pPr>
              <w:rPr>
                <w:b/>
              </w:rPr>
            </w:pPr>
            <w:r w:rsidRPr="00F15874">
              <w:rPr>
                <w:b/>
              </w:rPr>
              <w:t>Methods</w:t>
            </w:r>
            <w:r w:rsidRPr="00F15874">
              <w:t xml:space="preserve">: Participants completed a food frequency questionnaire (FFQ) around 20-28 weeks of gestation. The following pregnancy related measures were collected from the medical records: </w:t>
            </w:r>
            <w:r w:rsidR="00501148" w:rsidRPr="00F15874">
              <w:t>haemoglobin</w:t>
            </w:r>
            <w:r w:rsidRPr="00F15874">
              <w:t xml:space="preserve">, blood glucose, blood pressure and gestational age. Potential associations between diet factors and pregnancy measures were assessed using chi square analysis with SPSS. </w:t>
            </w:r>
          </w:p>
        </w:tc>
        <w:tc>
          <w:tcPr>
            <w:tcW w:w="4534" w:type="dxa"/>
          </w:tcPr>
          <w:p w14:paraId="5F80FC8D" w14:textId="687F3B3A" w:rsidR="000401F6" w:rsidRPr="000401F6" w:rsidRDefault="000401F6" w:rsidP="00A225E6">
            <w:r w:rsidRPr="00F15874">
              <w:t>High consumption of desserts and sweets was associated with higher levels of fasting blood glucose levels (p &lt; 0.05)</w:t>
            </w:r>
            <w:r w:rsidR="00A225E6" w:rsidRPr="00F15874">
              <w:t>.</w:t>
            </w:r>
          </w:p>
        </w:tc>
        <w:tc>
          <w:tcPr>
            <w:tcW w:w="1842" w:type="dxa"/>
          </w:tcPr>
          <w:p w14:paraId="726589C2" w14:textId="77777777" w:rsidR="000401F6" w:rsidRDefault="000401F6" w:rsidP="00F20A8C">
            <w:pPr>
              <w:keepNext/>
              <w:rPr>
                <w:b/>
              </w:rPr>
            </w:pPr>
          </w:p>
        </w:tc>
      </w:tr>
      <w:tr w:rsidR="00DB60FC" w:rsidRPr="00F350A6" w14:paraId="211568A4" w14:textId="77777777" w:rsidTr="00D21A32">
        <w:trPr>
          <w:cantSplit/>
          <w:trHeight w:val="390"/>
        </w:trPr>
        <w:tc>
          <w:tcPr>
            <w:tcW w:w="1564" w:type="dxa"/>
          </w:tcPr>
          <w:p w14:paraId="642F8A6A" w14:textId="61E5ABC4" w:rsidR="00DB60FC" w:rsidRPr="002735A9" w:rsidRDefault="00DB60FC" w:rsidP="00F20A8C">
            <w:pPr>
              <w:keepNext/>
            </w:pPr>
            <w:r w:rsidRPr="002735A9">
              <w:t>Zhu et al 2017</w:t>
            </w:r>
            <w:r w:rsidR="00774750">
              <w:fldChar w:fldCharType="begin">
                <w:fldData xml:space="preserve">PEVuZE5vdGU+PENpdGU+PEF1dGhvcj5aaHU8L0F1dGhvcj48WWVhcj4yMDE3PC9ZZWFyPjxSZWNO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</w:fldData>
              </w:fldChar>
            </w:r>
            <w:r w:rsidR="002747EA">
              <w:instrText xml:space="preserve"> ADDIN EN.CITE </w:instrText>
            </w:r>
            <w:r w:rsidR="002747EA">
              <w:fldChar w:fldCharType="begin">
                <w:fldData xml:space="preserve">PEVuZE5vdGU+PENpdGU+PEF1dGhvcj5aaHU8L0F1dGhvcj48WWVhcj4yMDE3PC9ZZWFyPjxSZWNO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</w:fldData>
              </w:fldChar>
            </w:r>
            <w:r w:rsidR="002747EA">
              <w:instrText xml:space="preserve"> ADDIN EN.CITE.DATA </w:instrText>
            </w:r>
            <w:r w:rsidR="002747EA">
              <w:fldChar w:fldCharType="end"/>
            </w:r>
            <w:r w:rsidR="00774750">
              <w:fldChar w:fldCharType="separate"/>
            </w:r>
            <w:r w:rsidR="002747EA" w:rsidRPr="002747EA">
              <w:rPr>
                <w:noProof/>
                <w:vertAlign w:val="superscript"/>
              </w:rPr>
              <w:t>103</w:t>
            </w:r>
            <w:r w:rsidR="00774750">
              <w:fldChar w:fldCharType="end"/>
            </w:r>
          </w:p>
          <w:p w14:paraId="6F43467C" w14:textId="77777777" w:rsidR="00DB60FC" w:rsidRPr="002735A9" w:rsidRDefault="00DB60FC" w:rsidP="00F20A8C">
            <w:pPr>
              <w:keepNext/>
            </w:pPr>
            <w:r w:rsidRPr="002735A9">
              <w:t>Denmark</w:t>
            </w:r>
          </w:p>
          <w:p w14:paraId="0140564D" w14:textId="02F3F22B" w:rsidR="00DB60FC" w:rsidRPr="002735A9" w:rsidRDefault="00DB60FC" w:rsidP="00F20A8C">
            <w:pPr>
              <w:keepNext/>
            </w:pPr>
            <w:r w:rsidRPr="002735A9">
              <w:t>Cohort</w:t>
            </w:r>
          </w:p>
        </w:tc>
        <w:tc>
          <w:tcPr>
            <w:tcW w:w="1417" w:type="dxa"/>
          </w:tcPr>
          <w:p w14:paraId="1C3B741C" w14:textId="0901207E" w:rsidR="00DB60FC" w:rsidRPr="002735A9" w:rsidRDefault="00DB60FC" w:rsidP="00DB60FC">
            <w:r w:rsidRPr="002735A9">
              <w:t>918 mother-child dyads</w:t>
            </w:r>
          </w:p>
        </w:tc>
        <w:tc>
          <w:tcPr>
            <w:tcW w:w="4535" w:type="dxa"/>
          </w:tcPr>
          <w:p w14:paraId="58F635A0" w14:textId="77777777" w:rsidR="00DB60FC" w:rsidRPr="002735A9" w:rsidRDefault="00DB60FC" w:rsidP="00EC6E65">
            <w:r w:rsidRPr="002735A9">
              <w:rPr>
                <w:b/>
              </w:rPr>
              <w:t>Aim</w:t>
            </w:r>
            <w:r w:rsidRPr="002735A9">
              <w:t xml:space="preserve">: To investigate intake of artificially sweetened beverages (ASBs) and sugar-sweetened beverages (SSBs) during pregnancy in relation to offspring growth through age 7 years among high-risk children born to women with gestational diabetes. </w:t>
            </w:r>
          </w:p>
          <w:p w14:paraId="2FE20920" w14:textId="34944BF2" w:rsidR="00DB60FC" w:rsidRPr="002735A9" w:rsidRDefault="00DB60FC" w:rsidP="00DB60FC">
            <w:pPr>
              <w:rPr>
                <w:b/>
              </w:rPr>
            </w:pPr>
            <w:r w:rsidRPr="002735A9">
              <w:rPr>
                <w:b/>
              </w:rPr>
              <w:t>Methods</w:t>
            </w:r>
            <w:r w:rsidRPr="002735A9">
              <w:t xml:space="preserve">: Maternal dietary intake was assessed by a food frequency questionnaire during pregnancy. Offspring body mass index z-scores (BMIZ) and overweight/obesity status were derived using weight and length/height at birth, 5 and 12 months and 7 years. Linear regression and Poisson regression with robust standard errors were used, adjusting for major risk factors. </w:t>
            </w:r>
          </w:p>
        </w:tc>
        <w:tc>
          <w:tcPr>
            <w:tcW w:w="4534" w:type="dxa"/>
          </w:tcPr>
          <w:p w14:paraId="0D84E363" w14:textId="64ACFA63" w:rsidR="00DB60FC" w:rsidRPr="00DB60FC" w:rsidRDefault="00DB60FC" w:rsidP="000624B7">
            <w:r w:rsidRPr="002735A9">
              <w:t>Compared to never consumption, daily ASB intake during pregnancy was positively associated with offspring large-for-gestational age (aRR</w:t>
            </w:r>
            <w:r w:rsidR="003C2E59" w:rsidRPr="002735A9">
              <w:t xml:space="preserve"> 1.57; 95%CI</w:t>
            </w:r>
            <w:r w:rsidR="000624B7" w:rsidRPr="002735A9">
              <w:t xml:space="preserve"> 1.05 to</w:t>
            </w:r>
            <w:r w:rsidRPr="002735A9">
              <w:t xml:space="preserve"> 2.3</w:t>
            </w:r>
            <w:r w:rsidR="000624B7" w:rsidRPr="002735A9">
              <w:t>5 at birth)</w:t>
            </w:r>
            <w:r w:rsidRPr="002735A9">
              <w:t>, B</w:t>
            </w:r>
            <w:r w:rsidR="000624B7" w:rsidRPr="002735A9">
              <w:t>MIZ (adjusted beta 0.59; 95% CI 0.23 to</w:t>
            </w:r>
            <w:r w:rsidRPr="002735A9">
              <w:t xml:space="preserve"> 0.96) and ov</w:t>
            </w:r>
            <w:r w:rsidR="000624B7" w:rsidRPr="002735A9">
              <w:t>erweight/obesity (aRR 1.93; 95%CI 1.24 to</w:t>
            </w:r>
            <w:r w:rsidRPr="002735A9">
              <w:t xml:space="preserve"> 3.01) at 7 years. Per-serving-per-day substitution of ASBs with water during pregnancy was related to a lower overweight/obesity risk at 7 years (aRR</w:t>
            </w:r>
            <w:r w:rsidR="000624B7" w:rsidRPr="002735A9">
              <w:t xml:space="preserve"> 0.83; 95% CI 0.76 to</w:t>
            </w:r>
            <w:r w:rsidRPr="002735A9">
              <w:t xml:space="preserve"> 0.91), whereas SSB substitution with ASBs was not related to</w:t>
            </w:r>
            <w:r w:rsidR="000624B7" w:rsidRPr="002735A9">
              <w:t xml:space="preserve"> a lower risk (aRR 1.14; 95%CI</w:t>
            </w:r>
            <w:r w:rsidRPr="002735A9">
              <w:t xml:space="preserve"> 1.00, 1.31). </w:t>
            </w:r>
          </w:p>
        </w:tc>
        <w:tc>
          <w:tcPr>
            <w:tcW w:w="1842" w:type="dxa"/>
          </w:tcPr>
          <w:p w14:paraId="3E140520" w14:textId="77777777" w:rsidR="00DB60FC" w:rsidRDefault="00DB60FC" w:rsidP="00F20A8C">
            <w:pPr>
              <w:keepNext/>
              <w:rPr>
                <w:b/>
              </w:rPr>
            </w:pPr>
          </w:p>
        </w:tc>
      </w:tr>
      <w:tr w:rsidR="00EC6E65" w:rsidRPr="00F350A6" w14:paraId="70AAE752" w14:textId="77777777" w:rsidTr="00D21A32">
        <w:trPr>
          <w:cantSplit/>
          <w:trHeight w:val="390"/>
        </w:trPr>
        <w:tc>
          <w:tcPr>
            <w:tcW w:w="1564" w:type="dxa"/>
          </w:tcPr>
          <w:p w14:paraId="1037C5A5" w14:textId="44E50C24" w:rsidR="00EC6E65" w:rsidRDefault="00852D7E" w:rsidP="00F20A8C">
            <w:pPr>
              <w:keepNext/>
            </w:pPr>
            <w:r w:rsidRPr="00852D7E">
              <w:t>Renault et al 2015</w:t>
            </w:r>
            <w:r w:rsidR="00767EBF">
              <w:fldChar w:fldCharType="begin"/>
            </w:r>
            <w:r w:rsidR="002747EA">
              <w:instrText xml:space="preserve"> ADDIN EN.CITE &lt;EndNote&gt;&lt;Cite&gt;&lt;Author&gt;Renault&lt;/Author&gt;&lt;Year&gt;2015&lt;/Year&gt;&lt;RecNum&gt;1414&lt;/RecNum&gt;&lt;DisplayText&gt;&lt;style face="superscript" font="Trebuchet MS" size="9"&gt;100&lt;/style&gt;&lt;/DisplayText&gt;&lt;record&gt;&lt;rec-number&gt;1414&lt;/rec-number&gt;&lt;foreign-keys&gt;&lt;key app="EN" db-id="exvasrfx2dtraoesasxp2szsxa2df502592x" timestamp="1567995300"&gt;1414&lt;/key&gt;&lt;key app="ENWeb" db-id=""&gt;0&lt;/key&gt;&lt;/foreign-keys&gt;&lt;ref-type name="Journal Article"&gt;17&lt;/ref-type&gt;&lt;contributors&gt;&lt;authors&gt;&lt;author&gt;Renault, K.M.,&lt;/author&gt;&lt;author&gt;Carlsen, E.M.,&lt;/author&gt;&lt;author&gt;Nørgaard, K.,&lt;/author&gt;&lt;author&gt;Nilas, L.,&lt;/author&gt;&lt;author&gt;Pryds, O.,&lt;/author&gt;&lt;author&gt;Secher, N.J.,&lt;/author&gt;&lt;author&gt;Olsen, S.F.,&lt;/author&gt;&lt;author&gt;Halldorsson, T.I.,&lt;/author&gt;&lt;/authors&gt;&lt;/contributors&gt;&lt;titles&gt;&lt;title&gt;Intake of sweets, snacks and soft drinks predicts weight gain in obese pregnant women: detailed analysis of the results of a randomised controlled trial&lt;/title&gt;&lt;secondary-title&gt;Plos One&lt;/secondary-title&gt;&lt;/titles&gt;&lt;periodical&gt;&lt;full-title&gt;PLoS One&lt;/full-title&gt;&lt;/periodical&gt;&lt;volume&gt;10&lt;/volume&gt;&lt;number&gt;7&lt;/number&gt;&lt;section&gt;e0133041&lt;/section&gt;&lt;dates&gt;&lt;year&gt;2015&lt;/year&gt;&lt;/dates&gt;&lt;isbn&gt;1932-6203&lt;/isbn&gt;&lt;urls&gt;&lt;/urls&gt;&lt;electronic-resource-num&gt;10.1371/journal.pone.0133041&lt;/electronic-resource-num&gt;&lt;/record&gt;&lt;/Cite&gt;&lt;/EndNote&gt;</w:instrText>
            </w:r>
            <w:r w:rsidR="00767EBF">
              <w:fldChar w:fldCharType="separate"/>
            </w:r>
            <w:r w:rsidR="002747EA" w:rsidRPr="002747EA">
              <w:rPr>
                <w:noProof/>
                <w:vertAlign w:val="superscript"/>
              </w:rPr>
              <w:t>100</w:t>
            </w:r>
            <w:r w:rsidR="00767EBF">
              <w:fldChar w:fldCharType="end"/>
            </w:r>
          </w:p>
          <w:p w14:paraId="73926EA9" w14:textId="77777777" w:rsidR="00F66B53" w:rsidRDefault="00F66B53" w:rsidP="00F20A8C">
            <w:pPr>
              <w:keepNext/>
            </w:pPr>
            <w:r>
              <w:t>RCT</w:t>
            </w:r>
          </w:p>
          <w:p w14:paraId="100B9AE1" w14:textId="53AC39DC" w:rsidR="00056037" w:rsidRPr="00852D7E" w:rsidRDefault="00056037" w:rsidP="00F20A8C">
            <w:pPr>
              <w:keepNext/>
            </w:pPr>
            <w:r>
              <w:t>Denmark</w:t>
            </w:r>
          </w:p>
        </w:tc>
        <w:tc>
          <w:tcPr>
            <w:tcW w:w="1417" w:type="dxa"/>
          </w:tcPr>
          <w:p w14:paraId="2841623C" w14:textId="71608FD2" w:rsidR="00EC6E65" w:rsidRPr="00852D7E" w:rsidRDefault="00852D7E" w:rsidP="00852D7E">
            <w:r w:rsidRPr="00852D7E">
              <w:t>342</w:t>
            </w:r>
          </w:p>
        </w:tc>
        <w:tc>
          <w:tcPr>
            <w:tcW w:w="4535" w:type="dxa"/>
          </w:tcPr>
          <w:p w14:paraId="22BD0168" w14:textId="77777777" w:rsidR="00EC6E65" w:rsidRDefault="00EC6E65" w:rsidP="00EC6E65">
            <w:r w:rsidRPr="00EC6E65">
              <w:rPr>
                <w:b/>
              </w:rPr>
              <w:t>Aim</w:t>
            </w:r>
            <w:r>
              <w:t xml:space="preserve">: </w:t>
            </w:r>
            <w:r w:rsidRPr="00EC6E65">
              <w:t>To evaluate improvements and relevance of different dietary factors targeted with respect to</w:t>
            </w:r>
            <w:r>
              <w:t xml:space="preserve"> </w:t>
            </w:r>
            <w:r w:rsidRPr="00EC6E65">
              <w:t>gestational weight gain in a 3-arm Randomised Controlled Trial (n=342) among obese pregnant</w:t>
            </w:r>
            <w:r>
              <w:t xml:space="preserve"> </w:t>
            </w:r>
            <w:r w:rsidRPr="00EC6E65">
              <w:t>women with BMI30 kg/m</w:t>
            </w:r>
            <w:r w:rsidRPr="00EC6E65">
              <w:rPr>
                <w:rFonts w:eastAsiaTheme="majorEastAsia"/>
                <w:sz w:val="10"/>
                <w:szCs w:val="10"/>
              </w:rPr>
              <w:t>2</w:t>
            </w:r>
            <w:r w:rsidRPr="00EC6E65">
              <w:t>.</w:t>
            </w:r>
            <w:r>
              <w:t xml:space="preserve"> </w:t>
            </w:r>
          </w:p>
          <w:p w14:paraId="6F626FFC" w14:textId="378C75AF" w:rsidR="00EC6E65" w:rsidRDefault="00EC6E65" w:rsidP="00EC6E65">
            <w:pPr>
              <w:rPr>
                <w:b/>
              </w:rPr>
            </w:pPr>
            <w:r w:rsidRPr="00EC6E65">
              <w:rPr>
                <w:b/>
              </w:rPr>
              <w:t>Methods</w:t>
            </w:r>
            <w:r>
              <w:t>:</w:t>
            </w:r>
            <w:r w:rsidRPr="00EC6E65">
              <w:t xml:space="preserve"> Randomisation 1:1:1 to either hypocaloric Mediterranean type of diet and physical activity</w:t>
            </w:r>
            <w:r>
              <w:t xml:space="preserve"> </w:t>
            </w:r>
            <w:r w:rsidRPr="00EC6E65">
              <w:t>intervention (D+PA); physical activity intervention alone (PA); or control (C). Diet was</w:t>
            </w:r>
            <w:r>
              <w:t xml:space="preserve"> </w:t>
            </w:r>
            <w:r w:rsidRPr="00EC6E65">
              <w:t>assessed at baseline (weeks 11–14) and endpoint (weeks 36–37) using a validated food</w:t>
            </w:r>
            <w:r>
              <w:t xml:space="preserve"> </w:t>
            </w:r>
            <w:r w:rsidRPr="00EC6E65">
              <w:t>frequency questionnaire.</w:t>
            </w:r>
            <w:r>
              <w:t xml:space="preserve"> </w:t>
            </w:r>
          </w:p>
        </w:tc>
        <w:tc>
          <w:tcPr>
            <w:tcW w:w="4534" w:type="dxa"/>
          </w:tcPr>
          <w:p w14:paraId="21397495" w14:textId="77777777" w:rsidR="00D92A3D" w:rsidRDefault="00EC6E65" w:rsidP="00EC6E65">
            <w:r>
              <w:t>F</w:t>
            </w:r>
            <w:r w:rsidRPr="00EC6E65">
              <w:t>oods that contributed to intake of added sugars, including sweets,</w:t>
            </w:r>
            <w:r>
              <w:t xml:space="preserve"> </w:t>
            </w:r>
            <w:r w:rsidRPr="00EC6E65">
              <w:t>snacks, cakes, and soft drinks were strongly associated with weight gain, with women consuming</w:t>
            </w:r>
            <w:r>
              <w:t xml:space="preserve"> </w:t>
            </w:r>
            <w:r w:rsidRPr="00EC6E65">
              <w:t>sweets 2/day having 5.4 kg (95% CI 2.1-8.7) greater weight gain than those with a</w:t>
            </w:r>
            <w:r>
              <w:t xml:space="preserve"> </w:t>
            </w:r>
            <w:r w:rsidRPr="00EC6E65">
              <w:t xml:space="preserve">low (&lt;1wk) intake. </w:t>
            </w:r>
          </w:p>
          <w:p w14:paraId="2E6F0EBC" w14:textId="343A2B9B" w:rsidR="00EC6E65" w:rsidRDefault="00EC6E65" w:rsidP="00EC6E65">
            <w:pPr>
              <w:rPr>
                <w:b/>
              </w:rPr>
            </w:pPr>
            <w:r w:rsidRPr="00EC6E65">
              <w:t>The results for soft drinks were more conflicting, as women with high</w:t>
            </w:r>
            <w:r>
              <w:t xml:space="preserve"> </w:t>
            </w:r>
            <w:r w:rsidRPr="00EC6E65">
              <w:t>weight gain tended to favour artificially sweetened soft drinks.</w:t>
            </w:r>
            <w:r>
              <w:t xml:space="preserve"> </w:t>
            </w:r>
          </w:p>
        </w:tc>
        <w:tc>
          <w:tcPr>
            <w:tcW w:w="1842" w:type="dxa"/>
          </w:tcPr>
          <w:p w14:paraId="75950342" w14:textId="031905D1" w:rsidR="00EC6E65" w:rsidRDefault="00EC6E65" w:rsidP="00F20A8C">
            <w:pPr>
              <w:keepNext/>
              <w:rPr>
                <w:b/>
              </w:rPr>
            </w:pPr>
          </w:p>
        </w:tc>
      </w:tr>
      <w:tr w:rsidR="00A47A03" w:rsidRPr="00C8357D" w14:paraId="2E232AB0" w14:textId="77777777" w:rsidTr="00D21A32">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Height w:val="390"/>
        </w:trPr>
        <w:tc>
          <w:tcPr>
            <w:tcW w:w="1564" w:type="dxa"/>
            <w:tcBorders>
              <w:top w:val="single" w:sz="4" w:space="0" w:color="538135" w:themeColor="accent6" w:themeShade="BF"/>
              <w:left w:val="single" w:sz="4" w:space="0" w:color="538135" w:themeColor="accent6" w:themeShade="BF"/>
              <w:bottom w:val="single" w:sz="4" w:space="0" w:color="538135" w:themeColor="accent6" w:themeShade="BF"/>
              <w:right w:val="single" w:sz="4" w:space="0" w:color="538135" w:themeColor="accent6" w:themeShade="BF"/>
            </w:tcBorders>
          </w:tcPr>
          <w:p w14:paraId="2305633B" w14:textId="55C60CA7" w:rsidR="00A47A03" w:rsidRDefault="00A47A03" w:rsidP="006E7719">
            <w:r>
              <w:t>Paskulin et al 2017</w:t>
            </w:r>
            <w:r w:rsidR="003E2D58">
              <w:fldChar w:fldCharType="begin">
                <w:fldData xml:space="preserve">PEVuZE5vdGU+PENpdGU+PEF1dGhvcj5QYXNrdWxpbjwvQXV0aG9yPjxZZWFyPjIwMTc8L1llYXI+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</w:fldData>
              </w:fldChar>
            </w:r>
            <w:r w:rsidR="002747EA">
              <w:instrText xml:space="preserve"> ADDIN EN.CITE </w:instrText>
            </w:r>
            <w:r w:rsidR="002747EA">
              <w:fldChar w:fldCharType="begin">
                <w:fldData xml:space="preserve">PEVuZE5vdGU+PENpdGU+PEF1dGhvcj5QYXNrdWxpbjwvQXV0aG9yPjxZZWFyPjIwMTc8L1llYXI+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</w:fldData>
              </w:fldChar>
            </w:r>
            <w:r w:rsidR="002747EA">
              <w:instrText xml:space="preserve"> ADDIN EN.CITE.DATA </w:instrText>
            </w:r>
            <w:r w:rsidR="002747EA">
              <w:fldChar w:fldCharType="end"/>
            </w:r>
            <w:r w:rsidR="003E2D58">
              <w:fldChar w:fldCharType="separate"/>
            </w:r>
            <w:r w:rsidR="002747EA" w:rsidRPr="002747EA">
              <w:rPr>
                <w:noProof/>
                <w:vertAlign w:val="superscript"/>
              </w:rPr>
              <w:t>69</w:t>
            </w:r>
            <w:r w:rsidR="003E2D58">
              <w:fldChar w:fldCharType="end"/>
            </w:r>
          </w:p>
          <w:p w14:paraId="20BCA1E8" w14:textId="77777777" w:rsidR="00A47A03" w:rsidRDefault="00A47A03" w:rsidP="006E7719">
            <w:r>
              <w:t>Brazil</w:t>
            </w:r>
          </w:p>
          <w:p w14:paraId="7F9C0217" w14:textId="77777777" w:rsidR="00A47A03" w:rsidRDefault="00A47A03" w:rsidP="006E7719">
            <w:r>
              <w:t>Cross-section</w:t>
            </w:r>
          </w:p>
        </w:tc>
        <w:tc>
          <w:tcPr>
            <w:tcW w:w="1417" w:type="dxa"/>
            <w:tcBorders>
              <w:top w:val="single" w:sz="4" w:space="0" w:color="538135" w:themeColor="accent6" w:themeShade="BF"/>
              <w:left w:val="single" w:sz="4" w:space="0" w:color="538135" w:themeColor="accent6" w:themeShade="BF"/>
              <w:bottom w:val="single" w:sz="4" w:space="0" w:color="538135" w:themeColor="accent6" w:themeShade="BF"/>
              <w:right w:val="single" w:sz="4" w:space="0" w:color="538135" w:themeColor="accent6" w:themeShade="BF"/>
            </w:tcBorders>
          </w:tcPr>
          <w:p w14:paraId="1F093121" w14:textId="77777777" w:rsidR="00A47A03" w:rsidRDefault="00A47A03" w:rsidP="006E7719">
            <w:r>
              <w:t>712 women</w:t>
            </w:r>
          </w:p>
        </w:tc>
        <w:tc>
          <w:tcPr>
            <w:tcW w:w="4535" w:type="dxa"/>
            <w:tcBorders>
              <w:top w:val="single" w:sz="4" w:space="0" w:color="538135" w:themeColor="accent6" w:themeShade="BF"/>
              <w:left w:val="single" w:sz="4" w:space="0" w:color="538135" w:themeColor="accent6" w:themeShade="BF"/>
              <w:bottom w:val="single" w:sz="4" w:space="0" w:color="538135" w:themeColor="accent6" w:themeShade="BF"/>
              <w:right w:val="single" w:sz="4" w:space="0" w:color="538135" w:themeColor="accent6" w:themeShade="BF"/>
            </w:tcBorders>
          </w:tcPr>
          <w:p w14:paraId="3EAE93BC" w14:textId="77777777" w:rsidR="00A47A03" w:rsidRDefault="00A47A03" w:rsidP="006E7719">
            <w:r>
              <w:rPr>
                <w:b/>
              </w:rPr>
              <w:t xml:space="preserve">Aim: </w:t>
            </w:r>
            <w:r w:rsidRPr="00A47A03">
              <w:t xml:space="preserve">To evaluate the association between dietary patterns and mental disorders among pregnant women in southern Brazil. </w:t>
            </w:r>
          </w:p>
          <w:p w14:paraId="4A66577B" w14:textId="77777777" w:rsidR="00A47A03" w:rsidRPr="001F464A" w:rsidRDefault="00A47A03" w:rsidP="006E7719">
            <w:pPr>
              <w:rPr>
                <w:b/>
              </w:rPr>
            </w:pPr>
            <w:r w:rsidRPr="00A47A03">
              <w:rPr>
                <w:b/>
              </w:rPr>
              <w:t>Methods</w:t>
            </w:r>
            <w:r w:rsidRPr="00A47A03">
              <w:t xml:space="preserve">: Food intake assessment was performed using the Food Frequency Questionnaire. Dietary patterns were identified by cluster analysis. The Primary Care Evaluation of Mental Disorders (PRIME-MD) was used to evaluate participants' mental health. Poisson regression models with robust variance were fitted to estimate prevalence ratios (PR). </w:t>
            </w:r>
          </w:p>
        </w:tc>
        <w:tc>
          <w:tcPr>
            <w:tcW w:w="4534" w:type="dxa"/>
            <w:tcBorders>
              <w:top w:val="single" w:sz="4" w:space="0" w:color="538135" w:themeColor="accent6" w:themeShade="BF"/>
              <w:left w:val="single" w:sz="4" w:space="0" w:color="538135" w:themeColor="accent6" w:themeShade="BF"/>
              <w:bottom w:val="single" w:sz="4" w:space="0" w:color="538135" w:themeColor="accent6" w:themeShade="BF"/>
              <w:right w:val="single" w:sz="4" w:space="0" w:color="538135" w:themeColor="accent6" w:themeShade="BF"/>
            </w:tcBorders>
          </w:tcPr>
          <w:p w14:paraId="5336EEC3" w14:textId="58775B3B" w:rsidR="00A47A03" w:rsidRPr="00A47A03" w:rsidRDefault="00A47A03" w:rsidP="00A47A03">
            <w:r w:rsidRPr="00A47A03">
              <w:t>In the adjusted models, there was a high prevalence of major depressive disorder among women with high sweets and sugars intake (PR 1.91, 95%CI 1.19</w:t>
            </w:r>
            <w:r>
              <w:t xml:space="preserve"> to </w:t>
            </w:r>
            <w:r w:rsidRPr="00A47A03">
              <w:t xml:space="preserve">3.07). </w:t>
            </w:r>
          </w:p>
        </w:tc>
        <w:tc>
          <w:tcPr>
            <w:tcW w:w="1842" w:type="dxa"/>
            <w:tcBorders>
              <w:top w:val="single" w:sz="4" w:space="0" w:color="538135" w:themeColor="accent6" w:themeShade="BF"/>
              <w:left w:val="single" w:sz="4" w:space="0" w:color="538135" w:themeColor="accent6" w:themeShade="BF"/>
              <w:bottom w:val="single" w:sz="4" w:space="0" w:color="538135" w:themeColor="accent6" w:themeShade="BF"/>
              <w:right w:val="single" w:sz="4" w:space="0" w:color="538135" w:themeColor="accent6" w:themeShade="BF"/>
            </w:tcBorders>
          </w:tcPr>
          <w:p w14:paraId="7D7289F3" w14:textId="6BEFA823" w:rsidR="00A47A03" w:rsidRPr="00C8357D" w:rsidRDefault="00A47A03" w:rsidP="006E7719"/>
        </w:tc>
      </w:tr>
      <w:tr w:rsidR="00BE7A73" w:rsidRPr="00F350A6" w14:paraId="6411261A" w14:textId="77777777" w:rsidTr="00D21A32">
        <w:trPr>
          <w:cantSplit/>
          <w:trHeight w:val="390"/>
        </w:trPr>
        <w:tc>
          <w:tcPr>
            <w:tcW w:w="1564" w:type="dxa"/>
          </w:tcPr>
          <w:p w14:paraId="3BE451C9" w14:textId="4D70734D" w:rsidR="00BE7A73" w:rsidRDefault="00BE7A73" w:rsidP="00F20A8C">
            <w:pPr>
              <w:keepNext/>
            </w:pPr>
            <w:r>
              <w:t>Azad et al 2016</w:t>
            </w:r>
            <w:r w:rsidR="00767EBF">
              <w:fldChar w:fldCharType="begin">
                <w:fldData xml:space="preserve">PEVuZE5vdGU+PENpdGU+PEF1dGhvcj5BemFkPC9BdXRob3I+PFllYXI+MjAxNjwvWWVhcj48UmVj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</w:fldData>
              </w:fldChar>
            </w:r>
            <w:r w:rsidR="002747EA">
              <w:instrText xml:space="preserve"> ADDIN EN.CITE </w:instrText>
            </w:r>
            <w:r w:rsidR="002747EA">
              <w:fldChar w:fldCharType="begin">
                <w:fldData xml:space="preserve">PEVuZE5vdGU+PENpdGU+PEF1dGhvcj5BemFkPC9BdXRob3I+PFllYXI+MjAxNjwvWWVhcj48UmVj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</w:fldData>
              </w:fldChar>
            </w:r>
            <w:r w:rsidR="002747EA">
              <w:instrText xml:space="preserve"> ADDIN EN.CITE.DATA </w:instrText>
            </w:r>
            <w:r w:rsidR="002747EA">
              <w:fldChar w:fldCharType="end"/>
            </w:r>
            <w:r w:rsidR="00767EBF">
              <w:fldChar w:fldCharType="separate"/>
            </w:r>
            <w:r w:rsidR="002747EA" w:rsidRPr="002747EA">
              <w:rPr>
                <w:noProof/>
                <w:vertAlign w:val="superscript"/>
              </w:rPr>
              <w:t>102</w:t>
            </w:r>
            <w:r w:rsidR="00767EBF">
              <w:fldChar w:fldCharType="end"/>
            </w:r>
          </w:p>
          <w:p w14:paraId="41226004" w14:textId="77777777" w:rsidR="00BE7A73" w:rsidRDefault="00BE7A73" w:rsidP="00F20A8C">
            <w:pPr>
              <w:keepNext/>
            </w:pPr>
            <w:r>
              <w:t>Canada</w:t>
            </w:r>
          </w:p>
          <w:p w14:paraId="0B54808C" w14:textId="10B9AF24" w:rsidR="00BE7A73" w:rsidRPr="00852D7E" w:rsidRDefault="00BE7A73" w:rsidP="00F20A8C">
            <w:pPr>
              <w:keepNext/>
            </w:pPr>
            <w:r>
              <w:t>Cohort</w:t>
            </w:r>
          </w:p>
        </w:tc>
        <w:tc>
          <w:tcPr>
            <w:tcW w:w="1417" w:type="dxa"/>
          </w:tcPr>
          <w:p w14:paraId="5D7B54AE" w14:textId="77777777" w:rsidR="00BE7A73" w:rsidRDefault="00BE7A73" w:rsidP="00852D7E">
            <w:r w:rsidRPr="00BE7A73">
              <w:t>3</w:t>
            </w:r>
            <w:r>
              <w:t>,</w:t>
            </w:r>
            <w:r w:rsidRPr="00BE7A73">
              <w:t>033 mother-infant dyads</w:t>
            </w:r>
          </w:p>
          <w:p w14:paraId="43D425A5" w14:textId="5F6C838E" w:rsidR="00BE7A73" w:rsidRPr="00852D7E" w:rsidRDefault="00BE7A73" w:rsidP="00852D7E">
            <w:r>
              <w:t>2,686 infants at 1 year</w:t>
            </w:r>
          </w:p>
        </w:tc>
        <w:tc>
          <w:tcPr>
            <w:tcW w:w="4535" w:type="dxa"/>
          </w:tcPr>
          <w:p w14:paraId="353A3BAA" w14:textId="7C78E9C3" w:rsidR="00BE7A73" w:rsidRDefault="00BE7A73" w:rsidP="00BE7A73">
            <w:r w:rsidRPr="00BE7A73">
              <w:rPr>
                <w:b/>
              </w:rPr>
              <w:t>Aim</w:t>
            </w:r>
            <w:r>
              <w:t xml:space="preserve">: </w:t>
            </w:r>
            <w:r w:rsidRPr="00BE7A73">
              <w:t xml:space="preserve">To determine whether maternal consumption of artificially sweetened beverages during pregnancy is associated with infant body mass index. </w:t>
            </w:r>
          </w:p>
          <w:p w14:paraId="3CB4F9EB" w14:textId="02A731F6" w:rsidR="00BE7A73" w:rsidRPr="00EC6E65" w:rsidRDefault="00BE7A73" w:rsidP="00BE7A73">
            <w:pPr>
              <w:rPr>
                <w:b/>
              </w:rPr>
            </w:pPr>
            <w:r w:rsidRPr="00BE7A73">
              <w:rPr>
                <w:b/>
              </w:rPr>
              <w:t>Methods</w:t>
            </w:r>
            <w:r>
              <w:t>: H</w:t>
            </w:r>
            <w:r w:rsidRPr="00BE7A73">
              <w:t>ealthy pregnant women completed dietary assessments during pregnancy, and their infants' BMI was measured at 1 year of age. Statistical analysis for this study used data collected after the first year of follow-up</w:t>
            </w:r>
            <w:r>
              <w:t xml:space="preserve"> and m</w:t>
            </w:r>
            <w:r w:rsidRPr="00BE7A73">
              <w:t xml:space="preserve">aternal consumption of artificially sweetened beverages and sugar-sweetened beverages during pregnancy, determined by a food frequency questionnaire. </w:t>
            </w:r>
          </w:p>
        </w:tc>
        <w:tc>
          <w:tcPr>
            <w:tcW w:w="4534" w:type="dxa"/>
          </w:tcPr>
          <w:p w14:paraId="259A0242" w14:textId="06D6FE09" w:rsidR="00BE7A73" w:rsidRPr="00BE7A73" w:rsidRDefault="00BE7A73" w:rsidP="00BE7A73">
            <w:r w:rsidRPr="00BE7A73">
              <w:t>Compared with no consumption, daily consumption of artificially sweetened beverages was associated with a 0.20-unit increase in infant BMI z score (adjusted 95% CI, 0.02</w:t>
            </w:r>
            <w:r>
              <w:t xml:space="preserve"> to </w:t>
            </w:r>
            <w:r w:rsidRPr="00BE7A73">
              <w:t>0.38) and a 2-fold higher risk of infant overweight at 1 year of age (</w:t>
            </w:r>
            <w:r>
              <w:t>aOR 2.19; 95%CI</w:t>
            </w:r>
            <w:r w:rsidRPr="00BE7A73">
              <w:t xml:space="preserve"> 1.23</w:t>
            </w:r>
            <w:r>
              <w:t xml:space="preserve"> to </w:t>
            </w:r>
            <w:r w:rsidRPr="00BE7A73">
              <w:t xml:space="preserve">3.88). These effects were not explained by maternal BMI, diet quality, total energy intake, or other obesity risk factors. There were no comparable associations for sugar-sweetened beverages. </w:t>
            </w:r>
          </w:p>
          <w:p w14:paraId="05E47116" w14:textId="77777777" w:rsidR="00BE7A73" w:rsidRDefault="00BE7A73" w:rsidP="00EC6E65"/>
        </w:tc>
        <w:tc>
          <w:tcPr>
            <w:tcW w:w="1842" w:type="dxa"/>
          </w:tcPr>
          <w:p w14:paraId="27D2FBC3" w14:textId="2D2C6E45" w:rsidR="00BE7A73" w:rsidRDefault="00BE7A73" w:rsidP="00743D03">
            <w:pPr>
              <w:keepNext/>
              <w:rPr>
                <w:b/>
              </w:rPr>
            </w:pPr>
          </w:p>
        </w:tc>
      </w:tr>
      <w:tr w:rsidR="00BE7A73" w:rsidRPr="00F350A6" w14:paraId="7F2901E9" w14:textId="77777777" w:rsidTr="00D21A32">
        <w:trPr>
          <w:cantSplit/>
          <w:trHeight w:val="390"/>
        </w:trPr>
        <w:tc>
          <w:tcPr>
            <w:tcW w:w="1564" w:type="dxa"/>
          </w:tcPr>
          <w:p w14:paraId="25781423" w14:textId="66A47B96" w:rsidR="00BE7A73" w:rsidRDefault="00BE7A73" w:rsidP="00F20A8C">
            <w:pPr>
              <w:keepNext/>
            </w:pPr>
            <w:r>
              <w:t>Bedard et al 2017</w:t>
            </w:r>
            <w:r w:rsidR="00767EBF">
              <w:fldChar w:fldCharType="begin">
                <w:fldData xml:space="preserve">PEVuZE5vdGU+PENpdGU+PEF1dGhvcj5CZWRhcmQ8L0F1dGhvcj48WWVhcj4yMDE3PC9ZZWFyPjxS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</w:fldData>
              </w:fldChar>
            </w:r>
            <w:r w:rsidR="002747EA">
              <w:instrText xml:space="preserve"> ADDIN EN.CITE </w:instrText>
            </w:r>
            <w:r w:rsidR="002747EA">
              <w:fldChar w:fldCharType="begin">
                <w:fldData xml:space="preserve">PEVuZE5vdGU+PENpdGU+PEF1dGhvcj5CZWRhcmQ8L0F1dGhvcj48WWVhcj4yMDE3PC9ZZWFyPjxS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</w:fldData>
              </w:fldChar>
            </w:r>
            <w:r w:rsidR="002747EA">
              <w:instrText xml:space="preserve"> ADDIN EN.CITE.DATA </w:instrText>
            </w:r>
            <w:r w:rsidR="002747EA">
              <w:fldChar w:fldCharType="end"/>
            </w:r>
            <w:r w:rsidR="00767EBF">
              <w:fldChar w:fldCharType="separate"/>
            </w:r>
            <w:r w:rsidR="002747EA" w:rsidRPr="002747EA">
              <w:rPr>
                <w:noProof/>
                <w:vertAlign w:val="superscript"/>
              </w:rPr>
              <w:t>104</w:t>
            </w:r>
            <w:r w:rsidR="00767EBF">
              <w:fldChar w:fldCharType="end"/>
            </w:r>
          </w:p>
          <w:p w14:paraId="0AA95A89" w14:textId="77777777" w:rsidR="00BE7A73" w:rsidRDefault="00BE7A73" w:rsidP="00F20A8C">
            <w:pPr>
              <w:keepNext/>
            </w:pPr>
            <w:r>
              <w:t>United Kingdom</w:t>
            </w:r>
          </w:p>
          <w:p w14:paraId="0471C3D8" w14:textId="70A7E351" w:rsidR="00BE7A73" w:rsidRDefault="00BE7A73" w:rsidP="00F20A8C">
            <w:pPr>
              <w:keepNext/>
            </w:pPr>
            <w:r>
              <w:t>Cohort</w:t>
            </w:r>
          </w:p>
        </w:tc>
        <w:tc>
          <w:tcPr>
            <w:tcW w:w="1417" w:type="dxa"/>
          </w:tcPr>
          <w:p w14:paraId="1B72D5FD" w14:textId="1F6FF99D" w:rsidR="00BE7A73" w:rsidRPr="00BE7A73" w:rsidRDefault="00D9336A" w:rsidP="00852D7E">
            <w:r>
              <w:t>8,956 children aged 7-9 years</w:t>
            </w:r>
          </w:p>
        </w:tc>
        <w:tc>
          <w:tcPr>
            <w:tcW w:w="4535" w:type="dxa"/>
          </w:tcPr>
          <w:p w14:paraId="3643F817" w14:textId="280F0BF5" w:rsidR="00BE7A73" w:rsidRPr="00B43CAE" w:rsidRDefault="00BE7A73" w:rsidP="00B43CAE">
            <w:r>
              <w:rPr>
                <w:b/>
              </w:rPr>
              <w:t xml:space="preserve">Aim: </w:t>
            </w:r>
            <w:r>
              <w:t>T</w:t>
            </w:r>
            <w:r w:rsidRPr="00BE7A73">
              <w:t>o study the relationship between maternal intake of free sugar</w:t>
            </w:r>
            <w:r w:rsidR="00B43CAE">
              <w:t xml:space="preserve"> (which comprise sugars [</w:t>
            </w:r>
            <w:r w:rsidR="00B43CAE" w:rsidRPr="00B43CAE">
              <w:t>monosaccharide</w:t>
            </w:r>
            <w:r w:rsidR="00B43CAE">
              <w:t>s and disaccharides]</w:t>
            </w:r>
            <w:r w:rsidR="00B43CAE" w:rsidRPr="00B43CAE">
              <w:t xml:space="preserve"> added to foods or drinks by the manufacturer, cook or consumer, and sugars naturally present in honey, syrups and unsweetened fruit juices</w:t>
            </w:r>
            <w:r w:rsidR="00B43CAE">
              <w:t>)</w:t>
            </w:r>
            <w:r w:rsidR="00B43CAE" w:rsidRPr="00B43CAE">
              <w:t xml:space="preserve"> </w:t>
            </w:r>
            <w:r w:rsidRPr="00B43CAE">
              <w:t>during pregnancy and respiratory and atopic outcomes in the offspring in a population-bas</w:t>
            </w:r>
            <w:r w:rsidRPr="00BE7A73">
              <w:t>ed birth cohort, the Avon Longitudinal Study of Parents and Children.</w:t>
            </w:r>
          </w:p>
          <w:p w14:paraId="1F881E4F" w14:textId="4E48ADA3" w:rsidR="00BE7A73" w:rsidRPr="00BE7A73" w:rsidRDefault="00BE7A73" w:rsidP="00D9336A">
            <w:pPr>
              <w:rPr>
                <w:b/>
              </w:rPr>
            </w:pPr>
            <w:r w:rsidRPr="00BE7A73">
              <w:rPr>
                <w:b/>
              </w:rPr>
              <w:t>Methods</w:t>
            </w:r>
            <w:r>
              <w:t xml:space="preserve">: </w:t>
            </w:r>
            <w:r w:rsidRPr="00BE7A73">
              <w:t>We analysed associations between maternal intake of free sugar in pregnancy (estimated by a food frequency questionnaire), and current doctor-diagnosed asthma, wheezing, hay fever, eczema, atopy, serum total IgE and lung function in children aged 7-9 years.</w:t>
            </w:r>
          </w:p>
        </w:tc>
        <w:tc>
          <w:tcPr>
            <w:tcW w:w="4534" w:type="dxa"/>
          </w:tcPr>
          <w:p w14:paraId="43FF768B" w14:textId="349C5BBF" w:rsidR="00BE7A73" w:rsidRPr="00BE7A73" w:rsidRDefault="00BE7A73" w:rsidP="00BE7A73">
            <w:r w:rsidRPr="00BE7A73">
              <w:t>After controlling for potential confounders, maternal intake of free sugar was positively associated with atopy (OR for highest versus lowest quintile of sugar intake 1.38, 95% CI 1.06-1.78; per quintile p-trend=0.006) and atopic asthma (OR 2.01, 95% CI 1.23-3.29; per quintile p-trend=0.004). These associations were not confounded by intake of sugar in early childhood, which was unrelated to these outcomes.</w:t>
            </w:r>
          </w:p>
        </w:tc>
        <w:tc>
          <w:tcPr>
            <w:tcW w:w="1842" w:type="dxa"/>
          </w:tcPr>
          <w:p w14:paraId="3A739507" w14:textId="6D7887EC" w:rsidR="00BE7A73" w:rsidRDefault="00BE7A73" w:rsidP="00F20A8C">
            <w:pPr>
              <w:keepNext/>
              <w:rPr>
                <w:b/>
              </w:rPr>
            </w:pPr>
          </w:p>
        </w:tc>
      </w:tr>
      <w:tr w:rsidR="00B43CAE" w:rsidRPr="00F350A6" w14:paraId="29041133" w14:textId="77777777" w:rsidTr="00D21A32">
        <w:trPr>
          <w:cantSplit/>
          <w:trHeight w:val="390"/>
        </w:trPr>
        <w:tc>
          <w:tcPr>
            <w:tcW w:w="1564" w:type="dxa"/>
            <w:tcBorders>
              <w:bottom w:val="single" w:sz="4" w:space="0" w:color="auto"/>
            </w:tcBorders>
          </w:tcPr>
          <w:p w14:paraId="28AC9181" w14:textId="2623611D" w:rsidR="00B43CAE" w:rsidRDefault="00B43CAE" w:rsidP="00B43CAE">
            <w:r w:rsidRPr="00B43CAE">
              <w:t>Donazar-Ezcurra</w:t>
            </w:r>
            <w:r>
              <w:t xml:space="preserve"> et al 2018</w:t>
            </w:r>
            <w:r w:rsidR="00767EBF">
              <w:fldChar w:fldCharType="begin">
                <w:fldData xml:space="preserve">PEVuZE5vdGU+PENpdGU+PEF1dGhvcj5Eb25hemFyLUV6Y3VycmE8L0F1dGhvcj48WWVhcj4yMDE4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</w:fldData>
              </w:fldChar>
            </w:r>
            <w:r w:rsidR="002747EA">
              <w:instrText xml:space="preserve"> ADDIN EN.CITE </w:instrText>
            </w:r>
            <w:r w:rsidR="002747EA">
              <w:fldChar w:fldCharType="begin">
                <w:fldData xml:space="preserve">PEVuZE5vdGU+PENpdGU+PEF1dGhvcj5Eb25hemFyLUV6Y3VycmE8L0F1dGhvcj48WWVhcj4yMDE4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</w:fldData>
              </w:fldChar>
            </w:r>
            <w:r w:rsidR="002747EA">
              <w:instrText xml:space="preserve"> ADDIN EN.CITE.DATA </w:instrText>
            </w:r>
            <w:r w:rsidR="002747EA">
              <w:fldChar w:fldCharType="end"/>
            </w:r>
            <w:r w:rsidR="00767EBF">
              <w:fldChar w:fldCharType="separate"/>
            </w:r>
            <w:r w:rsidR="002747EA" w:rsidRPr="002747EA">
              <w:rPr>
                <w:noProof/>
                <w:vertAlign w:val="superscript"/>
              </w:rPr>
              <w:t>101</w:t>
            </w:r>
            <w:r w:rsidR="00767EBF">
              <w:fldChar w:fldCharType="end"/>
            </w:r>
          </w:p>
          <w:p w14:paraId="74A76293" w14:textId="3DC77A53" w:rsidR="00B43CAE" w:rsidRPr="00B43CAE" w:rsidRDefault="00B43CAE" w:rsidP="00B43CAE">
            <w:pPr>
              <w:spacing w:before="0" w:after="0" w:line="240" w:lineRule="auto"/>
              <w:rPr>
                <w:rFonts w:ascii="Times" w:hAnsi="Times"/>
                <w:sz w:val="16"/>
                <w:szCs w:val="16"/>
              </w:rPr>
            </w:pPr>
            <w:r>
              <w:t xml:space="preserve">Spain </w:t>
            </w:r>
          </w:p>
          <w:p w14:paraId="547D9757" w14:textId="77777777" w:rsidR="00B43CAE" w:rsidRDefault="00B43CAE" w:rsidP="00B43CAE">
            <w:r w:rsidRPr="00B1545A">
              <w:t>Seg</w:t>
            </w:r>
            <w:r>
              <w:t>uimiento Universidad de Navarra</w:t>
            </w:r>
            <w:r w:rsidRPr="00B1545A">
              <w:t xml:space="preserve"> (SUN)</w:t>
            </w:r>
          </w:p>
          <w:p w14:paraId="67D0B847" w14:textId="7123BAD8" w:rsidR="00B43CAE" w:rsidRDefault="00B43CAE" w:rsidP="00B43CAE">
            <w:pPr>
              <w:keepNext/>
            </w:pPr>
            <w:r>
              <w:t>Cohort</w:t>
            </w:r>
          </w:p>
        </w:tc>
        <w:tc>
          <w:tcPr>
            <w:tcW w:w="1417" w:type="dxa"/>
            <w:tcBorders>
              <w:bottom w:val="single" w:sz="4" w:space="0" w:color="auto"/>
            </w:tcBorders>
          </w:tcPr>
          <w:p w14:paraId="4D3A60A5" w14:textId="2808DB40" w:rsidR="00B43CAE" w:rsidRDefault="00B43CAE" w:rsidP="00852D7E">
            <w:r>
              <w:t>3,396 women</w:t>
            </w:r>
          </w:p>
        </w:tc>
        <w:tc>
          <w:tcPr>
            <w:tcW w:w="4535" w:type="dxa"/>
            <w:tcBorders>
              <w:bottom w:val="single" w:sz="4" w:space="0" w:color="auto"/>
            </w:tcBorders>
          </w:tcPr>
          <w:p w14:paraId="0A55DEB5" w14:textId="77777777" w:rsidR="00B43CAE" w:rsidRDefault="00B43CAE" w:rsidP="00B43CAE">
            <w:r>
              <w:rPr>
                <w:b/>
              </w:rPr>
              <w:t xml:space="preserve">Aim: </w:t>
            </w:r>
            <w:r w:rsidRPr="00B43CAE">
              <w:t xml:space="preserve">To investigate the incidence of GDM according to soft drink consumption in the SUN project. </w:t>
            </w:r>
          </w:p>
          <w:p w14:paraId="539A8683" w14:textId="07643045" w:rsidR="00B43CAE" w:rsidRDefault="00B43CAE" w:rsidP="00B43CAE">
            <w:pPr>
              <w:rPr>
                <w:b/>
              </w:rPr>
            </w:pPr>
            <w:r w:rsidRPr="00B43CAE">
              <w:rPr>
                <w:b/>
              </w:rPr>
              <w:t>Methods</w:t>
            </w:r>
            <w:r>
              <w:t xml:space="preserve">: </w:t>
            </w:r>
            <w:r w:rsidRPr="00B43CAE">
              <w:t xml:space="preserve">A validated 136-item semi-quantitative food frequency questionnaire was used to assess soft drink consumption. Four categories of sugar-sweetened soft drink (SSSD) and diet soft drink (DSD) consumption (servings) were established: rarely or never (&lt;1/month), low (1-3/month), intermediate (&gt;3/month and &lt;/=1/week) and high (&gt;/=2/week). Potential confounders were adjusted through non-conditional logistic regression models. </w:t>
            </w:r>
          </w:p>
        </w:tc>
        <w:tc>
          <w:tcPr>
            <w:tcW w:w="4534" w:type="dxa"/>
            <w:tcBorders>
              <w:bottom w:val="single" w:sz="4" w:space="0" w:color="auto"/>
            </w:tcBorders>
          </w:tcPr>
          <w:p w14:paraId="6A2730FF" w14:textId="2EA6C7A2" w:rsidR="00B43CAE" w:rsidRPr="00B43CAE" w:rsidRDefault="00B43CAE" w:rsidP="00B43CAE">
            <w:r w:rsidRPr="00B43CAE">
              <w:t>During the follow-up, we identified 172 incident cases of GDM. After adjusting for age, baseline body mass index, family history of diabetes, smoking, total energy intake, physical activity, parity, fast-food consumption, adherence to Mediterranean dietary pattern, alcohol intake, multiple pregnancy, cardiovascular disease</w:t>
            </w:r>
            <w:r>
              <w:t>/hypertension at baseline, fibre</w:t>
            </w:r>
            <w:r w:rsidRPr="00B43CAE">
              <w:t xml:space="preserve"> intake, following special diet and snacking, SSSD consumption was significantly associated with an increased risk of incident GDM, </w:t>
            </w:r>
            <w:r>
              <w:t>for the highest</w:t>
            </w:r>
            <w:r w:rsidRPr="00B43CAE">
              <w:t xml:space="preserve"> (</w:t>
            </w:r>
            <w:r>
              <w:t xml:space="preserve">aOR 2.03; </w:t>
            </w:r>
            <w:r w:rsidRPr="00B43CAE">
              <w:t>95%</w:t>
            </w:r>
            <w:r>
              <w:t>CI</w:t>
            </w:r>
            <w:r w:rsidRPr="00B43CAE">
              <w:t xml:space="preserve"> 1.25</w:t>
            </w:r>
            <w:r>
              <w:t xml:space="preserve"> to </w:t>
            </w:r>
            <w:r w:rsidRPr="00B43CAE">
              <w:t xml:space="preserve">3.31) and </w:t>
            </w:r>
            <w:r>
              <w:t>intermediate categories (aOR 1.67; 95%CI</w:t>
            </w:r>
            <w:r w:rsidRPr="00B43CAE">
              <w:t xml:space="preserve"> 1.01</w:t>
            </w:r>
            <w:r>
              <w:t xml:space="preserve"> to </w:t>
            </w:r>
            <w:r w:rsidRPr="00B43CAE">
              <w:t>2.77) versus the lowest category (p for linear trend: 0.006). Conversely, DSD consumption was not associated with GDM incidence (a</w:t>
            </w:r>
            <w:r>
              <w:t>OR 0.82; 95%CI</w:t>
            </w:r>
            <w:r w:rsidRPr="00B43CAE">
              <w:t xml:space="preserve"> 0.52</w:t>
            </w:r>
            <w:r>
              <w:t xml:space="preserve"> to </w:t>
            </w:r>
            <w:r w:rsidRPr="00B43CAE">
              <w:t xml:space="preserve">1.31) for the highest versus the lowest category (p for linear trend: 0.258). Additional sensitivity analyses did not change the results. </w:t>
            </w:r>
          </w:p>
        </w:tc>
        <w:tc>
          <w:tcPr>
            <w:tcW w:w="1842" w:type="dxa"/>
            <w:tcBorders>
              <w:bottom w:val="single" w:sz="4" w:space="0" w:color="auto"/>
            </w:tcBorders>
          </w:tcPr>
          <w:p w14:paraId="7C8F8591" w14:textId="39E33779" w:rsidR="00B43CAE" w:rsidRDefault="00B43CAE" w:rsidP="00F20A8C">
            <w:pPr>
              <w:keepNext/>
              <w:rPr>
                <w:b/>
              </w:rPr>
            </w:pPr>
          </w:p>
        </w:tc>
      </w:tr>
    </w:tbl>
    <w:p w14:paraId="480061EA" w14:textId="48B5253B" w:rsidR="00717D84" w:rsidRDefault="009C163D" w:rsidP="005719CE">
      <w:pPr>
        <w:pStyle w:val="TableName"/>
        <w:ind w:left="1134" w:hanging="1134"/>
      </w:pPr>
      <w:bookmarkStart w:id="68" w:name="_Toc40956608"/>
      <w:r>
        <w:t xml:space="preserve">Q2 </w:t>
      </w:r>
      <w:r w:rsidR="007B1D24">
        <w:t>C</w:t>
      </w:r>
      <w:r w:rsidR="00717D84">
        <w:t>onsumption of fast foods during pregnancy</w:t>
      </w:r>
      <w:bookmarkEnd w:id="68"/>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30: Q2 Consumption of fast foods during pregnancy"/>
      </w:tblPr>
      <w:tblGrid>
        <w:gridCol w:w="1564"/>
        <w:gridCol w:w="1417"/>
        <w:gridCol w:w="4532"/>
        <w:gridCol w:w="4536"/>
        <w:gridCol w:w="1843"/>
      </w:tblGrid>
      <w:tr w:rsidR="00717D84" w:rsidRPr="00F350A6" w14:paraId="000E0CCC" w14:textId="77777777" w:rsidTr="001F7D2B">
        <w:trPr>
          <w:cantSplit/>
          <w:trHeight w:val="390"/>
          <w:tblHeader/>
        </w:trPr>
        <w:tc>
          <w:tcPr>
            <w:tcW w:w="1564" w:type="dxa"/>
            <w:tcBorders>
              <w:bottom w:val="single" w:sz="4" w:space="0" w:color="auto"/>
            </w:tcBorders>
          </w:tcPr>
          <w:p w14:paraId="51B91650" w14:textId="77777777" w:rsidR="00717D84" w:rsidRPr="00F350A6" w:rsidRDefault="00717D84" w:rsidP="002F1844">
            <w:pPr>
              <w:keepNext/>
              <w:rPr>
                <w:b/>
              </w:rPr>
            </w:pPr>
            <w:r>
              <w:rPr>
                <w:b/>
              </w:rPr>
              <w:t>Study ref</w:t>
            </w:r>
          </w:p>
        </w:tc>
        <w:tc>
          <w:tcPr>
            <w:tcW w:w="1417" w:type="dxa"/>
            <w:tcBorders>
              <w:bottom w:val="single" w:sz="4" w:space="0" w:color="auto"/>
            </w:tcBorders>
          </w:tcPr>
          <w:p w14:paraId="4499DFC4" w14:textId="77777777" w:rsidR="00717D84" w:rsidRPr="00F350A6" w:rsidRDefault="00717D84" w:rsidP="002F1844">
            <w:pPr>
              <w:keepNext/>
              <w:rPr>
                <w:b/>
              </w:rPr>
            </w:pPr>
            <w:r>
              <w:rPr>
                <w:b/>
              </w:rPr>
              <w:t>N</w:t>
            </w:r>
          </w:p>
        </w:tc>
        <w:tc>
          <w:tcPr>
            <w:tcW w:w="4532" w:type="dxa"/>
            <w:tcBorders>
              <w:bottom w:val="single" w:sz="4" w:space="0" w:color="auto"/>
            </w:tcBorders>
          </w:tcPr>
          <w:p w14:paraId="5E2A40D6" w14:textId="77777777" w:rsidR="00717D84" w:rsidRPr="00F350A6" w:rsidRDefault="00717D84" w:rsidP="002F1844">
            <w:pPr>
              <w:keepNext/>
              <w:rPr>
                <w:b/>
              </w:rPr>
            </w:pPr>
            <w:r>
              <w:rPr>
                <w:b/>
              </w:rPr>
              <w:t>Aim/methods</w:t>
            </w:r>
          </w:p>
        </w:tc>
        <w:tc>
          <w:tcPr>
            <w:tcW w:w="4536" w:type="dxa"/>
            <w:tcBorders>
              <w:bottom w:val="single" w:sz="4" w:space="0" w:color="auto"/>
            </w:tcBorders>
          </w:tcPr>
          <w:p w14:paraId="16063B65" w14:textId="77777777" w:rsidR="00717D84" w:rsidRPr="00F350A6" w:rsidRDefault="00717D84" w:rsidP="002F1844">
            <w:pPr>
              <w:keepNext/>
              <w:rPr>
                <w:b/>
              </w:rPr>
            </w:pPr>
            <w:r>
              <w:rPr>
                <w:b/>
              </w:rPr>
              <w:t>Results</w:t>
            </w:r>
          </w:p>
        </w:tc>
        <w:tc>
          <w:tcPr>
            <w:tcW w:w="1843" w:type="dxa"/>
            <w:tcBorders>
              <w:bottom w:val="single" w:sz="4" w:space="0" w:color="auto"/>
            </w:tcBorders>
          </w:tcPr>
          <w:p w14:paraId="08214984" w14:textId="77777777" w:rsidR="00717D84" w:rsidRPr="00F350A6" w:rsidRDefault="00717D84" w:rsidP="002F1844">
            <w:pPr>
              <w:keepNext/>
              <w:rPr>
                <w:b/>
              </w:rPr>
            </w:pPr>
            <w:r>
              <w:rPr>
                <w:b/>
              </w:rPr>
              <w:t>Comments</w:t>
            </w:r>
          </w:p>
        </w:tc>
      </w:tr>
      <w:tr w:rsidR="00C31D7A" w:rsidRPr="00C8357D" w14:paraId="01ED6A1A" w14:textId="77777777" w:rsidTr="001F7D2B">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Height w:val="390"/>
        </w:trPr>
        <w:tc>
          <w:tcPr>
            <w:tcW w:w="1564" w:type="dxa"/>
            <w:tcBorders>
              <w:top w:val="single" w:sz="4" w:space="0" w:color="auto"/>
              <w:left w:val="single" w:sz="4" w:space="0" w:color="auto"/>
              <w:bottom w:val="single" w:sz="4" w:space="0" w:color="auto"/>
              <w:right w:val="single" w:sz="4" w:space="0" w:color="auto"/>
            </w:tcBorders>
          </w:tcPr>
          <w:p w14:paraId="5B70D363" w14:textId="2468F916" w:rsidR="00C31D7A" w:rsidRPr="0035604D" w:rsidRDefault="00925D7F" w:rsidP="002F1844">
            <w:r w:rsidRPr="0035604D">
              <w:t>Von Ehrenstein et al 2015</w:t>
            </w:r>
            <w:r w:rsidR="00774750">
              <w:fldChar w:fldCharType="begin">
                <w:fldData xml:space="preserve">PEVuZE5vdGU+PENpdGU+PEF1dGhvcj52b24gRWhyZW5zdGVpbjwvQXV0aG9yPjxZZWFyPjIwMTU8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</w:fldData>
              </w:fldChar>
            </w:r>
            <w:r w:rsidR="002747EA">
              <w:instrText xml:space="preserve"> ADDIN EN.CITE </w:instrText>
            </w:r>
            <w:r w:rsidR="002747EA">
              <w:fldChar w:fldCharType="begin">
                <w:fldData xml:space="preserve">PEVuZE5vdGU+PENpdGU+PEF1dGhvcj52b24gRWhyZW5zdGVpbjwvQXV0aG9yPjxZZWFyPjIwMTU8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</w:fldData>
              </w:fldChar>
            </w:r>
            <w:r w:rsidR="002747EA">
              <w:instrText xml:space="preserve"> ADDIN EN.CITE.DATA </w:instrText>
            </w:r>
            <w:r w:rsidR="002747EA">
              <w:fldChar w:fldCharType="end"/>
            </w:r>
            <w:r w:rsidR="00774750">
              <w:fldChar w:fldCharType="separate"/>
            </w:r>
            <w:r w:rsidR="002747EA" w:rsidRPr="002747EA">
              <w:rPr>
                <w:noProof/>
                <w:vertAlign w:val="superscript"/>
              </w:rPr>
              <w:t>106</w:t>
            </w:r>
            <w:r w:rsidR="00774750">
              <w:fldChar w:fldCharType="end"/>
            </w:r>
          </w:p>
          <w:p w14:paraId="32950F42" w14:textId="2B246822" w:rsidR="00925D7F" w:rsidRPr="0035604D" w:rsidRDefault="00925D7F" w:rsidP="002F1844">
            <w:r w:rsidRPr="0035604D">
              <w:t xml:space="preserve">United States </w:t>
            </w:r>
          </w:p>
          <w:p w14:paraId="126A5A7A" w14:textId="77777777" w:rsidR="00925D7F" w:rsidRPr="0035604D" w:rsidRDefault="00925D7F" w:rsidP="002F1844">
            <w:r w:rsidRPr="0035604D">
              <w:t>Cohort</w:t>
            </w:r>
          </w:p>
          <w:p w14:paraId="4A0AF789" w14:textId="5A0A627A" w:rsidR="00925D7F" w:rsidRPr="0035604D" w:rsidRDefault="00925D7F" w:rsidP="002F1844"/>
        </w:tc>
        <w:tc>
          <w:tcPr>
            <w:tcW w:w="1417" w:type="dxa"/>
            <w:tcBorders>
              <w:top w:val="single" w:sz="4" w:space="0" w:color="auto"/>
              <w:left w:val="single" w:sz="4" w:space="0" w:color="auto"/>
              <w:bottom w:val="single" w:sz="4" w:space="0" w:color="auto"/>
              <w:right w:val="single" w:sz="4" w:space="0" w:color="auto"/>
            </w:tcBorders>
          </w:tcPr>
          <w:p w14:paraId="21C7175E" w14:textId="2EBBA9EF" w:rsidR="00C31D7A" w:rsidRPr="0035604D" w:rsidRDefault="00925D7F" w:rsidP="002F1844">
            <w:r w:rsidRPr="0035604D">
              <w:t>1,201 mother-infant pairs</w:t>
            </w:r>
          </w:p>
        </w:tc>
        <w:tc>
          <w:tcPr>
            <w:tcW w:w="4532" w:type="dxa"/>
            <w:tcBorders>
              <w:top w:val="single" w:sz="4" w:space="0" w:color="auto"/>
              <w:left w:val="single" w:sz="4" w:space="0" w:color="auto"/>
              <w:bottom w:val="single" w:sz="4" w:space="0" w:color="auto"/>
              <w:right w:val="single" w:sz="4" w:space="0" w:color="auto"/>
            </w:tcBorders>
          </w:tcPr>
          <w:p w14:paraId="6DA091FF" w14:textId="77777777" w:rsidR="00925D7F" w:rsidRPr="0035604D" w:rsidRDefault="00925D7F" w:rsidP="00925D7F">
            <w:r w:rsidRPr="0035604D">
              <w:rPr>
                <w:b/>
              </w:rPr>
              <w:t>Aim</w:t>
            </w:r>
            <w:r w:rsidRPr="0035604D">
              <w:t xml:space="preserve">: To investigate whether maternal fast food intake during pregnancy increases offspring's risk for asthmatic symptoms. </w:t>
            </w:r>
          </w:p>
          <w:p w14:paraId="6DD82765" w14:textId="1FFCEDA8" w:rsidR="00C31D7A" w:rsidRPr="0035604D" w:rsidRDefault="00925D7F" w:rsidP="00925D7F">
            <w:pPr>
              <w:rPr>
                <w:b/>
              </w:rPr>
            </w:pPr>
            <w:r w:rsidRPr="0035604D">
              <w:rPr>
                <w:b/>
              </w:rPr>
              <w:t>Methods</w:t>
            </w:r>
            <w:r w:rsidRPr="0035604D">
              <w:t xml:space="preserve">: Detailed information about prenatal fast food intake and other dietary, lifestyle/ environmental factors, and pregnancy was collected shortly after birth; further data were retrieved from birth certificates. Using the International Study of Asthma and Allergies in Childhood core questions, asthma and rhinitis symptoms were assessed, and doctor's diagnoses were recorded in offspring 3.5 years after birth. Poisson regression with robust error variance using a log link function was used to estimate relative risks (RRs). Models were adjusted using covariates or propensity scores. </w:t>
            </w:r>
          </w:p>
        </w:tc>
        <w:tc>
          <w:tcPr>
            <w:tcW w:w="4536" w:type="dxa"/>
            <w:tcBorders>
              <w:top w:val="single" w:sz="4" w:space="0" w:color="auto"/>
              <w:left w:val="single" w:sz="4" w:space="0" w:color="auto"/>
              <w:bottom w:val="single" w:sz="4" w:space="0" w:color="auto"/>
              <w:right w:val="single" w:sz="4" w:space="0" w:color="auto"/>
            </w:tcBorders>
          </w:tcPr>
          <w:p w14:paraId="186C3B04" w14:textId="59E5E548" w:rsidR="00C31D7A" w:rsidRPr="00925D7F" w:rsidRDefault="00925D7F" w:rsidP="00925D7F">
            <w:r w:rsidRPr="0035604D">
              <w:t>Maternal prenatal fast food consumption related to increased relative risks of their children for severe, and current asthma symptoms (wheeze last 12 months combined with doctor's diagnosis) in a dose-dependent manner: 'once a month': RR: 0.99 (95% CI: 0.36 to 2.75), 'once a week': 1.26 (0.47 to 3.34); '3-4 days a week': 2.17 (0.77 to 6.12); and 'every day' 4.46 (1.36 to 14.6) compared to 'never', adjusting for potential confounders (p for trend = 0.0025). There was also suggestion of increased risks for rhinitis symptoms.</w:t>
            </w:r>
            <w:r w:rsidRPr="00925D7F">
              <w:t xml:space="preserve"> </w:t>
            </w:r>
          </w:p>
        </w:tc>
        <w:tc>
          <w:tcPr>
            <w:tcW w:w="1843" w:type="dxa"/>
            <w:tcBorders>
              <w:top w:val="single" w:sz="4" w:space="0" w:color="auto"/>
              <w:left w:val="single" w:sz="4" w:space="0" w:color="auto"/>
              <w:bottom w:val="single" w:sz="4" w:space="0" w:color="auto"/>
              <w:right w:val="single" w:sz="4" w:space="0" w:color="auto"/>
            </w:tcBorders>
          </w:tcPr>
          <w:p w14:paraId="0B20BC88" w14:textId="77777777" w:rsidR="00C31D7A" w:rsidRPr="00C8357D" w:rsidRDefault="00C31D7A" w:rsidP="002F1844"/>
        </w:tc>
      </w:tr>
      <w:tr w:rsidR="00717D84" w:rsidRPr="00C8357D" w14:paraId="61B39F1B" w14:textId="77777777" w:rsidTr="001F7D2B">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Height w:val="390"/>
        </w:trPr>
        <w:tc>
          <w:tcPr>
            <w:tcW w:w="1564" w:type="dxa"/>
            <w:tcBorders>
              <w:top w:val="single" w:sz="4" w:space="0" w:color="auto"/>
              <w:left w:val="single" w:sz="4" w:space="0" w:color="auto"/>
              <w:bottom w:val="single" w:sz="4" w:space="0" w:color="auto"/>
              <w:right w:val="single" w:sz="4" w:space="0" w:color="auto"/>
            </w:tcBorders>
          </w:tcPr>
          <w:p w14:paraId="713AE745" w14:textId="3F67728F" w:rsidR="00717D84" w:rsidRDefault="00717D84" w:rsidP="002F1844">
            <w:r w:rsidRPr="00880A17">
              <w:t>Castro-Rodriguez</w:t>
            </w:r>
            <w:r>
              <w:t xml:space="preserve"> et al 2016</w:t>
            </w:r>
            <w:r w:rsidR="00767EBF">
              <w:fldChar w:fldCharType="begin">
                <w:fldData xml:space="preserve">PEVuZE5vdGU+PENpdGU+PEF1dGhvcj5DYXN0cm8tUm9kcmlndWV6PC9BdXRob3I+PFllYXI+MjAx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</w:fldData>
              </w:fldChar>
            </w:r>
            <w:r w:rsidR="002747EA">
              <w:instrText xml:space="preserve"> ADDIN EN.CITE </w:instrText>
            </w:r>
            <w:r w:rsidR="002747EA">
              <w:fldChar w:fldCharType="begin">
                <w:fldData xml:space="preserve">PEVuZE5vdGU+PENpdGU+PEF1dGhvcj5DYXN0cm8tUm9kcmlndWV6PC9BdXRob3I+PFllYXI+MjAx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</w:fldData>
              </w:fldChar>
            </w:r>
            <w:r w:rsidR="002747EA">
              <w:instrText xml:space="preserve"> ADDIN EN.CITE.DATA </w:instrText>
            </w:r>
            <w:r w:rsidR="002747EA">
              <w:fldChar w:fldCharType="end"/>
            </w:r>
            <w:r w:rsidR="00767EBF">
              <w:fldChar w:fldCharType="separate"/>
            </w:r>
            <w:r w:rsidR="002747EA" w:rsidRPr="002747EA">
              <w:rPr>
                <w:noProof/>
                <w:vertAlign w:val="superscript"/>
              </w:rPr>
              <w:t>53</w:t>
            </w:r>
            <w:r w:rsidR="00767EBF">
              <w:fldChar w:fldCharType="end"/>
            </w:r>
          </w:p>
          <w:p w14:paraId="3B345FFA" w14:textId="6352BB3B" w:rsidR="00D51984" w:rsidRPr="00D51984" w:rsidRDefault="00D51984" w:rsidP="00D51984">
            <w:r w:rsidRPr="00D51984">
              <w:t>International Study of Wheezing in Infants </w:t>
            </w:r>
          </w:p>
          <w:p w14:paraId="25D9B9D4" w14:textId="77E5B639" w:rsidR="00D51984" w:rsidRPr="00880A17" w:rsidRDefault="00D51984" w:rsidP="002F1844">
            <w:r>
              <w:t>Spain</w:t>
            </w:r>
          </w:p>
          <w:p w14:paraId="7BC72498" w14:textId="77777777" w:rsidR="00717D84" w:rsidRDefault="00717D84" w:rsidP="002F1844">
            <w:r>
              <w:t>Cohort</w:t>
            </w:r>
          </w:p>
        </w:tc>
        <w:tc>
          <w:tcPr>
            <w:tcW w:w="1417" w:type="dxa"/>
            <w:tcBorders>
              <w:top w:val="single" w:sz="4" w:space="0" w:color="auto"/>
              <w:left w:val="single" w:sz="4" w:space="0" w:color="auto"/>
              <w:bottom w:val="single" w:sz="4" w:space="0" w:color="auto"/>
              <w:right w:val="single" w:sz="4" w:space="0" w:color="auto"/>
            </w:tcBorders>
          </w:tcPr>
          <w:p w14:paraId="21D3D607" w14:textId="77777777" w:rsidR="00717D84" w:rsidRDefault="00717D84" w:rsidP="002F1844">
            <w:r>
              <w:t>1,000 preschool children</w:t>
            </w:r>
          </w:p>
        </w:tc>
        <w:tc>
          <w:tcPr>
            <w:tcW w:w="4532" w:type="dxa"/>
            <w:tcBorders>
              <w:top w:val="single" w:sz="4" w:space="0" w:color="auto"/>
              <w:left w:val="single" w:sz="4" w:space="0" w:color="auto"/>
              <w:bottom w:val="single" w:sz="4" w:space="0" w:color="auto"/>
              <w:right w:val="single" w:sz="4" w:space="0" w:color="auto"/>
            </w:tcBorders>
          </w:tcPr>
          <w:p w14:paraId="56C6994B" w14:textId="77777777" w:rsidR="00717D84" w:rsidRDefault="00717D84" w:rsidP="002F1844">
            <w:r w:rsidRPr="008E7258">
              <w:rPr>
                <w:b/>
              </w:rPr>
              <w:t>Aim</w:t>
            </w:r>
            <w:r>
              <w:t xml:space="preserve">: To examine whether </w:t>
            </w:r>
            <w:r w:rsidRPr="00880A17">
              <w:t xml:space="preserve">some foods and Mediterranean diet (MedDiet) consumed by the mother during pregnancy and by the child during the first years of life can be protective for current wheezing, rhinitis and dermatitis at preschool age. </w:t>
            </w:r>
          </w:p>
          <w:p w14:paraId="1BF3A86B" w14:textId="77777777" w:rsidR="00717D84" w:rsidRDefault="00717D84" w:rsidP="002F1844">
            <w:pPr>
              <w:rPr>
                <w:b/>
              </w:rPr>
            </w:pPr>
            <w:r w:rsidRPr="008E7258">
              <w:rPr>
                <w:b/>
              </w:rPr>
              <w:t>Methods</w:t>
            </w:r>
            <w:r w:rsidRPr="00880A17">
              <w:t>: Questionnaires of epidemiological factors and food intake by the mother during pregnancy and later by the child were filled in by parents in two surveys at two different time points (1.5 yrs and 4 yrs of life)</w:t>
            </w:r>
            <w:r>
              <w:t>.</w:t>
            </w:r>
            <w:r w:rsidRPr="00880A17">
              <w:t xml:space="preserve"> </w:t>
            </w:r>
          </w:p>
        </w:tc>
        <w:tc>
          <w:tcPr>
            <w:tcW w:w="4536" w:type="dxa"/>
            <w:tcBorders>
              <w:top w:val="single" w:sz="4" w:space="0" w:color="auto"/>
              <w:left w:val="single" w:sz="4" w:space="0" w:color="auto"/>
              <w:bottom w:val="single" w:sz="4" w:space="0" w:color="auto"/>
              <w:right w:val="single" w:sz="4" w:space="0" w:color="auto"/>
            </w:tcBorders>
          </w:tcPr>
          <w:p w14:paraId="6522A381" w14:textId="77777777" w:rsidR="00717D84" w:rsidRDefault="00717D84" w:rsidP="002F1844">
            <w:r>
              <w:t>H</w:t>
            </w:r>
            <w:r w:rsidRPr="00880A17">
              <w:t xml:space="preserve">igh fast food consumption </w:t>
            </w:r>
            <w:r>
              <w:t>(≥3 times a week) by mothers in pregnancy</w:t>
            </w:r>
            <w:r w:rsidRPr="00880A17">
              <w:t xml:space="preserve"> </w:t>
            </w:r>
            <w:r>
              <w:t>was</w:t>
            </w:r>
            <w:r w:rsidRPr="00880A17">
              <w:t xml:space="preserve"> associated </w:t>
            </w:r>
            <w:r>
              <w:t>with a</w:t>
            </w:r>
            <w:r w:rsidRPr="00880A17">
              <w:t xml:space="preserve"> higher prevalence</w:t>
            </w:r>
            <w:r>
              <w:t xml:space="preserve"> of dermatitis in the child (p=0.005)</w:t>
            </w:r>
            <w:r w:rsidRPr="00880A17">
              <w:t xml:space="preserve">. </w:t>
            </w:r>
          </w:p>
          <w:p w14:paraId="7CE76E17" w14:textId="42EBAE91" w:rsidR="00717D84" w:rsidRPr="00880A17" w:rsidRDefault="00717D84" w:rsidP="002F1844"/>
        </w:tc>
        <w:tc>
          <w:tcPr>
            <w:tcW w:w="1843" w:type="dxa"/>
            <w:tcBorders>
              <w:top w:val="single" w:sz="4" w:space="0" w:color="auto"/>
              <w:left w:val="single" w:sz="4" w:space="0" w:color="auto"/>
              <w:bottom w:val="single" w:sz="4" w:space="0" w:color="auto"/>
              <w:right w:val="single" w:sz="4" w:space="0" w:color="auto"/>
            </w:tcBorders>
          </w:tcPr>
          <w:p w14:paraId="55776D94" w14:textId="5245008F" w:rsidR="00717D84" w:rsidRPr="00C8357D" w:rsidRDefault="00717D84" w:rsidP="002F1844"/>
        </w:tc>
      </w:tr>
      <w:tr w:rsidR="00B1545A" w:rsidRPr="00C8357D" w14:paraId="7AA3EB76" w14:textId="77777777" w:rsidTr="001F7D2B">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Height w:val="390"/>
        </w:trPr>
        <w:tc>
          <w:tcPr>
            <w:tcW w:w="1564" w:type="dxa"/>
            <w:tcBorders>
              <w:top w:val="single" w:sz="4" w:space="0" w:color="auto"/>
              <w:left w:val="single" w:sz="4" w:space="0" w:color="auto"/>
              <w:bottom w:val="single" w:sz="4" w:space="0" w:color="000000" w:themeColor="text1"/>
              <w:right w:val="single" w:sz="4" w:space="0" w:color="auto"/>
            </w:tcBorders>
          </w:tcPr>
          <w:p w14:paraId="31E3BD01" w14:textId="3AE9D3EB" w:rsidR="00B1545A" w:rsidRDefault="00B1545A" w:rsidP="00F20A8C">
            <w:r>
              <w:t>Dominguez et al 2014</w:t>
            </w:r>
            <w:r w:rsidR="00767EBF">
              <w:fldChar w:fldCharType="begin">
                <w:fldData xml:space="preserve">PEVuZE5vdGU+PENpdGU+PEF1dGhvcj5Eb21pbmd1ZXo8L0F1dGhvcj48WWVhcj4yMDE0PC9ZZWFy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</w:fldData>
              </w:fldChar>
            </w:r>
            <w:r w:rsidR="002747EA">
              <w:instrText xml:space="preserve"> ADDIN EN.CITE </w:instrText>
            </w:r>
            <w:r w:rsidR="002747EA">
              <w:fldChar w:fldCharType="begin">
                <w:fldData xml:space="preserve">PEVuZE5vdGU+PENpdGU+PEF1dGhvcj5Eb21pbmd1ZXo8L0F1dGhvcj48WWVhcj4yMDE0PC9ZZWFy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</w:fldData>
              </w:fldChar>
            </w:r>
            <w:r w:rsidR="002747EA">
              <w:instrText xml:space="preserve"> ADDIN EN.CITE.DATA </w:instrText>
            </w:r>
            <w:r w:rsidR="002747EA">
              <w:fldChar w:fldCharType="end"/>
            </w:r>
            <w:r w:rsidR="00767EBF">
              <w:fldChar w:fldCharType="separate"/>
            </w:r>
            <w:r w:rsidR="002747EA" w:rsidRPr="002747EA">
              <w:rPr>
                <w:noProof/>
                <w:vertAlign w:val="superscript"/>
              </w:rPr>
              <w:t>105</w:t>
            </w:r>
            <w:r w:rsidR="00767EBF">
              <w:fldChar w:fldCharType="end"/>
            </w:r>
          </w:p>
          <w:p w14:paraId="08D69D98" w14:textId="77777777" w:rsidR="00B1545A" w:rsidRDefault="00B1545A" w:rsidP="00F20A8C">
            <w:r>
              <w:t xml:space="preserve">Spain </w:t>
            </w:r>
          </w:p>
          <w:p w14:paraId="2C68759C" w14:textId="77777777" w:rsidR="00B1545A" w:rsidRDefault="00B1545A" w:rsidP="00F20A8C">
            <w:r w:rsidRPr="00B1545A">
              <w:t>Seg</w:t>
            </w:r>
            <w:r>
              <w:t>uimiento Universidad de Navarra</w:t>
            </w:r>
            <w:r w:rsidRPr="00B1545A">
              <w:t xml:space="preserve"> (SUN)</w:t>
            </w:r>
          </w:p>
          <w:p w14:paraId="3E74ADA6" w14:textId="77777777" w:rsidR="00B1545A" w:rsidRPr="00C8357D" w:rsidRDefault="00B1545A" w:rsidP="00F20A8C">
            <w:r>
              <w:t>Cohort</w:t>
            </w:r>
          </w:p>
        </w:tc>
        <w:tc>
          <w:tcPr>
            <w:tcW w:w="1417" w:type="dxa"/>
            <w:tcBorders>
              <w:top w:val="single" w:sz="4" w:space="0" w:color="auto"/>
              <w:left w:val="single" w:sz="4" w:space="0" w:color="auto"/>
              <w:bottom w:val="single" w:sz="4" w:space="0" w:color="000000" w:themeColor="text1"/>
              <w:right w:val="single" w:sz="4" w:space="0" w:color="auto"/>
            </w:tcBorders>
          </w:tcPr>
          <w:p w14:paraId="1D369A30" w14:textId="77777777" w:rsidR="00B1545A" w:rsidRPr="00C8357D" w:rsidRDefault="00B1545A" w:rsidP="00F20A8C">
            <w:r>
              <w:t>3,048 women</w:t>
            </w:r>
          </w:p>
        </w:tc>
        <w:tc>
          <w:tcPr>
            <w:tcW w:w="4532" w:type="dxa"/>
            <w:tcBorders>
              <w:top w:val="single" w:sz="4" w:space="0" w:color="auto"/>
              <w:left w:val="single" w:sz="4" w:space="0" w:color="auto"/>
              <w:bottom w:val="single" w:sz="4" w:space="0" w:color="000000" w:themeColor="text1"/>
              <w:right w:val="single" w:sz="4" w:space="0" w:color="auto"/>
            </w:tcBorders>
          </w:tcPr>
          <w:p w14:paraId="52C5F7F5" w14:textId="77777777" w:rsidR="00B1545A" w:rsidRDefault="00B1545A" w:rsidP="00F20A8C">
            <w:r w:rsidRPr="00B1545A">
              <w:rPr>
                <w:b/>
              </w:rPr>
              <w:t>Aim</w:t>
            </w:r>
            <w:r>
              <w:t>: T</w:t>
            </w:r>
            <w:r w:rsidRPr="00B1545A">
              <w:t xml:space="preserve">o investigate the incidence of gestational diabetes according to the consumption of fast food in a cohort of university graduates. </w:t>
            </w:r>
          </w:p>
          <w:p w14:paraId="0FC647A6" w14:textId="77777777" w:rsidR="00B1545A" w:rsidRPr="00C8357D" w:rsidRDefault="00B1545A" w:rsidP="00F20A8C">
            <w:r w:rsidRPr="00B1545A">
              <w:rPr>
                <w:b/>
              </w:rPr>
              <w:t>Methods</w:t>
            </w:r>
            <w:r w:rsidRPr="00B1545A">
              <w:t xml:space="preserve">: The cohort included data of 3,048 women initially free of diabetes or previous gestational diabetes who reported at least one pregnancy between December 1999 and March 2011. Fast food consumption was assessed through a validated 136-item semi-quantitative food frequency questionnaire. Fast food was defined as the consumption of hamburgers, sausages, and pizza. Three categories of fast food were established: low (0-3 servings/month), intermediate (&gt;3 servings/month and &lt;/=2 servings/week) and high (&gt;2 servings/week). Non-conditional logistic regression models were used to adjust for potential confounders. </w:t>
            </w:r>
          </w:p>
        </w:tc>
        <w:tc>
          <w:tcPr>
            <w:tcW w:w="4536" w:type="dxa"/>
            <w:tcBorders>
              <w:top w:val="single" w:sz="4" w:space="0" w:color="auto"/>
              <w:left w:val="single" w:sz="4" w:space="0" w:color="auto"/>
              <w:bottom w:val="single" w:sz="4" w:space="0" w:color="000000" w:themeColor="text1"/>
              <w:right w:val="single" w:sz="4" w:space="0" w:color="auto"/>
            </w:tcBorders>
          </w:tcPr>
          <w:p w14:paraId="44B77662" w14:textId="77777777" w:rsidR="00B1545A" w:rsidRPr="00B1545A" w:rsidRDefault="00B1545A" w:rsidP="00F20A8C">
            <w:r w:rsidRPr="00B1545A">
              <w:t>After adjusting for age, baseline body mass index, total energy intake, smoking, physical activity, family history of diabetes, cardiovascular disease/hypertension at baseline, parity, adherence to Mediterranean dietar</w:t>
            </w:r>
            <w:r>
              <w:t>y pattern, alcohol intake, fibre</w:t>
            </w:r>
            <w:r w:rsidRPr="00B1545A">
              <w:t xml:space="preserve"> intake, and sugar-sweetened soft drinks consumption, fast food consumption was significantly associated with a higher risk of incident gestational diabetes, with multivariate adjusted OR 1.31 (0.81</w:t>
            </w:r>
            <w:r>
              <w:t xml:space="preserve"> to </w:t>
            </w:r>
            <w:r w:rsidRPr="00B1545A">
              <w:t xml:space="preserve">2.13) and 1.86 (95% CI: 1.13-3.06) for the intermediate and high categories, respectively, versus the lowest category of baseline fast food consumption (p for linear trend: 0.007). </w:t>
            </w:r>
          </w:p>
        </w:tc>
        <w:tc>
          <w:tcPr>
            <w:tcW w:w="1843" w:type="dxa"/>
            <w:tcBorders>
              <w:top w:val="single" w:sz="4" w:space="0" w:color="auto"/>
              <w:left w:val="single" w:sz="4" w:space="0" w:color="auto"/>
              <w:bottom w:val="single" w:sz="4" w:space="0" w:color="000000" w:themeColor="text1"/>
              <w:right w:val="single" w:sz="4" w:space="0" w:color="auto"/>
            </w:tcBorders>
          </w:tcPr>
          <w:p w14:paraId="4D456797" w14:textId="607DD9DE" w:rsidR="00B1545A" w:rsidRPr="00C8357D" w:rsidRDefault="00B1545A" w:rsidP="00F20A8C"/>
        </w:tc>
      </w:tr>
      <w:tr w:rsidR="001F7D2B" w:rsidRPr="00C8357D" w14:paraId="5AC9C74B" w14:textId="77777777" w:rsidTr="001F7D2B">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Height w:val="390"/>
        </w:trPr>
        <w:tc>
          <w:tcPr>
            <w:tcW w:w="156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5F848C2" w14:textId="1009217F" w:rsidR="001F7D2B" w:rsidRDefault="001F7D2B" w:rsidP="00A62BCD">
            <w:r>
              <w:t>Lombardi et al 2015</w:t>
            </w:r>
            <w:r w:rsidR="00767EBF">
              <w:fldChar w:fldCharType="begin">
                <w:fldData xml:space="preserve">PEVuZE5vdGU+PENpdGU+PEF1dGhvcj5Mb21iYXJkaTwvQXV0aG9yPjxZZWFyPjIwMTU8L1llYXI+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</w:fldData>
              </w:fldChar>
            </w:r>
            <w:r w:rsidR="002747EA">
              <w:instrText xml:space="preserve"> ADDIN EN.CITE </w:instrText>
            </w:r>
            <w:r w:rsidR="002747EA">
              <w:fldChar w:fldCharType="begin">
                <w:fldData xml:space="preserve">PEVuZE5vdGU+PENpdGU+PEF1dGhvcj5Mb21iYXJkaTwvQXV0aG9yPjxZZWFyPjIwMTU8L1llYXI+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</w:fldData>
              </w:fldChar>
            </w:r>
            <w:r w:rsidR="002747EA">
              <w:instrText xml:space="preserve"> ADDIN EN.CITE.DATA </w:instrText>
            </w:r>
            <w:r w:rsidR="002747EA">
              <w:fldChar w:fldCharType="end"/>
            </w:r>
            <w:r w:rsidR="00767EBF">
              <w:fldChar w:fldCharType="separate"/>
            </w:r>
            <w:r w:rsidR="002747EA" w:rsidRPr="002747EA">
              <w:rPr>
                <w:noProof/>
                <w:vertAlign w:val="superscript"/>
              </w:rPr>
              <w:t>76</w:t>
            </w:r>
            <w:r w:rsidR="00767EBF">
              <w:fldChar w:fldCharType="end"/>
            </w:r>
          </w:p>
          <w:p w14:paraId="210BDB4C" w14:textId="77777777" w:rsidR="001F7D2B" w:rsidRDefault="001F7D2B" w:rsidP="00A62BCD">
            <w:r>
              <w:t xml:space="preserve">United States </w:t>
            </w:r>
          </w:p>
          <w:p w14:paraId="5EE8BB83" w14:textId="77777777" w:rsidR="001F7D2B" w:rsidRDefault="001F7D2B" w:rsidP="00A62BCD">
            <w:r>
              <w:t>Case-control</w:t>
            </w:r>
          </w:p>
        </w:tc>
        <w:tc>
          <w:tcPr>
            <w:tcW w:w="141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16E86AE" w14:textId="77777777" w:rsidR="001F7D2B" w:rsidRDefault="001F7D2B" w:rsidP="00A62BCD">
            <w:r>
              <w:t>Cases 163</w:t>
            </w:r>
          </w:p>
          <w:p w14:paraId="28317EE1" w14:textId="77777777" w:rsidR="001F7D2B" w:rsidRDefault="001F7D2B" w:rsidP="00A62BCD">
            <w:r>
              <w:t>Controls 136</w:t>
            </w:r>
          </w:p>
        </w:tc>
        <w:tc>
          <w:tcPr>
            <w:tcW w:w="453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DDD4406" w14:textId="77777777" w:rsidR="001F7D2B" w:rsidRDefault="001F7D2B" w:rsidP="00A62BCD">
            <w:r w:rsidRPr="001F7D2B">
              <w:rPr>
                <w:b/>
              </w:rPr>
              <w:t>Aim</w:t>
            </w:r>
            <w:r>
              <w:t>: T</w:t>
            </w:r>
            <w:r w:rsidRPr="001F7D2B">
              <w:t xml:space="preserve">o examine the relation between maternal diet and unilateral retinoblastoma. </w:t>
            </w:r>
          </w:p>
          <w:p w14:paraId="7C875C30" w14:textId="77777777" w:rsidR="001F7D2B" w:rsidRPr="000505E7" w:rsidRDefault="001F7D2B" w:rsidP="00A62BCD">
            <w:pPr>
              <w:rPr>
                <w:b/>
              </w:rPr>
            </w:pPr>
            <w:r w:rsidRPr="001F7D2B">
              <w:rPr>
                <w:b/>
              </w:rPr>
              <w:t>Methods</w:t>
            </w:r>
            <w:r w:rsidRPr="001F7D2B">
              <w:t xml:space="preserve">: A case-control study of 163 unilateral RB cases and 136 controls ascertained information on maternal diet during pregnancy using a </w:t>
            </w:r>
            <w:r>
              <w:t>standardis</w:t>
            </w:r>
            <w:r w:rsidRPr="001F7D2B">
              <w:t xml:space="preserve">ed food frequency questionnaire. Logistic regression was used to assess the relation between retinoblastoma and food groups and dietary patterns. </w:t>
            </w:r>
          </w:p>
        </w:tc>
        <w:tc>
          <w:tcPr>
            <w:tcW w:w="453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FE89E9C" w14:textId="64D36B4D" w:rsidR="001F7D2B" w:rsidRPr="001F7D2B" w:rsidRDefault="001F7D2B" w:rsidP="001F7D2B">
            <w:r>
              <w:t>A p</w:t>
            </w:r>
            <w:r w:rsidRPr="001F7D2B">
              <w:t>ositive association</w:t>
            </w:r>
            <w:r>
              <w:t xml:space="preserve"> was </w:t>
            </w:r>
            <w:r w:rsidRPr="001F7D2B">
              <w:t>seen with intake of fried foods (OR 4.89, 95 % CI 1.72</w:t>
            </w:r>
            <w:r>
              <w:t xml:space="preserve"> to </w:t>
            </w:r>
            <w:r w:rsidRPr="001F7D2B">
              <w:t xml:space="preserve">13.89). </w:t>
            </w:r>
          </w:p>
        </w:tc>
        <w:tc>
          <w:tcPr>
            <w:tcW w:w="184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A19CC92" w14:textId="21915BDC" w:rsidR="001F7D2B" w:rsidRPr="00C8357D" w:rsidRDefault="001F7D2B" w:rsidP="00A62BCD"/>
        </w:tc>
      </w:tr>
    </w:tbl>
    <w:p w14:paraId="134ECAA7" w14:textId="68621A7A" w:rsidR="00B93CB6" w:rsidRDefault="009C163D" w:rsidP="005719CE">
      <w:pPr>
        <w:pStyle w:val="TableName"/>
        <w:ind w:left="1134" w:hanging="1134"/>
      </w:pPr>
      <w:bookmarkStart w:id="69" w:name="_Toc40956609"/>
      <w:r>
        <w:t xml:space="preserve">Q2 </w:t>
      </w:r>
      <w:r w:rsidR="007B1D24">
        <w:t>C</w:t>
      </w:r>
      <w:r w:rsidR="00B93CB6">
        <w:t>onsumption of water during pregnancy</w:t>
      </w:r>
      <w:bookmarkEnd w:id="69"/>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31: Q2 Consumption of water during pregnancy"/>
      </w:tblPr>
      <w:tblGrid>
        <w:gridCol w:w="1564"/>
        <w:gridCol w:w="1417"/>
        <w:gridCol w:w="4532"/>
        <w:gridCol w:w="4536"/>
        <w:gridCol w:w="1843"/>
      </w:tblGrid>
      <w:tr w:rsidR="00B93CB6" w:rsidRPr="00F350A6" w14:paraId="0C0CA035" w14:textId="77777777" w:rsidTr="00CE1CBC">
        <w:trPr>
          <w:cantSplit/>
          <w:trHeight w:val="390"/>
          <w:tblHeader/>
        </w:trPr>
        <w:tc>
          <w:tcPr>
            <w:tcW w:w="1564" w:type="dxa"/>
          </w:tcPr>
          <w:p w14:paraId="50C12A9B" w14:textId="77777777" w:rsidR="00B93CB6" w:rsidRPr="00F350A6" w:rsidRDefault="00B93CB6" w:rsidP="00CE1CBC">
            <w:pPr>
              <w:keepNext/>
              <w:rPr>
                <w:b/>
              </w:rPr>
            </w:pPr>
            <w:r>
              <w:rPr>
                <w:b/>
              </w:rPr>
              <w:t>Study ref</w:t>
            </w:r>
          </w:p>
        </w:tc>
        <w:tc>
          <w:tcPr>
            <w:tcW w:w="1417" w:type="dxa"/>
          </w:tcPr>
          <w:p w14:paraId="1D8C5028" w14:textId="77777777" w:rsidR="00B93CB6" w:rsidRPr="00F350A6" w:rsidRDefault="00B93CB6" w:rsidP="00CE1CBC">
            <w:pPr>
              <w:keepNext/>
              <w:rPr>
                <w:b/>
              </w:rPr>
            </w:pPr>
            <w:r>
              <w:rPr>
                <w:b/>
              </w:rPr>
              <w:t>N</w:t>
            </w:r>
          </w:p>
        </w:tc>
        <w:tc>
          <w:tcPr>
            <w:tcW w:w="4532" w:type="dxa"/>
          </w:tcPr>
          <w:p w14:paraId="2AEBCBD3" w14:textId="77777777" w:rsidR="00B93CB6" w:rsidRPr="00F350A6" w:rsidRDefault="00B93CB6" w:rsidP="00CE1CBC">
            <w:pPr>
              <w:keepNext/>
              <w:rPr>
                <w:b/>
              </w:rPr>
            </w:pPr>
            <w:r>
              <w:rPr>
                <w:b/>
              </w:rPr>
              <w:t>Aim/methods</w:t>
            </w:r>
          </w:p>
        </w:tc>
        <w:tc>
          <w:tcPr>
            <w:tcW w:w="4536" w:type="dxa"/>
          </w:tcPr>
          <w:p w14:paraId="32F72775" w14:textId="77777777" w:rsidR="00B93CB6" w:rsidRPr="00F350A6" w:rsidRDefault="00B93CB6" w:rsidP="00CE1CBC">
            <w:pPr>
              <w:keepNext/>
              <w:rPr>
                <w:b/>
              </w:rPr>
            </w:pPr>
            <w:r>
              <w:rPr>
                <w:b/>
              </w:rPr>
              <w:t>Results</w:t>
            </w:r>
          </w:p>
        </w:tc>
        <w:tc>
          <w:tcPr>
            <w:tcW w:w="1843" w:type="dxa"/>
          </w:tcPr>
          <w:p w14:paraId="4EB18A1F" w14:textId="77777777" w:rsidR="00B93CB6" w:rsidRPr="00F350A6" w:rsidRDefault="00B93CB6" w:rsidP="00CE1CBC">
            <w:pPr>
              <w:keepNext/>
              <w:rPr>
                <w:b/>
              </w:rPr>
            </w:pPr>
            <w:r>
              <w:rPr>
                <w:b/>
              </w:rPr>
              <w:t>Comments</w:t>
            </w:r>
          </w:p>
        </w:tc>
      </w:tr>
      <w:tr w:rsidR="00B93CB6" w:rsidRPr="00A67D54" w14:paraId="7F6E3A5B" w14:textId="77777777" w:rsidTr="00CE1CBC">
        <w:trPr>
          <w:cantSplit/>
          <w:trHeight w:val="390"/>
        </w:trPr>
        <w:tc>
          <w:tcPr>
            <w:tcW w:w="1564" w:type="dxa"/>
          </w:tcPr>
          <w:p w14:paraId="1AABAA20" w14:textId="57C7BF78" w:rsidR="00B93CB6" w:rsidRDefault="00E14425" w:rsidP="00CE1CBC">
            <w:r>
              <w:t>Watson et al 2014</w:t>
            </w:r>
            <w:r w:rsidR="003E2D58">
              <w:fldChar w:fldCharType="begin"/>
            </w:r>
            <w:r w:rsidR="002747EA">
              <w:instrText xml:space="preserve"> ADDIN EN.CITE &lt;EndNote&gt;&lt;Cite&gt;&lt;Author&gt;Watson&lt;/Author&gt;&lt;Year&gt;2014&lt;/Year&gt;&lt;RecNum&gt;1492&lt;/RecNum&gt;&lt;DisplayText&gt;&lt;style face="superscript" font="Trebuchet MS" size="9"&gt;99&lt;/style&gt;&lt;/DisplayText&gt;&lt;record&gt;&lt;rec-number&gt;1492&lt;/rec-number&gt;&lt;foreign-keys&gt;&lt;key app="EN" db-id="exvasrfx2dtraoesasxp2szsxa2df502592x" timestamp="1574209228"&gt;1492&lt;/key&gt;&lt;/foreign-keys&gt;&lt;ref-type name="Journal Article"&gt;17&lt;/ref-type&gt;&lt;contributors&gt;&lt;authors&gt;&lt;author&gt;Watson, P. E.&lt;/author&gt;&lt;author&gt;McDonald, B. W.&lt;/author&gt;&lt;/authors&gt;&lt;/contributors&gt;&lt;auth-address&gt;Institute of Natural and Mathematical Sciences, Massey University, Private Bag 102-904, North Shore Mail Centre 1311, Auckland, New Zealand. B.McDonald@massey.ac.nz.&lt;/auth-address&gt;&lt;titles&gt;&lt;title&gt;Water and nutrient intake in pregnant New Zealand women: association with wheeze in their infants at 18 months&lt;/title&gt;&lt;secondary-title&gt;Asia Pac J Clin Nutr&lt;/secondary-title&gt;&lt;/titles&gt;&lt;periodical&gt;&lt;full-title&gt;Asia Pac J Clin Nutr&lt;/full-title&gt;&lt;/periodical&gt;&lt;pages&gt;660-70&lt;/pages&gt;&lt;volume&gt;23&lt;/volume&gt;&lt;number&gt;4&lt;/number&gt;&lt;edition&gt;2014/12/18&lt;/edition&gt;&lt;keywords&gt;&lt;keyword&gt;*Diet&lt;/keyword&gt;&lt;keyword&gt;Dietary Carbohydrates/administration &amp;amp; dosage&lt;/keyword&gt;&lt;keyword&gt;*Drinking&lt;/keyword&gt;&lt;keyword&gt;Energy Intake&lt;/keyword&gt;&lt;keyword&gt;Europe/ethnology&lt;/keyword&gt;&lt;keyword&gt;Female&lt;/keyword&gt;&lt;keyword&gt;Glucose/administration &amp;amp; dosage&lt;/keyword&gt;&lt;keyword&gt;Humans&lt;/keyword&gt;&lt;keyword&gt;Infant&lt;/keyword&gt;&lt;keyword&gt;Manganese/*administration &amp;amp; dosage&lt;/keyword&gt;&lt;keyword&gt;New Zealand&lt;/keyword&gt;&lt;keyword&gt;Polynesia/ethnology&lt;/keyword&gt;&lt;keyword&gt;Pregnancy&lt;/keyword&gt;&lt;keyword&gt;Prenatal Exposure Delayed Effects&lt;/keyword&gt;&lt;keyword&gt;Prospective Studies&lt;/keyword&gt;&lt;keyword&gt;Respiratory Sounds/*etiology&lt;/keyword&gt;&lt;/keywords&gt;&lt;dates&gt;&lt;year&gt;2014&lt;/year&gt;&lt;/dates&gt;&lt;isbn&gt;0964-7058 (Print)&amp;#xD;0964-7058 (Linking)&lt;/isbn&gt;&lt;accession-num&gt;25516325&lt;/accession-num&gt;&lt;urls&gt;&lt;related-urls&gt;&lt;url&gt;https://www.ncbi.nlm.nih.gov/pubmed/25516325&lt;/url&gt;&lt;/related-urls&gt;&lt;/urls&gt;&lt;electronic-resource-num&gt;10.6133/apjcn.2014.23.4.13&lt;/electronic-resource-num&gt;&lt;/record&gt;&lt;/Cite&gt;&lt;/EndNote&gt;</w:instrText>
            </w:r>
            <w:r w:rsidR="003E2D58">
              <w:fldChar w:fldCharType="separate"/>
            </w:r>
            <w:r w:rsidR="002747EA" w:rsidRPr="002747EA">
              <w:rPr>
                <w:noProof/>
                <w:vertAlign w:val="superscript"/>
              </w:rPr>
              <w:t>99</w:t>
            </w:r>
            <w:r w:rsidR="003E2D58">
              <w:fldChar w:fldCharType="end"/>
            </w:r>
          </w:p>
          <w:p w14:paraId="0F3C7557" w14:textId="77777777" w:rsidR="00E14425" w:rsidRDefault="00E14425" w:rsidP="00CE1CBC">
            <w:r>
              <w:t>New Zealand</w:t>
            </w:r>
          </w:p>
          <w:p w14:paraId="436F270D" w14:textId="2BBD615E" w:rsidR="00E14425" w:rsidRDefault="00E14425" w:rsidP="00CE1CBC">
            <w:r>
              <w:t>Cohort</w:t>
            </w:r>
          </w:p>
        </w:tc>
        <w:tc>
          <w:tcPr>
            <w:tcW w:w="1417" w:type="dxa"/>
          </w:tcPr>
          <w:p w14:paraId="1A39F012" w14:textId="3ADD114A" w:rsidR="00B93CB6" w:rsidRDefault="00E14425" w:rsidP="00CE1CBC">
            <w:r>
              <w:t>369 women</w:t>
            </w:r>
          </w:p>
        </w:tc>
        <w:tc>
          <w:tcPr>
            <w:tcW w:w="4532" w:type="dxa"/>
          </w:tcPr>
          <w:p w14:paraId="4E8A19CE" w14:textId="2921ED97" w:rsidR="00E14425" w:rsidRDefault="00E14425" w:rsidP="00E14425">
            <w:r>
              <w:rPr>
                <w:b/>
              </w:rPr>
              <w:t xml:space="preserve">Aim: </w:t>
            </w:r>
            <w:r w:rsidRPr="00B93CB6">
              <w:t>T</w:t>
            </w:r>
            <w:r>
              <w:t>o investigate t</w:t>
            </w:r>
            <w:r w:rsidRPr="00B93CB6">
              <w:t>he association between water and nutrient intake in pregnan</w:t>
            </w:r>
            <w:r w:rsidR="00373ECB">
              <w:t>t women, and wheeze in their 18-month-</w:t>
            </w:r>
            <w:r w:rsidRPr="00B93CB6">
              <w:t>old infants</w:t>
            </w:r>
            <w:r>
              <w:t>.</w:t>
            </w:r>
          </w:p>
          <w:p w14:paraId="3BBBADEB" w14:textId="1B4D24BF" w:rsidR="00B93CB6" w:rsidRPr="009B34A3" w:rsidRDefault="00E14425" w:rsidP="00E14425">
            <w:pPr>
              <w:rPr>
                <w:b/>
              </w:rPr>
            </w:pPr>
            <w:r w:rsidRPr="00E14425">
              <w:rPr>
                <w:b/>
              </w:rPr>
              <w:t>Methods</w:t>
            </w:r>
            <w:r>
              <w:t xml:space="preserve">: Participants </w:t>
            </w:r>
            <w:r w:rsidRPr="00B93CB6">
              <w:t xml:space="preserve">were visited in months 4 and 7 of pregnancy. At each visit anthropometric measurements were taken, diet assessed by 24-hour recall and 3-day food records and questionnaires determining personal details administered. Eighteen months after birth, infants were measured, and questions on infant feeding and wheeze asked. </w:t>
            </w:r>
          </w:p>
        </w:tc>
        <w:tc>
          <w:tcPr>
            <w:tcW w:w="4536" w:type="dxa"/>
          </w:tcPr>
          <w:p w14:paraId="74241168" w14:textId="321A488D" w:rsidR="00E14425" w:rsidRDefault="00B93CB6" w:rsidP="004333DF">
            <w:r w:rsidRPr="00B93CB6">
              <w:t>After adjusting for significant covariates and energy intake, higher maternal intakes of dietary water (</w:t>
            </w:r>
            <w:r w:rsidR="00E14425">
              <w:t xml:space="preserve">aOR </w:t>
            </w:r>
            <w:r w:rsidR="004333DF" w:rsidRPr="004333DF">
              <w:t>0.22 [0.07,0.68]</w:t>
            </w:r>
            <w:r w:rsidR="00E14425">
              <w:t xml:space="preserve">; </w:t>
            </w:r>
            <w:r w:rsidRPr="00B93CB6">
              <w:t xml:space="preserve">p=0.009) </w:t>
            </w:r>
            <w:r w:rsidR="00373ECB">
              <w:t xml:space="preserve">was </w:t>
            </w:r>
            <w:r w:rsidRPr="00B93CB6">
              <w:t xml:space="preserve">associated with decreased wheeze. </w:t>
            </w:r>
          </w:p>
          <w:p w14:paraId="2A0BDFDF" w14:textId="75AAE30B" w:rsidR="00B93CB6" w:rsidRPr="00B93CB6" w:rsidRDefault="00B93CB6" w:rsidP="00E14425">
            <w:r w:rsidRPr="00B93CB6">
              <w:t xml:space="preserve">Prevalence of infant wheeze decreased 18.5% from the lower to the upper quartile of water intake, and 17.4% from the lower to the upper quartile of manganese intake. </w:t>
            </w:r>
          </w:p>
        </w:tc>
        <w:tc>
          <w:tcPr>
            <w:tcW w:w="1843" w:type="dxa"/>
          </w:tcPr>
          <w:p w14:paraId="24983D23" w14:textId="050F3B06" w:rsidR="00B93CB6" w:rsidRPr="00A67D54" w:rsidRDefault="00B93CB6" w:rsidP="00CE1CBC"/>
        </w:tc>
      </w:tr>
    </w:tbl>
    <w:p w14:paraId="53DC07C4" w14:textId="169EB68E" w:rsidR="00F6300B" w:rsidRDefault="009C163D" w:rsidP="005719CE">
      <w:pPr>
        <w:pStyle w:val="TableName"/>
        <w:ind w:left="1134" w:hanging="1134"/>
      </w:pPr>
      <w:bookmarkStart w:id="70" w:name="_Toc40956610"/>
      <w:r>
        <w:t xml:space="preserve">Q2 </w:t>
      </w:r>
      <w:r w:rsidR="007B1D24">
        <w:t>C</w:t>
      </w:r>
      <w:r w:rsidR="00F6300B">
        <w:t>onsumption of</w:t>
      </w:r>
      <w:r w:rsidR="00260C4E">
        <w:t xml:space="preserve"> caffeine</w:t>
      </w:r>
      <w:r w:rsidR="002E2AEF">
        <w:t xml:space="preserve"> </w:t>
      </w:r>
      <w:r w:rsidR="00F6300B">
        <w:t>during pregnancy</w:t>
      </w:r>
      <w:bookmarkEnd w:id="70"/>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32: Q2 Consumption of caffeine during pregnancy"/>
      </w:tblPr>
      <w:tblGrid>
        <w:gridCol w:w="1564"/>
        <w:gridCol w:w="1417"/>
        <w:gridCol w:w="4532"/>
        <w:gridCol w:w="4536"/>
        <w:gridCol w:w="1843"/>
      </w:tblGrid>
      <w:tr w:rsidR="00F6300B" w:rsidRPr="00F350A6" w14:paraId="7A7FB260" w14:textId="77777777" w:rsidTr="002E2AEF">
        <w:trPr>
          <w:cantSplit/>
          <w:trHeight w:val="390"/>
          <w:tblHeader/>
        </w:trPr>
        <w:tc>
          <w:tcPr>
            <w:tcW w:w="1564" w:type="dxa"/>
          </w:tcPr>
          <w:p w14:paraId="3B22D0B5" w14:textId="77777777" w:rsidR="00F6300B" w:rsidRPr="00F350A6" w:rsidRDefault="00F6300B" w:rsidP="00122B25">
            <w:pPr>
              <w:keepNext/>
              <w:rPr>
                <w:b/>
              </w:rPr>
            </w:pPr>
            <w:r>
              <w:rPr>
                <w:b/>
              </w:rPr>
              <w:t>Study ref</w:t>
            </w:r>
          </w:p>
        </w:tc>
        <w:tc>
          <w:tcPr>
            <w:tcW w:w="1417" w:type="dxa"/>
          </w:tcPr>
          <w:p w14:paraId="41AD75D0" w14:textId="77777777" w:rsidR="00F6300B" w:rsidRPr="00F350A6" w:rsidRDefault="00F6300B" w:rsidP="00122B25">
            <w:pPr>
              <w:keepNext/>
              <w:rPr>
                <w:b/>
              </w:rPr>
            </w:pPr>
            <w:r>
              <w:rPr>
                <w:b/>
              </w:rPr>
              <w:t>N</w:t>
            </w:r>
          </w:p>
        </w:tc>
        <w:tc>
          <w:tcPr>
            <w:tcW w:w="4532" w:type="dxa"/>
          </w:tcPr>
          <w:p w14:paraId="368D8009" w14:textId="77777777" w:rsidR="00F6300B" w:rsidRPr="00F350A6" w:rsidRDefault="00F6300B" w:rsidP="00122B25">
            <w:pPr>
              <w:keepNext/>
              <w:rPr>
                <w:b/>
              </w:rPr>
            </w:pPr>
            <w:r>
              <w:rPr>
                <w:b/>
              </w:rPr>
              <w:t>Aim/methods</w:t>
            </w:r>
          </w:p>
        </w:tc>
        <w:tc>
          <w:tcPr>
            <w:tcW w:w="4536" w:type="dxa"/>
          </w:tcPr>
          <w:p w14:paraId="6D759A14" w14:textId="77777777" w:rsidR="00F6300B" w:rsidRPr="00F350A6" w:rsidRDefault="00F6300B" w:rsidP="00122B25">
            <w:pPr>
              <w:keepNext/>
              <w:rPr>
                <w:b/>
              </w:rPr>
            </w:pPr>
            <w:r>
              <w:rPr>
                <w:b/>
              </w:rPr>
              <w:t>Results</w:t>
            </w:r>
          </w:p>
        </w:tc>
        <w:tc>
          <w:tcPr>
            <w:tcW w:w="1843" w:type="dxa"/>
          </w:tcPr>
          <w:p w14:paraId="53A4F60A" w14:textId="77777777" w:rsidR="00F6300B" w:rsidRPr="00F350A6" w:rsidRDefault="00F6300B" w:rsidP="00122B25">
            <w:pPr>
              <w:keepNext/>
              <w:rPr>
                <w:b/>
              </w:rPr>
            </w:pPr>
            <w:r>
              <w:rPr>
                <w:b/>
              </w:rPr>
              <w:t>Comments</w:t>
            </w:r>
          </w:p>
        </w:tc>
      </w:tr>
      <w:tr w:rsidR="00260C4E" w:rsidRPr="00A67D54" w14:paraId="08C17D8C" w14:textId="77777777" w:rsidTr="002E2AEF">
        <w:trPr>
          <w:cantSplit/>
          <w:trHeight w:val="390"/>
        </w:trPr>
        <w:tc>
          <w:tcPr>
            <w:tcW w:w="1564" w:type="dxa"/>
          </w:tcPr>
          <w:p w14:paraId="2CF3B97A" w14:textId="6FCCD5A7" w:rsidR="00260C4E" w:rsidRPr="0035604D" w:rsidRDefault="00260C4E" w:rsidP="00A67D54">
            <w:r w:rsidRPr="0035604D">
              <w:t>Miyake et al 2019</w:t>
            </w:r>
            <w:r w:rsidR="00774750">
              <w:fldChar w:fldCharType="begin">
                <w:fldData xml:space="preserve">PEVuZE5vdGU+PENpdGU+PEF1dGhvcj5NaXlha2U8L0F1dGhvcj48WWVhcj4yMDE5PC9ZZWFyPjxS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</w:fldData>
              </w:fldChar>
            </w:r>
            <w:r w:rsidR="002747EA">
              <w:instrText xml:space="preserve"> ADDIN EN.CITE </w:instrText>
            </w:r>
            <w:r w:rsidR="002747EA">
              <w:fldChar w:fldCharType="begin">
                <w:fldData xml:space="preserve">PEVuZE5vdGU+PENpdGU+PEF1dGhvcj5NaXlha2U8L0F1dGhvcj48WWVhcj4yMDE5PC9ZZWFyPjxS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</w:fldData>
              </w:fldChar>
            </w:r>
            <w:r w:rsidR="002747EA">
              <w:instrText xml:space="preserve"> ADDIN EN.CITE.DATA </w:instrText>
            </w:r>
            <w:r w:rsidR="002747EA">
              <w:fldChar w:fldCharType="end"/>
            </w:r>
            <w:r w:rsidR="00774750">
              <w:fldChar w:fldCharType="separate"/>
            </w:r>
            <w:r w:rsidR="002747EA" w:rsidRPr="002747EA">
              <w:rPr>
                <w:noProof/>
                <w:vertAlign w:val="superscript"/>
              </w:rPr>
              <w:t>110</w:t>
            </w:r>
            <w:r w:rsidR="00774750">
              <w:fldChar w:fldCharType="end"/>
            </w:r>
          </w:p>
          <w:p w14:paraId="1D1F4507" w14:textId="77777777" w:rsidR="00260C4E" w:rsidRPr="0035604D" w:rsidRDefault="00260C4E" w:rsidP="00A67D54">
            <w:r w:rsidRPr="0035604D">
              <w:t>Japan</w:t>
            </w:r>
          </w:p>
          <w:p w14:paraId="138D9124" w14:textId="6F963161" w:rsidR="00260C4E" w:rsidRPr="0035604D" w:rsidRDefault="00CF04AC" w:rsidP="00A67D54">
            <w:r w:rsidRPr="0035604D">
              <w:t>Cross-section</w:t>
            </w:r>
          </w:p>
        </w:tc>
        <w:tc>
          <w:tcPr>
            <w:tcW w:w="1417" w:type="dxa"/>
          </w:tcPr>
          <w:p w14:paraId="3905D630" w14:textId="64E40079" w:rsidR="00260C4E" w:rsidRPr="0035604D" w:rsidRDefault="00260C4E" w:rsidP="00A67D54">
            <w:r w:rsidRPr="0035604D">
              <w:t>1,119 mother-child pairs</w:t>
            </w:r>
          </w:p>
        </w:tc>
        <w:tc>
          <w:tcPr>
            <w:tcW w:w="4532" w:type="dxa"/>
          </w:tcPr>
          <w:p w14:paraId="38CA7920" w14:textId="2BA22CBC" w:rsidR="00260C4E" w:rsidRPr="0035604D" w:rsidRDefault="00260C4E" w:rsidP="009B34A3">
            <w:r w:rsidRPr="0035604D">
              <w:rPr>
                <w:b/>
              </w:rPr>
              <w:t>Aim</w:t>
            </w:r>
            <w:r w:rsidRPr="0035604D">
              <w:t xml:space="preserve">: To examine the association between maternal caffeine consumption during pregnancy and </w:t>
            </w:r>
            <w:r w:rsidR="00501148" w:rsidRPr="0035604D">
              <w:t>behavioural</w:t>
            </w:r>
            <w:r w:rsidRPr="0035604D">
              <w:t xml:space="preserve"> problems in Japanese children aged 5 years. </w:t>
            </w:r>
          </w:p>
          <w:p w14:paraId="2FF6CD8C" w14:textId="5B23A318" w:rsidR="00260C4E" w:rsidRPr="0035604D" w:rsidRDefault="00260C4E" w:rsidP="00652361">
            <w:pPr>
              <w:rPr>
                <w:b/>
              </w:rPr>
            </w:pPr>
            <w:r w:rsidRPr="0035604D">
              <w:rPr>
                <w:b/>
              </w:rPr>
              <w:t>Methods</w:t>
            </w:r>
            <w:r w:rsidRPr="0035604D">
              <w:t xml:space="preserve">: Dietary intake was assessed using a diet history questionnaire. Emotional problems, conduct problems, hyperactivity problems, and peer problems were assessed using the Japanese parent-report version of the Strengths and Difficulties Questionnaire. Adjustment was made for maternal age, gestation at baseline, region of residence at baseline, number of children at baseline, maternal and paternal education, household income, maternal depressive symptoms during pregnancy, maternal alcohol intake during pregnancy, maternal smoking during pregnancy, child's birth weight, child's sex, breastfeeding duration, and smoking in the household during the first year of life. </w:t>
            </w:r>
          </w:p>
        </w:tc>
        <w:tc>
          <w:tcPr>
            <w:tcW w:w="4536" w:type="dxa"/>
          </w:tcPr>
          <w:p w14:paraId="5C317D6F" w14:textId="77777777" w:rsidR="00652361" w:rsidRPr="0035604D" w:rsidRDefault="00260C4E" w:rsidP="00652361">
            <w:r w:rsidRPr="0035604D">
              <w:t xml:space="preserve">The contributors of caffeine in the diet during pregnancy were Japanese and Chinese tea (74.8%), coffee (13.0%), black tea (4.4%), confectionaries (4.0%), and soft drinks (3.7%). </w:t>
            </w:r>
          </w:p>
          <w:p w14:paraId="05CDE875" w14:textId="77777777" w:rsidR="00652361" w:rsidRPr="0035604D" w:rsidRDefault="00260C4E" w:rsidP="00652361">
            <w:r w:rsidRPr="0035604D">
              <w:t xml:space="preserve">Higher maternal caffeine consumption during pregnancy was independently associated with a reduced risk of peer problems in the children: </w:t>
            </w:r>
          </w:p>
          <w:p w14:paraId="64088901" w14:textId="6C7ED017" w:rsidR="00652361" w:rsidRPr="0035604D" w:rsidRDefault="00652361" w:rsidP="00652361">
            <w:pPr>
              <w:pStyle w:val="bullet"/>
            </w:pPr>
            <w:r w:rsidRPr="0035604D">
              <w:t>Quintile 2: aOR 0.61 (0.35 to 1.06)</w:t>
            </w:r>
          </w:p>
          <w:p w14:paraId="6C66C4E5" w14:textId="5E65AE13" w:rsidR="00652361" w:rsidRPr="0035604D" w:rsidRDefault="00652361" w:rsidP="00652361">
            <w:pPr>
              <w:pStyle w:val="bullet"/>
            </w:pPr>
            <w:r w:rsidRPr="0035604D">
              <w:t>Quintile 3: aOR 0.52 (0.29 to 0.91)</w:t>
            </w:r>
          </w:p>
          <w:p w14:paraId="3782B334" w14:textId="46D3A457" w:rsidR="00652361" w:rsidRPr="0035604D" w:rsidRDefault="00652361" w:rsidP="00652361">
            <w:pPr>
              <w:pStyle w:val="bullet"/>
            </w:pPr>
            <w:r w:rsidRPr="0035604D">
              <w:t>Quintile 4: aOR 0.51 (0.28 to 0.91)</w:t>
            </w:r>
          </w:p>
          <w:p w14:paraId="2A385318" w14:textId="405479FE" w:rsidR="00260C4E" w:rsidRPr="00260C4E" w:rsidRDefault="00260C4E" w:rsidP="00652361">
            <w:r w:rsidRPr="0035604D">
              <w:t>Maternal caffeine intake during pregnancy was not evidently related to the risk of emotional problems, conduct problems, or hyperactivity problems in the children.</w:t>
            </w:r>
            <w:r w:rsidRPr="00260C4E">
              <w:t xml:space="preserve"> </w:t>
            </w:r>
          </w:p>
        </w:tc>
        <w:tc>
          <w:tcPr>
            <w:tcW w:w="1843" w:type="dxa"/>
          </w:tcPr>
          <w:p w14:paraId="4DD89463" w14:textId="77777777" w:rsidR="00260C4E" w:rsidRPr="00A67D54" w:rsidRDefault="00260C4E" w:rsidP="00A67D54"/>
        </w:tc>
      </w:tr>
      <w:tr w:rsidR="00CF04AC" w:rsidRPr="00A67D54" w14:paraId="5BC36F26" w14:textId="77777777" w:rsidTr="002E2AEF">
        <w:trPr>
          <w:cantSplit/>
          <w:trHeight w:val="390"/>
        </w:trPr>
        <w:tc>
          <w:tcPr>
            <w:tcW w:w="1564" w:type="dxa"/>
          </w:tcPr>
          <w:p w14:paraId="288F01DE" w14:textId="7578FC35" w:rsidR="00CF04AC" w:rsidRPr="00A17903" w:rsidRDefault="00CF04AC" w:rsidP="00A67D54">
            <w:r w:rsidRPr="00A17903">
              <w:t xml:space="preserve">Okubo et al </w:t>
            </w:r>
            <w:r w:rsidR="001E5E76">
              <w:t>2015</w:t>
            </w:r>
            <w:r w:rsidR="00774750">
              <w:fldChar w:fldCharType="begin">
                <w:fldData xml:space="preserve">PEVuZE5vdGU+PENpdGU+PEF1dGhvcj5Pa3VibzwvQXV0aG9yPjxZZWFyPjIwMTU8L1llYXI+PFJl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</w:fldData>
              </w:fldChar>
            </w:r>
            <w:r w:rsidR="002747EA">
              <w:instrText xml:space="preserve"> ADDIN EN.CITE </w:instrText>
            </w:r>
            <w:r w:rsidR="002747EA">
              <w:fldChar w:fldCharType="begin">
                <w:fldData xml:space="preserve">PEVuZE5vdGU+PENpdGU+PEF1dGhvcj5Pa3VibzwvQXV0aG9yPjxZZWFyPjIwMTU8L1llYXI+PFJl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</w:fldData>
              </w:fldChar>
            </w:r>
            <w:r w:rsidR="002747EA">
              <w:instrText xml:space="preserve"> ADDIN EN.CITE.DATA </w:instrText>
            </w:r>
            <w:r w:rsidR="002747EA">
              <w:fldChar w:fldCharType="end"/>
            </w:r>
            <w:r w:rsidR="00774750">
              <w:fldChar w:fldCharType="separate"/>
            </w:r>
            <w:r w:rsidR="002747EA" w:rsidRPr="002747EA">
              <w:rPr>
                <w:noProof/>
                <w:vertAlign w:val="superscript"/>
              </w:rPr>
              <w:t>108</w:t>
            </w:r>
            <w:r w:rsidR="00774750">
              <w:fldChar w:fldCharType="end"/>
            </w:r>
          </w:p>
          <w:p w14:paraId="6FF15BFC" w14:textId="77777777" w:rsidR="00CF04AC" w:rsidRPr="00A17903" w:rsidRDefault="00CF04AC" w:rsidP="00A67D54">
            <w:r w:rsidRPr="00A17903">
              <w:t>Japan</w:t>
            </w:r>
          </w:p>
          <w:p w14:paraId="06273602" w14:textId="7ACF5473" w:rsidR="00CF04AC" w:rsidRPr="00A17903" w:rsidRDefault="00CF04AC" w:rsidP="00A67D54">
            <w:r w:rsidRPr="00A17903">
              <w:t>Cross-section</w:t>
            </w:r>
          </w:p>
        </w:tc>
        <w:tc>
          <w:tcPr>
            <w:tcW w:w="1417" w:type="dxa"/>
          </w:tcPr>
          <w:p w14:paraId="294F9344" w14:textId="7EE7AC92" w:rsidR="00CF04AC" w:rsidRPr="00A17903" w:rsidRDefault="00CF04AC" w:rsidP="00A67D54">
            <w:r w:rsidRPr="00A17903">
              <w:t>858 women</w:t>
            </w:r>
          </w:p>
        </w:tc>
        <w:tc>
          <w:tcPr>
            <w:tcW w:w="4532" w:type="dxa"/>
          </w:tcPr>
          <w:p w14:paraId="18D4535B" w14:textId="4F3BB1D1" w:rsidR="00CF04AC" w:rsidRPr="00A17903" w:rsidRDefault="00CF04AC" w:rsidP="009B34A3">
            <w:r w:rsidRPr="00A17903">
              <w:rPr>
                <w:b/>
              </w:rPr>
              <w:t>Aim</w:t>
            </w:r>
            <w:r w:rsidRPr="00A17903">
              <w:t xml:space="preserve">: To investigate whether maternal consumption of total caffeine and culture-specific major sources of caffeine would be associated with birth outcomes among Japanese pregnant. </w:t>
            </w:r>
          </w:p>
          <w:p w14:paraId="6CD15571" w14:textId="38328CF0" w:rsidR="00CF04AC" w:rsidRPr="00A17903" w:rsidRDefault="00CF04AC" w:rsidP="00CF04AC">
            <w:pPr>
              <w:rPr>
                <w:b/>
              </w:rPr>
            </w:pPr>
            <w:r w:rsidRPr="00A17903">
              <w:rPr>
                <w:b/>
              </w:rPr>
              <w:t>Methods</w:t>
            </w:r>
            <w:r w:rsidRPr="00A17903">
              <w:t>: Maternal diet during pregnancy was assessed using a validated, self-administered diet history questionnaire. Birth outcomes considered were low birth weight (LBW; &lt;2500 g), preterm birth (PTB; &lt;37 weeks of gestation), and small for gestational age (SGA; &lt;10th percentile).</w:t>
            </w:r>
          </w:p>
        </w:tc>
        <w:tc>
          <w:tcPr>
            <w:tcW w:w="4536" w:type="dxa"/>
          </w:tcPr>
          <w:p w14:paraId="40218BCC" w14:textId="77777777" w:rsidR="00CF04AC" w:rsidRPr="00A17903" w:rsidRDefault="00CF04AC" w:rsidP="00CF04AC">
            <w:r w:rsidRPr="00A17903">
              <w:t xml:space="preserve">The main caffeine sources were Japanese and Chinese tea (73.5%), coffee (14.3%), black tea (6.6%), and soft drinks (3.5%). </w:t>
            </w:r>
          </w:p>
          <w:p w14:paraId="30812407" w14:textId="5476603A" w:rsidR="00CF04AC" w:rsidRPr="00A17903" w:rsidRDefault="00CF04AC" w:rsidP="00CF04AC">
            <w:r w:rsidRPr="00A17903">
              <w:t>After controlling for confounders, maternal total caffeine intake during pregnancy was significantly associated with an increased risk of PTB (</w:t>
            </w:r>
            <w:r w:rsidR="00E82C9A">
              <w:t>OR per 100 mg/d caffeine increase</w:t>
            </w:r>
            <w:r w:rsidRPr="00A17903">
              <w:t xml:space="preserve"> 1.28; 95%CI 1.03 to 1.58; P for trend = </w:t>
            </w:r>
            <w:r w:rsidR="00E82C9A">
              <w:t>0</w:t>
            </w:r>
            <w:r w:rsidRPr="00A17903">
              <w:t xml:space="preserve">.03). </w:t>
            </w:r>
          </w:p>
          <w:p w14:paraId="35C7C3AB" w14:textId="4A07E84B" w:rsidR="00CF04AC" w:rsidRPr="00CF04AC" w:rsidRDefault="00CF04AC" w:rsidP="00A17903">
            <w:r w:rsidRPr="00A17903">
              <w:t>No evident relationships were observed between total caffeine intake and risk of LBW or SGA.</w:t>
            </w:r>
            <w:r w:rsidRPr="00CF04AC">
              <w:t xml:space="preserve"> </w:t>
            </w:r>
          </w:p>
        </w:tc>
        <w:tc>
          <w:tcPr>
            <w:tcW w:w="1843" w:type="dxa"/>
          </w:tcPr>
          <w:p w14:paraId="4BAA3516" w14:textId="77777777" w:rsidR="00CF04AC" w:rsidRPr="00A67D54" w:rsidRDefault="00CF04AC" w:rsidP="00A67D54"/>
        </w:tc>
      </w:tr>
      <w:tr w:rsidR="00A67D54" w:rsidRPr="00A67D54" w14:paraId="65137DB6" w14:textId="77777777" w:rsidTr="002E2AEF">
        <w:trPr>
          <w:cantSplit/>
          <w:trHeight w:val="390"/>
        </w:trPr>
        <w:tc>
          <w:tcPr>
            <w:tcW w:w="1564" w:type="dxa"/>
          </w:tcPr>
          <w:p w14:paraId="36081F44" w14:textId="13D42E3C" w:rsidR="00A67D54" w:rsidRDefault="00E07435" w:rsidP="00A67D54">
            <w:r>
              <w:t>Colapinto et al 2015</w:t>
            </w:r>
            <w:r w:rsidR="00767EBF">
              <w:fldChar w:fldCharType="begin"/>
            </w:r>
            <w:r w:rsidR="002747EA">
              <w:instrText xml:space="preserve"> ADDIN EN.CITE &lt;EndNote&gt;&lt;Cite&gt;&lt;Author&gt;Colapinto&lt;/Author&gt;&lt;Year&gt;2015&lt;/Year&gt;&lt;RecNum&gt;1415&lt;/RecNum&gt;&lt;DisplayText&gt;&lt;style face="superscript" font="Trebuchet MS" size="9"&gt;107&lt;/style&gt;&lt;/DisplayText&gt;&lt;record&gt;&lt;rec-number&gt;1415&lt;/rec-number&gt;&lt;foreign-keys&gt;&lt;key app="EN" db-id="exvasrfx2dtraoesasxp2szsxa2df502592x" timestamp="1568170768"&gt;1415&lt;/key&gt;&lt;key app="ENWeb" db-id=""&gt;0&lt;/key&gt;&lt;/foreign-keys&gt;&lt;ref-type name="Journal Article"&gt;17&lt;/ref-type&gt;&lt;contributors&gt;&lt;authors&gt;&lt;author&gt;Colapinto, C.K.,&lt;/author&gt;&lt;author&gt;Arbuckle, T.E.,&lt;/author&gt;&lt;author&gt;Dubois, L.,&lt;/author&gt;&lt;author&gt;Fraser, W.,&lt;/author&gt;&lt;/authors&gt;&lt;/contributors&gt;&lt;titles&gt;&lt;title&gt;Tea consumption in pregnancy as a predictor of pesticide exposure and adverse birth outcomes: The MIREC Study&lt;/title&gt;&lt;secondary-title&gt;Environmental Research&lt;/secondary-title&gt;&lt;/titles&gt;&lt;periodical&gt;&lt;full-title&gt;Environmental Research&lt;/full-title&gt;&lt;/periodical&gt;&lt;pages&gt;77-83&lt;/pages&gt;&lt;volume&gt;142&lt;/volume&gt;&lt;section&gt;77&lt;/section&gt;&lt;dates&gt;&lt;year&gt;2015&lt;/year&gt;&lt;/dates&gt;&lt;isbn&gt;00139351&lt;/isbn&gt;&lt;urls&gt;&lt;/urls&gt;&lt;electronic-resource-num&gt;10.1016/j.envres.2015.06.020&lt;/electronic-resource-num&gt;&lt;/record&gt;&lt;/Cite&gt;&lt;/EndNote&gt;</w:instrText>
            </w:r>
            <w:r w:rsidR="00767EBF">
              <w:fldChar w:fldCharType="separate"/>
            </w:r>
            <w:r w:rsidR="002747EA" w:rsidRPr="002747EA">
              <w:rPr>
                <w:noProof/>
                <w:vertAlign w:val="superscript"/>
              </w:rPr>
              <w:t>107</w:t>
            </w:r>
            <w:r w:rsidR="00767EBF">
              <w:fldChar w:fldCharType="end"/>
            </w:r>
          </w:p>
          <w:p w14:paraId="70A43E67" w14:textId="77777777" w:rsidR="009B34A3" w:rsidRDefault="009B34A3" w:rsidP="00A67D54">
            <w:r>
              <w:t>Canada</w:t>
            </w:r>
          </w:p>
          <w:p w14:paraId="74661E32" w14:textId="223A8019" w:rsidR="009B34A3" w:rsidRPr="00A67D54" w:rsidRDefault="009B34A3" w:rsidP="00A67D54">
            <w:r>
              <w:t>Cohort</w:t>
            </w:r>
          </w:p>
        </w:tc>
        <w:tc>
          <w:tcPr>
            <w:tcW w:w="1417" w:type="dxa"/>
          </w:tcPr>
          <w:p w14:paraId="0CA1475F" w14:textId="6CAFF99E" w:rsidR="00A67D54" w:rsidRPr="00A67D54" w:rsidRDefault="009B34A3" w:rsidP="00A67D54">
            <w:r>
              <w:t>1,898 women</w:t>
            </w:r>
          </w:p>
        </w:tc>
        <w:tc>
          <w:tcPr>
            <w:tcW w:w="4532" w:type="dxa"/>
          </w:tcPr>
          <w:p w14:paraId="713E6796" w14:textId="729DA702" w:rsidR="009B34A3" w:rsidRDefault="009B34A3" w:rsidP="009B34A3">
            <w:r w:rsidRPr="009B34A3">
              <w:rPr>
                <w:b/>
              </w:rPr>
              <w:t>Aim</w:t>
            </w:r>
            <w:r>
              <w:t>: T</w:t>
            </w:r>
            <w:r w:rsidRPr="009B34A3">
              <w:t>o</w:t>
            </w:r>
            <w:r>
              <w:t xml:space="preserve"> </w:t>
            </w:r>
            <w:r w:rsidRPr="009B34A3">
              <w:t>determine whether tea</w:t>
            </w:r>
            <w:r>
              <w:t xml:space="preserve"> </w:t>
            </w:r>
            <w:r w:rsidRPr="009B34A3">
              <w:t>intake</w:t>
            </w:r>
            <w:r>
              <w:t xml:space="preserve"> </w:t>
            </w:r>
            <w:r w:rsidRPr="009B34A3">
              <w:t>in</w:t>
            </w:r>
            <w:r>
              <w:t xml:space="preserve"> </w:t>
            </w:r>
            <w:r w:rsidRPr="009B34A3">
              <w:t xml:space="preserve">the </w:t>
            </w:r>
            <w:r w:rsidRPr="009B34A3">
              <w:rPr>
                <w:rFonts w:ascii="Helvetica" w:hAnsi="Helvetica"/>
              </w:rPr>
              <w:t>fi</w:t>
            </w:r>
            <w:r w:rsidRPr="009B34A3">
              <w:t>rst trimester</w:t>
            </w:r>
            <w:r>
              <w:t xml:space="preserve"> </w:t>
            </w:r>
            <w:r w:rsidRPr="009B34A3">
              <w:t>was</w:t>
            </w:r>
            <w:r>
              <w:t xml:space="preserve"> </w:t>
            </w:r>
            <w:r w:rsidRPr="009B34A3">
              <w:t>associated</w:t>
            </w:r>
            <w:r>
              <w:t xml:space="preserve"> </w:t>
            </w:r>
            <w:r w:rsidRPr="009B34A3">
              <w:t>with</w:t>
            </w:r>
            <w:r>
              <w:t xml:space="preserve"> </w:t>
            </w:r>
            <w:r w:rsidRPr="009B34A3">
              <w:t>elevated</w:t>
            </w:r>
            <w:r>
              <w:t xml:space="preserve"> </w:t>
            </w:r>
            <w:r w:rsidRPr="009B34A3">
              <w:t>concentrations</w:t>
            </w:r>
            <w:r>
              <w:t xml:space="preserve"> </w:t>
            </w:r>
            <w:r w:rsidRPr="009B34A3">
              <w:t>of</w:t>
            </w:r>
            <w:r>
              <w:t xml:space="preserve"> </w:t>
            </w:r>
            <w:r w:rsidRPr="009B34A3">
              <w:t>various</w:t>
            </w:r>
            <w:r>
              <w:t xml:space="preserve"> pesti</w:t>
            </w:r>
            <w:r w:rsidRPr="009B34A3">
              <w:t>cides in</w:t>
            </w:r>
            <w:r>
              <w:t xml:space="preserve"> </w:t>
            </w:r>
            <w:r w:rsidRPr="009B34A3">
              <w:t>maternal</w:t>
            </w:r>
            <w:r>
              <w:t xml:space="preserve"> </w:t>
            </w:r>
            <w:r w:rsidRPr="009B34A3">
              <w:t>blood</w:t>
            </w:r>
            <w:r>
              <w:t xml:space="preserve"> </w:t>
            </w:r>
            <w:r w:rsidRPr="009B34A3">
              <w:t>or</w:t>
            </w:r>
            <w:r>
              <w:t xml:space="preserve"> </w:t>
            </w:r>
            <w:r w:rsidRPr="009B34A3">
              <w:t>urine.</w:t>
            </w:r>
            <w:r>
              <w:t xml:space="preserve"> </w:t>
            </w:r>
            <w:r w:rsidRPr="009B34A3">
              <w:t>Further,</w:t>
            </w:r>
            <w:r>
              <w:t xml:space="preserve"> </w:t>
            </w:r>
            <w:r w:rsidRPr="009B34A3">
              <w:t>we</w:t>
            </w:r>
            <w:r>
              <w:t xml:space="preserve"> </w:t>
            </w:r>
            <w:r w:rsidRPr="009B34A3">
              <w:t>examined</w:t>
            </w:r>
            <w:r>
              <w:t xml:space="preserve"> </w:t>
            </w:r>
            <w:r w:rsidRPr="009B34A3">
              <w:t>the</w:t>
            </w:r>
            <w:r>
              <w:t xml:space="preserve"> </w:t>
            </w:r>
            <w:r w:rsidRPr="009B34A3">
              <w:t>relationship</w:t>
            </w:r>
            <w:r>
              <w:t xml:space="preserve"> </w:t>
            </w:r>
            <w:r w:rsidRPr="009B34A3">
              <w:t>between</w:t>
            </w:r>
            <w:r>
              <w:t xml:space="preserve"> </w:t>
            </w:r>
            <w:r w:rsidRPr="009B34A3">
              <w:t>tea</w:t>
            </w:r>
            <w:r>
              <w:t xml:space="preserve"> </w:t>
            </w:r>
            <w:r w:rsidRPr="009B34A3">
              <w:t>consumption</w:t>
            </w:r>
            <w:r>
              <w:t xml:space="preserve"> </w:t>
            </w:r>
            <w:r w:rsidRPr="009B34A3">
              <w:t>and adverse birth</w:t>
            </w:r>
            <w:r>
              <w:t xml:space="preserve"> </w:t>
            </w:r>
            <w:r w:rsidRPr="009B34A3">
              <w:t xml:space="preserve">outcomes. </w:t>
            </w:r>
          </w:p>
          <w:p w14:paraId="223BCDDF" w14:textId="237AA1F5" w:rsidR="00A67D54" w:rsidRPr="00A67D54" w:rsidRDefault="009B34A3" w:rsidP="009B34A3">
            <w:r w:rsidRPr="009B34A3">
              <w:rPr>
                <w:b/>
              </w:rPr>
              <w:t>Methods</w:t>
            </w:r>
            <w:r w:rsidRPr="009B34A3">
              <w:t>: All</w:t>
            </w:r>
            <w:r>
              <w:t xml:space="preserve"> </w:t>
            </w:r>
            <w:r w:rsidRPr="009B34A3">
              <w:t>singleton,</w:t>
            </w:r>
            <w:r>
              <w:t xml:space="preserve"> </w:t>
            </w:r>
            <w:r w:rsidRPr="009B34A3">
              <w:t>live</w:t>
            </w:r>
            <w:r>
              <w:t xml:space="preserve"> </w:t>
            </w:r>
            <w:r w:rsidRPr="009B34A3">
              <w:t>births</w:t>
            </w:r>
            <w:r>
              <w:t xml:space="preserve"> </w:t>
            </w:r>
            <w:r w:rsidRPr="009B34A3">
              <w:t>with</w:t>
            </w:r>
            <w:r>
              <w:t xml:space="preserve"> </w:t>
            </w:r>
            <w:r w:rsidRPr="009B34A3">
              <w:t>available</w:t>
            </w:r>
            <w:r>
              <w:t xml:space="preserve"> </w:t>
            </w:r>
            <w:r w:rsidRPr="009B34A3">
              <w:t>biomarkers</w:t>
            </w:r>
            <w:r>
              <w:t xml:space="preserve"> </w:t>
            </w:r>
            <w:r w:rsidRPr="009B34A3">
              <w:t>were included in</w:t>
            </w:r>
            <w:r>
              <w:t xml:space="preserve"> </w:t>
            </w:r>
            <w:r w:rsidRPr="009B34A3">
              <w:t>the</w:t>
            </w:r>
            <w:r>
              <w:t xml:space="preserve"> </w:t>
            </w:r>
            <w:r w:rsidRPr="009B34A3">
              <w:t>analyses.</w:t>
            </w:r>
            <w:r>
              <w:t xml:space="preserve"> </w:t>
            </w:r>
            <w:r w:rsidRPr="009B34A3">
              <w:t>Descriptive</w:t>
            </w:r>
            <w:r>
              <w:t xml:space="preserve"> </w:t>
            </w:r>
            <w:r w:rsidRPr="009B34A3">
              <w:t>statistics</w:t>
            </w:r>
            <w:r>
              <w:t xml:space="preserve"> </w:t>
            </w:r>
            <w:r w:rsidRPr="009B34A3">
              <w:t>were</w:t>
            </w:r>
            <w:r>
              <w:t xml:space="preserve"> </w:t>
            </w:r>
            <w:r w:rsidRPr="009B34A3">
              <w:t>used</w:t>
            </w:r>
            <w:r>
              <w:t xml:space="preserve"> </w:t>
            </w:r>
            <w:r w:rsidRPr="009B34A3">
              <w:t>to</w:t>
            </w:r>
            <w:r>
              <w:t xml:space="preserve"> characteris</w:t>
            </w:r>
            <w:r w:rsidRPr="009B34A3">
              <w:t>e</w:t>
            </w:r>
            <w:r>
              <w:t xml:space="preserve"> </w:t>
            </w:r>
            <w:r w:rsidRPr="009B34A3">
              <w:t>the</w:t>
            </w:r>
            <w:r>
              <w:t xml:space="preserve"> </w:t>
            </w:r>
            <w:r w:rsidRPr="009B34A3">
              <w:t>population.</w:t>
            </w:r>
            <w:r>
              <w:t xml:space="preserve"> </w:t>
            </w:r>
            <w:r w:rsidRPr="009B34A3">
              <w:t>The</w:t>
            </w:r>
            <w:r>
              <w:t xml:space="preserve"> </w:t>
            </w:r>
            <w:r w:rsidRPr="009B34A3">
              <w:t>geometric means (GM)</w:t>
            </w:r>
            <w:r>
              <w:t xml:space="preserve"> </w:t>
            </w:r>
            <w:r w:rsidRPr="009B34A3">
              <w:t>of</w:t>
            </w:r>
            <w:r>
              <w:t xml:space="preserve"> </w:t>
            </w:r>
            <w:r w:rsidRPr="009B34A3">
              <w:t>organochlorine</w:t>
            </w:r>
            <w:r>
              <w:t xml:space="preserve"> </w:t>
            </w:r>
            <w:r w:rsidRPr="009B34A3">
              <w:t>(OC)</w:t>
            </w:r>
            <w:r>
              <w:t xml:space="preserve"> </w:t>
            </w:r>
            <w:r w:rsidRPr="009B34A3">
              <w:t>pesticide</w:t>
            </w:r>
            <w:r>
              <w:t xml:space="preserve"> </w:t>
            </w:r>
            <w:r w:rsidRPr="009B34A3">
              <w:t>constituents</w:t>
            </w:r>
            <w:r>
              <w:t xml:space="preserve"> </w:t>
            </w:r>
            <w:r w:rsidRPr="009B34A3">
              <w:t>or</w:t>
            </w:r>
            <w:r>
              <w:t xml:space="preserve"> </w:t>
            </w:r>
            <w:r w:rsidRPr="009B34A3">
              <w:t>metabolites</w:t>
            </w:r>
            <w:r>
              <w:t xml:space="preserve"> </w:t>
            </w:r>
            <w:r w:rsidRPr="009B34A3">
              <w:t>in</w:t>
            </w:r>
            <w:r>
              <w:t xml:space="preserve"> </w:t>
            </w:r>
            <w:r w:rsidRPr="009B34A3">
              <w:t>maternal</w:t>
            </w:r>
            <w:r>
              <w:t xml:space="preserve"> </w:t>
            </w:r>
            <w:r w:rsidRPr="009B34A3">
              <w:t>plasma</w:t>
            </w:r>
            <w:r>
              <w:t xml:space="preserve"> </w:t>
            </w:r>
            <w:r w:rsidRPr="009B34A3">
              <w:t>(lipid adjusted) and</w:t>
            </w:r>
            <w:r>
              <w:t xml:space="preserve"> </w:t>
            </w:r>
            <w:r w:rsidRPr="009B34A3">
              <w:t>organophosphate</w:t>
            </w:r>
            <w:r>
              <w:t xml:space="preserve"> </w:t>
            </w:r>
            <w:r w:rsidRPr="009B34A3">
              <w:t>(OP)</w:t>
            </w:r>
            <w:r>
              <w:t xml:space="preserve"> </w:t>
            </w:r>
            <w:r w:rsidRPr="009B34A3">
              <w:t>pesticide</w:t>
            </w:r>
            <w:r>
              <w:t xml:space="preserve"> </w:t>
            </w:r>
            <w:r w:rsidRPr="009B34A3">
              <w:t>metabolites</w:t>
            </w:r>
            <w:r>
              <w:t xml:space="preserve"> </w:t>
            </w:r>
            <w:r w:rsidRPr="009B34A3">
              <w:t>(adjusted</w:t>
            </w:r>
            <w:r>
              <w:t xml:space="preserve"> </w:t>
            </w:r>
            <w:r w:rsidRPr="009B34A3">
              <w:t>for</w:t>
            </w:r>
            <w:r>
              <w:t xml:space="preserve"> </w:t>
            </w:r>
            <w:r w:rsidRPr="009B34A3">
              <w:t>speci</w:t>
            </w:r>
            <w:r w:rsidRPr="009B34A3">
              <w:rPr>
                <w:rFonts w:ascii="Helvetica" w:hAnsi="Helvetica"/>
              </w:rPr>
              <w:t>fi</w:t>
            </w:r>
            <w:r w:rsidRPr="009B34A3">
              <w:t>c gravity)</w:t>
            </w:r>
            <w:r>
              <w:t xml:space="preserve"> </w:t>
            </w:r>
            <w:r w:rsidRPr="009B34A3">
              <w:t>in</w:t>
            </w:r>
            <w:r>
              <w:t xml:space="preserve"> </w:t>
            </w:r>
            <w:r w:rsidRPr="009B34A3">
              <w:t>maternal urine were</w:t>
            </w:r>
            <w:r>
              <w:t xml:space="preserve"> </w:t>
            </w:r>
            <w:r w:rsidRPr="009B34A3">
              <w:t>calculated</w:t>
            </w:r>
            <w:r>
              <w:t xml:space="preserve"> </w:t>
            </w:r>
            <w:r w:rsidRPr="009B34A3">
              <w:t>for</w:t>
            </w:r>
            <w:r>
              <w:t xml:space="preserve"> </w:t>
            </w:r>
            <w:r w:rsidRPr="009B34A3">
              <w:t>participants</w:t>
            </w:r>
            <w:r>
              <w:t xml:space="preserve"> </w:t>
            </w:r>
            <w:r w:rsidRPr="009B34A3">
              <w:t>who</w:t>
            </w:r>
            <w:r>
              <w:t xml:space="preserve"> </w:t>
            </w:r>
            <w:r w:rsidRPr="009B34A3">
              <w:t>drank</w:t>
            </w:r>
            <w:r>
              <w:t xml:space="preserve"> </w:t>
            </w:r>
            <w:r w:rsidRPr="009B34A3">
              <w:t>regular,</w:t>
            </w:r>
            <w:r>
              <w:t xml:space="preserve"> </w:t>
            </w:r>
            <w:r w:rsidRPr="009B34A3">
              <w:t>green</w:t>
            </w:r>
            <w:r>
              <w:t xml:space="preserve"> </w:t>
            </w:r>
            <w:r w:rsidRPr="009B34A3">
              <w:t>or</w:t>
            </w:r>
            <w:r>
              <w:t xml:space="preserve"> </w:t>
            </w:r>
            <w:r w:rsidRPr="009B34A3">
              <w:t>herbal</w:t>
            </w:r>
            <w:r>
              <w:t xml:space="preserve"> </w:t>
            </w:r>
            <w:r w:rsidRPr="009B34A3">
              <w:t>tea</w:t>
            </w:r>
            <w:r>
              <w:t xml:space="preserve"> </w:t>
            </w:r>
            <w:r w:rsidRPr="009B34A3">
              <w:t>in</w:t>
            </w:r>
            <w:r>
              <w:t xml:space="preserve"> </w:t>
            </w:r>
            <w:r w:rsidRPr="009B34A3">
              <w:t xml:space="preserve">the </w:t>
            </w:r>
            <w:r w:rsidRPr="009B34A3">
              <w:rPr>
                <w:rFonts w:ascii="Helvetica" w:hAnsi="Helvetica"/>
              </w:rPr>
              <w:t>fi</w:t>
            </w:r>
            <w:r w:rsidRPr="009B34A3">
              <w:t>rst trimester</w:t>
            </w:r>
            <w:r>
              <w:t xml:space="preserve"> </w:t>
            </w:r>
            <w:r w:rsidRPr="009B34A3">
              <w:t>and</w:t>
            </w:r>
            <w:r>
              <w:t xml:space="preserve"> </w:t>
            </w:r>
            <w:r w:rsidRPr="009B34A3">
              <w:t>for those who</w:t>
            </w:r>
            <w:r>
              <w:t xml:space="preserve"> </w:t>
            </w:r>
            <w:r w:rsidRPr="009B34A3">
              <w:t>did</w:t>
            </w:r>
            <w:r>
              <w:t xml:space="preserve"> </w:t>
            </w:r>
            <w:r w:rsidRPr="009B34A3">
              <w:t>not.</w:t>
            </w:r>
            <w:r>
              <w:t xml:space="preserve"> </w:t>
            </w:r>
            <w:r w:rsidRPr="009B34A3">
              <w:t>Differences</w:t>
            </w:r>
            <w:r>
              <w:t xml:space="preserve"> </w:t>
            </w:r>
            <w:r w:rsidRPr="009B34A3">
              <w:t>between</w:t>
            </w:r>
            <w:r>
              <w:t xml:space="preserve"> </w:t>
            </w:r>
            <w:r w:rsidRPr="009B34A3">
              <w:t>groups</w:t>
            </w:r>
            <w:r>
              <w:t xml:space="preserve"> </w:t>
            </w:r>
            <w:r w:rsidRPr="009B34A3">
              <w:t>were</w:t>
            </w:r>
            <w:r>
              <w:t xml:space="preserve"> </w:t>
            </w:r>
            <w:r w:rsidRPr="009B34A3">
              <w:t>examined</w:t>
            </w:r>
            <w:r>
              <w:t xml:space="preserve"> </w:t>
            </w:r>
            <w:r w:rsidRPr="009B34A3">
              <w:t>using</w:t>
            </w:r>
            <w:r>
              <w:t xml:space="preserve"> </w:t>
            </w:r>
            <w:r w:rsidRPr="009B34A3">
              <w:t>chi-square</w:t>
            </w:r>
            <w:r>
              <w:t xml:space="preserve"> </w:t>
            </w:r>
            <w:r w:rsidRPr="009B34A3">
              <w:t>or t-tests. Associations between frequency</w:t>
            </w:r>
            <w:r>
              <w:t xml:space="preserve"> </w:t>
            </w:r>
            <w:r w:rsidRPr="009B34A3">
              <w:t>of</w:t>
            </w:r>
            <w:r>
              <w:t xml:space="preserve"> </w:t>
            </w:r>
            <w:r w:rsidRPr="009B34A3">
              <w:t>drinking</w:t>
            </w:r>
            <w:r>
              <w:t xml:space="preserve"> </w:t>
            </w:r>
            <w:r w:rsidRPr="009B34A3">
              <w:t>tea</w:t>
            </w:r>
            <w:r>
              <w:t xml:space="preserve"> </w:t>
            </w:r>
            <w:r w:rsidRPr="009B34A3">
              <w:t>and</w:t>
            </w:r>
            <w:r>
              <w:t xml:space="preserve"> </w:t>
            </w:r>
            <w:r w:rsidRPr="009B34A3">
              <w:t>adverse</w:t>
            </w:r>
            <w:r>
              <w:t xml:space="preserve"> </w:t>
            </w:r>
            <w:r w:rsidRPr="009B34A3">
              <w:t>birth</w:t>
            </w:r>
            <w:r>
              <w:t xml:space="preserve"> </w:t>
            </w:r>
            <w:r w:rsidRPr="009B34A3">
              <w:t>outcomes</w:t>
            </w:r>
            <w:r>
              <w:t xml:space="preserve"> </w:t>
            </w:r>
            <w:r w:rsidRPr="009B34A3">
              <w:t>were</w:t>
            </w:r>
            <w:r>
              <w:t xml:space="preserve"> </w:t>
            </w:r>
            <w:r w:rsidRPr="009B34A3">
              <w:t>examined</w:t>
            </w:r>
            <w:r>
              <w:t xml:space="preserve"> </w:t>
            </w:r>
            <w:r w:rsidRPr="009B34A3">
              <w:t>using</w:t>
            </w:r>
            <w:r>
              <w:t xml:space="preserve"> </w:t>
            </w:r>
            <w:r w:rsidRPr="009B34A3">
              <w:t>logistic</w:t>
            </w:r>
            <w:r>
              <w:t xml:space="preserve"> </w:t>
            </w:r>
            <w:r w:rsidRPr="009B34A3">
              <w:t>regression (preterm</w:t>
            </w:r>
            <w:r>
              <w:t xml:space="preserve"> </w:t>
            </w:r>
            <w:r w:rsidRPr="009B34A3">
              <w:t>birth</w:t>
            </w:r>
            <w:r>
              <w:t xml:space="preserve"> </w:t>
            </w:r>
            <w:r w:rsidRPr="009B34A3">
              <w:t>and</w:t>
            </w:r>
            <w:r>
              <w:t xml:space="preserve"> </w:t>
            </w:r>
            <w:r w:rsidRPr="009B34A3">
              <w:t>small-for-gestational-age)</w:t>
            </w:r>
            <w:r>
              <w:t>.</w:t>
            </w:r>
            <w:r w:rsidRPr="009B34A3">
              <w:t xml:space="preserve"> </w:t>
            </w:r>
          </w:p>
        </w:tc>
        <w:tc>
          <w:tcPr>
            <w:tcW w:w="4536" w:type="dxa"/>
          </w:tcPr>
          <w:p w14:paraId="0320BCA1" w14:textId="2B63419F" w:rsidR="00942E0A" w:rsidRDefault="00942E0A" w:rsidP="00A67D54">
            <w:r>
              <w:t xml:space="preserve">&lt;1 vs ≥1 cups </w:t>
            </w:r>
            <w:r w:rsidR="002E2AEF">
              <w:t xml:space="preserve">tea </w:t>
            </w:r>
            <w:r>
              <w:t>per week:</w:t>
            </w:r>
          </w:p>
          <w:p w14:paraId="54D6BC36" w14:textId="77777777" w:rsidR="00A67D54" w:rsidRDefault="00C17430" w:rsidP="009B34A3">
            <w:pPr>
              <w:pStyle w:val="bullet"/>
            </w:pPr>
            <w:r>
              <w:t xml:space="preserve">Preterm birth: </w:t>
            </w:r>
            <w:r w:rsidR="00942E0A">
              <w:t>aOR 0.99 (0.61 to 1.61)</w:t>
            </w:r>
          </w:p>
          <w:p w14:paraId="77DF97EC" w14:textId="77777777" w:rsidR="00942E0A" w:rsidRDefault="00942E0A" w:rsidP="009B34A3">
            <w:pPr>
              <w:pStyle w:val="bullet"/>
            </w:pPr>
            <w:r>
              <w:t>Spontaneous preterm birth: aOR 1.08 (0.59 to 1.98)</w:t>
            </w:r>
          </w:p>
          <w:p w14:paraId="13A8116E" w14:textId="77777777" w:rsidR="00942E0A" w:rsidRDefault="00942E0A" w:rsidP="009B34A3">
            <w:pPr>
              <w:pStyle w:val="bullet"/>
            </w:pPr>
            <w:r>
              <w:t>Small for gestational age: aOR 1.43 (0.83 to 2.46)</w:t>
            </w:r>
          </w:p>
          <w:p w14:paraId="6B55ACFD" w14:textId="13A45C6E" w:rsidR="009B34A3" w:rsidRPr="00A67D54" w:rsidRDefault="009B34A3" w:rsidP="009B34A3">
            <w:r>
              <w:t xml:space="preserve">There were no significant differences in concentrations of OC or OP pesticides or metabolites between tea drinkers and non tea drinkers. </w:t>
            </w:r>
          </w:p>
        </w:tc>
        <w:tc>
          <w:tcPr>
            <w:tcW w:w="1843" w:type="dxa"/>
          </w:tcPr>
          <w:p w14:paraId="50DA62F7" w14:textId="6A63E3E0" w:rsidR="00A67D54" w:rsidRPr="00A67D54" w:rsidRDefault="00A67D54" w:rsidP="00A67D54"/>
        </w:tc>
      </w:tr>
      <w:tr w:rsidR="00457F66" w:rsidRPr="00A67D54" w14:paraId="2BFDAE12" w14:textId="77777777" w:rsidTr="002E2AEF">
        <w:trPr>
          <w:cantSplit/>
          <w:trHeight w:val="390"/>
        </w:trPr>
        <w:tc>
          <w:tcPr>
            <w:tcW w:w="1564" w:type="dxa"/>
          </w:tcPr>
          <w:p w14:paraId="66CCA76F" w14:textId="6AD5C235" w:rsidR="00457F66" w:rsidRDefault="002E2AEF" w:rsidP="00A67D54">
            <w:r>
              <w:t>Greenop et al 2014</w:t>
            </w:r>
            <w:r w:rsidR="00201490">
              <w:fldChar w:fldCharType="begin">
                <w:fldData xml:space="preserve">PEVuZE5vdGU+PENpdGU+PEF1dGhvcj5HcmVlbm9wPC9BdXRob3I+PFllYXI+MjAxNDwvWWVhcj48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==
</w:fldData>
              </w:fldChar>
            </w:r>
            <w:r w:rsidR="002747EA">
              <w:instrText xml:space="preserve"> ADDIN EN.CITE </w:instrText>
            </w:r>
            <w:r w:rsidR="002747EA">
              <w:fldChar w:fldCharType="begin">
                <w:fldData xml:space="preserve">PEVuZE5vdGU+PENpdGU+PEF1dGhvcj5HcmVlbm9wPC9BdXRob3I+PFllYXI+MjAxNDwvWWVhcj48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==
</w:fldData>
              </w:fldChar>
            </w:r>
            <w:r w:rsidR="002747EA">
              <w:instrText xml:space="preserve"> ADDIN EN.CITE.DATA </w:instrText>
            </w:r>
            <w:r w:rsidR="002747EA">
              <w:fldChar w:fldCharType="end"/>
            </w:r>
            <w:r w:rsidR="00201490">
              <w:fldChar w:fldCharType="separate"/>
            </w:r>
            <w:r w:rsidR="002747EA" w:rsidRPr="002747EA">
              <w:rPr>
                <w:noProof/>
                <w:vertAlign w:val="superscript"/>
              </w:rPr>
              <w:t>109</w:t>
            </w:r>
            <w:r w:rsidR="00201490">
              <w:fldChar w:fldCharType="end"/>
            </w:r>
          </w:p>
          <w:p w14:paraId="3E86ECC6" w14:textId="77777777" w:rsidR="002E2AEF" w:rsidRDefault="002E2AEF" w:rsidP="00A67D54">
            <w:r>
              <w:t>Australia</w:t>
            </w:r>
          </w:p>
          <w:p w14:paraId="15B69C17" w14:textId="0E3E9A01" w:rsidR="002E2AEF" w:rsidRDefault="002E2AEF" w:rsidP="00A67D54">
            <w:r>
              <w:t>Case-control</w:t>
            </w:r>
          </w:p>
        </w:tc>
        <w:tc>
          <w:tcPr>
            <w:tcW w:w="1417" w:type="dxa"/>
          </w:tcPr>
          <w:p w14:paraId="3B4E2018" w14:textId="77777777" w:rsidR="00457F66" w:rsidRDefault="002E2AEF" w:rsidP="00A67D54">
            <w:r>
              <w:t>293 cases</w:t>
            </w:r>
          </w:p>
          <w:p w14:paraId="198ED222" w14:textId="007198F1" w:rsidR="002E2AEF" w:rsidRDefault="002E2AEF" w:rsidP="00A67D54">
            <w:r>
              <w:t>726 controls</w:t>
            </w:r>
          </w:p>
        </w:tc>
        <w:tc>
          <w:tcPr>
            <w:tcW w:w="4532" w:type="dxa"/>
          </w:tcPr>
          <w:p w14:paraId="13848D8D" w14:textId="6B1874C0" w:rsidR="002E2AEF" w:rsidRDefault="002E2AEF" w:rsidP="002E2AEF">
            <w:r w:rsidRPr="002E2AEF">
              <w:rPr>
                <w:b/>
              </w:rPr>
              <w:t>Aim</w:t>
            </w:r>
            <w:r>
              <w:t>: T</w:t>
            </w:r>
            <w:r w:rsidRPr="002E2AEF">
              <w:t xml:space="preserve">o investigate whether maternal coffee or tea consumption during pregnancy was associated with the risk of </w:t>
            </w:r>
            <w:r>
              <w:t>childhood brain tumours (CBTs)</w:t>
            </w:r>
            <w:r w:rsidRPr="002E2AEF">
              <w:t xml:space="preserve">. </w:t>
            </w:r>
          </w:p>
          <w:p w14:paraId="17202989" w14:textId="02E8BDA8" w:rsidR="00457F66" w:rsidRPr="009B34A3" w:rsidRDefault="002E2AEF" w:rsidP="002E2AEF">
            <w:pPr>
              <w:rPr>
                <w:b/>
              </w:rPr>
            </w:pPr>
            <w:r w:rsidRPr="002E2AEF">
              <w:rPr>
                <w:b/>
              </w:rPr>
              <w:t>Methods</w:t>
            </w:r>
            <w:r w:rsidRPr="002E2AEF">
              <w:t>: Case children were recruited from 10 p</w:t>
            </w:r>
            <w:r>
              <w:t>aediatric oncology centre</w:t>
            </w:r>
            <w:r w:rsidRPr="002E2AEF">
              <w:t xml:space="preserve">s and control children by nationwide random-digit </w:t>
            </w:r>
            <w:r w:rsidR="00501148" w:rsidRPr="002E2AEF">
              <w:t>dialling</w:t>
            </w:r>
            <w:r w:rsidRPr="002E2AEF">
              <w:t>, frequency matched to cases on the basis of age, sex and state of residence. Coffee and tea intake were assessed using a food frequency questionnaire. Odds ratios (ORs) and confidence intervals (CIs) were calculated using multivariable unconditional logistic regression.</w:t>
            </w:r>
          </w:p>
        </w:tc>
        <w:tc>
          <w:tcPr>
            <w:tcW w:w="4536" w:type="dxa"/>
          </w:tcPr>
          <w:p w14:paraId="484BC2B3" w14:textId="19D94715" w:rsidR="002E2AEF" w:rsidRDefault="002E2AEF" w:rsidP="002E2AEF">
            <w:r w:rsidRPr="002E2AEF">
              <w:t>There was little evidence of an association between gestational consumption of a</w:t>
            </w:r>
            <w:r>
              <w:t>ny coffee (OR 1.23, 95% CI 0.92 to</w:t>
            </w:r>
            <w:r w:rsidRPr="002E2AEF">
              <w:t xml:space="preserve"> 1.64) or tea (</w:t>
            </w:r>
            <w:r>
              <w:t>OR 1.00, 95% CI 0.74 to</w:t>
            </w:r>
            <w:r w:rsidRPr="002E2AEF">
              <w:t xml:space="preserve"> 1.36) and CBT risk. Among children aged under 5 years, the OR for any coffee consumption during </w:t>
            </w:r>
            <w:r>
              <w:t>pregnancy was 1.76 (95% CI 1.09 to</w:t>
            </w:r>
            <w:r w:rsidRPr="002E2AEF">
              <w:t xml:space="preserve"> 2.84) and for </w:t>
            </w:r>
            <w:r>
              <w:t>≥</w:t>
            </w:r>
            <w:r w:rsidRPr="002E2AEF">
              <w:t xml:space="preserve">2 cups per day during pregnancy was 2.52 (95% CI 1.26, 5.04). </w:t>
            </w:r>
          </w:p>
          <w:p w14:paraId="47E635AD" w14:textId="1D793029" w:rsidR="00457F66" w:rsidRPr="002E2AEF" w:rsidRDefault="002E2AEF" w:rsidP="002E2AEF">
            <w:r w:rsidRPr="002E2AEF">
              <w:t>There was no association between maternal tea drinking and risk of CBT.</w:t>
            </w:r>
          </w:p>
        </w:tc>
        <w:tc>
          <w:tcPr>
            <w:tcW w:w="1843" w:type="dxa"/>
          </w:tcPr>
          <w:p w14:paraId="65A5FD92" w14:textId="463CCC41" w:rsidR="00457F66" w:rsidRPr="00A67D54" w:rsidRDefault="00457F66" w:rsidP="00A67D54"/>
        </w:tc>
      </w:tr>
    </w:tbl>
    <w:p w14:paraId="5341C57A" w14:textId="61CE1F34" w:rsidR="00E61514" w:rsidRDefault="009C163D" w:rsidP="005719CE">
      <w:pPr>
        <w:pStyle w:val="TableName"/>
        <w:ind w:left="1134" w:hanging="1134"/>
      </w:pPr>
      <w:bookmarkStart w:id="71" w:name="_Toc40956611"/>
      <w:r>
        <w:t xml:space="preserve">Q2 </w:t>
      </w:r>
      <w:r w:rsidR="003B7F99">
        <w:t>Potential allergens</w:t>
      </w:r>
      <w:bookmarkEnd w:id="71"/>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33: Q2 Potential allergens"/>
      </w:tblPr>
      <w:tblGrid>
        <w:gridCol w:w="1564"/>
        <w:gridCol w:w="1417"/>
        <w:gridCol w:w="4532"/>
        <w:gridCol w:w="4536"/>
        <w:gridCol w:w="1843"/>
      </w:tblGrid>
      <w:tr w:rsidR="00E61514" w:rsidRPr="00F350A6" w14:paraId="665D0987" w14:textId="77777777" w:rsidTr="00122B25">
        <w:trPr>
          <w:cantSplit/>
          <w:trHeight w:val="390"/>
          <w:tblHeader/>
        </w:trPr>
        <w:tc>
          <w:tcPr>
            <w:tcW w:w="1564" w:type="dxa"/>
          </w:tcPr>
          <w:p w14:paraId="1D41AB5F" w14:textId="77777777" w:rsidR="00E61514" w:rsidRPr="00F350A6" w:rsidRDefault="00E61514" w:rsidP="00122B25">
            <w:pPr>
              <w:keepNext/>
              <w:rPr>
                <w:b/>
              </w:rPr>
            </w:pPr>
            <w:r>
              <w:rPr>
                <w:b/>
              </w:rPr>
              <w:t>Study ref</w:t>
            </w:r>
          </w:p>
        </w:tc>
        <w:tc>
          <w:tcPr>
            <w:tcW w:w="1417" w:type="dxa"/>
          </w:tcPr>
          <w:p w14:paraId="7B580B03" w14:textId="77777777" w:rsidR="00E61514" w:rsidRPr="00F350A6" w:rsidRDefault="00E61514" w:rsidP="00122B25">
            <w:pPr>
              <w:keepNext/>
              <w:rPr>
                <w:b/>
              </w:rPr>
            </w:pPr>
            <w:r>
              <w:rPr>
                <w:b/>
              </w:rPr>
              <w:t>N</w:t>
            </w:r>
          </w:p>
        </w:tc>
        <w:tc>
          <w:tcPr>
            <w:tcW w:w="4532" w:type="dxa"/>
          </w:tcPr>
          <w:p w14:paraId="7BAB786F" w14:textId="77777777" w:rsidR="00E61514" w:rsidRPr="00F350A6" w:rsidRDefault="00E61514" w:rsidP="00122B25">
            <w:pPr>
              <w:keepNext/>
              <w:rPr>
                <w:b/>
              </w:rPr>
            </w:pPr>
            <w:r>
              <w:rPr>
                <w:b/>
              </w:rPr>
              <w:t>Aim/methods</w:t>
            </w:r>
          </w:p>
        </w:tc>
        <w:tc>
          <w:tcPr>
            <w:tcW w:w="4536" w:type="dxa"/>
          </w:tcPr>
          <w:p w14:paraId="7C382E63" w14:textId="77777777" w:rsidR="00E61514" w:rsidRPr="00F350A6" w:rsidRDefault="00E61514" w:rsidP="00122B25">
            <w:pPr>
              <w:keepNext/>
              <w:rPr>
                <w:b/>
              </w:rPr>
            </w:pPr>
            <w:r>
              <w:rPr>
                <w:b/>
              </w:rPr>
              <w:t>Results</w:t>
            </w:r>
          </w:p>
        </w:tc>
        <w:tc>
          <w:tcPr>
            <w:tcW w:w="1843" w:type="dxa"/>
          </w:tcPr>
          <w:p w14:paraId="125873BE" w14:textId="77777777" w:rsidR="00E61514" w:rsidRPr="00F350A6" w:rsidRDefault="00E61514" w:rsidP="00122B25">
            <w:pPr>
              <w:keepNext/>
              <w:rPr>
                <w:b/>
              </w:rPr>
            </w:pPr>
            <w:r>
              <w:rPr>
                <w:b/>
              </w:rPr>
              <w:t>Comments</w:t>
            </w:r>
          </w:p>
        </w:tc>
      </w:tr>
      <w:tr w:rsidR="00E61514" w:rsidRPr="00C17B92" w14:paraId="524E2848" w14:textId="77777777" w:rsidTr="00E27608">
        <w:trPr>
          <w:cantSplit/>
          <w:trHeight w:val="390"/>
        </w:trPr>
        <w:tc>
          <w:tcPr>
            <w:tcW w:w="1564" w:type="dxa"/>
          </w:tcPr>
          <w:p w14:paraId="1A436127" w14:textId="38687D1E" w:rsidR="00E61514" w:rsidRPr="00E61514" w:rsidRDefault="00E61514" w:rsidP="00122B25">
            <w:r>
              <w:t>Bunyavanich et al 2014</w:t>
            </w:r>
            <w:r w:rsidR="00767EBF">
              <w:fldChar w:fldCharType="begin">
                <w:fldData xml:space="preserve">PEVuZE5vdGU+PENpdGU+PEF1dGhvcj5CdW55YXZhbmljaDwvQXV0aG9yPjxZZWFyPjIwMTQ8L1ll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</w:fldData>
              </w:fldChar>
            </w:r>
            <w:r w:rsidR="002747EA">
              <w:instrText xml:space="preserve"> ADDIN EN.CITE </w:instrText>
            </w:r>
            <w:r w:rsidR="002747EA">
              <w:fldChar w:fldCharType="begin">
                <w:fldData xml:space="preserve">PEVuZE5vdGU+PENpdGU+PEF1dGhvcj5CdW55YXZhbmljaDwvQXV0aG9yPjxZZWFyPjIwMTQ8L1ll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</w:fldData>
              </w:fldChar>
            </w:r>
            <w:r w:rsidR="002747EA">
              <w:instrText xml:space="preserve"> ADDIN EN.CITE.DATA </w:instrText>
            </w:r>
            <w:r w:rsidR="002747EA">
              <w:fldChar w:fldCharType="end"/>
            </w:r>
            <w:r w:rsidR="00767EBF">
              <w:fldChar w:fldCharType="separate"/>
            </w:r>
            <w:r w:rsidR="002747EA" w:rsidRPr="002747EA">
              <w:rPr>
                <w:noProof/>
                <w:vertAlign w:val="superscript"/>
              </w:rPr>
              <w:t>90</w:t>
            </w:r>
            <w:r w:rsidR="00767EBF">
              <w:fldChar w:fldCharType="end"/>
            </w:r>
          </w:p>
          <w:p w14:paraId="25F2D83B" w14:textId="77777777" w:rsidR="00E61514" w:rsidRDefault="00E61514" w:rsidP="00122B25">
            <w:r>
              <w:t>United States</w:t>
            </w:r>
          </w:p>
          <w:p w14:paraId="705E18B6" w14:textId="77777777" w:rsidR="00E61514" w:rsidRPr="00C17B92" w:rsidRDefault="00E61514" w:rsidP="00122B25">
            <w:r>
              <w:t>Cohort</w:t>
            </w:r>
          </w:p>
        </w:tc>
        <w:tc>
          <w:tcPr>
            <w:tcW w:w="1417" w:type="dxa"/>
          </w:tcPr>
          <w:p w14:paraId="64E6F0AE" w14:textId="77777777" w:rsidR="00E61514" w:rsidRPr="00C17B92" w:rsidRDefault="00E61514" w:rsidP="00122B25">
            <w:r>
              <w:t>1,227 mother-child pairs</w:t>
            </w:r>
          </w:p>
        </w:tc>
        <w:tc>
          <w:tcPr>
            <w:tcW w:w="4532" w:type="dxa"/>
          </w:tcPr>
          <w:p w14:paraId="0AAC3914" w14:textId="77777777" w:rsidR="00E61514" w:rsidRDefault="00E61514" w:rsidP="004E4762">
            <w:r w:rsidRPr="00E61514">
              <w:rPr>
                <w:b/>
              </w:rPr>
              <w:t>Aim</w:t>
            </w:r>
            <w:r>
              <w:t>: T</w:t>
            </w:r>
            <w:r w:rsidRPr="00E61514">
              <w:t xml:space="preserve">o examine the associations between maternal intake of common childhood food allergens during early pregnancy and childhood allergy and asthma. </w:t>
            </w:r>
          </w:p>
          <w:p w14:paraId="0C165D08" w14:textId="77777777" w:rsidR="00E61514" w:rsidRPr="00C17B92" w:rsidRDefault="00E61514" w:rsidP="004E4762">
            <w:r w:rsidRPr="00E61514">
              <w:rPr>
                <w:b/>
              </w:rPr>
              <w:t>Methods</w:t>
            </w:r>
            <w:r w:rsidRPr="00E61514">
              <w:t>: Using food frequency questionnaires administered during the first and second trimesters, we assessed maternal intake of common childhood food allergens during pregna</w:t>
            </w:r>
            <w:r>
              <w:t>ncy. In mid-childhood (mean age</w:t>
            </w:r>
            <w:r w:rsidRPr="00E61514">
              <w:t xml:space="preserve"> 7.9 years), we assessed food allergy, asthma, allergic rhinitis, and atopic dermatitis by questionnaire and serum-specific IgE levels. We examined the associations between maternal diet during pregnancy and childhood allergy and asthma. We also examined the cross-sectional associations between specific food allergies, asthma, and atopic conditions in mid-childhood. </w:t>
            </w:r>
          </w:p>
        </w:tc>
        <w:tc>
          <w:tcPr>
            <w:tcW w:w="4536" w:type="dxa"/>
          </w:tcPr>
          <w:p w14:paraId="25A2E551" w14:textId="69B3876D" w:rsidR="00E61514" w:rsidRPr="00E61514" w:rsidRDefault="00E61514" w:rsidP="004E4762">
            <w:r w:rsidRPr="00E61514">
              <w:t>Higher maternal wheat intake during the second trimester was associated wit</w:t>
            </w:r>
            <w:r>
              <w:t>h reduced atopic dermatitis (OR 0.64; 95%CI</w:t>
            </w:r>
            <w:r w:rsidRPr="00E61514">
              <w:t xml:space="preserve"> 0.46</w:t>
            </w:r>
            <w:r>
              <w:t xml:space="preserve"> to </w:t>
            </w:r>
            <w:r w:rsidRPr="00E61514">
              <w:t xml:space="preserve">0.90). </w:t>
            </w:r>
          </w:p>
        </w:tc>
        <w:tc>
          <w:tcPr>
            <w:tcW w:w="1843" w:type="dxa"/>
          </w:tcPr>
          <w:p w14:paraId="7544250C" w14:textId="424C9717" w:rsidR="00E61514" w:rsidRPr="00C17B92" w:rsidRDefault="00E61514" w:rsidP="00122B25"/>
        </w:tc>
      </w:tr>
      <w:tr w:rsidR="00C17B92" w:rsidRPr="00C17B92" w14:paraId="253340CA" w14:textId="77777777" w:rsidTr="00E27608">
        <w:trPr>
          <w:cantSplit/>
          <w:trHeight w:val="390"/>
        </w:trPr>
        <w:tc>
          <w:tcPr>
            <w:tcW w:w="1564" w:type="dxa"/>
          </w:tcPr>
          <w:p w14:paraId="6CD861B7" w14:textId="307E58FA" w:rsidR="00E61514" w:rsidRPr="00E61514" w:rsidRDefault="00E61514" w:rsidP="00E61514">
            <w:r>
              <w:t>Bunyavanich et al 2014</w:t>
            </w:r>
            <w:r w:rsidR="00767EBF">
              <w:fldChar w:fldCharType="begin">
                <w:fldData xml:space="preserve">PEVuZE5vdGU+PENpdGU+PEF1dGhvcj5CdW55YXZhbmljaDwvQXV0aG9yPjxZZWFyPjIwMTQ8L1ll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</w:fldData>
              </w:fldChar>
            </w:r>
            <w:r w:rsidR="002747EA">
              <w:instrText xml:space="preserve"> ADDIN EN.CITE </w:instrText>
            </w:r>
            <w:r w:rsidR="002747EA">
              <w:fldChar w:fldCharType="begin">
                <w:fldData xml:space="preserve">PEVuZE5vdGU+PENpdGU+PEF1dGhvcj5CdW55YXZhbmljaDwvQXV0aG9yPjxZZWFyPjIwMTQ8L1ll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</w:fldData>
              </w:fldChar>
            </w:r>
            <w:r w:rsidR="002747EA">
              <w:instrText xml:space="preserve"> ADDIN EN.CITE.DATA </w:instrText>
            </w:r>
            <w:r w:rsidR="002747EA">
              <w:fldChar w:fldCharType="end"/>
            </w:r>
            <w:r w:rsidR="00767EBF">
              <w:fldChar w:fldCharType="separate"/>
            </w:r>
            <w:r w:rsidR="002747EA" w:rsidRPr="002747EA">
              <w:rPr>
                <w:noProof/>
                <w:vertAlign w:val="superscript"/>
              </w:rPr>
              <w:t>90</w:t>
            </w:r>
            <w:r w:rsidR="00767EBF">
              <w:fldChar w:fldCharType="end"/>
            </w:r>
          </w:p>
          <w:p w14:paraId="5CF5453A" w14:textId="486D9A43" w:rsidR="00C17B92" w:rsidRDefault="00E61514" w:rsidP="00C17B92">
            <w:r>
              <w:t>United States</w:t>
            </w:r>
          </w:p>
          <w:p w14:paraId="376825D6" w14:textId="2FC3CE2A" w:rsidR="00E61514" w:rsidRPr="00C17B92" w:rsidRDefault="00E61514" w:rsidP="00C17B92">
            <w:r>
              <w:t>Cohort</w:t>
            </w:r>
          </w:p>
        </w:tc>
        <w:tc>
          <w:tcPr>
            <w:tcW w:w="1417" w:type="dxa"/>
          </w:tcPr>
          <w:p w14:paraId="3180589C" w14:textId="26671DF7" w:rsidR="00C17B92" w:rsidRPr="00C17B92" w:rsidRDefault="00E61514" w:rsidP="00C17B92">
            <w:r>
              <w:t>1,227 mother-child pairs</w:t>
            </w:r>
          </w:p>
        </w:tc>
        <w:tc>
          <w:tcPr>
            <w:tcW w:w="4532" w:type="dxa"/>
          </w:tcPr>
          <w:p w14:paraId="09377531" w14:textId="77777777" w:rsidR="00E61514" w:rsidRDefault="00E61514" w:rsidP="004E4762">
            <w:r w:rsidRPr="00E61514">
              <w:rPr>
                <w:b/>
              </w:rPr>
              <w:t>Aim</w:t>
            </w:r>
            <w:r>
              <w:t>: T</w:t>
            </w:r>
            <w:r w:rsidRPr="00E61514">
              <w:t xml:space="preserve">o examine the associations between maternal intake of common childhood food allergens during early pregnancy and childhood allergy and asthma. </w:t>
            </w:r>
          </w:p>
          <w:p w14:paraId="23D438A8" w14:textId="51E8A7C5" w:rsidR="00C17B92" w:rsidRPr="00C17B92" w:rsidRDefault="00E61514" w:rsidP="004E4762">
            <w:r w:rsidRPr="00E61514">
              <w:rPr>
                <w:b/>
              </w:rPr>
              <w:t>Methods</w:t>
            </w:r>
            <w:r w:rsidRPr="00E61514">
              <w:t>: Using food frequency questionnaires administered during the first and second trimesters, we assessed maternal intake of common childhood food allergens during pregna</w:t>
            </w:r>
            <w:r>
              <w:t>ncy. In mid-childhood (mean age</w:t>
            </w:r>
            <w:r w:rsidRPr="00E61514">
              <w:t xml:space="preserve"> 7.9 years), we assessed food allergy, asthma, allergic rhinitis, and atopic dermatitis by questionnaire and serum-specific IgE levels. We examined the associations between maternal diet during pregnancy and childhood allergy and asthma. We also examined the cross-sectional associations between specific food allergies, asthma, and atopic conditions in mid-childhood. </w:t>
            </w:r>
          </w:p>
        </w:tc>
        <w:tc>
          <w:tcPr>
            <w:tcW w:w="4536" w:type="dxa"/>
          </w:tcPr>
          <w:p w14:paraId="1F8E52A9" w14:textId="0F9BBAF6" w:rsidR="00C17B92" w:rsidRPr="00E61514" w:rsidRDefault="00E61514" w:rsidP="004E4762">
            <w:r w:rsidRPr="00E61514">
              <w:t>Higher maternal peanut intake (each additional z score) during the first trimester was associated with 47% reduced odds of peanut allergic reaction (</w:t>
            </w:r>
            <w:r>
              <w:t>OR 0.53; 95%CI</w:t>
            </w:r>
            <w:r w:rsidRPr="00E61514">
              <w:t xml:space="preserve"> 0.30</w:t>
            </w:r>
            <w:r>
              <w:t xml:space="preserve"> to </w:t>
            </w:r>
            <w:r w:rsidRPr="00E61514">
              <w:t xml:space="preserve">0.94).  </w:t>
            </w:r>
          </w:p>
        </w:tc>
        <w:tc>
          <w:tcPr>
            <w:tcW w:w="1843" w:type="dxa"/>
          </w:tcPr>
          <w:p w14:paraId="3205D7C4" w14:textId="52F2A90F" w:rsidR="00C17B92" w:rsidRPr="00C17B92" w:rsidRDefault="00C17B92" w:rsidP="00C17B92"/>
        </w:tc>
      </w:tr>
      <w:tr w:rsidR="00E61514" w:rsidRPr="00C17B92" w14:paraId="7CFA8830" w14:textId="77777777" w:rsidTr="00E27608">
        <w:trPr>
          <w:cantSplit/>
          <w:trHeight w:val="390"/>
        </w:trPr>
        <w:tc>
          <w:tcPr>
            <w:tcW w:w="1564" w:type="dxa"/>
          </w:tcPr>
          <w:p w14:paraId="630E7EC9" w14:textId="1BB3AFB5" w:rsidR="00E61514" w:rsidRDefault="00E61514" w:rsidP="00E61514">
            <w:r>
              <w:t>Frazier et al 2014</w:t>
            </w:r>
            <w:r w:rsidR="00767EBF">
              <w:fldChar w:fldCharType="begin">
                <w:fldData xml:space="preserve">PEVuZE5vdGU+PENpdGU+PEF1dGhvcj5GcmF6aWVyPC9BdXRob3I+PFllYXI+MjAxNDwvWWVhcj48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</w:fldData>
              </w:fldChar>
            </w:r>
            <w:r w:rsidR="002747EA">
              <w:instrText xml:space="preserve"> ADDIN EN.CITE </w:instrText>
            </w:r>
            <w:r w:rsidR="002747EA">
              <w:fldChar w:fldCharType="begin">
                <w:fldData xml:space="preserve">PEVuZE5vdGU+PENpdGU+PEF1dGhvcj5GcmF6aWVyPC9BdXRob3I+PFllYXI+MjAxNDwvWWVhcj48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</w:fldData>
              </w:fldChar>
            </w:r>
            <w:r w:rsidR="002747EA">
              <w:instrText xml:space="preserve"> ADDIN EN.CITE.DATA </w:instrText>
            </w:r>
            <w:r w:rsidR="002747EA">
              <w:fldChar w:fldCharType="end"/>
            </w:r>
            <w:r w:rsidR="00767EBF">
              <w:fldChar w:fldCharType="separate"/>
            </w:r>
            <w:r w:rsidR="002747EA" w:rsidRPr="002747EA">
              <w:rPr>
                <w:noProof/>
                <w:vertAlign w:val="superscript"/>
              </w:rPr>
              <w:t>111</w:t>
            </w:r>
            <w:r w:rsidR="00767EBF">
              <w:fldChar w:fldCharType="end"/>
            </w:r>
          </w:p>
          <w:p w14:paraId="6280B357" w14:textId="6F997CE0" w:rsidR="00BD3F08" w:rsidRDefault="00BD3F08" w:rsidP="00E61514">
            <w:r>
              <w:t xml:space="preserve">United States </w:t>
            </w:r>
          </w:p>
          <w:p w14:paraId="212C914C" w14:textId="3E22E286" w:rsidR="00813F56" w:rsidRDefault="00813F56" w:rsidP="00E61514">
            <w:r>
              <w:t>Cohort</w:t>
            </w:r>
          </w:p>
        </w:tc>
        <w:tc>
          <w:tcPr>
            <w:tcW w:w="1417" w:type="dxa"/>
          </w:tcPr>
          <w:p w14:paraId="45CECB81" w14:textId="0E35A633" w:rsidR="00E61514" w:rsidRDefault="00E653C5" w:rsidP="00E653C5">
            <w:r>
              <w:t>8,205 children</w:t>
            </w:r>
          </w:p>
        </w:tc>
        <w:tc>
          <w:tcPr>
            <w:tcW w:w="4532" w:type="dxa"/>
          </w:tcPr>
          <w:p w14:paraId="1B5CB526" w14:textId="77777777" w:rsidR="00813F56" w:rsidRDefault="00E61514" w:rsidP="004E4762">
            <w:r>
              <w:rPr>
                <w:b/>
              </w:rPr>
              <w:t xml:space="preserve">Aim: </w:t>
            </w:r>
            <w:r w:rsidRPr="00E61514">
              <w:t xml:space="preserve">To examine the association between peripregnancy consumption of </w:t>
            </w:r>
            <w:r w:rsidR="00813F56">
              <w:t>peanuts and tree nuts</w:t>
            </w:r>
            <w:r w:rsidRPr="00E61514">
              <w:t xml:space="preserve"> by mothers and the risk of </w:t>
            </w:r>
            <w:r w:rsidR="00813F56">
              <w:t>peanut/tree nut</w:t>
            </w:r>
            <w:r w:rsidRPr="00E61514">
              <w:t xml:space="preserve"> allergy in their offspring. </w:t>
            </w:r>
          </w:p>
          <w:p w14:paraId="2961E4DD" w14:textId="2F99F579" w:rsidR="00E61514" w:rsidRPr="00E61514" w:rsidRDefault="00813F56" w:rsidP="004E4762">
            <w:pPr>
              <w:rPr>
                <w:b/>
              </w:rPr>
            </w:pPr>
            <w:r w:rsidRPr="00813F56">
              <w:rPr>
                <w:b/>
              </w:rPr>
              <w:t>Methods</w:t>
            </w:r>
            <w:r>
              <w:t xml:space="preserve">: </w:t>
            </w:r>
            <w:r w:rsidR="00E61514" w:rsidRPr="00E61514">
              <w:t xml:space="preserve">Participants </w:t>
            </w:r>
            <w:r>
              <w:t xml:space="preserve">were </w:t>
            </w:r>
            <w:r w:rsidR="00E61514" w:rsidRPr="00E61514">
              <w:t xml:space="preserve">born between January 1, 1990, and December 31, 1994, </w:t>
            </w:r>
            <w:r>
              <w:t xml:space="preserve">and </w:t>
            </w:r>
            <w:r w:rsidR="00E61514" w:rsidRPr="00E61514">
              <w:t xml:space="preserve">are the offspring of women who previously reported their diet during, or shortly before or after, their pregnancy with this child. In 2006, the offspring reported physician-diagnosed food allergy. Mothers were asked to confirm the diagnosis and to provide available medical records and allergy test results. </w:t>
            </w:r>
            <w:r w:rsidR="00E653C5">
              <w:t>Cases were reviewed by t</w:t>
            </w:r>
            <w:r w:rsidR="00E61514" w:rsidRPr="00E61514">
              <w:t xml:space="preserve">wo board-certified </w:t>
            </w:r>
            <w:r w:rsidR="00501148" w:rsidRPr="00E61514">
              <w:t>paediatricians</w:t>
            </w:r>
            <w:r w:rsidR="00E61514" w:rsidRPr="00E61514">
              <w:t>, including a board-certified allergist/immunologist</w:t>
            </w:r>
            <w:r w:rsidR="00E653C5">
              <w:t>.</w:t>
            </w:r>
          </w:p>
        </w:tc>
        <w:tc>
          <w:tcPr>
            <w:tcW w:w="4536" w:type="dxa"/>
          </w:tcPr>
          <w:p w14:paraId="7D6D0366" w14:textId="77777777" w:rsidR="00E653C5" w:rsidRDefault="00E61514" w:rsidP="00E61514">
            <w:r w:rsidRPr="00E61514">
              <w:t xml:space="preserve">The incidence of </w:t>
            </w:r>
            <w:r w:rsidR="00E653C5">
              <w:t>peanut/tree nut</w:t>
            </w:r>
            <w:r w:rsidRPr="00E61514">
              <w:t xml:space="preserve"> allergy in the offspring was significantly lower among children of non</w:t>
            </w:r>
            <w:r w:rsidR="00E653C5">
              <w:t>-</w:t>
            </w:r>
            <w:r w:rsidRPr="00E61514">
              <w:t xml:space="preserve">allergic mothers who consumed more </w:t>
            </w:r>
            <w:r w:rsidR="00E653C5">
              <w:t>peanuts/tree nuts</w:t>
            </w:r>
            <w:r w:rsidRPr="00E61514">
              <w:t xml:space="preserve"> in their peripregnancy diet (</w:t>
            </w:r>
            <w:r w:rsidR="00E653C5">
              <w:t>≥</w:t>
            </w:r>
            <w:r w:rsidRPr="00E61514">
              <w:t xml:space="preserve">5 times vs &lt;1 time per month: </w:t>
            </w:r>
            <w:r w:rsidR="00E653C5">
              <w:t>OR</w:t>
            </w:r>
            <w:r w:rsidRPr="00E61514">
              <w:t xml:space="preserve"> 0.3</w:t>
            </w:r>
            <w:r w:rsidR="00E653C5">
              <w:t>1; 95% CI</w:t>
            </w:r>
            <w:r w:rsidRPr="00E61514">
              <w:t xml:space="preserve"> 0.13</w:t>
            </w:r>
            <w:r w:rsidR="00E653C5">
              <w:t xml:space="preserve"> to 0.75; P(trend)=0</w:t>
            </w:r>
            <w:r w:rsidRPr="00E61514">
              <w:t xml:space="preserve">.004). </w:t>
            </w:r>
          </w:p>
          <w:p w14:paraId="2B95B353" w14:textId="4CC3566F" w:rsidR="00E61514" w:rsidRPr="00E61514" w:rsidRDefault="00E61514" w:rsidP="00E653C5">
            <w:r w:rsidRPr="00E61514">
              <w:t>By contrast, a non</w:t>
            </w:r>
            <w:r w:rsidR="00E653C5">
              <w:t>-</w:t>
            </w:r>
            <w:r w:rsidRPr="00E61514">
              <w:t xml:space="preserve">significant positive association was observed between maternal peripregnancy </w:t>
            </w:r>
            <w:r w:rsidR="00E653C5">
              <w:t>peanut/tree nut</w:t>
            </w:r>
            <w:r w:rsidRPr="00E61514">
              <w:t xml:space="preserve"> consumption and risk of </w:t>
            </w:r>
            <w:r w:rsidR="00E653C5">
              <w:t xml:space="preserve">peanut/tree nut </w:t>
            </w:r>
            <w:r w:rsidRPr="00E61514">
              <w:t xml:space="preserve">allergy in the offspring of </w:t>
            </w:r>
            <w:r w:rsidR="00E653C5">
              <w:t>peanut/tree nut allergic mothers (P(trend)=0</w:t>
            </w:r>
            <w:r w:rsidRPr="00E61514">
              <w:t xml:space="preserve">.12). </w:t>
            </w:r>
          </w:p>
        </w:tc>
        <w:tc>
          <w:tcPr>
            <w:tcW w:w="1843" w:type="dxa"/>
          </w:tcPr>
          <w:p w14:paraId="290D441B" w14:textId="1B20C357" w:rsidR="00E61514" w:rsidRPr="00C17B92" w:rsidRDefault="00E61514" w:rsidP="00C17B92"/>
        </w:tc>
      </w:tr>
    </w:tbl>
    <w:p w14:paraId="1FC98713" w14:textId="77777777" w:rsidR="00510DED" w:rsidRDefault="00510DED" w:rsidP="00F43F44">
      <w:pPr>
        <w:pStyle w:val="Heading2"/>
        <w:rPr>
          <w:b/>
        </w:rPr>
        <w:sectPr w:rsidR="00510DED" w:rsidSect="00510DED">
          <w:pgSz w:w="16820" w:h="11900" w:orient="landscape"/>
          <w:pgMar w:top="1418" w:right="1134" w:bottom="1418" w:left="1134" w:header="709" w:footer="709" w:gutter="0"/>
          <w:cols w:space="708"/>
          <w:docGrid w:linePitch="360"/>
        </w:sectPr>
      </w:pPr>
    </w:p>
    <w:p w14:paraId="5F692E4F" w14:textId="05300F59" w:rsidR="00F43F44" w:rsidRDefault="00F43F44" w:rsidP="00F43F44">
      <w:pPr>
        <w:pStyle w:val="Heading2"/>
      </w:pPr>
      <w:bookmarkStart w:id="72" w:name="_Toc40956497"/>
      <w:r w:rsidRPr="00F43F44">
        <w:rPr>
          <w:b/>
        </w:rPr>
        <w:t>Q3</w:t>
      </w:r>
      <w:r>
        <w:t xml:space="preserve">: </w:t>
      </w:r>
      <w:r w:rsidRPr="00F16C5B">
        <w:t xml:space="preserve">What are the </w:t>
      </w:r>
      <w:r>
        <w:t>harms and benefits</w:t>
      </w:r>
      <w:r w:rsidRPr="00F16C5B">
        <w:t xml:space="preserve"> of vitamin and mineral</w:t>
      </w:r>
      <w:r>
        <w:t xml:space="preserve"> supplementation in pregnancy?</w:t>
      </w:r>
      <w:bookmarkEnd w:id="72"/>
    </w:p>
    <w:p w14:paraId="427FE29D" w14:textId="77777777" w:rsidR="00EF63E3" w:rsidRDefault="00EF63E3" w:rsidP="005675A8">
      <w:pPr>
        <w:pStyle w:val="Heading3"/>
      </w:pPr>
      <w:bookmarkStart w:id="73" w:name="_Toc40956498"/>
      <w:r>
        <w:t>Vitamins</w:t>
      </w:r>
      <w:bookmarkEnd w:id="73"/>
    </w:p>
    <w:p w14:paraId="621DCA85" w14:textId="095438DF" w:rsidR="001B72F9" w:rsidRDefault="001B72F9" w:rsidP="00EF63E3">
      <w:pPr>
        <w:pStyle w:val="Heading4"/>
      </w:pPr>
      <w:r>
        <w:t>Folic acid</w:t>
      </w:r>
      <w:r w:rsidR="00D645E9">
        <w:t xml:space="preserve"> (vitamin B9)</w:t>
      </w:r>
    </w:p>
    <w:p w14:paraId="6F7CE70A" w14:textId="2C1E8590" w:rsidR="00E5698F" w:rsidRDefault="00E5698F" w:rsidP="008F446E">
      <w:pPr>
        <w:pStyle w:val="Heading5"/>
      </w:pPr>
      <w:r>
        <w:t>Background</w:t>
      </w:r>
    </w:p>
    <w:p w14:paraId="4F5527DA" w14:textId="5C2B4F78" w:rsidR="00E5698F" w:rsidRPr="00E5698F" w:rsidRDefault="00B75DDF" w:rsidP="00A10413">
      <w:pPr>
        <w:rPr>
          <w:rFonts w:ascii="Times New Roman" w:hAnsi="Times New Roman"/>
          <w:sz w:val="24"/>
        </w:rPr>
      </w:pPr>
      <w:r>
        <w:t xml:space="preserve">Following </w:t>
      </w:r>
      <w:r w:rsidR="00EB4649">
        <w:t xml:space="preserve">the introduction of </w:t>
      </w:r>
      <w:r>
        <w:t xml:space="preserve">mandatory </w:t>
      </w:r>
      <w:r w:rsidR="00EB4649">
        <w:t>folic acid fortification of bread in 2009, e</w:t>
      </w:r>
      <w:r w:rsidR="00E5698F" w:rsidRPr="00E5698F">
        <w:t xml:space="preserve">stimated mean folic acid intake increased </w:t>
      </w:r>
      <w:r w:rsidR="00A10413">
        <w:t xml:space="preserve">among women of childbearing age (from 102 μg to </w:t>
      </w:r>
      <w:r w:rsidR="00E5698F" w:rsidRPr="00E5698F">
        <w:t xml:space="preserve">247 μg/day), </w:t>
      </w:r>
      <w:r w:rsidR="00EB4649">
        <w:t xml:space="preserve">which is </w:t>
      </w:r>
      <w:r w:rsidR="00E5698F" w:rsidRPr="00E5698F">
        <w:t>below the 400</w:t>
      </w:r>
      <w:r w:rsidR="00EB4649">
        <w:t> </w:t>
      </w:r>
      <w:r w:rsidR="00E5698F" w:rsidRPr="00E5698F">
        <w:t>μg/day recommended t</w:t>
      </w:r>
      <w:r w:rsidR="00EB4649">
        <w:t xml:space="preserve">o help prevent </w:t>
      </w:r>
      <w:r w:rsidR="00413699">
        <w:t xml:space="preserve">neural tube defects </w:t>
      </w:r>
      <w:r w:rsidR="00EB4649">
        <w:t>as expected</w:t>
      </w:r>
      <w:r w:rsidR="00E5698F" w:rsidRPr="00E5698F">
        <w:t xml:space="preserve"> but still greater than the increase of 100 μg/day predicted when developing the fortification requirement.</w:t>
      </w:r>
      <w:r w:rsidR="003523C5">
        <w:fldChar w:fldCharType="begin"/>
      </w:r>
      <w:r w:rsidR="002747EA">
        <w:instrText xml:space="preserve"> ADDIN EN.CITE &lt;EndNote&gt;&lt;Cite&gt;&lt;Author&gt;AIHW&lt;/Author&gt;&lt;Year&gt;2016&lt;/Year&gt;&lt;RecNum&gt;1201&lt;/RecNum&gt;&lt;DisplayText&gt;&lt;style face="superscript" font="Trebuchet MS" size="9"&gt;113&lt;/style&gt;&lt;/DisplayText&gt;&lt;record&gt;&lt;rec-number&gt;1201&lt;/rec-number&gt;&lt;foreign-keys&gt;&lt;key app="EN" db-id="exvasrfx2dtraoesasxp2szsxa2df502592x" timestamp="1559691299"&gt;1201&lt;/key&gt;&lt;/foreign-keys&gt;&lt;ref-type name="Report"&gt;27&lt;/ref-type&gt;&lt;contributors&gt;&lt;authors&gt;&lt;author&gt;AIHW,&lt;/author&gt;&lt;/authors&gt;&lt;/contributors&gt;&lt;titles&gt;&lt;title&gt;Monitoring the health impacts of mandatory folic acid and iodine fortification&lt;/title&gt;&lt;/titles&gt;&lt;dates&gt;&lt;year&gt;2016&lt;/year&gt;&lt;/dates&gt;&lt;pub-location&gt;Canberra&lt;/pub-location&gt;&lt;publisher&gt;Australian Institute of Health and Welfare&lt;/publisher&gt;&lt;work-type&gt;Cat. no. PHE 208&lt;/work-type&gt;&lt;urls&gt;&lt;related-urls&gt;&lt;url&gt;https://www.aihw.gov.au/getmedia/6bfafa4a-2255-4f04-8955-7496c9e5b2c1/19192.pdf.aspx?inline=true&lt;/url&gt;&lt;/related-urls&gt;&lt;/urls&gt;&lt;/record&gt;&lt;/Cite&gt;&lt;/EndNote&gt;</w:instrText>
      </w:r>
      <w:r w:rsidR="003523C5">
        <w:fldChar w:fldCharType="separate"/>
      </w:r>
      <w:r w:rsidR="002747EA" w:rsidRPr="002747EA">
        <w:rPr>
          <w:noProof/>
          <w:vertAlign w:val="superscript"/>
        </w:rPr>
        <w:t>113</w:t>
      </w:r>
      <w:r w:rsidR="003523C5">
        <w:fldChar w:fldCharType="end"/>
      </w:r>
      <w:r w:rsidR="00E5698F" w:rsidRPr="00E5698F">
        <w:t xml:space="preserve"> </w:t>
      </w:r>
    </w:p>
    <w:p w14:paraId="10E6C4B8" w14:textId="60F4C5B4" w:rsidR="00E5698F" w:rsidRPr="00E5698F" w:rsidRDefault="00E5698F" w:rsidP="00B75DDF">
      <w:pPr>
        <w:rPr>
          <w:rFonts w:ascii="Times New Roman" w:hAnsi="Times New Roman"/>
          <w:sz w:val="24"/>
        </w:rPr>
      </w:pPr>
      <w:r w:rsidRPr="00E5698F">
        <w:t>Due to differences in folate testing methodologies and the representativeness of the baseline data, it was difficult to accurately quantify changes in folate status in the target population post-mandatory fortification. However, available data sources suggest improvements in mean serum folate levels.</w:t>
      </w:r>
      <w:r w:rsidR="003523C5">
        <w:fldChar w:fldCharType="begin"/>
      </w:r>
      <w:r w:rsidR="002747EA">
        <w:instrText xml:space="preserve"> ADDIN EN.CITE &lt;EndNote&gt;&lt;Cite&gt;&lt;Author&gt;AIHW&lt;/Author&gt;&lt;Year&gt;2016&lt;/Year&gt;&lt;RecNum&gt;1201&lt;/RecNum&gt;&lt;DisplayText&gt;&lt;style face="superscript" font="Trebuchet MS" size="9"&gt;113&lt;/style&gt;&lt;/DisplayText&gt;&lt;record&gt;&lt;rec-number&gt;1201&lt;/rec-number&gt;&lt;foreign-keys&gt;&lt;key app="EN" db-id="exvasrfx2dtraoesasxp2szsxa2df502592x" timestamp="1559691299"&gt;1201&lt;/key&gt;&lt;/foreign-keys&gt;&lt;ref-type name="Report"&gt;27&lt;/ref-type&gt;&lt;contributors&gt;&lt;authors&gt;&lt;author&gt;AIHW,&lt;/author&gt;&lt;/authors&gt;&lt;/contributors&gt;&lt;titles&gt;&lt;title&gt;Monitoring the health impacts of mandatory folic acid and iodine fortification&lt;/title&gt;&lt;/titles&gt;&lt;dates&gt;&lt;year&gt;2016&lt;/year&gt;&lt;/dates&gt;&lt;pub-location&gt;Canberra&lt;/pub-location&gt;&lt;publisher&gt;Australian Institute of Health and Welfare&lt;/publisher&gt;&lt;work-type&gt;Cat. no. PHE 208&lt;/work-type&gt;&lt;urls&gt;&lt;related-urls&gt;&lt;url&gt;https://www.aihw.gov.au/getmedia/6bfafa4a-2255-4f04-8955-7496c9e5b2c1/19192.pdf.aspx?inline=true&lt;/url&gt;&lt;/related-urls&gt;&lt;/urls&gt;&lt;/record&gt;&lt;/Cite&gt;&lt;/EndNote&gt;</w:instrText>
      </w:r>
      <w:r w:rsidR="003523C5">
        <w:fldChar w:fldCharType="separate"/>
      </w:r>
      <w:r w:rsidR="002747EA" w:rsidRPr="002747EA">
        <w:rPr>
          <w:noProof/>
          <w:vertAlign w:val="superscript"/>
        </w:rPr>
        <w:t>113</w:t>
      </w:r>
      <w:r w:rsidR="003523C5">
        <w:fldChar w:fldCharType="end"/>
      </w:r>
      <w:r w:rsidR="00BE0953" w:rsidRPr="00E5698F">
        <w:t xml:space="preserve"> </w:t>
      </w:r>
      <w:r w:rsidRPr="00E5698F">
        <w:t xml:space="preserve"> </w:t>
      </w:r>
    </w:p>
    <w:p w14:paraId="00157740" w14:textId="7D9467CB" w:rsidR="00E5698F" w:rsidRPr="00E5698F" w:rsidRDefault="00E5698F" w:rsidP="00B75DDF">
      <w:pPr>
        <w:rPr>
          <w:rFonts w:ascii="Times New Roman" w:hAnsi="Times New Roman"/>
          <w:sz w:val="24"/>
        </w:rPr>
      </w:pPr>
      <w:r w:rsidRPr="00E5698F">
        <w:t xml:space="preserve">There has been a decrease in </w:t>
      </w:r>
      <w:r w:rsidR="00801955">
        <w:t>neural tube defect</w:t>
      </w:r>
      <w:r w:rsidRPr="00E5698F">
        <w:t xml:space="preserve"> rates following the introduction of mandatory folic acid fortification. There was a statistically significant 14.4% decrease in the rate of </w:t>
      </w:r>
      <w:r w:rsidR="00801955">
        <w:t>neural tube defect</w:t>
      </w:r>
      <w:r w:rsidRPr="00E5698F">
        <w:t xml:space="preserve"> rates in the total study population (</w:t>
      </w:r>
      <w:r w:rsidRPr="00FD4AA6">
        <w:rPr>
          <w:sz w:val="16"/>
          <w:szCs w:val="16"/>
        </w:rPr>
        <w:t>10.2 to 8.7 per 10,000 conceptions that resulted in a birth</w:t>
      </w:r>
      <w:r w:rsidRPr="00E5698F">
        <w:t xml:space="preserve">) and a non-statistically significant 12.5% decrease in the rate of </w:t>
      </w:r>
      <w:r w:rsidR="00801955">
        <w:t>neural tube defect</w:t>
      </w:r>
      <w:r w:rsidRPr="00E5698F">
        <w:t>s in the population omitting New South Wales residents (</w:t>
      </w:r>
      <w:r w:rsidRPr="00FD4AA6">
        <w:rPr>
          <w:sz w:val="16"/>
          <w:szCs w:val="16"/>
        </w:rPr>
        <w:t>12.8 to 11.2 per 10,000 conceptions that resulted in a birth</w:t>
      </w:r>
      <w:r w:rsidRPr="00E5698F">
        <w:t>).</w:t>
      </w:r>
      <w:r w:rsidR="003523C5">
        <w:fldChar w:fldCharType="begin"/>
      </w:r>
      <w:r w:rsidR="002747EA">
        <w:instrText xml:space="preserve"> ADDIN EN.CITE &lt;EndNote&gt;&lt;Cite&gt;&lt;Author&gt;AIHW&lt;/Author&gt;&lt;Year&gt;2016&lt;/Year&gt;&lt;RecNum&gt;1201&lt;/RecNum&gt;&lt;DisplayText&gt;&lt;style face="superscript" font="Trebuchet MS" size="9"&gt;113&lt;/style&gt;&lt;/DisplayText&gt;&lt;record&gt;&lt;rec-number&gt;1201&lt;/rec-number&gt;&lt;foreign-keys&gt;&lt;key app="EN" db-id="exvasrfx2dtraoesasxp2szsxa2df502592x" timestamp="1559691299"&gt;1201&lt;/key&gt;&lt;/foreign-keys&gt;&lt;ref-type name="Report"&gt;27&lt;/ref-type&gt;&lt;contributors&gt;&lt;authors&gt;&lt;author&gt;AIHW,&lt;/author&gt;&lt;/authors&gt;&lt;/contributors&gt;&lt;titles&gt;&lt;title&gt;Monitoring the health impacts of mandatory folic acid and iodine fortification&lt;/title&gt;&lt;/titles&gt;&lt;dates&gt;&lt;year&gt;2016&lt;/year&gt;&lt;/dates&gt;&lt;pub-location&gt;Canberra&lt;/pub-location&gt;&lt;publisher&gt;Australian Institute of Health and Welfare&lt;/publisher&gt;&lt;work-type&gt;Cat. no. PHE 208&lt;/work-type&gt;&lt;urls&gt;&lt;related-urls&gt;&lt;url&gt;https://www.aihw.gov.au/getmedia/6bfafa4a-2255-4f04-8955-7496c9e5b2c1/19192.pdf.aspx?inline=true&lt;/url&gt;&lt;/related-urls&gt;&lt;/urls&gt;&lt;/record&gt;&lt;/Cite&gt;&lt;/EndNote&gt;</w:instrText>
      </w:r>
      <w:r w:rsidR="003523C5">
        <w:fldChar w:fldCharType="separate"/>
      </w:r>
      <w:r w:rsidR="002747EA" w:rsidRPr="002747EA">
        <w:rPr>
          <w:noProof/>
          <w:vertAlign w:val="superscript"/>
        </w:rPr>
        <w:t>113</w:t>
      </w:r>
      <w:r w:rsidR="003523C5">
        <w:fldChar w:fldCharType="end"/>
      </w:r>
      <w:r w:rsidR="00BE0953" w:rsidRPr="00E5698F">
        <w:t xml:space="preserve"> </w:t>
      </w:r>
      <w:r w:rsidRPr="00E5698F">
        <w:t xml:space="preserve"> </w:t>
      </w:r>
    </w:p>
    <w:p w14:paraId="25B85841" w14:textId="5203E296" w:rsidR="00E5698F" w:rsidRDefault="00A85207" w:rsidP="00E5698F">
      <w:r w:rsidRPr="0012730D">
        <w:rPr>
          <w:lang w:val="en-US"/>
        </w:rPr>
        <w:t xml:space="preserve">Women taking medicines that are folate antagonists (eg </w:t>
      </w:r>
      <w:r w:rsidRPr="0012730D">
        <w:t>carbamazepine</w:t>
      </w:r>
      <w:r w:rsidRPr="0012730D">
        <w:rPr>
          <w:lang w:val="en-US"/>
        </w:rPr>
        <w:t>, lamotrigine) should be encouraged to take high-dose folate supplements preconception</w:t>
      </w:r>
      <w:r>
        <w:rPr>
          <w:lang w:val="en-US"/>
        </w:rPr>
        <w:t xml:space="preserve"> and during the first trimester.</w:t>
      </w:r>
      <w:r w:rsidR="003523C5">
        <w:fldChar w:fldCharType="begin"/>
      </w:r>
      <w:r w:rsidR="002747EA">
        <w:instrText xml:space="preserve"> ADDIN EN.CITE &lt;EndNote&gt;&lt;Cite&gt;&lt;Author&gt;Austin&lt;/Author&gt;&lt;Year&gt;2017&lt;/Year&gt;&lt;RecNum&gt;99&lt;/RecNum&gt;&lt;DisplayText&gt;&lt;style face="superscript" font="Trebuchet MS" size="9"&gt;114&lt;/style&gt;&lt;/DisplayText&gt;&lt;record&gt;&lt;rec-number&gt;99&lt;/rec-number&gt;&lt;foreign-keys&gt;&lt;key app="EN" db-id="5awdrsvr29s0fpee9ad529pzf5vpddfxwxxe" timestamp="1544159125"&gt;99&lt;/key&gt;&lt;/foreign-keys&gt;&lt;ref-type name="Report"&gt;27&lt;/ref-type&gt;&lt;contributors&gt;&lt;authors&gt;&lt;author&gt;Austin, M.-P.,&lt;/author&gt;&lt;author&gt;Highet, N.,&lt;/author&gt;&lt;author&gt;Expert Working Group,&lt;/author&gt;&lt;/authors&gt;&lt;/contributors&gt;&lt;titles&gt;&lt;title&gt;Mental Health Care in the Perinatal Period: Australian Clinical Practice Guideline&lt;/title&gt;&lt;/titles&gt;&lt;dates&gt;&lt;year&gt;2017&lt;/year&gt;&lt;/dates&gt;&lt;pub-location&gt;Melbourne&lt;/pub-location&gt;&lt;publisher&gt;Centre of Perinatal Excellence&lt;/publisher&gt;&lt;urls&gt;&lt;/urls&gt;&lt;/record&gt;&lt;/Cite&gt;&lt;/EndNote&gt;</w:instrText>
      </w:r>
      <w:r w:rsidR="003523C5">
        <w:fldChar w:fldCharType="separate"/>
      </w:r>
      <w:r w:rsidR="002747EA" w:rsidRPr="002747EA">
        <w:rPr>
          <w:noProof/>
          <w:vertAlign w:val="superscript"/>
        </w:rPr>
        <w:t>114</w:t>
      </w:r>
      <w:r w:rsidR="003523C5">
        <w:fldChar w:fldCharType="end"/>
      </w:r>
    </w:p>
    <w:p w14:paraId="78B9EED8" w14:textId="4C52AFEB" w:rsidR="008B11EC" w:rsidRPr="00096EC2" w:rsidRDefault="00323D62" w:rsidP="008B11EC">
      <w:r>
        <w:t>A survey of pregnant women conducted in Sydney found that 30.6% were taking a folic acid supplement.</w:t>
      </w:r>
      <w:r w:rsidR="00E37D04">
        <w:fldChar w:fldCharType="begin">
          <w:fldData xml:space="preserve">PEVuZE5vdGU+PENpdGU+PEF1dGhvcj5TaGFuZDwvQXV0aG9yPjxZZWFyPjIwMTY8L1llYXI+PFJl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</w:fldData>
        </w:fldChar>
      </w:r>
      <w:r w:rsidR="002747EA">
        <w:instrText xml:space="preserve"> ADDIN EN.CITE </w:instrText>
      </w:r>
      <w:r w:rsidR="002747EA">
        <w:fldChar w:fldCharType="begin">
          <w:fldData xml:space="preserve">PEVuZE5vdGU+PENpdGU+PEF1dGhvcj5TaGFuZDwvQXV0aG9yPjxZZWFyPjIwMTY8L1llYXI+PFJl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</w:fldData>
        </w:fldChar>
      </w:r>
      <w:r w:rsidR="002747EA">
        <w:instrText xml:space="preserve"> ADDIN EN.CITE.DATA </w:instrText>
      </w:r>
      <w:r w:rsidR="002747EA">
        <w:fldChar w:fldCharType="end"/>
      </w:r>
      <w:r w:rsidR="00E37D04">
        <w:fldChar w:fldCharType="separate"/>
      </w:r>
      <w:r w:rsidR="002747EA" w:rsidRPr="002747EA">
        <w:rPr>
          <w:noProof/>
          <w:vertAlign w:val="superscript"/>
        </w:rPr>
        <w:t>115</w:t>
      </w:r>
      <w:r w:rsidR="00E37D04">
        <w:fldChar w:fldCharType="end"/>
      </w:r>
      <w:r w:rsidR="008B11EC">
        <w:t xml:space="preserve"> A cross-sectional study that included national and South Australian cohorts found that, while awareness of recommendations on folic acid supplementation was high (90%</w:t>
      </w:r>
      <w:r w:rsidR="00096EC2">
        <w:t>)</w:t>
      </w:r>
      <w:r w:rsidR="008B11EC">
        <w:t>, adherence was low (27%).</w:t>
      </w:r>
      <w:r w:rsidR="005653ED">
        <w:fldChar w:fldCharType="begin"/>
      </w:r>
      <w:r w:rsidR="002747EA">
        <w:instrText xml:space="preserve"> ADDIN EN.CITE &lt;EndNote&gt;&lt;Cite&gt;&lt;Author&gt;Malek&lt;/Author&gt;&lt;Year&gt;2016&lt;/Year&gt;&lt;RecNum&gt;1437&lt;/RecNum&gt;&lt;DisplayText&gt;&lt;style face="superscript" font="Trebuchet MS" size="9"&gt;116&lt;/style&gt;&lt;/DisplayText&gt;&lt;record&gt;&lt;rec-number&gt;1437&lt;/rec-number&gt;&lt;foreign-keys&gt;&lt;key app="EN" db-id="exvasrfx2dtraoesasxp2szsxa2df502592x" timestamp="1571626245"&gt;1437&lt;/key&gt;&lt;key app="ENWeb" db-id=""&gt;0&lt;/key&gt;&lt;/foreign-keys&gt;&lt;ref-type name="Journal Article"&gt;17&lt;/ref-type&gt;&lt;contributors&gt;&lt;authors&gt;&lt;author&gt;Malek, Lenka&lt;/author&gt;&lt;author&gt;Umberger, Wendy&lt;/author&gt;&lt;author&gt;Makrides, Maria&lt;/author&gt;&lt;author&gt;Zhou, Shao J.&lt;/author&gt;&lt;/authors&gt;&lt;/contributors&gt;&lt;titles&gt;&lt;title&gt;Poor adherence to folic acid and iodine supplement recommendations in preconception and pregnancy: a cross-sectional analysis&lt;/title&gt;&lt;secondary-title&gt;Australian and New Zealand Journal of Public Health&lt;/secondary-title&gt;&lt;/titles&gt;&lt;periodical&gt;&lt;full-title&gt;Australian and New Zealand Journal of Public Health&lt;/full-title&gt;&lt;/periodical&gt;&lt;pages&gt;424-429&lt;/pages&gt;&lt;volume&gt;40&lt;/volume&gt;&lt;number&gt;5&lt;/number&gt;&lt;section&gt;424&lt;/section&gt;&lt;dates&gt;&lt;year&gt;2016&lt;/year&gt;&lt;/dates&gt;&lt;isbn&gt;13260200&lt;/isbn&gt;&lt;urls&gt;&lt;/urls&gt;&lt;electronic-resource-num&gt;10.1111/1753-6405.12552&lt;/electronic-resource-num&gt;&lt;/record&gt;&lt;/Cite&gt;&lt;/EndNote&gt;</w:instrText>
      </w:r>
      <w:r w:rsidR="005653ED">
        <w:fldChar w:fldCharType="separate"/>
      </w:r>
      <w:r w:rsidR="002747EA" w:rsidRPr="002747EA">
        <w:rPr>
          <w:noProof/>
          <w:vertAlign w:val="superscript"/>
        </w:rPr>
        <w:t>116</w:t>
      </w:r>
      <w:r w:rsidR="005653ED">
        <w:fldChar w:fldCharType="end"/>
      </w:r>
    </w:p>
    <w:p w14:paraId="5E736CF8" w14:textId="1480A24A" w:rsidR="00BE4213" w:rsidRDefault="00BE4213" w:rsidP="00E5698F">
      <w:r>
        <w:t>In an Australian cohort study,</w:t>
      </w:r>
      <w:r w:rsidR="00BA7CBD">
        <w:fldChar w:fldCharType="begin">
          <w:fldData xml:space="preserve">PEVuZE5vdGU+PENpdGU+PEF1dGhvcj5MaXZvY2s8L0F1dGhvcj48WWVhcj4yMDE3PC9ZZWFyPjxS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</w:fldData>
        </w:fldChar>
      </w:r>
      <w:r w:rsidR="002747EA">
        <w:instrText xml:space="preserve"> ADDIN EN.CITE </w:instrText>
      </w:r>
      <w:r w:rsidR="002747EA">
        <w:fldChar w:fldCharType="begin">
          <w:fldData xml:space="preserve">PEVuZE5vdGU+PENpdGU+PEF1dGhvcj5MaXZvY2s8L0F1dGhvcj48WWVhcj4yMDE3PC9ZZWFyPjxS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</w:fldData>
        </w:fldChar>
      </w:r>
      <w:r w:rsidR="002747EA">
        <w:instrText xml:space="preserve"> ADDIN EN.CITE.DATA </w:instrText>
      </w:r>
      <w:r w:rsidR="002747EA">
        <w:fldChar w:fldCharType="end"/>
      </w:r>
      <w:r w:rsidR="00BA7CBD">
        <w:fldChar w:fldCharType="separate"/>
      </w:r>
      <w:r w:rsidR="002747EA" w:rsidRPr="002747EA">
        <w:rPr>
          <w:noProof/>
          <w:vertAlign w:val="superscript"/>
        </w:rPr>
        <w:t>117</w:t>
      </w:r>
      <w:r w:rsidR="00BA7CBD">
        <w:fldChar w:fldCharType="end"/>
      </w:r>
      <w:r>
        <w:t xml:space="preserve"> </w:t>
      </w:r>
      <w:r w:rsidR="00DD22D1">
        <w:t>19-46</w:t>
      </w:r>
      <w:r w:rsidRPr="00737BD8">
        <w:t xml:space="preserve">% of women </w:t>
      </w:r>
      <w:r w:rsidR="00DD22D1">
        <w:t xml:space="preserve">did </w:t>
      </w:r>
      <w:r w:rsidRPr="00737BD8">
        <w:t xml:space="preserve">not </w:t>
      </w:r>
      <w:r w:rsidR="00DD22D1">
        <w:t>meet</w:t>
      </w:r>
      <w:r w:rsidR="00DD22D1" w:rsidRPr="00737BD8">
        <w:t xml:space="preserve"> the recommended daily intake for </w:t>
      </w:r>
      <w:r w:rsidRPr="00737BD8">
        <w:t>folate. Conversely, 15-19 % of women consumed beyond the recommend</w:t>
      </w:r>
      <w:r w:rsidR="00DD22D1" w:rsidRPr="00737BD8">
        <w:t>ed upper limit for folat</w:t>
      </w:r>
      <w:r w:rsidRPr="00737BD8">
        <w:t xml:space="preserve">e. </w:t>
      </w:r>
    </w:p>
    <w:p w14:paraId="7B6849F6" w14:textId="0D2860E8" w:rsidR="00801955" w:rsidRDefault="00801955" w:rsidP="00E5698F">
      <w:r>
        <w:t>The current Guidelines include a recommendation to ‘</w:t>
      </w:r>
      <w:r w:rsidRPr="0012730D">
        <w:t>Inform women that dietary supplementation with folic acid, from 12 weeks before conception and throughout the first 12 weeks of pregnancy, reduces the risk of having a baby with a neural tube defect and recommend a</w:t>
      </w:r>
      <w:r>
        <w:t xml:space="preserve"> dose of 500 micrograms per day’ and a practice point ‘</w:t>
      </w:r>
      <w:r w:rsidRPr="0012730D">
        <w:t>Specific attention needs to be given to promoting folic acid supplementation to Aboriginal and Torres Strait Islander women of childbearing age and providing information to individual women at the first antenatal visit</w:t>
      </w:r>
      <w:r>
        <w:t>’</w:t>
      </w:r>
      <w:r w:rsidRPr="0012730D">
        <w:t>.</w:t>
      </w:r>
    </w:p>
    <w:p w14:paraId="5DEDCA7B" w14:textId="227BC059" w:rsidR="00801955" w:rsidRDefault="00801955" w:rsidP="00801955">
      <w:pPr>
        <w:pStyle w:val="Heading5"/>
      </w:pPr>
      <w:r>
        <w:t>Current review</w:t>
      </w:r>
    </w:p>
    <w:p w14:paraId="525CBE32" w14:textId="739972BD" w:rsidR="00236C51" w:rsidRDefault="00383CD7" w:rsidP="00236C51">
      <w:r>
        <w:t>This review identified 1</w:t>
      </w:r>
      <w:r w:rsidR="002979C1">
        <w:t>7</w:t>
      </w:r>
      <w:r>
        <w:t xml:space="preserve"> systematic reviews</w:t>
      </w:r>
      <w:r w:rsidR="009E6D4E">
        <w:t>,</w:t>
      </w:r>
      <w:r w:rsidR="00201490">
        <w:fldChar w:fldCharType="begin">
          <w:fldData xml:space="preserve">PnByZWVjbGFtcHNpYTwva2V5d29yZD48a2V5d29yZD5zdXBwbGVtZW50YXRpb248L2tleXdvcmQ+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</w:fldData>
        </w:fldChar>
      </w:r>
      <w:r w:rsidR="002747EA">
        <w:instrText xml:space="preserve"> ADDIN EN.CITE </w:instrText>
      </w:r>
      <w:r w:rsidR="002747EA">
        <w:fldChar w:fldCharType="begin">
          <w:fldData xml:space="preserve">PEVuZE5vdGU+PENpdGU+PEF1dGhvcj5XYW5nPC9BdXRob3I+PFllYXI+MjAxNzwvWWVhcj48UmVj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==
</w:fldData>
        </w:fldChar>
      </w:r>
      <w:r w:rsidR="002747EA">
        <w:instrText xml:space="preserve"> ADDIN EN.CITE.DATA </w:instrText>
      </w:r>
      <w:r w:rsidR="002747EA">
        <w:fldChar w:fldCharType="end"/>
      </w:r>
      <w:r w:rsidR="002747EA">
        <w:fldChar w:fldCharType="begin">
          <w:fldData xml:space="preserve">PnByZWVjbGFtcHNpYTwva2V5d29yZD48a2V5d29yZD5zdXBwbGVtZW50YXRpb248L2tleXdvcmQ+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</w:fldData>
        </w:fldChar>
      </w:r>
      <w:r w:rsidR="002747EA">
        <w:instrText xml:space="preserve"> ADDIN EN.CITE.DATA </w:instrText>
      </w:r>
      <w:r w:rsidR="002747EA">
        <w:fldChar w:fldCharType="end"/>
      </w:r>
      <w:r w:rsidR="00201490">
        <w:fldChar w:fldCharType="separate"/>
      </w:r>
      <w:r w:rsidR="002747EA" w:rsidRPr="002747EA">
        <w:rPr>
          <w:noProof/>
          <w:vertAlign w:val="superscript"/>
        </w:rPr>
        <w:t>75,118-134</w:t>
      </w:r>
      <w:r w:rsidR="00201490">
        <w:fldChar w:fldCharType="end"/>
      </w:r>
      <w:r w:rsidR="009E6D4E">
        <w:t xml:space="preserve"> </w:t>
      </w:r>
      <w:r w:rsidR="00B9456E">
        <w:t xml:space="preserve">and </w:t>
      </w:r>
      <w:r w:rsidR="00554CD5">
        <w:t>5 RCTs</w:t>
      </w:r>
      <w:r w:rsidR="00B9456E">
        <w:t>.</w:t>
      </w:r>
      <w:r w:rsidR="009E6D4E">
        <w:fldChar w:fldCharType="begin">
          <w:fldData xml:space="preserve">PEVuZE5vdGU+PENpdGU+PEF1dGhvcj5DYXRlbmE8L0F1dGhvcj48WWVhcj4yMDE2PC9ZZWFyPjxS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</w:fldData>
        </w:fldChar>
      </w:r>
      <w:r w:rsidR="002747EA">
        <w:instrText xml:space="preserve"> ADDIN EN.CITE </w:instrText>
      </w:r>
      <w:r w:rsidR="002747EA">
        <w:fldChar w:fldCharType="begin">
          <w:fldData xml:space="preserve">PEVuZE5vdGU+PENpdGU+PEF1dGhvcj5DYXRlbmE8L0F1dGhvcj48WWVhcj4yMDE2PC9ZZWFyPjxS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</w:fldData>
        </w:fldChar>
      </w:r>
      <w:r w:rsidR="002747EA">
        <w:instrText xml:space="preserve"> ADDIN EN.CITE.DATA </w:instrText>
      </w:r>
      <w:r w:rsidR="002747EA">
        <w:fldChar w:fldCharType="end"/>
      </w:r>
      <w:r w:rsidR="009E6D4E">
        <w:fldChar w:fldCharType="separate"/>
      </w:r>
      <w:r w:rsidR="002747EA" w:rsidRPr="002747EA">
        <w:rPr>
          <w:noProof/>
          <w:vertAlign w:val="superscript"/>
        </w:rPr>
        <w:t>135-139</w:t>
      </w:r>
      <w:r w:rsidR="009E6D4E">
        <w:fldChar w:fldCharType="end"/>
      </w:r>
      <w:r w:rsidR="00FD4AA6">
        <w:t xml:space="preserve"> </w:t>
      </w:r>
    </w:p>
    <w:p w14:paraId="058E9974" w14:textId="79952134" w:rsidR="0080096C" w:rsidRDefault="00BB3DF1" w:rsidP="00BB3DF1">
      <w:pPr>
        <w:pStyle w:val="Heading6"/>
      </w:pPr>
      <w:r>
        <w:t>Maternal outcomes</w:t>
      </w:r>
    </w:p>
    <w:p w14:paraId="508350AD" w14:textId="0F3C67D5" w:rsidR="00F96EE5" w:rsidRDefault="00355BA1" w:rsidP="00F96EE5">
      <w:r>
        <w:t>Two systematic reviews</w:t>
      </w:r>
      <w:r w:rsidR="00E27064">
        <w:t xml:space="preserve"> of RCTs and observational studies</w:t>
      </w:r>
      <w:r>
        <w:t>, with considerable overlap in studies, analysed the association between multivitamins containing folic acid supplementation and gestational hypertension/pre-eclampsia. One found a reduction in</w:t>
      </w:r>
      <w:r w:rsidR="00F96EE5">
        <w:t xml:space="preserve"> gestational hypertension/pre-eclampsia in RCTs (</w:t>
      </w:r>
      <w:r w:rsidR="00F96EE5" w:rsidRPr="002971FA">
        <w:rPr>
          <w:sz w:val="16"/>
          <w:szCs w:val="16"/>
        </w:rPr>
        <w:t>RR 0.62; 95%CI 0.45 to 0.87; 2 RCTs</w:t>
      </w:r>
      <w:r w:rsidR="00F96EE5">
        <w:t>) but not cohort studies (</w:t>
      </w:r>
      <w:r w:rsidR="00F96EE5" w:rsidRPr="002971FA">
        <w:rPr>
          <w:sz w:val="16"/>
          <w:szCs w:val="16"/>
        </w:rPr>
        <w:t>RR 0.92; 95%CI 0.79 to 1.08; 9 cohort studies</w:t>
      </w:r>
      <w:r w:rsidR="00F96EE5">
        <w:t>).</w:t>
      </w:r>
      <w:r>
        <w:fldChar w:fldCharType="begin">
          <w:fldData xml:space="preserve">PEVuZE5vdGU+PENpdGU+PEF1dGhvcj5IdWE8L0F1dGhvcj48WWVhcj4yMDE2PC9ZZWFyPjxSZWNO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</w:fldData>
        </w:fldChar>
      </w:r>
      <w:r w:rsidR="002747EA">
        <w:instrText xml:space="preserve"> ADDIN EN.CITE </w:instrText>
      </w:r>
      <w:r w:rsidR="002747EA">
        <w:fldChar w:fldCharType="begin">
          <w:fldData xml:space="preserve">PEVuZE5vdGU+PENpdGU+PEF1dGhvcj5IdWE8L0F1dGhvcj48WWVhcj4yMDE2PC9ZZWFyPjxSZWNO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</w:fldData>
        </w:fldChar>
      </w:r>
      <w:r w:rsidR="002747EA">
        <w:instrText xml:space="preserve"> ADDIN EN.CITE.DATA </w:instrText>
      </w:r>
      <w:r w:rsidR="002747EA">
        <w:fldChar w:fldCharType="end"/>
      </w:r>
      <w:r>
        <w:fldChar w:fldCharType="separate"/>
      </w:r>
      <w:r w:rsidR="002747EA" w:rsidRPr="002747EA">
        <w:rPr>
          <w:noProof/>
          <w:vertAlign w:val="superscript"/>
        </w:rPr>
        <w:t>132</w:t>
      </w:r>
      <w:r>
        <w:fldChar w:fldCharType="end"/>
      </w:r>
      <w:r>
        <w:t xml:space="preserve"> The other </w:t>
      </w:r>
      <w:r w:rsidR="00143FF1">
        <w:t xml:space="preserve">found a reduction in pre-eclampsia </w:t>
      </w:r>
      <w:r w:rsidR="002971FA">
        <w:t>(</w:t>
      </w:r>
      <w:r w:rsidR="002971FA" w:rsidRPr="002971FA">
        <w:rPr>
          <w:sz w:val="16"/>
          <w:szCs w:val="16"/>
        </w:rPr>
        <w:t>RR 0.69; 95%CI 0.58 to 0.83</w:t>
      </w:r>
      <w:r w:rsidR="00143FF1" w:rsidRPr="002971FA">
        <w:rPr>
          <w:sz w:val="16"/>
          <w:szCs w:val="16"/>
        </w:rPr>
        <w:t>; 12 studies; n=311,991</w:t>
      </w:r>
      <w:r w:rsidR="002971FA">
        <w:t>)</w:t>
      </w:r>
      <w:r w:rsidR="00143FF1">
        <w:t xml:space="preserve"> but not gestational hypertension (</w:t>
      </w:r>
      <w:r w:rsidR="00143FF1" w:rsidRPr="002971FA">
        <w:rPr>
          <w:sz w:val="16"/>
          <w:szCs w:val="16"/>
        </w:rPr>
        <w:t>RR 1.19; 95%CI 0.92 to 1.54; 4 studies; n=266,938</w:t>
      </w:r>
      <w:r w:rsidR="00143FF1">
        <w:t>).</w:t>
      </w:r>
      <w:r w:rsidR="00143FF1">
        <w:fldChar w:fldCharType="begin"/>
      </w:r>
      <w:r w:rsidR="002747EA">
        <w:instrText xml:space="preserve"> ADDIN EN.CITE &lt;EndNote&gt;&lt;Cite&gt;&lt;Author&gt;Liu&lt;/Author&gt;&lt;Year&gt;2018&lt;/Year&gt;&lt;RecNum&gt;1436&lt;/RecNum&gt;&lt;DisplayText&gt;&lt;style face="superscript" font="Trebuchet MS" size="9"&gt;134&lt;/style&gt;&lt;/DisplayText&gt;&lt;record&gt;&lt;rec-number&gt;1436&lt;/rec-number&gt;&lt;foreign-keys&gt;&lt;key app="EN" db-id="exvasrfx2dtraoesasxp2szsxa2df502592x" timestamp="1571626241"&gt;1436&lt;/key&gt;&lt;key app="ENWeb" db-id=""&gt;0&lt;/key&gt;&lt;/foreign-keys&gt;&lt;ref-type name="Journal Article"&gt;17&lt;/ref-type&gt;&lt;contributors&gt;&lt;authors&gt;&lt;author&gt;Liu, Cheng&lt;/author&gt;&lt;author&gt;Liu, Chongdong&lt;/author&gt;&lt;author&gt;Wang, Qiushi&lt;/author&gt;&lt;author&gt;Zhang, Zhenyu&lt;/author&gt;&lt;/authors&gt;&lt;/contributors&gt;&lt;titles&gt;&lt;title&gt;Supplementation of folic acid in pregnancy and the risk of preeclampsia and gestational hypertension: a meta-analysis&lt;/title&gt;&lt;secondary-title&gt;Archives of Gynecology and Obstetrics&lt;/secondary-title&gt;&lt;/titles&gt;&lt;periodical&gt;&lt;full-title&gt;Archives of Gynecology and Obstetrics&lt;/full-title&gt;&lt;/periodical&gt;&lt;pages&gt;697-704&lt;/pages&gt;&lt;volume&gt;298&lt;/volume&gt;&lt;number&gt;4&lt;/number&gt;&lt;section&gt;697&lt;/section&gt;&lt;dates&gt;&lt;year&gt;2018&lt;/year&gt;&lt;/dates&gt;&lt;isbn&gt;0932-0067&amp;#xD;1432-0711&lt;/isbn&gt;&lt;urls&gt;&lt;/urls&gt;&lt;electronic-resource-num&gt;10.1007/s00404-018-4823-4&lt;/electronic-resource-num&gt;&lt;/record&gt;&lt;/Cite&gt;&lt;/EndNote&gt;</w:instrText>
      </w:r>
      <w:r w:rsidR="00143FF1">
        <w:fldChar w:fldCharType="separate"/>
      </w:r>
      <w:r w:rsidR="002747EA" w:rsidRPr="002747EA">
        <w:rPr>
          <w:noProof/>
          <w:vertAlign w:val="superscript"/>
        </w:rPr>
        <w:t>134</w:t>
      </w:r>
      <w:r w:rsidR="00143FF1">
        <w:fldChar w:fldCharType="end"/>
      </w:r>
      <w:r w:rsidR="00143FF1">
        <w:t xml:space="preserve"> There was no reduction in pre-eclampsia for folic acid alone (</w:t>
      </w:r>
      <w:r w:rsidR="00143FF1" w:rsidRPr="002971FA">
        <w:rPr>
          <w:sz w:val="16"/>
          <w:szCs w:val="16"/>
        </w:rPr>
        <w:t>RR 0.97; 95%CI 0.80 to 1.17</w:t>
      </w:r>
      <w:r w:rsidR="000809B3" w:rsidRPr="002971FA">
        <w:rPr>
          <w:sz w:val="16"/>
          <w:szCs w:val="16"/>
        </w:rPr>
        <w:t>; 4 studies; n=210,896</w:t>
      </w:r>
      <w:r w:rsidR="00143FF1">
        <w:t>).</w:t>
      </w:r>
      <w:r w:rsidR="00143FF1">
        <w:fldChar w:fldCharType="begin"/>
      </w:r>
      <w:r w:rsidR="002747EA">
        <w:instrText xml:space="preserve"> ADDIN EN.CITE &lt;EndNote&gt;&lt;Cite&gt;&lt;Author&gt;Liu&lt;/Author&gt;&lt;Year&gt;2018&lt;/Year&gt;&lt;RecNum&gt;1436&lt;/RecNum&gt;&lt;DisplayText&gt;&lt;style face="superscript" font="Trebuchet MS" size="9"&gt;134&lt;/style&gt;&lt;/DisplayText&gt;&lt;record&gt;&lt;rec-number&gt;1436&lt;/rec-number&gt;&lt;foreign-keys&gt;&lt;key app="EN" db-id="exvasrfx2dtraoesasxp2szsxa2df502592x" timestamp="1571626241"&gt;1436&lt;/key&gt;&lt;key app="ENWeb" db-id=""&gt;0&lt;/key&gt;&lt;/foreign-keys&gt;&lt;ref-type name="Journal Article"&gt;17&lt;/ref-type&gt;&lt;contributors&gt;&lt;authors&gt;&lt;author&gt;Liu, Cheng&lt;/author&gt;&lt;author&gt;Liu, Chongdong&lt;/author&gt;&lt;author&gt;Wang, Qiushi&lt;/author&gt;&lt;author&gt;Zhang, Zhenyu&lt;/author&gt;&lt;/authors&gt;&lt;/contributors&gt;&lt;titles&gt;&lt;title&gt;Supplementation of folic acid in pregnancy and the risk of preeclampsia and gestational hypertension: a meta-analysis&lt;/title&gt;&lt;secondary-title&gt;Archives of Gynecology and Obstetrics&lt;/secondary-title&gt;&lt;/titles&gt;&lt;periodical&gt;&lt;full-title&gt;Archives of Gynecology and Obstetrics&lt;/full-title&gt;&lt;/periodical&gt;&lt;pages&gt;697-704&lt;/pages&gt;&lt;volume&gt;298&lt;/volume&gt;&lt;number&gt;4&lt;/number&gt;&lt;section&gt;697&lt;/section&gt;&lt;dates&gt;&lt;year&gt;2018&lt;/year&gt;&lt;/dates&gt;&lt;isbn&gt;0932-0067&amp;#xD;1432-0711&lt;/isbn&gt;&lt;urls&gt;&lt;/urls&gt;&lt;electronic-resource-num&gt;10.1007/s00404-018-4823-4&lt;/electronic-resource-num&gt;&lt;/record&gt;&lt;/Cite&gt;&lt;/EndNote&gt;</w:instrText>
      </w:r>
      <w:r w:rsidR="00143FF1">
        <w:fldChar w:fldCharType="separate"/>
      </w:r>
      <w:r w:rsidR="002747EA" w:rsidRPr="002747EA">
        <w:rPr>
          <w:noProof/>
          <w:vertAlign w:val="superscript"/>
        </w:rPr>
        <w:t>134</w:t>
      </w:r>
      <w:r w:rsidR="00143FF1">
        <w:fldChar w:fldCharType="end"/>
      </w:r>
      <w:r w:rsidR="008C3139">
        <w:t xml:space="preserve"> A</w:t>
      </w:r>
      <w:r w:rsidR="00E27064">
        <w:t xml:space="preserve"> systematic review of observational studies found a reduction in pre-eclampsia associated with folic acid supplementation (</w:t>
      </w:r>
      <w:r w:rsidR="00E27064" w:rsidRPr="002971FA">
        <w:rPr>
          <w:sz w:val="16"/>
          <w:szCs w:val="16"/>
        </w:rPr>
        <w:t>OR 0.78; 95%CI 0.63 to 0.98; 8 studies</w:t>
      </w:r>
      <w:r w:rsidR="00E27064" w:rsidRPr="0016156C">
        <w:t>)</w:t>
      </w:r>
      <w:r w:rsidR="00E27064">
        <w:t>.</w:t>
      </w:r>
      <w:r w:rsidR="00E27064">
        <w:fldChar w:fldCharType="begin"/>
      </w:r>
      <w:r w:rsidR="002747EA">
        <w:instrText xml:space="preserve"> ADDIN EN.CITE &lt;EndNote&gt;&lt;Cite&gt;&lt;Author&gt;Bulloch&lt;/Author&gt;&lt;Year&gt;2018&lt;/Year&gt;&lt;RecNum&gt;1424&lt;/RecNum&gt;&lt;DisplayText&gt;&lt;style face="superscript" font="Trebuchet MS" size="9"&gt;126&lt;/style&gt;&lt;/DisplayText&gt;&lt;record&gt;&lt;rec-number&gt;1424&lt;/rec-number&gt;&lt;foreign-keys&gt;&lt;key app="EN" db-id="exvasrfx2dtraoesasxp2szsxa2df502592x" timestamp="1571626173"&gt;1424&lt;/key&gt;&lt;key app="ENWeb" db-id=""&gt;0&lt;/key&gt;&lt;/foreign-keys&gt;&lt;ref-type name="Journal Article"&gt;17&lt;/ref-type&gt;&lt;contributors&gt;&lt;authors&gt;&lt;author&gt;Bulloch, Rhodi E.&lt;/author&gt;&lt;author&gt;Lovell, Amy L.&lt;/author&gt;&lt;author&gt;Jordan, Vanessa M. B.&lt;/author&gt;&lt;author&gt;McCowan, Lesley M. E.&lt;/author&gt;&lt;author&gt;Thompson, John M. D.&lt;/author&gt;&lt;author&gt;Wall, Clare R.&lt;/author&gt;&lt;/authors&gt;&lt;/contributors&gt;&lt;titles&gt;&lt;title&gt;Maternal folic acid supplementation for the prevention of preeclampsia: A systematic review and meta-analysis&lt;/title&gt;&lt;secondary-title&gt;Paediatric and Perinatal Epidemiology&lt;/secondary-title&gt;&lt;/titles&gt;&lt;periodical&gt;&lt;full-title&gt;Paediatric and Perinatal Epidemiology&lt;/full-title&gt;&lt;/periodical&gt;&lt;pages&gt;346-357&lt;/pages&gt;&lt;volume&gt;32&lt;/volume&gt;&lt;number&gt;4&lt;/number&gt;&lt;section&gt;346&lt;/section&gt;&lt;dates&gt;&lt;year&gt;2018&lt;/year&gt;&lt;/dates&gt;&lt;isbn&gt;02695022&lt;/isbn&gt;&lt;urls&gt;&lt;/urls&gt;&lt;electronic-resource-num&gt;10.1111/ppe.12476&lt;/electronic-resource-num&gt;&lt;/record&gt;&lt;/Cite&gt;&lt;/EndNote&gt;</w:instrText>
      </w:r>
      <w:r w:rsidR="00E27064">
        <w:fldChar w:fldCharType="separate"/>
      </w:r>
      <w:r w:rsidR="002747EA" w:rsidRPr="002747EA">
        <w:rPr>
          <w:noProof/>
          <w:vertAlign w:val="superscript"/>
        </w:rPr>
        <w:t>126</w:t>
      </w:r>
      <w:r w:rsidR="00E27064">
        <w:fldChar w:fldCharType="end"/>
      </w:r>
      <w:r w:rsidR="00E27064">
        <w:t xml:space="preserve"> </w:t>
      </w:r>
      <w:r w:rsidR="00DC7626">
        <w:t>However, s</w:t>
      </w:r>
      <w:r w:rsidR="00E27064" w:rsidRPr="0016156C">
        <w:t xml:space="preserve">ubgroup analysis showed no </w:t>
      </w:r>
      <w:r w:rsidR="002971FA">
        <w:t>clear</w:t>
      </w:r>
      <w:r w:rsidR="00E27064" w:rsidRPr="0016156C">
        <w:t xml:space="preserve"> difference between</w:t>
      </w:r>
      <w:r w:rsidR="00E27064">
        <w:t xml:space="preserve"> </w:t>
      </w:r>
      <w:r w:rsidR="00E27064" w:rsidRPr="0016156C">
        <w:t xml:space="preserve">folic acid </w:t>
      </w:r>
      <w:r w:rsidR="00E27064">
        <w:t>alone compared</w:t>
      </w:r>
      <w:r w:rsidR="00E27064" w:rsidRPr="0016156C">
        <w:t xml:space="preserve"> to folic acid in</w:t>
      </w:r>
      <w:r w:rsidR="00E27064">
        <w:t xml:space="preserve"> </w:t>
      </w:r>
      <w:r w:rsidR="00E27064" w:rsidRPr="0016156C">
        <w:t>or alongside a multivitamin.</w:t>
      </w:r>
      <w:r w:rsidR="008C3139">
        <w:t xml:space="preserve"> A multicentre RCT (</w:t>
      </w:r>
      <w:r w:rsidR="008C3139" w:rsidRPr="007F05FB">
        <w:rPr>
          <w:sz w:val="16"/>
          <w:szCs w:val="16"/>
        </w:rPr>
        <w:t>n=2,271</w:t>
      </w:r>
      <w:r w:rsidR="006B139C">
        <w:t>) found no reduction in</w:t>
      </w:r>
      <w:r w:rsidR="008C3139">
        <w:t xml:space="preserve"> risk of pre-eclampsia (</w:t>
      </w:r>
      <w:r w:rsidR="008C3139" w:rsidRPr="008C3139">
        <w:rPr>
          <w:sz w:val="16"/>
          <w:szCs w:val="16"/>
        </w:rPr>
        <w:t>RR 1.10, 95%</w:t>
      </w:r>
      <w:r w:rsidR="006B139C">
        <w:rPr>
          <w:sz w:val="16"/>
          <w:szCs w:val="16"/>
        </w:rPr>
        <w:t>CI 0.90 to 1.34; p</w:t>
      </w:r>
      <w:r w:rsidR="008C3139" w:rsidRPr="008C3139">
        <w:rPr>
          <w:sz w:val="16"/>
          <w:szCs w:val="16"/>
        </w:rPr>
        <w:t>=0.37</w:t>
      </w:r>
      <w:r w:rsidR="008C3139">
        <w:t>).</w:t>
      </w:r>
      <w:r w:rsidR="008C3139">
        <w:fldChar w:fldCharType="begin"/>
      </w:r>
      <w:r w:rsidR="002747EA">
        <w:instrText xml:space="preserve"> ADDIN EN.CITE &lt;EndNote&gt;&lt;Cite&gt;&lt;Author&gt;Wen&lt;/Author&gt;&lt;Year&gt;2018&lt;/Year&gt;&lt;RecNum&gt;1444&lt;/RecNum&gt;&lt;DisplayText&gt;&lt;style face="superscript" font="Trebuchet MS" size="9"&gt;138&lt;/style&gt;&lt;/DisplayText&gt;&lt;record&gt;&lt;rec-number&gt;1444&lt;/rec-number&gt;&lt;foreign-keys&gt;&lt;key app="EN" db-id="exvasrfx2dtraoesasxp2szsxa2df502592x" timestamp="1571626280"&gt;1444&lt;/key&gt;&lt;key app="ENWeb" db-id=""&gt;0&lt;/key&gt;&lt;/foreign-keys&gt;&lt;ref-type name="Journal Article"&gt;17&lt;/ref-type&gt;&lt;contributors&gt;&lt;authors&gt;&lt;author&gt;Wen, Shi Wu&lt;/author&gt;&lt;author&gt;White, Ruth Rennicks&lt;/author&gt;&lt;author&gt;Rybak, Natalie&lt;/author&gt;&lt;author&gt;Gaudet, Laura M.&lt;/author&gt;&lt;author&gt;Robson, Stephen&lt;/author&gt;&lt;author&gt;Hague, William&lt;/author&gt;&lt;author&gt;Simms-Stewart, Donnette&lt;/author&gt;&lt;author&gt;Carroli, Guillermo&lt;/author&gt;&lt;author&gt;Smith, Graeme&lt;/author&gt;&lt;author&gt;Fraser, William D.&lt;/author&gt;&lt;author&gt;Wells, George&lt;/author&gt;&lt;author&gt;Davidge, Sandra T.&lt;/author&gt;&lt;author&gt;Kingdom, John&lt;/author&gt;&lt;author&gt;Coyle, Doug&lt;/author&gt;&lt;author&gt;Fergusson, Dean&lt;/author&gt;&lt;author&gt;Corsi, Daniel J.&lt;/author&gt;&lt;author&gt;Champagne, Josee&lt;/author&gt;&lt;author&gt;Sabri, Elham&lt;/author&gt;&lt;author&gt;Ramsay, Tim&lt;/author&gt;&lt;author&gt;Mol, Ben Willem J.&lt;/author&gt;&lt;author&gt;Oudijk, Martijn A.&lt;/author&gt;&lt;author&gt;Walker, Mark C.&lt;/author&gt;&lt;/authors&gt;&lt;/contributors&gt;&lt;titles&gt;&lt;title&gt;Effect of high dose folic acid supplementation in pregnancy on pre-eclampsia (FACT): double blind, phase III, randomised controlled, international, multicentre trial&lt;/title&gt;&lt;secondary-title&gt;Bmj&lt;/secondary-title&gt;&lt;/titles&gt;&lt;periodical&gt;&lt;full-title&gt;BMJ&lt;/full-title&gt;&lt;/periodical&gt;&lt;section&gt;k3478&lt;/section&gt;&lt;dates&gt;&lt;year&gt;2018&lt;/year&gt;&lt;/dates&gt;&lt;isbn&gt;0959-8138&amp;#xD;1756-1833&lt;/isbn&gt;&lt;urls&gt;&lt;/urls&gt;&lt;electronic-resource-num&gt;10.1136/bmj.k3478&lt;/electronic-resource-num&gt;&lt;/record&gt;&lt;/Cite&gt;&lt;/EndNote&gt;</w:instrText>
      </w:r>
      <w:r w:rsidR="008C3139">
        <w:fldChar w:fldCharType="separate"/>
      </w:r>
      <w:r w:rsidR="002747EA" w:rsidRPr="002747EA">
        <w:rPr>
          <w:noProof/>
          <w:vertAlign w:val="superscript"/>
        </w:rPr>
        <w:t>138</w:t>
      </w:r>
      <w:r w:rsidR="008C3139">
        <w:fldChar w:fldCharType="end"/>
      </w:r>
    </w:p>
    <w:p w14:paraId="580BCD88" w14:textId="46FCA77C" w:rsidR="00F751D1" w:rsidRDefault="001462BD" w:rsidP="0066333A">
      <w:r>
        <w:t xml:space="preserve">A small RCT </w:t>
      </w:r>
      <w:r w:rsidR="00AB09BD">
        <w:t>(</w:t>
      </w:r>
      <w:r w:rsidR="00AB09BD" w:rsidRPr="006B139C">
        <w:rPr>
          <w:sz w:val="16"/>
          <w:szCs w:val="16"/>
        </w:rPr>
        <w:t>n=119</w:t>
      </w:r>
      <w:r w:rsidR="00AB09BD">
        <w:t xml:space="preserve">) </w:t>
      </w:r>
      <w:r>
        <w:t>found that women who continued folic acid supplementation into the second trimester had higher levels of serum folate (</w:t>
      </w:r>
      <w:r w:rsidRPr="006B139C">
        <w:rPr>
          <w:sz w:val="16"/>
          <w:szCs w:val="16"/>
        </w:rPr>
        <w:t>p&lt;0.001</w:t>
      </w:r>
      <w:r>
        <w:t>), red blood cell folate (</w:t>
      </w:r>
      <w:r w:rsidRPr="006B139C">
        <w:rPr>
          <w:sz w:val="16"/>
          <w:szCs w:val="16"/>
        </w:rPr>
        <w:t>p&lt;0.001</w:t>
      </w:r>
      <w:r>
        <w:t xml:space="preserve">) and cord blood folate </w:t>
      </w:r>
      <w:r w:rsidR="00AB09BD">
        <w:t>(</w:t>
      </w:r>
      <w:r w:rsidR="00AB09BD" w:rsidRPr="006B139C">
        <w:rPr>
          <w:sz w:val="16"/>
          <w:szCs w:val="16"/>
        </w:rPr>
        <w:t>p=0.001</w:t>
      </w:r>
      <w:r w:rsidR="00AB09BD">
        <w:t>) and lower</w:t>
      </w:r>
      <w:r>
        <w:t xml:space="preserve"> levels of plasma homocysteine (</w:t>
      </w:r>
      <w:r w:rsidRPr="006B139C">
        <w:rPr>
          <w:sz w:val="16"/>
          <w:szCs w:val="16"/>
        </w:rPr>
        <w:t>p=0.006</w:t>
      </w:r>
      <w:r>
        <w:t>) at 36 weeks than women who did not.</w:t>
      </w:r>
      <w:r w:rsidR="00AB09BD">
        <w:fldChar w:fldCharType="begin">
          <w:fldData xml:space="preserve">PEVuZE5vdGU+PENpdGU+PEF1dGhvcj5NY051bHR5PC9BdXRob3I+PFllYXI+MjAxMzwvWWVhcj48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</w:fldData>
        </w:fldChar>
      </w:r>
      <w:r w:rsidR="002747EA">
        <w:instrText xml:space="preserve"> ADDIN EN.CITE </w:instrText>
      </w:r>
      <w:r w:rsidR="002747EA">
        <w:fldChar w:fldCharType="begin">
          <w:fldData xml:space="preserve">PEVuZE5vdGU+PENpdGU+PEF1dGhvcj5NY051bHR5PC9BdXRob3I+PFllYXI+MjAxMzwvWWVhcj48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</w:fldData>
        </w:fldChar>
      </w:r>
      <w:r w:rsidR="002747EA">
        <w:instrText xml:space="preserve"> ADDIN EN.CITE.DATA </w:instrText>
      </w:r>
      <w:r w:rsidR="002747EA">
        <w:fldChar w:fldCharType="end"/>
      </w:r>
      <w:r w:rsidR="00AB09BD">
        <w:fldChar w:fldCharType="separate"/>
      </w:r>
      <w:r w:rsidR="002747EA" w:rsidRPr="002747EA">
        <w:rPr>
          <w:noProof/>
          <w:vertAlign w:val="superscript"/>
        </w:rPr>
        <w:t>136</w:t>
      </w:r>
      <w:r w:rsidR="00AB09BD">
        <w:fldChar w:fldCharType="end"/>
      </w:r>
      <w:r w:rsidR="00AB09BD">
        <w:t xml:space="preserve"> In another RCT (</w:t>
      </w:r>
      <w:r w:rsidR="00AB09BD" w:rsidRPr="006B139C">
        <w:rPr>
          <w:sz w:val="16"/>
          <w:szCs w:val="16"/>
        </w:rPr>
        <w:t>n=410</w:t>
      </w:r>
      <w:r w:rsidR="00AB09BD">
        <w:t>), compared to women who took a daily dose of 5 mg, women who took 0.5 mg daily had higher homocysteine levels (p&lt;0.001), higher rates of early abortion (p=0.005) and lower birth weight infants (</w:t>
      </w:r>
      <w:r w:rsidR="00AB09BD" w:rsidRPr="006B139C">
        <w:rPr>
          <w:sz w:val="16"/>
          <w:szCs w:val="16"/>
        </w:rPr>
        <w:t>p=0.031</w:t>
      </w:r>
      <w:r w:rsidR="00AB09BD">
        <w:t>).</w:t>
      </w:r>
      <w:r w:rsidR="00AB09BD">
        <w:fldChar w:fldCharType="begin"/>
      </w:r>
      <w:r w:rsidR="002747EA">
        <w:instrText xml:space="preserve"> ADDIN EN.CITE &lt;EndNote&gt;&lt;Cite&gt;&lt;Author&gt;Sayyah-Melli&lt;/Author&gt;&lt;Year&gt;2016&lt;/Year&gt;&lt;RecNum&gt;1441&lt;/RecNum&gt;&lt;DisplayText&gt;&lt;style face="superscript" font="Trebuchet MS" size="9"&gt;137&lt;/style&gt;&lt;/DisplayText&gt;&lt;record&gt;&lt;rec-number&gt;1441&lt;/rec-number&gt;&lt;foreign-keys&gt;&lt;key app="EN" db-id="exvasrfx2dtraoesasxp2szsxa2df502592x" timestamp="1571626260"&gt;1441&lt;/key&gt;&lt;key app="ENWeb" db-id=""&gt;0&lt;/key&gt;&lt;/foreign-keys&gt;&lt;ref-type name="Journal Article"&gt;17&lt;/ref-type&gt;&lt;contributors&gt;&lt;authors&gt;&lt;author&gt;Sayyah-Melli, M.,&lt;/author&gt;&lt;author&gt;Ghorbanihaghjo, A.,&lt;/author&gt;&lt;author&gt;Alizadeh, M.,&lt;/author&gt;&lt;author&gt;Kazemi-Shishvan, M.,&lt;/author&gt;&lt;author&gt;Ghojazadeh, M.,&lt;/author&gt;&lt;author&gt;Bidadi, S.,&lt;/author&gt;&lt;/authors&gt;&lt;/contributors&gt;&lt;titles&gt;&lt;title&gt;The effect of high dose folic acid throughout pregnancy on homocysteine (hcy) concentration and pre-eclampsia: a randomized clinical trial&lt;/title&gt;&lt;secondary-title&gt;Plos One&lt;/secondary-title&gt;&lt;/titles&gt;&lt;periodical&gt;&lt;full-title&gt;PLoS One&lt;/full-title&gt;&lt;/periodical&gt;&lt;volume&gt;11&lt;/volume&gt;&lt;number&gt;5&lt;/number&gt;&lt;section&gt;e0154400&lt;/section&gt;&lt;dates&gt;&lt;year&gt;2016&lt;/year&gt;&lt;/dates&gt;&lt;isbn&gt;1932-6203&lt;/isbn&gt;&lt;urls&gt;&lt;/urls&gt;&lt;electronic-resource-num&gt;10.1371/journal.pone.0154400&lt;/electronic-resource-num&gt;&lt;/record&gt;&lt;/Cite&gt;&lt;/EndNote&gt;</w:instrText>
      </w:r>
      <w:r w:rsidR="00AB09BD">
        <w:fldChar w:fldCharType="separate"/>
      </w:r>
      <w:r w:rsidR="002747EA" w:rsidRPr="002747EA">
        <w:rPr>
          <w:noProof/>
          <w:vertAlign w:val="superscript"/>
        </w:rPr>
        <w:t>137</w:t>
      </w:r>
      <w:r w:rsidR="00AB09BD">
        <w:fldChar w:fldCharType="end"/>
      </w:r>
      <w:r w:rsidR="00AB09BD">
        <w:t xml:space="preserve"> There was no effect on systolic (</w:t>
      </w:r>
      <w:r w:rsidR="00AB09BD" w:rsidRPr="006B139C">
        <w:rPr>
          <w:sz w:val="16"/>
          <w:szCs w:val="16"/>
        </w:rPr>
        <w:t>p=0.84</w:t>
      </w:r>
      <w:r w:rsidR="00AB09BD">
        <w:t>) or diastolic (</w:t>
      </w:r>
      <w:r w:rsidR="00AB09BD" w:rsidRPr="006B139C">
        <w:rPr>
          <w:sz w:val="16"/>
          <w:szCs w:val="16"/>
        </w:rPr>
        <w:t>p=0.15</w:t>
      </w:r>
      <w:r w:rsidR="00AB09BD">
        <w:t>) blood pressure.</w:t>
      </w:r>
      <w:r w:rsidR="008C3139">
        <w:t xml:space="preserve"> </w:t>
      </w:r>
      <w:r w:rsidR="00F751D1">
        <w:t>Another RCT suggested that a higher dose (4</w:t>
      </w:r>
      <w:r w:rsidR="006B139C">
        <w:t> </w:t>
      </w:r>
      <w:r w:rsidR="00F751D1">
        <w:t>mg) reduced risk of fetal growth restriction (</w:t>
      </w:r>
      <w:r w:rsidR="00F751D1" w:rsidRPr="006B139C">
        <w:rPr>
          <w:sz w:val="16"/>
          <w:szCs w:val="16"/>
        </w:rPr>
        <w:t>aRR 0.65; 95%CI 0.46 to 0.93</w:t>
      </w:r>
      <w:r w:rsidR="00F751D1">
        <w:t>) compared to 0.8 mg per day.</w:t>
      </w:r>
      <w:r w:rsidR="00F751D1">
        <w:fldChar w:fldCharType="begin"/>
      </w:r>
      <w:r w:rsidR="002747EA">
        <w:instrText xml:space="preserve"> ADDIN EN.CITE &lt;EndNote&gt;&lt;Cite&gt;&lt;Author&gt;Yusuf&lt;/Author&gt;&lt;Year&gt;2019&lt;/Year&gt;&lt;RecNum&gt;1612&lt;/RecNum&gt;&lt;DisplayText&gt;&lt;style face="superscript" font="Trebuchet MS" size="9"&gt;139&lt;/style&gt;&lt;/DisplayText&gt;&lt;record&gt;&lt;rec-number&gt;1612&lt;/rec-number&gt;&lt;foreign-keys&gt;&lt;key app="EN" db-id="exvasrfx2dtraoesasxp2szsxa2df502592x" timestamp="1576644300"&gt;1612&lt;/key&gt;&lt;key app="ENWeb" db-id=""&gt;0&lt;/key&gt;&lt;/foreign-keys&gt;&lt;ref-type name="Journal Article"&gt;17&lt;/ref-type&gt;&lt;contributors&gt;&lt;authors&gt;&lt;author&gt;Yusuf, K.K.,&lt;/author&gt;&lt;author&gt;Salihu, H.M.,&lt;/author&gt;&lt;author&gt;Wilson, R.,&lt;/author&gt;&lt;author&gt;Mbah, A.,&lt;/author&gt;&lt;author&gt;Sappenfield, W.,&lt;/author&gt;&lt;author&gt;King, L.M.,&lt;/author&gt;&lt;author&gt;Bruder, K.,&lt;/author&gt;&lt;/authors&gt;&lt;/contributors&gt;&lt;auth-address&gt;Karolinska Institutet, Stockholm, Sweden. sven.cnattingius@mep.ki.se&lt;/auth-address&gt;&lt;titles&gt;&lt;title&gt;Comparing folic acid dosage strengths to prevent reduction in fetal size among pregnant women who smoked cigarettes: a randomized clinical trial&lt;/title&gt;&lt;secondary-title&gt;JAMA Pediatrics&lt;/secondary-title&gt;&lt;/titles&gt;&lt;periodical&gt;&lt;full-title&gt;JAMA Pediatrics&lt;/full-title&gt;&lt;/periodical&gt;&lt;pages&gt;493-94&lt;/pages&gt;&lt;volume&gt;173&lt;/volume&gt;&lt;number&gt;5&lt;/number&gt;&lt;edition&gt;2004/06/19&lt;/edition&gt;&lt;keywords&gt;&lt;keyword&gt;Adult&lt;/keyword&gt;&lt;keyword&gt;Epidemiologic Studies&lt;/keyword&gt;&lt;keyword&gt;Female&lt;/keyword&gt;&lt;keyword&gt;Humans&lt;/keyword&gt;&lt;keyword&gt;Infant, Newborn&lt;/keyword&gt;&lt;keyword&gt;*Pregnancy&lt;/keyword&gt;&lt;keyword&gt;Pregnancy Complications/*etiology&lt;/keyword&gt;&lt;keyword&gt;Pregnancy Outcome&lt;/keyword&gt;&lt;keyword&gt;Prevalence&lt;/keyword&gt;&lt;keyword&gt;Risk Factors&lt;/keyword&gt;&lt;keyword&gt;Smoking/*epidemiology&lt;/keyword&gt;&lt;keyword&gt;Smoking Cessation&lt;/keyword&gt;&lt;/keywords&gt;&lt;dates&gt;&lt;year&gt;2019&lt;/year&gt;&lt;pub-dates&gt;&lt;date&gt;Apr&lt;/date&gt;&lt;/pub-dates&gt;&lt;/dates&gt;&lt;isbn&gt;1462-2203 (Print)&amp;#xD;1462-2203 (Linking)&lt;/isbn&gt;&lt;accession-num&gt;15203816&lt;/accession-num&gt;&lt;urls&gt;&lt;related-urls&gt;&lt;url&gt;https://www.ncbi.nlm.nih.gov/pubmed/15203816&lt;/url&gt;&lt;/related-urls&gt;&lt;/urls&gt;&lt;electronic-resource-num&gt;10.1080/14622200410001669187&lt;/electronic-resource-num&gt;&lt;/record&gt;&lt;/Cite&gt;&lt;/EndNote&gt;</w:instrText>
      </w:r>
      <w:r w:rsidR="00F751D1">
        <w:fldChar w:fldCharType="separate"/>
      </w:r>
      <w:r w:rsidR="002747EA" w:rsidRPr="002747EA">
        <w:rPr>
          <w:noProof/>
          <w:vertAlign w:val="superscript"/>
        </w:rPr>
        <w:t>139</w:t>
      </w:r>
      <w:r w:rsidR="00F751D1">
        <w:fldChar w:fldCharType="end"/>
      </w:r>
    </w:p>
    <w:p w14:paraId="4ABD20CE" w14:textId="77777777" w:rsidR="00BB3DF1" w:rsidRDefault="00BB3DF1" w:rsidP="00BB3DF1">
      <w:pPr>
        <w:pStyle w:val="Heading6"/>
      </w:pPr>
      <w:r>
        <w:t>Infant and childhood outcomes</w:t>
      </w:r>
    </w:p>
    <w:p w14:paraId="755E8594" w14:textId="03F72B02" w:rsidR="00F96EE5" w:rsidRDefault="00F96EE5" w:rsidP="00024348">
      <w:r>
        <w:t xml:space="preserve">A systematic review of </w:t>
      </w:r>
      <w:r w:rsidR="009C3668">
        <w:t>RCTs</w:t>
      </w:r>
      <w:r>
        <w:t xml:space="preserve"> found no effect on total fetal loss (</w:t>
      </w:r>
      <w:r w:rsidRPr="002971FA">
        <w:rPr>
          <w:sz w:val="16"/>
          <w:szCs w:val="16"/>
        </w:rPr>
        <w:t>RR 0.95; 95%CI 0.64 to 1.40; 1 RCT; n=903</w:t>
      </w:r>
      <w:r>
        <w:t>)</w:t>
      </w:r>
      <w:r w:rsidR="002979C1">
        <w:t>, early or late miscarriage (</w:t>
      </w:r>
      <w:r w:rsidR="002979C1" w:rsidRPr="00A912D4">
        <w:rPr>
          <w:sz w:val="16"/>
          <w:szCs w:val="16"/>
        </w:rPr>
        <w:t>RR 0.97; 95%CI 0.65 to 1.44; 1 RCT; n=903</w:t>
      </w:r>
      <w:r w:rsidR="002979C1">
        <w:t>) or stillbirth (</w:t>
      </w:r>
      <w:r w:rsidR="002979C1" w:rsidRPr="00A912D4">
        <w:rPr>
          <w:sz w:val="16"/>
          <w:szCs w:val="16"/>
        </w:rPr>
        <w:t>RR 0.67; 95%CI 0.11 to 4.02; 1 RCT; n=903</w:t>
      </w:r>
      <w:r w:rsidR="002979C1">
        <w:t>)</w:t>
      </w:r>
      <w:r>
        <w:t>.</w:t>
      </w:r>
      <w:r>
        <w:fldChar w:fldCharType="begin">
          <w:fldData xml:space="preserve">PEVuZE5vdGU+PENpdGU+PEF1dGhvcj5CYWxvZ3VuPC9BdXRob3I+PFllYXI+MjAxNjwvWWVhcj48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</w:fldData>
        </w:fldChar>
      </w:r>
      <w:r w:rsidR="002747EA">
        <w:instrText xml:space="preserve"> ADDIN EN.CITE </w:instrText>
      </w:r>
      <w:r w:rsidR="002747EA">
        <w:fldChar w:fldCharType="begin">
          <w:fldData xml:space="preserve">PEVuZE5vdGU+PENpdGU+PEF1dGhvcj5CYWxvZ3VuPC9BdXRob3I+PFllYXI+MjAxNjwvWWVhcj48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</w:fldData>
        </w:fldChar>
      </w:r>
      <w:r w:rsidR="002747EA">
        <w:instrText xml:space="preserve"> ADDIN EN.CITE.DATA </w:instrText>
      </w:r>
      <w:r w:rsidR="002747EA">
        <w:fldChar w:fldCharType="end"/>
      </w:r>
      <w:r>
        <w:fldChar w:fldCharType="separate"/>
      </w:r>
      <w:r w:rsidR="002747EA" w:rsidRPr="002747EA">
        <w:rPr>
          <w:noProof/>
          <w:vertAlign w:val="superscript"/>
        </w:rPr>
        <w:t>125</w:t>
      </w:r>
      <w:r>
        <w:fldChar w:fldCharType="end"/>
      </w:r>
      <w:r>
        <w:t xml:space="preserve"> </w:t>
      </w:r>
    </w:p>
    <w:p w14:paraId="600F69F3" w14:textId="31AC9875" w:rsidR="006F069A" w:rsidRDefault="005C76AC" w:rsidP="00024348">
      <w:r>
        <w:t xml:space="preserve">Two systematic reviews of RCTs </w:t>
      </w:r>
      <w:r w:rsidR="00BC52F9">
        <w:t xml:space="preserve">were consistent in finding no clear </w:t>
      </w:r>
      <w:r w:rsidR="002E7455">
        <w:t>effect on</w:t>
      </w:r>
      <w:r w:rsidR="00BC52F9">
        <w:t xml:space="preserve"> preterm birth &lt;37 weeks (</w:t>
      </w:r>
      <w:r w:rsidR="00BC52F9" w:rsidRPr="00BC52F9">
        <w:rPr>
          <w:sz w:val="16"/>
          <w:szCs w:val="16"/>
        </w:rPr>
        <w:t>RR</w:t>
      </w:r>
      <w:r w:rsidR="00BC52F9">
        <w:rPr>
          <w:sz w:val="16"/>
          <w:szCs w:val="16"/>
        </w:rPr>
        <w:t> </w:t>
      </w:r>
      <w:r w:rsidR="00BC52F9" w:rsidRPr="00BC52F9">
        <w:rPr>
          <w:sz w:val="16"/>
          <w:szCs w:val="16"/>
        </w:rPr>
        <w:t>0.99; 95%CI 0.82 to 1.18;</w:t>
      </w:r>
      <w:r w:rsidR="00BC52F9">
        <w:fldChar w:fldCharType="begin">
          <w:fldData xml:space="preserve">PEVuZE5vdGU+PENpdGU+PEF1dGhvcj5TYWNjb25lPC9BdXRob3I+PFllYXI+MjAxNjwvWWVhcj48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</w:fldData>
        </w:fldChar>
      </w:r>
      <w:r w:rsidR="002747EA">
        <w:instrText xml:space="preserve"> ADDIN EN.CITE </w:instrText>
      </w:r>
      <w:r w:rsidR="002747EA">
        <w:fldChar w:fldCharType="begin">
          <w:fldData xml:space="preserve">PEVuZE5vdGU+PENpdGU+PEF1dGhvcj5TYWNjb25lPC9BdXRob3I+PFllYXI+MjAxNjwvWWVhcj48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</w:fldData>
        </w:fldChar>
      </w:r>
      <w:r w:rsidR="002747EA">
        <w:instrText xml:space="preserve"> ADDIN EN.CITE.DATA </w:instrText>
      </w:r>
      <w:r w:rsidR="002747EA">
        <w:fldChar w:fldCharType="end"/>
      </w:r>
      <w:r w:rsidR="00BC52F9">
        <w:fldChar w:fldCharType="separate"/>
      </w:r>
      <w:r w:rsidR="002747EA" w:rsidRPr="002747EA">
        <w:rPr>
          <w:noProof/>
          <w:vertAlign w:val="superscript"/>
        </w:rPr>
        <w:t>121</w:t>
      </w:r>
      <w:r w:rsidR="00BC52F9">
        <w:fldChar w:fldCharType="end"/>
      </w:r>
      <w:r w:rsidR="00BC52F9">
        <w:t xml:space="preserve"> </w:t>
      </w:r>
      <w:r w:rsidR="00BC52F9" w:rsidRPr="00BC52F9">
        <w:rPr>
          <w:sz w:val="16"/>
          <w:szCs w:val="16"/>
        </w:rPr>
        <w:t>RR 1.09; 95%CI 0.77 to 1.54; 1 study; n=2,797</w:t>
      </w:r>
      <w:r w:rsidR="00BC52F9">
        <w:fldChar w:fldCharType="begin"/>
      </w:r>
      <w:r w:rsidR="002747EA">
        <w:instrText xml:space="preserve"> ADDIN EN.CITE &lt;EndNote&gt;&lt;Cite&gt;&lt;Author&gt;Lassi&lt;/Author&gt;&lt;Year&gt;2013&lt;/Year&gt;&lt;RecNum&gt;1435&lt;/RecNum&gt;&lt;DisplayText&gt;&lt;style face="superscript" font="Trebuchet MS" size="9"&gt;133&lt;/style&gt;&lt;/DisplayText&gt;&lt;record&gt;&lt;rec-number&gt;1435&lt;/rec-number&gt;&lt;foreign-keys&gt;&lt;key app="EN" db-id="exvasrfx2dtraoesasxp2szsxa2df502592x" timestamp="1571626233"&gt;1435&lt;/key&gt;&lt;key app="ENWeb" db-id=""&gt;0&lt;/key&gt;&lt;/foreign-keys&gt;&lt;ref-type name="Journal Article"&gt;17&lt;/ref-type&gt;&lt;contributors&gt;&lt;authors&gt;&lt;author&gt;Lassi, Zohra S.&lt;/author&gt;&lt;author&gt;Salam, Rehana A.&lt;/author&gt;&lt;author&gt;Haider, Batool A.&lt;/author&gt;&lt;author&gt;Bhutta, Zulfiqar A.&lt;/author&gt;&lt;/authors&gt;&lt;/contributors&gt;&lt;titles&gt;&lt;title&gt;Folic acid supplementation during pregnancy for maternal health and pregnancy outcomes&lt;/title&gt;&lt;secondary-title&gt;Cochrane Database of Systematic Reviews&lt;/secondary-title&gt;&lt;/titles&gt;&lt;periodical&gt;&lt;full-title&gt;Cochrane Database of Systematic Reviews&lt;/full-title&gt;&lt;/periodical&gt;&lt;dates&gt;&lt;year&gt;2013&lt;/year&gt;&lt;/dates&gt;&lt;isbn&gt;14651858&lt;/isbn&gt;&lt;urls&gt;&lt;/urls&gt;&lt;electronic-resource-num&gt;10.1002/14651858.CD006896.pub2&lt;/electronic-resource-num&gt;&lt;/record&gt;&lt;/Cite&gt;&lt;/EndNote&gt;</w:instrText>
      </w:r>
      <w:r w:rsidR="00BC52F9">
        <w:fldChar w:fldCharType="separate"/>
      </w:r>
      <w:r w:rsidR="002747EA" w:rsidRPr="002747EA">
        <w:rPr>
          <w:noProof/>
          <w:vertAlign w:val="superscript"/>
        </w:rPr>
        <w:t>133</w:t>
      </w:r>
      <w:r w:rsidR="00BC52F9">
        <w:fldChar w:fldCharType="end"/>
      </w:r>
      <w:r w:rsidR="00BC52F9">
        <w:t xml:space="preserve">). </w:t>
      </w:r>
      <w:r w:rsidR="002729FE">
        <w:t>They were also consistent in finding no effect on low birthweight (</w:t>
      </w:r>
      <w:r w:rsidR="002729FE" w:rsidRPr="002729FE">
        <w:rPr>
          <w:sz w:val="16"/>
          <w:szCs w:val="16"/>
        </w:rPr>
        <w:t>RR 0.79; 95%CI 0.49 to 1.28;</w:t>
      </w:r>
      <w:r w:rsidR="002729FE">
        <w:fldChar w:fldCharType="begin">
          <w:fldData xml:space="preserve">PEVuZE5vdGU+PENpdGU+PEF1dGhvcj5TYWNjb25lPC9BdXRob3I+PFllYXI+MjAxNjwvWWVhcj48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</w:fldData>
        </w:fldChar>
      </w:r>
      <w:r w:rsidR="002747EA">
        <w:instrText xml:space="preserve"> ADDIN EN.CITE </w:instrText>
      </w:r>
      <w:r w:rsidR="002747EA">
        <w:fldChar w:fldCharType="begin">
          <w:fldData xml:space="preserve">PEVuZE5vdGU+PENpdGU+PEF1dGhvcj5TYWNjb25lPC9BdXRob3I+PFllYXI+MjAxNjwvWWVhcj48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</w:fldData>
        </w:fldChar>
      </w:r>
      <w:r w:rsidR="002747EA">
        <w:instrText xml:space="preserve"> ADDIN EN.CITE.DATA </w:instrText>
      </w:r>
      <w:r w:rsidR="002747EA">
        <w:fldChar w:fldCharType="end"/>
      </w:r>
      <w:r w:rsidR="002729FE">
        <w:fldChar w:fldCharType="separate"/>
      </w:r>
      <w:r w:rsidR="002747EA" w:rsidRPr="002747EA">
        <w:rPr>
          <w:noProof/>
          <w:vertAlign w:val="superscript"/>
        </w:rPr>
        <w:t>121</w:t>
      </w:r>
      <w:r w:rsidR="002729FE">
        <w:fldChar w:fldCharType="end"/>
      </w:r>
      <w:r w:rsidR="002729FE">
        <w:t xml:space="preserve"> </w:t>
      </w:r>
      <w:r w:rsidR="002729FE" w:rsidRPr="002729FE">
        <w:rPr>
          <w:sz w:val="16"/>
          <w:szCs w:val="16"/>
        </w:rPr>
        <w:t>RR 0.80; 95%CI 0.63 to 1.02; 3 studies; n=3,089</w:t>
      </w:r>
      <w:r w:rsidR="002729FE">
        <w:fldChar w:fldCharType="begin"/>
      </w:r>
      <w:r w:rsidR="002747EA">
        <w:instrText xml:space="preserve"> ADDIN EN.CITE &lt;EndNote&gt;&lt;Cite&gt;&lt;Author&gt;Lassi&lt;/Author&gt;&lt;Year&gt;2013&lt;/Year&gt;&lt;RecNum&gt;1435&lt;/RecNum&gt;&lt;DisplayText&gt;&lt;style face="superscript" font="Trebuchet MS" size="9"&gt;133&lt;/style&gt;&lt;/DisplayText&gt;&lt;record&gt;&lt;rec-number&gt;1435&lt;/rec-number&gt;&lt;foreign-keys&gt;&lt;key app="EN" db-id="exvasrfx2dtraoesasxp2szsxa2df502592x" timestamp="1571626233"&gt;1435&lt;/key&gt;&lt;key app="ENWeb" db-id=""&gt;0&lt;/key&gt;&lt;/foreign-keys&gt;&lt;ref-type name="Journal Article"&gt;17&lt;/ref-type&gt;&lt;contributors&gt;&lt;authors&gt;&lt;author&gt;Lassi, Zohra S.&lt;/author&gt;&lt;author&gt;Salam, Rehana A.&lt;/author&gt;&lt;author&gt;Haider, Batool A.&lt;/author&gt;&lt;author&gt;Bhutta, Zulfiqar A.&lt;/author&gt;&lt;/authors&gt;&lt;/contributors&gt;&lt;titles&gt;&lt;title&gt;Folic acid supplementation during pregnancy for maternal health and pregnancy outcomes&lt;/title&gt;&lt;secondary-title&gt;Cochrane Database of Systematic Reviews&lt;/secondary-title&gt;&lt;/titles&gt;&lt;periodical&gt;&lt;full-title&gt;Cochrane Database of Systematic Reviews&lt;/full-title&gt;&lt;/periodical&gt;&lt;dates&gt;&lt;year&gt;2013&lt;/year&gt;&lt;/dates&gt;&lt;isbn&gt;14651858&lt;/isbn&gt;&lt;urls&gt;&lt;/urls&gt;&lt;electronic-resource-num&gt;10.1002/14651858.CD006896.pub2&lt;/electronic-resource-num&gt;&lt;/record&gt;&lt;/Cite&gt;&lt;/EndNote&gt;</w:instrText>
      </w:r>
      <w:r w:rsidR="002729FE">
        <w:fldChar w:fldCharType="separate"/>
      </w:r>
      <w:r w:rsidR="002747EA" w:rsidRPr="002747EA">
        <w:rPr>
          <w:noProof/>
          <w:vertAlign w:val="superscript"/>
        </w:rPr>
        <w:t>133</w:t>
      </w:r>
      <w:r w:rsidR="002729FE">
        <w:fldChar w:fldCharType="end"/>
      </w:r>
      <w:r w:rsidR="002729FE">
        <w:t>) and perinatal death (</w:t>
      </w:r>
      <w:r w:rsidR="002729FE" w:rsidRPr="002729FE">
        <w:rPr>
          <w:sz w:val="16"/>
          <w:szCs w:val="16"/>
        </w:rPr>
        <w:t>RR 0.90; 95%CI 0.60 to 1.34</w:t>
      </w:r>
      <w:r w:rsidR="002729FE">
        <w:t>;</w:t>
      </w:r>
      <w:r w:rsidR="002729FE">
        <w:fldChar w:fldCharType="begin">
          <w:fldData xml:space="preserve">PEVuZE5vdGU+PENpdGU+PEF1dGhvcj5TYWNjb25lPC9BdXRob3I+PFllYXI+MjAxNjwvWWVhcj48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</w:fldData>
        </w:fldChar>
      </w:r>
      <w:r w:rsidR="002747EA">
        <w:instrText xml:space="preserve"> ADDIN EN.CITE </w:instrText>
      </w:r>
      <w:r w:rsidR="002747EA">
        <w:fldChar w:fldCharType="begin">
          <w:fldData xml:space="preserve">PEVuZE5vdGU+PENpdGU+PEF1dGhvcj5TYWNjb25lPC9BdXRob3I+PFllYXI+MjAxNjwvWWVhcj48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</w:fldData>
        </w:fldChar>
      </w:r>
      <w:r w:rsidR="002747EA">
        <w:instrText xml:space="preserve"> ADDIN EN.CITE.DATA </w:instrText>
      </w:r>
      <w:r w:rsidR="002747EA">
        <w:fldChar w:fldCharType="end"/>
      </w:r>
      <w:r w:rsidR="002729FE">
        <w:fldChar w:fldCharType="separate"/>
      </w:r>
      <w:r w:rsidR="002747EA" w:rsidRPr="002747EA">
        <w:rPr>
          <w:noProof/>
          <w:vertAlign w:val="superscript"/>
        </w:rPr>
        <w:t>121</w:t>
      </w:r>
      <w:r w:rsidR="002729FE">
        <w:fldChar w:fldCharType="end"/>
      </w:r>
      <w:r w:rsidR="002729FE">
        <w:t xml:space="preserve"> </w:t>
      </w:r>
      <w:r w:rsidR="002729FE" w:rsidRPr="002729FE">
        <w:rPr>
          <w:sz w:val="16"/>
          <w:szCs w:val="16"/>
        </w:rPr>
        <w:t>RR 1.33; 95%CI 0.96 to 1.85; 3 studies; n=3,110</w:t>
      </w:r>
      <w:r w:rsidR="002729FE">
        <w:fldChar w:fldCharType="begin"/>
      </w:r>
      <w:r w:rsidR="002747EA">
        <w:instrText xml:space="preserve"> ADDIN EN.CITE &lt;EndNote&gt;&lt;Cite&gt;&lt;Author&gt;Lassi&lt;/Author&gt;&lt;Year&gt;2013&lt;/Year&gt;&lt;RecNum&gt;1435&lt;/RecNum&gt;&lt;DisplayText&gt;&lt;style face="superscript" font="Trebuchet MS" size="9"&gt;133&lt;/style&gt;&lt;/DisplayText&gt;&lt;record&gt;&lt;rec-number&gt;1435&lt;/rec-number&gt;&lt;foreign-keys&gt;&lt;key app="EN" db-id="exvasrfx2dtraoesasxp2szsxa2df502592x" timestamp="1571626233"&gt;1435&lt;/key&gt;&lt;key app="ENWeb" db-id=""&gt;0&lt;/key&gt;&lt;/foreign-keys&gt;&lt;ref-type name="Journal Article"&gt;17&lt;/ref-type&gt;&lt;contributors&gt;&lt;authors&gt;&lt;author&gt;Lassi, Zohra S.&lt;/author&gt;&lt;author&gt;Salam, Rehana A.&lt;/author&gt;&lt;author&gt;Haider, Batool A.&lt;/author&gt;&lt;author&gt;Bhutta, Zulfiqar A.&lt;/author&gt;&lt;/authors&gt;&lt;/contributors&gt;&lt;titles&gt;&lt;title&gt;Folic acid supplementation during pregnancy for maternal health and pregnancy outcomes&lt;/title&gt;&lt;secondary-title&gt;Cochrane Database of Systematic Reviews&lt;/secondary-title&gt;&lt;/titles&gt;&lt;periodical&gt;&lt;full-title&gt;Cochrane Database of Systematic Reviews&lt;/full-title&gt;&lt;/periodical&gt;&lt;dates&gt;&lt;year&gt;2013&lt;/year&gt;&lt;/dates&gt;&lt;isbn&gt;14651858&lt;/isbn&gt;&lt;urls&gt;&lt;/urls&gt;&lt;electronic-resource-num&gt;10.1002/14651858.CD006896.pub2&lt;/electronic-resource-num&gt;&lt;/record&gt;&lt;/Cite&gt;&lt;/EndNote&gt;</w:instrText>
      </w:r>
      <w:r w:rsidR="002729FE">
        <w:fldChar w:fldCharType="separate"/>
      </w:r>
      <w:r w:rsidR="002747EA" w:rsidRPr="002747EA">
        <w:rPr>
          <w:noProof/>
          <w:vertAlign w:val="superscript"/>
        </w:rPr>
        <w:t>133</w:t>
      </w:r>
      <w:r w:rsidR="002729FE">
        <w:fldChar w:fldCharType="end"/>
      </w:r>
      <w:r w:rsidR="002729FE">
        <w:t xml:space="preserve">). </w:t>
      </w:r>
      <w:r w:rsidR="001462BD">
        <w:t>A meta-analysis of RCTs and observational studies also found no clear reduction in low birthweight (</w:t>
      </w:r>
      <w:r w:rsidR="001462BD" w:rsidRPr="009C3668">
        <w:rPr>
          <w:sz w:val="16"/>
          <w:szCs w:val="16"/>
        </w:rPr>
        <w:t>OR 0.82; 95%CI 0.63 to 1.06; 3</w:t>
      </w:r>
      <w:r w:rsidR="001462BD">
        <w:rPr>
          <w:sz w:val="16"/>
          <w:szCs w:val="16"/>
        </w:rPr>
        <w:t> </w:t>
      </w:r>
      <w:r w:rsidR="001462BD" w:rsidRPr="009C3668">
        <w:rPr>
          <w:sz w:val="16"/>
          <w:szCs w:val="16"/>
        </w:rPr>
        <w:t xml:space="preserve">RCTs, 10 </w:t>
      </w:r>
      <w:r w:rsidR="001462BD">
        <w:rPr>
          <w:sz w:val="16"/>
          <w:szCs w:val="16"/>
        </w:rPr>
        <w:t xml:space="preserve">observational </w:t>
      </w:r>
      <w:r w:rsidR="001462BD" w:rsidRPr="009C3668">
        <w:rPr>
          <w:sz w:val="16"/>
          <w:szCs w:val="16"/>
        </w:rPr>
        <w:t>studies</w:t>
      </w:r>
      <w:r w:rsidR="001462BD">
        <w:t>).</w:t>
      </w:r>
      <w:r w:rsidR="001462BD">
        <w:fldChar w:fldCharType="begin"/>
      </w:r>
      <w:r w:rsidR="002747EA">
        <w:instrText xml:space="preserve"> ADDIN EN.CITE &lt;EndNote&gt;&lt;Cite&gt;&lt;Author&gt;Hodgetts&lt;/Author&gt;&lt;Year&gt;2015&lt;/Year&gt;&lt;RecNum&gt;1449&lt;/RecNum&gt;&lt;DisplayText&gt;&lt;style face="superscript" font="Trebuchet MS" size="9"&gt;131&lt;/style&gt;&lt;/DisplayText&gt;&lt;record&gt;&lt;rec-number&gt;1449&lt;/rec-number&gt;&lt;foreign-keys&gt;&lt;key app="EN" db-id="exvasrfx2dtraoesasxp2szsxa2df502592x" timestamp="1571805799"&gt;1449&lt;/key&gt;&lt;/foreign-keys&gt;&lt;ref-type name="Journal Article"&gt;17&lt;/ref-type&gt;&lt;contributors&gt;&lt;authors&gt;&lt;author&gt;Hodgetts, V.A.,&lt;/author&gt;&lt;author&gt;Morris, R.K.,&lt;/author&gt;&lt;author&gt;Francis, A.,&lt;/author&gt;&lt;author&gt;Gardosi, J.,&lt;/author&gt;&lt;author&gt;Ismail, K.M.,&lt;/author&gt;&lt;/authors&gt;&lt;/contributors&gt;&lt;titles&gt;&lt;title&gt;Effectiveness of folic acid supplementation in pregnancy on reducing the risk of small-for-gestational age neonates: a population study, systematic review and meta-analysis&lt;/title&gt;&lt;secondary-title&gt;BJOG&lt;/secondary-title&gt;&lt;/titles&gt;&lt;periodical&gt;&lt;full-title&gt;BJOG&lt;/full-title&gt;&lt;/periodical&gt;&lt;pages&gt;478-90&lt;/pages&gt;&lt;volume&gt;122&lt;/volume&gt;&lt;number&gt;4&lt;/number&gt;&lt;dates&gt;&lt;year&gt;2015&lt;/year&gt;&lt;/dates&gt;&lt;urls&gt;&lt;/urls&gt;&lt;/record&gt;&lt;/Cite&gt;&lt;/EndNote&gt;</w:instrText>
      </w:r>
      <w:r w:rsidR="001462BD">
        <w:fldChar w:fldCharType="separate"/>
      </w:r>
      <w:r w:rsidR="002747EA" w:rsidRPr="002747EA">
        <w:rPr>
          <w:noProof/>
          <w:vertAlign w:val="superscript"/>
        </w:rPr>
        <w:t>131</w:t>
      </w:r>
      <w:r w:rsidR="001462BD">
        <w:fldChar w:fldCharType="end"/>
      </w:r>
      <w:r w:rsidR="001462BD">
        <w:t xml:space="preserve"> </w:t>
      </w:r>
      <w:r w:rsidR="00BC52F9">
        <w:t xml:space="preserve">However, a systematic review of cohort studies </w:t>
      </w:r>
      <w:r w:rsidR="009C3668">
        <w:t>suggested</w:t>
      </w:r>
      <w:r w:rsidR="00BC52F9">
        <w:t xml:space="preserve"> a reduction in risk </w:t>
      </w:r>
      <w:r w:rsidR="009C3668">
        <w:t xml:space="preserve">of preterm birth </w:t>
      </w:r>
      <w:r w:rsidR="00BC52F9">
        <w:t>(</w:t>
      </w:r>
      <w:r w:rsidR="00BC52F9" w:rsidRPr="00BC52F9">
        <w:rPr>
          <w:sz w:val="16"/>
          <w:szCs w:val="16"/>
        </w:rPr>
        <w:t>RR 0.68; 95%CI 0.52 to 0.90; 2 studies; n=575</w:t>
      </w:r>
      <w:r w:rsidR="00BC52F9">
        <w:t>)</w:t>
      </w:r>
      <w:r w:rsidR="009C3668">
        <w:t xml:space="preserve"> and small-for-gestational age (</w:t>
      </w:r>
      <w:r w:rsidR="009C3668" w:rsidRPr="009C3668">
        <w:rPr>
          <w:sz w:val="16"/>
          <w:szCs w:val="16"/>
        </w:rPr>
        <w:t>RR 0.84; 95%CI 0.81 to 0.89; 3 studies; n=17,553</w:t>
      </w:r>
      <w:r w:rsidR="009C3668">
        <w:t>)</w:t>
      </w:r>
      <w:r w:rsidR="00BC52F9">
        <w:t>.</w:t>
      </w:r>
      <w:r w:rsidR="00BC52F9">
        <w:fldChar w:fldCharType="begin">
          <w:fldData xml:space="preserve">PEVuZE5vdGU+PENpdGU+PEF1dGhvcj5aaGFuZzwvQXV0aG9yPjxZZWFyPjIwMTc8L1llYXI+PFJl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</w:fldData>
        </w:fldChar>
      </w:r>
      <w:r w:rsidR="002747EA">
        <w:instrText xml:space="preserve"> ADDIN EN.CITE </w:instrText>
      </w:r>
      <w:r w:rsidR="002747EA">
        <w:fldChar w:fldCharType="begin">
          <w:fldData xml:space="preserve">PEVuZE5vdGU+PENpdGU+PEF1dGhvcj5aaGFuZzwvQXV0aG9yPjxZZWFyPjIwMTc8L1llYXI+PFJl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</w:fldData>
        </w:fldChar>
      </w:r>
      <w:r w:rsidR="002747EA">
        <w:instrText xml:space="preserve"> ADDIN EN.CITE.DATA </w:instrText>
      </w:r>
      <w:r w:rsidR="002747EA">
        <w:fldChar w:fldCharType="end"/>
      </w:r>
      <w:r w:rsidR="00BC52F9">
        <w:fldChar w:fldCharType="separate"/>
      </w:r>
      <w:r w:rsidR="002747EA" w:rsidRPr="002747EA">
        <w:rPr>
          <w:noProof/>
          <w:vertAlign w:val="superscript"/>
        </w:rPr>
        <w:t>124</w:t>
      </w:r>
      <w:r w:rsidR="00BC52F9">
        <w:fldChar w:fldCharType="end"/>
      </w:r>
    </w:p>
    <w:p w14:paraId="2259EA04" w14:textId="33A26DDD" w:rsidR="00E27064" w:rsidRDefault="007A0BD2" w:rsidP="00024348">
      <w:r>
        <w:t>A systematic review of RCTs found that folic acid supplementation was associate</w:t>
      </w:r>
      <w:r w:rsidR="000809B3">
        <w:t>d</w:t>
      </w:r>
      <w:r>
        <w:t xml:space="preserve"> with a reduction in risk of neural tube defects (</w:t>
      </w:r>
      <w:r w:rsidRPr="009C3668">
        <w:rPr>
          <w:sz w:val="16"/>
          <w:szCs w:val="16"/>
        </w:rPr>
        <w:t xml:space="preserve">RR 0.31; 95%CI 0.17 to 0.58; 5 RCTs; n=6,708; high </w:t>
      </w:r>
      <w:r w:rsidR="00836F2D">
        <w:rPr>
          <w:sz w:val="16"/>
          <w:szCs w:val="16"/>
        </w:rPr>
        <w:t>certainty</w:t>
      </w:r>
      <w:r>
        <w:t>)</w:t>
      </w:r>
      <w:r w:rsidR="00335498">
        <w:t xml:space="preserve"> and cleft palate (</w:t>
      </w:r>
      <w:r w:rsidR="00335498" w:rsidRPr="009C3668">
        <w:rPr>
          <w:sz w:val="16"/>
          <w:szCs w:val="16"/>
        </w:rPr>
        <w:t xml:space="preserve">RR 0.73; 95%CI 0.05 to 0.89; 3 RCTs; n=5,612; low </w:t>
      </w:r>
      <w:r w:rsidR="00836F2D">
        <w:rPr>
          <w:sz w:val="16"/>
          <w:szCs w:val="16"/>
        </w:rPr>
        <w:t>certainty</w:t>
      </w:r>
      <w:r w:rsidR="00335498">
        <w:t>) but there was no effect on other congenital anomalies</w:t>
      </w:r>
      <w:r w:rsidR="00FB0ABB">
        <w:t>.</w:t>
      </w:r>
      <w:r w:rsidR="00FB0ABB">
        <w:fldChar w:fldCharType="begin"/>
      </w:r>
      <w:r w:rsidR="002747EA">
        <w:instrText xml:space="preserve"> ADDIN EN.CITE &lt;EndNote&gt;&lt;Cite&gt;&lt;Author&gt;De-Regil&lt;/Author&gt;&lt;Year&gt;2015&lt;/Year&gt;&lt;RecNum&gt;1430&lt;/RecNum&gt;&lt;DisplayText&gt;&lt;style face="superscript" font="Trebuchet MS" size="9"&gt;129&lt;/style&gt;&lt;/DisplayText&gt;&lt;record&gt;&lt;rec-number&gt;1430&lt;/rec-number&gt;&lt;foreign-keys&gt;&lt;key app="EN" db-id="exvasrfx2dtraoesasxp2szsxa2df502592x" timestamp="1571626206"&gt;1430&lt;/key&gt;&lt;key app="ENWeb" db-id=""&gt;0&lt;/key&gt;&lt;/foreign-keys&gt;&lt;ref-type name="Journal Article"&gt;17&lt;/ref-type&gt;&lt;contributors&gt;&lt;authors&gt;&lt;author&gt;De-Regil, L. M.&lt;/author&gt;&lt;author&gt;Pena-Rosas, J. P.&lt;/author&gt;&lt;author&gt;Fernandez-Gaxiola, A. C.&lt;/author&gt;&lt;author&gt;Rayco-Solon, P.&lt;/author&gt;&lt;/authors&gt;&lt;/contributors&gt;&lt;auth-address&gt;Research and Evaluation, Micronutrient Initiative, 180 Elgin Street, Suite 1000, Ottawa, ON, Canada, K2P 2K3.&lt;/auth-address&gt;&lt;titles&gt;&lt;title&gt;Effects and safety of periconceptional oral folate supplementation for preventing birth defects&lt;/title&gt;&lt;secondary-title&gt;Cochrane Database Syst Rev&lt;/secondary-title&gt;&lt;/titles&gt;&lt;periodical&gt;&lt;full-title&gt;Cochrane Database Syst Rev&lt;/full-title&gt;&lt;/periodical&gt;&lt;pages&gt;CD007950&lt;/pages&gt;&lt;number&gt;12&lt;/number&gt;&lt;edition&gt;2015/12/15&lt;/edition&gt;&lt;keywords&gt;&lt;keyword&gt;Dietary Supplements&lt;/keyword&gt;&lt;keyword&gt;Female&lt;/keyword&gt;&lt;keyword&gt;Folic Acid/*administration &amp;amp; dosage&lt;/keyword&gt;&lt;keyword&gt;Humans&lt;/keyword&gt;&lt;keyword&gt;Infant&lt;/keyword&gt;&lt;keyword&gt;Neural Tube Defects/*prevention &amp;amp; control&lt;/keyword&gt;&lt;keyword&gt;Preconception Care&lt;/keyword&gt;&lt;keyword&gt;Pregnancy&lt;/keyword&gt;&lt;keyword&gt;Randomized Controlled Trials as Topic&lt;/keyword&gt;&lt;keyword&gt;Vitamin B Complex/*administration &amp;amp; dosage&lt;/keyword&gt;&lt;/keywords&gt;&lt;dates&gt;&lt;year&gt;2015&lt;/year&gt;&lt;pub-dates&gt;&lt;date&gt;Dec 14&lt;/date&gt;&lt;/pub-dates&gt;&lt;/dates&gt;&lt;isbn&gt;1469-493X (Electronic)&amp;#xD;1361-6137 (Linking)&lt;/isbn&gt;&lt;accession-num&gt;26662928&lt;/accession-num&gt;&lt;urls&gt;&lt;related-urls&gt;&lt;url&gt;https://www.ncbi.nlm.nih.gov/pubmed/26662928&lt;/url&gt;&lt;/related-urls&gt;&lt;/urls&gt;&lt;electronic-resource-num&gt;10.1002/14651858.CD007950.pub3&lt;/electronic-resource-num&gt;&lt;/record&gt;&lt;/Cite&gt;&lt;/EndNote&gt;</w:instrText>
      </w:r>
      <w:r w:rsidR="00FB0ABB">
        <w:fldChar w:fldCharType="separate"/>
      </w:r>
      <w:r w:rsidR="002747EA" w:rsidRPr="002747EA">
        <w:rPr>
          <w:noProof/>
          <w:vertAlign w:val="superscript"/>
        </w:rPr>
        <w:t>129</w:t>
      </w:r>
      <w:r w:rsidR="00FB0ABB">
        <w:fldChar w:fldCharType="end"/>
      </w:r>
      <w:r w:rsidR="00FB0ABB">
        <w:t xml:space="preserve"> </w:t>
      </w:r>
      <w:r w:rsidR="000809B3">
        <w:t xml:space="preserve">A systematic review of observational studies found a reduction in </w:t>
      </w:r>
      <w:r w:rsidR="00E27064">
        <w:t>cleft lip with or without cleft palate (</w:t>
      </w:r>
      <w:r w:rsidR="00E27064" w:rsidRPr="009C3668">
        <w:rPr>
          <w:sz w:val="16"/>
          <w:szCs w:val="16"/>
        </w:rPr>
        <w:t>OR 0.72; 95%CI 0.61 to 0.85</w:t>
      </w:r>
      <w:r w:rsidR="00E27064">
        <w:t>) but not cleft palate only (</w:t>
      </w:r>
      <w:r w:rsidR="00E27064" w:rsidRPr="009C3668">
        <w:rPr>
          <w:sz w:val="16"/>
          <w:szCs w:val="16"/>
        </w:rPr>
        <w:t>OR</w:t>
      </w:r>
      <w:r w:rsidR="00E27064" w:rsidRPr="009C3668">
        <w:rPr>
          <w:rStyle w:val="s1"/>
          <w:sz w:val="16"/>
          <w:szCs w:val="16"/>
        </w:rPr>
        <w:t>.</w:t>
      </w:r>
      <w:r w:rsidR="00E27064" w:rsidRPr="009C3668">
        <w:rPr>
          <w:sz w:val="16"/>
          <w:szCs w:val="16"/>
        </w:rPr>
        <w:t>0.75, 95%CI 0.53 to 1.04</w:t>
      </w:r>
      <w:r w:rsidR="00E27064">
        <w:t>).</w:t>
      </w:r>
      <w:r w:rsidR="00E27064">
        <w:fldChar w:fldCharType="begin"/>
      </w:r>
      <w:r w:rsidR="002747EA">
        <w:instrText xml:space="preserve"> ADDIN EN.CITE &lt;EndNote&gt;&lt;Cite&gt;&lt;Author&gt;Jahanbin&lt;/Author&gt;&lt;Year&gt;2018&lt;/Year&gt;&lt;RecNum&gt;1614&lt;/RecNum&gt;&lt;DisplayText&gt;&lt;style face="superscript" font="Trebuchet MS" size="9"&gt;119&lt;/style&gt;&lt;/DisplayText&gt;&lt;record&gt;&lt;rec-number&gt;1614&lt;/rec-number&gt;&lt;foreign-keys&gt;&lt;key app="EN" db-id="exvasrfx2dtraoesasxp2szsxa2df502592x" timestamp="1576652279"&gt;1614&lt;/key&gt;&lt;key app="ENWeb" db-id=""&gt;0&lt;/key&gt;&lt;/foreign-keys&gt;&lt;ref-type name="Journal Article"&gt;17&lt;/ref-type&gt;&lt;contributors&gt;&lt;authors&gt;&lt;author&gt;Jahanbin, Arezoo&lt;/author&gt;&lt;author&gt;Shadkam, Elaheh&lt;/author&gt;&lt;author&gt;Miri, Hamid Heidarian&lt;/author&gt;&lt;author&gt;Shirazi, Alireza Sarraf&lt;/author&gt;&lt;author&gt;Abtahi, Mostafa&lt;/author&gt;&lt;/authors&gt;&lt;/contributors&gt;&lt;titles&gt;&lt;title&gt;Maternal folic acid supplementation and the risk of oral clefts in offspring&lt;/title&gt;&lt;secondary-title&gt;J Craniofacial Surg&lt;/secondary-title&gt;&lt;/titles&gt;&lt;periodical&gt;&lt;full-title&gt;J Craniofacial Surg&lt;/full-title&gt;&lt;/periodical&gt;&lt;pages&gt;e534-e541&lt;/pages&gt;&lt;volume&gt;29&lt;/volume&gt;&lt;number&gt;6&lt;/number&gt;&lt;section&gt;e534&lt;/section&gt;&lt;dates&gt;&lt;year&gt;2018&lt;/year&gt;&lt;/dates&gt;&lt;isbn&gt;1049-2275&lt;/isbn&gt;&lt;urls&gt;&lt;/urls&gt;&lt;electronic-resource-num&gt;10.1097/scs.0000000000004488&lt;/electronic-resource-num&gt;&lt;/record&gt;&lt;/Cite&gt;&lt;/EndNote&gt;</w:instrText>
      </w:r>
      <w:r w:rsidR="00E27064">
        <w:fldChar w:fldCharType="separate"/>
      </w:r>
      <w:r w:rsidR="002747EA" w:rsidRPr="002747EA">
        <w:rPr>
          <w:noProof/>
          <w:vertAlign w:val="superscript"/>
        </w:rPr>
        <w:t>119</w:t>
      </w:r>
      <w:r w:rsidR="00E27064">
        <w:fldChar w:fldCharType="end"/>
      </w:r>
    </w:p>
    <w:p w14:paraId="30EBFACD" w14:textId="6C4E564C" w:rsidR="007A0BD2" w:rsidRDefault="00631FE4" w:rsidP="00024348">
      <w:r>
        <w:t>S</w:t>
      </w:r>
      <w:r w:rsidR="00FB0ABB">
        <w:t>ystematic review</w:t>
      </w:r>
      <w:r w:rsidR="00F96EE5">
        <w:t>s</w:t>
      </w:r>
      <w:r w:rsidR="00FB0ABB">
        <w:t xml:space="preserve"> of case-control studies found a reduction in congenital heart </w:t>
      </w:r>
      <w:r w:rsidR="000809B3">
        <w:t>def</w:t>
      </w:r>
      <w:r w:rsidR="00FB0ABB">
        <w:t>ects (</w:t>
      </w:r>
      <w:r w:rsidR="00FB0ABB" w:rsidRPr="009C3668">
        <w:rPr>
          <w:sz w:val="16"/>
          <w:szCs w:val="16"/>
        </w:rPr>
        <w:t xml:space="preserve">RR 0.72; 95%CI </w:t>
      </w:r>
      <w:r w:rsidR="00F96EE5" w:rsidRPr="009C3668">
        <w:rPr>
          <w:sz w:val="16"/>
          <w:szCs w:val="16"/>
        </w:rPr>
        <w:t>0.63 to 0.82</w:t>
      </w:r>
      <w:r w:rsidR="00F96EE5">
        <w:t>;</w:t>
      </w:r>
      <w:r w:rsidR="00FB0ABB">
        <w:fldChar w:fldCharType="begin">
          <w:fldData xml:space="preserve">PEVuZE5vdGU+PENpdGU+PEF1dGhvcj5GZW5nPC9BdXRob3I+PFllYXI+MjAxNTwvWWVhcj48UmVj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==
</w:fldData>
        </w:fldChar>
      </w:r>
      <w:r w:rsidR="002747EA">
        <w:instrText xml:space="preserve"> ADDIN EN.CITE </w:instrText>
      </w:r>
      <w:r w:rsidR="002747EA">
        <w:fldChar w:fldCharType="begin">
          <w:fldData xml:space="preserve">PEVuZE5vdGU+PENpdGU+PEF1dGhvcj5GZW5nPC9BdXRob3I+PFllYXI+MjAxNTwvWWVhcj48UmVj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==
</w:fldData>
        </w:fldChar>
      </w:r>
      <w:r w:rsidR="002747EA">
        <w:instrText xml:space="preserve"> ADDIN EN.CITE.DATA </w:instrText>
      </w:r>
      <w:r w:rsidR="002747EA">
        <w:fldChar w:fldCharType="end"/>
      </w:r>
      <w:r w:rsidR="00FB0ABB">
        <w:fldChar w:fldCharType="separate"/>
      </w:r>
      <w:r w:rsidR="002747EA" w:rsidRPr="002747EA">
        <w:rPr>
          <w:noProof/>
          <w:vertAlign w:val="superscript"/>
        </w:rPr>
        <w:t>130</w:t>
      </w:r>
      <w:r w:rsidR="00FB0ABB">
        <w:fldChar w:fldCharType="end"/>
      </w:r>
      <w:r w:rsidR="009C3668">
        <w:t xml:space="preserve"> </w:t>
      </w:r>
      <w:r w:rsidR="009C3668" w:rsidRPr="009C3668">
        <w:rPr>
          <w:sz w:val="16"/>
          <w:szCs w:val="16"/>
        </w:rPr>
        <w:t>OR 0.60; 95%CI 0.49 to 0.71</w:t>
      </w:r>
      <w:r w:rsidR="00F96EE5">
        <w:fldChar w:fldCharType="begin"/>
      </w:r>
      <w:r w:rsidR="002747EA">
        <w:instrText xml:space="preserve"> ADDIN EN.CITE &lt;EndNote&gt;&lt;Cite&gt;&lt;Author&gt;Xu&lt;/Author&gt;&lt;Year&gt;2016&lt;/Year&gt;&lt;RecNum&gt;1618&lt;/RecNum&gt;&lt;DisplayText&gt;&lt;style face="superscript" font="Trebuchet MS" size="9"&gt;123&lt;/style&gt;&lt;/DisplayText&gt;&lt;record&gt;&lt;rec-number&gt;1618&lt;/rec-number&gt;&lt;foreign-keys&gt;&lt;key app="EN" db-id="exvasrfx2dtraoesasxp2szsxa2df502592x" timestamp="1576726470"&gt;1618&lt;/key&gt;&lt;/foreign-keys&gt;&lt;ref-type name="Journal Article"&gt;17&lt;/ref-type&gt;&lt;contributors&gt;&lt;authors&gt;&lt;author&gt;Xu, A.&lt;/author&gt;&lt;author&gt;Cao, X.&lt;/author&gt;&lt;author&gt;Lu, Y.&lt;/author&gt;&lt;author&gt;Li, H.&lt;/author&gt;&lt;author&gt;Zhu, Q.&lt;/author&gt;&lt;author&gt;Chen, X.&lt;/author&gt;&lt;author&gt;Jiang, H.&lt;/author&gt;&lt;author&gt;Li, X.&lt;/author&gt;&lt;/authors&gt;&lt;/contributors&gt;&lt;auth-address&gt;Prenatal Screening Diagnosis Center, Nantong Maternal and Child Health Hospital.&lt;/auth-address&gt;&lt;titles&gt;&lt;title&gt;A meta-analysis of the relationship between maternal folic acid supplementation and the risk of congenital heart defects&lt;/title&gt;&lt;secondary-title&gt;Int Heart J&lt;/secondary-title&gt;&lt;/titles&gt;&lt;periodical&gt;&lt;full-title&gt;Int Heart J&lt;/full-title&gt;&lt;/periodical&gt;&lt;pages&gt;725-728&lt;/pages&gt;&lt;volume&gt;57&lt;/volume&gt;&lt;number&gt;6&lt;/number&gt;&lt;edition&gt;2016/11/11&lt;/edition&gt;&lt;keywords&gt;&lt;keyword&gt;*Dietary Supplements&lt;/keyword&gt;&lt;keyword&gt;Female&lt;/keyword&gt;&lt;keyword&gt;Folic Acid/*therapeutic use&lt;/keyword&gt;&lt;keyword&gt;Heart Defects, Congenital/*prevention &amp;amp; control&lt;/keyword&gt;&lt;keyword&gt;Humans&lt;/keyword&gt;&lt;keyword&gt;Infant, Newborn&lt;/keyword&gt;&lt;keyword&gt;Pregnancy&lt;/keyword&gt;&lt;keyword&gt;Prenatal Care&lt;/keyword&gt;&lt;keyword&gt;Vitamin B Complex/*therapeutic use&lt;/keyword&gt;&lt;/keywords&gt;&lt;dates&gt;&lt;year&gt;2016&lt;/year&gt;&lt;pub-dates&gt;&lt;date&gt;Dec 2&lt;/date&gt;&lt;/pub-dates&gt;&lt;/dates&gt;&lt;isbn&gt;1349-3299 (Electronic)&amp;#xD;1349-2365 (Linking)&lt;/isbn&gt;&lt;accession-num&gt;27829639&lt;/accession-num&gt;&lt;urls&gt;&lt;related-urls&gt;&lt;url&gt;https://www.ncbi.nlm.nih.gov/pubmed/27829639&lt;/url&gt;&lt;/related-urls&gt;&lt;/urls&gt;&lt;electronic-resource-num&gt;10.1536/ihj.16-054&lt;/electronic-resource-num&gt;&lt;/record&gt;&lt;/Cite&gt;&lt;/EndNote&gt;</w:instrText>
      </w:r>
      <w:r w:rsidR="00F96EE5">
        <w:fldChar w:fldCharType="separate"/>
      </w:r>
      <w:r w:rsidR="002747EA" w:rsidRPr="002747EA">
        <w:rPr>
          <w:noProof/>
          <w:vertAlign w:val="superscript"/>
        </w:rPr>
        <w:t>123</w:t>
      </w:r>
      <w:r w:rsidR="00F96EE5">
        <w:fldChar w:fldCharType="end"/>
      </w:r>
      <w:r w:rsidR="009C3668">
        <w:t>).</w:t>
      </w:r>
    </w:p>
    <w:p w14:paraId="61C3DDA0" w14:textId="4C69C605" w:rsidR="00024348" w:rsidRDefault="00024348" w:rsidP="00024348">
      <w:r>
        <w:t>A systematic review of observational studies</w:t>
      </w:r>
      <w:r>
        <w:fldChar w:fldCharType="begin"/>
      </w:r>
      <w:r w:rsidR="002747EA">
        <w:instrText xml:space="preserve"> ADDIN EN.CITE &lt;EndNote&gt;&lt;Cite&gt;&lt;Author&gt;Wang&lt;/Author&gt;&lt;Year&gt;2015&lt;/Year&gt;&lt;RecNum&gt;1616&lt;/RecNum&gt;&lt;DisplayText&gt;&lt;style face="superscript" font="Trebuchet MS" size="9"&gt;122&lt;/style&gt;&lt;/DisplayText&gt;&lt;record&gt;&lt;rec-number&gt;1616&lt;/rec-number&gt;&lt;foreign-keys&gt;&lt;key app="EN" db-id="exvasrfx2dtraoesasxp2szsxa2df502592x" timestamp="1576725325"&gt;1616&lt;/key&gt;&lt;key app="ENWeb" db-id=""&gt;0&lt;/key&gt;&lt;/foreign-keys&gt;&lt;ref-type name="Journal Article"&gt;17&lt;/ref-type&gt;&lt;contributors&gt;&lt;authors&gt;&lt;author&gt;Wang, Ting&lt;/author&gt;&lt;author&gt;Zhang, Hong-Ping&lt;/author&gt;&lt;author&gt;Zhang, Xin&lt;/author&gt;&lt;author&gt;Liang, Zong-An&lt;/author&gt;&lt;author&gt;Ji, Yu-Lin&lt;/author&gt;&lt;author&gt;Wang, Gang&lt;/author&gt;&lt;/authors&gt;&lt;/contributors&gt;&lt;titles&gt;&lt;title&gt;Is folate status a risk factor for asthma or other allergic diseases?&lt;/title&gt;&lt;secondary-title&gt;Allergy, Asthma &amp;amp; Immunology Research&lt;/secondary-title&gt;&lt;/titles&gt;&lt;periodical&gt;&lt;full-title&gt;Allergy, Asthma &amp;amp; Immunology Research&lt;/full-title&gt;&lt;/periodical&gt;&lt;volume&gt;7&lt;/volume&gt;&lt;number&gt;6&lt;/number&gt;&lt;section&gt;538&lt;/section&gt;&lt;dates&gt;&lt;year&gt;2015&lt;/year&gt;&lt;/dates&gt;&lt;isbn&gt;2092-7355&amp;#xD;2092-7363&lt;/isbn&gt;&lt;urls&gt;&lt;/urls&gt;&lt;electronic-resource-num&gt;10.4168/aair.2015.7.6.538&lt;/electronic-resource-num&gt;&lt;/record&gt;&lt;/Cite&gt;&lt;/EndNote&gt;</w:instrText>
      </w:r>
      <w:r>
        <w:fldChar w:fldCharType="separate"/>
      </w:r>
      <w:r w:rsidR="002747EA" w:rsidRPr="002747EA">
        <w:rPr>
          <w:noProof/>
          <w:vertAlign w:val="superscript"/>
        </w:rPr>
        <w:t>122</w:t>
      </w:r>
      <w:r>
        <w:fldChar w:fldCharType="end"/>
      </w:r>
      <w:r>
        <w:t xml:space="preserve"> found no clear difference in risk of asthma (</w:t>
      </w:r>
      <w:r w:rsidRPr="002B1393">
        <w:rPr>
          <w:sz w:val="16"/>
          <w:szCs w:val="16"/>
        </w:rPr>
        <w:t>RR</w:t>
      </w:r>
      <w:r>
        <w:rPr>
          <w:sz w:val="16"/>
          <w:szCs w:val="16"/>
        </w:rPr>
        <w:t> </w:t>
      </w:r>
      <w:r w:rsidRPr="002B1393">
        <w:rPr>
          <w:sz w:val="16"/>
          <w:szCs w:val="16"/>
        </w:rPr>
        <w:t xml:space="preserve">1.04; 95%CI 0.94 to 1.16; low </w:t>
      </w:r>
      <w:r w:rsidR="00836F2D">
        <w:rPr>
          <w:sz w:val="16"/>
          <w:szCs w:val="16"/>
        </w:rPr>
        <w:t>certainty</w:t>
      </w:r>
      <w:r>
        <w:t>) or wheeze (</w:t>
      </w:r>
      <w:r w:rsidRPr="002B1393">
        <w:rPr>
          <w:sz w:val="16"/>
          <w:szCs w:val="16"/>
        </w:rPr>
        <w:t xml:space="preserve">RR 1.05; 95%CI 0.95 to 1.15; low </w:t>
      </w:r>
      <w:r w:rsidR="00836F2D">
        <w:rPr>
          <w:sz w:val="16"/>
          <w:szCs w:val="16"/>
        </w:rPr>
        <w:t>certainty</w:t>
      </w:r>
      <w:r>
        <w:t>) with folic acid supplementation during pregnancy in general but a slight increase in risk of wheeze when supplementation occurred in early pregnancy (</w:t>
      </w:r>
      <w:r w:rsidRPr="00806F6F">
        <w:rPr>
          <w:sz w:val="16"/>
          <w:szCs w:val="16"/>
        </w:rPr>
        <w:t xml:space="preserve">RR 1.06; 95%CI 1.02 to 1.09; low </w:t>
      </w:r>
      <w:r w:rsidR="00836F2D">
        <w:rPr>
          <w:sz w:val="16"/>
          <w:szCs w:val="16"/>
        </w:rPr>
        <w:t>certainty</w:t>
      </w:r>
      <w:r>
        <w:t>).</w:t>
      </w:r>
    </w:p>
    <w:p w14:paraId="258BD38F" w14:textId="5556B771" w:rsidR="00806F6F" w:rsidRDefault="00806F6F" w:rsidP="00236C51">
      <w:r>
        <w:t>A systematic review of observational studies</w:t>
      </w:r>
      <w:r w:rsidR="00201490">
        <w:fldChar w:fldCharType="begin">
          <w:fldData xml:space="preserve">PEVuZE5vdGU+PENpdGU+PEF1dGhvcj5XYW5nPC9BdXRob3I+PFllYXI+MjAxNzwvWWVhcj48UmVj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</w:fldData>
        </w:fldChar>
      </w:r>
      <w:r w:rsidR="002747EA">
        <w:instrText xml:space="preserve"> ADDIN EN.CITE </w:instrText>
      </w:r>
      <w:r w:rsidR="002747EA">
        <w:fldChar w:fldCharType="begin">
          <w:fldData xml:space="preserve">PEVuZE5vdGU+PENpdGU+PEF1dGhvcj5XYW5nPC9BdXRob3I+PFllYXI+MjAxNzwvWWVhcj48UmVj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</w:fldData>
        </w:fldChar>
      </w:r>
      <w:r w:rsidR="002747EA">
        <w:instrText xml:space="preserve"> ADDIN EN.CITE.DATA </w:instrText>
      </w:r>
      <w:r w:rsidR="002747EA">
        <w:fldChar w:fldCharType="end"/>
      </w:r>
      <w:r w:rsidR="00201490">
        <w:fldChar w:fldCharType="separate"/>
      </w:r>
      <w:r w:rsidR="002747EA" w:rsidRPr="002747EA">
        <w:rPr>
          <w:noProof/>
          <w:vertAlign w:val="superscript"/>
        </w:rPr>
        <w:t>118</w:t>
      </w:r>
      <w:r w:rsidR="00201490">
        <w:fldChar w:fldCharType="end"/>
      </w:r>
      <w:r>
        <w:t xml:space="preserve"> found a reduction in autism spectrum disorders with folic acid supplementation (</w:t>
      </w:r>
      <w:r w:rsidRPr="004F7A63">
        <w:rPr>
          <w:sz w:val="16"/>
          <w:szCs w:val="16"/>
        </w:rPr>
        <w:t>RR 0.77; 95%CI 0.64 to 0.93, 16 studies</w:t>
      </w:r>
      <w:r>
        <w:t>)</w:t>
      </w:r>
      <w:r w:rsidR="004F7A63">
        <w:t>.</w:t>
      </w:r>
    </w:p>
    <w:p w14:paraId="2CC836AC" w14:textId="17588B7D" w:rsidR="008D209D" w:rsidRPr="00236C51" w:rsidRDefault="00F615F8" w:rsidP="00236C51">
      <w:r>
        <w:t>Based on evidence from s</w:t>
      </w:r>
      <w:r w:rsidR="008D209D">
        <w:t xml:space="preserve">ystematic reviews of </w:t>
      </w:r>
      <w:r>
        <w:t>observational studies, folic acid supplementation during pregnancy appears to reduce the risk of acute myeloid leukaemia (</w:t>
      </w:r>
      <w:r w:rsidRPr="00F615F8">
        <w:rPr>
          <w:sz w:val="16"/>
          <w:szCs w:val="16"/>
        </w:rPr>
        <w:t>OR 0.52; 95%CI 0.31 to 0.89</w:t>
      </w:r>
      <w:r>
        <w:t>)</w:t>
      </w:r>
      <w:r w:rsidR="00201490">
        <w:fldChar w:fldCharType="begin">
          <w:fldData xml:space="preserve">PEVuZE5vdGU+PENpdGU+PEF1dGhvcj5NZXRheWVyPC9BdXRob3I+PFllYXI+MjAxNDwvWWVhcj48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</w:fldData>
        </w:fldChar>
      </w:r>
      <w:r w:rsidR="002747EA">
        <w:instrText xml:space="preserve"> ADDIN EN.CITE </w:instrText>
      </w:r>
      <w:r w:rsidR="002747EA">
        <w:fldChar w:fldCharType="begin">
          <w:fldData xml:space="preserve">PEVuZE5vdGU+PENpdGU+PEF1dGhvcj5NZXRheWVyPC9BdXRob3I+PFllYXI+MjAxNDwvWWVhcj48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</w:fldData>
        </w:fldChar>
      </w:r>
      <w:r w:rsidR="002747EA">
        <w:instrText xml:space="preserve"> ADDIN EN.CITE.DATA </w:instrText>
      </w:r>
      <w:r w:rsidR="002747EA">
        <w:fldChar w:fldCharType="end"/>
      </w:r>
      <w:r w:rsidR="00201490">
        <w:fldChar w:fldCharType="separate"/>
      </w:r>
      <w:r w:rsidR="002747EA" w:rsidRPr="002747EA">
        <w:rPr>
          <w:noProof/>
          <w:vertAlign w:val="superscript"/>
        </w:rPr>
        <w:t>120</w:t>
      </w:r>
      <w:r w:rsidR="00201490">
        <w:fldChar w:fldCharType="end"/>
      </w:r>
      <w:r>
        <w:t xml:space="preserve"> and c</w:t>
      </w:r>
      <w:r w:rsidRPr="0025225A">
        <w:t>hildhood brain and spinal cord tumo</w:t>
      </w:r>
      <w:r>
        <w:t>u</w:t>
      </w:r>
      <w:r w:rsidRPr="0025225A">
        <w:t>rs</w:t>
      </w:r>
      <w:r>
        <w:t xml:space="preserve"> (</w:t>
      </w:r>
      <w:r w:rsidRPr="00F615F8">
        <w:rPr>
          <w:sz w:val="16"/>
          <w:szCs w:val="16"/>
        </w:rPr>
        <w:t>OR 0.77; 95%CI 0.66 to 0.90</w:t>
      </w:r>
      <w:r>
        <w:t>).</w:t>
      </w:r>
      <w:r>
        <w:fldChar w:fldCharType="begin">
          <w:fldData xml:space="preserve">PEVuZE5vdGU+PENpdGU+PEF1dGhvcj5DaGlhdmFyaW5pPC9BdXRob3I+PFllYXI+MjAxODwvWWVh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</w:fldData>
        </w:fldChar>
      </w:r>
      <w:r w:rsidR="002747EA">
        <w:instrText xml:space="preserve"> ADDIN EN.CITE </w:instrText>
      </w:r>
      <w:r w:rsidR="002747EA">
        <w:fldChar w:fldCharType="begin">
          <w:fldData xml:space="preserve">PEVuZE5vdGU+PENpdGU+PEF1dGhvcj5DaGlhdmFyaW5pPC9BdXRob3I+PFllYXI+MjAxODwvWWVh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</w:fldData>
        </w:fldChar>
      </w:r>
      <w:r w:rsidR="002747EA">
        <w:instrText xml:space="preserve"> ADDIN EN.CITE.DATA </w:instrText>
      </w:r>
      <w:r w:rsidR="002747EA">
        <w:fldChar w:fldCharType="end"/>
      </w:r>
      <w:r>
        <w:fldChar w:fldCharType="separate"/>
      </w:r>
      <w:r w:rsidR="002747EA" w:rsidRPr="002747EA">
        <w:rPr>
          <w:noProof/>
          <w:vertAlign w:val="superscript"/>
        </w:rPr>
        <w:t>127</w:t>
      </w:r>
      <w:r>
        <w:fldChar w:fldCharType="end"/>
      </w:r>
      <w:r>
        <w:t xml:space="preserve"> The evidence on </w:t>
      </w:r>
      <w:r w:rsidR="008D209D">
        <w:t>acute lymphoblastic leukaemia</w:t>
      </w:r>
      <w:r>
        <w:t xml:space="preserve"> was inconsistent</w:t>
      </w:r>
      <w:r w:rsidR="008D209D">
        <w:t xml:space="preserve">, with one </w:t>
      </w:r>
      <w:r>
        <w:t xml:space="preserve">review </w:t>
      </w:r>
      <w:r w:rsidR="008D209D">
        <w:t>finding a reduced risk (</w:t>
      </w:r>
      <w:r w:rsidR="008D209D" w:rsidRPr="00F615F8">
        <w:rPr>
          <w:sz w:val="16"/>
          <w:szCs w:val="16"/>
        </w:rPr>
        <w:t>OR 0.77; 95%CI 0.67 to 0.88</w:t>
      </w:r>
      <w:r w:rsidR="008D209D">
        <w:t>)</w:t>
      </w:r>
      <w:r w:rsidR="00201490">
        <w:fldChar w:fldCharType="begin">
          <w:fldData xml:space="preserve">PEVuZE5vdGU+PENpdGU+PEF1dGhvcj5NZXRheWVyPC9BdXRob3I+PFllYXI+MjAxNDwvWWVhcj48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</w:fldData>
        </w:fldChar>
      </w:r>
      <w:r w:rsidR="002747EA">
        <w:instrText xml:space="preserve"> ADDIN EN.CITE </w:instrText>
      </w:r>
      <w:r w:rsidR="002747EA">
        <w:fldChar w:fldCharType="begin">
          <w:fldData xml:space="preserve">PEVuZE5vdGU+PENpdGU+PEF1dGhvcj5NZXRheWVyPC9BdXRob3I+PFllYXI+MjAxNDwvWWVhcj48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</w:fldData>
        </w:fldChar>
      </w:r>
      <w:r w:rsidR="002747EA">
        <w:instrText xml:space="preserve"> ADDIN EN.CITE.DATA </w:instrText>
      </w:r>
      <w:r w:rsidR="002747EA">
        <w:fldChar w:fldCharType="end"/>
      </w:r>
      <w:r w:rsidR="00201490">
        <w:fldChar w:fldCharType="separate"/>
      </w:r>
      <w:r w:rsidR="002747EA" w:rsidRPr="002747EA">
        <w:rPr>
          <w:noProof/>
          <w:vertAlign w:val="superscript"/>
        </w:rPr>
        <w:t>120</w:t>
      </w:r>
      <w:r w:rsidR="00201490">
        <w:fldChar w:fldCharType="end"/>
      </w:r>
      <w:r w:rsidR="008D209D">
        <w:t xml:space="preserve"> and the other finding no clear difference (</w:t>
      </w:r>
      <w:r w:rsidR="008D209D" w:rsidRPr="00F615F8">
        <w:rPr>
          <w:sz w:val="16"/>
          <w:szCs w:val="16"/>
        </w:rPr>
        <w:t>RR 0.87; 95%CI 0.57 to 1.34</w:t>
      </w:r>
      <w:r w:rsidR="008D209D">
        <w:t>).</w:t>
      </w:r>
      <w:r w:rsidR="008D209D">
        <w:fldChar w:fldCharType="begin">
          <w:fldData xml:space="preserve">PEVuZE5vdGU+PENpdGU+PEF1dGhvcj5EZXNzeXByaXM8L0F1dGhvcj48WWVhcj4yMDE3PC9ZZWFy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=
</w:fldData>
        </w:fldChar>
      </w:r>
      <w:r w:rsidR="002747EA">
        <w:instrText xml:space="preserve"> ADDIN EN.CITE </w:instrText>
      </w:r>
      <w:r w:rsidR="002747EA">
        <w:fldChar w:fldCharType="begin">
          <w:fldData xml:space="preserve">PEVuZE5vdGU+PENpdGU+PEF1dGhvcj5EZXNzeXByaXM8L0F1dGhvcj48WWVhcj4yMDE3PC9ZZWFy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=
</w:fldData>
        </w:fldChar>
      </w:r>
      <w:r w:rsidR="002747EA">
        <w:instrText xml:space="preserve"> ADDIN EN.CITE.DATA </w:instrText>
      </w:r>
      <w:r w:rsidR="002747EA">
        <w:fldChar w:fldCharType="end"/>
      </w:r>
      <w:r w:rsidR="008D209D">
        <w:fldChar w:fldCharType="separate"/>
      </w:r>
      <w:r w:rsidR="002747EA" w:rsidRPr="002747EA">
        <w:rPr>
          <w:noProof/>
          <w:vertAlign w:val="superscript"/>
        </w:rPr>
        <w:t>75</w:t>
      </w:r>
      <w:r w:rsidR="008D209D">
        <w:fldChar w:fldCharType="end"/>
      </w:r>
      <w:r w:rsidR="008D209D">
        <w:t xml:space="preserve"> </w:t>
      </w:r>
    </w:p>
    <w:p w14:paraId="381D90D9" w14:textId="77777777" w:rsidR="00C510DB" w:rsidRPr="00677230" w:rsidRDefault="00C510DB" w:rsidP="00C510DB">
      <w:pPr>
        <w:pStyle w:val="Heading4"/>
      </w:pPr>
      <w:r>
        <w:t>Vitamin B</w:t>
      </w:r>
      <w:r w:rsidRPr="00D645E9">
        <w:rPr>
          <w:vertAlign w:val="subscript"/>
        </w:rPr>
        <w:t>6</w:t>
      </w:r>
    </w:p>
    <w:p w14:paraId="614AB2CA" w14:textId="77777777" w:rsidR="00C510DB" w:rsidRDefault="00C510DB" w:rsidP="00C510DB">
      <w:pPr>
        <w:pStyle w:val="Heading5"/>
      </w:pPr>
      <w:r>
        <w:t>Background</w:t>
      </w:r>
    </w:p>
    <w:p w14:paraId="71BB8036" w14:textId="4537A5B3" w:rsidR="00F53712" w:rsidRPr="00F53712" w:rsidRDefault="00F53712" w:rsidP="00F53712">
      <w:r w:rsidRPr="00F53712">
        <w:t>Vitamin B</w:t>
      </w:r>
      <w:r w:rsidRPr="004E7AEC">
        <w:rPr>
          <w:vertAlign w:val="subscript"/>
        </w:rPr>
        <w:t>6</w:t>
      </w:r>
      <w:r w:rsidRPr="00F53712">
        <w:t xml:space="preserve"> plays vital roles in numerous metabolic processes in the human body, such as nervous system development and functioning.</w:t>
      </w:r>
      <w:r>
        <w:t xml:space="preserve"> </w:t>
      </w:r>
      <w:r w:rsidRPr="00F53712">
        <w:t>It has been associated with some benefits in non-randomised studies, such as higher Apgar scores, higher birthweights, and reduced</w:t>
      </w:r>
      <w:r>
        <w:t xml:space="preserve"> </w:t>
      </w:r>
      <w:r w:rsidRPr="00F53712">
        <w:t>incidence of p</w:t>
      </w:r>
      <w:r>
        <w:t>re-eclampsia and preterm birth.</w:t>
      </w:r>
      <w:r w:rsidR="00201490">
        <w:fldChar w:fldCharType="begin"/>
      </w:r>
      <w:r w:rsidR="002747EA">
        <w:instrText xml:space="preserve"> ADDIN EN.CITE &lt;EndNote&gt;&lt;Cite&gt;&lt;Author&gt;Salam&lt;/Author&gt;&lt;Year&gt;2015&lt;/Year&gt;&lt;RecNum&gt;1602&lt;/RecNum&gt;&lt;DisplayText&gt;&lt;style face="superscript" font="Trebuchet MS" size="9"&gt;140&lt;/style&gt;&lt;/DisplayText&gt;&lt;record&gt;&lt;rec-number&gt;1602&lt;/rec-number&gt;&lt;foreign-keys&gt;&lt;key app="EN" db-id="exvasrfx2dtraoesasxp2szsxa2df502592x" timestamp="1576555048"&gt;1602&lt;/key&gt;&lt;key app="ENWeb" db-id=""&gt;0&lt;/key&gt;&lt;/foreign-keys&gt;&lt;ref-type name="Journal Article"&gt;17&lt;/ref-type&gt;&lt;contributors&gt;&lt;authors&gt;&lt;author&gt;Salam, R. A.&lt;/author&gt;&lt;author&gt;Zuberi, N. F.&lt;/author&gt;&lt;author&gt;Bhutta, Z. A.&lt;/author&gt;&lt;/authors&gt;&lt;/contributors&gt;&lt;auth-address&gt;Division of Women and Child Health, Aga Khan University Hospital, Stadium Road, PO Box 3500, Karachi, Sind, Pakistan, 74800.&lt;/auth-address&gt;&lt;titles&gt;&lt;title&gt;Pyridoxine (vitamin B6) supplementation during pregnancy or labour for maternal and neonatal outcomes&lt;/title&gt;&lt;secondary-title&gt;Cochrane Database Syst Rev&lt;/secondary-title&gt;&lt;/titles&gt;&lt;periodical&gt;&lt;full-title&gt;Cochrane Database Syst Rev&lt;/full-title&gt;&lt;/periodical&gt;&lt;pages&gt;CD000179&lt;/pages&gt;&lt;number&gt;6&lt;/number&gt;&lt;edition&gt;2015/06/04&lt;/edition&gt;&lt;keywords&gt;&lt;keyword&gt;Birth Weight&lt;/keyword&gt;&lt;keyword&gt;Dental Caries/prevention &amp;amp; control&lt;/keyword&gt;&lt;keyword&gt;*Dietary Supplements&lt;/keyword&gt;&lt;keyword&gt;Eclampsia/prevention &amp;amp; control&lt;/keyword&gt;&lt;keyword&gt;Female&lt;/keyword&gt;&lt;keyword&gt;Humans&lt;/keyword&gt;&lt;keyword&gt;Infant, Newborn&lt;/keyword&gt;&lt;keyword&gt;Labor, Obstetric&lt;/keyword&gt;&lt;keyword&gt;Pre-Eclampsia/prevention &amp;amp; control&lt;/keyword&gt;&lt;keyword&gt;*Pregnancy&lt;/keyword&gt;&lt;keyword&gt;Pregnancy Outcome&lt;/keyword&gt;&lt;keyword&gt;Pyridoxine/*administration &amp;amp; dosage&lt;/keyword&gt;&lt;keyword&gt;Randomized Controlled Trials as Topic&lt;/keyword&gt;&lt;keyword&gt;Vitamin B Complex/*administration &amp;amp; dosage&lt;/keyword&gt;&lt;/keywords&gt;&lt;dates&gt;&lt;year&gt;2015&lt;/year&gt;&lt;pub-dates&gt;&lt;date&gt;Jun 3&lt;/date&gt;&lt;/pub-dates&gt;&lt;/dates&gt;&lt;isbn&gt;1469-493X (Electronic)&amp;#xD;1361-6137 (Linking)&lt;/isbn&gt;&lt;accession-num&gt;26039815&lt;/accession-num&gt;&lt;urls&gt;&lt;related-urls&gt;&lt;url&gt;https://www.ncbi.nlm.nih.gov/pubmed/26039815&lt;/url&gt;&lt;/related-urls&gt;&lt;/urls&gt;&lt;electronic-resource-num&gt;10.1002/14651858.CD000179.pub3&lt;/electronic-resource-num&gt;&lt;/record&gt;&lt;/Cite&gt;&lt;/EndNote&gt;</w:instrText>
      </w:r>
      <w:r w:rsidR="00201490">
        <w:fldChar w:fldCharType="separate"/>
      </w:r>
      <w:r w:rsidR="002747EA" w:rsidRPr="002747EA">
        <w:rPr>
          <w:noProof/>
          <w:vertAlign w:val="superscript"/>
        </w:rPr>
        <w:t>140</w:t>
      </w:r>
      <w:r w:rsidR="00201490">
        <w:fldChar w:fldCharType="end"/>
      </w:r>
    </w:p>
    <w:p w14:paraId="09B9E70C" w14:textId="77777777" w:rsidR="00C510DB" w:rsidRDefault="00C510DB" w:rsidP="00C510DB">
      <w:pPr>
        <w:pStyle w:val="Heading5"/>
      </w:pPr>
      <w:r>
        <w:t>Current review</w:t>
      </w:r>
    </w:p>
    <w:p w14:paraId="5C0D0DE8" w14:textId="54DDC766" w:rsidR="0009796C" w:rsidRDefault="00F53712" w:rsidP="0009796C">
      <w:r>
        <w:t xml:space="preserve">This review identified </w:t>
      </w:r>
      <w:r w:rsidR="004E7AEC">
        <w:t>two systematic reviews. One review found a clear improvement in nausea score when vitamin B</w:t>
      </w:r>
      <w:r w:rsidR="004E7AEC" w:rsidRPr="004E7AEC">
        <w:rPr>
          <w:vertAlign w:val="subscript"/>
        </w:rPr>
        <w:t>6</w:t>
      </w:r>
      <w:r w:rsidR="004E7AEC">
        <w:t xml:space="preserve"> was compared to placebo (</w:t>
      </w:r>
      <w:r w:rsidR="004E7AEC" w:rsidRPr="004E7AEC">
        <w:rPr>
          <w:sz w:val="16"/>
          <w:szCs w:val="16"/>
        </w:rPr>
        <w:t xml:space="preserve">MD -3.7; 95%CI -6.9 to -0.5; very low </w:t>
      </w:r>
      <w:r w:rsidR="00836F2D">
        <w:rPr>
          <w:sz w:val="16"/>
          <w:szCs w:val="16"/>
        </w:rPr>
        <w:t>certainty</w:t>
      </w:r>
      <w:r w:rsidR="004E7AEC">
        <w:t>).</w:t>
      </w:r>
      <w:r w:rsidR="00774750">
        <w:fldChar w:fldCharType="begin"/>
      </w:r>
      <w:r w:rsidR="002747EA">
        <w:instrText xml:space="preserve"> ADDIN EN.CITE &lt;EndNote&gt;&lt;Cite&gt;&lt;Author&gt;Sridharan&lt;/Author&gt;&lt;Year&gt;2018&lt;/Year&gt;&lt;RecNum&gt;1577&lt;/RecNum&gt;&lt;DisplayText&gt;&lt;style face="superscript" font="Trebuchet MS" size="9"&gt;141&lt;/style&gt;&lt;/DisplayText&gt;&lt;record&gt;&lt;rec-number&gt;1577&lt;/rec-number&gt;&lt;foreign-keys&gt;&lt;key app="EN" db-id="exvasrfx2dtraoesasxp2szsxa2df502592x" timestamp="1576536337"&gt;1577&lt;/key&gt;&lt;key app="ENWeb" db-id=""&gt;0&lt;/key&gt;&lt;/foreign-keys&gt;&lt;ref-type name="Journal Article"&gt;17&lt;/ref-type&gt;&lt;contributors&gt;&lt;authors&gt;&lt;author&gt;Sridharan, Kannan&lt;/author&gt;&lt;author&gt;Sivaramakrishnan, Gowri&lt;/author&gt;&lt;/authors&gt;&lt;/contributors&gt;&lt;titles&gt;&lt;title&gt;Interventions for treating nausea and vomiting in pregnancy: a network meta-analysis and trial sequential analysis of randomized clinical trials&lt;/title&gt;&lt;secondary-title&gt;Expert Review of Clinical Pharmacology&lt;/secondary-title&gt;&lt;/titles&gt;&lt;periodical&gt;&lt;full-title&gt;Expert Review of Clinical Pharmacology&lt;/full-title&gt;&lt;/periodical&gt;&lt;pages&gt;1143-1150&lt;/pages&gt;&lt;volume&gt;11&lt;/volume&gt;&lt;number&gt;11&lt;/number&gt;&lt;section&gt;1143&lt;/section&gt;&lt;dates&gt;&lt;year&gt;2018&lt;/year&gt;&lt;/dates&gt;&lt;isbn&gt;1751-2433&amp;#xD;1751-2441&lt;/isbn&gt;&lt;urls&gt;&lt;/urls&gt;&lt;electronic-resource-num&gt;10.1080/17512433.2018.1530108&lt;/electronic-resource-num&gt;&lt;/record&gt;&lt;/Cite&gt;&lt;/EndNote&gt;</w:instrText>
      </w:r>
      <w:r w:rsidR="00774750">
        <w:fldChar w:fldCharType="separate"/>
      </w:r>
      <w:r w:rsidR="002747EA" w:rsidRPr="002747EA">
        <w:rPr>
          <w:noProof/>
          <w:vertAlign w:val="superscript"/>
        </w:rPr>
        <w:t>141</w:t>
      </w:r>
      <w:r w:rsidR="00774750">
        <w:fldChar w:fldCharType="end"/>
      </w:r>
      <w:r w:rsidR="004E7AEC">
        <w:t xml:space="preserve"> A</w:t>
      </w:r>
      <w:r w:rsidR="0009796C">
        <w:t xml:space="preserve"> Cochrane review</w:t>
      </w:r>
      <w:r w:rsidR="00201490">
        <w:fldChar w:fldCharType="begin"/>
      </w:r>
      <w:r w:rsidR="002747EA">
        <w:instrText xml:space="preserve"> ADDIN EN.CITE &lt;EndNote&gt;&lt;Cite&gt;&lt;Author&gt;Salam&lt;/Author&gt;&lt;Year&gt;2015&lt;/Year&gt;&lt;RecNum&gt;1602&lt;/RecNum&gt;&lt;DisplayText&gt;&lt;style face="superscript" font="Trebuchet MS" size="9"&gt;140&lt;/style&gt;&lt;/DisplayText&gt;&lt;record&gt;&lt;rec-number&gt;1602&lt;/rec-number&gt;&lt;foreign-keys&gt;&lt;key app="EN" db-id="exvasrfx2dtraoesasxp2szsxa2df502592x" timestamp="1576555048"&gt;1602&lt;/key&gt;&lt;key app="ENWeb" db-id=""&gt;0&lt;/key&gt;&lt;/foreign-keys&gt;&lt;ref-type name="Journal Article"&gt;17&lt;/ref-type&gt;&lt;contributors&gt;&lt;authors&gt;&lt;author&gt;Salam, R. A.&lt;/author&gt;&lt;author&gt;Zuberi, N. F.&lt;/author&gt;&lt;author&gt;Bhutta, Z. A.&lt;/author&gt;&lt;/authors&gt;&lt;/contributors&gt;&lt;auth-address&gt;Division of Women and Child Health, Aga Khan University Hospital, Stadium Road, PO Box 3500, Karachi, Sind, Pakistan, 74800.&lt;/auth-address&gt;&lt;titles&gt;&lt;title&gt;Pyridoxine (vitamin B6) supplementation during pregnancy or labour for maternal and neonatal outcomes&lt;/title&gt;&lt;secondary-title&gt;Cochrane Database Syst Rev&lt;/secondary-title&gt;&lt;/titles&gt;&lt;periodical&gt;&lt;full-title&gt;Cochrane Database Syst Rev&lt;/full-title&gt;&lt;/periodical&gt;&lt;pages&gt;CD000179&lt;/pages&gt;&lt;number&gt;6&lt;/number&gt;&lt;edition&gt;2015/06/04&lt;/edition&gt;&lt;keywords&gt;&lt;keyword&gt;Birth Weight&lt;/keyword&gt;&lt;keyword&gt;Dental Caries/prevention &amp;amp; control&lt;/keyword&gt;&lt;keyword&gt;*Dietary Supplements&lt;/keyword&gt;&lt;keyword&gt;Eclampsia/prevention &amp;amp; control&lt;/keyword&gt;&lt;keyword&gt;Female&lt;/keyword&gt;&lt;keyword&gt;Humans&lt;/keyword&gt;&lt;keyword&gt;Infant, Newborn&lt;/keyword&gt;&lt;keyword&gt;Labor, Obstetric&lt;/keyword&gt;&lt;keyword&gt;Pre-Eclampsia/prevention &amp;amp; control&lt;/keyword&gt;&lt;keyword&gt;*Pregnancy&lt;/keyword&gt;&lt;keyword&gt;Pregnancy Outcome&lt;/keyword&gt;&lt;keyword&gt;Pyridoxine/*administration &amp;amp; dosage&lt;/keyword&gt;&lt;keyword&gt;Randomized Controlled Trials as Topic&lt;/keyword&gt;&lt;keyword&gt;Vitamin B Complex/*administration &amp;amp; dosage&lt;/keyword&gt;&lt;/keywords&gt;&lt;dates&gt;&lt;year&gt;2015&lt;/year&gt;&lt;pub-dates&gt;&lt;date&gt;Jun 3&lt;/date&gt;&lt;/pub-dates&gt;&lt;/dates&gt;&lt;isbn&gt;1469-493X (Electronic)&amp;#xD;1361-6137 (Linking)&lt;/isbn&gt;&lt;accession-num&gt;26039815&lt;/accession-num&gt;&lt;urls&gt;&lt;related-urls&gt;&lt;url&gt;https://www.ncbi.nlm.nih.gov/pubmed/26039815&lt;/url&gt;&lt;/related-urls&gt;&lt;/urls&gt;&lt;electronic-resource-num&gt;10.1002/14651858.CD000179.pub3&lt;/electronic-resource-num&gt;&lt;/record&gt;&lt;/Cite&gt;&lt;/EndNote&gt;</w:instrText>
      </w:r>
      <w:r w:rsidR="00201490">
        <w:fldChar w:fldCharType="separate"/>
      </w:r>
      <w:r w:rsidR="002747EA" w:rsidRPr="002747EA">
        <w:rPr>
          <w:noProof/>
          <w:vertAlign w:val="superscript"/>
        </w:rPr>
        <w:t>140</w:t>
      </w:r>
      <w:r w:rsidR="00201490">
        <w:fldChar w:fldCharType="end"/>
      </w:r>
      <w:r w:rsidR="0009796C">
        <w:t xml:space="preserve"> found that t</w:t>
      </w:r>
      <w:r w:rsidR="0009796C" w:rsidRPr="00C510DB">
        <w:t>here is not enough evidence to detect clinical benefits of vitamin B</w:t>
      </w:r>
      <w:r w:rsidR="0009796C" w:rsidRPr="0009796C">
        <w:rPr>
          <w:vertAlign w:val="subscript"/>
        </w:rPr>
        <w:t>6</w:t>
      </w:r>
      <w:r w:rsidR="0009796C" w:rsidRPr="00C510DB">
        <w:t xml:space="preserve"> supplementation in pregnancy and/or labour other than one trial suggesting protection against dental decay.</w:t>
      </w:r>
    </w:p>
    <w:p w14:paraId="654BA564" w14:textId="4358CB7E" w:rsidR="00677230" w:rsidRPr="00677230" w:rsidRDefault="00E71F85" w:rsidP="00677230">
      <w:pPr>
        <w:pStyle w:val="Heading4"/>
      </w:pPr>
      <w:r>
        <w:t>Vitamin B</w:t>
      </w:r>
      <w:r w:rsidRPr="000D4E73">
        <w:rPr>
          <w:vertAlign w:val="subscript"/>
        </w:rPr>
        <w:t>12</w:t>
      </w:r>
    </w:p>
    <w:p w14:paraId="4B400E5B" w14:textId="77777777" w:rsidR="00B23C1A" w:rsidRDefault="00B23C1A" w:rsidP="00B23C1A">
      <w:pPr>
        <w:pStyle w:val="Heading5"/>
      </w:pPr>
      <w:r>
        <w:t>Background</w:t>
      </w:r>
    </w:p>
    <w:p w14:paraId="61F12CDB" w14:textId="4A4E99C7" w:rsidR="004867CC" w:rsidRPr="00227C83" w:rsidRDefault="004867CC" w:rsidP="004867CC">
      <w:r>
        <w:t>Vitamin B</w:t>
      </w:r>
      <w:r w:rsidRPr="004867CC">
        <w:rPr>
          <w:vertAlign w:val="subscript"/>
        </w:rPr>
        <w:t>12</w:t>
      </w:r>
      <w:r w:rsidRPr="004867CC">
        <w:t xml:space="preserve"> deficiency </w:t>
      </w:r>
      <w:r>
        <w:t>in pregnancy</w:t>
      </w:r>
      <w:r w:rsidRPr="004867CC">
        <w:t xml:space="preserve"> is associated with adverse maternal and neonatal outcomes</w:t>
      </w:r>
      <w:r>
        <w:t>.</w:t>
      </w:r>
      <w:r w:rsidR="00201490">
        <w:fldChar w:fldCharType="begin">
          <w:fldData xml:space="preserve">PEVuZE5vdGU+PENpdGU+PEF1dGhvcj5GaW5rZWxzdGVpbjwvQXV0aG9yPjxZZWFyPjIwMTU8L1ll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</w:fldData>
        </w:fldChar>
      </w:r>
      <w:r w:rsidR="002747EA">
        <w:instrText xml:space="preserve"> ADDIN EN.CITE </w:instrText>
      </w:r>
      <w:r w:rsidR="002747EA">
        <w:fldChar w:fldCharType="begin">
          <w:fldData xml:space="preserve">PEVuZE5vdGU+PENpdGU+PEF1dGhvcj5GaW5rZWxzdGVpbjwvQXV0aG9yPjxZZWFyPjIwMTU8L1ll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</w:fldData>
        </w:fldChar>
      </w:r>
      <w:r w:rsidR="002747EA">
        <w:instrText xml:space="preserve"> ADDIN EN.CITE.DATA </w:instrText>
      </w:r>
      <w:r w:rsidR="002747EA">
        <w:fldChar w:fldCharType="end"/>
      </w:r>
      <w:r w:rsidR="00201490">
        <w:fldChar w:fldCharType="separate"/>
      </w:r>
      <w:r w:rsidR="002747EA" w:rsidRPr="002747EA">
        <w:rPr>
          <w:noProof/>
          <w:vertAlign w:val="superscript"/>
        </w:rPr>
        <w:t>142</w:t>
      </w:r>
      <w:r w:rsidR="00201490">
        <w:fldChar w:fldCharType="end"/>
      </w:r>
      <w:r>
        <w:t xml:space="preserve"> </w:t>
      </w:r>
      <w:r w:rsidRPr="004867CC">
        <w:t>Infants born to</w:t>
      </w:r>
      <w:r>
        <w:t xml:space="preserve"> vitamin B</w:t>
      </w:r>
      <w:r w:rsidRPr="004867CC">
        <w:rPr>
          <w:vertAlign w:val="subscript"/>
        </w:rPr>
        <w:t>12</w:t>
      </w:r>
      <w:r w:rsidRPr="004867CC">
        <w:t xml:space="preserve">-deficient women may be at increased risk of neural tube </w:t>
      </w:r>
      <w:r>
        <w:t>defects, and maternal vitamin B</w:t>
      </w:r>
      <w:r w:rsidRPr="004867CC">
        <w:rPr>
          <w:vertAlign w:val="subscript"/>
        </w:rPr>
        <w:t>12</w:t>
      </w:r>
      <w:r w:rsidRPr="004867CC">
        <w:t xml:space="preserve"> insufficiency (&lt;200 pmol/L)</w:t>
      </w:r>
      <w:r>
        <w:t xml:space="preserve"> </w:t>
      </w:r>
      <w:r w:rsidRPr="004867CC">
        <w:t>can impair infant growth, psychomotor function, and brain development, which may be irreversible.</w:t>
      </w:r>
      <w:r w:rsidR="00201490">
        <w:fldChar w:fldCharType="begin">
          <w:fldData xml:space="preserve">PEVuZE5vdGU+PENpdGU+PEF1dGhvcj5GaW5rZWxzdGVpbjwvQXV0aG9yPjxZZWFyPjIwMTU8L1ll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</w:fldData>
        </w:fldChar>
      </w:r>
      <w:r w:rsidR="002747EA">
        <w:instrText xml:space="preserve"> ADDIN EN.CITE </w:instrText>
      </w:r>
      <w:r w:rsidR="002747EA">
        <w:fldChar w:fldCharType="begin">
          <w:fldData xml:space="preserve">PEVuZE5vdGU+PENpdGU+PEF1dGhvcj5GaW5rZWxzdGVpbjwvQXV0aG9yPjxZZWFyPjIwMTU8L1ll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</w:fldData>
        </w:fldChar>
      </w:r>
      <w:r w:rsidR="002747EA">
        <w:instrText xml:space="preserve"> ADDIN EN.CITE.DATA </w:instrText>
      </w:r>
      <w:r w:rsidR="002747EA">
        <w:fldChar w:fldCharType="end"/>
      </w:r>
      <w:r w:rsidR="00201490">
        <w:fldChar w:fldCharType="separate"/>
      </w:r>
      <w:r w:rsidR="002747EA" w:rsidRPr="002747EA">
        <w:rPr>
          <w:noProof/>
          <w:vertAlign w:val="superscript"/>
        </w:rPr>
        <w:t>142</w:t>
      </w:r>
      <w:r w:rsidR="00201490">
        <w:fldChar w:fldCharType="end"/>
      </w:r>
      <w:r>
        <w:t xml:space="preserve"> The evidence on an association between maternal B</w:t>
      </w:r>
      <w:r w:rsidRPr="00F74795">
        <w:rPr>
          <w:vertAlign w:val="subscript"/>
        </w:rPr>
        <w:t>12</w:t>
      </w:r>
      <w:r>
        <w:t xml:space="preserve"> levels and low birth weight is inconsistent.</w:t>
      </w:r>
      <w:r w:rsidR="00201490">
        <w:fldChar w:fldCharType="begin">
          <w:fldData xml:space="preserve">PEVuZE5vdGU+PENpdGU+PEF1dGhvcj5TdWt1bWFyPC9BdXRob3I+PFllYXI+MjAxNjwvWWVhcj48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</w:fldData>
        </w:fldChar>
      </w:r>
      <w:r w:rsidR="002747EA">
        <w:instrText xml:space="preserve"> ADDIN EN.CITE </w:instrText>
      </w:r>
      <w:r w:rsidR="002747EA">
        <w:fldChar w:fldCharType="begin">
          <w:fldData xml:space="preserve">PEVuZE5vdGU+PENpdGU+PEF1dGhvcj5TdWt1bWFyPC9BdXRob3I+PFllYXI+MjAxNjwvWWVhcj48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</w:fldData>
        </w:fldChar>
      </w:r>
      <w:r w:rsidR="002747EA">
        <w:instrText xml:space="preserve"> ADDIN EN.CITE.DATA </w:instrText>
      </w:r>
      <w:r w:rsidR="002747EA">
        <w:fldChar w:fldCharType="end"/>
      </w:r>
      <w:r w:rsidR="00201490">
        <w:fldChar w:fldCharType="separate"/>
      </w:r>
      <w:r w:rsidR="002747EA" w:rsidRPr="002747EA">
        <w:rPr>
          <w:noProof/>
          <w:vertAlign w:val="superscript"/>
        </w:rPr>
        <w:t>143</w:t>
      </w:r>
      <w:r w:rsidR="00201490">
        <w:fldChar w:fldCharType="end"/>
      </w:r>
      <w:r>
        <w:t xml:space="preserve"> </w:t>
      </w:r>
    </w:p>
    <w:p w14:paraId="0657505C" w14:textId="32A77600" w:rsidR="00177609" w:rsidRDefault="00177609" w:rsidP="00177609">
      <w:r>
        <w:t>V</w:t>
      </w:r>
      <w:r w:rsidRPr="00177609">
        <w:t>itamin</w:t>
      </w:r>
      <w:r>
        <w:t xml:space="preserve"> B</w:t>
      </w:r>
      <w:r w:rsidRPr="00177609">
        <w:rPr>
          <w:vertAlign w:val="subscript"/>
        </w:rPr>
        <w:t>12</w:t>
      </w:r>
      <w:r w:rsidRPr="00177609">
        <w:t xml:space="preserve"> insufficiency during pregnancy is common even in non</w:t>
      </w:r>
      <w:r>
        <w:t>-</w:t>
      </w:r>
      <w:r w:rsidRPr="00177609">
        <w:t xml:space="preserve">vegetarian populations and </w:t>
      </w:r>
      <w:r>
        <w:t>concentrations of vitamin B</w:t>
      </w:r>
      <w:r w:rsidRPr="00177609">
        <w:rPr>
          <w:vertAlign w:val="subscript"/>
        </w:rPr>
        <w:t>12</w:t>
      </w:r>
      <w:r w:rsidRPr="00177609">
        <w:t xml:space="preserve"> decrease from the first to the third trimester.</w:t>
      </w:r>
      <w:r w:rsidR="00201490">
        <w:fldChar w:fldCharType="begin">
          <w:fldData xml:space="preserve">PEVuZE5vdGU+PENpdGU+PEF1dGhvcj5TdWt1bWFyPC9BdXRob3I+PFllYXI+MjAxNjwvWWVhcj48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</w:fldData>
        </w:fldChar>
      </w:r>
      <w:r w:rsidR="002747EA">
        <w:instrText xml:space="preserve"> ADDIN EN.CITE </w:instrText>
      </w:r>
      <w:r w:rsidR="002747EA">
        <w:fldChar w:fldCharType="begin">
          <w:fldData xml:space="preserve">PEVuZE5vdGU+PENpdGU+PEF1dGhvcj5TdWt1bWFyPC9BdXRob3I+PFllYXI+MjAxNjwvWWVhcj48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</w:fldData>
        </w:fldChar>
      </w:r>
      <w:r w:rsidR="002747EA">
        <w:instrText xml:space="preserve"> ADDIN EN.CITE.DATA </w:instrText>
      </w:r>
      <w:r w:rsidR="002747EA">
        <w:fldChar w:fldCharType="end"/>
      </w:r>
      <w:r w:rsidR="00201490">
        <w:fldChar w:fldCharType="separate"/>
      </w:r>
      <w:r w:rsidR="002747EA" w:rsidRPr="002747EA">
        <w:rPr>
          <w:noProof/>
          <w:vertAlign w:val="superscript"/>
        </w:rPr>
        <w:t>143</w:t>
      </w:r>
      <w:r w:rsidR="00201490">
        <w:fldChar w:fldCharType="end"/>
      </w:r>
    </w:p>
    <w:p w14:paraId="3F574309" w14:textId="77777777" w:rsidR="0052004B" w:rsidRDefault="00227C83" w:rsidP="00177609">
      <w:r>
        <w:t xml:space="preserve">The </w:t>
      </w:r>
      <w:r w:rsidR="0052004B">
        <w:t>guidelines currently state that:</w:t>
      </w:r>
    </w:p>
    <w:p w14:paraId="4169FEEC" w14:textId="549055D9" w:rsidR="0052004B" w:rsidRDefault="0052004B" w:rsidP="0052004B">
      <w:pPr>
        <w:pStyle w:val="bullet"/>
      </w:pPr>
      <w:r>
        <w:t>v</w:t>
      </w:r>
      <w:r w:rsidRPr="00CC52F7">
        <w:t>itamin B</w:t>
      </w:r>
      <w:r w:rsidRPr="00CC52F7">
        <w:rPr>
          <w:vertAlign w:val="subscript"/>
        </w:rPr>
        <w:t>12</w:t>
      </w:r>
      <w:r w:rsidRPr="00CC52F7">
        <w:t xml:space="preserve"> deficiency is common in most of the developing world</w:t>
      </w:r>
      <w:r>
        <w:t xml:space="preserve"> but f</w:t>
      </w:r>
      <w:r w:rsidRPr="00CC52F7">
        <w:t>ew studies have examined the prevalence of vitamin B</w:t>
      </w:r>
      <w:r w:rsidRPr="00CC52F7">
        <w:rPr>
          <w:vertAlign w:val="subscript"/>
        </w:rPr>
        <w:t>12</w:t>
      </w:r>
      <w:r w:rsidRPr="00CC52F7">
        <w:t xml:space="preserve"> deficiency in Australia</w:t>
      </w:r>
    </w:p>
    <w:p w14:paraId="14D36B30" w14:textId="78BEAE82" w:rsidR="0052004B" w:rsidRDefault="0052004B" w:rsidP="0052004B">
      <w:pPr>
        <w:pStyle w:val="bullet"/>
      </w:pPr>
      <w:r w:rsidRPr="00CC52F7">
        <w:t>there is emerging evidence of vitamin B</w:t>
      </w:r>
      <w:r w:rsidRPr="00CC52F7">
        <w:rPr>
          <w:vertAlign w:val="subscript"/>
        </w:rPr>
        <w:t>12</w:t>
      </w:r>
      <w:r w:rsidRPr="00CC52F7">
        <w:t xml:space="preserve"> deficiency among refugees </w:t>
      </w:r>
      <w:r>
        <w:t xml:space="preserve">in Australia </w:t>
      </w:r>
      <w:r w:rsidRPr="00CC52F7">
        <w:t>due to limited or no sources of animal foods before resettlement</w:t>
      </w:r>
    </w:p>
    <w:p w14:paraId="5B5CEFA1" w14:textId="0DC3DD8B" w:rsidR="00227C83" w:rsidRPr="00177609" w:rsidRDefault="00227C83" w:rsidP="0052004B">
      <w:pPr>
        <w:pStyle w:val="bullet"/>
      </w:pPr>
      <w:r>
        <w:t>v</w:t>
      </w:r>
      <w:r w:rsidRPr="00CC52F7">
        <w:t>itamin B</w:t>
      </w:r>
      <w:r w:rsidRPr="00CC52F7">
        <w:rPr>
          <w:vertAlign w:val="subscript"/>
        </w:rPr>
        <w:t>12</w:t>
      </w:r>
      <w:r w:rsidRPr="00CC52F7">
        <w:t xml:space="preserve"> supplementation may be needed if a woman has a vegetarian or vegan diet.</w:t>
      </w:r>
    </w:p>
    <w:p w14:paraId="7373A22E" w14:textId="77777777" w:rsidR="00B23C1A" w:rsidRDefault="00B23C1A" w:rsidP="00B23C1A">
      <w:pPr>
        <w:pStyle w:val="Heading5"/>
      </w:pPr>
      <w:r>
        <w:t>Current review</w:t>
      </w:r>
    </w:p>
    <w:p w14:paraId="76D20FA8" w14:textId="14236A8A" w:rsidR="00227C83" w:rsidRDefault="0052004B" w:rsidP="00227C83">
      <w:r>
        <w:t>This review identified two RCTs</w:t>
      </w:r>
      <w:r w:rsidR="000D5A5F">
        <w:t xml:space="preserve"> of vitamin B</w:t>
      </w:r>
      <w:r w:rsidR="000D5A5F" w:rsidRPr="000D5A5F">
        <w:rPr>
          <w:vertAlign w:val="subscript"/>
        </w:rPr>
        <w:t>12</w:t>
      </w:r>
      <w:r w:rsidR="000D5A5F">
        <w:t xml:space="preserve"> supplementation in pregnancy</w:t>
      </w:r>
      <w:r w:rsidR="00E6241C">
        <w:t>,</w:t>
      </w:r>
      <w:r w:rsidR="00201490">
        <w:fldChar w:fldCharType="begin">
          <w:fldData xml:space="preserve">PEVuZE5vdGU+PENpdGU+PEF1dGhvcj5TcmluaXZhc2FuPC9BdXRob3I+PFllYXI+MjAxNzwvWWVh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</w:fldData>
        </w:fldChar>
      </w:r>
      <w:r w:rsidR="002747EA">
        <w:instrText xml:space="preserve"> ADDIN EN.CITE </w:instrText>
      </w:r>
      <w:r w:rsidR="002747EA">
        <w:fldChar w:fldCharType="begin">
          <w:fldData xml:space="preserve">PEVuZE5vdGU+PENpdGU+PEF1dGhvcj5TcmluaXZhc2FuPC9BdXRob3I+PFllYXI+MjAxNzwvWWVh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</w:fldData>
        </w:fldChar>
      </w:r>
      <w:r w:rsidR="002747EA">
        <w:instrText xml:space="preserve"> ADDIN EN.CITE.DATA </w:instrText>
      </w:r>
      <w:r w:rsidR="002747EA">
        <w:fldChar w:fldCharType="end"/>
      </w:r>
      <w:r w:rsidR="00201490">
        <w:fldChar w:fldCharType="separate"/>
      </w:r>
      <w:r w:rsidR="002747EA" w:rsidRPr="002747EA">
        <w:rPr>
          <w:noProof/>
          <w:vertAlign w:val="superscript"/>
        </w:rPr>
        <w:t>144-146</w:t>
      </w:r>
      <w:r w:rsidR="00201490">
        <w:fldChar w:fldCharType="end"/>
      </w:r>
      <w:r>
        <w:t xml:space="preserve"> both of which were conducted in developing countries.</w:t>
      </w:r>
      <w:r w:rsidR="004867CC">
        <w:t xml:space="preserve"> These studies found that:</w:t>
      </w:r>
    </w:p>
    <w:p w14:paraId="2828DFC9" w14:textId="6A64E6B9" w:rsidR="004867CC" w:rsidRDefault="00D8469A" w:rsidP="004867CC">
      <w:pPr>
        <w:pStyle w:val="bullet"/>
      </w:pPr>
      <w:r>
        <w:t>vitamin B</w:t>
      </w:r>
      <w:r w:rsidRPr="004867CC">
        <w:rPr>
          <w:vertAlign w:val="subscript"/>
        </w:rPr>
        <w:t>12</w:t>
      </w:r>
      <w:r>
        <w:t xml:space="preserve"> supplementation</w:t>
      </w:r>
      <w:r w:rsidRPr="00055BFC">
        <w:t xml:space="preserve"> </w:t>
      </w:r>
      <w:r>
        <w:t>(</w:t>
      </w:r>
      <w:r w:rsidRPr="00055BFC">
        <w:t xml:space="preserve">250 mug/day </w:t>
      </w:r>
      <w:r>
        <w:t>+</w:t>
      </w:r>
      <w:r w:rsidRPr="00055BFC">
        <w:t xml:space="preserve"> 60 mg iron + 400 mug folate throughout pregnancy and 3-month postpartum</w:t>
      </w:r>
      <w:r>
        <w:t>)</w:t>
      </w:r>
      <w:r w:rsidRPr="00055BFC">
        <w:t xml:space="preserve"> </w:t>
      </w:r>
      <w:r w:rsidR="004867CC" w:rsidRPr="00055BFC">
        <w:t>improved maternal, infant and breast milk B</w:t>
      </w:r>
      <w:r w:rsidR="004867CC" w:rsidRPr="004867CC">
        <w:rPr>
          <w:vertAlign w:val="subscript"/>
        </w:rPr>
        <w:t>12</w:t>
      </w:r>
      <w:r w:rsidR="004867CC" w:rsidRPr="00055BFC">
        <w:t xml:space="preserve"> status</w:t>
      </w:r>
      <w:r w:rsidR="004867CC">
        <w:t xml:space="preserve"> and </w:t>
      </w:r>
      <w:r w:rsidR="004867CC" w:rsidRPr="00055BFC">
        <w:t xml:space="preserve">H1N1 vaccine-specific responses in </w:t>
      </w:r>
      <w:r w:rsidR="004867CC">
        <w:t>women</w:t>
      </w:r>
      <w:r w:rsidR="004867CC" w:rsidRPr="00055BFC">
        <w:t xml:space="preserve"> and may alleviate in</w:t>
      </w:r>
      <w:r w:rsidR="004867CC">
        <w:t>flammatory responses in infants</w:t>
      </w:r>
      <w:r w:rsidR="00201490">
        <w:fldChar w:fldCharType="begin">
          <w:fldData xml:space="preserve">PEVuZE5vdGU+PENpdGU+PEF1dGhvcj5TaWRkaXF1YTwvQXV0aG9yPjxZZWFyPjIwMTY8L1llYXI+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</w:fldData>
        </w:fldChar>
      </w:r>
      <w:r w:rsidR="002747EA">
        <w:instrText xml:space="preserve"> ADDIN EN.CITE </w:instrText>
      </w:r>
      <w:r w:rsidR="002747EA">
        <w:fldChar w:fldCharType="begin">
          <w:fldData xml:space="preserve">PEVuZE5vdGU+PENpdGU+PEF1dGhvcj5TaWRkaXF1YTwvQXV0aG9yPjxZZWFyPjIwMTY8L1llYXI+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</w:fldData>
        </w:fldChar>
      </w:r>
      <w:r w:rsidR="002747EA">
        <w:instrText xml:space="preserve"> ADDIN EN.CITE.DATA </w:instrText>
      </w:r>
      <w:r w:rsidR="002747EA">
        <w:fldChar w:fldCharType="end"/>
      </w:r>
      <w:r w:rsidR="00201490">
        <w:fldChar w:fldCharType="separate"/>
      </w:r>
      <w:r w:rsidR="002747EA" w:rsidRPr="002747EA">
        <w:rPr>
          <w:noProof/>
          <w:vertAlign w:val="superscript"/>
        </w:rPr>
        <w:t>146</w:t>
      </w:r>
      <w:r w:rsidR="00201490">
        <w:fldChar w:fldCharType="end"/>
      </w:r>
    </w:p>
    <w:p w14:paraId="0EFD453D" w14:textId="4A0261E1" w:rsidR="004867CC" w:rsidRDefault="00D8469A" w:rsidP="004867CC">
      <w:pPr>
        <w:pStyle w:val="bullet"/>
      </w:pPr>
      <w:r>
        <w:t>with vitamin B</w:t>
      </w:r>
      <w:r w:rsidRPr="004867CC">
        <w:rPr>
          <w:vertAlign w:val="subscript"/>
        </w:rPr>
        <w:t>12</w:t>
      </w:r>
      <w:r>
        <w:t xml:space="preserve"> supplementation 50 microg/day from 14 weeks gestation to 6 weeks postpartum there was </w:t>
      </w:r>
      <w:r w:rsidR="004867CC">
        <w:t xml:space="preserve">no significant difference in cognitive development among infants at 9 months </w:t>
      </w:r>
      <w:r>
        <w:t>but</w:t>
      </w:r>
      <w:r w:rsidR="004867CC">
        <w:t xml:space="preserve"> higher expressive language scores among infants at </w:t>
      </w:r>
      <w:r>
        <w:t xml:space="preserve">30 months </w:t>
      </w:r>
      <w:r w:rsidRPr="0090198B">
        <w:t>(</w:t>
      </w:r>
      <w:r w:rsidRPr="00CB55A1">
        <w:rPr>
          <w:sz w:val="16"/>
          <w:szCs w:val="16"/>
        </w:rPr>
        <w:t>ß 0.14, P=0.03</w:t>
      </w:r>
      <w:r>
        <w:t>).</w:t>
      </w:r>
      <w:r w:rsidR="00201490">
        <w:fldChar w:fldCharType="begin">
          <w:fldData xml:space="preserve">PEVuZE5vdGU+PENpdGU+PEF1dGhvcj5TcmluaXZhc2FuPC9BdXRob3I+PFllYXI+MjAxNzwvWWVh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</w:fldData>
        </w:fldChar>
      </w:r>
      <w:r w:rsidR="002747EA">
        <w:instrText xml:space="preserve"> ADDIN EN.CITE </w:instrText>
      </w:r>
      <w:r w:rsidR="002747EA">
        <w:fldChar w:fldCharType="begin">
          <w:fldData xml:space="preserve">PEVuZE5vdGU+PENpdGU+PEF1dGhvcj5TcmluaXZhc2FuPC9BdXRob3I+PFllYXI+MjAxNzwvWWVh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</w:fldData>
        </w:fldChar>
      </w:r>
      <w:r w:rsidR="002747EA">
        <w:instrText xml:space="preserve"> ADDIN EN.CITE.DATA </w:instrText>
      </w:r>
      <w:r w:rsidR="002747EA">
        <w:fldChar w:fldCharType="end"/>
      </w:r>
      <w:r w:rsidR="00201490">
        <w:fldChar w:fldCharType="separate"/>
      </w:r>
      <w:r w:rsidR="002747EA" w:rsidRPr="002747EA">
        <w:rPr>
          <w:noProof/>
          <w:vertAlign w:val="superscript"/>
        </w:rPr>
        <w:t>144,145</w:t>
      </w:r>
      <w:r w:rsidR="00201490">
        <w:fldChar w:fldCharType="end"/>
      </w:r>
    </w:p>
    <w:p w14:paraId="174347E4" w14:textId="7AE50DAF" w:rsidR="00EF63E3" w:rsidRDefault="00EF63E3" w:rsidP="00EF63E3">
      <w:pPr>
        <w:pStyle w:val="Heading4"/>
      </w:pPr>
      <w:r>
        <w:t>Vitamin C</w:t>
      </w:r>
    </w:p>
    <w:p w14:paraId="1E9238BC" w14:textId="00E74C91" w:rsidR="0050037E" w:rsidRDefault="00B23C1A" w:rsidP="00B23C1A">
      <w:pPr>
        <w:pStyle w:val="Heading5"/>
      </w:pPr>
      <w:r>
        <w:t>Background</w:t>
      </w:r>
    </w:p>
    <w:p w14:paraId="577CE6B8" w14:textId="41D2F3B2" w:rsidR="00323D62" w:rsidRDefault="00323D62" w:rsidP="00323D62">
      <w:r>
        <w:t>A survey of pregnant women conducted in Sydney found that 8.2% were taking a vitamin C supplement.</w:t>
      </w:r>
      <w:r w:rsidR="00E37D04">
        <w:fldChar w:fldCharType="begin">
          <w:fldData xml:space="preserve">PEVuZE5vdGU+PENpdGU+PEF1dGhvcj5TaGFuZDwvQXV0aG9yPjxZZWFyPjIwMTY8L1llYXI+PFJl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</w:fldData>
        </w:fldChar>
      </w:r>
      <w:r w:rsidR="002747EA">
        <w:instrText xml:space="preserve"> ADDIN EN.CITE </w:instrText>
      </w:r>
      <w:r w:rsidR="002747EA">
        <w:fldChar w:fldCharType="begin">
          <w:fldData xml:space="preserve">PEVuZE5vdGU+PENpdGU+PEF1dGhvcj5TaGFuZDwvQXV0aG9yPjxZZWFyPjIwMTY8L1llYXI+PFJl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</w:fldData>
        </w:fldChar>
      </w:r>
      <w:r w:rsidR="002747EA">
        <w:instrText xml:space="preserve"> ADDIN EN.CITE.DATA </w:instrText>
      </w:r>
      <w:r w:rsidR="002747EA">
        <w:fldChar w:fldCharType="end"/>
      </w:r>
      <w:r w:rsidR="00E37D04">
        <w:fldChar w:fldCharType="separate"/>
      </w:r>
      <w:r w:rsidR="002747EA" w:rsidRPr="002747EA">
        <w:rPr>
          <w:noProof/>
          <w:vertAlign w:val="superscript"/>
        </w:rPr>
        <w:t>115</w:t>
      </w:r>
      <w:r w:rsidR="00E37D04">
        <w:fldChar w:fldCharType="end"/>
      </w:r>
    </w:p>
    <w:p w14:paraId="4D0EDC6B" w14:textId="7383E72C" w:rsidR="000F1769" w:rsidRPr="000F1769" w:rsidRDefault="00EE0BE5" w:rsidP="000F1769">
      <w:r>
        <w:t>The Guidelines currently recommend that women be advised that taking vitamin C supplements is not of benefit in pregnancy an</w:t>
      </w:r>
      <w:r w:rsidR="00193995">
        <w:t>d may cause harm</w:t>
      </w:r>
      <w:r>
        <w:t>.</w:t>
      </w:r>
    </w:p>
    <w:p w14:paraId="05999E0A" w14:textId="77777777" w:rsidR="00B23C1A" w:rsidRDefault="00B23C1A" w:rsidP="00B23C1A">
      <w:pPr>
        <w:pStyle w:val="Heading5"/>
      </w:pPr>
      <w:r>
        <w:t>Current review</w:t>
      </w:r>
    </w:p>
    <w:p w14:paraId="06AFC098" w14:textId="24101637" w:rsidR="004B7C9E" w:rsidRDefault="004B7C9E" w:rsidP="004B7C9E">
      <w:r>
        <w:t xml:space="preserve">This review </w:t>
      </w:r>
      <w:r w:rsidR="007262D7">
        <w:t>identified</w:t>
      </w:r>
      <w:r>
        <w:t xml:space="preserve"> three systematic reviews</w:t>
      </w:r>
      <w:r w:rsidR="00E51743">
        <w:fldChar w:fldCharType="begin">
          <w:fldData xml:space="preserve">PEVuZE5vdGU+PENpdGU+PEF1dGhvcj5CYWxvZ3VuPC9BdXRob3I+PFllYXI+MjAxNjwvWWVhcj48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</w:fldData>
        </w:fldChar>
      </w:r>
      <w:r w:rsidR="002747EA">
        <w:instrText xml:space="preserve"> ADDIN EN.CITE </w:instrText>
      </w:r>
      <w:r w:rsidR="002747EA">
        <w:fldChar w:fldCharType="begin">
          <w:fldData xml:space="preserve">PEVuZE5vdGU+PENpdGU+PEF1dGhvcj5CYWxvZ3VuPC9BdXRob3I+PFllYXI+MjAxNjwvWWVhcj48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</w:fldData>
        </w:fldChar>
      </w:r>
      <w:r w:rsidR="002747EA">
        <w:instrText xml:space="preserve"> ADDIN EN.CITE.DATA </w:instrText>
      </w:r>
      <w:r w:rsidR="002747EA">
        <w:fldChar w:fldCharType="end"/>
      </w:r>
      <w:r w:rsidR="00E51743">
        <w:fldChar w:fldCharType="separate"/>
      </w:r>
      <w:r w:rsidR="002747EA" w:rsidRPr="002747EA">
        <w:rPr>
          <w:noProof/>
          <w:vertAlign w:val="superscript"/>
        </w:rPr>
        <w:t>125,147,148</w:t>
      </w:r>
      <w:r w:rsidR="00E51743">
        <w:fldChar w:fldCharType="end"/>
      </w:r>
      <w:r>
        <w:t xml:space="preserve"> and one RCT that reported on</w:t>
      </w:r>
      <w:r w:rsidR="008E6B59">
        <w:t xml:space="preserve"> the effect of antenatal vitamin</w:t>
      </w:r>
      <w:r w:rsidR="0042544F">
        <w:t> </w:t>
      </w:r>
      <w:r w:rsidR="008E6B59">
        <w:t>C supplementation on</w:t>
      </w:r>
      <w:r>
        <w:t xml:space="preserve"> </w:t>
      </w:r>
      <w:r w:rsidR="008E6B59">
        <w:t>airway function in infants of women who smoked during pregnancy.</w:t>
      </w:r>
      <w:r w:rsidR="00E51743">
        <w:fldChar w:fldCharType="begin">
          <w:fldData xml:space="preserve">PEVuZE5vdGU+PENpdGU+PEF1dGhvcj5NY0V2b3k8L0F1dGhvcj48WWVhcj4yMDE5PC9ZZWFyPjxS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=
</w:fldData>
        </w:fldChar>
      </w:r>
      <w:r w:rsidR="002747EA">
        <w:instrText xml:space="preserve"> ADDIN EN.CITE </w:instrText>
      </w:r>
      <w:r w:rsidR="002747EA">
        <w:fldChar w:fldCharType="begin">
          <w:fldData xml:space="preserve">PEVuZE5vdGU+PENpdGU+PEF1dGhvcj5NY0V2b3k8L0F1dGhvcj48WWVhcj4yMDE5PC9ZZWFyPjxS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=
</w:fldData>
        </w:fldChar>
      </w:r>
      <w:r w:rsidR="002747EA">
        <w:instrText xml:space="preserve"> ADDIN EN.CITE.DATA </w:instrText>
      </w:r>
      <w:r w:rsidR="002747EA">
        <w:fldChar w:fldCharType="end"/>
      </w:r>
      <w:r w:rsidR="00E51743">
        <w:fldChar w:fldCharType="separate"/>
      </w:r>
      <w:r w:rsidR="002747EA" w:rsidRPr="002747EA">
        <w:rPr>
          <w:noProof/>
          <w:vertAlign w:val="superscript"/>
        </w:rPr>
        <w:t>149</w:t>
      </w:r>
      <w:r w:rsidR="00E51743">
        <w:fldChar w:fldCharType="end"/>
      </w:r>
    </w:p>
    <w:p w14:paraId="0285F722" w14:textId="10B512EC" w:rsidR="004B7C9E" w:rsidRDefault="008E26F6" w:rsidP="004B7C9E">
      <w:r>
        <w:t>A Cochrane review</w:t>
      </w:r>
      <w:r w:rsidR="00157196">
        <w:t xml:space="preserve"> into the effect of vitamin supplementation on the risk of miscarriage</w:t>
      </w:r>
      <w:r w:rsidR="00E51743">
        <w:fldChar w:fldCharType="begin">
          <w:fldData xml:space="preserve">PEVuZE5vdGU+PENpdGU+PEF1dGhvcj5CYWxvZ3VuPC9BdXRob3I+PFllYXI+MjAxNjwvWWVhcj48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</w:fldData>
        </w:fldChar>
      </w:r>
      <w:r w:rsidR="002747EA">
        <w:instrText xml:space="preserve"> ADDIN EN.CITE </w:instrText>
      </w:r>
      <w:r w:rsidR="002747EA">
        <w:fldChar w:fldCharType="begin">
          <w:fldData xml:space="preserve">PEVuZE5vdGU+PENpdGU+PEF1dGhvcj5CYWxvZ3VuPC9BdXRob3I+PFllYXI+MjAxNjwvWWVhcj48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</w:fldData>
        </w:fldChar>
      </w:r>
      <w:r w:rsidR="002747EA">
        <w:instrText xml:space="preserve"> ADDIN EN.CITE.DATA </w:instrText>
      </w:r>
      <w:r w:rsidR="002747EA">
        <w:fldChar w:fldCharType="end"/>
      </w:r>
      <w:r w:rsidR="00E51743">
        <w:fldChar w:fldCharType="separate"/>
      </w:r>
      <w:r w:rsidR="002747EA" w:rsidRPr="002747EA">
        <w:rPr>
          <w:noProof/>
          <w:vertAlign w:val="superscript"/>
        </w:rPr>
        <w:t>125</w:t>
      </w:r>
      <w:r w:rsidR="00E51743">
        <w:fldChar w:fldCharType="end"/>
      </w:r>
      <w:r w:rsidR="00D11591">
        <w:t xml:space="preserve"> found no </w:t>
      </w:r>
      <w:r w:rsidR="00157196">
        <w:t>clear difference in</w:t>
      </w:r>
      <w:r w:rsidR="00D11591">
        <w:t xml:space="preserve"> total fetal loss</w:t>
      </w:r>
      <w:r w:rsidR="00157196">
        <w:t xml:space="preserve"> (</w:t>
      </w:r>
      <w:r w:rsidR="00157196" w:rsidRPr="0042544F">
        <w:rPr>
          <w:sz w:val="16"/>
          <w:szCs w:val="16"/>
        </w:rPr>
        <w:t xml:space="preserve">RR 1.28; 95%CI 0.58 to 2.83; 2 </w:t>
      </w:r>
      <w:r w:rsidR="0042544F" w:rsidRPr="0042544F">
        <w:rPr>
          <w:sz w:val="16"/>
          <w:szCs w:val="16"/>
        </w:rPr>
        <w:t>RCTs</w:t>
      </w:r>
      <w:r w:rsidR="00157196" w:rsidRPr="0042544F">
        <w:rPr>
          <w:sz w:val="16"/>
          <w:szCs w:val="16"/>
        </w:rPr>
        <w:t>; n=224</w:t>
      </w:r>
      <w:r w:rsidR="00157196">
        <w:t>), early or late miscarriage (</w:t>
      </w:r>
      <w:r w:rsidR="00157196" w:rsidRPr="0042544F">
        <w:rPr>
          <w:sz w:val="16"/>
          <w:szCs w:val="16"/>
        </w:rPr>
        <w:t xml:space="preserve">RR 1.17; 95%CI 0.52 to 2.65; 2 </w:t>
      </w:r>
      <w:r w:rsidR="0042544F" w:rsidRPr="0042544F">
        <w:rPr>
          <w:sz w:val="16"/>
          <w:szCs w:val="16"/>
        </w:rPr>
        <w:t>RCTs</w:t>
      </w:r>
      <w:r w:rsidR="00157196" w:rsidRPr="0042544F">
        <w:rPr>
          <w:sz w:val="16"/>
          <w:szCs w:val="16"/>
        </w:rPr>
        <w:t>; n=224</w:t>
      </w:r>
      <w:r w:rsidR="00157196">
        <w:t>) or s</w:t>
      </w:r>
      <w:r w:rsidR="00157196" w:rsidRPr="0083127A">
        <w:t>tillbirth</w:t>
      </w:r>
      <w:r w:rsidR="00157196">
        <w:t xml:space="preserve"> (</w:t>
      </w:r>
      <w:r w:rsidR="00157196" w:rsidRPr="0042544F">
        <w:rPr>
          <w:sz w:val="16"/>
          <w:szCs w:val="16"/>
        </w:rPr>
        <w:t xml:space="preserve">RR 3.0; 95%CI 0.12 to 72.77; 1 </w:t>
      </w:r>
      <w:r w:rsidR="0042544F" w:rsidRPr="0042544F">
        <w:rPr>
          <w:sz w:val="16"/>
          <w:szCs w:val="16"/>
        </w:rPr>
        <w:t>RCT</w:t>
      </w:r>
      <w:r w:rsidR="00157196" w:rsidRPr="0042544F">
        <w:rPr>
          <w:sz w:val="16"/>
          <w:szCs w:val="16"/>
        </w:rPr>
        <w:t>; n=200</w:t>
      </w:r>
      <w:r w:rsidR="00157196">
        <w:t>).</w:t>
      </w:r>
    </w:p>
    <w:p w14:paraId="421ADFB5" w14:textId="7A48EA1E" w:rsidR="00157196" w:rsidRDefault="00157196" w:rsidP="00E10B54">
      <w:r>
        <w:t>Another Cochrane review that evaluated the effects of antenatal vitamin C supplementation alone</w:t>
      </w:r>
      <w:r w:rsidR="00E51743">
        <w:fldChar w:fldCharType="begin">
          <w:fldData xml:space="preserve">PEVuZE5vdGU+PENpdGU+PEF1dGhvcj5SdW1ib2xkPC9BdXRob3I+PFllYXI+MjAxNTwvWWVhcj48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</w:fldData>
        </w:fldChar>
      </w:r>
      <w:r w:rsidR="002747EA">
        <w:instrText xml:space="preserve"> ADDIN EN.CITE </w:instrText>
      </w:r>
      <w:r w:rsidR="002747EA">
        <w:fldChar w:fldCharType="begin">
          <w:fldData xml:space="preserve">PEVuZE5vdGU+PENpdGU+PEF1dGhvcj5SdW1ib2xkPC9BdXRob3I+PFllYXI+MjAxNTwvWWVhcj48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</w:fldData>
        </w:fldChar>
      </w:r>
      <w:r w:rsidR="002747EA">
        <w:instrText xml:space="preserve"> ADDIN EN.CITE.DATA </w:instrText>
      </w:r>
      <w:r w:rsidR="002747EA">
        <w:fldChar w:fldCharType="end"/>
      </w:r>
      <w:r w:rsidR="00E51743">
        <w:fldChar w:fldCharType="separate"/>
      </w:r>
      <w:r w:rsidR="002747EA" w:rsidRPr="002747EA">
        <w:rPr>
          <w:noProof/>
          <w:vertAlign w:val="superscript"/>
        </w:rPr>
        <w:t>148</w:t>
      </w:r>
      <w:r w:rsidR="00E51743">
        <w:fldChar w:fldCharType="end"/>
      </w:r>
      <w:r>
        <w:t xml:space="preserve"> found no clear difference in risk of perinatal death (</w:t>
      </w:r>
      <w:r w:rsidRPr="0042544F">
        <w:rPr>
          <w:sz w:val="16"/>
          <w:szCs w:val="16"/>
        </w:rPr>
        <w:t xml:space="preserve">RR 0.51; 95%CI 0.05 to 5.54; 1 </w:t>
      </w:r>
      <w:r w:rsidR="0042544F">
        <w:rPr>
          <w:sz w:val="16"/>
          <w:szCs w:val="16"/>
        </w:rPr>
        <w:t>RCT</w:t>
      </w:r>
      <w:r w:rsidRPr="0042544F">
        <w:rPr>
          <w:sz w:val="16"/>
          <w:szCs w:val="16"/>
        </w:rPr>
        <w:t>; n=182</w:t>
      </w:r>
      <w:r>
        <w:t>), intrauterine growth restriction (</w:t>
      </w:r>
      <w:r w:rsidRPr="0042544F">
        <w:rPr>
          <w:sz w:val="16"/>
          <w:szCs w:val="16"/>
        </w:rPr>
        <w:t>RR 1.56; 95%CI 0.63 to 3.89; 1</w:t>
      </w:r>
      <w:r w:rsidR="00A56B3C" w:rsidRPr="0042544F">
        <w:rPr>
          <w:sz w:val="16"/>
          <w:szCs w:val="16"/>
        </w:rPr>
        <w:t> </w:t>
      </w:r>
      <w:r w:rsidR="0042544F">
        <w:rPr>
          <w:sz w:val="16"/>
          <w:szCs w:val="16"/>
        </w:rPr>
        <w:t>RCT</w:t>
      </w:r>
      <w:r w:rsidRPr="0042544F">
        <w:rPr>
          <w:sz w:val="16"/>
          <w:szCs w:val="16"/>
        </w:rPr>
        <w:t>; n=159</w:t>
      </w:r>
      <w:r w:rsidR="00A56B3C" w:rsidRPr="0042544F">
        <w:rPr>
          <w:sz w:val="16"/>
          <w:szCs w:val="16"/>
        </w:rPr>
        <w:t xml:space="preserve">; high </w:t>
      </w:r>
      <w:r w:rsidR="00836F2D">
        <w:rPr>
          <w:sz w:val="16"/>
          <w:szCs w:val="16"/>
        </w:rPr>
        <w:t>certainty</w:t>
      </w:r>
      <w:r>
        <w:t>), preterm birth (</w:t>
      </w:r>
      <w:r w:rsidRPr="0042544F">
        <w:rPr>
          <w:sz w:val="16"/>
          <w:szCs w:val="16"/>
        </w:rPr>
        <w:t xml:space="preserve">RR 1.06; 95%CI 0.75 to 1.48; 5 </w:t>
      </w:r>
      <w:r w:rsidR="0042544F">
        <w:rPr>
          <w:sz w:val="16"/>
          <w:szCs w:val="16"/>
        </w:rPr>
        <w:t>RCTs</w:t>
      </w:r>
      <w:r w:rsidRPr="0042544F">
        <w:rPr>
          <w:sz w:val="16"/>
          <w:szCs w:val="16"/>
        </w:rPr>
        <w:t>; n=1,685</w:t>
      </w:r>
      <w:r w:rsidR="00A56B3C" w:rsidRPr="0042544F">
        <w:rPr>
          <w:sz w:val="16"/>
          <w:szCs w:val="16"/>
        </w:rPr>
        <w:t xml:space="preserve">; high </w:t>
      </w:r>
      <w:r w:rsidR="00836F2D">
        <w:rPr>
          <w:sz w:val="16"/>
          <w:szCs w:val="16"/>
        </w:rPr>
        <w:t>certainty</w:t>
      </w:r>
      <w:r>
        <w:t>) or pre-eclampsia (</w:t>
      </w:r>
      <w:r w:rsidRPr="0042544F">
        <w:rPr>
          <w:sz w:val="16"/>
          <w:szCs w:val="16"/>
        </w:rPr>
        <w:t xml:space="preserve">RR 0.88; 95%CI 0.48 to 1.61; 3 </w:t>
      </w:r>
      <w:r w:rsidR="0042544F">
        <w:rPr>
          <w:sz w:val="16"/>
          <w:szCs w:val="16"/>
        </w:rPr>
        <w:t>RCTs</w:t>
      </w:r>
      <w:r w:rsidRPr="0042544F">
        <w:rPr>
          <w:sz w:val="16"/>
          <w:szCs w:val="16"/>
        </w:rPr>
        <w:t>; n=1,191</w:t>
      </w:r>
      <w:r>
        <w:t>). There was a possible reduction in risk of preterm premature rupture of the membranes</w:t>
      </w:r>
      <w:r w:rsidR="00E10B54">
        <w:t xml:space="preserve"> (PROM)</w:t>
      </w:r>
      <w:r>
        <w:t xml:space="preserve"> (</w:t>
      </w:r>
      <w:r w:rsidRPr="0042544F">
        <w:rPr>
          <w:sz w:val="16"/>
          <w:szCs w:val="16"/>
        </w:rPr>
        <w:t>RR 0.66; 95%CI 0.48 to 0.91; 5 studies; n=1,282</w:t>
      </w:r>
      <w:r>
        <w:t xml:space="preserve">) and term </w:t>
      </w:r>
      <w:r w:rsidRPr="003E5151">
        <w:t>PROM</w:t>
      </w:r>
      <w:r w:rsidR="00E10B54">
        <w:t xml:space="preserve"> (</w:t>
      </w:r>
      <w:r w:rsidRPr="0042544F">
        <w:rPr>
          <w:sz w:val="16"/>
          <w:szCs w:val="16"/>
        </w:rPr>
        <w:t>RR 0.55</w:t>
      </w:r>
      <w:r w:rsidR="00E10B54" w:rsidRPr="0042544F">
        <w:rPr>
          <w:sz w:val="16"/>
          <w:szCs w:val="16"/>
        </w:rPr>
        <w:t xml:space="preserve">; 95%CI </w:t>
      </w:r>
      <w:r w:rsidRPr="0042544F">
        <w:rPr>
          <w:sz w:val="16"/>
          <w:szCs w:val="16"/>
        </w:rPr>
        <w:t>0.32 to 0.94; 1 study; n=170</w:t>
      </w:r>
      <w:r w:rsidR="00E10B54">
        <w:t>)</w:t>
      </w:r>
      <w:r w:rsidR="00E63AA9">
        <w:t>.</w:t>
      </w:r>
      <w:r w:rsidR="00B07B84">
        <w:t xml:space="preserve"> </w:t>
      </w:r>
    </w:p>
    <w:p w14:paraId="52DC19B9" w14:textId="4016B085" w:rsidR="00E63AA9" w:rsidRDefault="005D1E0B" w:rsidP="00E10B54">
      <w:r>
        <w:t>Another systematic review</w:t>
      </w:r>
      <w:r w:rsidR="00E51743">
        <w:fldChar w:fldCharType="begin">
          <w:fldData xml:space="preserve">PEVuZE5vdGU+PENpdGU+PEF1dGhvcj5GdTwvQXV0aG9yPjxZZWFyPjIwMTg8L1llYXI+PFJlY051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</w:fldData>
        </w:fldChar>
      </w:r>
      <w:r w:rsidR="002747EA">
        <w:instrText xml:space="preserve"> ADDIN EN.CITE </w:instrText>
      </w:r>
      <w:r w:rsidR="002747EA">
        <w:fldChar w:fldCharType="begin">
          <w:fldData xml:space="preserve">PEVuZE5vdGU+PENpdGU+PEF1dGhvcj5GdTwvQXV0aG9yPjxZZWFyPjIwMTg8L1llYXI+PFJlY051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</w:fldData>
        </w:fldChar>
      </w:r>
      <w:r w:rsidR="002747EA">
        <w:instrText xml:space="preserve"> ADDIN EN.CITE.DATA </w:instrText>
      </w:r>
      <w:r w:rsidR="002747EA">
        <w:fldChar w:fldCharType="end"/>
      </w:r>
      <w:r w:rsidR="00E51743">
        <w:fldChar w:fldCharType="separate"/>
      </w:r>
      <w:r w:rsidR="002747EA" w:rsidRPr="002747EA">
        <w:rPr>
          <w:noProof/>
          <w:vertAlign w:val="superscript"/>
        </w:rPr>
        <w:t>147</w:t>
      </w:r>
      <w:r w:rsidR="00E51743">
        <w:fldChar w:fldCharType="end"/>
      </w:r>
      <w:r>
        <w:t xml:space="preserve"> </w:t>
      </w:r>
      <w:r w:rsidR="00F94395">
        <w:t>also found</w:t>
      </w:r>
      <w:r>
        <w:t xml:space="preserve"> no clear difference in risk of pre-eclampsia (</w:t>
      </w:r>
      <w:r w:rsidRPr="0042544F">
        <w:rPr>
          <w:sz w:val="16"/>
          <w:szCs w:val="16"/>
        </w:rPr>
        <w:t>RR 0.77; 95%CI 0.38 to 1.57</w:t>
      </w:r>
      <w:r>
        <w:t>).</w:t>
      </w:r>
    </w:p>
    <w:p w14:paraId="407E117F" w14:textId="5337694D" w:rsidR="000376A4" w:rsidRDefault="000376A4" w:rsidP="00E10B54">
      <w:r>
        <w:t xml:space="preserve">The RCT found that antenatal vitamin C supplementation </w:t>
      </w:r>
      <w:r w:rsidR="00F94395">
        <w:t>among</w:t>
      </w:r>
      <w:r>
        <w:t xml:space="preserve"> women who smoked during pregnancy improved infant airway function at 3 months.</w:t>
      </w:r>
      <w:r>
        <w:fldChar w:fldCharType="begin">
          <w:fldData xml:space="preserve">PEVuZE5vdGU+PENpdGU+PEF1dGhvcj5NY0V2b3k8L0F1dGhvcj48WWVhcj4yMDE5PC9ZZWFyPjxS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=
</w:fldData>
        </w:fldChar>
      </w:r>
      <w:r w:rsidR="002747EA">
        <w:instrText xml:space="preserve"> ADDIN EN.CITE </w:instrText>
      </w:r>
      <w:r w:rsidR="002747EA">
        <w:fldChar w:fldCharType="begin">
          <w:fldData xml:space="preserve">PEVuZE5vdGU+PENpdGU+PEF1dGhvcj5NY0V2b3k8L0F1dGhvcj48WWVhcj4yMDE5PC9ZZWFyPjxS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=
</w:fldData>
        </w:fldChar>
      </w:r>
      <w:r w:rsidR="002747EA">
        <w:instrText xml:space="preserve"> ADDIN EN.CITE.DATA </w:instrText>
      </w:r>
      <w:r w:rsidR="002747EA">
        <w:fldChar w:fldCharType="end"/>
      </w:r>
      <w:r>
        <w:fldChar w:fldCharType="separate"/>
      </w:r>
      <w:r w:rsidR="002747EA" w:rsidRPr="002747EA">
        <w:rPr>
          <w:noProof/>
          <w:vertAlign w:val="superscript"/>
        </w:rPr>
        <w:t>149</w:t>
      </w:r>
      <w:r>
        <w:fldChar w:fldCharType="end"/>
      </w:r>
    </w:p>
    <w:p w14:paraId="5AF16CBA" w14:textId="404AE4EA" w:rsidR="00EF63E3" w:rsidRDefault="00EF63E3" w:rsidP="00EF63E3">
      <w:pPr>
        <w:pStyle w:val="Heading4"/>
      </w:pPr>
      <w:r>
        <w:t>Vitamin E</w:t>
      </w:r>
    </w:p>
    <w:p w14:paraId="5A6C4E00" w14:textId="77777777" w:rsidR="00B23C1A" w:rsidRDefault="00B23C1A" w:rsidP="00B23C1A">
      <w:pPr>
        <w:pStyle w:val="Heading5"/>
      </w:pPr>
      <w:r>
        <w:t>Background</w:t>
      </w:r>
    </w:p>
    <w:p w14:paraId="5740C6F8" w14:textId="78809C5A" w:rsidR="00193995" w:rsidRPr="000F1769" w:rsidRDefault="00193995" w:rsidP="00193995">
      <w:r>
        <w:t>The Guidelines currently recommend that women be advised that taking vitamin E supplements is not of benefit in pregnancy and may cause harm.</w:t>
      </w:r>
    </w:p>
    <w:p w14:paraId="07F94965" w14:textId="77777777" w:rsidR="00B23C1A" w:rsidRDefault="00B23C1A" w:rsidP="00B23C1A">
      <w:pPr>
        <w:pStyle w:val="Heading5"/>
      </w:pPr>
      <w:r>
        <w:t>Current review</w:t>
      </w:r>
    </w:p>
    <w:p w14:paraId="2B3B86A7" w14:textId="63E545F6" w:rsidR="009C1941" w:rsidRDefault="007262D7" w:rsidP="00801955">
      <w:r>
        <w:t>This review identified two systematic reviews that focussed on supplementation of vitamin E alone.</w:t>
      </w:r>
      <w:r w:rsidR="00F86EFC">
        <w:fldChar w:fldCharType="begin">
          <w:fldData xml:space="preserve">PEVuZE5vdGU+PENpdGU+PEF1dGhvcj5GdTwvQXV0aG9yPjxZZWFyPjIwMTg8L1llYXI+PFJlY051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</w:fldData>
        </w:fldChar>
      </w:r>
      <w:r w:rsidR="002747EA">
        <w:instrText xml:space="preserve"> ADDIN EN.CITE </w:instrText>
      </w:r>
      <w:r w:rsidR="002747EA">
        <w:fldChar w:fldCharType="begin">
          <w:fldData xml:space="preserve">PEVuZE5vdGU+PENpdGU+PEF1dGhvcj5GdTwvQXV0aG9yPjxZZWFyPjIwMTg8L1llYXI+PFJlY051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</w:fldData>
        </w:fldChar>
      </w:r>
      <w:r w:rsidR="002747EA">
        <w:instrText xml:space="preserve"> ADDIN EN.CITE.DATA </w:instrText>
      </w:r>
      <w:r w:rsidR="002747EA">
        <w:fldChar w:fldCharType="end"/>
      </w:r>
      <w:r w:rsidR="00F86EFC">
        <w:fldChar w:fldCharType="separate"/>
      </w:r>
      <w:r w:rsidR="002747EA" w:rsidRPr="002747EA">
        <w:rPr>
          <w:noProof/>
          <w:vertAlign w:val="superscript"/>
        </w:rPr>
        <w:t>147,150</w:t>
      </w:r>
      <w:r w:rsidR="00F86EFC">
        <w:fldChar w:fldCharType="end"/>
      </w:r>
    </w:p>
    <w:p w14:paraId="529B0C47" w14:textId="6AE911C8" w:rsidR="00801955" w:rsidRPr="00801955" w:rsidRDefault="009C1941" w:rsidP="00801955">
      <w:r>
        <w:t>One systematic review found no clear difference in risk of pre-eclampsia (</w:t>
      </w:r>
      <w:r w:rsidRPr="009C1941">
        <w:rPr>
          <w:sz w:val="16"/>
          <w:szCs w:val="16"/>
        </w:rPr>
        <w:t>RR 0.54; 95%CI 0.06 to 5.11; 1 RCT</w:t>
      </w:r>
      <w:r>
        <w:t>).</w:t>
      </w:r>
      <w:r w:rsidR="00F86EFC">
        <w:fldChar w:fldCharType="begin">
          <w:fldData xml:space="preserve">PEVuZE5vdGU+PENpdGU+PEF1dGhvcj5GdTwvQXV0aG9yPjxZZWFyPjIwMTg8L1llYXI+PFJlY051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</w:fldData>
        </w:fldChar>
      </w:r>
      <w:r w:rsidR="002747EA">
        <w:instrText xml:space="preserve"> ADDIN EN.CITE </w:instrText>
      </w:r>
      <w:r w:rsidR="002747EA">
        <w:fldChar w:fldCharType="begin">
          <w:fldData xml:space="preserve">PEVuZE5vdGU+PENpdGU+PEF1dGhvcj5GdTwvQXV0aG9yPjxZZWFyPjIwMTg8L1llYXI+PFJlY051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</w:fldData>
        </w:fldChar>
      </w:r>
      <w:r w:rsidR="002747EA">
        <w:instrText xml:space="preserve"> ADDIN EN.CITE.DATA </w:instrText>
      </w:r>
      <w:r w:rsidR="002747EA">
        <w:fldChar w:fldCharType="end"/>
      </w:r>
      <w:r w:rsidR="00F86EFC">
        <w:fldChar w:fldCharType="separate"/>
      </w:r>
      <w:r w:rsidR="002747EA" w:rsidRPr="002747EA">
        <w:rPr>
          <w:noProof/>
          <w:vertAlign w:val="superscript"/>
        </w:rPr>
        <w:t>147</w:t>
      </w:r>
      <w:r w:rsidR="00F86EFC">
        <w:fldChar w:fldCharType="end"/>
      </w:r>
      <w:r>
        <w:t xml:space="preserve"> The other review was of observational studies and suggested that maternal vitamin E supplementation may reduce the risk of childhood asthma (</w:t>
      </w:r>
      <w:r w:rsidRPr="009C1941">
        <w:rPr>
          <w:sz w:val="16"/>
          <w:szCs w:val="16"/>
        </w:rPr>
        <w:t>OR 0.97; 95%CI 0.95 to 1.00</w:t>
      </w:r>
      <w:r>
        <w:t>) and wheeze in children (</w:t>
      </w:r>
      <w:r w:rsidRPr="009C1941">
        <w:rPr>
          <w:sz w:val="16"/>
          <w:szCs w:val="16"/>
        </w:rPr>
        <w:t>OR 0.65; 95%CI 0.56 to 0.75</w:t>
      </w:r>
      <w:r>
        <w:t>).</w:t>
      </w:r>
      <w:r w:rsidR="00F86EFC">
        <w:fldChar w:fldCharType="begin">
          <w:fldData xml:space="preserve">PEVuZE5vdGU+PENpdGU+PEF1dGhvcj5XdTwvQXV0aG9yPjxZZWFyPjIwMTg8L1llYXI+PFJlY051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</w:fldData>
        </w:fldChar>
      </w:r>
      <w:r w:rsidR="002747EA">
        <w:instrText xml:space="preserve"> ADDIN EN.CITE </w:instrText>
      </w:r>
      <w:r w:rsidR="002747EA">
        <w:fldChar w:fldCharType="begin">
          <w:fldData xml:space="preserve">PEVuZE5vdGU+PENpdGU+PEF1dGhvcj5XdTwvQXV0aG9yPjxZZWFyPjIwMTg8L1llYXI+PFJlY051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</w:fldData>
        </w:fldChar>
      </w:r>
      <w:r w:rsidR="002747EA">
        <w:instrText xml:space="preserve"> ADDIN EN.CITE.DATA </w:instrText>
      </w:r>
      <w:r w:rsidR="002747EA">
        <w:fldChar w:fldCharType="end"/>
      </w:r>
      <w:r w:rsidR="00F86EFC">
        <w:fldChar w:fldCharType="separate"/>
      </w:r>
      <w:r w:rsidR="002747EA" w:rsidRPr="002747EA">
        <w:rPr>
          <w:noProof/>
          <w:vertAlign w:val="superscript"/>
        </w:rPr>
        <w:t>150</w:t>
      </w:r>
      <w:r w:rsidR="00F86EFC">
        <w:fldChar w:fldCharType="end"/>
      </w:r>
    </w:p>
    <w:p w14:paraId="46BD134E" w14:textId="77777777" w:rsidR="00B23C1A" w:rsidRDefault="00B23C1A" w:rsidP="00677230">
      <w:pPr>
        <w:pStyle w:val="Heading4"/>
      </w:pPr>
      <w:r>
        <w:t>Vitamin C and E combined</w:t>
      </w:r>
    </w:p>
    <w:p w14:paraId="66423987" w14:textId="77777777" w:rsidR="00B23C1A" w:rsidRDefault="00B23C1A" w:rsidP="00B23C1A">
      <w:pPr>
        <w:pStyle w:val="Heading5"/>
      </w:pPr>
      <w:r>
        <w:t>Background</w:t>
      </w:r>
    </w:p>
    <w:p w14:paraId="25E0384C" w14:textId="77A868F9" w:rsidR="00F86EFC" w:rsidRPr="00F86EFC" w:rsidRDefault="00F86EFC" w:rsidP="00F86EFC">
      <w:r>
        <w:t xml:space="preserve">The Guidelines currently comment that vitamin C and E combined has been associated with </w:t>
      </w:r>
      <w:r w:rsidRPr="00CC52F7">
        <w:rPr>
          <w:lang w:val="en-AU"/>
        </w:rPr>
        <w:t>perinatal death and preterm rupture of the membranes</w:t>
      </w:r>
      <w:r>
        <w:rPr>
          <w:lang w:val="en-AU"/>
        </w:rPr>
        <w:t>.</w:t>
      </w:r>
    </w:p>
    <w:p w14:paraId="15A5CD42" w14:textId="77777777" w:rsidR="00B23C1A" w:rsidRDefault="00B23C1A" w:rsidP="00B23C1A">
      <w:pPr>
        <w:pStyle w:val="Heading5"/>
      </w:pPr>
      <w:r>
        <w:t>Current review</w:t>
      </w:r>
    </w:p>
    <w:p w14:paraId="12D02241" w14:textId="13BB8072" w:rsidR="00F86EFC" w:rsidRDefault="00F86EFC" w:rsidP="00F86EFC">
      <w:r>
        <w:t>This review identified five systematic reviews and one RCT that evaluated the relationship between vitamin C and E supplementation and perinatal outcomes by maternal smoking status.</w:t>
      </w:r>
    </w:p>
    <w:p w14:paraId="55BECC96" w14:textId="70EB5D64" w:rsidR="00F86EFC" w:rsidRDefault="00F86EFC" w:rsidP="00F86EFC">
      <w:r>
        <w:t>A Cochrane review</w:t>
      </w:r>
      <w:r w:rsidR="003E753D">
        <w:fldChar w:fldCharType="begin">
          <w:fldData xml:space="preserve">PEVuZE5vdGU+PENpdGU+PEF1dGhvcj5CYWxvZ3VuPC9BdXRob3I+PFllYXI+MjAxNjwvWWVhcj48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</w:fldData>
        </w:fldChar>
      </w:r>
      <w:r w:rsidR="002747EA">
        <w:instrText xml:space="preserve"> ADDIN EN.CITE </w:instrText>
      </w:r>
      <w:r w:rsidR="002747EA">
        <w:fldChar w:fldCharType="begin">
          <w:fldData xml:space="preserve">PEVuZE5vdGU+PENpdGU+PEF1dGhvcj5CYWxvZ3VuPC9BdXRob3I+PFllYXI+MjAxNjwvWWVhcj48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</w:fldData>
        </w:fldChar>
      </w:r>
      <w:r w:rsidR="002747EA">
        <w:instrText xml:space="preserve"> ADDIN EN.CITE.DATA </w:instrText>
      </w:r>
      <w:r w:rsidR="002747EA">
        <w:fldChar w:fldCharType="end"/>
      </w:r>
      <w:r w:rsidR="003E753D">
        <w:fldChar w:fldCharType="separate"/>
      </w:r>
      <w:r w:rsidR="002747EA" w:rsidRPr="002747EA">
        <w:rPr>
          <w:noProof/>
          <w:vertAlign w:val="superscript"/>
        </w:rPr>
        <w:t>125</w:t>
      </w:r>
      <w:r w:rsidR="003E753D">
        <w:fldChar w:fldCharType="end"/>
      </w:r>
      <w:r>
        <w:t xml:space="preserve"> found no clear difference in risk of total fetal loss (</w:t>
      </w:r>
      <w:r w:rsidRPr="00B03B97">
        <w:rPr>
          <w:sz w:val="16"/>
          <w:szCs w:val="16"/>
        </w:rPr>
        <w:t>RR 1.14; 95%CI 0.92 to 1.40; 7 RCTs; n=18,949</w:t>
      </w:r>
      <w:r>
        <w:t>), e</w:t>
      </w:r>
      <w:r w:rsidRPr="00D404CA">
        <w:t>arly or late miscarriage</w:t>
      </w:r>
      <w:r>
        <w:t xml:space="preserve"> (</w:t>
      </w:r>
      <w:r w:rsidRPr="00B03B97">
        <w:rPr>
          <w:sz w:val="16"/>
          <w:szCs w:val="16"/>
        </w:rPr>
        <w:t>RR 0.90; 95%CI 0.65 to 1.26; 4 RCTs; n=13,346</w:t>
      </w:r>
      <w:r>
        <w:t>), s</w:t>
      </w:r>
      <w:r w:rsidRPr="00D404CA">
        <w:t>tillbirth</w:t>
      </w:r>
      <w:r>
        <w:t xml:space="preserve"> (</w:t>
      </w:r>
      <w:r w:rsidRPr="00B03B97">
        <w:rPr>
          <w:sz w:val="16"/>
          <w:szCs w:val="16"/>
        </w:rPr>
        <w:t>RR 1.31; 95%CI 0.97 to 1.76; 7 RCTs; n=21,442</w:t>
      </w:r>
      <w:r>
        <w:t>), c</w:t>
      </w:r>
      <w:r w:rsidRPr="00D404CA">
        <w:t>ongenital malformations</w:t>
      </w:r>
      <w:r>
        <w:t xml:space="preserve"> (</w:t>
      </w:r>
      <w:r w:rsidRPr="00B03B97">
        <w:rPr>
          <w:sz w:val="16"/>
          <w:szCs w:val="16"/>
        </w:rPr>
        <w:t>RR 1.17; 95%CI 0.84 to 1.62; 5 RCTs; n=8,334</w:t>
      </w:r>
      <w:r>
        <w:t>) or a</w:t>
      </w:r>
      <w:r w:rsidRPr="00D404CA">
        <w:t>ny adverse effects of vitamin</w:t>
      </w:r>
      <w:r>
        <w:t xml:space="preserve"> </w:t>
      </w:r>
      <w:r w:rsidRPr="00D404CA">
        <w:t>supplementation sufficient to</w:t>
      </w:r>
      <w:r>
        <w:t xml:space="preserve"> </w:t>
      </w:r>
      <w:r w:rsidRPr="00D404CA">
        <w:t>stop supplementation</w:t>
      </w:r>
      <w:r>
        <w:t xml:space="preserve"> (</w:t>
      </w:r>
      <w:r w:rsidRPr="00B03B97">
        <w:rPr>
          <w:sz w:val="16"/>
          <w:szCs w:val="16"/>
        </w:rPr>
        <w:t>RR 1.16; 95%CI 0.39 to 3.41; 1 RCT; n=739</w:t>
      </w:r>
      <w:r>
        <w:t>).</w:t>
      </w:r>
      <w:r w:rsidR="003E753D">
        <w:t xml:space="preserve"> </w:t>
      </w:r>
    </w:p>
    <w:p w14:paraId="4913F93C" w14:textId="12A6F1E8" w:rsidR="003E753D" w:rsidRDefault="003E753D" w:rsidP="00B03B97">
      <w:r>
        <w:t>Another Cochrane review that assessed the effects of vitamin E alone or</w:t>
      </w:r>
      <w:r w:rsidRPr="003E5151">
        <w:t xml:space="preserve"> in combination with other supplements </w:t>
      </w:r>
      <w:r>
        <w:t>(most commonly vitamin C)</w:t>
      </w:r>
      <w:r>
        <w:fldChar w:fldCharType="begin"/>
      </w:r>
      <w:r w:rsidR="002747EA">
        <w:instrText xml:space="preserve"> ADDIN EN.CITE &lt;EndNote&gt;&lt;Cite&gt;&lt;Author&gt;Rumbold&lt;/Author&gt;&lt;Year&gt;2015&lt;/Year&gt;&lt;RecNum&gt;1294&lt;/RecNum&gt;&lt;DisplayText&gt;&lt;style face="superscript" font="Trebuchet MS" size="9"&gt;151&lt;/style&gt;&lt;/DisplayText&gt;&lt;record&gt;&lt;rec-number&gt;1294&lt;/rec-number&gt;&lt;foreign-keys&gt;&lt;key app="EN" db-id="exvasrfx2dtraoesasxp2szsxa2df502592x" timestamp="1565223630"&gt;1294&lt;/key&gt;&lt;key app="ENWeb" db-id=""&gt;0&lt;/key&gt;&lt;/foreign-keys&gt;&lt;ref-type name="Journal Article"&gt;17&lt;/ref-type&gt;&lt;contributors&gt;&lt;authors&gt;&lt;author&gt;Rumbold, A.&lt;/author&gt;&lt;author&gt;Ota, E.&lt;/author&gt;&lt;author&gt;Hori, H.&lt;/author&gt;&lt;author&gt;Miyazaki, C.&lt;/author&gt;&lt;author&gt;Crowther, C. A.&lt;/author&gt;&lt;/authors&gt;&lt;/contributors&gt;&lt;auth-address&gt;The Robinson Research Institute, The University of Adelaide, Ground Floor, Norwich Centre, 55 King William Road, Adelaide, NT, Australia, SA 5006.&lt;/auth-address&gt;&lt;titles&gt;&lt;title&gt;Vitamin E supplementation in pregnancy&lt;/title&gt;&lt;secondary-title&gt;Cochrane Database Syst Rev&lt;/secondary-title&gt;&lt;/titles&gt;&lt;periodical&gt;&lt;full-title&gt;Cochrane Database Syst Rev&lt;/full-title&gt;&lt;/periodical&gt;&lt;pages&gt;CD004069&lt;/pages&gt;&lt;number&gt;9&lt;/number&gt;&lt;edition&gt;2015/09/08&lt;/edition&gt;&lt;keywords&gt;&lt;keyword&gt;Antioxidants/*administration &amp;amp; dosage/adverse effects&lt;/keyword&gt;&lt;keyword&gt;*Dietary Supplements/adverse effects&lt;/keyword&gt;&lt;keyword&gt;Female&lt;/keyword&gt;&lt;keyword&gt;Humans&lt;/keyword&gt;&lt;keyword&gt;Infant, Newborn&lt;/keyword&gt;&lt;keyword&gt;Infant, Small for Gestational Age&lt;/keyword&gt;&lt;keyword&gt;Pre-Eclampsia/*prevention &amp;amp; control&lt;/keyword&gt;&lt;keyword&gt;Pregnancy&lt;/keyword&gt;&lt;keyword&gt;Pregnancy Complications/prevention &amp;amp; control&lt;/keyword&gt;&lt;keyword&gt;Pregnancy Outcome&lt;/keyword&gt;&lt;keyword&gt;Randomized Controlled Trials as Topic&lt;/keyword&gt;&lt;keyword&gt;Vitamin E/*administration &amp;amp; dosage/adverse effects&lt;/keyword&gt;&lt;/keywords&gt;&lt;dates&gt;&lt;year&gt;2015&lt;/year&gt;&lt;pub-dates&gt;&lt;date&gt;Sep 7&lt;/date&gt;&lt;/pub-dates&gt;&lt;/dates&gt;&lt;isbn&gt;1469-493X (Electronic)&amp;#xD;1361-6137 (Linking)&lt;/isbn&gt;&lt;accession-num&gt;26343254&lt;/accession-num&gt;&lt;urls&gt;&lt;related-urls&gt;&lt;url&gt;https://www.ncbi.nlm.nih.gov/pubmed/26343254&lt;/url&gt;&lt;/related-urls&gt;&lt;/urls&gt;&lt;electronic-resource-num&gt;10.1002/14651858.CD004069.pub3&lt;/electronic-resource-num&gt;&lt;/record&gt;&lt;/Cite&gt;&lt;/EndNote&gt;</w:instrText>
      </w:r>
      <w:r>
        <w:fldChar w:fldCharType="separate"/>
      </w:r>
      <w:r w:rsidR="002747EA" w:rsidRPr="002747EA">
        <w:rPr>
          <w:noProof/>
          <w:vertAlign w:val="superscript"/>
        </w:rPr>
        <w:t>151</w:t>
      </w:r>
      <w:r>
        <w:fldChar w:fldCharType="end"/>
      </w:r>
      <w:r>
        <w:t xml:space="preserve"> found no clear difference in risk of s</w:t>
      </w:r>
      <w:r w:rsidRPr="00354B87">
        <w:t>tillbirth</w:t>
      </w:r>
      <w:r>
        <w:t xml:space="preserve"> (</w:t>
      </w:r>
      <w:r w:rsidRPr="00B03B97">
        <w:rPr>
          <w:sz w:val="16"/>
          <w:szCs w:val="16"/>
        </w:rPr>
        <w:t xml:space="preserve">RR 1.17; 95%CI 0.88 to 1.56, 9 RCTs, n=19,023; moderate </w:t>
      </w:r>
      <w:r w:rsidR="00836F2D">
        <w:rPr>
          <w:sz w:val="16"/>
          <w:szCs w:val="16"/>
        </w:rPr>
        <w:t>certainty</w:t>
      </w:r>
      <w:r>
        <w:t>), neonatal death (</w:t>
      </w:r>
      <w:r w:rsidRPr="00B03B97">
        <w:rPr>
          <w:sz w:val="16"/>
          <w:szCs w:val="16"/>
        </w:rPr>
        <w:t>RR 0.81, 95%CI 0.58 to 1.13, 9 RCTs, n=18,617</w:t>
      </w:r>
      <w:r>
        <w:t>), pre-eclampsia (</w:t>
      </w:r>
      <w:r w:rsidRPr="00B03B97">
        <w:rPr>
          <w:sz w:val="16"/>
          <w:szCs w:val="16"/>
        </w:rPr>
        <w:t xml:space="preserve">RR 0.91; 95% CI 0.79 to 1.06; 14 RCTs, n=20,878; moderate </w:t>
      </w:r>
      <w:r w:rsidR="00836F2D">
        <w:rPr>
          <w:sz w:val="16"/>
          <w:szCs w:val="16"/>
        </w:rPr>
        <w:t>certainty</w:t>
      </w:r>
      <w:r>
        <w:t>), preterm birth (</w:t>
      </w:r>
      <w:r w:rsidRPr="00B03B97">
        <w:rPr>
          <w:sz w:val="16"/>
          <w:szCs w:val="16"/>
        </w:rPr>
        <w:t xml:space="preserve">RR 0.98; 95% CI 0.88 to 1.09, 11 RCTs, n=20,565; high </w:t>
      </w:r>
      <w:r w:rsidR="00836F2D">
        <w:rPr>
          <w:sz w:val="16"/>
          <w:szCs w:val="16"/>
        </w:rPr>
        <w:t>certainty</w:t>
      </w:r>
      <w:r>
        <w:t>), i</w:t>
      </w:r>
      <w:r w:rsidRPr="00354B87">
        <w:t>ntrauter</w:t>
      </w:r>
      <w:r>
        <w:t>ine growth restriction (</w:t>
      </w:r>
      <w:r w:rsidRPr="00B03B97">
        <w:rPr>
          <w:sz w:val="16"/>
          <w:szCs w:val="16"/>
        </w:rPr>
        <w:t xml:space="preserve">RR 0.98, 95%CI 0.91 to 1.06, 11 RCTs, n=20,202; high </w:t>
      </w:r>
      <w:r w:rsidR="00836F2D">
        <w:rPr>
          <w:sz w:val="16"/>
          <w:szCs w:val="16"/>
        </w:rPr>
        <w:t>certainty</w:t>
      </w:r>
      <w:r>
        <w:t xml:space="preserve">), </w:t>
      </w:r>
      <w:r w:rsidR="00B03B97">
        <w:t>preterm prelabour rupture of the membranes (PROM) (</w:t>
      </w:r>
      <w:r w:rsidR="00B03B97" w:rsidRPr="00B03B97">
        <w:rPr>
          <w:sz w:val="16"/>
          <w:szCs w:val="16"/>
        </w:rPr>
        <w:t xml:space="preserve">RR 1.27; 95% CI 0.93 to 1.75, 5 RCTs, n=1,999; low </w:t>
      </w:r>
      <w:r w:rsidR="00836F2D">
        <w:rPr>
          <w:sz w:val="16"/>
          <w:szCs w:val="16"/>
        </w:rPr>
        <w:t>certainty</w:t>
      </w:r>
      <w:r w:rsidR="00B03B97">
        <w:t xml:space="preserve">) or </w:t>
      </w:r>
      <w:r>
        <w:t>self-reported abdominal pain (</w:t>
      </w:r>
      <w:r w:rsidRPr="00B03B97">
        <w:rPr>
          <w:sz w:val="16"/>
          <w:szCs w:val="16"/>
        </w:rPr>
        <w:t>RR 1.66; 95% CI 1.16 to 2.37, 1 RCT, n=1</w:t>
      </w:r>
      <w:r w:rsidR="00B03B97">
        <w:rPr>
          <w:sz w:val="16"/>
          <w:szCs w:val="16"/>
        </w:rPr>
        <w:t>,</w:t>
      </w:r>
      <w:r w:rsidRPr="00B03B97">
        <w:rPr>
          <w:sz w:val="16"/>
          <w:szCs w:val="16"/>
        </w:rPr>
        <w:t>877</w:t>
      </w:r>
      <w:r>
        <w:t>)</w:t>
      </w:r>
      <w:r w:rsidR="00B03B97">
        <w:t>. The risk of p</w:t>
      </w:r>
      <w:r w:rsidRPr="00354B87">
        <w:t>lace</w:t>
      </w:r>
      <w:r w:rsidR="00B03B97">
        <w:t>ntal abruption appeared to be reduced (</w:t>
      </w:r>
      <w:r w:rsidR="00B03B97" w:rsidRPr="00B03B97">
        <w:rPr>
          <w:sz w:val="16"/>
          <w:szCs w:val="16"/>
        </w:rPr>
        <w:t>RR 0.64;</w:t>
      </w:r>
      <w:r w:rsidRPr="00B03B97">
        <w:rPr>
          <w:sz w:val="16"/>
          <w:szCs w:val="16"/>
        </w:rPr>
        <w:t xml:space="preserve"> 95% CI 0.44 to 0.93, 7 </w:t>
      </w:r>
      <w:r w:rsidR="00B03B97" w:rsidRPr="00B03B97">
        <w:rPr>
          <w:sz w:val="16"/>
          <w:szCs w:val="16"/>
        </w:rPr>
        <w:t>RCTs</w:t>
      </w:r>
      <w:r w:rsidRPr="00B03B97">
        <w:rPr>
          <w:sz w:val="16"/>
          <w:szCs w:val="16"/>
        </w:rPr>
        <w:t xml:space="preserve">, n=14,922; high </w:t>
      </w:r>
      <w:r w:rsidR="00836F2D">
        <w:rPr>
          <w:sz w:val="16"/>
          <w:szCs w:val="16"/>
        </w:rPr>
        <w:t>certainty</w:t>
      </w:r>
      <w:r w:rsidR="00B03B97">
        <w:t>) and that of t</w:t>
      </w:r>
      <w:r w:rsidRPr="00354B87">
        <w:t xml:space="preserve">erm </w:t>
      </w:r>
      <w:r w:rsidR="00B03B97">
        <w:t>PROM increased</w:t>
      </w:r>
      <w:r>
        <w:t xml:space="preserve"> </w:t>
      </w:r>
      <w:r w:rsidR="00B03B97">
        <w:t>(</w:t>
      </w:r>
      <w:r w:rsidR="00B03B97" w:rsidRPr="00B03B97">
        <w:rPr>
          <w:sz w:val="16"/>
          <w:szCs w:val="16"/>
        </w:rPr>
        <w:t>RR 1.77;</w:t>
      </w:r>
      <w:r w:rsidRPr="00B03B97">
        <w:rPr>
          <w:sz w:val="16"/>
          <w:szCs w:val="16"/>
        </w:rPr>
        <w:t xml:space="preserve"> 95% CI 1.37 to 2.28, 2 </w:t>
      </w:r>
      <w:r w:rsidR="00B03B97" w:rsidRPr="00B03B97">
        <w:rPr>
          <w:sz w:val="16"/>
          <w:szCs w:val="16"/>
        </w:rPr>
        <w:t>RCTs</w:t>
      </w:r>
      <w:r w:rsidRPr="00B03B97">
        <w:rPr>
          <w:sz w:val="16"/>
          <w:szCs w:val="16"/>
        </w:rPr>
        <w:t>, n=2,</w:t>
      </w:r>
      <w:r w:rsidR="00B03B97" w:rsidRPr="00B03B97">
        <w:rPr>
          <w:sz w:val="16"/>
          <w:szCs w:val="16"/>
        </w:rPr>
        <w:t>504</w:t>
      </w:r>
      <w:r w:rsidR="00B03B97">
        <w:t>).</w:t>
      </w:r>
    </w:p>
    <w:p w14:paraId="6EB80B03" w14:textId="4DDD371E" w:rsidR="003E753D" w:rsidRDefault="00E71EE9" w:rsidP="006C1B93">
      <w:r>
        <w:t>The other systematic reviews found no clear difference in risk of pre-eclamps</w:t>
      </w:r>
      <w:r w:rsidR="006C1B93">
        <w:t>ia (</w:t>
      </w:r>
      <w:r w:rsidR="006C1B93" w:rsidRPr="00494876">
        <w:rPr>
          <w:sz w:val="16"/>
          <w:szCs w:val="16"/>
        </w:rPr>
        <w:t>RR 0.99; 95%CI 0.90 to 1.08</w:t>
      </w:r>
      <w:r w:rsidR="006C1B93">
        <w:t>;</w:t>
      </w:r>
      <w:r>
        <w:fldChar w:fldCharType="begin">
          <w:fldData xml:space="preserve">PEVuZE5vdGU+PENpdGU+PEF1dGhvcj5GdTwvQXV0aG9yPjxZZWFyPjIwMTg8L1llYXI+PFJlY051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</w:fldData>
        </w:fldChar>
      </w:r>
      <w:r w:rsidR="002747EA">
        <w:instrText xml:space="preserve"> ADDIN EN.CITE </w:instrText>
      </w:r>
      <w:r w:rsidR="002747EA">
        <w:fldChar w:fldCharType="begin">
          <w:fldData xml:space="preserve">PEVuZE5vdGU+PENpdGU+PEF1dGhvcj5GdTwvQXV0aG9yPjxZZWFyPjIwMTg8L1llYXI+PFJlY051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</w:fldData>
        </w:fldChar>
      </w:r>
      <w:r w:rsidR="002747EA">
        <w:instrText xml:space="preserve"> ADDIN EN.CITE.DATA </w:instrText>
      </w:r>
      <w:r w:rsidR="002747EA">
        <w:fldChar w:fldCharType="end"/>
      </w:r>
      <w:r>
        <w:fldChar w:fldCharType="separate"/>
      </w:r>
      <w:r w:rsidR="002747EA" w:rsidRPr="002747EA">
        <w:rPr>
          <w:noProof/>
          <w:vertAlign w:val="superscript"/>
        </w:rPr>
        <w:t>147</w:t>
      </w:r>
      <w:r>
        <w:fldChar w:fldCharType="end"/>
      </w:r>
      <w:r w:rsidR="006C1B93">
        <w:t xml:space="preserve"> </w:t>
      </w:r>
      <w:r w:rsidR="006C1B93" w:rsidRPr="00494876">
        <w:rPr>
          <w:sz w:val="16"/>
          <w:szCs w:val="16"/>
        </w:rPr>
        <w:t>RR 1.00; 95%CI 0.91 to 1.10</w:t>
      </w:r>
      <w:r w:rsidR="006C1B93">
        <w:t>)</w:t>
      </w:r>
      <w:r w:rsidR="006C1B93">
        <w:fldChar w:fldCharType="begin">
          <w:fldData xml:space="preserve">PEVuZE5vdGU+PENpdGU+PEF1dGhvcj5UZW5vcmlvPC9BdXRob3I+PFllYXI+MjAxODwvWWVhcj48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=
</w:fldData>
        </w:fldChar>
      </w:r>
      <w:r w:rsidR="002747EA">
        <w:instrText xml:space="preserve"> ADDIN EN.CITE </w:instrText>
      </w:r>
      <w:r w:rsidR="002747EA">
        <w:fldChar w:fldCharType="begin">
          <w:fldData xml:space="preserve">PEVuZE5vdGU+PENpdGU+PEF1dGhvcj5UZW5vcmlvPC9BdXRob3I+PFllYXI+MjAxODwvWWVhcj48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=
</w:fldData>
        </w:fldChar>
      </w:r>
      <w:r w:rsidR="002747EA">
        <w:instrText xml:space="preserve"> ADDIN EN.CITE.DATA </w:instrText>
      </w:r>
      <w:r w:rsidR="002747EA">
        <w:fldChar w:fldCharType="end"/>
      </w:r>
      <w:r w:rsidR="006C1B93">
        <w:fldChar w:fldCharType="separate"/>
      </w:r>
      <w:r w:rsidR="002747EA" w:rsidRPr="002747EA">
        <w:rPr>
          <w:noProof/>
          <w:vertAlign w:val="superscript"/>
        </w:rPr>
        <w:t>152</w:t>
      </w:r>
      <w:r w:rsidR="006C1B93">
        <w:fldChar w:fldCharType="end"/>
      </w:r>
      <w:r w:rsidR="006C1B93">
        <w:t xml:space="preserve"> or childhood allergic diseases</w:t>
      </w:r>
      <w:r w:rsidR="006C1B93">
        <w:fldChar w:fldCharType="begin"/>
      </w:r>
      <w:r w:rsidR="002747EA">
        <w:instrText xml:space="preserve"> ADDIN EN.CITE &lt;EndNote&gt;&lt;Cite&gt;&lt;Author&gt;Vahdaninia M.&lt;/Author&gt;&lt;Year&gt;2017&lt;/Year&gt;&lt;RecNum&gt;1289&lt;/RecNum&gt;&lt;DisplayText&gt;&lt;style face="superscript" font="Trebuchet MS" size="9"&gt;153&lt;/style&gt;&lt;/DisplayText&gt;&lt;record&gt;&lt;rec-number&gt;1289&lt;/rec-number&gt;&lt;foreign-keys&gt;&lt;key app="EN" db-id="exvasrfx2dtraoesasxp2szsxa2df502592x" timestamp="1563324040"&gt;1289&lt;/key&gt;&lt;/foreign-keys&gt;&lt;ref-type name="Journal Article"&gt;17&lt;/ref-type&gt;&lt;contributors&gt;&lt;authors&gt;&lt;author&gt;Vahdaninia M.,&lt;/author&gt;&lt;author&gt;Mackenzie H.,&lt;/author&gt;&lt;author&gt;Helps S.,&lt;/author&gt;&lt;author&gt;Dean T.,&lt;/author&gt;&lt;/authors&gt;&lt;/contributors&gt;&lt;titles&gt;&lt;title&gt;Prenatal intake of vitamins and allergic outcomes in the offspring: a systematic review and meta-analysis&lt;/title&gt;&lt;secondary-title&gt;J Allergy Clin Immunol Pract&lt;/secondary-title&gt;&lt;/titles&gt;&lt;periodical&gt;&lt;full-title&gt;J Allergy Clin Immunol Pract&lt;/full-title&gt;&lt;/periodical&gt;&lt;pages&gt;771-78&lt;/pages&gt;&lt;volume&gt;5&lt;/volume&gt;&lt;number&gt;3&lt;/number&gt;&lt;dates&gt;&lt;year&gt;2017&lt;/year&gt;&lt;/dates&gt;&lt;urls&gt;&lt;/urls&gt;&lt;/record&gt;&lt;/Cite&gt;&lt;/EndNote&gt;</w:instrText>
      </w:r>
      <w:r w:rsidR="006C1B93">
        <w:fldChar w:fldCharType="separate"/>
      </w:r>
      <w:r w:rsidR="002747EA" w:rsidRPr="002747EA">
        <w:rPr>
          <w:noProof/>
          <w:vertAlign w:val="superscript"/>
        </w:rPr>
        <w:t>153</w:t>
      </w:r>
      <w:r w:rsidR="006C1B93">
        <w:fldChar w:fldCharType="end"/>
      </w:r>
      <w:r w:rsidR="006C1B93">
        <w:t xml:space="preserve"> — recurrent wheeze (</w:t>
      </w:r>
      <w:r w:rsidR="006C1B93" w:rsidRPr="00494876">
        <w:rPr>
          <w:sz w:val="16"/>
          <w:szCs w:val="16"/>
        </w:rPr>
        <w:t>OR 0.83; 95%CI 0.26 to 2.59</w:t>
      </w:r>
      <w:r w:rsidR="006C1B93">
        <w:t>), asthma (</w:t>
      </w:r>
      <w:r w:rsidR="006C1B93" w:rsidRPr="00494876">
        <w:rPr>
          <w:sz w:val="16"/>
          <w:szCs w:val="16"/>
        </w:rPr>
        <w:t>OR 0.94; 95%CI 0.42 to 2.11</w:t>
      </w:r>
      <w:r w:rsidR="006C1B93">
        <w:t>) or eczema (</w:t>
      </w:r>
      <w:r w:rsidR="006C1B93" w:rsidRPr="00494876">
        <w:rPr>
          <w:sz w:val="16"/>
          <w:szCs w:val="16"/>
        </w:rPr>
        <w:t>OR 1.10; 95%CI 0.70 to 1.74</w:t>
      </w:r>
      <w:r w:rsidR="006C1B93">
        <w:t>).</w:t>
      </w:r>
    </w:p>
    <w:p w14:paraId="4C707B45" w14:textId="4807377B" w:rsidR="006C1B93" w:rsidRPr="00F86EFC" w:rsidRDefault="006C1B93" w:rsidP="006C1B93">
      <w:r>
        <w:t xml:space="preserve">The RCT found </w:t>
      </w:r>
      <w:r w:rsidR="00494876">
        <w:t>a possible reduced risk of placental abruption (</w:t>
      </w:r>
      <w:r w:rsidR="00494876" w:rsidRPr="00494876">
        <w:rPr>
          <w:sz w:val="16"/>
          <w:szCs w:val="16"/>
        </w:rPr>
        <w:t>RR 0.09; 95%CI 0.00 to 0.87</w:t>
      </w:r>
      <w:r w:rsidR="00494876">
        <w:t>) and preterm birth (</w:t>
      </w:r>
      <w:r w:rsidR="00494876" w:rsidRPr="00494876">
        <w:rPr>
          <w:sz w:val="16"/>
          <w:szCs w:val="16"/>
        </w:rPr>
        <w:t>RR 0.76; 95%CI 0.58 to 0.99</w:t>
      </w:r>
      <w:r w:rsidR="00494876">
        <w:t>) among women who smoked during pregnancy.</w:t>
      </w:r>
    </w:p>
    <w:p w14:paraId="6C213EB3" w14:textId="7FF4D894" w:rsidR="00F0403A" w:rsidRDefault="00F0403A" w:rsidP="00F0403A">
      <w:pPr>
        <w:pStyle w:val="Heading4"/>
      </w:pPr>
      <w:r>
        <w:t>Vitamin A</w:t>
      </w:r>
    </w:p>
    <w:p w14:paraId="526F4CF1" w14:textId="77777777" w:rsidR="00F0403A" w:rsidRDefault="00F0403A" w:rsidP="00F0403A">
      <w:pPr>
        <w:pStyle w:val="Heading5"/>
      </w:pPr>
      <w:r>
        <w:t>Background</w:t>
      </w:r>
    </w:p>
    <w:p w14:paraId="7CB38902" w14:textId="55BFA77F" w:rsidR="00A26235" w:rsidRPr="00A26235" w:rsidRDefault="00A26235" w:rsidP="00A26235">
      <w:r w:rsidRPr="00A26235">
        <w:t xml:space="preserve">Vitamin A is a crucial micronutrient for pregnant women and their </w:t>
      </w:r>
      <w:r>
        <w:t>babies as it is</w:t>
      </w:r>
      <w:r w:rsidRPr="00A26235">
        <w:t xml:space="preserve"> essential for morphological and functional development and ocular integrity</w:t>
      </w:r>
      <w:r>
        <w:t xml:space="preserve"> and</w:t>
      </w:r>
      <w:r w:rsidRPr="00A26235">
        <w:t xml:space="preserve"> exerts systemic effects on several fetal organs and on the fetal skeleton.</w:t>
      </w:r>
      <w:r w:rsidR="00AF2606">
        <w:fldChar w:fldCharType="begin"/>
      </w:r>
      <w:r w:rsidR="002747EA">
        <w:instrText xml:space="preserve"> ADDIN EN.CITE &lt;EndNote&gt;&lt;Cite&gt;&lt;Author&gt;Bastos Maia&lt;/Author&gt;&lt;Year&gt;2019&lt;/Year&gt;&lt;RecNum&gt;1302&lt;/RecNum&gt;&lt;DisplayText&gt;&lt;style face="superscript" font="Trebuchet MS" size="9"&gt;154&lt;/style&gt;&lt;/DisplayText&gt;&lt;record&gt;&lt;rec-number&gt;1302&lt;/rec-number&gt;&lt;foreign-keys&gt;&lt;key app="EN" db-id="exvasrfx2dtraoesasxp2szsxa2df502592x" timestamp="1565316367"&gt;1302&lt;/key&gt;&lt;key app="ENWeb" db-id=""&gt;0&lt;/key&gt;&lt;/foreign-keys&gt;&lt;ref-type name="Journal Article"&gt;17&lt;/ref-type&gt;&lt;contributors&gt;&lt;authors&gt;&lt;author&gt;Bastos Maia, Sabina&lt;/author&gt;&lt;author&gt;Rolland Souza, Alex&lt;/author&gt;&lt;author&gt;Costa Caminha, Maria&lt;/author&gt;&lt;author&gt;Lins da Silva, Suzana&lt;/author&gt;&lt;author&gt;Callou Cruz, Rachel&lt;/author&gt;&lt;author&gt;Carvalho dos Santos, Camila&lt;/author&gt;&lt;author&gt;Batista Filho, Malaquias&lt;/author&gt;&lt;/authors&gt;&lt;/contributors&gt;&lt;titles&gt;&lt;title&gt;Vitamin A and Pregnancy: A Narrative Review&lt;/title&gt;&lt;secondary-title&gt;Nutrients&lt;/secondary-title&gt;&lt;/titles&gt;&lt;periodical&gt;&lt;full-title&gt;Nutrients&lt;/full-title&gt;&lt;/periodical&gt;&lt;volume&gt;11&lt;/volume&gt;&lt;number&gt;3&lt;/number&gt;&lt;section&gt;681&lt;/section&gt;&lt;dates&gt;&lt;year&gt;2019&lt;/year&gt;&lt;/dates&gt;&lt;isbn&gt;2072-6643&lt;/isbn&gt;&lt;urls&gt;&lt;/urls&gt;&lt;electronic-resource-num&gt;10.3390/nu11030681&lt;/electronic-resource-num&gt;&lt;/record&gt;&lt;/Cite&gt;&lt;/EndNote&gt;</w:instrText>
      </w:r>
      <w:r w:rsidR="00AF2606">
        <w:fldChar w:fldCharType="separate"/>
      </w:r>
      <w:r w:rsidR="002747EA" w:rsidRPr="002747EA">
        <w:rPr>
          <w:noProof/>
          <w:vertAlign w:val="superscript"/>
        </w:rPr>
        <w:t>154</w:t>
      </w:r>
      <w:r w:rsidR="00AF2606">
        <w:fldChar w:fldCharType="end"/>
      </w:r>
      <w:r w:rsidRPr="00A26235">
        <w:t xml:space="preserve"> </w:t>
      </w:r>
      <w:r>
        <w:t>While vitamin A deficiency</w:t>
      </w:r>
      <w:r w:rsidRPr="00A26235">
        <w:t xml:space="preserve"> in pregnant women is a public health issue in most</w:t>
      </w:r>
      <w:r>
        <w:t xml:space="preserve"> </w:t>
      </w:r>
      <w:r w:rsidRPr="00A26235">
        <w:t>developing countries</w:t>
      </w:r>
      <w:r>
        <w:t>, an excess</w:t>
      </w:r>
      <w:r w:rsidRPr="00A26235">
        <w:t xml:space="preserve"> </w:t>
      </w:r>
      <w:r>
        <w:t>of vitamin A</w:t>
      </w:r>
      <w:r w:rsidRPr="00A26235">
        <w:t xml:space="preserve"> may exert teratogenic effects in the first 60 days following conception.</w:t>
      </w:r>
      <w:r w:rsidR="00323D62">
        <w:fldChar w:fldCharType="begin"/>
      </w:r>
      <w:r w:rsidR="002747EA">
        <w:instrText xml:space="preserve"> ADDIN EN.CITE &lt;EndNote&gt;&lt;Cite&gt;&lt;Author&gt;Bastos Maia&lt;/Author&gt;&lt;Year&gt;2019&lt;/Year&gt;&lt;RecNum&gt;1302&lt;/RecNum&gt;&lt;DisplayText&gt;&lt;style face="superscript" font="Trebuchet MS" size="9"&gt;154&lt;/style&gt;&lt;/DisplayText&gt;&lt;record&gt;&lt;rec-number&gt;1302&lt;/rec-number&gt;&lt;foreign-keys&gt;&lt;key app="EN" db-id="exvasrfx2dtraoesasxp2szsxa2df502592x" timestamp="1565316367"&gt;1302&lt;/key&gt;&lt;key app="ENWeb" db-id=""&gt;0&lt;/key&gt;&lt;/foreign-keys&gt;&lt;ref-type name="Journal Article"&gt;17&lt;/ref-type&gt;&lt;contributors&gt;&lt;authors&gt;&lt;author&gt;Bastos Maia, Sabina&lt;/author&gt;&lt;author&gt;Rolland Souza, Alex&lt;/author&gt;&lt;author&gt;Costa Caminha, Maria&lt;/author&gt;&lt;author&gt;Lins da Silva, Suzana&lt;/author&gt;&lt;author&gt;Callou Cruz, Rachel&lt;/author&gt;&lt;author&gt;Carvalho dos Santos, Camila&lt;/author&gt;&lt;author&gt;Batista Filho, Malaquias&lt;/author&gt;&lt;/authors&gt;&lt;/contributors&gt;&lt;titles&gt;&lt;title&gt;Vitamin A and Pregnancy: A Narrative Review&lt;/title&gt;&lt;secondary-title&gt;Nutrients&lt;/secondary-title&gt;&lt;/titles&gt;&lt;periodical&gt;&lt;full-title&gt;Nutrients&lt;/full-title&gt;&lt;/periodical&gt;&lt;volume&gt;11&lt;/volume&gt;&lt;number&gt;3&lt;/number&gt;&lt;section&gt;681&lt;/section&gt;&lt;dates&gt;&lt;year&gt;2019&lt;/year&gt;&lt;/dates&gt;&lt;isbn&gt;2072-6643&lt;/isbn&gt;&lt;urls&gt;&lt;/urls&gt;&lt;electronic-resource-num&gt;10.3390/nu11030681&lt;/electronic-resource-num&gt;&lt;/record&gt;&lt;/Cite&gt;&lt;/EndNote&gt;</w:instrText>
      </w:r>
      <w:r w:rsidR="00323D62">
        <w:fldChar w:fldCharType="separate"/>
      </w:r>
      <w:r w:rsidR="002747EA" w:rsidRPr="002747EA">
        <w:rPr>
          <w:noProof/>
          <w:vertAlign w:val="superscript"/>
        </w:rPr>
        <w:t>154</w:t>
      </w:r>
      <w:r w:rsidR="00323D62">
        <w:fldChar w:fldCharType="end"/>
      </w:r>
      <w:r w:rsidR="00323D62">
        <w:t xml:space="preserve"> A survey of pregnant women conducted in Sydney found that 2.3% were taking vitamin A supplements.</w:t>
      </w:r>
      <w:r w:rsidR="00E37D04">
        <w:fldChar w:fldCharType="begin">
          <w:fldData xml:space="preserve">PEVuZE5vdGU+PENpdGU+PEF1dGhvcj5TaGFuZDwvQXV0aG9yPjxZZWFyPjIwMTY8L1llYXI+PFJl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</w:fldData>
        </w:fldChar>
      </w:r>
      <w:r w:rsidR="002747EA">
        <w:instrText xml:space="preserve"> ADDIN EN.CITE </w:instrText>
      </w:r>
      <w:r w:rsidR="002747EA">
        <w:fldChar w:fldCharType="begin">
          <w:fldData xml:space="preserve">PEVuZE5vdGU+PENpdGU+PEF1dGhvcj5TaGFuZDwvQXV0aG9yPjxZZWFyPjIwMTY8L1llYXI+PFJl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</w:fldData>
        </w:fldChar>
      </w:r>
      <w:r w:rsidR="002747EA">
        <w:instrText xml:space="preserve"> ADDIN EN.CITE.DATA </w:instrText>
      </w:r>
      <w:r w:rsidR="002747EA">
        <w:fldChar w:fldCharType="end"/>
      </w:r>
      <w:r w:rsidR="00E37D04">
        <w:fldChar w:fldCharType="separate"/>
      </w:r>
      <w:r w:rsidR="002747EA" w:rsidRPr="002747EA">
        <w:rPr>
          <w:noProof/>
          <w:vertAlign w:val="superscript"/>
        </w:rPr>
        <w:t>115</w:t>
      </w:r>
      <w:r w:rsidR="00E37D04">
        <w:fldChar w:fldCharType="end"/>
      </w:r>
    </w:p>
    <w:p w14:paraId="12E79365" w14:textId="136B20B0" w:rsidR="00F0403A" w:rsidRPr="000F1769" w:rsidRDefault="00F0403A" w:rsidP="00F0403A">
      <w:r>
        <w:t>The Guidelines currently recommend that women be advised that taking vitamin A supplements is not of benefit in pregnancy and may cause harm.</w:t>
      </w:r>
    </w:p>
    <w:p w14:paraId="590E3500" w14:textId="77777777" w:rsidR="00F0403A" w:rsidRDefault="00F0403A" w:rsidP="00F0403A">
      <w:pPr>
        <w:pStyle w:val="Heading5"/>
      </w:pPr>
      <w:r>
        <w:t>Current review</w:t>
      </w:r>
    </w:p>
    <w:p w14:paraId="11141A65" w14:textId="3A0476EB" w:rsidR="00F0403A" w:rsidRDefault="00F0403A" w:rsidP="00481F4B">
      <w:pPr>
        <w:keepNext/>
      </w:pPr>
      <w:r>
        <w:t>The current review identified two systematic reviews</w:t>
      </w:r>
      <w:r>
        <w:fldChar w:fldCharType="begin">
          <w:fldData xml:space="preserve">PEVuZE5vdGU+PENpdGU+PEF1dGhvcj5CYWxvZ3VuPC9BdXRob3I+PFllYXI+MjAxNjwvWWVhcj48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</w:fldData>
        </w:fldChar>
      </w:r>
      <w:r w:rsidR="002747EA">
        <w:instrText xml:space="preserve"> ADDIN EN.CITE </w:instrText>
      </w:r>
      <w:r w:rsidR="002747EA">
        <w:fldChar w:fldCharType="begin">
          <w:fldData xml:space="preserve">PEVuZE5vdGU+PENpdGU+PEF1dGhvcj5CYWxvZ3VuPC9BdXRob3I+PFllYXI+MjAxNjwvWWVhcj48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</w:fldData>
        </w:fldChar>
      </w:r>
      <w:r w:rsidR="002747EA">
        <w:instrText xml:space="preserve"> ADDIN EN.CITE.DATA </w:instrText>
      </w:r>
      <w:r w:rsidR="002747EA">
        <w:fldChar w:fldCharType="end"/>
      </w:r>
      <w:r>
        <w:fldChar w:fldCharType="separate"/>
      </w:r>
      <w:r w:rsidR="002747EA" w:rsidRPr="002747EA">
        <w:rPr>
          <w:noProof/>
          <w:vertAlign w:val="superscript"/>
        </w:rPr>
        <w:t>125,155</w:t>
      </w:r>
      <w:r>
        <w:fldChar w:fldCharType="end"/>
      </w:r>
      <w:r>
        <w:t xml:space="preserve"> and one RCT.</w:t>
      </w:r>
      <w:r>
        <w:fldChar w:fldCharType="begin">
          <w:fldData xml:space="preserve">PEVuZE5vdGU+PENpdGU+PEF1dGhvcj5BbGk8L0F1dGhvcj48WWVhcj4yMDE3PC9ZZWFyPjxSZWNO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</w:fldData>
        </w:fldChar>
      </w:r>
      <w:r w:rsidR="002747EA">
        <w:instrText xml:space="preserve"> ADDIN EN.CITE </w:instrText>
      </w:r>
      <w:r w:rsidR="002747EA">
        <w:fldChar w:fldCharType="begin">
          <w:fldData xml:space="preserve">PEVuZE5vdGU+PENpdGU+PEF1dGhvcj5BbGk8L0F1dGhvcj48WWVhcj4yMDE3PC9ZZWFyPjxSZWNO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</w:fldData>
        </w:fldChar>
      </w:r>
      <w:r w:rsidR="002747EA">
        <w:instrText xml:space="preserve"> ADDIN EN.CITE.DATA </w:instrText>
      </w:r>
      <w:r w:rsidR="002747EA">
        <w:fldChar w:fldCharType="end"/>
      </w:r>
      <w:r>
        <w:fldChar w:fldCharType="separate"/>
      </w:r>
      <w:r w:rsidR="002747EA" w:rsidRPr="002747EA">
        <w:rPr>
          <w:noProof/>
          <w:vertAlign w:val="superscript"/>
        </w:rPr>
        <w:t>156</w:t>
      </w:r>
      <w:r>
        <w:fldChar w:fldCharType="end"/>
      </w:r>
    </w:p>
    <w:p w14:paraId="2FC29008" w14:textId="4AD02D89" w:rsidR="001454B3" w:rsidRDefault="00F0403A" w:rsidP="00995153">
      <w:r>
        <w:t>In one Cochrane review,</w:t>
      </w:r>
      <w:r>
        <w:fldChar w:fldCharType="begin">
          <w:fldData xml:space="preserve">PEVuZE5vdGU+PENpdGU+PEF1dGhvcj5CYWxvZ3VuPC9BdXRob3I+PFllYXI+MjAxNjwvWWVhcj48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</w:fldData>
        </w:fldChar>
      </w:r>
      <w:r w:rsidR="002747EA">
        <w:instrText xml:space="preserve"> ADDIN EN.CITE </w:instrText>
      </w:r>
      <w:r w:rsidR="002747EA">
        <w:fldChar w:fldCharType="begin">
          <w:fldData xml:space="preserve">PEVuZE5vdGU+PENpdGU+PEF1dGhvcj5CYWxvZ3VuPC9BdXRob3I+PFllYXI+MjAxNjwvWWVhcj48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</w:fldData>
        </w:fldChar>
      </w:r>
      <w:r w:rsidR="002747EA">
        <w:instrText xml:space="preserve"> ADDIN EN.CITE.DATA </w:instrText>
      </w:r>
      <w:r w:rsidR="002747EA">
        <w:fldChar w:fldCharType="end"/>
      </w:r>
      <w:r>
        <w:fldChar w:fldCharType="separate"/>
      </w:r>
      <w:r w:rsidR="002747EA" w:rsidRPr="002747EA">
        <w:rPr>
          <w:noProof/>
          <w:vertAlign w:val="superscript"/>
        </w:rPr>
        <w:t>125</w:t>
      </w:r>
      <w:r>
        <w:fldChar w:fldCharType="end"/>
      </w:r>
      <w:r>
        <w:t xml:space="preserve"> there was no clear difference in risk of fetal loss (</w:t>
      </w:r>
      <w:r w:rsidRPr="001454B3">
        <w:rPr>
          <w:sz w:val="16"/>
          <w:szCs w:val="16"/>
        </w:rPr>
        <w:t>RR 1.05; 95%CI 0.90 to 1.23; 3 RCTs; n=52,480</w:t>
      </w:r>
      <w:r>
        <w:t>), early or late miscarriage (</w:t>
      </w:r>
      <w:r w:rsidRPr="001454B3">
        <w:rPr>
          <w:sz w:val="16"/>
          <w:szCs w:val="16"/>
        </w:rPr>
        <w:t>RR 0.98; 95%CI 0.92 to 1.04; 1 RCT; n=39,668</w:t>
      </w:r>
      <w:r>
        <w:t>) or stillbirth (</w:t>
      </w:r>
      <w:r w:rsidRPr="001454B3">
        <w:rPr>
          <w:sz w:val="16"/>
          <w:szCs w:val="16"/>
        </w:rPr>
        <w:t>RR 0.95; 95%CI 0.86 to 1.06; 1 RCT; n=39,668</w:t>
      </w:r>
      <w:r>
        <w:t xml:space="preserve">). </w:t>
      </w:r>
    </w:p>
    <w:p w14:paraId="539E5724" w14:textId="5762AB6B" w:rsidR="00F0403A" w:rsidRDefault="00F0403A" w:rsidP="00995153">
      <w:r>
        <w:t>The other Cochrane review</w:t>
      </w:r>
      <w:r w:rsidR="00AA0695">
        <w:fldChar w:fldCharType="begin">
          <w:fldData xml:space="preserve">PEVuZE5vdGU+PENpdGU+PEF1dGhvcj5NY0NhdWxleTwvQXV0aG9yPjxZZWFyPjIwMTU8L1llYXI+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</w:fldData>
        </w:fldChar>
      </w:r>
      <w:r w:rsidR="002747EA">
        <w:instrText xml:space="preserve"> ADDIN EN.CITE </w:instrText>
      </w:r>
      <w:r w:rsidR="002747EA">
        <w:fldChar w:fldCharType="begin">
          <w:fldData xml:space="preserve">PEVuZE5vdGU+PENpdGU+PEF1dGhvcj5NY0NhdWxleTwvQXV0aG9yPjxZZWFyPjIwMTU8L1llYXI+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</w:fldData>
        </w:fldChar>
      </w:r>
      <w:r w:rsidR="002747EA">
        <w:instrText xml:space="preserve"> ADDIN EN.CITE.DATA </w:instrText>
      </w:r>
      <w:r w:rsidR="002747EA">
        <w:fldChar w:fldCharType="end"/>
      </w:r>
      <w:r w:rsidR="00AA0695">
        <w:fldChar w:fldCharType="separate"/>
      </w:r>
      <w:r w:rsidR="002747EA" w:rsidRPr="002747EA">
        <w:rPr>
          <w:noProof/>
          <w:vertAlign w:val="superscript"/>
        </w:rPr>
        <w:t>155</w:t>
      </w:r>
      <w:r w:rsidR="00AA0695">
        <w:fldChar w:fldCharType="end"/>
      </w:r>
      <w:r>
        <w:t xml:space="preserve"> found no clear difference in maternal mortality (</w:t>
      </w:r>
      <w:r w:rsidRPr="001454B3">
        <w:rPr>
          <w:sz w:val="16"/>
          <w:szCs w:val="16"/>
        </w:rPr>
        <w:t xml:space="preserve">RR 0.88; 95%CI 0.65 to 1.20; </w:t>
      </w:r>
      <w:r w:rsidR="00995153" w:rsidRPr="001454B3">
        <w:rPr>
          <w:sz w:val="16"/>
          <w:szCs w:val="16"/>
        </w:rPr>
        <w:t>4</w:t>
      </w:r>
      <w:r w:rsidRPr="001454B3">
        <w:rPr>
          <w:sz w:val="16"/>
          <w:szCs w:val="16"/>
        </w:rPr>
        <w:t xml:space="preserve"> RCTs; n=</w:t>
      </w:r>
      <w:r w:rsidR="00995153" w:rsidRPr="001454B3">
        <w:rPr>
          <w:sz w:val="16"/>
          <w:szCs w:val="16"/>
        </w:rPr>
        <w:t xml:space="preserve">154,039; high </w:t>
      </w:r>
      <w:r w:rsidR="00836F2D">
        <w:rPr>
          <w:sz w:val="16"/>
          <w:szCs w:val="16"/>
        </w:rPr>
        <w:t>certainty</w:t>
      </w:r>
      <w:r w:rsidR="00995153">
        <w:t>), perinatal mortality (</w:t>
      </w:r>
      <w:r w:rsidR="00995153" w:rsidRPr="001454B3">
        <w:rPr>
          <w:sz w:val="16"/>
          <w:szCs w:val="16"/>
        </w:rPr>
        <w:t xml:space="preserve">RR 1.01; 95%CI 0.95 to 1.07; 1 RCT, n=76,178; high </w:t>
      </w:r>
      <w:r w:rsidR="00836F2D">
        <w:rPr>
          <w:sz w:val="16"/>
          <w:szCs w:val="16"/>
        </w:rPr>
        <w:t>certainty</w:t>
      </w:r>
      <w:r w:rsidR="00995153">
        <w:t>) or preterm birth (</w:t>
      </w:r>
      <w:r w:rsidR="00995153" w:rsidRPr="001454B3">
        <w:rPr>
          <w:sz w:val="16"/>
          <w:szCs w:val="16"/>
        </w:rPr>
        <w:t xml:space="preserve">RR 0.98; 95%CI 0.94 to 1.01; 5 RCTs, n=48,007; high </w:t>
      </w:r>
      <w:r w:rsidR="00836F2D">
        <w:rPr>
          <w:sz w:val="16"/>
          <w:szCs w:val="16"/>
        </w:rPr>
        <w:t>certainty</w:t>
      </w:r>
      <w:r w:rsidR="00995153">
        <w:t>). There was a possible reduced risk of maternal clinical infection (</w:t>
      </w:r>
      <w:r w:rsidR="00995153" w:rsidRPr="001454B3">
        <w:rPr>
          <w:sz w:val="16"/>
          <w:szCs w:val="16"/>
        </w:rPr>
        <w:t xml:space="preserve">RR 0.45; 95%CI 0.20 to 0.99; 5 RCTs; n=17,313; low </w:t>
      </w:r>
      <w:r w:rsidR="00836F2D">
        <w:rPr>
          <w:sz w:val="16"/>
          <w:szCs w:val="16"/>
        </w:rPr>
        <w:t>certainty</w:t>
      </w:r>
      <w:r w:rsidR="00995153">
        <w:t>) and m</w:t>
      </w:r>
      <w:r w:rsidR="00995153" w:rsidRPr="00BE043C">
        <w:t>aternal anaemia</w:t>
      </w:r>
      <w:r w:rsidR="00E228DE">
        <w:t xml:space="preserve"> (in areas where vitamin A deficiency is common or among women with HIV)</w:t>
      </w:r>
      <w:r w:rsidR="00995153" w:rsidRPr="00BE043C">
        <w:t xml:space="preserve"> (</w:t>
      </w:r>
      <w:r w:rsidR="00995153" w:rsidRPr="001454B3">
        <w:rPr>
          <w:sz w:val="16"/>
          <w:szCs w:val="16"/>
        </w:rPr>
        <w:t xml:space="preserve">RR 0.64; 95%CI 0.43 to 0.94; 3 RCTs; n=15,649; moderate </w:t>
      </w:r>
      <w:r w:rsidR="00836F2D">
        <w:rPr>
          <w:sz w:val="16"/>
          <w:szCs w:val="16"/>
        </w:rPr>
        <w:t>certainty</w:t>
      </w:r>
      <w:r w:rsidR="00995153">
        <w:t>).</w:t>
      </w:r>
      <w:r w:rsidR="00877C02">
        <w:t xml:space="preserve"> </w:t>
      </w:r>
    </w:p>
    <w:p w14:paraId="128FFAD3" w14:textId="058072CC" w:rsidR="00BE2859" w:rsidRPr="00801955" w:rsidRDefault="00E228DE" w:rsidP="00995153">
      <w:r>
        <w:t>The RCT found no clear effect on cognitive function of children at 8 years of age.</w:t>
      </w:r>
      <w:r w:rsidR="00AA0695">
        <w:fldChar w:fldCharType="begin">
          <w:fldData xml:space="preserve">PEVuZE5vdGU+PENpdGU+PEF1dGhvcj5BbGk8L0F1dGhvcj48WWVhcj4yMDE3PC9ZZWFyPjxSZWNO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</w:fldData>
        </w:fldChar>
      </w:r>
      <w:r w:rsidR="002747EA">
        <w:instrText xml:space="preserve"> ADDIN EN.CITE </w:instrText>
      </w:r>
      <w:r w:rsidR="002747EA">
        <w:fldChar w:fldCharType="begin">
          <w:fldData xml:space="preserve">PEVuZE5vdGU+PENpdGU+PEF1dGhvcj5BbGk8L0F1dGhvcj48WWVhcj4yMDE3PC9ZZWFyPjxSZWNO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</w:fldData>
        </w:fldChar>
      </w:r>
      <w:r w:rsidR="002747EA">
        <w:instrText xml:space="preserve"> ADDIN EN.CITE.DATA </w:instrText>
      </w:r>
      <w:r w:rsidR="002747EA">
        <w:fldChar w:fldCharType="end"/>
      </w:r>
      <w:r w:rsidR="00AA0695">
        <w:fldChar w:fldCharType="separate"/>
      </w:r>
      <w:r w:rsidR="002747EA" w:rsidRPr="002747EA">
        <w:rPr>
          <w:noProof/>
          <w:vertAlign w:val="superscript"/>
        </w:rPr>
        <w:t>156</w:t>
      </w:r>
      <w:r w:rsidR="00AA0695">
        <w:fldChar w:fldCharType="end"/>
      </w:r>
    </w:p>
    <w:p w14:paraId="15C724A7" w14:textId="12A142E7" w:rsidR="00677230" w:rsidRDefault="00686B30" w:rsidP="00677230">
      <w:pPr>
        <w:pStyle w:val="Heading4"/>
      </w:pPr>
      <w:r>
        <w:t>Multiple micronutrients</w:t>
      </w:r>
    </w:p>
    <w:p w14:paraId="60F98666" w14:textId="77777777" w:rsidR="0089439C" w:rsidRDefault="0089439C" w:rsidP="0089439C">
      <w:pPr>
        <w:pStyle w:val="Heading5"/>
      </w:pPr>
      <w:r>
        <w:t>Background</w:t>
      </w:r>
    </w:p>
    <w:p w14:paraId="1A9D13C6" w14:textId="2BBBC90A" w:rsidR="00323D62" w:rsidRDefault="00323D62" w:rsidP="00323D62">
      <w:r>
        <w:t xml:space="preserve">A survey of pregnant women conducted in Sydney found that </w:t>
      </w:r>
      <w:r w:rsidR="00647A31">
        <w:t>79.1</w:t>
      </w:r>
      <w:r>
        <w:t>% were taking a</w:t>
      </w:r>
      <w:r w:rsidR="00647A31">
        <w:t xml:space="preserve"> multivitamin </w:t>
      </w:r>
      <w:r>
        <w:t>supplement.</w:t>
      </w:r>
      <w:r w:rsidR="00E37D04">
        <w:fldChar w:fldCharType="begin">
          <w:fldData xml:space="preserve">PEVuZE5vdGU+PENpdGU+PEF1dGhvcj5TaGFuZDwvQXV0aG9yPjxZZWFyPjIwMTY8L1llYXI+PFJl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</w:fldData>
        </w:fldChar>
      </w:r>
      <w:r w:rsidR="002747EA">
        <w:instrText xml:space="preserve"> ADDIN EN.CITE </w:instrText>
      </w:r>
      <w:r w:rsidR="002747EA">
        <w:fldChar w:fldCharType="begin">
          <w:fldData xml:space="preserve">PEVuZE5vdGU+PENpdGU+PEF1dGhvcj5TaGFuZDwvQXV0aG9yPjxZZWFyPjIwMTY8L1llYXI+PFJl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</w:fldData>
        </w:fldChar>
      </w:r>
      <w:r w:rsidR="002747EA">
        <w:instrText xml:space="preserve"> ADDIN EN.CITE.DATA </w:instrText>
      </w:r>
      <w:r w:rsidR="002747EA">
        <w:fldChar w:fldCharType="end"/>
      </w:r>
      <w:r w:rsidR="00E37D04">
        <w:fldChar w:fldCharType="separate"/>
      </w:r>
      <w:r w:rsidR="002747EA" w:rsidRPr="002747EA">
        <w:rPr>
          <w:noProof/>
          <w:vertAlign w:val="superscript"/>
        </w:rPr>
        <w:t>115</w:t>
      </w:r>
      <w:r w:rsidR="00E37D04">
        <w:fldChar w:fldCharType="end"/>
      </w:r>
    </w:p>
    <w:p w14:paraId="2751C404" w14:textId="7A0F2916" w:rsidR="00F40833" w:rsidRDefault="00F40833" w:rsidP="00F40833">
      <w:r>
        <w:t>In a cross-sectional study among pregnant women in southern Queensland,</w:t>
      </w:r>
      <w:r w:rsidR="00BA7CBD">
        <w:fldChar w:fldCharType="begin"/>
      </w:r>
      <w:r w:rsidR="002747EA">
        <w:instrText xml:space="preserve"> ADDIN EN.CITE &lt;EndNote&gt;&lt;Cite&gt;&lt;Author&gt;McAlpine&lt;/Author&gt;&lt;Year&gt;2020&lt;/Year&gt;&lt;RecNum&gt;1814&lt;/RecNum&gt;&lt;DisplayText&gt;&lt;style face="superscript" font="Trebuchet MS" size="9"&gt;157&lt;/style&gt;&lt;/DisplayText&gt;&lt;record&gt;&lt;rec-number&gt;1814&lt;/rec-number&gt;&lt;foreign-keys&gt;&lt;key app="EN" db-id="exvasrfx2dtraoesasxp2szsxa2df502592x" timestamp="1583726454"&gt;1814&lt;/key&gt;&lt;key app="ENWeb" db-id=""&gt;0&lt;/key&gt;&lt;/foreign-keys&gt;&lt;ref-type name="Journal Article"&gt;17&lt;/ref-type&gt;&lt;contributors&gt;&lt;authors&gt;&lt;author&gt;McAlpine, J. M.&lt;/author&gt;&lt;author&gt;Vanderlelie, J. J.&lt;/author&gt;&lt;author&gt;Vincze, L. J.&lt;/author&gt;&lt;author&gt;Perkins, A. V.&lt;/author&gt;&lt;/authors&gt;&lt;/contributors&gt;&lt;auth-address&gt;School of Nursing and Midwifery, Griffith University Logan Campus, Brisbane, Queensland, Australia.&amp;#xD;School of Medical Science, Menzies Health Institute Queensland, Griffith University Gold Coast Campus, Southport, Queensland, Australia.&amp;#xD;The Judith Lumley Centre, La Trobe University, Melbourne, Victoria, Australia.&amp;#xD;School of Allied Health Sciences, Menzies Health Institute Queensland, Griffith University Gold Coast Campus, Southport, Queensland, Australia.&lt;/auth-address&gt;&lt;titles&gt;&lt;title&gt;Use of micronutrient supplements in pregnant women of south-east Queensland&lt;/title&gt;&lt;secondary-title&gt;Aust N Z J Obstet Gynaecol&lt;/secondary-title&gt;&lt;/titles&gt;&lt;periodical&gt;&lt;full-title&gt;Aust N Z J Obstet Gynaecol&lt;/full-title&gt;&lt;/periodical&gt;&lt;edition&gt;2020/01/07&lt;/edition&gt;&lt;keywords&gt;&lt;keyword&gt;dietary supplements&lt;/keyword&gt;&lt;keyword&gt;guidelines&lt;/keyword&gt;&lt;keyword&gt;pregnancy&lt;/keyword&gt;&lt;keyword&gt;pregnancy trimester&lt;/keyword&gt;&lt;keyword&gt;third&lt;/keyword&gt;&lt;keyword&gt;trace elements&lt;/keyword&gt;&lt;/keywords&gt;&lt;dates&gt;&lt;year&gt;2020&lt;/year&gt;&lt;pub-dates&gt;&lt;date&gt;Jan 5&lt;/date&gt;&lt;/pub-dates&gt;&lt;/dates&gt;&lt;isbn&gt;1479-828X (Electronic)&amp;#xD;0004-8666 (Linking)&lt;/isbn&gt;&lt;accession-num&gt;31903555&lt;/accession-num&gt;&lt;urls&gt;&lt;related-urls&gt;&lt;url&gt;https://www.ncbi.nlm.nih.gov/pubmed/31903555&lt;/url&gt;&lt;/related-urls&gt;&lt;/urls&gt;&lt;electronic-resource-num&gt;10.1111/ajo.13109&lt;/electronic-resource-num&gt;&lt;/record&gt;&lt;/Cite&gt;&lt;/EndNote&gt;</w:instrText>
      </w:r>
      <w:r w:rsidR="00BA7CBD">
        <w:fldChar w:fldCharType="separate"/>
      </w:r>
      <w:r w:rsidR="002747EA" w:rsidRPr="002747EA">
        <w:rPr>
          <w:noProof/>
          <w:vertAlign w:val="superscript"/>
        </w:rPr>
        <w:t>157</w:t>
      </w:r>
      <w:r w:rsidR="00BA7CBD">
        <w:fldChar w:fldCharType="end"/>
      </w:r>
      <w:r>
        <w:t xml:space="preserve"> 42% of participants used p</w:t>
      </w:r>
      <w:r w:rsidRPr="00F40833">
        <w:t>regnancy multivitamin</w:t>
      </w:r>
      <w:r>
        <w:t>s</w:t>
      </w:r>
      <w:r w:rsidRPr="00F40833">
        <w:t>, with</w:t>
      </w:r>
      <w:r>
        <w:t xml:space="preserve"> </w:t>
      </w:r>
      <w:r w:rsidRPr="00F40833">
        <w:t xml:space="preserve">26.8% </w:t>
      </w:r>
      <w:r w:rsidR="00596673">
        <w:t>using</w:t>
      </w:r>
      <w:r w:rsidRPr="00F40833">
        <w:t xml:space="preserve"> multivitamins in combination with individual micronutrients and</w:t>
      </w:r>
      <w:r>
        <w:t xml:space="preserve"> </w:t>
      </w:r>
      <w:r w:rsidRPr="00F40833">
        <w:t xml:space="preserve">9.8% </w:t>
      </w:r>
      <w:r w:rsidR="00596673">
        <w:t>using</w:t>
      </w:r>
      <w:r w:rsidRPr="00F40833">
        <w:t xml:space="preserve"> specific micronutrient supplement</w:t>
      </w:r>
      <w:r w:rsidR="00596673">
        <w:t>s</w:t>
      </w:r>
      <w:r w:rsidRPr="00F40833">
        <w:t>. Nulliparous women were</w:t>
      </w:r>
      <w:r>
        <w:t xml:space="preserve"> </w:t>
      </w:r>
      <w:r w:rsidRPr="00F40833">
        <w:t xml:space="preserve">more likely to </w:t>
      </w:r>
      <w:r w:rsidR="00596673">
        <w:t xml:space="preserve">use </w:t>
      </w:r>
      <w:r w:rsidRPr="00F40833">
        <w:t>supplements than their multiparous peers (</w:t>
      </w:r>
      <w:r w:rsidR="00596673" w:rsidRPr="00596673">
        <w:rPr>
          <w:sz w:val="16"/>
          <w:szCs w:val="16"/>
        </w:rPr>
        <w:t>aOR 1.938;</w:t>
      </w:r>
      <w:r w:rsidRPr="00596673">
        <w:rPr>
          <w:sz w:val="16"/>
          <w:szCs w:val="16"/>
        </w:rPr>
        <w:t xml:space="preserve"> 95% CI 1.053</w:t>
      </w:r>
      <w:r w:rsidR="00596673" w:rsidRPr="00596673">
        <w:rPr>
          <w:sz w:val="16"/>
          <w:szCs w:val="16"/>
        </w:rPr>
        <w:t xml:space="preserve"> to 3.571, p=0.034</w:t>
      </w:r>
      <w:r w:rsidR="00596673">
        <w:t>); smoking (</w:t>
      </w:r>
      <w:r w:rsidR="00596673" w:rsidRPr="00596673">
        <w:rPr>
          <w:sz w:val="16"/>
          <w:szCs w:val="16"/>
        </w:rPr>
        <w:t>aOR 2.717;</w:t>
      </w:r>
      <w:r w:rsidRPr="00596673">
        <w:rPr>
          <w:sz w:val="16"/>
          <w:szCs w:val="16"/>
        </w:rPr>
        <w:t xml:space="preserve"> 95%CI 1.011</w:t>
      </w:r>
      <w:r w:rsidR="00596673" w:rsidRPr="00596673">
        <w:rPr>
          <w:sz w:val="16"/>
          <w:szCs w:val="16"/>
        </w:rPr>
        <w:t xml:space="preserve"> to 7.302; p=</w:t>
      </w:r>
      <w:r w:rsidRPr="00596673">
        <w:rPr>
          <w:sz w:val="16"/>
          <w:szCs w:val="16"/>
        </w:rPr>
        <w:t>0.047</w:t>
      </w:r>
      <w:r w:rsidRPr="00F40833">
        <w:t>) and low socio-economic status</w:t>
      </w:r>
      <w:r w:rsidR="00596673">
        <w:t xml:space="preserve"> </w:t>
      </w:r>
      <w:r w:rsidR="00596673" w:rsidRPr="00F40833">
        <w:t>(</w:t>
      </w:r>
      <w:r w:rsidR="00596673" w:rsidRPr="00596673">
        <w:rPr>
          <w:sz w:val="16"/>
          <w:szCs w:val="16"/>
        </w:rPr>
        <w:t>aOR 2.451; 95%CI 1.010–5.949; p=0.048</w:t>
      </w:r>
      <w:r w:rsidR="00596673" w:rsidRPr="00F40833">
        <w:t>)</w:t>
      </w:r>
      <w:r w:rsidRPr="00F40833">
        <w:t xml:space="preserve"> were associated with no</w:t>
      </w:r>
      <w:r>
        <w:t xml:space="preserve"> </w:t>
      </w:r>
      <w:r w:rsidRPr="00F40833">
        <w:t>supplement use.</w:t>
      </w:r>
    </w:p>
    <w:p w14:paraId="57999F91" w14:textId="3E1F8720" w:rsidR="00193208" w:rsidRDefault="0090503E" w:rsidP="009D4734">
      <w:r>
        <w:t xml:space="preserve">In a retrospective analysis of </w:t>
      </w:r>
      <w:r w:rsidR="00193208">
        <w:t>uncomplicated pregnancies</w:t>
      </w:r>
      <w:r>
        <w:t xml:space="preserve"> </w:t>
      </w:r>
      <w:r w:rsidR="00193208">
        <w:t>in Queensland,</w:t>
      </w:r>
      <w:r w:rsidR="00BA7CBD">
        <w:fldChar w:fldCharType="begin">
          <w:fldData xml:space="preserve">PEVuZE5vdGU+PENpdGU+PEF1dGhvcj5NY0FscGluZTwvQXV0aG9yPjxZZWFyPjIwMTY8L1llYXI+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</w:fldData>
        </w:fldChar>
      </w:r>
      <w:r w:rsidR="002747EA">
        <w:instrText xml:space="preserve"> ADDIN EN.CITE </w:instrText>
      </w:r>
      <w:r w:rsidR="002747EA">
        <w:fldChar w:fldCharType="begin">
          <w:fldData xml:space="preserve">PEVuZE5vdGU+PENpdGU+PEF1dGhvcj5NY0FscGluZTwvQXV0aG9yPjxZZWFyPjIwMTY8L1llYXI+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</w:fldData>
        </w:fldChar>
      </w:r>
      <w:r w:rsidR="002747EA">
        <w:instrText xml:space="preserve"> ADDIN EN.CITE.DATA </w:instrText>
      </w:r>
      <w:r w:rsidR="002747EA">
        <w:fldChar w:fldCharType="end"/>
      </w:r>
      <w:r w:rsidR="00BA7CBD">
        <w:fldChar w:fldCharType="separate"/>
      </w:r>
      <w:r w:rsidR="002747EA" w:rsidRPr="002747EA">
        <w:rPr>
          <w:noProof/>
          <w:vertAlign w:val="superscript"/>
        </w:rPr>
        <w:t>158</w:t>
      </w:r>
      <w:r w:rsidR="00BA7CBD">
        <w:fldChar w:fldCharType="end"/>
      </w:r>
      <w:r w:rsidR="00193208">
        <w:t xml:space="preserve"> w</w:t>
      </w:r>
      <w:r w:rsidR="00193208" w:rsidRPr="009D4734">
        <w:t xml:space="preserve">omen taking individual zinc, folic acid or iron supplements in combination with a multivitamin in the third trimester were twice as likely to </w:t>
      </w:r>
      <w:r w:rsidR="00193208">
        <w:t xml:space="preserve">give </w:t>
      </w:r>
      <w:r w:rsidR="00193208" w:rsidRPr="009D4734">
        <w:t>bi</w:t>
      </w:r>
      <w:r w:rsidR="00193208">
        <w:t>rth beyond 41 completed weeks (</w:t>
      </w:r>
      <w:r w:rsidR="00193208" w:rsidRPr="00193208">
        <w:rPr>
          <w:sz w:val="16"/>
          <w:szCs w:val="16"/>
        </w:rPr>
        <w:t>aOR 2.054, 95%CI 1.310 to 7.383, p=0.038</w:t>
      </w:r>
      <w:r w:rsidR="00193208" w:rsidRPr="009D4734">
        <w:t>) then those who did not take any supplement</w:t>
      </w:r>
      <w:r w:rsidR="00193208">
        <w:t xml:space="preserve"> and</w:t>
      </w:r>
      <w:r w:rsidR="00193208" w:rsidRPr="009D4734">
        <w:t xml:space="preserve"> rate</w:t>
      </w:r>
      <w:r w:rsidR="00193208">
        <w:t>s</w:t>
      </w:r>
      <w:r w:rsidR="00193208" w:rsidRPr="009D4734">
        <w:t xml:space="preserve"> of po</w:t>
      </w:r>
      <w:r w:rsidR="00193208">
        <w:t>st-</w:t>
      </w:r>
      <w:r w:rsidR="00193208" w:rsidRPr="009D4734">
        <w:t>dates labour and requirements for induction</w:t>
      </w:r>
      <w:r w:rsidR="00193208">
        <w:t xml:space="preserve"> were lower among women not taking supplements</w:t>
      </w:r>
      <w:r w:rsidR="00193208" w:rsidRPr="009D4734">
        <w:t xml:space="preserve"> (</w:t>
      </w:r>
      <w:r w:rsidR="00193208" w:rsidRPr="00193208">
        <w:rPr>
          <w:sz w:val="16"/>
          <w:szCs w:val="16"/>
        </w:rPr>
        <w:t>AOR 0.483, 95% CI 0.278-0.840, p=0.01</w:t>
      </w:r>
      <w:r w:rsidR="00193208" w:rsidRPr="009D4734">
        <w:t>).</w:t>
      </w:r>
    </w:p>
    <w:p w14:paraId="72AD4363" w14:textId="28718229" w:rsidR="00CD1C34" w:rsidRDefault="00CD1C34" w:rsidP="00CD1C34">
      <w:r>
        <w:t>In an Australian cohort study,</w:t>
      </w:r>
      <w:r w:rsidR="00BA7CBD">
        <w:fldChar w:fldCharType="begin">
          <w:fldData xml:space="preserve">PEVuZE5vdGU+PENpdGU+PEF1dGhvcj5WYW5kZXJsZWxpZTwvQXV0aG9yPjxZZWFyPjIwMTY8L1ll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</w:fldData>
        </w:fldChar>
      </w:r>
      <w:r w:rsidR="002747EA">
        <w:instrText xml:space="preserve"> ADDIN EN.CITE </w:instrText>
      </w:r>
      <w:r w:rsidR="002747EA">
        <w:fldChar w:fldCharType="begin">
          <w:fldData xml:space="preserve">PEVuZE5vdGU+PENpdGU+PEF1dGhvcj5WYW5kZXJsZWxpZTwvQXV0aG9yPjxZZWFyPjIwMTY8L1ll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</w:fldData>
        </w:fldChar>
      </w:r>
      <w:r w:rsidR="002747EA">
        <w:instrText xml:space="preserve"> ADDIN EN.CITE.DATA </w:instrText>
      </w:r>
      <w:r w:rsidR="002747EA">
        <w:fldChar w:fldCharType="end"/>
      </w:r>
      <w:r w:rsidR="00BA7CBD">
        <w:fldChar w:fldCharType="separate"/>
      </w:r>
      <w:r w:rsidR="002747EA" w:rsidRPr="002747EA">
        <w:rPr>
          <w:noProof/>
          <w:vertAlign w:val="superscript"/>
        </w:rPr>
        <w:t>159</w:t>
      </w:r>
      <w:r w:rsidR="00BA7CBD">
        <w:fldChar w:fldCharType="end"/>
      </w:r>
      <w:r>
        <w:t xml:space="preserve"> f</w:t>
      </w:r>
      <w:r w:rsidRPr="00CD1C34">
        <w:t>irst trimester multivitamin use was reported by 31.8% of women and</w:t>
      </w:r>
      <w:r>
        <w:t>,</w:t>
      </w:r>
      <w:r w:rsidRPr="00CD1C34">
        <w:t xml:space="preserve"> after adjustment, was associated with a 67% reduction in </w:t>
      </w:r>
      <w:r w:rsidR="00C0642D">
        <w:t>pre-eclampsia risk (</w:t>
      </w:r>
      <w:r w:rsidR="00C0642D" w:rsidRPr="00C0642D">
        <w:rPr>
          <w:sz w:val="16"/>
          <w:szCs w:val="16"/>
        </w:rPr>
        <w:t>95%CI</w:t>
      </w:r>
      <w:r w:rsidRPr="00C0642D">
        <w:rPr>
          <w:sz w:val="16"/>
          <w:szCs w:val="16"/>
        </w:rPr>
        <w:t xml:space="preserve"> 0.14 to 0.75</w:t>
      </w:r>
      <w:r w:rsidRPr="00CD1C34">
        <w:t xml:space="preserve">). Stratification by BMI demonstrated a 55% reduction in </w:t>
      </w:r>
      <w:r w:rsidR="00C0642D">
        <w:t>pre-eclampsia risk (</w:t>
      </w:r>
      <w:r w:rsidR="00C0642D" w:rsidRPr="00C0642D">
        <w:rPr>
          <w:sz w:val="16"/>
          <w:szCs w:val="16"/>
        </w:rPr>
        <w:t>95%CI 0.30 to</w:t>
      </w:r>
      <w:r w:rsidRPr="00C0642D">
        <w:rPr>
          <w:sz w:val="16"/>
          <w:szCs w:val="16"/>
        </w:rPr>
        <w:t xml:space="preserve"> 0.86</w:t>
      </w:r>
      <w:r w:rsidRPr="00CD1C34">
        <w:t xml:space="preserve">) in overweight </w:t>
      </w:r>
      <w:r w:rsidR="00C0642D">
        <w:t>and 62% risk reduction (</w:t>
      </w:r>
      <w:r w:rsidR="00C0642D" w:rsidRPr="00C0642D">
        <w:rPr>
          <w:sz w:val="16"/>
          <w:szCs w:val="16"/>
        </w:rPr>
        <w:t>95%CI 0.16 to</w:t>
      </w:r>
      <w:r w:rsidRPr="00C0642D">
        <w:rPr>
          <w:sz w:val="16"/>
          <w:szCs w:val="16"/>
        </w:rPr>
        <w:t xml:space="preserve"> 0.92</w:t>
      </w:r>
      <w:r w:rsidRPr="00CD1C34">
        <w:t xml:space="preserve">) in obese </w:t>
      </w:r>
      <w:r>
        <w:t>women</w:t>
      </w:r>
      <w:r w:rsidRPr="00CD1C34">
        <w:t xml:space="preserve"> </w:t>
      </w:r>
      <w:r>
        <w:t>who</w:t>
      </w:r>
      <w:r w:rsidRPr="00CD1C34">
        <w:t xml:space="preserve"> supplemented with multivitamins in the first trimester of pregnancy. </w:t>
      </w:r>
    </w:p>
    <w:p w14:paraId="21CF514B" w14:textId="5B302A61" w:rsidR="00737BD8" w:rsidRPr="00737BD8" w:rsidRDefault="00737BD8" w:rsidP="00737BD8">
      <w:r>
        <w:t>In an Australian cohort study</w:t>
      </w:r>
      <w:r w:rsidR="00DD22D1">
        <w:t>,</w:t>
      </w:r>
      <w:r w:rsidR="00BA7CBD">
        <w:fldChar w:fldCharType="begin">
          <w:fldData xml:space="preserve">PEVuZE5vdGU+PENpdGU+PEF1dGhvcj5MaXZvY2s8L0F1dGhvcj48WWVhcj4yMDE3PC9ZZWFyPjxS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</w:fldData>
        </w:fldChar>
      </w:r>
      <w:r w:rsidR="002747EA">
        <w:instrText xml:space="preserve"> ADDIN EN.CITE </w:instrText>
      </w:r>
      <w:r w:rsidR="002747EA">
        <w:fldChar w:fldCharType="begin">
          <w:fldData xml:space="preserve">PEVuZE5vdGU+PENpdGU+PEF1dGhvcj5MaXZvY2s8L0F1dGhvcj48WWVhcj4yMDE3PC9ZZWFyPjxS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</w:fldData>
        </w:fldChar>
      </w:r>
      <w:r w:rsidR="002747EA">
        <w:instrText xml:space="preserve"> ADDIN EN.CITE.DATA </w:instrText>
      </w:r>
      <w:r w:rsidR="002747EA">
        <w:fldChar w:fldCharType="end"/>
      </w:r>
      <w:r w:rsidR="00BA7CBD">
        <w:fldChar w:fldCharType="separate"/>
      </w:r>
      <w:r w:rsidR="002747EA" w:rsidRPr="002747EA">
        <w:rPr>
          <w:noProof/>
          <w:vertAlign w:val="superscript"/>
        </w:rPr>
        <w:t>117</w:t>
      </w:r>
      <w:r w:rsidR="00BA7CBD">
        <w:fldChar w:fldCharType="end"/>
      </w:r>
      <w:r>
        <w:t xml:space="preserve"> </w:t>
      </w:r>
      <w:r w:rsidR="00DD22D1">
        <w:t>pregnancy-specific multivitamin use was reported by 47% of women in the first trimester, 51% in the second trimester and 46% in the third trimester. General multivitamin use was reported by 31% of women in the first trimester, 27% in the second trimester and 35% in the third trimester.</w:t>
      </w:r>
    </w:p>
    <w:p w14:paraId="5B0185F5" w14:textId="1D1DF6B0" w:rsidR="00737BD8" w:rsidRDefault="008855EF" w:rsidP="00CD1C34">
      <w:r>
        <w:t>In an Australian cross-sectional study,</w:t>
      </w:r>
      <w:r w:rsidR="00BA7CBD">
        <w:fldChar w:fldCharType="begin">
          <w:fldData xml:space="preserve">PEVuZE5vdGU+PENpdGU+PEF1dGhvcj5NYWxlazwvQXV0aG9yPjxZZWFyPjIwMTg8L1llYXI+PFJl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</w:fldData>
        </w:fldChar>
      </w:r>
      <w:r w:rsidR="002747EA">
        <w:instrText xml:space="preserve"> ADDIN EN.CITE </w:instrText>
      </w:r>
      <w:r w:rsidR="002747EA">
        <w:fldChar w:fldCharType="begin">
          <w:fldData xml:space="preserve">PEVuZE5vdGU+PENpdGU+PEF1dGhvcj5NYWxlazwvQXV0aG9yPjxZZWFyPjIwMTg8L1llYXI+PFJl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</w:fldData>
        </w:fldChar>
      </w:r>
      <w:r w:rsidR="002747EA">
        <w:instrText xml:space="preserve"> ADDIN EN.CITE.DATA </w:instrText>
      </w:r>
      <w:r w:rsidR="002747EA">
        <w:fldChar w:fldCharType="end"/>
      </w:r>
      <w:r w:rsidR="00BA7CBD">
        <w:fldChar w:fldCharType="separate"/>
      </w:r>
      <w:r w:rsidR="002747EA" w:rsidRPr="002747EA">
        <w:rPr>
          <w:noProof/>
          <w:vertAlign w:val="superscript"/>
        </w:rPr>
        <w:t>160</w:t>
      </w:r>
      <w:r w:rsidR="00BA7CBD">
        <w:fldChar w:fldCharType="end"/>
      </w:r>
      <w:r>
        <w:t xml:space="preserve"> 83% of women took a multivitamin during pregnancy, with 90% of women with post-secondary education and 64% of women with only secondary education using these supplements.</w:t>
      </w:r>
    </w:p>
    <w:p w14:paraId="3DB6F20A" w14:textId="03189468" w:rsidR="00AC5888" w:rsidRPr="00AC5888" w:rsidRDefault="00AC5888" w:rsidP="00AC5888">
      <w:r>
        <w:t>A Danish cohort study</w:t>
      </w:r>
      <w:r w:rsidR="00BA7CBD">
        <w:fldChar w:fldCharType="begin">
          <w:fldData xml:space="preserve">PEVuZE5vdGU+PENpdGU+PEF1dGhvcj5WaXJrPC9BdXRob3I+PFllYXI+MjAxODwvWWVhcj48UmVj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</w:fldData>
        </w:fldChar>
      </w:r>
      <w:r w:rsidR="002747EA">
        <w:instrText xml:space="preserve"> ADDIN EN.CITE </w:instrText>
      </w:r>
      <w:r w:rsidR="002747EA">
        <w:fldChar w:fldCharType="begin">
          <w:fldData xml:space="preserve">PEVuZE5vdGU+PENpdGU+PEF1dGhvcj5WaXJrPC9BdXRob3I+PFllYXI+MjAxODwvWWVhcj48UmVj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</w:fldData>
        </w:fldChar>
      </w:r>
      <w:r w:rsidR="002747EA">
        <w:instrText xml:space="preserve"> ADDIN EN.CITE.DATA </w:instrText>
      </w:r>
      <w:r w:rsidR="002747EA">
        <w:fldChar w:fldCharType="end"/>
      </w:r>
      <w:r w:rsidR="00BA7CBD">
        <w:fldChar w:fldCharType="separate"/>
      </w:r>
      <w:r w:rsidR="002747EA" w:rsidRPr="002747EA">
        <w:rPr>
          <w:noProof/>
          <w:vertAlign w:val="superscript"/>
        </w:rPr>
        <w:t>161</w:t>
      </w:r>
      <w:r w:rsidR="00BA7CBD">
        <w:fldChar w:fldCharType="end"/>
      </w:r>
      <w:r w:rsidR="0056206C">
        <w:t xml:space="preserve"> </w:t>
      </w:r>
      <w:r w:rsidR="0056206C" w:rsidRPr="0056206C">
        <w:t xml:space="preserve">found </w:t>
      </w:r>
      <w:r w:rsidR="0056206C">
        <w:t>that</w:t>
      </w:r>
      <w:r w:rsidR="0056206C" w:rsidRPr="0056206C">
        <w:t xml:space="preserve"> early multivitamin use was associated with an approximately 30% reduction in risk for hyperkinetic disorders dia</w:t>
      </w:r>
      <w:r w:rsidR="0056206C">
        <w:t xml:space="preserve">gnosis (aHR: 0.70, 95% CI: 0.52 to </w:t>
      </w:r>
      <w:r w:rsidR="0056206C" w:rsidRPr="0056206C">
        <w:t>0.96) and 21% reduction in treatment with attention deficit hyperactivity disorder medication (aHR: 0.79, 95% CI: 0.62</w:t>
      </w:r>
      <w:r w:rsidR="0056206C">
        <w:t xml:space="preserve"> to </w:t>
      </w:r>
      <w:r w:rsidR="0056206C" w:rsidRPr="0056206C">
        <w:t xml:space="preserve">0.98). </w:t>
      </w:r>
      <w:r w:rsidR="009243E6">
        <w:t>A</w:t>
      </w:r>
      <w:r>
        <w:t xml:space="preserve"> Chinese cohort study</w:t>
      </w:r>
      <w:r w:rsidR="00BA7CBD">
        <w:fldChar w:fldCharType="begin">
          <w:fldData xml:space="preserve">PEVuZE5vdGU+PENpdGU+PEF1dGhvcj5MaTwvQXV0aG9yPjxZZWFyPjIwMTU8L1llYXI+PFJlY051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</w:fldData>
        </w:fldChar>
      </w:r>
      <w:r w:rsidR="002747EA">
        <w:instrText xml:space="preserve"> ADDIN EN.CITE </w:instrText>
      </w:r>
      <w:r w:rsidR="002747EA">
        <w:fldChar w:fldCharType="begin">
          <w:fldData xml:space="preserve">PEVuZE5vdGU+PENpdGU+PEF1dGhvcj5MaTwvQXV0aG9yPjxZZWFyPjIwMTU8L1llYXI+PFJlY051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</w:fldData>
        </w:fldChar>
      </w:r>
      <w:r w:rsidR="002747EA">
        <w:instrText xml:space="preserve"> ADDIN EN.CITE.DATA </w:instrText>
      </w:r>
      <w:r w:rsidR="002747EA">
        <w:fldChar w:fldCharType="end"/>
      </w:r>
      <w:r w:rsidR="00BA7CBD">
        <w:fldChar w:fldCharType="separate"/>
      </w:r>
      <w:r w:rsidR="002747EA" w:rsidRPr="002747EA">
        <w:rPr>
          <w:noProof/>
          <w:vertAlign w:val="superscript"/>
        </w:rPr>
        <w:t>162</w:t>
      </w:r>
      <w:r w:rsidR="00BA7CBD">
        <w:fldChar w:fldCharType="end"/>
      </w:r>
      <w:r>
        <w:t xml:space="preserve"> found that maternal multimicronutrient supplementation had no </w:t>
      </w:r>
      <w:r w:rsidRPr="00AC5888">
        <w:t xml:space="preserve">effect on intellectual development </w:t>
      </w:r>
      <w:r>
        <w:t>in children aged 7-10 years.</w:t>
      </w:r>
    </w:p>
    <w:p w14:paraId="1E32B6D7" w14:textId="232DF234" w:rsidR="00323D62" w:rsidRDefault="0089439C" w:rsidP="00323D62">
      <w:pPr>
        <w:rPr>
          <w:lang w:val="en-AU"/>
        </w:rPr>
      </w:pPr>
      <w:r>
        <w:rPr>
          <w:lang w:val="en-AU"/>
        </w:rPr>
        <w:t>The current Guidelines note that a</w:t>
      </w:r>
      <w:r w:rsidRPr="00CC52F7">
        <w:rPr>
          <w:lang w:val="en-AU"/>
        </w:rPr>
        <w:t xml:space="preserve">n </w:t>
      </w:r>
      <w:r>
        <w:rPr>
          <w:lang w:val="en-AU"/>
        </w:rPr>
        <w:t>observational study has shown a positive</w:t>
      </w:r>
      <w:r w:rsidRPr="00CC52F7">
        <w:rPr>
          <w:lang w:val="en-AU"/>
        </w:rPr>
        <w:t xml:space="preserve"> association between risk of preterm birth and multivitamins and minerals if taken daily in the third trimester by women who were unlikely to be deficient in these nutrients</w:t>
      </w:r>
      <w:r w:rsidR="00F40833">
        <w:rPr>
          <w:lang w:val="en-AU"/>
        </w:rPr>
        <w:t>.</w:t>
      </w:r>
      <w:r w:rsidRPr="00CC52F7">
        <w:rPr>
          <w:lang w:val="en-AU"/>
        </w:rPr>
        <w:fldChar w:fldCharType="begin">
          <w:fldData xml:space="preserve">PEVuZE5vdGU+PENpdGU+PEF1dGhvcj5BbHdhbjwvQXV0aG9yPjxZZWFyPjIwMTA8L1llYXI+PFJl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</w:fldData>
        </w:fldChar>
      </w:r>
      <w:r w:rsidR="002747EA">
        <w:rPr>
          <w:lang w:val="en-AU"/>
        </w:rPr>
        <w:instrText xml:space="preserve"> ADDIN EN.CITE </w:instrText>
      </w:r>
      <w:r w:rsidR="002747EA">
        <w:rPr>
          <w:lang w:val="en-AU"/>
        </w:rPr>
        <w:fldChar w:fldCharType="begin">
          <w:fldData xml:space="preserve">PEVuZE5vdGU+PENpdGU+PEF1dGhvcj5BbHdhbjwvQXV0aG9yPjxZZWFyPjIwMTA8L1llYXI+PFJl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</w:fldData>
        </w:fldChar>
      </w:r>
      <w:r w:rsidR="002747EA">
        <w:rPr>
          <w:lang w:val="en-AU"/>
        </w:rPr>
        <w:instrText xml:space="preserve"> ADDIN EN.CITE.DATA </w:instrText>
      </w:r>
      <w:r w:rsidR="002747EA">
        <w:rPr>
          <w:lang w:val="en-AU"/>
        </w:rPr>
      </w:r>
      <w:r w:rsidR="002747EA">
        <w:rPr>
          <w:lang w:val="en-AU"/>
        </w:rPr>
        <w:fldChar w:fldCharType="end"/>
      </w:r>
      <w:r w:rsidRPr="00CC52F7">
        <w:rPr>
          <w:lang w:val="en-AU"/>
        </w:rPr>
      </w:r>
      <w:r w:rsidRPr="00CC52F7">
        <w:rPr>
          <w:lang w:val="en-AU"/>
        </w:rPr>
        <w:fldChar w:fldCharType="separate"/>
      </w:r>
      <w:r w:rsidR="002747EA" w:rsidRPr="002747EA">
        <w:rPr>
          <w:noProof/>
          <w:vertAlign w:val="superscript"/>
          <w:lang w:val="en-AU"/>
        </w:rPr>
        <w:t>163</w:t>
      </w:r>
      <w:r w:rsidRPr="00CC52F7">
        <w:rPr>
          <w:lang w:val="en-AU"/>
        </w:rPr>
        <w:fldChar w:fldCharType="end"/>
      </w:r>
    </w:p>
    <w:p w14:paraId="04D7071B" w14:textId="7BE91DB5" w:rsidR="0089439C" w:rsidRDefault="0089439C" w:rsidP="0089439C">
      <w:pPr>
        <w:pStyle w:val="Heading5"/>
      </w:pPr>
      <w:r>
        <w:t>Current review</w:t>
      </w:r>
    </w:p>
    <w:p w14:paraId="5FA5EFB0" w14:textId="6C788112" w:rsidR="0089439C" w:rsidRDefault="0089439C" w:rsidP="00B9456E">
      <w:pPr>
        <w:keepNext/>
      </w:pPr>
      <w:r>
        <w:t xml:space="preserve">The current review identified </w:t>
      </w:r>
      <w:r w:rsidR="002915F3">
        <w:t>four</w:t>
      </w:r>
      <w:r>
        <w:t xml:space="preserve"> systematic reviews </w:t>
      </w:r>
      <w:r w:rsidR="00616624">
        <w:t xml:space="preserve">and four RCTs </w:t>
      </w:r>
      <w:r>
        <w:t xml:space="preserve">of relevance to </w:t>
      </w:r>
      <w:r w:rsidR="00686B30">
        <w:t>multiple micronutrient supplementation</w:t>
      </w:r>
      <w:r>
        <w:t xml:space="preserve"> in pregnancy.</w:t>
      </w:r>
    </w:p>
    <w:p w14:paraId="5851BF20" w14:textId="142440DA" w:rsidR="002915F3" w:rsidRDefault="0089439C" w:rsidP="002915F3">
      <w:r>
        <w:t>A Cochrane review</w:t>
      </w:r>
      <w:r w:rsidR="00BA7CBD">
        <w:fldChar w:fldCharType="begin">
          <w:fldData xml:space="preserve">PEVuZE5vdGU+PENpdGU+PEF1dGhvcj5LZWF0czwvQXV0aG9yPjxZZWFyPjIwMTk8L1llYXI+PFJl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</w:fldData>
        </w:fldChar>
      </w:r>
      <w:r w:rsidR="002747EA">
        <w:instrText xml:space="preserve"> ADDIN EN.CITE </w:instrText>
      </w:r>
      <w:r w:rsidR="002747EA">
        <w:fldChar w:fldCharType="begin">
          <w:fldData xml:space="preserve">PEVuZE5vdGU+PENpdGU+PEF1dGhvcj5LZWF0czwvQXV0aG9yPjxZZWFyPjIwMTk8L1llYXI+PFJl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</w:fldData>
        </w:fldChar>
      </w:r>
      <w:r w:rsidR="002747EA">
        <w:instrText xml:space="preserve"> ADDIN EN.CITE.DATA </w:instrText>
      </w:r>
      <w:r w:rsidR="002747EA">
        <w:fldChar w:fldCharType="end"/>
      </w:r>
      <w:r w:rsidR="00BA7CBD">
        <w:fldChar w:fldCharType="separate"/>
      </w:r>
      <w:r w:rsidR="002747EA" w:rsidRPr="002747EA">
        <w:rPr>
          <w:noProof/>
          <w:vertAlign w:val="superscript"/>
        </w:rPr>
        <w:t>164</w:t>
      </w:r>
      <w:r w:rsidR="00BA7CBD">
        <w:fldChar w:fldCharType="end"/>
      </w:r>
      <w:r w:rsidR="008B7E8F">
        <w:t xml:space="preserve"> that compared multiple micronutrients with iron and folic acid to iron with or without folic acid found a reduction in risk of very preterm birth (&lt;34 weeks) (</w:t>
      </w:r>
      <w:r w:rsidR="008B7E8F" w:rsidRPr="002915F3">
        <w:rPr>
          <w:sz w:val="16"/>
          <w:szCs w:val="16"/>
        </w:rPr>
        <w:t>RR 0.81, 95% CI 0.71 to 0.93; 4 trials, n=37,701</w:t>
      </w:r>
      <w:r w:rsidR="008B7E8F">
        <w:t xml:space="preserve">), small for gestational age </w:t>
      </w:r>
      <w:r w:rsidR="002915F3">
        <w:t>(</w:t>
      </w:r>
      <w:r w:rsidR="002915F3" w:rsidRPr="002915F3">
        <w:rPr>
          <w:sz w:val="16"/>
          <w:szCs w:val="16"/>
        </w:rPr>
        <w:t>RR 0.92, 95% CI 0.88 to 0.97; 17 trials; n=57,348; moderate-</w:t>
      </w:r>
      <w:r w:rsidR="00836F2D">
        <w:rPr>
          <w:sz w:val="16"/>
          <w:szCs w:val="16"/>
        </w:rPr>
        <w:t>certainty</w:t>
      </w:r>
      <w:r w:rsidR="002915F3" w:rsidRPr="002915F3">
        <w:rPr>
          <w:sz w:val="16"/>
          <w:szCs w:val="16"/>
        </w:rPr>
        <w:t xml:space="preserve"> evidence</w:t>
      </w:r>
      <w:r w:rsidR="002915F3">
        <w:t>)</w:t>
      </w:r>
      <w:r>
        <w:t xml:space="preserve"> </w:t>
      </w:r>
      <w:r w:rsidR="002915F3">
        <w:t>and low birth weight (</w:t>
      </w:r>
      <w:r w:rsidR="002915F3" w:rsidRPr="002915F3">
        <w:rPr>
          <w:sz w:val="16"/>
          <w:szCs w:val="16"/>
        </w:rPr>
        <w:t>RR 0.88, 95% CI 0.85 to 0.91; 18 trials, n=68,801; high-</w:t>
      </w:r>
      <w:r w:rsidR="00836F2D">
        <w:rPr>
          <w:sz w:val="16"/>
          <w:szCs w:val="16"/>
        </w:rPr>
        <w:t>certainty</w:t>
      </w:r>
      <w:r w:rsidR="002915F3" w:rsidRPr="002915F3">
        <w:rPr>
          <w:sz w:val="16"/>
          <w:szCs w:val="16"/>
        </w:rPr>
        <w:t xml:space="preserve"> evidence</w:t>
      </w:r>
      <w:r w:rsidR="002915F3">
        <w:t xml:space="preserve">). There was a possible reduction in risk of </w:t>
      </w:r>
      <w:r w:rsidR="002915F3" w:rsidRPr="00526FB5">
        <w:t>preterm</w:t>
      </w:r>
      <w:r w:rsidR="002915F3" w:rsidRPr="00616624">
        <w:t xml:space="preserve"> birth (&lt;37 weeks)</w:t>
      </w:r>
      <w:r w:rsidR="002915F3">
        <w:t xml:space="preserve"> (</w:t>
      </w:r>
      <w:r w:rsidR="002915F3" w:rsidRPr="002915F3">
        <w:rPr>
          <w:sz w:val="16"/>
          <w:szCs w:val="16"/>
        </w:rPr>
        <w:t>RR 0.95, 95%CI 0.90 to 1.01; 18 trials, n=91,425; moderate-</w:t>
      </w:r>
      <w:r w:rsidR="00836F2D">
        <w:rPr>
          <w:sz w:val="16"/>
          <w:szCs w:val="16"/>
        </w:rPr>
        <w:t>certainty</w:t>
      </w:r>
      <w:r w:rsidR="002915F3" w:rsidRPr="002915F3">
        <w:rPr>
          <w:sz w:val="16"/>
          <w:szCs w:val="16"/>
        </w:rPr>
        <w:t xml:space="preserve"> evidence</w:t>
      </w:r>
      <w:r w:rsidR="002915F3">
        <w:t xml:space="preserve">), </w:t>
      </w:r>
      <w:r w:rsidR="002915F3" w:rsidRPr="00616624">
        <w:t>stillbirth</w:t>
      </w:r>
      <w:r w:rsidR="002915F3">
        <w:t xml:space="preserve"> (</w:t>
      </w:r>
      <w:r w:rsidR="002915F3" w:rsidRPr="002915F3">
        <w:rPr>
          <w:sz w:val="16"/>
          <w:szCs w:val="16"/>
        </w:rPr>
        <w:t>RR 0.95, 95% CI 0.86 to 1.04; 17 trials, n=97,927; high-</w:t>
      </w:r>
      <w:r w:rsidR="00836F2D">
        <w:rPr>
          <w:sz w:val="16"/>
          <w:szCs w:val="16"/>
        </w:rPr>
        <w:t>certainty</w:t>
      </w:r>
      <w:r w:rsidR="002915F3" w:rsidRPr="002915F3">
        <w:rPr>
          <w:sz w:val="16"/>
          <w:szCs w:val="16"/>
        </w:rPr>
        <w:t xml:space="preserve"> evidence</w:t>
      </w:r>
      <w:r w:rsidR="002915F3" w:rsidRPr="00616624">
        <w:t>)</w:t>
      </w:r>
      <w:r w:rsidR="002915F3">
        <w:t xml:space="preserve"> and miscarriage (</w:t>
      </w:r>
      <w:r w:rsidR="002915F3" w:rsidRPr="002915F3">
        <w:rPr>
          <w:sz w:val="16"/>
          <w:szCs w:val="16"/>
        </w:rPr>
        <w:t>RR</w:t>
      </w:r>
      <w:r w:rsidR="002915F3">
        <w:rPr>
          <w:sz w:val="16"/>
          <w:szCs w:val="16"/>
        </w:rPr>
        <w:t> </w:t>
      </w:r>
      <w:r w:rsidR="002915F3" w:rsidRPr="002915F3">
        <w:rPr>
          <w:sz w:val="16"/>
          <w:szCs w:val="16"/>
        </w:rPr>
        <w:t>0.99, 95% CI 0.94 to 1.04; 12 trials, n=100,565</w:t>
      </w:r>
      <w:r w:rsidR="002915F3">
        <w:t xml:space="preserve">). There was no clear difference in risk of </w:t>
      </w:r>
      <w:r w:rsidR="002915F3" w:rsidRPr="00616624">
        <w:t>perinatal mortality</w:t>
      </w:r>
      <w:r w:rsidR="002915F3">
        <w:t xml:space="preserve"> (</w:t>
      </w:r>
      <w:r w:rsidR="002915F3" w:rsidRPr="002915F3">
        <w:rPr>
          <w:sz w:val="16"/>
          <w:szCs w:val="16"/>
        </w:rPr>
        <w:t>RR</w:t>
      </w:r>
      <w:r w:rsidR="002915F3">
        <w:rPr>
          <w:sz w:val="16"/>
          <w:szCs w:val="16"/>
        </w:rPr>
        <w:t> </w:t>
      </w:r>
      <w:r w:rsidR="002915F3" w:rsidRPr="002915F3">
        <w:rPr>
          <w:sz w:val="16"/>
          <w:szCs w:val="16"/>
        </w:rPr>
        <w:t>1.00, 95% CI 0.90 to 1.11; 15 trials, n=63,922; high-</w:t>
      </w:r>
      <w:r w:rsidR="00836F2D">
        <w:rPr>
          <w:sz w:val="16"/>
          <w:szCs w:val="16"/>
        </w:rPr>
        <w:t>certainty</w:t>
      </w:r>
      <w:r w:rsidR="002915F3" w:rsidRPr="002915F3">
        <w:rPr>
          <w:sz w:val="16"/>
          <w:szCs w:val="16"/>
        </w:rPr>
        <w:t xml:space="preserve"> evidence</w:t>
      </w:r>
      <w:r w:rsidR="002915F3">
        <w:t xml:space="preserve">), </w:t>
      </w:r>
      <w:r w:rsidR="002915F3" w:rsidRPr="00616624">
        <w:t>neonatal mortality</w:t>
      </w:r>
      <w:r w:rsidR="002915F3">
        <w:t xml:space="preserve"> (</w:t>
      </w:r>
      <w:r w:rsidR="002915F3" w:rsidRPr="002915F3">
        <w:rPr>
          <w:sz w:val="16"/>
          <w:szCs w:val="16"/>
        </w:rPr>
        <w:t>RR 1.00, 95% CI 0.89 to 1.12; 14 trials, n=80,964; high-</w:t>
      </w:r>
      <w:r w:rsidR="00836F2D">
        <w:rPr>
          <w:sz w:val="16"/>
          <w:szCs w:val="16"/>
        </w:rPr>
        <w:t>certainty</w:t>
      </w:r>
      <w:r w:rsidR="002915F3" w:rsidRPr="002915F3">
        <w:rPr>
          <w:sz w:val="16"/>
          <w:szCs w:val="16"/>
        </w:rPr>
        <w:t xml:space="preserve"> evidence</w:t>
      </w:r>
      <w:r w:rsidR="002915F3" w:rsidRPr="00616624">
        <w:t>)</w:t>
      </w:r>
      <w:r w:rsidR="002915F3">
        <w:t xml:space="preserve">, </w:t>
      </w:r>
      <w:r w:rsidR="002915F3" w:rsidRPr="00616624">
        <w:t>maternal mortality</w:t>
      </w:r>
      <w:r w:rsidR="002915F3">
        <w:t xml:space="preserve"> (</w:t>
      </w:r>
      <w:r w:rsidR="002915F3" w:rsidRPr="002915F3">
        <w:rPr>
          <w:sz w:val="16"/>
          <w:szCs w:val="16"/>
        </w:rPr>
        <w:t>RR 1.06, 95% CI 0.72 to 1.54; 6 trials, n=106,275</w:t>
      </w:r>
      <w:r w:rsidR="002915F3">
        <w:t xml:space="preserve">), </w:t>
      </w:r>
      <w:r w:rsidR="002915F3" w:rsidRPr="00616624">
        <w:t>maternal anaemia in the third trimester</w:t>
      </w:r>
      <w:r w:rsidR="002915F3">
        <w:t xml:space="preserve"> (</w:t>
      </w:r>
      <w:r w:rsidR="002915F3" w:rsidRPr="002915F3">
        <w:rPr>
          <w:sz w:val="16"/>
          <w:szCs w:val="16"/>
        </w:rPr>
        <w:t>RR 1.04, 95% CI 0.94 to 1.15; 9 trials, n=5912</w:t>
      </w:r>
      <w:r w:rsidR="002915F3">
        <w:t xml:space="preserve">), </w:t>
      </w:r>
      <w:r w:rsidR="002915F3" w:rsidRPr="00616624">
        <w:t>caesarean section</w:t>
      </w:r>
      <w:r w:rsidR="002915F3">
        <w:t xml:space="preserve"> (</w:t>
      </w:r>
      <w:r w:rsidR="002915F3" w:rsidRPr="002915F3">
        <w:rPr>
          <w:sz w:val="16"/>
          <w:szCs w:val="16"/>
        </w:rPr>
        <w:t>RR 1.13, 95% CI 0.99 to 1.29; 5 trials, n=12,836</w:t>
      </w:r>
      <w:r w:rsidR="002915F3">
        <w:t xml:space="preserve">) or </w:t>
      </w:r>
      <w:r w:rsidR="002915F3" w:rsidRPr="00616624">
        <w:t>congenital anomalies</w:t>
      </w:r>
      <w:r w:rsidR="002915F3">
        <w:t xml:space="preserve"> (</w:t>
      </w:r>
      <w:r w:rsidR="002915F3" w:rsidRPr="002915F3">
        <w:rPr>
          <w:sz w:val="16"/>
          <w:szCs w:val="16"/>
        </w:rPr>
        <w:t>R 1.34, 95% CI 0.25 to 7.12; 2 trials, n=1,958</w:t>
      </w:r>
      <w:r w:rsidR="002915F3">
        <w:t>).</w:t>
      </w:r>
    </w:p>
    <w:p w14:paraId="460848A7" w14:textId="3FF55210" w:rsidR="00F729B8" w:rsidRDefault="00405280" w:rsidP="00F729B8">
      <w:r>
        <w:t>A systematic review of observational studies</w:t>
      </w:r>
      <w:r w:rsidR="00BA7CBD">
        <w:fldChar w:fldCharType="begin">
          <w:fldData xml:space="preserve">PEVuZE5vdGU+PENpdGU+PEF1dGhvcj5Xb2xmPC9BdXRob3I+PFllYXI+MjAxNzwvWWVhcj48UmVj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</w:fldData>
        </w:fldChar>
      </w:r>
      <w:r w:rsidR="002747EA">
        <w:instrText xml:space="preserve"> ADDIN EN.CITE </w:instrText>
      </w:r>
      <w:r w:rsidR="002747EA">
        <w:fldChar w:fldCharType="begin">
          <w:fldData xml:space="preserve">PEVuZE5vdGU+PENpdGU+PEF1dGhvcj5Xb2xmPC9BdXRob3I+PFllYXI+MjAxNzwvWWVhcj48UmVj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</w:fldData>
        </w:fldChar>
      </w:r>
      <w:r w:rsidR="002747EA">
        <w:instrText xml:space="preserve"> ADDIN EN.CITE.DATA </w:instrText>
      </w:r>
      <w:r w:rsidR="002747EA">
        <w:fldChar w:fldCharType="end"/>
      </w:r>
      <w:r w:rsidR="00BA7CBD">
        <w:fldChar w:fldCharType="separate"/>
      </w:r>
      <w:r w:rsidR="002747EA" w:rsidRPr="002747EA">
        <w:rPr>
          <w:noProof/>
          <w:vertAlign w:val="superscript"/>
        </w:rPr>
        <w:t>165</w:t>
      </w:r>
      <w:r w:rsidR="00BA7CBD">
        <w:fldChar w:fldCharType="end"/>
      </w:r>
      <w:r>
        <w:t xml:space="preserve"> that </w:t>
      </w:r>
      <w:r w:rsidRPr="00264365">
        <w:t>evaluate</w:t>
      </w:r>
      <w:r>
        <w:t>d</w:t>
      </w:r>
      <w:r w:rsidRPr="00264365">
        <w:t xml:space="preserve"> the association between multivitamin use among women in high-income countries and the risk of adverse outcomes</w:t>
      </w:r>
      <w:r>
        <w:t xml:space="preserve"> </w:t>
      </w:r>
      <w:r w:rsidR="00175403">
        <w:t>found a reduction in risk of small for gestational age (</w:t>
      </w:r>
      <w:r w:rsidR="00175403" w:rsidRPr="00175403">
        <w:rPr>
          <w:sz w:val="16"/>
          <w:szCs w:val="16"/>
        </w:rPr>
        <w:t xml:space="preserve">RR 0.77; 95%CI 0.63 to 0.93; 3 cohort studies; very low </w:t>
      </w:r>
      <w:r w:rsidR="00836F2D">
        <w:rPr>
          <w:sz w:val="16"/>
          <w:szCs w:val="16"/>
        </w:rPr>
        <w:t>certainty</w:t>
      </w:r>
      <w:r w:rsidR="00175403">
        <w:t xml:space="preserve">), </w:t>
      </w:r>
      <w:r w:rsidR="00175403" w:rsidRPr="00264365">
        <w:t>neural tube defects</w:t>
      </w:r>
      <w:r w:rsidR="00175403">
        <w:t xml:space="preserve"> (</w:t>
      </w:r>
      <w:r w:rsidR="00175403" w:rsidRPr="00175403">
        <w:rPr>
          <w:sz w:val="16"/>
          <w:szCs w:val="16"/>
        </w:rPr>
        <w:t xml:space="preserve">RR 0.67; 95%CI 0.52 to 0.87; 6 cohort studies; very low </w:t>
      </w:r>
      <w:r w:rsidR="00836F2D">
        <w:rPr>
          <w:sz w:val="16"/>
          <w:szCs w:val="16"/>
        </w:rPr>
        <w:t>certainty</w:t>
      </w:r>
      <w:r w:rsidR="00175403">
        <w:t xml:space="preserve">), </w:t>
      </w:r>
      <w:r w:rsidR="00175403" w:rsidRPr="00264365">
        <w:t>cardiovascular defects</w:t>
      </w:r>
      <w:r w:rsidR="00175403">
        <w:t xml:space="preserve"> (</w:t>
      </w:r>
      <w:r w:rsidR="00175403" w:rsidRPr="00175403">
        <w:rPr>
          <w:sz w:val="16"/>
          <w:szCs w:val="16"/>
        </w:rPr>
        <w:t xml:space="preserve">RR 0.83; 95%CI 0.70 to 0.98; 6 cohort studies; low </w:t>
      </w:r>
      <w:r w:rsidR="00836F2D">
        <w:rPr>
          <w:sz w:val="16"/>
          <w:szCs w:val="16"/>
        </w:rPr>
        <w:t>certainty</w:t>
      </w:r>
      <w:r w:rsidR="00175403">
        <w:t>), urinary</w:t>
      </w:r>
      <w:r w:rsidR="00175403" w:rsidRPr="00264365">
        <w:t xml:space="preserve"> tract defects</w:t>
      </w:r>
      <w:r w:rsidR="00175403">
        <w:t xml:space="preserve"> (</w:t>
      </w:r>
      <w:r w:rsidR="00175403" w:rsidRPr="00175403">
        <w:rPr>
          <w:sz w:val="16"/>
          <w:szCs w:val="16"/>
        </w:rPr>
        <w:t xml:space="preserve">RR 0.60; 95%CI 0.46 to 0.78; 3 cohort studies; very low </w:t>
      </w:r>
      <w:r w:rsidR="00836F2D">
        <w:rPr>
          <w:sz w:val="16"/>
          <w:szCs w:val="16"/>
        </w:rPr>
        <w:t>certainty</w:t>
      </w:r>
      <w:r w:rsidR="00175403">
        <w:t>) and limb deficiencies (</w:t>
      </w:r>
      <w:r w:rsidR="00175403" w:rsidRPr="00175403">
        <w:rPr>
          <w:sz w:val="16"/>
          <w:szCs w:val="16"/>
        </w:rPr>
        <w:t xml:space="preserve">RR 0.68; 95%CI 0.52 to 0.89; 3 cohort studies; very low </w:t>
      </w:r>
      <w:r w:rsidR="00836F2D">
        <w:rPr>
          <w:sz w:val="16"/>
          <w:szCs w:val="16"/>
        </w:rPr>
        <w:t>certainty</w:t>
      </w:r>
      <w:r w:rsidR="00175403">
        <w:t xml:space="preserve">). There was a possible reduction in risk of </w:t>
      </w:r>
      <w:r w:rsidR="00175403" w:rsidRPr="00264365">
        <w:t>preterm birth</w:t>
      </w:r>
      <w:r w:rsidR="00175403">
        <w:t xml:space="preserve"> (</w:t>
      </w:r>
      <w:r w:rsidR="00175403" w:rsidRPr="00175403">
        <w:rPr>
          <w:sz w:val="16"/>
          <w:szCs w:val="16"/>
        </w:rPr>
        <w:t xml:space="preserve">RR 0.84; 95%CI 0.69 to 1.03; 4 cohort studies; very low </w:t>
      </w:r>
      <w:r w:rsidR="00836F2D">
        <w:rPr>
          <w:sz w:val="16"/>
          <w:szCs w:val="16"/>
        </w:rPr>
        <w:t>certainty</w:t>
      </w:r>
      <w:r w:rsidR="00175403">
        <w:t>), stillbirth (</w:t>
      </w:r>
      <w:r w:rsidR="00175403" w:rsidRPr="00175403">
        <w:rPr>
          <w:sz w:val="16"/>
          <w:szCs w:val="16"/>
        </w:rPr>
        <w:t xml:space="preserve">RR 0.78; 95%CI 0.59 to 1.03; 2 studies; low </w:t>
      </w:r>
      <w:r w:rsidR="00836F2D">
        <w:rPr>
          <w:sz w:val="16"/>
          <w:szCs w:val="16"/>
        </w:rPr>
        <w:t>certainty</w:t>
      </w:r>
      <w:r w:rsidR="00175403">
        <w:t>) and cleft lip with or without cleft palate (</w:t>
      </w:r>
      <w:r w:rsidR="00175403" w:rsidRPr="00175403">
        <w:rPr>
          <w:sz w:val="16"/>
          <w:szCs w:val="16"/>
        </w:rPr>
        <w:t xml:space="preserve">RR 0.88; 95%CI 0.77 to 1.01; 6 cohort studies; low </w:t>
      </w:r>
      <w:r w:rsidR="00836F2D">
        <w:rPr>
          <w:sz w:val="16"/>
          <w:szCs w:val="16"/>
        </w:rPr>
        <w:t>certainty</w:t>
      </w:r>
      <w:r w:rsidR="00175403">
        <w:t>). There was no clear difference in risk of low birth weight (</w:t>
      </w:r>
      <w:r w:rsidR="00175403" w:rsidRPr="00175403">
        <w:rPr>
          <w:sz w:val="16"/>
          <w:szCs w:val="16"/>
        </w:rPr>
        <w:t xml:space="preserve">RR 0.79; 95%CI 0.45 to 1.41; 2 studies; very low </w:t>
      </w:r>
      <w:r w:rsidR="00836F2D">
        <w:rPr>
          <w:sz w:val="16"/>
          <w:szCs w:val="16"/>
        </w:rPr>
        <w:t>certainty</w:t>
      </w:r>
      <w:r w:rsidR="00175403">
        <w:t>) or cleft palate (</w:t>
      </w:r>
      <w:r w:rsidR="00175403" w:rsidRPr="00175403">
        <w:rPr>
          <w:sz w:val="16"/>
          <w:szCs w:val="16"/>
        </w:rPr>
        <w:t xml:space="preserve">RR 1.12; 95%CI 0.94 to 1.33; 6 cohort studies; low </w:t>
      </w:r>
      <w:r w:rsidR="00836F2D">
        <w:rPr>
          <w:sz w:val="16"/>
          <w:szCs w:val="16"/>
        </w:rPr>
        <w:t>certainty</w:t>
      </w:r>
      <w:r w:rsidR="00175403">
        <w:t>).</w:t>
      </w:r>
    </w:p>
    <w:p w14:paraId="3D6E18DF" w14:textId="4C5547D6" w:rsidR="0023245A" w:rsidRDefault="0023245A" w:rsidP="00F729B8">
      <w:r>
        <w:t>A</w:t>
      </w:r>
      <w:r w:rsidR="00775157">
        <w:t xml:space="preserve"> systematic review</w:t>
      </w:r>
      <w:r w:rsidR="00B73A40">
        <w:t xml:space="preserve"> of observational studies</w:t>
      </w:r>
      <w:r w:rsidR="00BA7CBD">
        <w:fldChar w:fldCharType="begin"/>
      </w:r>
      <w:r w:rsidR="002747EA">
        <w:instrText xml:space="preserve"> ADDIN EN.CITE &lt;EndNote&gt;&lt;Cite&gt;&lt;Author&gt;Guo&lt;/Author&gt;&lt;Year&gt;2019&lt;/Year&gt;&lt;RecNum&gt;1804&lt;/RecNum&gt;&lt;DisplayText&gt;&lt;style face="superscript" font="Trebuchet MS" size="9"&gt;166&lt;/style&gt;&lt;/DisplayText&gt;&lt;record&gt;&lt;rec-number&gt;1804&lt;/rec-number&gt;&lt;foreign-keys&gt;&lt;key app="EN" db-id="exvasrfx2dtraoesasxp2szsxa2df502592x" timestamp="1583726388"&gt;1804&lt;/key&gt;&lt;key app="ENWeb" db-id=""&gt;0&lt;/key&gt;&lt;/foreign-keys&gt;&lt;ref-type name="Journal Article"&gt;17&lt;/ref-type&gt;&lt;contributors&gt;&lt;authors&gt;&lt;author&gt;Guo, B. Q.&lt;/author&gt;&lt;author&gt;Li, H. B.&lt;/author&gt;&lt;author&gt;Zhai, D. S.&lt;/author&gt;&lt;author&gt;Ding, S. B.&lt;/author&gt;&lt;/authors&gt;&lt;/contributors&gt;&lt;auth-address&gt;Department of Child and Adolescent Health, School of Public Health, Xinxiang Medical University, Xinxiang, Henan 453003, China. Electronic address: 161006@xxmu.edu.cn.&amp;#xD;Department of Child and Adolescent Health, School of Public Health, Xinxiang Medical University, Xinxiang, Henan 453003, China.&amp;#xD;Department of Nutrition and Food Hygiene, School of Public Health, Xinxiang Medical University, Xinxiang, Henan 453003, China.&lt;/auth-address&gt;&lt;titles&gt;&lt;title&gt;Maternal multivitamin supplementation is associated with a reduced risk of autism spectrum disorder in children: a systematic review and meta-analysis&lt;/title&gt;&lt;secondary-title&gt;Nutr Res&lt;/secondary-title&gt;&lt;/titles&gt;&lt;periodical&gt;&lt;full-title&gt;Nutr Res&lt;/full-title&gt;&lt;/periodical&gt;&lt;pages&gt;4-16&lt;/pages&gt;&lt;volume&gt;65&lt;/volume&gt;&lt;edition&gt;2019/04/07&lt;/edition&gt;&lt;keywords&gt;&lt;keyword&gt;*Autism spectrum disorder&lt;/keyword&gt;&lt;keyword&gt;*Children&lt;/keyword&gt;&lt;keyword&gt;*Meta-analysis&lt;/keyword&gt;&lt;keyword&gt;*Multivitamin supplementation&lt;/keyword&gt;&lt;keyword&gt;*Prenatal period&lt;/keyword&gt;&lt;/keywords&gt;&lt;dates&gt;&lt;year&gt;2019&lt;/year&gt;&lt;pub-dates&gt;&lt;date&gt;May&lt;/date&gt;&lt;/pub-dates&gt;&lt;/dates&gt;&lt;isbn&gt;1879-0739 (Electronic)&amp;#xD;0271-5317 (Linking)&lt;/isbn&gt;&lt;accession-num&gt;30952506&lt;/accession-num&gt;&lt;urls&gt;&lt;related-urls&gt;&lt;url&gt;https://www.ncbi.nlm.nih.gov/pubmed/30952506&lt;/url&gt;&lt;/related-urls&gt;&lt;/urls&gt;&lt;electronic-resource-num&gt;10.1016/j.nutres.2019.02.003&lt;/electronic-resource-num&gt;&lt;/record&gt;&lt;/Cite&gt;&lt;/EndNote&gt;</w:instrText>
      </w:r>
      <w:r w:rsidR="00BA7CBD">
        <w:fldChar w:fldCharType="separate"/>
      </w:r>
      <w:r w:rsidR="002747EA" w:rsidRPr="002747EA">
        <w:rPr>
          <w:noProof/>
          <w:vertAlign w:val="superscript"/>
        </w:rPr>
        <w:t>166</w:t>
      </w:r>
      <w:r w:rsidR="00BA7CBD">
        <w:fldChar w:fldCharType="end"/>
      </w:r>
      <w:r w:rsidR="00B73A40">
        <w:t xml:space="preserve"> </w:t>
      </w:r>
      <w:r w:rsidR="00775157">
        <w:t>suggested a reduction in risk of autism spectrum disorder among children of women who took multivitamins</w:t>
      </w:r>
      <w:r w:rsidR="007500A7">
        <w:t xml:space="preserve"> during pregnancy</w:t>
      </w:r>
      <w:r w:rsidR="00775157">
        <w:t xml:space="preserve"> (</w:t>
      </w:r>
      <w:r w:rsidR="00B73A40">
        <w:t>RR</w:t>
      </w:r>
      <w:r w:rsidR="00B73A40" w:rsidRPr="00B73A40">
        <w:t xml:space="preserve"> 0.5</w:t>
      </w:r>
      <w:r w:rsidR="00B73A40">
        <w:t>7; 95% CI, 0.36 to 0.91; p=0.018; 3 studies</w:t>
      </w:r>
      <w:r w:rsidR="00775157" w:rsidRPr="00D07A1C">
        <w:t>)</w:t>
      </w:r>
      <w:r w:rsidR="00775157">
        <w:t xml:space="preserve">. </w:t>
      </w:r>
    </w:p>
    <w:p w14:paraId="3181503C" w14:textId="1974B27F" w:rsidR="0084339C" w:rsidRDefault="0084339C" w:rsidP="0084339C">
      <w:r>
        <w:t>The RCTs were conducted in developing countries (Bangladesh, China, Iran and Nepal), reported different outcomes and found:</w:t>
      </w:r>
    </w:p>
    <w:p w14:paraId="465432A8" w14:textId="52D75F7E" w:rsidR="0084339C" w:rsidRDefault="0084339C" w:rsidP="0089439C">
      <w:pPr>
        <w:pStyle w:val="bullet"/>
      </w:pPr>
      <w:r>
        <w:t>a possible reduction in risk of gestational hypertension (</w:t>
      </w:r>
      <w:r w:rsidRPr="00D07CF9">
        <w:rPr>
          <w:sz w:val="16"/>
          <w:szCs w:val="16"/>
        </w:rPr>
        <w:t>aOR 0.88; 95%CI 0.76 to 1.02</w:t>
      </w:r>
      <w:r>
        <w:t>) and late-onset gestational hypertension (</w:t>
      </w:r>
      <w:r w:rsidRPr="00D07CF9">
        <w:rPr>
          <w:sz w:val="16"/>
          <w:szCs w:val="16"/>
        </w:rPr>
        <w:t>aOR 0.85; 95%CI 0.73 to 0.99</w:t>
      </w:r>
      <w:r>
        <w:t xml:space="preserve">) </w:t>
      </w:r>
      <w:r w:rsidR="00F729B8">
        <w:t>among women</w:t>
      </w:r>
      <w:r w:rsidR="00E43F42">
        <w:t xml:space="preserve"> taking m</w:t>
      </w:r>
      <w:r w:rsidR="00F729B8">
        <w:t xml:space="preserve">ultiple micronutrients compared to those taking iron plus folic acid </w:t>
      </w:r>
      <w:r>
        <w:t>(</w:t>
      </w:r>
      <w:r w:rsidRPr="00D07CF9">
        <w:rPr>
          <w:sz w:val="16"/>
          <w:szCs w:val="16"/>
        </w:rPr>
        <w:t>n=11,847</w:t>
      </w:r>
      <w:r>
        <w:t>)</w:t>
      </w:r>
      <w:r w:rsidR="00BA7CBD">
        <w:fldChar w:fldCharType="begin">
          <w:fldData xml:space="preserve">PEVuZE5vdGU+PENpdGU+PEF1dGhvcj5DaGVuPC9BdXRob3I+PFllYXI+MjAxOTwvWWVhcj48UmVj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</w:fldData>
        </w:fldChar>
      </w:r>
      <w:r w:rsidR="002747EA">
        <w:instrText xml:space="preserve"> ADDIN EN.CITE </w:instrText>
      </w:r>
      <w:r w:rsidR="002747EA">
        <w:fldChar w:fldCharType="begin">
          <w:fldData xml:space="preserve">PEVuZE5vdGU+PENpdGU+PEF1dGhvcj5DaGVuPC9BdXRob3I+PFllYXI+MjAxOTwvWWVhcj48UmVj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</w:fldData>
        </w:fldChar>
      </w:r>
      <w:r w:rsidR="002747EA">
        <w:instrText xml:space="preserve"> ADDIN EN.CITE.DATA </w:instrText>
      </w:r>
      <w:r w:rsidR="002747EA">
        <w:fldChar w:fldCharType="end"/>
      </w:r>
      <w:r w:rsidR="00BA7CBD">
        <w:fldChar w:fldCharType="separate"/>
      </w:r>
      <w:r w:rsidR="002747EA" w:rsidRPr="002747EA">
        <w:rPr>
          <w:noProof/>
          <w:vertAlign w:val="superscript"/>
        </w:rPr>
        <w:t>167</w:t>
      </w:r>
      <w:r w:rsidR="00BA7CBD">
        <w:fldChar w:fldCharType="end"/>
      </w:r>
    </w:p>
    <w:p w14:paraId="26E5814B" w14:textId="373A010F" w:rsidR="0084339C" w:rsidRDefault="0084339C" w:rsidP="0084339C">
      <w:pPr>
        <w:pStyle w:val="bullet"/>
      </w:pPr>
      <w:r>
        <w:t>no clear difference in lung function at 7-9 years of age in c</w:t>
      </w:r>
      <w:r w:rsidRPr="000C073B">
        <w:t xml:space="preserve">hildren born during </w:t>
      </w:r>
      <w:r>
        <w:t>a</w:t>
      </w:r>
      <w:r w:rsidRPr="000C073B">
        <w:t xml:space="preserve"> trial</w:t>
      </w:r>
      <w:r>
        <w:t xml:space="preserve"> of micronutrients versus iron plus folic acid (</w:t>
      </w:r>
      <w:r w:rsidRPr="00D07CF9">
        <w:rPr>
          <w:sz w:val="16"/>
          <w:szCs w:val="16"/>
        </w:rPr>
        <w:t>forced expiratory volume: MD -0.08; 95%CI -0.19 to 0.04; forced vital capacity: MD -0.05; 95%CI -0.17 to 0.06; FEV1/FVC: MD -0.04; 95%CI -0.15 to 0.07</w:t>
      </w:r>
      <w:r>
        <w:t>)(</w:t>
      </w:r>
      <w:r w:rsidRPr="00D07CF9">
        <w:rPr>
          <w:sz w:val="16"/>
          <w:szCs w:val="16"/>
        </w:rPr>
        <w:t>n=793</w:t>
      </w:r>
      <w:r>
        <w:t>)</w:t>
      </w:r>
      <w:r w:rsidR="00BA7CBD">
        <w:fldChar w:fldCharType="begin">
          <w:fldData xml:space="preserve">PEVuZE5vdGU+PENpdGU+PEF1dGhvcj5EZXZha3VtYXI8L0F1dGhvcj48WWVhcj4yMDE1PC9ZZWFy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=
</w:fldData>
        </w:fldChar>
      </w:r>
      <w:r w:rsidR="002747EA">
        <w:instrText xml:space="preserve"> ADDIN EN.CITE </w:instrText>
      </w:r>
      <w:r w:rsidR="002747EA">
        <w:fldChar w:fldCharType="begin">
          <w:fldData xml:space="preserve">PEVuZE5vdGU+PENpdGU+PEF1dGhvcj5EZXZha3VtYXI8L0F1dGhvcj48WWVhcj4yMDE1PC9ZZWFy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=
</w:fldData>
        </w:fldChar>
      </w:r>
      <w:r w:rsidR="002747EA">
        <w:instrText xml:space="preserve"> ADDIN EN.CITE.DATA </w:instrText>
      </w:r>
      <w:r w:rsidR="002747EA">
        <w:fldChar w:fldCharType="end"/>
      </w:r>
      <w:r w:rsidR="00BA7CBD">
        <w:fldChar w:fldCharType="separate"/>
      </w:r>
      <w:r w:rsidR="002747EA" w:rsidRPr="002747EA">
        <w:rPr>
          <w:noProof/>
          <w:vertAlign w:val="superscript"/>
        </w:rPr>
        <w:t>168</w:t>
      </w:r>
      <w:r w:rsidR="00BA7CBD">
        <w:fldChar w:fldCharType="end"/>
      </w:r>
    </w:p>
    <w:p w14:paraId="02F8E389" w14:textId="2D95ED8A" w:rsidR="0084339C" w:rsidRDefault="00D07CF9" w:rsidP="0084339C">
      <w:pPr>
        <w:pStyle w:val="bullet"/>
      </w:pPr>
      <w:r>
        <w:t>a lower prevalence of deficiencies of vitamins B</w:t>
      </w:r>
      <w:r w:rsidRPr="00E43F42">
        <w:rPr>
          <w:vertAlign w:val="subscript"/>
        </w:rPr>
        <w:t>12</w:t>
      </w:r>
      <w:r>
        <w:t>, A and D and zinc (</w:t>
      </w:r>
      <w:r w:rsidRPr="00D07CF9">
        <w:rPr>
          <w:sz w:val="16"/>
          <w:szCs w:val="16"/>
        </w:rPr>
        <w:t>all p&lt;0.05</w:t>
      </w:r>
      <w:r>
        <w:t xml:space="preserve">) among women </w:t>
      </w:r>
      <w:r w:rsidR="00E43F42">
        <w:t>taking</w:t>
      </w:r>
      <w:r>
        <w:t xml:space="preserve"> multivitamins compared to those receiving iron plus folic acid (</w:t>
      </w:r>
      <w:r w:rsidRPr="00D07CF9">
        <w:rPr>
          <w:sz w:val="16"/>
          <w:szCs w:val="16"/>
        </w:rPr>
        <w:t>n=1,526</w:t>
      </w:r>
      <w:r>
        <w:t>)</w:t>
      </w:r>
      <w:r w:rsidR="00BA7CBD">
        <w:fldChar w:fldCharType="begin">
          <w:fldData xml:space="preserve">PEVuZE5vdGU+PENpdGU+PEF1dGhvcj5TY2h1bHplPC9BdXRob3I+PFllYXI+MjAxOTwvWWVhcj48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</w:fldData>
        </w:fldChar>
      </w:r>
      <w:r w:rsidR="002747EA">
        <w:instrText xml:space="preserve"> ADDIN EN.CITE </w:instrText>
      </w:r>
      <w:r w:rsidR="002747EA">
        <w:fldChar w:fldCharType="begin">
          <w:fldData xml:space="preserve">PEVuZE5vdGU+PENpdGU+PEF1dGhvcj5TY2h1bHplPC9BdXRob3I+PFllYXI+MjAxOTwvWWVhcj48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</w:fldData>
        </w:fldChar>
      </w:r>
      <w:r w:rsidR="002747EA">
        <w:instrText xml:space="preserve"> ADDIN EN.CITE.DATA </w:instrText>
      </w:r>
      <w:r w:rsidR="002747EA">
        <w:fldChar w:fldCharType="end"/>
      </w:r>
      <w:r w:rsidR="00BA7CBD">
        <w:fldChar w:fldCharType="separate"/>
      </w:r>
      <w:r w:rsidR="002747EA" w:rsidRPr="002747EA">
        <w:rPr>
          <w:noProof/>
          <w:vertAlign w:val="superscript"/>
        </w:rPr>
        <w:t>169</w:t>
      </w:r>
      <w:r w:rsidR="00BA7CBD">
        <w:fldChar w:fldCharType="end"/>
      </w:r>
    </w:p>
    <w:p w14:paraId="4833A8DB" w14:textId="4C6F51BE" w:rsidR="00D07CF9" w:rsidRDefault="00D07CF9" w:rsidP="0084339C">
      <w:pPr>
        <w:pStyle w:val="bullet"/>
      </w:pPr>
      <w:r>
        <w:t>beneficial effects on levels of triglycerides (</w:t>
      </w:r>
      <w:r w:rsidRPr="00E43F42">
        <w:rPr>
          <w:sz w:val="16"/>
          <w:szCs w:val="16"/>
        </w:rPr>
        <w:t>p=0.04</w:t>
      </w:r>
      <w:r>
        <w:t>), HDL cholesterol (</w:t>
      </w:r>
      <w:r w:rsidRPr="00E43F42">
        <w:rPr>
          <w:sz w:val="16"/>
          <w:szCs w:val="16"/>
        </w:rPr>
        <w:t>p=0.02</w:t>
      </w:r>
      <w:r>
        <w:t>) and glutathione (</w:t>
      </w:r>
      <w:r w:rsidRPr="00E43F42">
        <w:rPr>
          <w:sz w:val="16"/>
          <w:szCs w:val="16"/>
        </w:rPr>
        <w:t>p=0.003</w:t>
      </w:r>
      <w:r>
        <w:t xml:space="preserve">) but not fasting plasma glucose, total cholesterol, LDL cholesterol or total antioxidant capacity among women </w:t>
      </w:r>
      <w:r w:rsidR="00E43F42">
        <w:t>taking</w:t>
      </w:r>
      <w:r>
        <w:t xml:space="preserve"> a multivitamin plus calcium, iron and magnesium compared to those receiving the multivitamin alone (</w:t>
      </w:r>
      <w:r w:rsidRPr="00E43F42">
        <w:rPr>
          <w:sz w:val="16"/>
          <w:szCs w:val="16"/>
        </w:rPr>
        <w:t>n=70</w:t>
      </w:r>
      <w:r>
        <w:t>).</w:t>
      </w:r>
      <w:r w:rsidR="00BA7CBD">
        <w:fldChar w:fldCharType="begin">
          <w:fldData xml:space="preserve">PEVuZE5vdGU+PENpdGU+PEF1dGhvcj5UYWdoaXphZGVoPC9BdXRob3I+PFllYXI+MjAxNTwvWWVh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==
</w:fldData>
        </w:fldChar>
      </w:r>
      <w:r w:rsidR="002747EA">
        <w:instrText xml:space="preserve"> ADDIN EN.CITE </w:instrText>
      </w:r>
      <w:r w:rsidR="002747EA">
        <w:fldChar w:fldCharType="begin">
          <w:fldData xml:space="preserve">PEVuZE5vdGU+PENpdGU+PEF1dGhvcj5UYWdoaXphZGVoPC9BdXRob3I+PFllYXI+MjAxNTwvWWVh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==
</w:fldData>
        </w:fldChar>
      </w:r>
      <w:r w:rsidR="002747EA">
        <w:instrText xml:space="preserve"> ADDIN EN.CITE.DATA </w:instrText>
      </w:r>
      <w:r w:rsidR="002747EA">
        <w:fldChar w:fldCharType="end"/>
      </w:r>
      <w:r w:rsidR="00BA7CBD">
        <w:fldChar w:fldCharType="separate"/>
      </w:r>
      <w:r w:rsidR="002747EA" w:rsidRPr="002747EA">
        <w:rPr>
          <w:noProof/>
          <w:vertAlign w:val="superscript"/>
        </w:rPr>
        <w:t>170</w:t>
      </w:r>
      <w:r w:rsidR="00BA7CBD">
        <w:fldChar w:fldCharType="end"/>
      </w:r>
    </w:p>
    <w:p w14:paraId="1BDC3591" w14:textId="77777777" w:rsidR="00EF63E3" w:rsidRDefault="00EF63E3" w:rsidP="005675A8">
      <w:pPr>
        <w:pStyle w:val="Heading3"/>
      </w:pPr>
      <w:bookmarkStart w:id="74" w:name="_Toc40956499"/>
      <w:r>
        <w:t>Minerals</w:t>
      </w:r>
      <w:bookmarkEnd w:id="74"/>
    </w:p>
    <w:p w14:paraId="143CC60B" w14:textId="1A0A2C83" w:rsidR="00EF63E3" w:rsidRDefault="00EF63E3" w:rsidP="00EF63E3">
      <w:pPr>
        <w:pStyle w:val="Heading4"/>
      </w:pPr>
      <w:r>
        <w:t>Iron</w:t>
      </w:r>
      <w:r w:rsidR="00BA549B">
        <w:t xml:space="preserve"> supplementation</w:t>
      </w:r>
    </w:p>
    <w:p w14:paraId="5D258AF9" w14:textId="3FB1DCB8" w:rsidR="00647A31" w:rsidRDefault="00647A31" w:rsidP="00DA5FB4">
      <w:pPr>
        <w:pStyle w:val="Heading5"/>
      </w:pPr>
      <w:r>
        <w:t>Background</w:t>
      </w:r>
    </w:p>
    <w:p w14:paraId="76F29BCC" w14:textId="5C33BC97" w:rsidR="00CF46E4" w:rsidRPr="00CF46E4" w:rsidRDefault="003B01B1" w:rsidP="00CF46E4">
      <w:r>
        <w:t>Australian</w:t>
      </w:r>
      <w:r w:rsidR="00CF46E4">
        <w:t xml:space="preserve"> studies have investigated rates of iron supplementation</w:t>
      </w:r>
      <w:r>
        <w:t>, intake and anaemia</w:t>
      </w:r>
      <w:r w:rsidR="00CF46E4">
        <w:t xml:space="preserve"> among Australian women during pregnancy.</w:t>
      </w:r>
    </w:p>
    <w:p w14:paraId="256D552A" w14:textId="3477DCB5" w:rsidR="00647A31" w:rsidRDefault="00647A31" w:rsidP="00CF46E4">
      <w:pPr>
        <w:pStyle w:val="bullet"/>
      </w:pPr>
      <w:r>
        <w:t>A survey of pregnant women conducted in Sydney found that 30.4% were taking an iron supplement.</w:t>
      </w:r>
      <w:r w:rsidR="00E37D04">
        <w:fldChar w:fldCharType="begin">
          <w:fldData xml:space="preserve">PEVuZE5vdGU+PENpdGU+PEF1dGhvcj5TaGFuZDwvQXV0aG9yPjxZZWFyPjIwMTY8L1llYXI+PFJl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</w:fldData>
        </w:fldChar>
      </w:r>
      <w:r w:rsidR="002747EA">
        <w:instrText xml:space="preserve"> ADDIN EN.CITE </w:instrText>
      </w:r>
      <w:r w:rsidR="002747EA">
        <w:fldChar w:fldCharType="begin">
          <w:fldData xml:space="preserve">PEVuZE5vdGU+PENpdGU+PEF1dGhvcj5TaGFuZDwvQXV0aG9yPjxZZWFyPjIwMTY8L1llYXI+PFJl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</w:fldData>
        </w:fldChar>
      </w:r>
      <w:r w:rsidR="002747EA">
        <w:instrText xml:space="preserve"> ADDIN EN.CITE.DATA </w:instrText>
      </w:r>
      <w:r w:rsidR="002747EA">
        <w:fldChar w:fldCharType="end"/>
      </w:r>
      <w:r w:rsidR="00E37D04">
        <w:fldChar w:fldCharType="separate"/>
      </w:r>
      <w:r w:rsidR="002747EA" w:rsidRPr="002747EA">
        <w:rPr>
          <w:noProof/>
          <w:vertAlign w:val="superscript"/>
        </w:rPr>
        <w:t>115</w:t>
      </w:r>
      <w:r w:rsidR="00E37D04">
        <w:fldChar w:fldCharType="end"/>
      </w:r>
    </w:p>
    <w:p w14:paraId="2BC87150" w14:textId="429D0CFE" w:rsidR="0045378A" w:rsidRDefault="0045378A" w:rsidP="0045378A">
      <w:pPr>
        <w:pStyle w:val="bullet"/>
      </w:pPr>
      <w:r>
        <w:t>A cross-sectional study in Sydney (</w:t>
      </w:r>
      <w:r w:rsidRPr="00BD4DFF">
        <w:rPr>
          <w:sz w:val="16"/>
          <w:szCs w:val="16"/>
        </w:rPr>
        <w:t>n=589</w:t>
      </w:r>
      <w:r>
        <w:t>)</w:t>
      </w:r>
      <w:r w:rsidR="00201490">
        <w:fldChar w:fldCharType="begin">
          <w:fldData xml:space="preserve">PEVuZE5vdGU+PENpdGU+PEF1dGhvcj5DaGF0dGVyamVlPC9BdXRob3I+PFllYXI+MjAxNjwvWWVh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=
</w:fldData>
        </w:fldChar>
      </w:r>
      <w:r w:rsidR="002747EA">
        <w:instrText xml:space="preserve"> ADDIN EN.CITE </w:instrText>
      </w:r>
      <w:r w:rsidR="002747EA">
        <w:fldChar w:fldCharType="begin">
          <w:fldData xml:space="preserve">PEVuZE5vdGU+PENpdGU+PEF1dGhvcj5DaGF0dGVyamVlPC9BdXRob3I+PFllYXI+MjAxNjwvWWVh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=
</w:fldData>
        </w:fldChar>
      </w:r>
      <w:r w:rsidR="002747EA">
        <w:instrText xml:space="preserve"> ADDIN EN.CITE.DATA </w:instrText>
      </w:r>
      <w:r w:rsidR="002747EA">
        <w:fldChar w:fldCharType="end"/>
      </w:r>
      <w:r w:rsidR="00201490">
        <w:fldChar w:fldCharType="separate"/>
      </w:r>
      <w:r w:rsidR="002747EA" w:rsidRPr="002747EA">
        <w:rPr>
          <w:noProof/>
          <w:vertAlign w:val="superscript"/>
        </w:rPr>
        <w:t>171</w:t>
      </w:r>
      <w:r w:rsidR="00201490">
        <w:fldChar w:fldCharType="end"/>
      </w:r>
      <w:r>
        <w:t xml:space="preserve"> found that o</w:t>
      </w:r>
      <w:r w:rsidRPr="0045378A">
        <w:t>verall iron-containing supplement use was 88.0%, of w</w:t>
      </w:r>
      <w:r w:rsidR="00BD4DFF">
        <w:t>hich 70.1% was multivitamin</w:t>
      </w:r>
      <w:r w:rsidRPr="0045378A">
        <w:t xml:space="preserve"> only, 7.2% was iron-only and 22.2% was both. About 65% of women diagnosed with </w:t>
      </w:r>
      <w:r w:rsidR="00CF46E4">
        <w:t>iron deficiency</w:t>
      </w:r>
      <w:r w:rsidRPr="0045378A">
        <w:t>, and 62.3% of women diagnosed with anaemia were taking an iron-only supplement, with or without a</w:t>
      </w:r>
      <w:r w:rsidR="00CF46E4">
        <w:t xml:space="preserve"> multivitamin</w:t>
      </w:r>
      <w:r w:rsidRPr="0045378A">
        <w:t>. The proportion of women consuming low (&lt;30), preventative (30-99) and treatment (</w:t>
      </w:r>
      <w:r w:rsidR="00BD4DFF">
        <w:t>≥</w:t>
      </w:r>
      <w:r w:rsidRPr="0045378A">
        <w:t xml:space="preserve">100) mg/day doses were 36.8%, 45.4%, and 17.8%, respectively. Only 46.7% of women diagnosed with </w:t>
      </w:r>
      <w:r w:rsidR="00BD4DFF">
        <w:t>iron deficiency</w:t>
      </w:r>
      <w:r w:rsidRPr="0045378A">
        <w:t xml:space="preserve"> were taking </w:t>
      </w:r>
      <w:r w:rsidR="00BD4DFF">
        <w:t>≥</w:t>
      </w:r>
      <w:r w:rsidRPr="0045378A">
        <w:t xml:space="preserve">100 mg/day iron from supplements, while 23.3% were taking &lt;30 mg/day. </w:t>
      </w:r>
    </w:p>
    <w:p w14:paraId="0AA7D16C" w14:textId="5E77CCC4" w:rsidR="007D2EA4" w:rsidRDefault="007D2EA4" w:rsidP="0045378A">
      <w:pPr>
        <w:pStyle w:val="bullet"/>
      </w:pPr>
      <w:r>
        <w:t>In an Australian cohort study</w:t>
      </w:r>
      <w:r w:rsidR="00BA7CBD">
        <w:fldChar w:fldCharType="begin">
          <w:fldData xml:space="preserve">PEVuZE5vdGU+PENpdGU+PEF1dGhvcj5MaXZvY2s8L0F1dGhvcj48WWVhcj4yMDE3PC9ZZWFyPjxS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</w:fldData>
        </w:fldChar>
      </w:r>
      <w:r w:rsidR="002747EA">
        <w:instrText xml:space="preserve"> ADDIN EN.CITE </w:instrText>
      </w:r>
      <w:r w:rsidR="002747EA">
        <w:fldChar w:fldCharType="begin">
          <w:fldData xml:space="preserve">PEVuZE5vdGU+PENpdGU+PEF1dGhvcj5MaXZvY2s8L0F1dGhvcj48WWVhcj4yMDE3PC9ZZWFyPjxS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</w:fldData>
        </w:fldChar>
      </w:r>
      <w:r w:rsidR="002747EA">
        <w:instrText xml:space="preserve"> ADDIN EN.CITE.DATA </w:instrText>
      </w:r>
      <w:r w:rsidR="002747EA">
        <w:fldChar w:fldCharType="end"/>
      </w:r>
      <w:r w:rsidR="00BA7CBD">
        <w:fldChar w:fldCharType="separate"/>
      </w:r>
      <w:r w:rsidR="002747EA" w:rsidRPr="002747EA">
        <w:rPr>
          <w:noProof/>
          <w:vertAlign w:val="superscript"/>
        </w:rPr>
        <w:t>117</w:t>
      </w:r>
      <w:r w:rsidR="00BA7CBD">
        <w:fldChar w:fldCharType="end"/>
      </w:r>
      <w:r>
        <w:t xml:space="preserve"> 68-82% of women did not meet the</w:t>
      </w:r>
      <w:r w:rsidRPr="00737BD8">
        <w:t xml:space="preserve"> recommended daily intake level</w:t>
      </w:r>
      <w:r>
        <w:t xml:space="preserve"> for iron</w:t>
      </w:r>
      <w:r w:rsidRPr="00737BD8">
        <w:t xml:space="preserve">. Conversely, </w:t>
      </w:r>
      <w:r>
        <w:t>11-24</w:t>
      </w:r>
      <w:r w:rsidRPr="00737BD8">
        <w:t xml:space="preserve">% of women consumed beyond the recommended upper limit for </w:t>
      </w:r>
      <w:r>
        <w:t>iron</w:t>
      </w:r>
      <w:r w:rsidRPr="00737BD8">
        <w:t>.</w:t>
      </w:r>
    </w:p>
    <w:p w14:paraId="6F40F500" w14:textId="1EF178C0" w:rsidR="00EF0934" w:rsidRDefault="00EF0934" w:rsidP="0045378A">
      <w:pPr>
        <w:pStyle w:val="bullet"/>
      </w:pPr>
      <w:r>
        <w:t>A study p</w:t>
      </w:r>
      <w:r w:rsidRPr="00D048E2">
        <w:t>regnant women from the Gomeroi gaaynggal cohort</w:t>
      </w:r>
      <w:r>
        <w:t xml:space="preserve"> (in Tamworth, Newcastle and Walgett NSW) found that only 1.72% of women met the estimated average r</w:t>
      </w:r>
      <w:r w:rsidR="00BD4DFF">
        <w:t>e</w:t>
      </w:r>
      <w:r>
        <w:t>quirement for iron.</w:t>
      </w:r>
      <w:r>
        <w:fldChar w:fldCharType="begin">
          <w:fldData xml:space="preserve">PEVuZE5vdGU+PENpdGU+PEF1dGhvcj5MZWU8L0F1dGhvcj48WWVhcj4yMDE4PC9ZZWFyPjxSZWNO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</w:fldData>
        </w:fldChar>
      </w:r>
      <w:r w:rsidR="002747EA">
        <w:instrText xml:space="preserve"> ADDIN EN.CITE </w:instrText>
      </w:r>
      <w:r w:rsidR="002747EA">
        <w:fldChar w:fldCharType="begin">
          <w:fldData xml:space="preserve">PEVuZE5vdGU+PENpdGU+PEF1dGhvcj5MZWU8L0F1dGhvcj48WWVhcj4yMDE4PC9ZZWFyPjxSZWNO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</w:fldData>
        </w:fldChar>
      </w:r>
      <w:r w:rsidR="002747EA">
        <w:instrText xml:space="preserve"> ADDIN EN.CITE.DATA </w:instrText>
      </w:r>
      <w:r w:rsidR="002747EA">
        <w:fldChar w:fldCharType="end"/>
      </w:r>
      <w:r>
        <w:fldChar w:fldCharType="separate"/>
      </w:r>
      <w:r w:rsidR="002747EA" w:rsidRPr="002747EA">
        <w:rPr>
          <w:noProof/>
          <w:vertAlign w:val="superscript"/>
        </w:rPr>
        <w:t>172</w:t>
      </w:r>
      <w:r>
        <w:fldChar w:fldCharType="end"/>
      </w:r>
    </w:p>
    <w:p w14:paraId="47D6E50A" w14:textId="20370DEF" w:rsidR="003B01B1" w:rsidRPr="0045378A" w:rsidRDefault="00F24345" w:rsidP="000A4D20">
      <w:pPr>
        <w:pStyle w:val="bullet"/>
      </w:pPr>
      <w:r>
        <w:t xml:space="preserve">A cohort study </w:t>
      </w:r>
      <w:r w:rsidR="003B01B1">
        <w:t xml:space="preserve">in far North Queensland </w:t>
      </w:r>
      <w:r>
        <w:t>(</w:t>
      </w:r>
      <w:r w:rsidRPr="00BD4DFF">
        <w:rPr>
          <w:sz w:val="16"/>
          <w:szCs w:val="16"/>
        </w:rPr>
        <w:t>n=</w:t>
      </w:r>
      <w:r w:rsidR="003B01B1" w:rsidRPr="00BD4DFF">
        <w:rPr>
          <w:sz w:val="16"/>
          <w:szCs w:val="16"/>
        </w:rPr>
        <w:t>2,076</w:t>
      </w:r>
      <w:r w:rsidR="003B01B1">
        <w:t>) found that m</w:t>
      </w:r>
      <w:r w:rsidR="003B01B1" w:rsidRPr="003B01B1">
        <w:t>ore than half of Aboriginal and Torre</w:t>
      </w:r>
      <w:r w:rsidR="003B01B1">
        <w:t>s Strait Islander women (</w:t>
      </w:r>
      <w:r w:rsidR="003B01B1" w:rsidRPr="00BD4DFF">
        <w:rPr>
          <w:sz w:val="16"/>
          <w:szCs w:val="16"/>
        </w:rPr>
        <w:t>54.5%; 95%CI 52.4% to 56.7%</w:t>
      </w:r>
      <w:r w:rsidR="00BD4DFF">
        <w:t>)</w:t>
      </w:r>
      <w:r w:rsidR="003B01B1" w:rsidRPr="003B01B1">
        <w:t xml:space="preserve"> had anaemia in pregnancy. For </w:t>
      </w:r>
      <w:r w:rsidR="003B01B1">
        <w:t>women</w:t>
      </w:r>
      <w:r w:rsidR="003B01B1" w:rsidRPr="003B01B1">
        <w:t xml:space="preserve"> who</w:t>
      </w:r>
      <w:r w:rsidR="003B01B1">
        <w:t xml:space="preserve"> gave birth in 2009 and 2010 (</w:t>
      </w:r>
      <w:r w:rsidR="003B01B1" w:rsidRPr="00BD4DFF">
        <w:rPr>
          <w:sz w:val="16"/>
          <w:szCs w:val="16"/>
        </w:rPr>
        <w:t>n=1,796</w:t>
      </w:r>
      <w:r w:rsidR="003B01B1" w:rsidRPr="003B01B1">
        <w:t>) with more complete data, those who were iron deficient during pregnancy were more likely to be an</w:t>
      </w:r>
      <w:r w:rsidR="00BD4DFF">
        <w:t>aemic (</w:t>
      </w:r>
      <w:r w:rsidR="00BD4DFF" w:rsidRPr="00BD4DFF">
        <w:rPr>
          <w:sz w:val="16"/>
          <w:szCs w:val="16"/>
        </w:rPr>
        <w:t>RR 1.40, p</w:t>
      </w:r>
      <w:r w:rsidR="000A4D20" w:rsidRPr="00BD4DFF">
        <w:rPr>
          <w:sz w:val="16"/>
          <w:szCs w:val="16"/>
        </w:rPr>
        <w:t>=</w:t>
      </w:r>
      <w:r w:rsidR="003B01B1" w:rsidRPr="00BD4DFF">
        <w:rPr>
          <w:sz w:val="16"/>
          <w:szCs w:val="16"/>
        </w:rPr>
        <w:t>&lt;0.001</w:t>
      </w:r>
      <w:r w:rsidR="003B01B1" w:rsidRPr="003B01B1">
        <w:t xml:space="preserve">). </w:t>
      </w:r>
      <w:r w:rsidR="000A4D20">
        <w:t>Women</w:t>
      </w:r>
      <w:r w:rsidR="003B01B1" w:rsidRPr="003B01B1">
        <w:t xml:space="preserve"> from localities of relative socioeconomic advantage</w:t>
      </w:r>
      <w:r w:rsidR="00BD4DFF" w:rsidRPr="003B01B1">
        <w:t xml:space="preserve"> (29.0%)</w:t>
      </w:r>
      <w:r w:rsidR="003B01B1" w:rsidRPr="003B01B1">
        <w:t xml:space="preserve"> had </w:t>
      </w:r>
      <w:r w:rsidR="00BD4DFF">
        <w:t xml:space="preserve">a </w:t>
      </w:r>
      <w:r w:rsidR="003B01B1" w:rsidRPr="003B01B1">
        <w:t>lower risk of an</w:t>
      </w:r>
      <w:r w:rsidR="00BD4DFF">
        <w:t>aemia in pregnancy (</w:t>
      </w:r>
      <w:r w:rsidR="00BD4DFF" w:rsidRPr="00BD4DFF">
        <w:rPr>
          <w:sz w:val="16"/>
          <w:szCs w:val="16"/>
        </w:rPr>
        <w:t>RR 0.86, p</w:t>
      </w:r>
      <w:r w:rsidR="000A4D20" w:rsidRPr="00BD4DFF">
        <w:rPr>
          <w:sz w:val="16"/>
          <w:szCs w:val="16"/>
        </w:rPr>
        <w:t>=</w:t>
      </w:r>
      <w:r w:rsidR="003B01B1" w:rsidRPr="00BD4DFF">
        <w:rPr>
          <w:sz w:val="16"/>
          <w:szCs w:val="16"/>
        </w:rPr>
        <w:t>0.003</w:t>
      </w:r>
      <w:r w:rsidR="003B01B1" w:rsidRPr="003B01B1">
        <w:t xml:space="preserve">), as did </w:t>
      </w:r>
      <w:r w:rsidR="000A4D20">
        <w:t>women</w:t>
      </w:r>
      <w:r w:rsidR="003B01B1" w:rsidRPr="003B01B1">
        <w:t xml:space="preserve"> (31.</w:t>
      </w:r>
      <w:r w:rsidR="00BD4DFF">
        <w:t>9%) who were obese (</w:t>
      </w:r>
      <w:r w:rsidR="00BD4DFF" w:rsidRPr="00BD4DFF">
        <w:rPr>
          <w:sz w:val="16"/>
          <w:szCs w:val="16"/>
        </w:rPr>
        <w:t>RR 0.87, p</w:t>
      </w:r>
      <w:r w:rsidR="000A4D20" w:rsidRPr="00BD4DFF">
        <w:rPr>
          <w:sz w:val="16"/>
          <w:szCs w:val="16"/>
        </w:rPr>
        <w:t>=</w:t>
      </w:r>
      <w:r w:rsidR="003B01B1" w:rsidRPr="00BD4DFF">
        <w:rPr>
          <w:sz w:val="16"/>
          <w:szCs w:val="16"/>
        </w:rPr>
        <w:t>0.013</w:t>
      </w:r>
      <w:r w:rsidR="003B01B1" w:rsidRPr="003B01B1">
        <w:t>).</w:t>
      </w:r>
    </w:p>
    <w:p w14:paraId="04515837" w14:textId="7B1E5FB0" w:rsidR="00647A31" w:rsidRDefault="00DA5FB4" w:rsidP="00647A31">
      <w:r>
        <w:t>The guidelines currently recommend</w:t>
      </w:r>
      <w:r w:rsidR="00BD4DFF">
        <w:t xml:space="preserve"> that</w:t>
      </w:r>
      <w:r>
        <w:t xml:space="preserve"> iron supplementation should not be routinely offered to women during pregnancy and that supplementation be advised for women with identified anaemia. They also recommend that </w:t>
      </w:r>
      <w:r w:rsidRPr="00CC52F7">
        <w:t xml:space="preserve">women with low dietary iron intake </w:t>
      </w:r>
      <w:r>
        <w:t xml:space="preserve">be advised </w:t>
      </w:r>
      <w:r w:rsidRPr="00CC52F7">
        <w:t>that intermittent supplementation is as effective as daily supplementation in preventing iron-deficiency anaemia, with fewer side effects</w:t>
      </w:r>
      <w:r>
        <w:t>. The Guidelines also include practice points.</w:t>
      </w:r>
    </w:p>
    <w:p w14:paraId="35F73CFC" w14:textId="2E9A283B" w:rsidR="00DA5FB4" w:rsidRDefault="00DA5FB4" w:rsidP="00DA5FB4">
      <w:pPr>
        <w:pStyle w:val="bullet"/>
      </w:pPr>
      <w:r w:rsidRPr="00CC52F7">
        <w:t>Women at high risk of iron deficiency due to limited access to dietary iron may benefit from practical advice on increasing intake of iron-rich foods.</w:t>
      </w:r>
    </w:p>
    <w:p w14:paraId="468C1384" w14:textId="06D5862C" w:rsidR="00DA5FB4" w:rsidRDefault="00DA5FB4" w:rsidP="00DA5FB4">
      <w:pPr>
        <w:pStyle w:val="bullet"/>
      </w:pPr>
      <w:r w:rsidRPr="00CC52F7">
        <w:t>Oral iron remains first-line treatment for iron-deficiency anaemia identified in the antenatal period. Intravenous iron should be offered to women who do not respond to oral iron or are unable to comply with therapy. In some remote settings, intramuscular iron may be administered by a health professional who does not have intravenous endorsement or where intravenous iron cannot be accessed.</w:t>
      </w:r>
    </w:p>
    <w:p w14:paraId="1B198879" w14:textId="36BD76AD" w:rsidR="00DA5FB4" w:rsidRPr="00647A31" w:rsidRDefault="00DA5FB4" w:rsidP="00DA5FB4">
      <w:r>
        <w:t xml:space="preserve">The second practice point is inconsistent with the National Blood Authority guidelines, which </w:t>
      </w:r>
      <w:r w:rsidR="00ED7531">
        <w:t>advise</w:t>
      </w:r>
      <w:r>
        <w:t xml:space="preserve"> against the use of intramuscular iron</w:t>
      </w:r>
      <w:r w:rsidR="00ED7531">
        <w:t xml:space="preserve"> when alternatives are available</w:t>
      </w:r>
      <w:r>
        <w:t>.</w:t>
      </w:r>
    </w:p>
    <w:p w14:paraId="41F08EFB" w14:textId="77777777" w:rsidR="00415EBD" w:rsidRDefault="00415EBD" w:rsidP="00415EBD">
      <w:pPr>
        <w:pStyle w:val="Heading5"/>
      </w:pPr>
      <w:r>
        <w:t>Current review</w:t>
      </w:r>
    </w:p>
    <w:p w14:paraId="7B9423D9" w14:textId="67103337" w:rsidR="00193995" w:rsidRDefault="0030452C" w:rsidP="00193995">
      <w:r>
        <w:t xml:space="preserve">This review </w:t>
      </w:r>
      <w:r w:rsidR="00330CDB">
        <w:t>included</w:t>
      </w:r>
      <w:r>
        <w:t xml:space="preserve"> </w:t>
      </w:r>
      <w:r w:rsidR="00330CDB">
        <w:t>four</w:t>
      </w:r>
      <w:r>
        <w:t xml:space="preserve"> systematic reviews</w:t>
      </w:r>
      <w:r>
        <w:fldChar w:fldCharType="begin">
          <w:fldData xml:space="preserve">PEVuZE5vdGU+PENpdGU+PEF1dGhvcj5BYnJhaGE8L0F1dGhvcj48WWVhcj4yMDE5PC9ZZWFyPjxS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</w:fldData>
        </w:fldChar>
      </w:r>
      <w:r w:rsidR="002747EA">
        <w:instrText xml:space="preserve"> ADDIN EN.CITE </w:instrText>
      </w:r>
      <w:r w:rsidR="002747EA">
        <w:fldChar w:fldCharType="begin">
          <w:fldData xml:space="preserve">PEVuZE5vdGU+PENpdGU+PEF1dGhvcj5BYnJhaGE8L0F1dGhvcj48WWVhcj4yMDE5PC9ZZWFyPjxS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</w:fldData>
        </w:fldChar>
      </w:r>
      <w:r w:rsidR="002747EA">
        <w:instrText xml:space="preserve"> ADDIN EN.CITE.DATA </w:instrText>
      </w:r>
      <w:r w:rsidR="002747EA">
        <w:fldChar w:fldCharType="end"/>
      </w:r>
      <w:r>
        <w:fldChar w:fldCharType="separate"/>
      </w:r>
      <w:r w:rsidR="002747EA" w:rsidRPr="002747EA">
        <w:rPr>
          <w:noProof/>
          <w:vertAlign w:val="superscript"/>
        </w:rPr>
        <w:t>173-176</w:t>
      </w:r>
      <w:r>
        <w:fldChar w:fldCharType="end"/>
      </w:r>
      <w:r>
        <w:t xml:space="preserve"> and </w:t>
      </w:r>
      <w:r w:rsidR="00B269AA">
        <w:t>six</w:t>
      </w:r>
      <w:r>
        <w:t xml:space="preserve"> RCTs.</w:t>
      </w:r>
      <w:r>
        <w:fldChar w:fldCharType="begin">
          <w:fldData xml:space="preserve">PEVuZE5vdGU+PENpdGU+PEF1dGhvcj5BbGl6YWRlaDwvQXV0aG9yPjxZZWFyPjIwMTY8L1llYXI+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</w:fldData>
        </w:fldChar>
      </w:r>
      <w:r w:rsidR="002747EA">
        <w:instrText xml:space="preserve"> ADDIN EN.CITE </w:instrText>
      </w:r>
      <w:r w:rsidR="002747EA">
        <w:fldChar w:fldCharType="begin">
          <w:fldData xml:space="preserve">PEVuZE5vdGU+PENpdGU+PEF1dGhvcj5BbGl6YWRlaDwvQXV0aG9yPjxZZWFyPjIwMTY8L1llYXI+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</w:fldData>
        </w:fldChar>
      </w:r>
      <w:r w:rsidR="002747EA">
        <w:instrText xml:space="preserve"> ADDIN EN.CITE.DATA </w:instrText>
      </w:r>
      <w:r w:rsidR="002747EA">
        <w:fldChar w:fldCharType="end"/>
      </w:r>
      <w:r>
        <w:fldChar w:fldCharType="separate"/>
      </w:r>
      <w:r w:rsidR="002747EA" w:rsidRPr="002747EA">
        <w:rPr>
          <w:noProof/>
          <w:vertAlign w:val="superscript"/>
        </w:rPr>
        <w:t>177-184</w:t>
      </w:r>
      <w:r>
        <w:fldChar w:fldCharType="end"/>
      </w:r>
    </w:p>
    <w:p w14:paraId="32E13A55" w14:textId="32308EE4" w:rsidR="00472B20" w:rsidRDefault="008D6E50" w:rsidP="00193995">
      <w:r>
        <w:t>Two systematic reviews</w:t>
      </w:r>
      <w:r w:rsidR="002A54AD">
        <w:t xml:space="preserve"> — a Cochrane review</w:t>
      </w:r>
      <w:r w:rsidR="00187601">
        <w:fldChar w:fldCharType="begin"/>
      </w:r>
      <w:r w:rsidR="002747EA">
        <w:instrText xml:space="preserve"> ADDIN EN.CITE &lt;EndNote&gt;&lt;Cite&gt;&lt;Author&gt;Peña-Rosas&lt;/Author&gt;&lt;Year&gt;2015&lt;/Year&gt;&lt;RecNum&gt;1636&lt;/RecNum&gt;&lt;DisplayText&gt;&lt;style face="superscript" font="Trebuchet MS" size="9"&gt;174&lt;/style&gt;&lt;/DisplayText&gt;&lt;record&gt;&lt;rec-number&gt;1636&lt;/rec-number&gt;&lt;foreign-keys&gt;&lt;key app="EN" db-id="exvasrfx2dtraoesasxp2szsxa2df502592x" timestamp="1576734362"&gt;1636&lt;/key&gt;&lt;key app="ENWeb" db-id=""&gt;0&lt;/key&gt;&lt;/foreign-keys&gt;&lt;ref-type name="Journal Article"&gt;17&lt;/ref-type&gt;&lt;contributors&gt;&lt;authors&gt;&lt;author&gt;Peña-Rosas, Juan Pablo&lt;/author&gt;&lt;author&gt;De-Regil, Luz Maria&lt;/author&gt;&lt;author&gt;Garcia-Casal, Maria N.&lt;/author&gt;&lt;author&gt;Dowswell, Therese&lt;/author&gt;&lt;/authors&gt;&lt;/contributors&gt;&lt;titles&gt;&lt;title&gt;Daily oral iron supplementation during pregnancy&lt;/title&gt;&lt;secondary-title&gt;Cochrane Database of Systematic Reviews&lt;/secondary-title&gt;&lt;/titles&gt;&lt;periodical&gt;&lt;full-title&gt;Cochrane Database of Systematic Reviews&lt;/full-title&gt;&lt;/periodical&gt;&lt;dates&gt;&lt;year&gt;2015&lt;/year&gt;&lt;/dates&gt;&lt;isbn&gt;14651858&lt;/isbn&gt;&lt;urls&gt;&lt;/urls&gt;&lt;electronic-resource-num&gt;10.1002/14651858.CD004736.pub5&lt;/electronic-resource-num&gt;&lt;/record&gt;&lt;/Cite&gt;&lt;/EndNote&gt;</w:instrText>
      </w:r>
      <w:r w:rsidR="00187601">
        <w:fldChar w:fldCharType="separate"/>
      </w:r>
      <w:r w:rsidR="002747EA" w:rsidRPr="002747EA">
        <w:rPr>
          <w:noProof/>
          <w:vertAlign w:val="superscript"/>
        </w:rPr>
        <w:t>174</w:t>
      </w:r>
      <w:r w:rsidR="00187601">
        <w:fldChar w:fldCharType="end"/>
      </w:r>
      <w:r w:rsidR="009C1D60">
        <w:t xml:space="preserve"> </w:t>
      </w:r>
      <w:r w:rsidR="002A54AD">
        <w:t>and a more recent review</w:t>
      </w:r>
      <w:r w:rsidR="002A54AD">
        <w:fldChar w:fldCharType="begin">
          <w:fldData xml:space="preserve">PEVuZE5vdGU+PENpdGU+PEF1dGhvcj5BYnJhaGE8L0F1dGhvcj48WWVhcj4yMDE5PC9ZZWFyPjxS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</w:fldData>
        </w:fldChar>
      </w:r>
      <w:r w:rsidR="002747EA">
        <w:instrText xml:space="preserve"> ADDIN EN.CITE </w:instrText>
      </w:r>
      <w:r w:rsidR="002747EA">
        <w:fldChar w:fldCharType="begin">
          <w:fldData xml:space="preserve">PEVuZE5vdGU+PENpdGU+PEF1dGhvcj5BYnJhaGE8L0F1dGhvcj48WWVhcj4yMDE5PC9ZZWFyPjxS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</w:fldData>
        </w:fldChar>
      </w:r>
      <w:r w:rsidR="002747EA">
        <w:instrText xml:space="preserve"> ADDIN EN.CITE.DATA </w:instrText>
      </w:r>
      <w:r w:rsidR="002747EA">
        <w:fldChar w:fldCharType="end"/>
      </w:r>
      <w:r w:rsidR="002A54AD">
        <w:fldChar w:fldCharType="separate"/>
      </w:r>
      <w:r w:rsidR="002747EA" w:rsidRPr="002747EA">
        <w:rPr>
          <w:noProof/>
          <w:vertAlign w:val="superscript"/>
        </w:rPr>
        <w:t>173</w:t>
      </w:r>
      <w:r w:rsidR="002A54AD">
        <w:fldChar w:fldCharType="end"/>
      </w:r>
      <w:r w:rsidR="002A54AD">
        <w:t xml:space="preserve"> — </w:t>
      </w:r>
      <w:r w:rsidR="009C1D60">
        <w:t>reported on maternal anaemia at term, maternal side effects, neonatal death</w:t>
      </w:r>
      <w:r w:rsidR="007B0FFA">
        <w:t>,</w:t>
      </w:r>
      <w:r w:rsidR="009C1D60">
        <w:t xml:space="preserve"> </w:t>
      </w:r>
      <w:r w:rsidR="00DF4B68">
        <w:t xml:space="preserve">preterm birth </w:t>
      </w:r>
      <w:r w:rsidR="009C1D60">
        <w:t xml:space="preserve">and low birthweight. </w:t>
      </w:r>
      <w:r w:rsidR="0037590C">
        <w:t xml:space="preserve">The reviews were consistent in </w:t>
      </w:r>
      <w:r w:rsidR="00E760BE">
        <w:t>finding a reduction in risk of</w:t>
      </w:r>
      <w:r w:rsidR="00910B59">
        <w:t xml:space="preserve"> maternal anaemia at term (</w:t>
      </w:r>
      <w:r w:rsidR="00910B59" w:rsidRPr="00C84AD7">
        <w:rPr>
          <w:sz w:val="16"/>
          <w:szCs w:val="16"/>
        </w:rPr>
        <w:t>RR 0.3</w:t>
      </w:r>
      <w:r w:rsidR="00E760BE">
        <w:rPr>
          <w:sz w:val="16"/>
          <w:szCs w:val="16"/>
        </w:rPr>
        <w:t>0</w:t>
      </w:r>
      <w:r w:rsidR="00910B59" w:rsidRPr="00C84AD7">
        <w:rPr>
          <w:sz w:val="16"/>
          <w:szCs w:val="16"/>
        </w:rPr>
        <w:t>; 95%CI 0.</w:t>
      </w:r>
      <w:r w:rsidR="00E760BE">
        <w:rPr>
          <w:sz w:val="16"/>
          <w:szCs w:val="16"/>
        </w:rPr>
        <w:t>19</w:t>
      </w:r>
      <w:r w:rsidR="00910B59" w:rsidRPr="00C84AD7">
        <w:rPr>
          <w:sz w:val="16"/>
          <w:szCs w:val="16"/>
        </w:rPr>
        <w:t xml:space="preserve"> to</w:t>
      </w:r>
      <w:r w:rsidR="00E760BE">
        <w:t xml:space="preserve"> </w:t>
      </w:r>
      <w:r w:rsidR="00E760BE" w:rsidRPr="00E760BE">
        <w:rPr>
          <w:sz w:val="16"/>
          <w:szCs w:val="16"/>
        </w:rPr>
        <w:t>0.46, 14 RCTs, n=2,199</w:t>
      </w:r>
      <w:r w:rsidR="00E760BE">
        <w:t xml:space="preserve">; </w:t>
      </w:r>
      <w:r w:rsidR="00E760BE" w:rsidRPr="00A912D4">
        <w:rPr>
          <w:sz w:val="16"/>
          <w:szCs w:val="16"/>
        </w:rPr>
        <w:t xml:space="preserve">low </w:t>
      </w:r>
      <w:r w:rsidR="00836F2D">
        <w:rPr>
          <w:sz w:val="16"/>
          <w:szCs w:val="16"/>
        </w:rPr>
        <w:t>certainty</w:t>
      </w:r>
      <w:r w:rsidR="00E760BE">
        <w:fldChar w:fldCharType="begin"/>
      </w:r>
      <w:r w:rsidR="002747EA">
        <w:instrText xml:space="preserve"> ADDIN EN.CITE &lt;EndNote&gt;&lt;Cite&gt;&lt;Author&gt;Peña-Rosas&lt;/Author&gt;&lt;Year&gt;2015&lt;/Year&gt;&lt;RecNum&gt;1636&lt;/RecNum&gt;&lt;DisplayText&gt;&lt;style face="superscript" font="Trebuchet MS" size="9"&gt;174&lt;/style&gt;&lt;/DisplayText&gt;&lt;record&gt;&lt;rec-number&gt;1636&lt;/rec-number&gt;&lt;foreign-keys&gt;&lt;key app="EN" db-id="exvasrfx2dtraoesasxp2szsxa2df502592x" timestamp="1576734362"&gt;1636&lt;/key&gt;&lt;key app="ENWeb" db-id=""&gt;0&lt;/key&gt;&lt;/foreign-keys&gt;&lt;ref-type name="Journal Article"&gt;17&lt;/ref-type&gt;&lt;contributors&gt;&lt;authors&gt;&lt;author&gt;Peña-Rosas, Juan Pablo&lt;/author&gt;&lt;author&gt;De-Regil, Luz Maria&lt;/author&gt;&lt;author&gt;Garcia-Casal, Maria N.&lt;/author&gt;&lt;author&gt;Dowswell, Therese&lt;/author&gt;&lt;/authors&gt;&lt;/contributors&gt;&lt;titles&gt;&lt;title&gt;Daily oral iron supplementation during pregnancy&lt;/title&gt;&lt;secondary-title&gt;Cochrane Database of Systematic Reviews&lt;/secondary-title&gt;&lt;/titles&gt;&lt;periodical&gt;&lt;full-title&gt;Cochrane Database of Systematic Reviews&lt;/full-title&gt;&lt;/periodical&gt;&lt;dates&gt;&lt;year&gt;2015&lt;/year&gt;&lt;/dates&gt;&lt;isbn&gt;14651858&lt;/isbn&gt;&lt;urls&gt;&lt;/urls&gt;&lt;electronic-resource-num&gt;10.1002/14651858.CD004736.pub5&lt;/electronic-resource-num&gt;&lt;/record&gt;&lt;/Cite&gt;&lt;/EndNote&gt;</w:instrText>
      </w:r>
      <w:r w:rsidR="00E760BE">
        <w:fldChar w:fldCharType="separate"/>
      </w:r>
      <w:r w:rsidR="002747EA" w:rsidRPr="002747EA">
        <w:rPr>
          <w:noProof/>
          <w:vertAlign w:val="superscript"/>
        </w:rPr>
        <w:t>174</w:t>
      </w:r>
      <w:r w:rsidR="00E760BE">
        <w:fldChar w:fldCharType="end"/>
      </w:r>
      <w:r w:rsidR="00E760BE">
        <w:t>;</w:t>
      </w:r>
      <w:r w:rsidR="00E760BE" w:rsidRPr="00E760BE">
        <w:t xml:space="preserve"> </w:t>
      </w:r>
      <w:r w:rsidR="00E760BE" w:rsidRPr="00E760BE">
        <w:rPr>
          <w:sz w:val="16"/>
          <w:szCs w:val="16"/>
        </w:rPr>
        <w:t>RR 0.38; 95% CI 0.27 to 0.33; 13 RCTs</w:t>
      </w:r>
      <w:r w:rsidR="00E760BE">
        <w:fldChar w:fldCharType="begin">
          <w:fldData xml:space="preserve">PEVuZE5vdGU+PENpdGU+PEF1dGhvcj5BYnJhaGE8L0F1dGhvcj48WWVhcj4yMDE5PC9ZZWFyPjxS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</w:fldData>
        </w:fldChar>
      </w:r>
      <w:r w:rsidR="002747EA">
        <w:instrText xml:space="preserve"> ADDIN EN.CITE </w:instrText>
      </w:r>
      <w:r w:rsidR="002747EA">
        <w:fldChar w:fldCharType="begin">
          <w:fldData xml:space="preserve">PEVuZE5vdGU+PENpdGU+PEF1dGhvcj5BYnJhaGE8L0F1dGhvcj48WWVhcj4yMDE5PC9ZZWFyPjxS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</w:fldData>
        </w:fldChar>
      </w:r>
      <w:r w:rsidR="002747EA">
        <w:instrText xml:space="preserve"> ADDIN EN.CITE.DATA </w:instrText>
      </w:r>
      <w:r w:rsidR="002747EA">
        <w:fldChar w:fldCharType="end"/>
      </w:r>
      <w:r w:rsidR="00E760BE">
        <w:fldChar w:fldCharType="separate"/>
      </w:r>
      <w:r w:rsidR="002747EA" w:rsidRPr="002747EA">
        <w:rPr>
          <w:noProof/>
          <w:vertAlign w:val="superscript"/>
        </w:rPr>
        <w:t>173</w:t>
      </w:r>
      <w:r w:rsidR="00E760BE">
        <w:fldChar w:fldCharType="end"/>
      </w:r>
      <w:r w:rsidR="00187601">
        <w:t>)</w:t>
      </w:r>
      <w:r w:rsidR="00C112C4">
        <w:t xml:space="preserve">. </w:t>
      </w:r>
      <w:r w:rsidR="00E760BE">
        <w:t>T</w:t>
      </w:r>
      <w:r w:rsidR="00C112C4">
        <w:t xml:space="preserve">he reviews were </w:t>
      </w:r>
      <w:r w:rsidR="00FD5FAD">
        <w:t xml:space="preserve">also </w:t>
      </w:r>
      <w:r w:rsidR="00C112C4">
        <w:t>consistent in finding no clear effect on maternal side effects (</w:t>
      </w:r>
      <w:r w:rsidR="00C112C4" w:rsidRPr="00C112C4">
        <w:rPr>
          <w:sz w:val="16"/>
          <w:szCs w:val="16"/>
        </w:rPr>
        <w:t xml:space="preserve">RR 1.29; 95%CI 0.83 to 2.02, 11 RCTs, n=2,423, very low </w:t>
      </w:r>
      <w:r w:rsidR="00836F2D">
        <w:rPr>
          <w:sz w:val="16"/>
          <w:szCs w:val="16"/>
        </w:rPr>
        <w:t>certainty</w:t>
      </w:r>
      <w:r w:rsidR="00C112C4">
        <w:fldChar w:fldCharType="begin"/>
      </w:r>
      <w:r w:rsidR="002747EA">
        <w:instrText xml:space="preserve"> ADDIN EN.CITE &lt;EndNote&gt;&lt;Cite&gt;&lt;Author&gt;Peña-Rosas&lt;/Author&gt;&lt;Year&gt;2015&lt;/Year&gt;&lt;RecNum&gt;1636&lt;/RecNum&gt;&lt;DisplayText&gt;&lt;style face="superscript" font="Trebuchet MS" size="9"&gt;174&lt;/style&gt;&lt;/DisplayText&gt;&lt;record&gt;&lt;rec-number&gt;1636&lt;/rec-number&gt;&lt;foreign-keys&gt;&lt;key app="EN" db-id="exvasrfx2dtraoesasxp2szsxa2df502592x" timestamp="1576734362"&gt;1636&lt;/key&gt;&lt;key app="ENWeb" db-id=""&gt;0&lt;/key&gt;&lt;/foreign-keys&gt;&lt;ref-type name="Journal Article"&gt;17&lt;/ref-type&gt;&lt;contributors&gt;&lt;authors&gt;&lt;author&gt;Peña-Rosas, Juan Pablo&lt;/author&gt;&lt;author&gt;De-Regil, Luz Maria&lt;/author&gt;&lt;author&gt;Garcia-Casal, Maria N.&lt;/author&gt;&lt;author&gt;Dowswell, Therese&lt;/author&gt;&lt;/authors&gt;&lt;/contributors&gt;&lt;titles&gt;&lt;title&gt;Daily oral iron supplementation during pregnancy&lt;/title&gt;&lt;secondary-title&gt;Cochrane Database of Systematic Reviews&lt;/secondary-title&gt;&lt;/titles&gt;&lt;periodical&gt;&lt;full-title&gt;Cochrane Database of Systematic Reviews&lt;/full-title&gt;&lt;/periodical&gt;&lt;dates&gt;&lt;year&gt;2015&lt;/year&gt;&lt;/dates&gt;&lt;isbn&gt;14651858&lt;/isbn&gt;&lt;urls&gt;&lt;/urls&gt;&lt;electronic-resource-num&gt;10.1002/14651858.CD004736.pub5&lt;/electronic-resource-num&gt;&lt;/record&gt;&lt;/Cite&gt;&lt;/EndNote&gt;</w:instrText>
      </w:r>
      <w:r w:rsidR="00C112C4">
        <w:fldChar w:fldCharType="separate"/>
      </w:r>
      <w:r w:rsidR="002747EA" w:rsidRPr="002747EA">
        <w:rPr>
          <w:noProof/>
          <w:vertAlign w:val="superscript"/>
        </w:rPr>
        <w:t>174</w:t>
      </w:r>
      <w:r w:rsidR="00C112C4">
        <w:fldChar w:fldCharType="end"/>
      </w:r>
      <w:r w:rsidR="00C84AD7">
        <w:rPr>
          <w:sz w:val="16"/>
          <w:szCs w:val="16"/>
        </w:rPr>
        <w:t xml:space="preserve">; </w:t>
      </w:r>
      <w:r w:rsidR="00C84AD7" w:rsidRPr="00C112C4">
        <w:rPr>
          <w:sz w:val="16"/>
          <w:szCs w:val="16"/>
        </w:rPr>
        <w:t>RR 1.42; 95%CI 0.91 to 2.21; 12 RCTs</w:t>
      </w:r>
      <w:r w:rsidR="00C84AD7">
        <w:fldChar w:fldCharType="begin">
          <w:fldData xml:space="preserve">PEVuZE5vdGU+PENpdGU+PEF1dGhvcj5BYnJhaGE8L0F1dGhvcj48WWVhcj4yMDE5PC9ZZWFyPjxS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</w:fldData>
        </w:fldChar>
      </w:r>
      <w:r w:rsidR="002747EA">
        <w:instrText xml:space="preserve"> ADDIN EN.CITE </w:instrText>
      </w:r>
      <w:r w:rsidR="002747EA">
        <w:fldChar w:fldCharType="begin">
          <w:fldData xml:space="preserve">PEVuZE5vdGU+PENpdGU+PEF1dGhvcj5BYnJhaGE8L0F1dGhvcj48WWVhcj4yMDE5PC9ZZWFyPjxS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</w:fldData>
        </w:fldChar>
      </w:r>
      <w:r w:rsidR="002747EA">
        <w:instrText xml:space="preserve"> ADDIN EN.CITE.DATA </w:instrText>
      </w:r>
      <w:r w:rsidR="002747EA">
        <w:fldChar w:fldCharType="end"/>
      </w:r>
      <w:r w:rsidR="00C84AD7">
        <w:fldChar w:fldCharType="separate"/>
      </w:r>
      <w:r w:rsidR="002747EA" w:rsidRPr="002747EA">
        <w:rPr>
          <w:noProof/>
          <w:vertAlign w:val="superscript"/>
        </w:rPr>
        <w:t>173</w:t>
      </w:r>
      <w:r w:rsidR="00C84AD7">
        <w:fldChar w:fldCharType="end"/>
      </w:r>
      <w:r w:rsidR="00C112C4">
        <w:t>), neonatal death (</w:t>
      </w:r>
      <w:r w:rsidR="00C84AD7" w:rsidRPr="00C112C4">
        <w:rPr>
          <w:sz w:val="16"/>
          <w:szCs w:val="16"/>
        </w:rPr>
        <w:t>RR</w:t>
      </w:r>
      <w:r w:rsidR="00C84AD7">
        <w:rPr>
          <w:sz w:val="16"/>
          <w:szCs w:val="16"/>
        </w:rPr>
        <w:t> </w:t>
      </w:r>
      <w:r w:rsidR="00C84AD7" w:rsidRPr="00C112C4">
        <w:rPr>
          <w:sz w:val="16"/>
          <w:szCs w:val="16"/>
        </w:rPr>
        <w:t xml:space="preserve">0.91; 95%CI 0.71 to 1.18, 4 RCTs, n=16,603, low </w:t>
      </w:r>
      <w:r w:rsidR="00836F2D">
        <w:rPr>
          <w:sz w:val="16"/>
          <w:szCs w:val="16"/>
        </w:rPr>
        <w:t>certainty</w:t>
      </w:r>
      <w:r w:rsidR="00C84AD7">
        <w:fldChar w:fldCharType="begin"/>
      </w:r>
      <w:r w:rsidR="002747EA">
        <w:instrText xml:space="preserve"> ADDIN EN.CITE &lt;EndNote&gt;&lt;Cite&gt;&lt;Author&gt;Peña-Rosas&lt;/Author&gt;&lt;Year&gt;2015&lt;/Year&gt;&lt;RecNum&gt;1636&lt;/RecNum&gt;&lt;DisplayText&gt;&lt;style face="superscript" font="Trebuchet MS" size="9"&gt;174&lt;/style&gt;&lt;/DisplayText&gt;&lt;record&gt;&lt;rec-number&gt;1636&lt;/rec-number&gt;&lt;foreign-keys&gt;&lt;key app="EN" db-id="exvasrfx2dtraoesasxp2szsxa2df502592x" timestamp="1576734362"&gt;1636&lt;/key&gt;&lt;key app="ENWeb" db-id=""&gt;0&lt;/key&gt;&lt;/foreign-keys&gt;&lt;ref-type name="Journal Article"&gt;17&lt;/ref-type&gt;&lt;contributors&gt;&lt;authors&gt;&lt;author&gt;Peña-Rosas, Juan Pablo&lt;/author&gt;&lt;author&gt;De-Regil, Luz Maria&lt;/author&gt;&lt;author&gt;Garcia-Casal, Maria N.&lt;/author&gt;&lt;author&gt;Dowswell, Therese&lt;/author&gt;&lt;/authors&gt;&lt;/contributors&gt;&lt;titles&gt;&lt;title&gt;Daily oral iron supplementation during pregnancy&lt;/title&gt;&lt;secondary-title&gt;Cochrane Database of Systematic Reviews&lt;/secondary-title&gt;&lt;/titles&gt;&lt;periodical&gt;&lt;full-title&gt;Cochrane Database of Systematic Reviews&lt;/full-title&gt;&lt;/periodical&gt;&lt;dates&gt;&lt;year&gt;2015&lt;/year&gt;&lt;/dates&gt;&lt;isbn&gt;14651858&lt;/isbn&gt;&lt;urls&gt;&lt;/urls&gt;&lt;electronic-resource-num&gt;10.1002/14651858.CD004736.pub5&lt;/electronic-resource-num&gt;&lt;/record&gt;&lt;/Cite&gt;&lt;/EndNote&gt;</w:instrText>
      </w:r>
      <w:r w:rsidR="00C84AD7">
        <w:fldChar w:fldCharType="separate"/>
      </w:r>
      <w:r w:rsidR="002747EA" w:rsidRPr="002747EA">
        <w:rPr>
          <w:noProof/>
          <w:vertAlign w:val="superscript"/>
        </w:rPr>
        <w:t>174</w:t>
      </w:r>
      <w:r w:rsidR="00C84AD7">
        <w:fldChar w:fldCharType="end"/>
      </w:r>
      <w:r w:rsidR="00C84AD7">
        <w:t xml:space="preserve">; </w:t>
      </w:r>
      <w:r w:rsidR="00C112C4" w:rsidRPr="00C112C4">
        <w:rPr>
          <w:sz w:val="16"/>
          <w:szCs w:val="16"/>
        </w:rPr>
        <w:t xml:space="preserve">RR 0.93; 0.72 to 1.20; 7 RCTs; low </w:t>
      </w:r>
      <w:r w:rsidR="00836F2D">
        <w:rPr>
          <w:sz w:val="16"/>
          <w:szCs w:val="16"/>
        </w:rPr>
        <w:t>certainty</w:t>
      </w:r>
      <w:r w:rsidR="00C112C4">
        <w:fldChar w:fldCharType="begin">
          <w:fldData xml:space="preserve">PEVuZE5vdGU+PENpdGU+PEF1dGhvcj5BYnJhaGE8L0F1dGhvcj48WWVhcj4yMDE5PC9ZZWFyPjxS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</w:fldData>
        </w:fldChar>
      </w:r>
      <w:r w:rsidR="002747EA">
        <w:instrText xml:space="preserve"> ADDIN EN.CITE </w:instrText>
      </w:r>
      <w:r w:rsidR="002747EA">
        <w:fldChar w:fldCharType="begin">
          <w:fldData xml:space="preserve">PEVuZE5vdGU+PENpdGU+PEF1dGhvcj5BYnJhaGE8L0F1dGhvcj48WWVhcj4yMDE5PC9ZZWFyPjxS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</w:fldData>
        </w:fldChar>
      </w:r>
      <w:r w:rsidR="002747EA">
        <w:instrText xml:space="preserve"> ADDIN EN.CITE.DATA </w:instrText>
      </w:r>
      <w:r w:rsidR="002747EA">
        <w:fldChar w:fldCharType="end"/>
      </w:r>
      <w:r w:rsidR="00C112C4">
        <w:fldChar w:fldCharType="separate"/>
      </w:r>
      <w:r w:rsidR="002747EA" w:rsidRPr="002747EA">
        <w:rPr>
          <w:noProof/>
          <w:vertAlign w:val="superscript"/>
        </w:rPr>
        <w:t>173</w:t>
      </w:r>
      <w:r w:rsidR="00C112C4">
        <w:fldChar w:fldCharType="end"/>
      </w:r>
      <w:r w:rsidR="00C112C4">
        <w:t>)</w:t>
      </w:r>
      <w:r w:rsidR="00DF4B68">
        <w:t>, preterm birth (</w:t>
      </w:r>
      <w:r w:rsidR="00DF4B68" w:rsidRPr="00C73427">
        <w:rPr>
          <w:sz w:val="16"/>
          <w:szCs w:val="16"/>
        </w:rPr>
        <w:t xml:space="preserve">RR 0.93; 95%CI 0.84 to 1.03, 13 RCTs, n=19,286, moderate </w:t>
      </w:r>
      <w:r w:rsidR="00836F2D">
        <w:rPr>
          <w:sz w:val="16"/>
          <w:szCs w:val="16"/>
        </w:rPr>
        <w:t>certainty</w:t>
      </w:r>
      <w:r w:rsidR="00DF4B68">
        <w:fldChar w:fldCharType="begin">
          <w:fldData xml:space="preserve">PEVuZE5vdGU+PENpdGU+PEF1dGhvcj5QZcOxYS1Sb3NhczwvQXV0aG9yPjxZZWFyPjIwMTU8L1ll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</w:fldData>
        </w:fldChar>
      </w:r>
      <w:r w:rsidR="002747EA">
        <w:instrText xml:space="preserve"> ADDIN EN.CITE </w:instrText>
      </w:r>
      <w:r w:rsidR="002747EA">
        <w:fldChar w:fldCharType="begin">
          <w:fldData xml:space="preserve">PEVuZE5vdGU+PENpdGU+PEF1dGhvcj5QZcOxYS1Sb3NhczwvQXV0aG9yPjxZZWFyPjIwMTU8L1ll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</w:fldData>
        </w:fldChar>
      </w:r>
      <w:r w:rsidR="002747EA">
        <w:instrText xml:space="preserve"> ADDIN EN.CITE.DATA </w:instrText>
      </w:r>
      <w:r w:rsidR="002747EA">
        <w:fldChar w:fldCharType="end"/>
      </w:r>
      <w:r w:rsidR="00DF4B68">
        <w:fldChar w:fldCharType="separate"/>
      </w:r>
      <w:r w:rsidR="002747EA" w:rsidRPr="002747EA">
        <w:rPr>
          <w:noProof/>
          <w:vertAlign w:val="superscript"/>
        </w:rPr>
        <w:t>173,174</w:t>
      </w:r>
      <w:r w:rsidR="00DF4B68">
        <w:fldChar w:fldCharType="end"/>
      </w:r>
      <w:r w:rsidR="00DF4B68">
        <w:t>)</w:t>
      </w:r>
      <w:r w:rsidR="00C112C4">
        <w:t xml:space="preserve"> or low birth weight (</w:t>
      </w:r>
      <w:r w:rsidR="00C112C4" w:rsidRPr="00C112C4">
        <w:rPr>
          <w:sz w:val="16"/>
          <w:szCs w:val="16"/>
        </w:rPr>
        <w:t xml:space="preserve">RR 0.84; 95%CI 0.69 to 1.03; n=17,613; 11 RCTs; low </w:t>
      </w:r>
      <w:r w:rsidR="00836F2D">
        <w:rPr>
          <w:sz w:val="16"/>
          <w:szCs w:val="16"/>
        </w:rPr>
        <w:t>certainty</w:t>
      </w:r>
      <w:r w:rsidR="00C112C4">
        <w:fldChar w:fldCharType="begin"/>
      </w:r>
      <w:r w:rsidR="002747EA">
        <w:instrText xml:space="preserve"> ADDIN EN.CITE &lt;EndNote&gt;&lt;Cite&gt;&lt;Author&gt;Peña-Rosas&lt;/Author&gt;&lt;Year&gt;2015&lt;/Year&gt;&lt;RecNum&gt;1636&lt;/RecNum&gt;&lt;DisplayText&gt;&lt;style face="superscript" font="Trebuchet MS" size="9"&gt;174&lt;/style&gt;&lt;/DisplayText&gt;&lt;record&gt;&lt;rec-number&gt;1636&lt;/rec-number&gt;&lt;foreign-keys&gt;&lt;key app="EN" db-id="exvasrfx2dtraoesasxp2szsxa2df502592x" timestamp="1576734362"&gt;1636&lt;/key&gt;&lt;key app="ENWeb" db-id=""&gt;0&lt;/key&gt;&lt;/foreign-keys&gt;&lt;ref-type name="Journal Article"&gt;17&lt;/ref-type&gt;&lt;contributors&gt;&lt;authors&gt;&lt;author&gt;Peña-Rosas, Juan Pablo&lt;/author&gt;&lt;author&gt;De-Regil, Luz Maria&lt;/author&gt;&lt;author&gt;Garcia-Casal, Maria N.&lt;/author&gt;&lt;author&gt;Dowswell, Therese&lt;/author&gt;&lt;/authors&gt;&lt;/contributors&gt;&lt;titles&gt;&lt;title&gt;Daily oral iron supplementation during pregnancy&lt;/title&gt;&lt;secondary-title&gt;Cochrane Database of Systematic Reviews&lt;/secondary-title&gt;&lt;/titles&gt;&lt;periodical&gt;&lt;full-title&gt;Cochrane Database of Systematic Reviews&lt;/full-title&gt;&lt;/periodical&gt;&lt;dates&gt;&lt;year&gt;2015&lt;/year&gt;&lt;/dates&gt;&lt;isbn&gt;14651858&lt;/isbn&gt;&lt;urls&gt;&lt;/urls&gt;&lt;electronic-resource-num&gt;10.1002/14651858.CD004736.pub5&lt;/electronic-resource-num&gt;&lt;/record&gt;&lt;/Cite&gt;&lt;/EndNote&gt;</w:instrText>
      </w:r>
      <w:r w:rsidR="00C112C4">
        <w:fldChar w:fldCharType="separate"/>
      </w:r>
      <w:r w:rsidR="002747EA" w:rsidRPr="002747EA">
        <w:rPr>
          <w:noProof/>
          <w:vertAlign w:val="superscript"/>
        </w:rPr>
        <w:t>174</w:t>
      </w:r>
      <w:r w:rsidR="00C112C4">
        <w:fldChar w:fldCharType="end"/>
      </w:r>
      <w:r w:rsidR="00C84AD7">
        <w:t xml:space="preserve">; </w:t>
      </w:r>
      <w:r w:rsidR="00C84AD7" w:rsidRPr="00C112C4">
        <w:rPr>
          <w:sz w:val="16"/>
          <w:szCs w:val="16"/>
        </w:rPr>
        <w:t>RR 0.94, 95% CI 0.79 to 1.13; 7 RCTs</w:t>
      </w:r>
      <w:r w:rsidR="00C84AD7">
        <w:rPr>
          <w:sz w:val="16"/>
          <w:szCs w:val="16"/>
        </w:rPr>
        <w:t>;</w:t>
      </w:r>
      <w:r w:rsidR="00C84AD7" w:rsidRPr="00C112C4">
        <w:rPr>
          <w:sz w:val="16"/>
          <w:szCs w:val="16"/>
        </w:rPr>
        <w:t xml:space="preserve"> low-</w:t>
      </w:r>
      <w:r w:rsidR="00836F2D">
        <w:rPr>
          <w:sz w:val="16"/>
          <w:szCs w:val="16"/>
        </w:rPr>
        <w:t>certainty</w:t>
      </w:r>
      <w:r w:rsidR="00C84AD7">
        <w:fldChar w:fldCharType="begin">
          <w:fldData xml:space="preserve">PEVuZE5vdGU+PENpdGU+PEF1dGhvcj5BYnJhaGE8L0F1dGhvcj48WWVhcj4yMDE5PC9ZZWFyPjxS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</w:fldData>
        </w:fldChar>
      </w:r>
      <w:r w:rsidR="002747EA">
        <w:instrText xml:space="preserve"> ADDIN EN.CITE </w:instrText>
      </w:r>
      <w:r w:rsidR="002747EA">
        <w:fldChar w:fldCharType="begin">
          <w:fldData xml:space="preserve">PEVuZE5vdGU+PENpdGU+PEF1dGhvcj5BYnJhaGE8L0F1dGhvcj48WWVhcj4yMDE5PC9ZZWFyPjxS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</w:fldData>
        </w:fldChar>
      </w:r>
      <w:r w:rsidR="002747EA">
        <w:instrText xml:space="preserve"> ADDIN EN.CITE.DATA </w:instrText>
      </w:r>
      <w:r w:rsidR="002747EA">
        <w:fldChar w:fldCharType="end"/>
      </w:r>
      <w:r w:rsidR="00C84AD7">
        <w:fldChar w:fldCharType="separate"/>
      </w:r>
      <w:r w:rsidR="002747EA" w:rsidRPr="002747EA">
        <w:rPr>
          <w:noProof/>
          <w:vertAlign w:val="superscript"/>
        </w:rPr>
        <w:t>173</w:t>
      </w:r>
      <w:r w:rsidR="00C84AD7">
        <w:fldChar w:fldCharType="end"/>
      </w:r>
      <w:r w:rsidR="00C112C4">
        <w:t>).</w:t>
      </w:r>
    </w:p>
    <w:p w14:paraId="5A505149" w14:textId="03B6CB0B" w:rsidR="00383A18" w:rsidRDefault="00383A18" w:rsidP="00C73427">
      <w:r>
        <w:t>The Cochrane review</w:t>
      </w:r>
      <w:r>
        <w:fldChar w:fldCharType="begin"/>
      </w:r>
      <w:r w:rsidR="002747EA">
        <w:instrText xml:space="preserve"> ADDIN EN.CITE &lt;EndNote&gt;&lt;Cite&gt;&lt;Author&gt;Peña-Rosas&lt;/Author&gt;&lt;Year&gt;2015&lt;/Year&gt;&lt;RecNum&gt;1636&lt;/RecNum&gt;&lt;DisplayText&gt;&lt;style face="superscript" font="Trebuchet MS" size="9"&gt;174&lt;/style&gt;&lt;/DisplayText&gt;&lt;record&gt;&lt;rec-number&gt;1636&lt;/rec-number&gt;&lt;foreign-keys&gt;&lt;key app="EN" db-id="exvasrfx2dtraoesasxp2szsxa2df502592x" timestamp="1576734362"&gt;1636&lt;/key&gt;&lt;key app="ENWeb" db-id=""&gt;0&lt;/key&gt;&lt;/foreign-keys&gt;&lt;ref-type name="Journal Article"&gt;17&lt;/ref-type&gt;&lt;contributors&gt;&lt;authors&gt;&lt;author&gt;Peña-Rosas, Juan Pablo&lt;/author&gt;&lt;author&gt;De-Regil, Luz Maria&lt;/author&gt;&lt;author&gt;Garcia-Casal, Maria N.&lt;/author&gt;&lt;author&gt;Dowswell, Therese&lt;/author&gt;&lt;/authors&gt;&lt;/contributors&gt;&lt;titles&gt;&lt;title&gt;Daily oral iron supplementation during pregnancy&lt;/title&gt;&lt;secondary-title&gt;Cochrane Database of Systematic Reviews&lt;/secondary-title&gt;&lt;/titles&gt;&lt;periodical&gt;&lt;full-title&gt;Cochrane Database of Systematic Reviews&lt;/full-title&gt;&lt;/periodical&gt;&lt;dates&gt;&lt;year&gt;2015&lt;/year&gt;&lt;/dates&gt;&lt;isbn&gt;14651858&lt;/isbn&gt;&lt;urls&gt;&lt;/urls&gt;&lt;electronic-resource-num&gt;10.1002/14651858.CD004736.pub5&lt;/electronic-resource-num&gt;&lt;/record&gt;&lt;/Cite&gt;&lt;/EndNote&gt;</w:instrText>
      </w:r>
      <w:r>
        <w:fldChar w:fldCharType="separate"/>
      </w:r>
      <w:r w:rsidR="002747EA" w:rsidRPr="002747EA">
        <w:rPr>
          <w:noProof/>
          <w:vertAlign w:val="superscript"/>
        </w:rPr>
        <w:t>174</w:t>
      </w:r>
      <w:r>
        <w:fldChar w:fldCharType="end"/>
      </w:r>
      <w:r>
        <w:t xml:space="preserve"> </w:t>
      </w:r>
      <w:r w:rsidR="00C34054">
        <w:t xml:space="preserve">also </w:t>
      </w:r>
      <w:r>
        <w:t xml:space="preserve">reported </w:t>
      </w:r>
      <w:r w:rsidR="00C73427">
        <w:t>a reduction in risk of iron deficiency at term (</w:t>
      </w:r>
      <w:r w:rsidR="00C73427" w:rsidRPr="00C73427">
        <w:rPr>
          <w:sz w:val="16"/>
          <w:szCs w:val="16"/>
        </w:rPr>
        <w:t xml:space="preserve">RR 0.43; 95%CI 0.27 to 0.66, 7 RCTs, n=1,256, low </w:t>
      </w:r>
      <w:r w:rsidR="00836F2D">
        <w:rPr>
          <w:sz w:val="16"/>
          <w:szCs w:val="16"/>
        </w:rPr>
        <w:t>certainty</w:t>
      </w:r>
      <w:r w:rsidR="00C73427">
        <w:t>) and no clear effect on maternal infection during pregnancy (</w:t>
      </w:r>
      <w:r w:rsidR="00C73427" w:rsidRPr="00C73427">
        <w:rPr>
          <w:sz w:val="16"/>
          <w:szCs w:val="16"/>
        </w:rPr>
        <w:t xml:space="preserve">RR 1.21; 95%CI 0.33 to 4.46; 1 RCT, n=727; low </w:t>
      </w:r>
      <w:r w:rsidR="00836F2D">
        <w:rPr>
          <w:sz w:val="16"/>
          <w:szCs w:val="16"/>
        </w:rPr>
        <w:t>certainty</w:t>
      </w:r>
      <w:r w:rsidR="00C73427">
        <w:t>), maternal death (</w:t>
      </w:r>
      <w:r w:rsidR="00C73427" w:rsidRPr="00C73427">
        <w:rPr>
          <w:sz w:val="16"/>
          <w:szCs w:val="16"/>
        </w:rPr>
        <w:t xml:space="preserve">RR 0.33; 95%CI 0.01 to 8.19, 2 RCTs, n=12,560, very low </w:t>
      </w:r>
      <w:r w:rsidR="00836F2D">
        <w:rPr>
          <w:sz w:val="16"/>
          <w:szCs w:val="16"/>
        </w:rPr>
        <w:t>certainty</w:t>
      </w:r>
      <w:r w:rsidR="00C73427">
        <w:t>), birthweight (</w:t>
      </w:r>
      <w:r w:rsidR="00C73427" w:rsidRPr="00C73427">
        <w:rPr>
          <w:sz w:val="16"/>
          <w:szCs w:val="16"/>
        </w:rPr>
        <w:t>MD</w:t>
      </w:r>
      <w:r w:rsidR="00320D82">
        <w:rPr>
          <w:sz w:val="16"/>
          <w:szCs w:val="16"/>
        </w:rPr>
        <w:t> </w:t>
      </w:r>
      <w:r w:rsidR="00C73427" w:rsidRPr="00C73427">
        <w:rPr>
          <w:sz w:val="16"/>
          <w:szCs w:val="16"/>
        </w:rPr>
        <w:t xml:space="preserve">23.75; 95%CI -3.02 to 50.51, 15 RCTs, n=18,590, moderate </w:t>
      </w:r>
      <w:r w:rsidR="00836F2D">
        <w:rPr>
          <w:sz w:val="16"/>
          <w:szCs w:val="16"/>
        </w:rPr>
        <w:t>certainty</w:t>
      </w:r>
      <w:r w:rsidR="00C73427">
        <w:t>) or congenital anomalies (</w:t>
      </w:r>
      <w:r w:rsidR="00C73427" w:rsidRPr="00C73427">
        <w:rPr>
          <w:sz w:val="16"/>
          <w:szCs w:val="16"/>
        </w:rPr>
        <w:t xml:space="preserve">RR 0.88, 95%CI 0.58 to 1.33, 4 RCTs, n=14,636, low </w:t>
      </w:r>
      <w:r w:rsidR="00836F2D">
        <w:rPr>
          <w:sz w:val="16"/>
          <w:szCs w:val="16"/>
        </w:rPr>
        <w:t>certainty</w:t>
      </w:r>
      <w:r w:rsidR="00C73427">
        <w:t>).</w:t>
      </w:r>
    </w:p>
    <w:p w14:paraId="58FCA628" w14:textId="2EB2E6D5" w:rsidR="00C34054" w:rsidRDefault="00C34054" w:rsidP="00C34054">
      <w:r>
        <w:t>A systematic review of RCTs</w:t>
      </w:r>
      <w:r>
        <w:fldChar w:fldCharType="begin">
          <w:fldData xml:space="preserve">PEVuZE5vdGU+PENpdGU+PEF1dGhvcj5KYXlhc2luZ2hlPC9BdXRob3I+PFllYXI+MjAxODwvWWVh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</w:fldData>
        </w:fldChar>
      </w:r>
      <w:r w:rsidR="002747EA">
        <w:instrText xml:space="preserve"> ADDIN EN.CITE </w:instrText>
      </w:r>
      <w:r w:rsidR="002747EA">
        <w:fldChar w:fldCharType="begin">
          <w:fldData xml:space="preserve">PEVuZE5vdGU+PENpdGU+PEF1dGhvcj5KYXlhc2luZ2hlPC9BdXRob3I+PFllYXI+MjAxODwvWWVh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</w:fldData>
        </w:fldChar>
      </w:r>
      <w:r w:rsidR="002747EA">
        <w:instrText xml:space="preserve"> ADDIN EN.CITE.DATA </w:instrText>
      </w:r>
      <w:r w:rsidR="002747EA">
        <w:fldChar w:fldCharType="end"/>
      </w:r>
      <w:r>
        <w:fldChar w:fldCharType="separate"/>
      </w:r>
      <w:r w:rsidR="002747EA" w:rsidRPr="002747EA">
        <w:rPr>
          <w:noProof/>
          <w:vertAlign w:val="superscript"/>
        </w:rPr>
        <w:t>176</w:t>
      </w:r>
      <w:r>
        <w:fldChar w:fldCharType="end"/>
      </w:r>
      <w:r>
        <w:t xml:space="preserve"> found no clear effect on infant n</w:t>
      </w:r>
      <w:r w:rsidRPr="0045378A">
        <w:t xml:space="preserve">eurodevelopment </w:t>
      </w:r>
      <w:r>
        <w:t>(</w:t>
      </w:r>
      <w:r w:rsidRPr="00330CDB">
        <w:rPr>
          <w:sz w:val="16"/>
          <w:szCs w:val="16"/>
        </w:rPr>
        <w:t>MD 0.54; 95% CI -0.67 to 1.75</w:t>
      </w:r>
      <w:r w:rsidR="00A95F39">
        <w:rPr>
          <w:sz w:val="16"/>
          <w:szCs w:val="16"/>
        </w:rPr>
        <w:t>; 3 RCTs</w:t>
      </w:r>
      <w:r w:rsidRPr="0045378A">
        <w:t>)</w:t>
      </w:r>
      <w:r>
        <w:t>.</w:t>
      </w:r>
    </w:p>
    <w:p w14:paraId="5A3F7991" w14:textId="449EA779" w:rsidR="00D20B62" w:rsidRDefault="00F659DE" w:rsidP="00193995">
      <w:r>
        <w:t>A Cochrane review comparing intermittent and daily iron regimens</w:t>
      </w:r>
      <w:r w:rsidR="00330CDB">
        <w:fldChar w:fldCharType="begin">
          <w:fldData xml:space="preserve">PEVuZE5vdGU+PENpdGU+PEF1dGhvcj5QZW5hLVJvc2FzPC9BdXRob3I+PFllYXI+MjAxNTwvWWVh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</w:fldData>
        </w:fldChar>
      </w:r>
      <w:r w:rsidR="002747EA">
        <w:instrText xml:space="preserve"> ADDIN EN.CITE </w:instrText>
      </w:r>
      <w:r w:rsidR="002747EA">
        <w:fldChar w:fldCharType="begin">
          <w:fldData xml:space="preserve">PEVuZE5vdGU+PENpdGU+PEF1dGhvcj5QZW5hLVJvc2FzPC9BdXRob3I+PFllYXI+MjAxNTwvWWVh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</w:fldData>
        </w:fldChar>
      </w:r>
      <w:r w:rsidR="002747EA">
        <w:instrText xml:space="preserve"> ADDIN EN.CITE.DATA </w:instrText>
      </w:r>
      <w:r w:rsidR="002747EA">
        <w:fldChar w:fldCharType="end"/>
      </w:r>
      <w:r w:rsidR="00330CDB">
        <w:fldChar w:fldCharType="separate"/>
      </w:r>
      <w:r w:rsidR="002747EA" w:rsidRPr="002747EA">
        <w:rPr>
          <w:noProof/>
          <w:vertAlign w:val="superscript"/>
        </w:rPr>
        <w:t>175</w:t>
      </w:r>
      <w:r w:rsidR="00330CDB">
        <w:fldChar w:fldCharType="end"/>
      </w:r>
      <w:r>
        <w:t xml:space="preserve"> found </w:t>
      </w:r>
      <w:r w:rsidR="00330CDB">
        <w:t>a reduction in side effects (</w:t>
      </w:r>
      <w:r w:rsidR="00330CDB" w:rsidRPr="00330CDB">
        <w:rPr>
          <w:sz w:val="16"/>
          <w:szCs w:val="16"/>
        </w:rPr>
        <w:t xml:space="preserve">RR 0.56; 95%CI 0.37 to 0.84; n=1,777; 1 RCT; very low </w:t>
      </w:r>
      <w:r w:rsidR="00836F2D">
        <w:rPr>
          <w:sz w:val="16"/>
          <w:szCs w:val="16"/>
        </w:rPr>
        <w:t>certainty</w:t>
      </w:r>
      <w:r w:rsidR="00330CDB">
        <w:t>) but no clear effect on maternal anaemia at term (</w:t>
      </w:r>
      <w:r w:rsidR="00330CDB" w:rsidRPr="00330CDB">
        <w:rPr>
          <w:sz w:val="16"/>
          <w:szCs w:val="16"/>
        </w:rPr>
        <w:t xml:space="preserve">RR 1.22; 95%CI 0.84 to 1.80; n=676; 4 RCTs; very low </w:t>
      </w:r>
      <w:r w:rsidR="00836F2D">
        <w:rPr>
          <w:sz w:val="16"/>
          <w:szCs w:val="16"/>
        </w:rPr>
        <w:t>certainty</w:t>
      </w:r>
      <w:r w:rsidR="00330CDB">
        <w:t>), maternal iron-deficiency anaemia at term (</w:t>
      </w:r>
      <w:r w:rsidR="00330CDB" w:rsidRPr="00330CDB">
        <w:rPr>
          <w:sz w:val="16"/>
          <w:szCs w:val="16"/>
        </w:rPr>
        <w:t xml:space="preserve">RR 0.71; 95%CI 0.08 to 6.63; 1 RCT, very low </w:t>
      </w:r>
      <w:r w:rsidR="00836F2D">
        <w:rPr>
          <w:sz w:val="16"/>
          <w:szCs w:val="16"/>
        </w:rPr>
        <w:t>certainty</w:t>
      </w:r>
      <w:r w:rsidR="00330CDB">
        <w:t>), neonatal death (</w:t>
      </w:r>
      <w:r w:rsidR="00330CDB" w:rsidRPr="00330CDB">
        <w:rPr>
          <w:sz w:val="16"/>
          <w:szCs w:val="16"/>
        </w:rPr>
        <w:t xml:space="preserve">RR 0.49; 95%CI 0.04 to 5.42; n=795; 1 RCT; very low </w:t>
      </w:r>
      <w:r w:rsidR="00836F2D">
        <w:rPr>
          <w:sz w:val="16"/>
          <w:szCs w:val="16"/>
        </w:rPr>
        <w:t>certainty</w:t>
      </w:r>
      <w:r w:rsidR="00330CDB">
        <w:t>), preterm birth (</w:t>
      </w:r>
      <w:r w:rsidR="00330CDB" w:rsidRPr="00330CDB">
        <w:rPr>
          <w:sz w:val="16"/>
          <w:szCs w:val="16"/>
        </w:rPr>
        <w:t xml:space="preserve">RR 1.03; 95%CI 0.76 to 1.39; n=1,177; 5 RCTs; low </w:t>
      </w:r>
      <w:r w:rsidR="00836F2D">
        <w:rPr>
          <w:sz w:val="16"/>
          <w:szCs w:val="16"/>
        </w:rPr>
        <w:t>certainty</w:t>
      </w:r>
      <w:r w:rsidR="00330CDB">
        <w:t>), birth weight (</w:t>
      </w:r>
      <w:r w:rsidR="00330CDB" w:rsidRPr="00330CDB">
        <w:rPr>
          <w:sz w:val="16"/>
          <w:szCs w:val="16"/>
        </w:rPr>
        <w:t xml:space="preserve">MD 5.13 g; 95%CI -29.46 to 39.72; n=1,939; 9 RCTs; low </w:t>
      </w:r>
      <w:r w:rsidR="00836F2D">
        <w:rPr>
          <w:sz w:val="16"/>
          <w:szCs w:val="16"/>
        </w:rPr>
        <w:t>certainty</w:t>
      </w:r>
      <w:r w:rsidR="00330CDB">
        <w:t>) or low birth weight (</w:t>
      </w:r>
      <w:r w:rsidR="00330CDB" w:rsidRPr="00330CDB">
        <w:rPr>
          <w:sz w:val="16"/>
          <w:szCs w:val="16"/>
        </w:rPr>
        <w:t>RR 0.82; 95%CI 0.55 to 1.22; n=1,898; 8 RCT</w:t>
      </w:r>
      <w:r w:rsidR="00CC0B24">
        <w:rPr>
          <w:sz w:val="16"/>
          <w:szCs w:val="16"/>
        </w:rPr>
        <w:t>s</w:t>
      </w:r>
      <w:r w:rsidR="00330CDB" w:rsidRPr="00330CDB">
        <w:rPr>
          <w:sz w:val="16"/>
          <w:szCs w:val="16"/>
        </w:rPr>
        <w:t xml:space="preserve">; low </w:t>
      </w:r>
      <w:r w:rsidR="00836F2D">
        <w:rPr>
          <w:sz w:val="16"/>
          <w:szCs w:val="16"/>
        </w:rPr>
        <w:t>certainty</w:t>
      </w:r>
      <w:r w:rsidR="00330CDB">
        <w:t>).</w:t>
      </w:r>
    </w:p>
    <w:p w14:paraId="55CB297C" w14:textId="13427FC8" w:rsidR="005428F4" w:rsidRDefault="005428F4" w:rsidP="00193995">
      <w:r>
        <w:t>The RCTs reported:</w:t>
      </w:r>
    </w:p>
    <w:p w14:paraId="1D4FA199" w14:textId="38930BCD" w:rsidR="007C2966" w:rsidRDefault="007C2966" w:rsidP="007C2966">
      <w:pPr>
        <w:pStyle w:val="bullet"/>
      </w:pPr>
      <w:r>
        <w:t>higher increases in hemoglobin (</w:t>
      </w:r>
      <w:r w:rsidRPr="007C2966">
        <w:rPr>
          <w:sz w:val="16"/>
          <w:szCs w:val="16"/>
        </w:rPr>
        <w:t>p&lt;0.001</w:t>
      </w:r>
      <w:r>
        <w:t>) and serum ferritin (</w:t>
      </w:r>
      <w:r w:rsidRPr="007C2966">
        <w:rPr>
          <w:sz w:val="16"/>
          <w:szCs w:val="16"/>
        </w:rPr>
        <w:t>p&lt;0.001</w:t>
      </w:r>
      <w:r>
        <w:t xml:space="preserve">) from baseline to </w:t>
      </w:r>
      <w:r w:rsidR="000B74E8">
        <w:t>birth</w:t>
      </w:r>
      <w:r>
        <w:t>, reduced risk of maternal iron deficiency (</w:t>
      </w:r>
      <w:r w:rsidRPr="007C2966">
        <w:rPr>
          <w:sz w:val="16"/>
          <w:szCs w:val="16"/>
        </w:rPr>
        <w:t>RR, 0.48; 95%CI, 0.32 to 0.70</w:t>
      </w:r>
      <w:r>
        <w:t>), iron-deficiency anemia (</w:t>
      </w:r>
      <w:r w:rsidRPr="007C2966">
        <w:rPr>
          <w:sz w:val="16"/>
          <w:szCs w:val="16"/>
        </w:rPr>
        <w:t>RR, 0.34; 95%CI, 0.19 to 0.62</w:t>
      </w:r>
      <w:r>
        <w:t>) and anaemia at birth (</w:t>
      </w:r>
      <w:r w:rsidRPr="007C2966">
        <w:rPr>
          <w:sz w:val="16"/>
          <w:szCs w:val="16"/>
        </w:rPr>
        <w:t>RR 0.60; 95%CI, 0.51 to 0.71</w:t>
      </w:r>
      <w:r>
        <w:t>) but no effect on severe anaemia (</w:t>
      </w:r>
      <w:r w:rsidRPr="007C2966">
        <w:rPr>
          <w:sz w:val="16"/>
          <w:szCs w:val="16"/>
        </w:rPr>
        <w:t>RR 0.68; 95%CI, 0.41 to 1.14</w:t>
      </w:r>
      <w:r>
        <w:t>) or birth weight (</w:t>
      </w:r>
      <w:r w:rsidRPr="007C2966">
        <w:rPr>
          <w:sz w:val="16"/>
          <w:szCs w:val="16"/>
        </w:rPr>
        <w:t>3,155 vs 3,137 g, p=0.89</w:t>
      </w:r>
      <w:r>
        <w:t>) (</w:t>
      </w:r>
      <w:r w:rsidRPr="007C2966">
        <w:rPr>
          <w:sz w:val="16"/>
          <w:szCs w:val="16"/>
        </w:rPr>
        <w:t>n=1,469</w:t>
      </w:r>
      <w:r>
        <w:t>)</w:t>
      </w:r>
      <w:r>
        <w:fldChar w:fldCharType="begin">
          <w:fldData xml:space="preserve">PEVuZE5vdGU+PENpdGU+PEF1dGhvcj5FdGhlcmVkZ2U8L0F1dGhvcj48WWVhcj4yMDE1PC9ZZWFy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</w:fldData>
        </w:fldChar>
      </w:r>
      <w:r w:rsidR="002747EA">
        <w:instrText xml:space="preserve"> ADDIN EN.CITE </w:instrText>
      </w:r>
      <w:r w:rsidR="002747EA">
        <w:fldChar w:fldCharType="begin">
          <w:fldData xml:space="preserve">PEVuZE5vdGU+PENpdGU+PEF1dGhvcj5FdGhlcmVkZ2U8L0F1dGhvcj48WWVhcj4yMDE1PC9ZZWFy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</w:fldData>
        </w:fldChar>
      </w:r>
      <w:r w:rsidR="002747EA">
        <w:instrText xml:space="preserve"> ADDIN EN.CITE.DATA </w:instrText>
      </w:r>
      <w:r w:rsidR="002747EA">
        <w:fldChar w:fldCharType="end"/>
      </w:r>
      <w:r>
        <w:fldChar w:fldCharType="separate"/>
      </w:r>
      <w:r w:rsidR="002747EA" w:rsidRPr="002747EA">
        <w:rPr>
          <w:noProof/>
          <w:vertAlign w:val="superscript"/>
        </w:rPr>
        <w:t>178</w:t>
      </w:r>
      <w:r>
        <w:fldChar w:fldCharType="end"/>
      </w:r>
    </w:p>
    <w:p w14:paraId="054EF620" w14:textId="11ADB5C1" w:rsidR="005428F4" w:rsidRDefault="00934B36" w:rsidP="00193995">
      <w:pPr>
        <w:pStyle w:val="bullet"/>
      </w:pPr>
      <w:r>
        <w:t>higher</w:t>
      </w:r>
      <w:r w:rsidR="005428F4">
        <w:t xml:space="preserve"> haemoglobin </w:t>
      </w:r>
      <w:r>
        <w:t>(</w:t>
      </w:r>
      <w:r w:rsidRPr="007C2966">
        <w:rPr>
          <w:sz w:val="16"/>
          <w:szCs w:val="16"/>
        </w:rPr>
        <w:t>p=0.03</w:t>
      </w:r>
      <w:r>
        <w:t>) and</w:t>
      </w:r>
      <w:r w:rsidR="005428F4">
        <w:t xml:space="preserve"> ferritin level</w:t>
      </w:r>
      <w:r>
        <w:t>s</w:t>
      </w:r>
      <w:r w:rsidR="007C2966">
        <w:t xml:space="preserve"> (</w:t>
      </w:r>
      <w:r w:rsidR="007C2966" w:rsidRPr="007C2966">
        <w:rPr>
          <w:sz w:val="16"/>
          <w:szCs w:val="16"/>
        </w:rPr>
        <w:t>p=0.</w:t>
      </w:r>
      <w:r w:rsidR="005428F4" w:rsidRPr="007C2966">
        <w:rPr>
          <w:sz w:val="16"/>
          <w:szCs w:val="16"/>
        </w:rPr>
        <w:t>04</w:t>
      </w:r>
      <w:r w:rsidR="005428F4">
        <w:t>) but no effect on birthweight (</w:t>
      </w:r>
      <w:r w:rsidR="005428F4" w:rsidRPr="007C2966">
        <w:rPr>
          <w:sz w:val="16"/>
          <w:szCs w:val="16"/>
        </w:rPr>
        <w:t>p=0.2</w:t>
      </w:r>
      <w:r w:rsidR="005428F4">
        <w:t>) among women</w:t>
      </w:r>
      <w:r>
        <w:t xml:space="preserve"> with high haemoglobin at 20 weeks receiving supplements compared to those who did not (</w:t>
      </w:r>
      <w:r w:rsidRPr="007C2966">
        <w:rPr>
          <w:sz w:val="16"/>
          <w:szCs w:val="16"/>
        </w:rPr>
        <w:t>n=64</w:t>
      </w:r>
      <w:r>
        <w:t>)</w:t>
      </w:r>
      <w:r w:rsidR="005428F4">
        <w:fldChar w:fldCharType="begin"/>
      </w:r>
      <w:r w:rsidR="002747EA">
        <w:instrText xml:space="preserve"> ADDIN EN.CITE &lt;EndNote&gt;&lt;Cite&gt;&lt;Author&gt;Alizadeh&lt;/Author&gt;&lt;Year&gt;2016&lt;/Year&gt;&lt;RecNum&gt;1622&lt;/RecNum&gt;&lt;DisplayText&gt;&lt;style face="superscript" font="Trebuchet MS" size="9"&gt;177&lt;/style&gt;&lt;/DisplayText&gt;&lt;record&gt;&lt;rec-number&gt;1622&lt;/rec-number&gt;&lt;foreign-keys&gt;&lt;key app="EN" db-id="exvasrfx2dtraoesasxp2szsxa2df502592x" timestamp="1576734297"&gt;1622&lt;/key&gt;&lt;key app="ENWeb" db-id=""&gt;0&lt;/key&gt;&lt;/foreign-keys&gt;&lt;ref-type name="Journal Article"&gt;17&lt;/ref-type&gt;&lt;contributors&gt;&lt;authors&gt;&lt;author&gt;Alizadeh, L.&lt;/author&gt;&lt;author&gt;Salehi, L.&lt;/author&gt;&lt;/authors&gt;&lt;/contributors&gt;&lt;auth-address&gt;Department of Maternal and Child Health, Ardabil Branch, Islamic Azad University, Ardabil, IR Iran.&amp;#xD;Department of Health Education and Promotion, School of Public Health, Alborz University of Medical Sciences, Karaj, IR Iran.&lt;/auth-address&gt;&lt;titles&gt;&lt;title&gt;Is routine iron supplementation necessary in pregnant women with high hemoglobin?&lt;/title&gt;&lt;secondary-title&gt;Iran Red Crescent Med J&lt;/secondary-title&gt;&lt;/titles&gt;&lt;periodical&gt;&lt;full-title&gt;Iran Red Crescent Med J&lt;/full-title&gt;&lt;/periodical&gt;&lt;pages&gt;e22761&lt;/pages&gt;&lt;volume&gt;18&lt;/volume&gt;&lt;number&gt;1&lt;/number&gt;&lt;edition&gt;2016/02/19&lt;/edition&gt;&lt;keywords&gt;&lt;keyword&gt;Birth Weight&lt;/keyword&gt;&lt;keyword&gt;Hemoglobin&lt;/keyword&gt;&lt;keyword&gt;Iron, Ferritin&lt;/keyword&gt;&lt;keyword&gt;Pregnancy&lt;/keyword&gt;&lt;/keywords&gt;&lt;dates&gt;&lt;year&gt;2016&lt;/year&gt;&lt;pub-dates&gt;&lt;date&gt;Jan&lt;/date&gt;&lt;/pub-dates&gt;&lt;/dates&gt;&lt;isbn&gt;2074-1804 (Print)&amp;#xD;2074-1804 (Linking)&lt;/isbn&gt;&lt;accession-num&gt;26889391&lt;/accession-num&gt;&lt;urls&gt;&lt;related-urls&gt;&lt;url&gt;https://www.ncbi.nlm.nih.gov/pubmed/26889391&lt;/url&gt;&lt;/related-urls&gt;&lt;/urls&gt;&lt;custom2&gt;PMC4753023&lt;/custom2&gt;&lt;electronic-resource-num&gt;10.5812/ircmj.22761&lt;/electronic-resource-num&gt;&lt;/record&gt;&lt;/Cite&gt;&lt;/EndNote&gt;</w:instrText>
      </w:r>
      <w:r w:rsidR="005428F4">
        <w:fldChar w:fldCharType="separate"/>
      </w:r>
      <w:r w:rsidR="002747EA" w:rsidRPr="002747EA">
        <w:rPr>
          <w:noProof/>
          <w:vertAlign w:val="superscript"/>
        </w:rPr>
        <w:t>177</w:t>
      </w:r>
      <w:r w:rsidR="005428F4">
        <w:fldChar w:fldCharType="end"/>
      </w:r>
    </w:p>
    <w:p w14:paraId="5A5096CA" w14:textId="64B37299" w:rsidR="00D20B62" w:rsidRDefault="00D20B62" w:rsidP="00D20B62">
      <w:pPr>
        <w:pStyle w:val="bullet"/>
      </w:pPr>
      <w:r>
        <w:t>lower risk of nausea (</w:t>
      </w:r>
      <w:r w:rsidRPr="00A912D4">
        <w:rPr>
          <w:sz w:val="16"/>
          <w:szCs w:val="16"/>
        </w:rPr>
        <w:t>p=0.031</w:t>
      </w:r>
      <w:r>
        <w:t>), dyspeptic symptoms (</w:t>
      </w:r>
      <w:r w:rsidRPr="00A912D4">
        <w:rPr>
          <w:sz w:val="16"/>
          <w:szCs w:val="16"/>
        </w:rPr>
        <w:t>p=0.031</w:t>
      </w:r>
      <w:r>
        <w:t>), vomiting (</w:t>
      </w:r>
      <w:r w:rsidRPr="00A912D4">
        <w:rPr>
          <w:sz w:val="16"/>
          <w:szCs w:val="16"/>
        </w:rPr>
        <w:t>p=0.039</w:t>
      </w:r>
      <w:r>
        <w:t>) and constipation (</w:t>
      </w:r>
      <w:r w:rsidRPr="00A912D4">
        <w:rPr>
          <w:sz w:val="16"/>
          <w:szCs w:val="16"/>
        </w:rPr>
        <w:t>p=0.017</w:t>
      </w:r>
      <w:r>
        <w:t>) with weekly versus daily supplementation and no clear effect on haemoglobin &lt;11 g/dL (</w:t>
      </w:r>
      <w:r w:rsidRPr="00A912D4">
        <w:rPr>
          <w:sz w:val="16"/>
          <w:szCs w:val="16"/>
        </w:rPr>
        <w:t>p=0.943</w:t>
      </w:r>
      <w:r>
        <w:t>), haemoglobin &lt;13 g/dL (</w:t>
      </w:r>
      <w:r w:rsidRPr="00A912D4">
        <w:rPr>
          <w:sz w:val="16"/>
          <w:szCs w:val="16"/>
        </w:rPr>
        <w:t>p=0.928</w:t>
      </w:r>
      <w:r>
        <w:t>) or serum ferritin (</w:t>
      </w:r>
      <w:r w:rsidRPr="00A912D4">
        <w:rPr>
          <w:sz w:val="16"/>
          <w:szCs w:val="16"/>
        </w:rPr>
        <w:t>p=0.927</w:t>
      </w:r>
      <w:r>
        <w:t>)</w:t>
      </w:r>
      <w:r w:rsidR="001621FB">
        <w:t xml:space="preserve"> (</w:t>
      </w:r>
      <w:r w:rsidR="001621FB" w:rsidRPr="00A912D4">
        <w:rPr>
          <w:sz w:val="16"/>
          <w:szCs w:val="16"/>
        </w:rPr>
        <w:t>n=</w:t>
      </w:r>
      <w:r w:rsidRPr="00A912D4">
        <w:rPr>
          <w:sz w:val="16"/>
          <w:szCs w:val="16"/>
        </w:rPr>
        <w:t>292</w:t>
      </w:r>
      <w:r>
        <w:t>)</w:t>
      </w:r>
      <w:r>
        <w:fldChar w:fldCharType="begin">
          <w:fldData xml:space="preserve">PEVuZE5vdGU+PENpdGU+PEF1dGhvcj5Hb29uZXdhcmRlbmU8L0F1dGhvcj48WWVhcj4yMDE4PC9Z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</w:fldData>
        </w:fldChar>
      </w:r>
      <w:r w:rsidR="002747EA">
        <w:instrText xml:space="preserve"> ADDIN EN.CITE </w:instrText>
      </w:r>
      <w:r w:rsidR="002747EA">
        <w:fldChar w:fldCharType="begin">
          <w:fldData xml:space="preserve">PEVuZE5vdGU+PENpdGU+PEF1dGhvcj5Hb29uZXdhcmRlbmU8L0F1dGhvcj48WWVhcj4yMDE4PC9Z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</w:fldData>
        </w:fldChar>
      </w:r>
      <w:r w:rsidR="002747EA">
        <w:instrText xml:space="preserve"> ADDIN EN.CITE.DATA </w:instrText>
      </w:r>
      <w:r w:rsidR="002747EA">
        <w:fldChar w:fldCharType="end"/>
      </w:r>
      <w:r>
        <w:fldChar w:fldCharType="separate"/>
      </w:r>
      <w:r w:rsidR="002747EA" w:rsidRPr="002747EA">
        <w:rPr>
          <w:noProof/>
          <w:vertAlign w:val="superscript"/>
        </w:rPr>
        <w:t>179</w:t>
      </w:r>
      <w:r>
        <w:fldChar w:fldCharType="end"/>
      </w:r>
    </w:p>
    <w:p w14:paraId="0FD0B09E" w14:textId="1ADA3F2F" w:rsidR="000F2CD5" w:rsidRDefault="000F2CD5" w:rsidP="00D20B62">
      <w:pPr>
        <w:pStyle w:val="bullet"/>
      </w:pPr>
      <w:r>
        <w:t>no clear difference in glucose-intolerance related outcomes (</w:t>
      </w:r>
      <w:r w:rsidRPr="00A912D4">
        <w:rPr>
          <w:sz w:val="16"/>
          <w:szCs w:val="16"/>
        </w:rPr>
        <w:t>p=0.12</w:t>
      </w:r>
      <w:r>
        <w:t xml:space="preserve">), large-for-gestational </w:t>
      </w:r>
      <w:r w:rsidR="00E45B56">
        <w:t>age (p=0.95) or macrosomia (p=0.60) between selective and routine supplementation (</w:t>
      </w:r>
      <w:r w:rsidR="00E45B56" w:rsidRPr="00A912D4">
        <w:rPr>
          <w:sz w:val="16"/>
          <w:szCs w:val="16"/>
        </w:rPr>
        <w:t>n=2,694</w:t>
      </w:r>
      <w:r w:rsidR="00E45B56">
        <w:t>)</w:t>
      </w:r>
      <w:r w:rsidR="00E45B56">
        <w:fldChar w:fldCharType="begin">
          <w:fldData xml:space="preserve">PEVuZE5vdGU+PENpdGU+PEF1dGhvcj5LaW5udW5lbjwvQXV0aG9yPjxZZWFyPjIwMTY8L1llYXI+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</w:fldData>
        </w:fldChar>
      </w:r>
      <w:r w:rsidR="002747EA">
        <w:instrText xml:space="preserve"> ADDIN EN.CITE </w:instrText>
      </w:r>
      <w:r w:rsidR="002747EA">
        <w:fldChar w:fldCharType="begin">
          <w:fldData xml:space="preserve">PEVuZE5vdGU+PENpdGU+PEF1dGhvcj5LaW5udW5lbjwvQXV0aG9yPjxZZWFyPjIwMTY8L1llYXI+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</w:fldData>
        </w:fldChar>
      </w:r>
      <w:r w:rsidR="002747EA">
        <w:instrText xml:space="preserve"> ADDIN EN.CITE.DATA </w:instrText>
      </w:r>
      <w:r w:rsidR="002747EA">
        <w:fldChar w:fldCharType="end"/>
      </w:r>
      <w:r w:rsidR="00E45B56">
        <w:fldChar w:fldCharType="separate"/>
      </w:r>
      <w:r w:rsidR="002747EA" w:rsidRPr="002747EA">
        <w:rPr>
          <w:noProof/>
          <w:vertAlign w:val="superscript"/>
        </w:rPr>
        <w:t>181</w:t>
      </w:r>
      <w:r w:rsidR="00E45B56">
        <w:fldChar w:fldCharType="end"/>
      </w:r>
    </w:p>
    <w:p w14:paraId="5ED9F0A3" w14:textId="0A0CD26B" w:rsidR="00E45B56" w:rsidRPr="00193995" w:rsidRDefault="00E45B56" w:rsidP="00B269AA">
      <w:pPr>
        <w:pStyle w:val="bullet"/>
      </w:pPr>
      <w:r>
        <w:t xml:space="preserve">higher </w:t>
      </w:r>
      <w:r w:rsidR="000F2CD5">
        <w:t xml:space="preserve">haemoglobin and ferritin levels with liposomal iron than </w:t>
      </w:r>
      <w:r>
        <w:t xml:space="preserve">with </w:t>
      </w:r>
      <w:r w:rsidR="000F2CD5">
        <w:t>ferrous iron (</w:t>
      </w:r>
      <w:r w:rsidR="000F2CD5" w:rsidRPr="00A912D4">
        <w:rPr>
          <w:sz w:val="16"/>
          <w:szCs w:val="16"/>
        </w:rPr>
        <w:t>n=60</w:t>
      </w:r>
      <w:r w:rsidR="000F2CD5">
        <w:t>)</w:t>
      </w:r>
      <w:r w:rsidR="00B269AA">
        <w:t>.</w:t>
      </w:r>
      <w:r w:rsidR="000F2CD5">
        <w:fldChar w:fldCharType="begin">
          <w:fldData xml:space="preserve">PEVuZE5vdGU+PENpdGU+PEF1dGhvcj5QYXJpc2k8L0F1dGhvcj48WWVhcj4yMDE3PC9ZZWFyPjxS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</w:fldData>
        </w:fldChar>
      </w:r>
      <w:r w:rsidR="002747EA">
        <w:instrText xml:space="preserve"> ADDIN EN.CITE </w:instrText>
      </w:r>
      <w:r w:rsidR="002747EA">
        <w:fldChar w:fldCharType="begin">
          <w:fldData xml:space="preserve">PEVuZE5vdGU+PENpdGU+PEF1dGhvcj5QYXJpc2k8L0F1dGhvcj48WWVhcj4yMDE3PC9ZZWFyPjxS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</w:fldData>
        </w:fldChar>
      </w:r>
      <w:r w:rsidR="002747EA">
        <w:instrText xml:space="preserve"> ADDIN EN.CITE.DATA </w:instrText>
      </w:r>
      <w:r w:rsidR="002747EA">
        <w:fldChar w:fldCharType="end"/>
      </w:r>
      <w:r w:rsidR="000F2CD5">
        <w:fldChar w:fldCharType="separate"/>
      </w:r>
      <w:r w:rsidR="002747EA" w:rsidRPr="002747EA">
        <w:rPr>
          <w:noProof/>
          <w:vertAlign w:val="superscript"/>
        </w:rPr>
        <w:t>182</w:t>
      </w:r>
      <w:r w:rsidR="000F2CD5">
        <w:fldChar w:fldCharType="end"/>
      </w:r>
    </w:p>
    <w:p w14:paraId="0E9C98BC" w14:textId="55824B70" w:rsidR="00677230" w:rsidRDefault="00677230" w:rsidP="00677230">
      <w:pPr>
        <w:pStyle w:val="Heading4"/>
      </w:pPr>
      <w:r>
        <w:t>Calcium</w:t>
      </w:r>
      <w:r w:rsidR="00BA549B">
        <w:t xml:space="preserve"> supplementation</w:t>
      </w:r>
    </w:p>
    <w:p w14:paraId="22FDD0DF" w14:textId="60F00EC7" w:rsidR="00CF417D" w:rsidRDefault="00CF417D" w:rsidP="00CF417D">
      <w:pPr>
        <w:pStyle w:val="Heading5"/>
      </w:pPr>
      <w:r>
        <w:t>Background</w:t>
      </w:r>
    </w:p>
    <w:p w14:paraId="35F41E2E" w14:textId="040519C1" w:rsidR="002F7C6A" w:rsidRDefault="002F7C6A" w:rsidP="002F7C6A">
      <w:r>
        <w:t>A survey of pregnant women conducted in Sydney found that 12.9% were taking a calcium supplement.</w:t>
      </w:r>
      <w:r w:rsidR="00E37D04">
        <w:fldChar w:fldCharType="begin">
          <w:fldData xml:space="preserve">PEVuZE5vdGU+PENpdGU+PEF1dGhvcj5TaGFuZDwvQXV0aG9yPjxZZWFyPjIwMTY8L1llYXI+PFJl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</w:fldData>
        </w:fldChar>
      </w:r>
      <w:r w:rsidR="002747EA">
        <w:instrText xml:space="preserve"> ADDIN EN.CITE </w:instrText>
      </w:r>
      <w:r w:rsidR="002747EA">
        <w:fldChar w:fldCharType="begin">
          <w:fldData xml:space="preserve">PEVuZE5vdGU+PENpdGU+PEF1dGhvcj5TaGFuZDwvQXV0aG9yPjxZZWFyPjIwMTY8L1llYXI+PFJl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</w:fldData>
        </w:fldChar>
      </w:r>
      <w:r w:rsidR="002747EA">
        <w:instrText xml:space="preserve"> ADDIN EN.CITE.DATA </w:instrText>
      </w:r>
      <w:r w:rsidR="002747EA">
        <w:fldChar w:fldCharType="end"/>
      </w:r>
      <w:r w:rsidR="00E37D04">
        <w:fldChar w:fldCharType="separate"/>
      </w:r>
      <w:r w:rsidR="002747EA" w:rsidRPr="002747EA">
        <w:rPr>
          <w:noProof/>
          <w:vertAlign w:val="superscript"/>
        </w:rPr>
        <w:t>115</w:t>
      </w:r>
      <w:r w:rsidR="00E37D04">
        <w:fldChar w:fldCharType="end"/>
      </w:r>
    </w:p>
    <w:p w14:paraId="7E42BA3F" w14:textId="67A7CA6F" w:rsidR="00CF417D" w:rsidRDefault="00CF417D" w:rsidP="00CF417D">
      <w:pPr>
        <w:rPr>
          <w:lang w:val="en-AU"/>
        </w:rPr>
      </w:pPr>
      <w:r>
        <w:t xml:space="preserve">The Guidelines currently comment </w:t>
      </w:r>
      <w:r w:rsidR="008F446E">
        <w:t xml:space="preserve">in the nutrition section </w:t>
      </w:r>
      <w:r>
        <w:t>that, w</w:t>
      </w:r>
      <w:r w:rsidRPr="00CC52F7">
        <w:rPr>
          <w:lang w:val="en-AU"/>
        </w:rPr>
        <w:t>hile calcium supplements are useful in decreasing pre-eclampsia risk if dietary intake is low, they do not appear to be of benefit in preventing preterm birth or low infant birth weight</w:t>
      </w:r>
      <w:r>
        <w:rPr>
          <w:lang w:val="en-AU"/>
        </w:rPr>
        <w:t>.</w:t>
      </w:r>
      <w:r w:rsidR="008F446E">
        <w:rPr>
          <w:lang w:val="en-AU"/>
        </w:rPr>
        <w:t xml:space="preserve"> The section on pre-eclampsia includes the following recommendation ‘</w:t>
      </w:r>
      <w:r w:rsidR="008F446E" w:rsidRPr="00CC52F7">
        <w:t>Advise women at high risk of developing pre-eclampsia that calcium supplementation is bene</w:t>
      </w:r>
      <w:r w:rsidR="008F446E">
        <w:t>ficial if dietary intake is low’ and a practice point ‘</w:t>
      </w:r>
      <w:r w:rsidR="008F446E" w:rsidRPr="00CC52F7">
        <w:t>If a woman has a low dietary calcium intake, advise her to increase her intake of calcium-rich foods.</w:t>
      </w:r>
      <w:r w:rsidR="008F446E">
        <w:t>’</w:t>
      </w:r>
    </w:p>
    <w:p w14:paraId="6655C2FA" w14:textId="598A7FAE" w:rsidR="00CF417D" w:rsidRDefault="00CF417D" w:rsidP="00CF417D">
      <w:pPr>
        <w:pStyle w:val="Heading5"/>
        <w:rPr>
          <w:lang w:val="en-AU"/>
        </w:rPr>
      </w:pPr>
      <w:r>
        <w:rPr>
          <w:lang w:val="en-AU"/>
        </w:rPr>
        <w:t>Current review</w:t>
      </w:r>
    </w:p>
    <w:p w14:paraId="125329A0" w14:textId="15F855D8" w:rsidR="004F206A" w:rsidRDefault="004F206A" w:rsidP="004F206A">
      <w:r>
        <w:rPr>
          <w:lang w:val="en-AU"/>
        </w:rPr>
        <w:t xml:space="preserve">This review included </w:t>
      </w:r>
      <w:r w:rsidR="00644290">
        <w:rPr>
          <w:lang w:val="en-AU"/>
        </w:rPr>
        <w:t>five systematic reviews</w:t>
      </w:r>
      <w:r w:rsidR="00E51743">
        <w:fldChar w:fldCharType="begin">
          <w:fldData xml:space="preserve">PEVuZE5vdGU+PENpdGU+PEF1dGhvcj5CdXBwYXNpcmk8L0F1dGhvcj48WWVhcj4yMDE1PC9ZZWFy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</w:fldData>
        </w:fldChar>
      </w:r>
      <w:r w:rsidR="002747EA">
        <w:instrText xml:space="preserve"> ADDIN EN.CITE </w:instrText>
      </w:r>
      <w:r w:rsidR="002747EA">
        <w:fldChar w:fldCharType="begin">
          <w:fldData xml:space="preserve">PEVuZE5vdGU+PENpdGU+PEF1dGhvcj5CdXBwYXNpcmk8L0F1dGhvcj48WWVhcj4yMDE1PC9ZZWFy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</w:fldData>
        </w:fldChar>
      </w:r>
      <w:r w:rsidR="002747EA">
        <w:instrText xml:space="preserve"> ADDIN EN.CITE.DATA </w:instrText>
      </w:r>
      <w:r w:rsidR="002747EA">
        <w:fldChar w:fldCharType="end"/>
      </w:r>
      <w:r w:rsidR="00E51743">
        <w:fldChar w:fldCharType="separate"/>
      </w:r>
      <w:r w:rsidR="002747EA" w:rsidRPr="002747EA">
        <w:rPr>
          <w:noProof/>
          <w:vertAlign w:val="superscript"/>
        </w:rPr>
        <w:t>185-189</w:t>
      </w:r>
      <w:r w:rsidR="00E51743">
        <w:fldChar w:fldCharType="end"/>
      </w:r>
      <w:r w:rsidR="00644290">
        <w:t>, two RCTs</w:t>
      </w:r>
      <w:r w:rsidR="00E51743">
        <w:fldChar w:fldCharType="begin">
          <w:fldData xml:space="preserve">PEVuZE5vdGU+PENpdGU+PEF1dGhvcj5DdWxsZXJzPC9BdXRob3I+PFllYXI+MjAxOTwvWWVhcj48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</w:fldData>
        </w:fldChar>
      </w:r>
      <w:r w:rsidR="002747EA">
        <w:instrText xml:space="preserve"> ADDIN EN.CITE </w:instrText>
      </w:r>
      <w:r w:rsidR="002747EA">
        <w:fldChar w:fldCharType="begin">
          <w:fldData xml:space="preserve">PEVuZE5vdGU+PENpdGU+PEF1dGhvcj5DdWxsZXJzPC9BdXRob3I+PFllYXI+MjAxOTwvWWVhcj48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</w:fldData>
        </w:fldChar>
      </w:r>
      <w:r w:rsidR="002747EA">
        <w:instrText xml:space="preserve"> ADDIN EN.CITE.DATA </w:instrText>
      </w:r>
      <w:r w:rsidR="002747EA">
        <w:fldChar w:fldCharType="end"/>
      </w:r>
      <w:r w:rsidR="00E51743">
        <w:fldChar w:fldCharType="separate"/>
      </w:r>
      <w:r w:rsidR="002747EA" w:rsidRPr="002747EA">
        <w:rPr>
          <w:noProof/>
          <w:vertAlign w:val="superscript"/>
        </w:rPr>
        <w:t>190,191</w:t>
      </w:r>
      <w:r w:rsidR="00E51743">
        <w:fldChar w:fldCharType="end"/>
      </w:r>
      <w:r w:rsidR="00644290">
        <w:t xml:space="preserve"> and a cost-effectiveness study.</w:t>
      </w:r>
      <w:r w:rsidR="00E51743">
        <w:fldChar w:fldCharType="begin">
          <w:fldData xml:space="preserve">PEVuZE5vdGU+PENpdGU+PEF1dGhvcj5NZWVydGVuczwvQXV0aG9yPjxZZWFyPjIwMTg8L1llYXI+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</w:fldData>
        </w:fldChar>
      </w:r>
      <w:r w:rsidR="002747EA">
        <w:instrText xml:space="preserve"> ADDIN EN.CITE </w:instrText>
      </w:r>
      <w:r w:rsidR="002747EA">
        <w:fldChar w:fldCharType="begin">
          <w:fldData xml:space="preserve">PEVuZE5vdGU+PENpdGU+PEF1dGhvcj5NZWVydGVuczwvQXV0aG9yPjxZZWFyPjIwMTg8L1llYXI+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</w:fldData>
        </w:fldChar>
      </w:r>
      <w:r w:rsidR="002747EA">
        <w:instrText xml:space="preserve"> ADDIN EN.CITE.DATA </w:instrText>
      </w:r>
      <w:r w:rsidR="002747EA">
        <w:fldChar w:fldCharType="end"/>
      </w:r>
      <w:r w:rsidR="00E51743">
        <w:fldChar w:fldCharType="separate"/>
      </w:r>
      <w:r w:rsidR="002747EA" w:rsidRPr="002747EA">
        <w:rPr>
          <w:noProof/>
          <w:vertAlign w:val="superscript"/>
        </w:rPr>
        <w:t>192</w:t>
      </w:r>
      <w:r w:rsidR="00E51743">
        <w:fldChar w:fldCharType="end"/>
      </w:r>
    </w:p>
    <w:p w14:paraId="4FAA5EF9" w14:textId="166E32F4" w:rsidR="00687E3F" w:rsidRDefault="00687E3F" w:rsidP="00687E3F">
      <w:r>
        <w:t xml:space="preserve">There is consistent evidence from systematic reviews that calcium supplementation reduces the risk of gestational hypertension </w:t>
      </w:r>
      <w:r>
        <w:fldChar w:fldCharType="begin">
          <w:fldData xml:space="preserve">PEVuZE5vdGU+PENpdGU+PEF1dGhvcj5Ib2ZtZXlyPC9BdXRob3I+PFllYXI+MjAxODwvWWVhcj48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=
</w:fldData>
        </w:fldChar>
      </w:r>
      <w:r w:rsidR="002747EA">
        <w:instrText xml:space="preserve"> ADDIN EN.CITE </w:instrText>
      </w:r>
      <w:r w:rsidR="002747EA">
        <w:fldChar w:fldCharType="begin">
          <w:fldData xml:space="preserve">PEVuZE5vdGU+PENpdGU+PEF1dGhvcj5Ib2ZtZXlyPC9BdXRob3I+PFllYXI+MjAxODwvWWVhcj48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=
</w:fldData>
        </w:fldChar>
      </w:r>
      <w:r w:rsidR="002747EA">
        <w:instrText xml:space="preserve"> ADDIN EN.CITE.DATA </w:instrText>
      </w:r>
      <w:r w:rsidR="002747EA">
        <w:fldChar w:fldCharType="end"/>
      </w:r>
      <w:r>
        <w:fldChar w:fldCharType="separate"/>
      </w:r>
      <w:r w:rsidR="002747EA" w:rsidRPr="002747EA">
        <w:rPr>
          <w:noProof/>
          <w:vertAlign w:val="superscript"/>
        </w:rPr>
        <w:t>186,189</w:t>
      </w:r>
      <w:r>
        <w:fldChar w:fldCharType="end"/>
      </w:r>
      <w:r>
        <w:t xml:space="preserve"> and pre-eclampsia </w:t>
      </w:r>
      <w:r>
        <w:fldChar w:fldCharType="begin">
          <w:fldData xml:space="preserve">PEVuZE5vdGU+PENpdGU+PEF1dGhvcj5Ib2ZtZXlyPC9BdXRob3I+PFllYXI+MjAxODwvWWVhcj48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</w:fldData>
        </w:fldChar>
      </w:r>
      <w:r w:rsidR="002747EA">
        <w:instrText xml:space="preserve"> ADDIN EN.CITE </w:instrText>
      </w:r>
      <w:r w:rsidR="002747EA">
        <w:fldChar w:fldCharType="begin">
          <w:fldData xml:space="preserve">PEVuZE5vdGU+PENpdGU+PEF1dGhvcj5Ib2ZtZXlyPC9BdXRob3I+PFllYXI+MjAxODwvWWVhcj48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</w:fldData>
        </w:fldChar>
      </w:r>
      <w:r w:rsidR="002747EA">
        <w:instrText xml:space="preserve"> ADDIN EN.CITE.DATA </w:instrText>
      </w:r>
      <w:r w:rsidR="002747EA">
        <w:fldChar w:fldCharType="end"/>
      </w:r>
      <w:r>
        <w:fldChar w:fldCharType="separate"/>
      </w:r>
      <w:r w:rsidR="002747EA" w:rsidRPr="002747EA">
        <w:rPr>
          <w:noProof/>
          <w:vertAlign w:val="superscript"/>
        </w:rPr>
        <w:t>186-189</w:t>
      </w:r>
      <w:r>
        <w:fldChar w:fldCharType="end"/>
      </w:r>
      <w:r>
        <w:t xml:space="preserve">. </w:t>
      </w:r>
    </w:p>
    <w:p w14:paraId="560A5AA3" w14:textId="75DF4D3D" w:rsidR="00687E3F" w:rsidRDefault="00687E3F" w:rsidP="00687E3F">
      <w:r>
        <w:t>H</w:t>
      </w:r>
      <w:r w:rsidRPr="006C2358">
        <w:t>igh-</w:t>
      </w:r>
      <w:r>
        <w:t>dose calcium supplementation (≥</w:t>
      </w:r>
      <w:r w:rsidRPr="006C2358">
        <w:t>1</w:t>
      </w:r>
      <w:r>
        <w:t> </w:t>
      </w:r>
      <w:r w:rsidRPr="006C2358">
        <w:t>g/day) reduce</w:t>
      </w:r>
      <w:r>
        <w:t>s</w:t>
      </w:r>
      <w:r w:rsidRPr="006C2358">
        <w:t xml:space="preserve"> the risk of </w:t>
      </w:r>
      <w:r>
        <w:t>gestational hypertension (</w:t>
      </w:r>
      <w:r w:rsidRPr="006C2358">
        <w:rPr>
          <w:sz w:val="16"/>
          <w:szCs w:val="16"/>
        </w:rPr>
        <w:t>RR 0.65; 95%CI 0.53 to 0.81; 12 RCTs; n=15,470</w:t>
      </w:r>
      <w:r>
        <w:t>), with a clearer effect among women with low dietary calcium (</w:t>
      </w:r>
      <w:r w:rsidRPr="00B0767E">
        <w:rPr>
          <w:sz w:val="16"/>
          <w:szCs w:val="16"/>
        </w:rPr>
        <w:t xml:space="preserve">RR 0.44; 95%CI 0.28 to 0.70; 7 </w:t>
      </w:r>
      <w:r>
        <w:rPr>
          <w:sz w:val="16"/>
          <w:szCs w:val="16"/>
        </w:rPr>
        <w:t>RCTs</w:t>
      </w:r>
      <w:r w:rsidRPr="00B0767E">
        <w:rPr>
          <w:sz w:val="16"/>
          <w:szCs w:val="16"/>
        </w:rPr>
        <w:t>; n=10,418</w:t>
      </w:r>
      <w:r>
        <w:t xml:space="preserve">) than among women with adequate dietary calcium ( </w:t>
      </w:r>
      <w:r w:rsidRPr="00B0767E">
        <w:rPr>
          <w:sz w:val="16"/>
          <w:szCs w:val="16"/>
        </w:rPr>
        <w:t xml:space="preserve">RR 0.90; 95%CI 0.81 to 0.99; 4 </w:t>
      </w:r>
      <w:r>
        <w:rPr>
          <w:sz w:val="16"/>
          <w:szCs w:val="16"/>
        </w:rPr>
        <w:t>RCTs</w:t>
      </w:r>
      <w:r w:rsidRPr="00B0767E">
        <w:rPr>
          <w:sz w:val="16"/>
          <w:szCs w:val="16"/>
        </w:rPr>
        <w:t>; n=5,022</w:t>
      </w:r>
      <w:r>
        <w:t xml:space="preserve">) </w:t>
      </w:r>
      <w:r>
        <w:fldChar w:fldCharType="begin"/>
      </w:r>
      <w:r w:rsidR="002747EA">
        <w:instrText xml:space="preserve"> ADDIN EN.CITE &lt;EndNote&gt;&lt;Cite&gt;&lt;Author&gt;Hofmeyr&lt;/Author&gt;&lt;Year&gt;2018&lt;/Year&gt;&lt;RecNum&gt;1316&lt;/RecNum&gt;&lt;DisplayText&gt;&lt;style face="superscript" font="Trebuchet MS" size="9"&gt;186&lt;/style&gt;&lt;/DisplayText&gt;&lt;record&gt;&lt;rec-number&gt;1316&lt;/rec-number&gt;&lt;foreign-keys&gt;&lt;key app="EN" db-id="exvasrfx2dtraoesasxp2szsxa2df502592x" timestamp="1566798243"&gt;1316&lt;/key&gt;&lt;key app="ENWeb" db-id=""&gt;0&lt;/key&gt;&lt;/foreign-keys&gt;&lt;ref-type name="Journal Article"&gt;17&lt;/ref-type&gt;&lt;contributors&gt;&lt;authors&gt;&lt;author&gt;Hofmeyr, G. Justus&lt;/author&gt;&lt;author&gt;Lawrie, Theresa A.&lt;/author&gt;&lt;author&gt;Atallah, Álvaro N.&lt;/author&gt;&lt;author&gt;Torloni, Maria Regina&lt;/author&gt;&lt;/authors&gt;&lt;/contributors&gt;&lt;titles&gt;&lt;title&gt;Calcium supplementation during pregnancy for preventing hypertensive disorders and related problems&lt;/title&gt;&lt;secondary-title&gt;Cochrane Database of Systematic Reviews&lt;/secondary-title&gt;&lt;/titles&gt;&lt;periodical&gt;&lt;full-title&gt;Cochrane Database of Systematic Reviews&lt;/full-title&gt;&lt;/periodical&gt;&lt;dates&gt;&lt;year&gt;2018&lt;/year&gt;&lt;/dates&gt;&lt;isbn&gt;14651858&lt;/isbn&gt;&lt;urls&gt;&lt;/urls&gt;&lt;electronic-resource-num&gt;10.1002/14651858.CD001059.pub5&lt;/electronic-resource-num&gt;&lt;/record&gt;&lt;/Cite&gt;&lt;/EndNote&gt;</w:instrText>
      </w:r>
      <w:r>
        <w:fldChar w:fldCharType="separate"/>
      </w:r>
      <w:r w:rsidR="002747EA" w:rsidRPr="002747EA">
        <w:rPr>
          <w:noProof/>
          <w:vertAlign w:val="superscript"/>
        </w:rPr>
        <w:t>186</w:t>
      </w:r>
      <w:r>
        <w:fldChar w:fldCharType="end"/>
      </w:r>
      <w:r>
        <w:t>. High dose calcium also reduces the risk of pre-eclampsia (</w:t>
      </w:r>
      <w:r w:rsidRPr="00B0767E">
        <w:rPr>
          <w:sz w:val="16"/>
          <w:szCs w:val="16"/>
        </w:rPr>
        <w:t xml:space="preserve">RR 0.45; 95CI 0.31 to 0.65; 13 trials; n=15,730; low </w:t>
      </w:r>
      <w:r w:rsidR="00836F2D">
        <w:rPr>
          <w:sz w:val="16"/>
          <w:szCs w:val="16"/>
        </w:rPr>
        <w:t>certainty</w:t>
      </w:r>
      <w:r>
        <w:t xml:space="preserve">). </w:t>
      </w:r>
    </w:p>
    <w:p w14:paraId="6643F36F" w14:textId="6D843999" w:rsidR="00687E3F" w:rsidRDefault="00687E3F" w:rsidP="00687E3F">
      <w:r>
        <w:t>Low dose calcium (&lt;1 g/day) also reduces the risk of gestational hypertension (</w:t>
      </w:r>
      <w:r w:rsidRPr="00B0767E">
        <w:rPr>
          <w:sz w:val="16"/>
          <w:szCs w:val="16"/>
        </w:rPr>
        <w:t>RR 0.57; 95%CI 0.39 to 0.82; 3</w:t>
      </w:r>
      <w:r>
        <w:rPr>
          <w:sz w:val="16"/>
          <w:szCs w:val="16"/>
        </w:rPr>
        <w:t> </w:t>
      </w:r>
      <w:r w:rsidRPr="00B0767E">
        <w:rPr>
          <w:sz w:val="16"/>
          <w:szCs w:val="16"/>
        </w:rPr>
        <w:t>RCTs; n=558</w:t>
      </w:r>
      <w:r>
        <w:t xml:space="preserve">) </w:t>
      </w:r>
      <w:r>
        <w:fldChar w:fldCharType="begin"/>
      </w:r>
      <w:r w:rsidR="002747EA">
        <w:instrText xml:space="preserve"> ADDIN EN.CITE &lt;EndNote&gt;&lt;Cite&gt;&lt;Author&gt;Hofmeyr&lt;/Author&gt;&lt;Year&gt;2018&lt;/Year&gt;&lt;RecNum&gt;1316&lt;/RecNum&gt;&lt;DisplayText&gt;&lt;style face="superscript" font="Trebuchet MS" size="9"&gt;186&lt;/style&gt;&lt;/DisplayText&gt;&lt;record&gt;&lt;rec-number&gt;1316&lt;/rec-number&gt;&lt;foreign-keys&gt;&lt;key app="EN" db-id="exvasrfx2dtraoesasxp2szsxa2df502592x" timestamp="1566798243"&gt;1316&lt;/key&gt;&lt;key app="ENWeb" db-id=""&gt;0&lt;/key&gt;&lt;/foreign-keys&gt;&lt;ref-type name="Journal Article"&gt;17&lt;/ref-type&gt;&lt;contributors&gt;&lt;authors&gt;&lt;author&gt;Hofmeyr, G. Justus&lt;/author&gt;&lt;author&gt;Lawrie, Theresa A.&lt;/author&gt;&lt;author&gt;Atallah, Álvaro N.&lt;/author&gt;&lt;author&gt;Torloni, Maria Regina&lt;/author&gt;&lt;/authors&gt;&lt;/contributors&gt;&lt;titles&gt;&lt;title&gt;Calcium supplementation during pregnancy for preventing hypertensive disorders and related problems&lt;/title&gt;&lt;secondary-title&gt;Cochrane Database of Systematic Reviews&lt;/secondary-title&gt;&lt;/titles&gt;&lt;periodical&gt;&lt;full-title&gt;Cochrane Database of Systematic Reviews&lt;/full-title&gt;&lt;/periodical&gt;&lt;dates&gt;&lt;year&gt;2018&lt;/year&gt;&lt;/dates&gt;&lt;isbn&gt;14651858&lt;/isbn&gt;&lt;urls&gt;&lt;/urls&gt;&lt;electronic-resource-num&gt;10.1002/14651858.CD001059.pub5&lt;/electronic-resource-num&gt;&lt;/record&gt;&lt;/Cite&gt;&lt;/EndNote&gt;</w:instrText>
      </w:r>
      <w:r>
        <w:fldChar w:fldCharType="separate"/>
      </w:r>
      <w:r w:rsidR="002747EA" w:rsidRPr="002747EA">
        <w:rPr>
          <w:noProof/>
          <w:vertAlign w:val="superscript"/>
        </w:rPr>
        <w:t>186</w:t>
      </w:r>
      <w:r>
        <w:fldChar w:fldCharType="end"/>
      </w:r>
      <w:r>
        <w:t xml:space="preserve"> and pre-eclampsia (</w:t>
      </w:r>
      <w:r w:rsidRPr="00B0767E">
        <w:rPr>
          <w:sz w:val="16"/>
          <w:szCs w:val="16"/>
        </w:rPr>
        <w:t>RR 0.36; 95%CI 0.23 to 0.57; 4 RCTs; n=980</w:t>
      </w:r>
      <w:r>
        <w:t xml:space="preserve">) </w:t>
      </w:r>
      <w:r>
        <w:fldChar w:fldCharType="begin">
          <w:fldData xml:space="preserve">PEVuZE5vdGU+PENpdGU+PEF1dGhvcj5Ib2ZtZXlyPC9BdXRob3I+PFllYXI+MjAxNDwvWWVhcj48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</w:fldData>
        </w:fldChar>
      </w:r>
      <w:r w:rsidR="002747EA">
        <w:instrText xml:space="preserve"> ADDIN EN.CITE </w:instrText>
      </w:r>
      <w:r w:rsidR="002747EA">
        <w:fldChar w:fldCharType="begin">
          <w:fldData xml:space="preserve">PEVuZE5vdGU+PENpdGU+PEF1dGhvcj5Ib2ZtZXlyPC9BdXRob3I+PFllYXI+MjAxNDwvWWVhcj48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</w:fldData>
        </w:fldChar>
      </w:r>
      <w:r w:rsidR="002747EA">
        <w:instrText xml:space="preserve"> ADDIN EN.CITE.DATA </w:instrText>
      </w:r>
      <w:r w:rsidR="002747EA">
        <w:fldChar w:fldCharType="end"/>
      </w:r>
      <w:r>
        <w:fldChar w:fldCharType="separate"/>
      </w:r>
      <w:r w:rsidR="002747EA" w:rsidRPr="002747EA">
        <w:rPr>
          <w:noProof/>
          <w:vertAlign w:val="superscript"/>
        </w:rPr>
        <w:t>187</w:t>
      </w:r>
      <w:r>
        <w:fldChar w:fldCharType="end"/>
      </w:r>
      <w:r>
        <w:t>.</w:t>
      </w:r>
    </w:p>
    <w:p w14:paraId="57DEC975" w14:textId="5DB639EF" w:rsidR="00687E3F" w:rsidRDefault="00687E3F" w:rsidP="00687E3F">
      <w:r>
        <w:t xml:space="preserve">A Cochrane review </w:t>
      </w:r>
      <w:r>
        <w:fldChar w:fldCharType="begin"/>
      </w:r>
      <w:r w:rsidR="002747EA">
        <w:instrText xml:space="preserve"> ADDIN EN.CITE &lt;EndNote&gt;&lt;Cite&gt;&lt;Author&gt;Hofmeyr&lt;/Author&gt;&lt;Year&gt;2018&lt;/Year&gt;&lt;RecNum&gt;1316&lt;/RecNum&gt;&lt;DisplayText&gt;&lt;style face="superscript" font="Trebuchet MS" size="9"&gt;186&lt;/style&gt;&lt;/DisplayText&gt;&lt;record&gt;&lt;rec-number&gt;1316&lt;/rec-number&gt;&lt;foreign-keys&gt;&lt;key app="EN" db-id="exvasrfx2dtraoesasxp2szsxa2df502592x" timestamp="1566798243"&gt;1316&lt;/key&gt;&lt;key app="ENWeb" db-id=""&gt;0&lt;/key&gt;&lt;/foreign-keys&gt;&lt;ref-type name="Journal Article"&gt;17&lt;/ref-type&gt;&lt;contributors&gt;&lt;authors&gt;&lt;author&gt;Hofmeyr, G. Justus&lt;/author&gt;&lt;author&gt;Lawrie, Theresa A.&lt;/author&gt;&lt;author&gt;Atallah, Álvaro N.&lt;/author&gt;&lt;author&gt;Torloni, Maria Regina&lt;/author&gt;&lt;/authors&gt;&lt;/contributors&gt;&lt;titles&gt;&lt;title&gt;Calcium supplementation during pregnancy for preventing hypertensive disorders and related problems&lt;/title&gt;&lt;secondary-title&gt;Cochrane Database of Systematic Reviews&lt;/secondary-title&gt;&lt;/titles&gt;&lt;periodical&gt;&lt;full-title&gt;Cochrane Database of Systematic Reviews&lt;/full-title&gt;&lt;/periodical&gt;&lt;dates&gt;&lt;year&gt;2018&lt;/year&gt;&lt;/dates&gt;&lt;isbn&gt;14651858&lt;/isbn&gt;&lt;urls&gt;&lt;/urls&gt;&lt;electronic-resource-num&gt;10.1002/14651858.CD001059.pub5&lt;/electronic-resource-num&gt;&lt;/record&gt;&lt;/Cite&gt;&lt;/EndNote&gt;</w:instrText>
      </w:r>
      <w:r>
        <w:fldChar w:fldCharType="separate"/>
      </w:r>
      <w:r w:rsidR="002747EA" w:rsidRPr="002747EA">
        <w:rPr>
          <w:noProof/>
          <w:vertAlign w:val="superscript"/>
        </w:rPr>
        <w:t>186</w:t>
      </w:r>
      <w:r>
        <w:fldChar w:fldCharType="end"/>
      </w:r>
      <w:r>
        <w:t xml:space="preserve"> found a reduction in risk of preterm birth &lt;37 weeks with high-dose calcium among all women (</w:t>
      </w:r>
      <w:r w:rsidRPr="001C245D">
        <w:rPr>
          <w:sz w:val="16"/>
          <w:szCs w:val="16"/>
        </w:rPr>
        <w:t xml:space="preserve">RR 0.76; 95%CI 0.60 to 0.97; 11 trials, n=15,275; low </w:t>
      </w:r>
      <w:r w:rsidR="00836F2D">
        <w:rPr>
          <w:sz w:val="16"/>
          <w:szCs w:val="16"/>
        </w:rPr>
        <w:t>certainty</w:t>
      </w:r>
      <w:r>
        <w:t xml:space="preserve">). An earlier Cochrane review </w:t>
      </w:r>
      <w:r>
        <w:fldChar w:fldCharType="begin">
          <w:fldData xml:space="preserve">PEVuZE5vdGU+PENpdGU+PEF1dGhvcj5CdXBwYXNpcmk8L0F1dGhvcj48WWVhcj4yMDE1PC9ZZWFy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</w:fldData>
        </w:fldChar>
      </w:r>
      <w:r w:rsidR="002747EA">
        <w:instrText xml:space="preserve"> ADDIN EN.CITE </w:instrText>
      </w:r>
      <w:r w:rsidR="002747EA">
        <w:fldChar w:fldCharType="begin">
          <w:fldData xml:space="preserve">PEVuZE5vdGU+PENpdGU+PEF1dGhvcj5CdXBwYXNpcmk8L0F1dGhvcj48WWVhcj4yMDE1PC9ZZWFy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</w:fldData>
        </w:fldChar>
      </w:r>
      <w:r w:rsidR="002747EA">
        <w:instrText xml:space="preserve"> ADDIN EN.CITE.DATA </w:instrText>
      </w:r>
      <w:r w:rsidR="002747EA">
        <w:fldChar w:fldCharType="end"/>
      </w:r>
      <w:r>
        <w:fldChar w:fldCharType="separate"/>
      </w:r>
      <w:r w:rsidR="002747EA" w:rsidRPr="002747EA">
        <w:rPr>
          <w:noProof/>
          <w:vertAlign w:val="superscript"/>
        </w:rPr>
        <w:t>185</w:t>
      </w:r>
      <w:r>
        <w:fldChar w:fldCharType="end"/>
      </w:r>
      <w:r>
        <w:t xml:space="preserve"> found no clear difference in risk of preterm birth &lt;34 weeks (</w:t>
      </w:r>
      <w:r>
        <w:rPr>
          <w:sz w:val="16"/>
          <w:szCs w:val="16"/>
        </w:rPr>
        <w:t>RR 1.04; 95%CI 0.80 to 1.36</w:t>
      </w:r>
      <w:r w:rsidRPr="001C245D">
        <w:rPr>
          <w:sz w:val="16"/>
          <w:szCs w:val="16"/>
        </w:rPr>
        <w:t>; 4</w:t>
      </w:r>
      <w:r>
        <w:rPr>
          <w:sz w:val="16"/>
          <w:szCs w:val="16"/>
        </w:rPr>
        <w:t> RCTs</w:t>
      </w:r>
      <w:r w:rsidRPr="001C245D">
        <w:rPr>
          <w:sz w:val="16"/>
          <w:szCs w:val="16"/>
        </w:rPr>
        <w:t xml:space="preserve">, n=5,669; moderate </w:t>
      </w:r>
      <w:r w:rsidR="00836F2D">
        <w:rPr>
          <w:sz w:val="16"/>
          <w:szCs w:val="16"/>
        </w:rPr>
        <w:t>certainty</w:t>
      </w:r>
      <w:r>
        <w:t>).</w:t>
      </w:r>
    </w:p>
    <w:p w14:paraId="18E36912" w14:textId="3E0DC664" w:rsidR="00687E3F" w:rsidRDefault="00687E3F" w:rsidP="00687E3F">
      <w:r>
        <w:t>Calcium supplementation does not appear to be of benefit in preventing low birth weight (</w:t>
      </w:r>
      <w:r w:rsidRPr="006C2358">
        <w:rPr>
          <w:sz w:val="16"/>
          <w:szCs w:val="16"/>
        </w:rPr>
        <w:t>RR 0.93; 95%CI 0.81 to 1.07; 6</w:t>
      </w:r>
      <w:r>
        <w:rPr>
          <w:sz w:val="16"/>
          <w:szCs w:val="16"/>
        </w:rPr>
        <w:t> </w:t>
      </w:r>
      <w:r w:rsidRPr="006C2358">
        <w:rPr>
          <w:sz w:val="16"/>
          <w:szCs w:val="16"/>
        </w:rPr>
        <w:t xml:space="preserve">RCTs; n=14,162; moderate </w:t>
      </w:r>
      <w:r w:rsidR="00836F2D">
        <w:rPr>
          <w:sz w:val="16"/>
          <w:szCs w:val="16"/>
        </w:rPr>
        <w:t>certainty</w:t>
      </w:r>
      <w:r>
        <w:t xml:space="preserve">) </w:t>
      </w:r>
      <w:r>
        <w:fldChar w:fldCharType="begin">
          <w:fldData xml:space="preserve">PEVuZE5vdGU+PENpdGU+PEF1dGhvcj5CdXBwYXNpcmk8L0F1dGhvcj48WWVhcj4yMDE1PC9ZZWFy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</w:fldData>
        </w:fldChar>
      </w:r>
      <w:r w:rsidR="002747EA">
        <w:instrText xml:space="preserve"> ADDIN EN.CITE </w:instrText>
      </w:r>
      <w:r w:rsidR="002747EA">
        <w:fldChar w:fldCharType="begin">
          <w:fldData xml:space="preserve">PEVuZE5vdGU+PENpdGU+PEF1dGhvcj5CdXBwYXNpcmk8L0F1dGhvcj48WWVhcj4yMDE1PC9ZZWFy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</w:fldData>
        </w:fldChar>
      </w:r>
      <w:r w:rsidR="002747EA">
        <w:instrText xml:space="preserve"> ADDIN EN.CITE.DATA </w:instrText>
      </w:r>
      <w:r w:rsidR="002747EA">
        <w:fldChar w:fldCharType="end"/>
      </w:r>
      <w:r>
        <w:fldChar w:fldCharType="separate"/>
      </w:r>
      <w:r w:rsidR="002747EA" w:rsidRPr="002747EA">
        <w:rPr>
          <w:noProof/>
          <w:vertAlign w:val="superscript"/>
        </w:rPr>
        <w:t>185</w:t>
      </w:r>
      <w:r>
        <w:fldChar w:fldCharType="end"/>
      </w:r>
      <w:r>
        <w:t xml:space="preserve">. </w:t>
      </w:r>
    </w:p>
    <w:p w14:paraId="0DB700CA" w14:textId="0906AAAD" w:rsidR="00184935" w:rsidRDefault="006C2358" w:rsidP="00A46591">
      <w:r>
        <w:t xml:space="preserve">The two RCTs suggested that calcium </w:t>
      </w:r>
      <w:r w:rsidR="00A46591">
        <w:t xml:space="preserve">supplementation </w:t>
      </w:r>
      <w:r w:rsidRPr="006C2358">
        <w:t xml:space="preserve">may </w:t>
      </w:r>
      <w:r w:rsidR="00A46591">
        <w:t>redu</w:t>
      </w:r>
      <w:r w:rsidR="00A46591" w:rsidRPr="00A46591">
        <w:t>ce</w:t>
      </w:r>
      <w:r w:rsidR="00184935" w:rsidRPr="00A46591">
        <w:t xml:space="preserve"> bone resorption</w:t>
      </w:r>
      <w:r w:rsidR="00A46591" w:rsidRPr="00A46591">
        <w:t>.</w:t>
      </w:r>
      <w:r w:rsidR="00E51743">
        <w:fldChar w:fldCharType="begin">
          <w:fldData xml:space="preserve">PEVuZE5vdGU+PENpdGU+PEF1dGhvcj5FdHRpbmdlcjwvQXV0aG9yPjxZZWFyPjIwMTQ8L1llYXI+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</w:fldData>
        </w:fldChar>
      </w:r>
      <w:r w:rsidR="002747EA">
        <w:instrText xml:space="preserve"> ADDIN EN.CITE </w:instrText>
      </w:r>
      <w:r w:rsidR="002747EA">
        <w:fldChar w:fldCharType="begin">
          <w:fldData xml:space="preserve">PEVuZE5vdGU+PENpdGU+PEF1dGhvcj5FdHRpbmdlcjwvQXV0aG9yPjxZZWFyPjIwMTQ8L1llYXI+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</w:fldData>
        </w:fldChar>
      </w:r>
      <w:r w:rsidR="002747EA">
        <w:instrText xml:space="preserve"> ADDIN EN.CITE.DATA </w:instrText>
      </w:r>
      <w:r w:rsidR="002747EA">
        <w:fldChar w:fldCharType="end"/>
      </w:r>
      <w:r w:rsidR="00E51743">
        <w:fldChar w:fldCharType="separate"/>
      </w:r>
      <w:r w:rsidR="002747EA" w:rsidRPr="002747EA">
        <w:rPr>
          <w:noProof/>
          <w:vertAlign w:val="superscript"/>
        </w:rPr>
        <w:t>190,191</w:t>
      </w:r>
      <w:r w:rsidR="00E51743">
        <w:fldChar w:fldCharType="end"/>
      </w:r>
      <w:r w:rsidR="00360E5F">
        <w:t xml:space="preserve"> A cross-sectional study found that higher calcium supplementation (</w:t>
      </w:r>
      <w:r w:rsidR="00360E5F" w:rsidRPr="00360E5F">
        <w:rPr>
          <w:sz w:val="16"/>
          <w:szCs w:val="16"/>
        </w:rPr>
        <w:t>679 vs 336 mg/day</w:t>
      </w:r>
      <w:r w:rsidR="00360E5F">
        <w:t>) reduced the prevalence of depressive symptoms during pregnancy (</w:t>
      </w:r>
      <w:r w:rsidR="00360E5F" w:rsidRPr="00360E5F">
        <w:rPr>
          <w:sz w:val="16"/>
          <w:szCs w:val="16"/>
        </w:rPr>
        <w:t>aOR 0.59; 95%CI 0.40 to 0.88, p=0.006</w:t>
      </w:r>
      <w:r w:rsidR="00360E5F">
        <w:t>).</w:t>
      </w:r>
      <w:r w:rsidR="003E2D58">
        <w:fldChar w:fldCharType="begin"/>
      </w:r>
      <w:r w:rsidR="002747EA">
        <w:instrText xml:space="preserve"> ADDIN EN.CITE &lt;EndNote&gt;&lt;Cite&gt;&lt;Author&gt;Miyake&lt;/Author&gt;&lt;Year&gt;2015&lt;/Year&gt;&lt;RecNum&gt;1465&lt;/RecNum&gt;&lt;DisplayText&gt;&lt;style face="superscript" font="Trebuchet MS" size="9"&gt;89&lt;/style&gt;&lt;/DisplayText&gt;&lt;record&gt;&lt;rec-number&gt;1465&lt;/rec-number&gt;&lt;foreign-keys&gt;&lt;key app="EN" db-id="exvasrfx2dtraoesasxp2szsxa2df502592x" timestamp="1574039613"&gt;1465&lt;/key&gt;&lt;key app="ENWeb" db-id=""&gt;0&lt;/key&gt;&lt;/foreign-keys&gt;&lt;ref-type name="Journal Article"&gt;17&lt;/ref-type&gt;&lt;contributors&gt;&lt;authors&gt;&lt;author&gt;Miyake, Y.&lt;/author&gt;&lt;author&gt;Tanaka, K.&lt;/author&gt;&lt;author&gt;Okubo, H.&lt;/author&gt;&lt;author&gt;Sasaki, S.&lt;/author&gt;&lt;author&gt;Arakawa, M.&lt;/author&gt;&lt;/authors&gt;&lt;/contributors&gt;&lt;titles&gt;&lt;title&gt;Intake of dairy products and calcium and prevalence of depressive symptoms during pregnancy in Japan: a cross-sectional study&lt;/title&gt;&lt;secondary-title&gt;BJOG&lt;/secondary-title&gt;&lt;/titles&gt;&lt;periodical&gt;&lt;full-title&gt;BJOG&lt;/full-title&gt;&lt;/periodical&gt;&lt;pages&gt;336-43&lt;/pages&gt;&lt;volume&gt;122&lt;/volume&gt;&lt;number&gt;3&lt;/number&gt;&lt;section&gt;336&lt;/section&gt;&lt;dates&gt;&lt;year&gt;2015&lt;/year&gt;&lt;/dates&gt;&lt;isbn&gt;14700328&lt;/isbn&gt;&lt;urls&gt;&lt;/urls&gt;&lt;electronic-resource-num&gt;10.1111/1471-0528.12972&lt;/electronic-resource-num&gt;&lt;/record&gt;&lt;/Cite&gt;&lt;/EndNote&gt;</w:instrText>
      </w:r>
      <w:r w:rsidR="003E2D58">
        <w:fldChar w:fldCharType="separate"/>
      </w:r>
      <w:r w:rsidR="002747EA" w:rsidRPr="002747EA">
        <w:rPr>
          <w:noProof/>
          <w:vertAlign w:val="superscript"/>
        </w:rPr>
        <w:t>89</w:t>
      </w:r>
      <w:r w:rsidR="003E2D58">
        <w:fldChar w:fldCharType="end"/>
      </w:r>
    </w:p>
    <w:p w14:paraId="059086AE" w14:textId="72D6CD3D" w:rsidR="00BA37D8" w:rsidRPr="00A46591" w:rsidRDefault="00BA37D8" w:rsidP="00A46591">
      <w:r>
        <w:t>The cost-effectiveness study found that advising calcium supplementation to all women could reduce the incidence of pre-eclampsia by 25% and is a more efficient approach than advising supplementation to subgroups only.</w:t>
      </w:r>
      <w:r w:rsidR="00E51743">
        <w:fldChar w:fldCharType="begin">
          <w:fldData xml:space="preserve">PEVuZE5vdGU+PENpdGU+PEF1dGhvcj5NZWVydGVuczwvQXV0aG9yPjxZZWFyPjIwMTg8L1llYXI+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</w:fldData>
        </w:fldChar>
      </w:r>
      <w:r w:rsidR="002747EA">
        <w:instrText xml:space="preserve"> ADDIN EN.CITE </w:instrText>
      </w:r>
      <w:r w:rsidR="002747EA">
        <w:fldChar w:fldCharType="begin">
          <w:fldData xml:space="preserve">PEVuZE5vdGU+PENpdGU+PEF1dGhvcj5NZWVydGVuczwvQXV0aG9yPjxZZWFyPjIwMTg8L1llYXI+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</w:fldData>
        </w:fldChar>
      </w:r>
      <w:r w:rsidR="002747EA">
        <w:instrText xml:space="preserve"> ADDIN EN.CITE.DATA </w:instrText>
      </w:r>
      <w:r w:rsidR="002747EA">
        <w:fldChar w:fldCharType="end"/>
      </w:r>
      <w:r w:rsidR="00E51743">
        <w:fldChar w:fldCharType="separate"/>
      </w:r>
      <w:r w:rsidR="002747EA" w:rsidRPr="002747EA">
        <w:rPr>
          <w:noProof/>
          <w:vertAlign w:val="superscript"/>
        </w:rPr>
        <w:t>192</w:t>
      </w:r>
      <w:r w:rsidR="00E51743">
        <w:fldChar w:fldCharType="end"/>
      </w:r>
    </w:p>
    <w:p w14:paraId="144ADF05" w14:textId="2CF6F9B9" w:rsidR="00FF3C23" w:rsidRPr="00C17D56" w:rsidRDefault="00FF3C23" w:rsidP="00C17D56">
      <w:pPr>
        <w:pStyle w:val="Heading4"/>
      </w:pPr>
      <w:r w:rsidRPr="00C17D56">
        <w:t>Iodine</w:t>
      </w:r>
      <w:r w:rsidR="00BA549B" w:rsidRPr="00C17D56">
        <w:t xml:space="preserve"> supplementation</w:t>
      </w:r>
    </w:p>
    <w:p w14:paraId="097725D2" w14:textId="77777777" w:rsidR="00AB3D1F" w:rsidRDefault="00AB3D1F" w:rsidP="00AB3D1F">
      <w:pPr>
        <w:pStyle w:val="Heading5"/>
      </w:pPr>
      <w:r>
        <w:t>Background</w:t>
      </w:r>
    </w:p>
    <w:p w14:paraId="53999D7C" w14:textId="763A43B2" w:rsidR="00927F1F" w:rsidRDefault="00FE3CAB" w:rsidP="00927F1F">
      <w:r w:rsidRPr="00BE0953">
        <w:t>From September 2009 in New Zealand and from October 2009 in Australia, Standard 2.1.1 of the Code required the use of iodised salt instead of non-iodised salt in bread</w:t>
      </w:r>
      <w:r>
        <w:t>.</w:t>
      </w:r>
      <w:r w:rsidR="003523C5">
        <w:fldChar w:fldCharType="begin"/>
      </w:r>
      <w:r w:rsidR="002747EA">
        <w:instrText xml:space="preserve"> ADDIN EN.CITE &lt;EndNote&gt;&lt;Cite&gt;&lt;Author&gt;AIHW&lt;/Author&gt;&lt;Year&gt;2016&lt;/Year&gt;&lt;RecNum&gt;1201&lt;/RecNum&gt;&lt;DisplayText&gt;&lt;style face="superscript" font="Trebuchet MS" size="9"&gt;113&lt;/style&gt;&lt;/DisplayText&gt;&lt;record&gt;&lt;rec-number&gt;1201&lt;/rec-number&gt;&lt;foreign-keys&gt;&lt;key app="EN" db-id="exvasrfx2dtraoesasxp2szsxa2df502592x" timestamp="1559691299"&gt;1201&lt;/key&gt;&lt;/foreign-keys&gt;&lt;ref-type name="Report"&gt;27&lt;/ref-type&gt;&lt;contributors&gt;&lt;authors&gt;&lt;author&gt;AIHW,&lt;/author&gt;&lt;/authors&gt;&lt;/contributors&gt;&lt;titles&gt;&lt;title&gt;Monitoring the health impacts of mandatory folic acid and iodine fortification&lt;/title&gt;&lt;/titles&gt;&lt;dates&gt;&lt;year&gt;2016&lt;/year&gt;&lt;/dates&gt;&lt;pub-location&gt;Canberra&lt;/pub-location&gt;&lt;publisher&gt;Australian Institute of Health and Welfare&lt;/publisher&gt;&lt;work-type&gt;Cat. no. PHE 208&lt;/work-type&gt;&lt;urls&gt;&lt;related-urls&gt;&lt;url&gt;https://www.aihw.gov.au/getmedia/6bfafa4a-2255-4f04-8955-7496c9e5b2c1/19192.pdf.aspx?inline=true&lt;/url&gt;&lt;/related-urls&gt;&lt;/urls&gt;&lt;/record&gt;&lt;/Cite&gt;&lt;/EndNote&gt;</w:instrText>
      </w:r>
      <w:r w:rsidR="003523C5">
        <w:fldChar w:fldCharType="separate"/>
      </w:r>
      <w:r w:rsidR="002747EA" w:rsidRPr="002747EA">
        <w:rPr>
          <w:noProof/>
          <w:vertAlign w:val="superscript"/>
        </w:rPr>
        <w:t>113</w:t>
      </w:r>
      <w:r w:rsidR="003523C5">
        <w:fldChar w:fldCharType="end"/>
      </w:r>
      <w:r w:rsidRPr="00BE0953">
        <w:t> </w:t>
      </w:r>
      <w:r w:rsidR="00927F1F">
        <w:t>The AIHW reports that, w</w:t>
      </w:r>
      <w:r w:rsidR="00927F1F" w:rsidRPr="00927F1F">
        <w:t xml:space="preserve">hile mandatory fortification delivered sufficient amounts of iodine to the general population, intakes for many pregnant and breastfeeding women were insufficient due </w:t>
      </w:r>
      <w:r w:rsidR="00BE0953">
        <w:t>to their increased requirements.</w:t>
      </w:r>
      <w:r w:rsidR="003523C5">
        <w:fldChar w:fldCharType="begin"/>
      </w:r>
      <w:r w:rsidR="002747EA">
        <w:instrText xml:space="preserve"> ADDIN EN.CITE &lt;EndNote&gt;&lt;Cite&gt;&lt;Author&gt;AIHW&lt;/Author&gt;&lt;Year&gt;2016&lt;/Year&gt;&lt;RecNum&gt;1201&lt;/RecNum&gt;&lt;DisplayText&gt;&lt;style face="superscript" font="Trebuchet MS" size="9"&gt;113&lt;/style&gt;&lt;/DisplayText&gt;&lt;record&gt;&lt;rec-number&gt;1201&lt;/rec-number&gt;&lt;foreign-keys&gt;&lt;key app="EN" db-id="exvasrfx2dtraoesasxp2szsxa2df502592x" timestamp="1559691299"&gt;1201&lt;/key&gt;&lt;/foreign-keys&gt;&lt;ref-type name="Report"&gt;27&lt;/ref-type&gt;&lt;contributors&gt;&lt;authors&gt;&lt;author&gt;AIHW,&lt;/author&gt;&lt;/authors&gt;&lt;/contributors&gt;&lt;titles&gt;&lt;title&gt;Monitoring the health impacts of mandatory folic acid and iodine fortification&lt;/title&gt;&lt;/titles&gt;&lt;dates&gt;&lt;year&gt;2016&lt;/year&gt;&lt;/dates&gt;&lt;pub-location&gt;Canberra&lt;/pub-location&gt;&lt;publisher&gt;Australian Institute of Health and Welfare&lt;/publisher&gt;&lt;work-type&gt;Cat. no. PHE 208&lt;/work-type&gt;&lt;urls&gt;&lt;related-urls&gt;&lt;url&gt;https://www.aihw.gov.au/getmedia/6bfafa4a-2255-4f04-8955-7496c9e5b2c1/19192.pdf.aspx?inline=true&lt;/url&gt;&lt;/related-urls&gt;&lt;/urls&gt;&lt;/record&gt;&lt;/Cite&gt;&lt;/EndNote&gt;</w:instrText>
      </w:r>
      <w:r w:rsidR="003523C5">
        <w:fldChar w:fldCharType="separate"/>
      </w:r>
      <w:r w:rsidR="002747EA" w:rsidRPr="002747EA">
        <w:rPr>
          <w:noProof/>
          <w:vertAlign w:val="superscript"/>
        </w:rPr>
        <w:t>113</w:t>
      </w:r>
      <w:r w:rsidR="003523C5">
        <w:fldChar w:fldCharType="end"/>
      </w:r>
    </w:p>
    <w:p w14:paraId="42BB5AD8" w14:textId="1D6EE7E5" w:rsidR="002E2733" w:rsidRPr="005719CE" w:rsidRDefault="00812D5B" w:rsidP="005719CE">
      <w:r>
        <w:t>In a</w:t>
      </w:r>
      <w:r w:rsidR="002E2733">
        <w:t xml:space="preserve"> </w:t>
      </w:r>
      <w:r>
        <w:t xml:space="preserve">review of Australian </w:t>
      </w:r>
      <w:r w:rsidR="00BA6D51">
        <w:t>cohort studies post-fortification (</w:t>
      </w:r>
      <w:r w:rsidR="00BA6D51" w:rsidRPr="005719CE">
        <w:rPr>
          <w:sz w:val="16"/>
          <w:szCs w:val="16"/>
        </w:rPr>
        <w:t>7 studies</w:t>
      </w:r>
      <w:r w:rsidR="00BA6D51">
        <w:t>),</w:t>
      </w:r>
      <w:r w:rsidR="00D07346">
        <w:fldChar w:fldCharType="begin">
          <w:fldData xml:space="preserve">PEVuZE5vdGU+PENpdGU+PEF1dGhvcj5IdXJsZXk8L0F1dGhvcj48WWVhcj4yMDE5PC9ZZWFyPjxS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</w:fldData>
        </w:fldChar>
      </w:r>
      <w:r w:rsidR="002747EA">
        <w:instrText xml:space="preserve"> ADDIN EN.CITE </w:instrText>
      </w:r>
      <w:r w:rsidR="002747EA">
        <w:fldChar w:fldCharType="begin">
          <w:fldData xml:space="preserve">PEVuZE5vdGU+PENpdGU+PEF1dGhvcj5IdXJsZXk8L0F1dGhvcj48WWVhcj4yMDE5PC9ZZWFyPjxS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</w:fldData>
        </w:fldChar>
      </w:r>
      <w:r w:rsidR="002747EA">
        <w:instrText xml:space="preserve"> ADDIN EN.CITE.DATA </w:instrText>
      </w:r>
      <w:r w:rsidR="002747EA">
        <w:fldChar w:fldCharType="end"/>
      </w:r>
      <w:r w:rsidR="00D07346">
        <w:fldChar w:fldCharType="separate"/>
      </w:r>
      <w:r w:rsidR="002747EA" w:rsidRPr="002747EA">
        <w:rPr>
          <w:noProof/>
          <w:vertAlign w:val="superscript"/>
        </w:rPr>
        <w:t>193</w:t>
      </w:r>
      <w:r w:rsidR="00D07346">
        <w:fldChar w:fldCharType="end"/>
      </w:r>
      <w:r w:rsidR="00BA6D51">
        <w:t xml:space="preserve"> </w:t>
      </w:r>
      <w:r w:rsidR="002E2733" w:rsidRPr="002E2733">
        <w:t xml:space="preserve">three </w:t>
      </w:r>
      <w:r w:rsidR="00BA6D51">
        <w:t>studies found that</w:t>
      </w:r>
      <w:r w:rsidR="002E2733" w:rsidRPr="002E2733">
        <w:t xml:space="preserve"> the pregnant women in their studies </w:t>
      </w:r>
      <w:r w:rsidR="00BA6D51">
        <w:t>were</w:t>
      </w:r>
      <w:r w:rsidR="002E2733" w:rsidRPr="002E2733">
        <w:t xml:space="preserve"> iodine</w:t>
      </w:r>
      <w:r w:rsidR="00BA6D51">
        <w:t xml:space="preserve"> </w:t>
      </w:r>
      <w:r w:rsidR="002E2733" w:rsidRPr="002E2733">
        <w:t>replete</w:t>
      </w:r>
      <w:r w:rsidR="00BA6D51">
        <w:t xml:space="preserve"> and</w:t>
      </w:r>
      <w:r w:rsidR="002E2733" w:rsidRPr="002E2733">
        <w:t xml:space="preserve"> four found </w:t>
      </w:r>
      <w:r w:rsidR="00BA6D51">
        <w:t>that</w:t>
      </w:r>
      <w:r w:rsidR="002E2733" w:rsidRPr="002E2733">
        <w:t xml:space="preserve"> pregnant women </w:t>
      </w:r>
      <w:r w:rsidR="00BA6D51">
        <w:t>were</w:t>
      </w:r>
      <w:r w:rsidR="002E2733" w:rsidRPr="002E2733">
        <w:t xml:space="preserve"> in the mild-to-moderate iodine deficiency category. Only two studies,</w:t>
      </w:r>
      <w:r w:rsidR="00BA6D51">
        <w:t xml:space="preserve"> </w:t>
      </w:r>
      <w:r w:rsidR="002E2733" w:rsidRPr="002E2733">
        <w:t>documented iodine sufficiency among pregnant women in the absence of iodine supplementation.</w:t>
      </w:r>
      <w:r w:rsidR="00BA6D51">
        <w:t xml:space="preserve"> </w:t>
      </w:r>
    </w:p>
    <w:p w14:paraId="61F5868A" w14:textId="0BB464A2" w:rsidR="008F1BE7" w:rsidRDefault="008F1BE7" w:rsidP="00252C7D">
      <w:r>
        <w:t>An analysis of cross-sectional data from two Australian longitudinal studies pre- and post-fortification of iodine</w:t>
      </w:r>
      <w:r w:rsidR="0038306B">
        <w:t xml:space="preserve"> (</w:t>
      </w:r>
      <w:r w:rsidR="0038306B" w:rsidRPr="005719CE">
        <w:rPr>
          <w:sz w:val="16"/>
          <w:szCs w:val="16"/>
        </w:rPr>
        <w:t>n=368</w:t>
      </w:r>
      <w:r w:rsidR="0038306B">
        <w:t>)</w:t>
      </w:r>
      <w:r>
        <w:fldChar w:fldCharType="begin"/>
      </w:r>
      <w:r w:rsidR="002747EA">
        <w:instrText xml:space="preserve"> ADDIN EN.CITE &lt;EndNote&gt;&lt;Cite&gt;&lt;Author&gt;Singh&lt;/Author&gt;&lt;Year&gt;2019&lt;/Year&gt;&lt;RecNum&gt;1200&lt;/RecNum&gt;&lt;DisplayText&gt;&lt;style face="superscript" font="Trebuchet MS" size="9"&gt;194&lt;/style&gt;&lt;/DisplayText&gt;&lt;record&gt;&lt;rec-number&gt;1200&lt;/rec-number&gt;&lt;foreign-keys&gt;&lt;key app="EN" db-id="exvasrfx2dtraoesasxp2szsxa2df502592x" timestamp="1559690614"&gt;1200&lt;/key&gt;&lt;/foreign-keys&gt;&lt;ref-type name="Journal Article"&gt;17&lt;/ref-type&gt;&lt;contributors&gt;&lt;authors&gt;&lt;author&gt;Singh, G. R.&lt;/author&gt;&lt;author&gt;Davison, B.&lt;/author&gt;&lt;author&gt;Ma, G. Y.&lt;/author&gt;&lt;author&gt;Eastman, C. J.&lt;/author&gt;&lt;author&gt;Mackerras, D. E.&lt;/author&gt;&lt;/authors&gt;&lt;/contributors&gt;&lt;auth-address&gt;Menzies School of Health Research, Darwin, NT.&amp;#xD;Western Sydney University School of Medicine, Penrith, NSW.&amp;#xD;Sydney Thyroid Clinic, Sydney, NSW.&amp;#xD;Sydney Medical School, Sydney, NSW.&amp;#xD;Food Standards Australia New Zealand, Canberra, ACT.&lt;/auth-address&gt;&lt;titles&gt;&lt;title&gt;Iodine status of Indigenous and non-Indigenous young adults in the Top End, before and after mandatory fortification&lt;/title&gt;&lt;secondary-title&gt;Med J Aust&lt;/secondary-title&gt;&lt;/titles&gt;&lt;periodical&gt;&lt;full-title&gt;Med J Aust&lt;/full-title&gt;&lt;/periodical&gt;&lt;pages&gt;121-125&lt;/pages&gt;&lt;volume&gt;210&lt;/volume&gt;&lt;number&gt;3&lt;/number&gt;&lt;edition&gt;2019/02/18&lt;/edition&gt;&lt;keywords&gt;&lt;keyword&gt;Food fortification&lt;/keyword&gt;&lt;keyword&gt;Iodine&lt;/keyword&gt;&lt;keyword&gt;Longitudinal studies&lt;/keyword&gt;&lt;/keywords&gt;&lt;dates&gt;&lt;year&gt;2019&lt;/year&gt;&lt;pub-dates&gt;&lt;date&gt;Feb&lt;/date&gt;&lt;/pub-dates&gt;&lt;/dates&gt;&lt;isbn&gt;1326-5377 (Electronic)&amp;#xD;0025-729X (Linking)&lt;/isbn&gt;&lt;accession-num&gt;30772938&lt;/accession-num&gt;&lt;urls&gt;&lt;related-urls&gt;&lt;url&gt;https://www.ncbi.nlm.nih.gov/pubmed/30772938&lt;/url&gt;&lt;/related-urls&gt;&lt;/urls&gt;&lt;electronic-resource-num&gt;10.5694/mja2.12031&lt;/electronic-resource-num&gt;&lt;/record&gt;&lt;/Cite&gt;&lt;/EndNote&gt;</w:instrText>
      </w:r>
      <w:r>
        <w:fldChar w:fldCharType="separate"/>
      </w:r>
      <w:r w:rsidR="002747EA" w:rsidRPr="002747EA">
        <w:rPr>
          <w:noProof/>
          <w:vertAlign w:val="superscript"/>
        </w:rPr>
        <w:t>194</w:t>
      </w:r>
      <w:r>
        <w:fldChar w:fldCharType="end"/>
      </w:r>
      <w:r>
        <w:t xml:space="preserve"> found that the median urinary iodine concentration of pregnant Indigenous women in remote locations remains low and targeted interventions are needed to ensure healthy fetal development.</w:t>
      </w:r>
      <w:r w:rsidR="00424E7D">
        <w:t xml:space="preserve"> In a cross-sectional study in Western Australia (</w:t>
      </w:r>
      <w:r w:rsidR="00424E7D" w:rsidRPr="005719CE">
        <w:rPr>
          <w:sz w:val="16"/>
          <w:szCs w:val="16"/>
        </w:rPr>
        <w:t>n=425</w:t>
      </w:r>
      <w:r w:rsidR="00424E7D">
        <w:t>)</w:t>
      </w:r>
      <w:r w:rsidR="00424E7D">
        <w:fldChar w:fldCharType="begin"/>
      </w:r>
      <w:r w:rsidR="002747EA">
        <w:instrText xml:space="preserve"> ADDIN EN.CITE &lt;EndNote&gt;&lt;Cite&gt;&lt;Author&gt;Sherriff&lt;/Author&gt;&lt;Year&gt;2019&lt;/Year&gt;&lt;RecNum&gt;1853&lt;/RecNum&gt;&lt;DisplayText&gt;&lt;style face="superscript" font="Trebuchet MS" size="9"&gt;195&lt;/style&gt;&lt;/DisplayText&gt;&lt;record&gt;&lt;rec-number&gt;1853&lt;/rec-number&gt;&lt;foreign-keys&gt;&lt;key app="EN" db-id="exvasrfx2dtraoesasxp2szsxa2df502592x" timestamp="1587613792"&gt;1853&lt;/key&gt;&lt;key app="ENWeb" db-id=""&gt;0&lt;/key&gt;&lt;/foreign-keys&gt;&lt;ref-type name="Journal Article"&gt;17&lt;/ref-type&gt;&lt;contributors&gt;&lt;authors&gt;&lt;author&gt;Sherriff, J.&lt;/author&gt;&lt;author&gt;Hine, T.&lt;/author&gt;&lt;author&gt;Begley, A.&lt;/author&gt;&lt;author&gt;Zhao, Y.&lt;/author&gt;&lt;author&gt;Black, L.&lt;/author&gt;&lt;author&gt;Dunlop, E.&lt;/author&gt;&lt;author&gt;Skeaff, S.&lt;/author&gt;&lt;/authors&gt;&lt;/contributors&gt;&lt;auth-address&gt;School of Public Health, Curtin University, Perth, Western Australia, Australia.&amp;#xD;Department of Nutrition and Dietetics, St John of God Hospital, Midland, Western Australia, Australia.&amp;#xD;Department of Human Nutrition, University of Otago, Dunedin, New Zealand.&lt;/auth-address&gt;&lt;titles&gt;&lt;title&gt;Iodine-containing food practices of Western Australian pregnant women and ethnicity: An observational study&lt;/title&gt;&lt;secondary-title&gt;Nutr Diet&lt;/secondary-title&gt;&lt;/titles&gt;&lt;periodical&gt;&lt;full-title&gt;Nutr Diet&lt;/full-title&gt;&lt;/periodical&gt;&lt;edition&gt;2019/10/11&lt;/edition&gt;&lt;keywords&gt;&lt;keyword&gt;Western Australia&lt;/keyword&gt;&lt;keyword&gt;ethnicity&lt;/keyword&gt;&lt;keyword&gt;iodine&lt;/keyword&gt;&lt;keyword&gt;iodine fortification&lt;/keyword&gt;&lt;keyword&gt;pregnancy&lt;/keyword&gt;&lt;/keywords&gt;&lt;dates&gt;&lt;year&gt;2019&lt;/year&gt;&lt;pub-dates&gt;&lt;date&gt;Oct 10&lt;/date&gt;&lt;/pub-dates&gt;&lt;/dates&gt;&lt;isbn&gt;1747-0080 (Electronic)&amp;#xD;1446-6368 (Linking)&lt;/isbn&gt;&lt;accession-num&gt;31600028&lt;/accession-num&gt;&lt;urls&gt;&lt;related-urls&gt;&lt;url&gt;https://www.ncbi.nlm.nih.gov/pubmed/31600028&lt;/url&gt;&lt;/related-urls&gt;&lt;/urls&gt;&lt;electronic-resource-num&gt;10.1111/1747-0080.12585&lt;/electronic-resource-num&gt;&lt;/record&gt;&lt;/Cite&gt;&lt;/EndNote&gt;</w:instrText>
      </w:r>
      <w:r w:rsidR="00424E7D">
        <w:fldChar w:fldCharType="separate"/>
      </w:r>
      <w:r w:rsidR="002747EA" w:rsidRPr="002747EA">
        <w:rPr>
          <w:noProof/>
          <w:vertAlign w:val="superscript"/>
        </w:rPr>
        <w:t>195</w:t>
      </w:r>
      <w:r w:rsidR="00424E7D">
        <w:fldChar w:fldCharType="end"/>
      </w:r>
      <w:r w:rsidR="00424E7D">
        <w:t xml:space="preserve"> ethnicity was associated with iodised salt use, with 76% of Asian women used iodised salt compared with 33% of Caucasian women.</w:t>
      </w:r>
      <w:r w:rsidR="00EA6848">
        <w:t xml:space="preserve"> </w:t>
      </w:r>
      <w:r w:rsidR="00252C7D">
        <w:t xml:space="preserve">A Tasmanian study </w:t>
      </w:r>
      <w:r w:rsidR="008E43E8">
        <w:t>(</w:t>
      </w:r>
      <w:r w:rsidR="008E43E8" w:rsidRPr="005719CE">
        <w:rPr>
          <w:sz w:val="16"/>
          <w:szCs w:val="16"/>
        </w:rPr>
        <w:t>n=255</w:t>
      </w:r>
      <w:r w:rsidR="008E43E8">
        <w:t xml:space="preserve">) </w:t>
      </w:r>
      <w:r w:rsidR="00252C7D">
        <w:t>found that, despite recommendations for iodine supplementation pregnant Tasmanian women remain at risk of iodine deficiency.</w:t>
      </w:r>
      <w:r w:rsidR="00D07346">
        <w:fldChar w:fldCharType="begin">
          <w:fldData xml:space="preserve">PEVuZE5vdGU+PENpdGU+PEF1dGhvcj5IeW5lczwvQXV0aG9yPjxZZWFyPjIwMTk8L1llYXI+PFJl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</w:fldData>
        </w:fldChar>
      </w:r>
      <w:r w:rsidR="002747EA">
        <w:instrText xml:space="preserve"> ADDIN EN.CITE </w:instrText>
      </w:r>
      <w:r w:rsidR="002747EA">
        <w:fldChar w:fldCharType="begin">
          <w:fldData xml:space="preserve">PEVuZE5vdGU+PENpdGU+PEF1dGhvcj5IeW5lczwvQXV0aG9yPjxZZWFyPjIwMTk8L1llYXI+PFJl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</w:fldData>
        </w:fldChar>
      </w:r>
      <w:r w:rsidR="002747EA">
        <w:instrText xml:space="preserve"> ADDIN EN.CITE.DATA </w:instrText>
      </w:r>
      <w:r w:rsidR="002747EA">
        <w:fldChar w:fldCharType="end"/>
      </w:r>
      <w:r w:rsidR="00D07346">
        <w:fldChar w:fldCharType="separate"/>
      </w:r>
      <w:r w:rsidR="002747EA" w:rsidRPr="002747EA">
        <w:rPr>
          <w:noProof/>
          <w:vertAlign w:val="superscript"/>
        </w:rPr>
        <w:t>196</w:t>
      </w:r>
      <w:r w:rsidR="00D07346">
        <w:fldChar w:fldCharType="end"/>
      </w:r>
    </w:p>
    <w:p w14:paraId="1AC74A9F" w14:textId="147A9014" w:rsidR="00273C2E" w:rsidRPr="00273C2E" w:rsidRDefault="002F7C6A" w:rsidP="00273C2E">
      <w:r>
        <w:t>A survey of pregnant women conducted in Sydney found that 6.3% were taking an iodine supplement.</w:t>
      </w:r>
      <w:r w:rsidR="00E37D04">
        <w:fldChar w:fldCharType="begin">
          <w:fldData xml:space="preserve">PEVuZE5vdGU+PENpdGU+PEF1dGhvcj5TaGFuZDwvQXV0aG9yPjxZZWFyPjIwMTY8L1llYXI+PFJl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</w:fldData>
        </w:fldChar>
      </w:r>
      <w:r w:rsidR="002747EA">
        <w:instrText xml:space="preserve"> ADDIN EN.CITE </w:instrText>
      </w:r>
      <w:r w:rsidR="002747EA">
        <w:fldChar w:fldCharType="begin">
          <w:fldData xml:space="preserve">PEVuZE5vdGU+PENpdGU+PEF1dGhvcj5TaGFuZDwvQXV0aG9yPjxZZWFyPjIwMTY8L1llYXI+PFJl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</w:fldData>
        </w:fldChar>
      </w:r>
      <w:r w:rsidR="002747EA">
        <w:instrText xml:space="preserve"> ADDIN EN.CITE.DATA </w:instrText>
      </w:r>
      <w:r w:rsidR="002747EA">
        <w:fldChar w:fldCharType="end"/>
      </w:r>
      <w:r w:rsidR="00E37D04">
        <w:fldChar w:fldCharType="separate"/>
      </w:r>
      <w:r w:rsidR="002747EA" w:rsidRPr="002747EA">
        <w:rPr>
          <w:noProof/>
          <w:vertAlign w:val="superscript"/>
        </w:rPr>
        <w:t>115</w:t>
      </w:r>
      <w:r w:rsidR="00E37D04">
        <w:fldChar w:fldCharType="end"/>
      </w:r>
      <w:r w:rsidR="00592330">
        <w:t xml:space="preserve"> A study conducted in Gippsland Victoria, a mildly iodine deficient area, found that o</w:t>
      </w:r>
      <w:r w:rsidR="00592330" w:rsidRPr="00592330">
        <w:t>nly 18.9% of participants followed the National</w:t>
      </w:r>
      <w:r w:rsidR="00592330">
        <w:t xml:space="preserve"> </w:t>
      </w:r>
      <w:r w:rsidR="00592330" w:rsidRPr="00592330">
        <w:t>Health and Medical Research Council (NHMRC) recommendation of 150</w:t>
      </w:r>
      <w:r w:rsidR="00A20B8B">
        <w:t> </w:t>
      </w:r>
      <w:r w:rsidR="00592330" w:rsidRPr="00592330">
        <w:t>μg/day iodine supplement, with 42.3% of participants not taking any supple</w:t>
      </w:r>
      <w:r w:rsidR="00A20B8B">
        <w:t>ments</w:t>
      </w:r>
      <w:r w:rsidR="00592330" w:rsidRPr="00592330">
        <w:t xml:space="preserve"> or taking supplements with no iodine or insufficient iodine.</w:t>
      </w:r>
      <w:r w:rsidR="00E37D04">
        <w:fldChar w:fldCharType="begin"/>
      </w:r>
      <w:r w:rsidR="002747EA">
        <w:instrText xml:space="preserve"> ADDIN EN.CITE &lt;EndNote&gt;&lt;Cite&gt;&lt;Author&gt;Mitchell&lt;/Author&gt;&lt;Year&gt;2018&lt;/Year&gt;&lt;RecNum&gt;1328&lt;/RecNum&gt;&lt;DisplayText&gt;&lt;style face="superscript" font="Trebuchet MS" size="9"&gt;197&lt;/style&gt;&lt;/DisplayText&gt;&lt;record&gt;&lt;rec-number&gt;1328&lt;/rec-number&gt;&lt;foreign-keys&gt;&lt;key app="EN" db-id="exvasrfx2dtraoesasxp2szsxa2df502592x" timestamp="1566948734"&gt;1328&lt;/key&gt;&lt;key app="ENWeb" db-id=""&gt;0&lt;/key&gt;&lt;/foreign-keys&gt;&lt;ref-type name="Journal Article"&gt;17&lt;/ref-type&gt;&lt;contributors&gt;&lt;authors&gt;&lt;author&gt;Mitchell, E. K. L.&lt;/author&gt;&lt;author&gt;Martin, J. C.&lt;/author&gt;&lt;author&gt;D&amp;apos;Amore, A.&lt;/author&gt;&lt;author&gt;Francis, I.&lt;/author&gt;&lt;author&gt;Savige, G. S.&lt;/author&gt;&lt;/authors&gt;&lt;/contributors&gt;&lt;auth-address&gt;Rural Health, Monash University, Victoria, Australia. eleanor.mitchell@monash.edu.&amp;#xD;Rural Health, Monash University, Victoria, Australia.&amp;#xD;Public Health and Preventive Medicine, Monash University, Victoria, Australia.&amp;#xD;Victorian Clinical Genetics Services, Royal Children&amp;apos;s Hospital, Victoria, Australia.&lt;/auth-address&gt;&lt;titles&gt;&lt;title&gt;Maternal iodine dietary supplements and neonatal thyroid stimulating hormone in Gippsland, Australia&lt;/title&gt;&lt;secondary-title&gt;Asia Pac J Clin Nutr&lt;/secondary-title&gt;&lt;/titles&gt;&lt;periodical&gt;&lt;full-title&gt;Asia Pac J Clin Nutr&lt;/full-title&gt;&lt;/periodical&gt;&lt;pages&gt;848-852&lt;/pages&gt;&lt;volume&gt;27&lt;/volume&gt;&lt;number&gt;4&lt;/number&gt;&lt;edition&gt;2018/07/27&lt;/edition&gt;&lt;dates&gt;&lt;year&gt;2018&lt;/year&gt;&lt;/dates&gt;&lt;isbn&gt;0964-7058 (Print)&amp;#xD;0964-7058 (Linking)&lt;/isbn&gt;&lt;accession-num&gt;30045430&lt;/accession-num&gt;&lt;urls&gt;&lt;related-urls&gt;&lt;url&gt;https://www.ncbi.nlm.nih.gov/pubmed/30045430&lt;/url&gt;&lt;/related-urls&gt;&lt;/urls&gt;&lt;electronic-resource-num&gt;10.6133/apjcn.022018.02&lt;/electronic-resource-num&gt;&lt;/record&gt;&lt;/Cite&gt;&lt;/EndNote&gt;</w:instrText>
      </w:r>
      <w:r w:rsidR="00E37D04">
        <w:fldChar w:fldCharType="separate"/>
      </w:r>
      <w:r w:rsidR="002747EA" w:rsidRPr="002747EA">
        <w:rPr>
          <w:noProof/>
          <w:vertAlign w:val="superscript"/>
        </w:rPr>
        <w:t>197</w:t>
      </w:r>
      <w:r w:rsidR="00E37D04">
        <w:fldChar w:fldCharType="end"/>
      </w:r>
      <w:r w:rsidR="00592330" w:rsidRPr="00592330">
        <w:t xml:space="preserve"> The remaining women (38.7%) were taking supplements with doses of iodine much higher (200-300 μg) than the NHMRC recommended dose or were taking multiple supplements containing iodine.</w:t>
      </w:r>
      <w:r w:rsidR="00273C2E">
        <w:t xml:space="preserve"> In a South Australian s</w:t>
      </w:r>
      <w:r w:rsidR="00273C2E" w:rsidRPr="00273C2E">
        <w:t xml:space="preserve">tudy, </w:t>
      </w:r>
      <w:r w:rsidR="00273C2E">
        <w:t>85.9%</w:t>
      </w:r>
      <w:r w:rsidR="00273C2E" w:rsidRPr="00273C2E">
        <w:t xml:space="preserve"> women met the </w:t>
      </w:r>
      <w:r w:rsidR="00273C2E">
        <w:t>estimated average requirement</w:t>
      </w:r>
      <w:r w:rsidR="00273C2E" w:rsidRPr="00273C2E">
        <w:t xml:space="preserve"> (≥160 μg/day) for iodine intake from food and supplements.</w:t>
      </w:r>
      <w:r w:rsidR="00E37D04">
        <w:fldChar w:fldCharType="begin">
          <w:fldData xml:space="preserve">PEVuZE5vdGU+PENpdGU+PEF1dGhvcj5Db25kbzwvQXV0aG9yPjxZZWFyPjIwMTc8L1llYXI+PFJl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</w:fldData>
        </w:fldChar>
      </w:r>
      <w:r w:rsidR="002747EA">
        <w:instrText xml:space="preserve"> ADDIN EN.CITE </w:instrText>
      </w:r>
      <w:r w:rsidR="002747EA">
        <w:fldChar w:fldCharType="begin">
          <w:fldData xml:space="preserve">PEVuZE5vdGU+PENpdGU+PEF1dGhvcj5Db25kbzwvQXV0aG9yPjxZZWFyPjIwMTc8L1llYXI+PFJl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</w:fldData>
        </w:fldChar>
      </w:r>
      <w:r w:rsidR="002747EA">
        <w:instrText xml:space="preserve"> ADDIN EN.CITE.DATA </w:instrText>
      </w:r>
      <w:r w:rsidR="002747EA">
        <w:fldChar w:fldCharType="end"/>
      </w:r>
      <w:r w:rsidR="00E37D04">
        <w:fldChar w:fldCharType="separate"/>
      </w:r>
      <w:r w:rsidR="002747EA" w:rsidRPr="002747EA">
        <w:rPr>
          <w:noProof/>
          <w:vertAlign w:val="superscript"/>
        </w:rPr>
        <w:t>198</w:t>
      </w:r>
      <w:r w:rsidR="00E37D04">
        <w:fldChar w:fldCharType="end"/>
      </w:r>
      <w:r w:rsidR="00273C2E" w:rsidRPr="00273C2E">
        <w:t xml:space="preserve"> When iodine from supplements was excluded, </w:t>
      </w:r>
      <w:r w:rsidR="00273C2E">
        <w:t>44.5%</w:t>
      </w:r>
      <w:r w:rsidR="00273C2E" w:rsidRPr="00273C2E">
        <w:t xml:space="preserve"> of women met the </w:t>
      </w:r>
      <w:r w:rsidR="00273C2E">
        <w:t>estimated average requirement</w:t>
      </w:r>
      <w:r w:rsidR="00273C2E" w:rsidRPr="00273C2E">
        <w:t xml:space="preserve"> for iodine during pregnancy.</w:t>
      </w:r>
      <w:r w:rsidR="00A20B8B">
        <w:t xml:space="preserve"> In a Western Australian study, 66% of pregnant women were taking iodine supplements.</w:t>
      </w:r>
      <w:r w:rsidR="00E37D04">
        <w:fldChar w:fldCharType="begin"/>
      </w:r>
      <w:r w:rsidR="002747EA">
        <w:instrText xml:space="preserve"> ADDIN EN.CITE &lt;EndNote&gt;&lt;Cite&gt;&lt;Author&gt;Hine&lt;/Author&gt;&lt;Year&gt;2018&lt;/Year&gt;&lt;RecNum&gt;1331&lt;/RecNum&gt;&lt;DisplayText&gt;&lt;style face="superscript" font="Trebuchet MS" size="9"&gt;199&lt;/style&gt;&lt;/DisplayText&gt;&lt;record&gt;&lt;rec-number&gt;1331&lt;/rec-number&gt;&lt;foreign-keys&gt;&lt;key app="EN" db-id="exvasrfx2dtraoesasxp2szsxa2df502592x" timestamp="1566950067"&gt;1331&lt;/key&gt;&lt;key app="ENWeb" db-id=""&gt;0&lt;/key&gt;&lt;/foreign-keys&gt;&lt;ref-type name="Journal Article"&gt;17&lt;/ref-type&gt;&lt;contributors&gt;&lt;authors&gt;&lt;author&gt;Hine, T.&lt;/author&gt;&lt;author&gt;Zhao, Y.&lt;/author&gt;&lt;author&gt;Begley, A.&lt;/author&gt;&lt;author&gt;Skeaff, S.&lt;/author&gt;&lt;author&gt;Sherriff, J.&lt;/author&gt;&lt;/authors&gt;&lt;/contributors&gt;&lt;auth-address&gt;School of Public Health, Curtin University, Perth, Western Australia.&amp;#xD;Department of Human Nutrition, University of Otago, Dunedin, New Zealand.&lt;/auth-address&gt;&lt;titles&gt;&lt;title&gt;Iodine-containing supplement use by pregnant women attending antenatal clinics in Western Australia&lt;/title&gt;&lt;secondary-title&gt;Aust N Z J Obstet Gynaecol&lt;/secondary-title&gt;&lt;/titles&gt;&lt;periodical&gt;&lt;full-title&gt;Aust N Z J Obstet Gynaecol&lt;/full-title&gt;&lt;/periodical&gt;&lt;pages&gt;636-642&lt;/pages&gt;&lt;volume&gt;58&lt;/volume&gt;&lt;number&gt;6&lt;/number&gt;&lt;edition&gt;2018/02/08&lt;/edition&gt;&lt;keywords&gt;&lt;keyword&gt;*foetal development&lt;/keyword&gt;&lt;keyword&gt;*iodine&lt;/keyword&gt;&lt;keyword&gt;*pregnancy&lt;/keyword&gt;&lt;keyword&gt;*public health&lt;/keyword&gt;&lt;keyword&gt;*supplementation&lt;/keyword&gt;&lt;/keywords&gt;&lt;dates&gt;&lt;year&gt;2018&lt;/year&gt;&lt;pub-dates&gt;&lt;date&gt;Dec&lt;/date&gt;&lt;/pub-dates&gt;&lt;/dates&gt;&lt;isbn&gt;1479-828X (Electronic)&amp;#xD;0004-8666 (Linking)&lt;/isbn&gt;&lt;accession-num&gt;29411357&lt;/accession-num&gt;&lt;urls&gt;&lt;related-urls&gt;&lt;url&gt;https://www.ncbi.nlm.nih.gov/pubmed/29411357&lt;/url&gt;&lt;/related-urls&gt;&lt;/urls&gt;&lt;electronic-resource-num&gt;10.1111/ajo.12785&lt;/electronic-resource-num&gt;&lt;/record&gt;&lt;/Cite&gt;&lt;/EndNote&gt;</w:instrText>
      </w:r>
      <w:r w:rsidR="00E37D04">
        <w:fldChar w:fldCharType="separate"/>
      </w:r>
      <w:r w:rsidR="002747EA" w:rsidRPr="002747EA">
        <w:rPr>
          <w:noProof/>
          <w:vertAlign w:val="superscript"/>
        </w:rPr>
        <w:t>199</w:t>
      </w:r>
      <w:r w:rsidR="00E37D04">
        <w:fldChar w:fldCharType="end"/>
      </w:r>
    </w:p>
    <w:p w14:paraId="07525482" w14:textId="17AF6C51" w:rsidR="002F7C6A" w:rsidRPr="00592330" w:rsidRDefault="007A7B08" w:rsidP="00927F1F">
      <w:r>
        <w:t>In a national survey of maternity care providers, w</w:t>
      </w:r>
      <w:r w:rsidRPr="007A7B08">
        <w:t>hile 71% were aware of the National Health and Medical Research Council’s recommendation</w:t>
      </w:r>
      <w:r>
        <w:t xml:space="preserve"> </w:t>
      </w:r>
      <w:r w:rsidRPr="007A7B08">
        <w:t>for iodine supplementation, fewer were aware of the recommended dose (38%) or duration (44%)</w:t>
      </w:r>
      <w:r>
        <w:t xml:space="preserve"> and only 73% </w:t>
      </w:r>
      <w:r w:rsidRPr="007A7B08">
        <w:t>recommended iodine supplements in pregnancy</w:t>
      </w:r>
      <w:r>
        <w:t>.</w:t>
      </w:r>
      <w:r w:rsidR="00E37D04">
        <w:fldChar w:fldCharType="begin">
          <w:fldData xml:space="preserve">PEVuZE5vdGU+PENpdGU+PEF1dGhvcj5HdWVzczwvQXV0aG9yPjxZZWFyPjIwMTc8L1llYXI+PFJl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</w:fldData>
        </w:fldChar>
      </w:r>
      <w:r w:rsidR="002747EA">
        <w:instrText xml:space="preserve"> ADDIN EN.CITE </w:instrText>
      </w:r>
      <w:r w:rsidR="002747EA">
        <w:fldChar w:fldCharType="begin">
          <w:fldData xml:space="preserve">PEVuZE5vdGU+PENpdGU+PEF1dGhvcj5HdWVzczwvQXV0aG9yPjxZZWFyPjIwMTc8L1llYXI+PFJl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</w:fldData>
        </w:fldChar>
      </w:r>
      <w:r w:rsidR="002747EA">
        <w:instrText xml:space="preserve"> ADDIN EN.CITE.DATA </w:instrText>
      </w:r>
      <w:r w:rsidR="002747EA">
        <w:fldChar w:fldCharType="end"/>
      </w:r>
      <w:r w:rsidR="00E37D04">
        <w:fldChar w:fldCharType="separate"/>
      </w:r>
      <w:r w:rsidR="002747EA" w:rsidRPr="002747EA">
        <w:rPr>
          <w:noProof/>
          <w:vertAlign w:val="superscript"/>
        </w:rPr>
        <w:t>200</w:t>
      </w:r>
      <w:r w:rsidR="00E37D04">
        <w:fldChar w:fldCharType="end"/>
      </w:r>
    </w:p>
    <w:p w14:paraId="2681584E" w14:textId="77777777" w:rsidR="00883244" w:rsidRDefault="00883244" w:rsidP="00883244">
      <w:r>
        <w:t>B</w:t>
      </w:r>
      <w:r w:rsidRPr="00BB1CEE">
        <w:t xml:space="preserve">ased on NHMRC (2010) </w:t>
      </w:r>
      <w:r w:rsidRPr="00BB1CEE">
        <w:rPr>
          <w:i/>
        </w:rPr>
        <w:t>NHMRC Public Statement: Iodine Supplementation for Pregnant and Breastfeeding Women</w:t>
      </w:r>
      <w:r w:rsidRPr="00AB3D1F">
        <w:t xml:space="preserve">, the Guidelines currently recommend </w:t>
      </w:r>
      <w:r>
        <w:t>that</w:t>
      </w:r>
      <w:r w:rsidRPr="0012730D">
        <w:rPr>
          <w:lang w:val="en-US"/>
        </w:rPr>
        <w:t xml:space="preserve"> women who are pregnant </w:t>
      </w:r>
      <w:r>
        <w:rPr>
          <w:lang w:val="en-US"/>
        </w:rPr>
        <w:t xml:space="preserve">be advised </w:t>
      </w:r>
      <w:r w:rsidRPr="0012730D">
        <w:rPr>
          <w:lang w:val="en-US"/>
        </w:rPr>
        <w:t>to take an iodine supplement of 150 micrograms each day.</w:t>
      </w:r>
      <w:r w:rsidRPr="0012730D">
        <w:t xml:space="preserve"> </w:t>
      </w:r>
    </w:p>
    <w:p w14:paraId="7E6EC63F" w14:textId="77777777" w:rsidR="00AB3D1F" w:rsidRDefault="00AB3D1F" w:rsidP="00AB3D1F">
      <w:pPr>
        <w:pStyle w:val="Heading5"/>
      </w:pPr>
      <w:r>
        <w:t>Current review</w:t>
      </w:r>
    </w:p>
    <w:p w14:paraId="175A8A4D" w14:textId="11C053A6" w:rsidR="00FF3C23" w:rsidRDefault="00FF3C23" w:rsidP="00BF2023">
      <w:pPr>
        <w:keepNext/>
      </w:pPr>
      <w:r>
        <w:t xml:space="preserve">This review </w:t>
      </w:r>
      <w:r w:rsidR="00C17D56">
        <w:t>included</w:t>
      </w:r>
      <w:r>
        <w:t xml:space="preserve"> two systematic reviews</w:t>
      </w:r>
      <w:r w:rsidR="003523C5">
        <w:fldChar w:fldCharType="begin">
          <w:fldData xml:space="preserve">PEVuZE5vdGU+PENpdGU+PEF1dGhvcj5IYXJkaW5nPC9BdXRob3I+PFllYXI+MjAxNzwvWWVhcj48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</w:fldData>
        </w:fldChar>
      </w:r>
      <w:r w:rsidR="002747EA">
        <w:instrText xml:space="preserve"> ADDIN EN.CITE </w:instrText>
      </w:r>
      <w:r w:rsidR="002747EA">
        <w:fldChar w:fldCharType="begin">
          <w:fldData xml:space="preserve">PEVuZE5vdGU+PENpdGU+PEF1dGhvcj5IYXJkaW5nPC9BdXRob3I+PFllYXI+MjAxNzwvWWVhcj48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</w:fldData>
        </w:fldChar>
      </w:r>
      <w:r w:rsidR="002747EA">
        <w:instrText xml:space="preserve"> ADDIN EN.CITE.DATA </w:instrText>
      </w:r>
      <w:r w:rsidR="002747EA">
        <w:fldChar w:fldCharType="end"/>
      </w:r>
      <w:r w:rsidR="003523C5">
        <w:fldChar w:fldCharType="separate"/>
      </w:r>
      <w:r w:rsidR="002747EA" w:rsidRPr="002747EA">
        <w:rPr>
          <w:noProof/>
          <w:vertAlign w:val="superscript"/>
        </w:rPr>
        <w:t>201,202</w:t>
      </w:r>
      <w:r w:rsidR="003523C5">
        <w:fldChar w:fldCharType="end"/>
      </w:r>
      <w:r>
        <w:t xml:space="preserve"> and </w:t>
      </w:r>
      <w:r w:rsidR="00B86F78">
        <w:t xml:space="preserve">three </w:t>
      </w:r>
      <w:r w:rsidR="00BE0953">
        <w:t>RCT</w:t>
      </w:r>
      <w:r w:rsidR="00B86F78">
        <w:t>s</w:t>
      </w:r>
      <w:r>
        <w:t>.</w:t>
      </w:r>
      <w:r w:rsidR="003523C5">
        <w:fldChar w:fldCharType="begin">
          <w:fldData xml:space="preserve">PEVuZE5vdGU+PENpdGU+PEF1dGhvcj5Hb3dhY2hpcmFwYW50PC9BdXRob3I+PFllYXI+MjAxNzwv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</w:fldData>
        </w:fldChar>
      </w:r>
      <w:r w:rsidR="002747EA">
        <w:instrText xml:space="preserve"> ADDIN EN.CITE </w:instrText>
      </w:r>
      <w:r w:rsidR="002747EA">
        <w:fldChar w:fldCharType="begin">
          <w:fldData xml:space="preserve">PEVuZE5vdGU+PENpdGU+PEF1dGhvcj5Hb3dhY2hpcmFwYW50PC9BdXRob3I+PFllYXI+MjAxNzwv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</w:fldData>
        </w:fldChar>
      </w:r>
      <w:r w:rsidR="002747EA">
        <w:instrText xml:space="preserve"> ADDIN EN.CITE.DATA </w:instrText>
      </w:r>
      <w:r w:rsidR="002747EA">
        <w:fldChar w:fldCharType="end"/>
      </w:r>
      <w:r w:rsidR="003523C5">
        <w:fldChar w:fldCharType="separate"/>
      </w:r>
      <w:r w:rsidR="002747EA" w:rsidRPr="002747EA">
        <w:rPr>
          <w:noProof/>
          <w:vertAlign w:val="superscript"/>
        </w:rPr>
        <w:t>203-205</w:t>
      </w:r>
      <w:r w:rsidR="003523C5">
        <w:fldChar w:fldCharType="end"/>
      </w:r>
    </w:p>
    <w:p w14:paraId="18DA4D9D" w14:textId="54FC6A78" w:rsidR="007C3B8F" w:rsidRDefault="002E3923" w:rsidP="00FF3C23">
      <w:r>
        <w:t>The Cochrane review</w:t>
      </w:r>
      <w:r w:rsidR="003523C5">
        <w:fldChar w:fldCharType="begin">
          <w:fldData xml:space="preserve">PEVuZE5vdGU+PENpdGU+PEF1dGhvcj5IYXJkaW5nPC9BdXRob3I+PFllYXI+MjAxNzwvWWVhcj48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</w:fldData>
        </w:fldChar>
      </w:r>
      <w:r w:rsidR="002747EA">
        <w:instrText xml:space="preserve"> ADDIN EN.CITE </w:instrText>
      </w:r>
      <w:r w:rsidR="002747EA">
        <w:fldChar w:fldCharType="begin">
          <w:fldData xml:space="preserve">PEVuZE5vdGU+PENpdGU+PEF1dGhvcj5IYXJkaW5nPC9BdXRob3I+PFllYXI+MjAxNzwvWWVhcj48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</w:fldData>
        </w:fldChar>
      </w:r>
      <w:r w:rsidR="002747EA">
        <w:instrText xml:space="preserve"> ADDIN EN.CITE.DATA </w:instrText>
      </w:r>
      <w:r w:rsidR="002747EA">
        <w:fldChar w:fldCharType="end"/>
      </w:r>
      <w:r w:rsidR="003523C5">
        <w:fldChar w:fldCharType="separate"/>
      </w:r>
      <w:r w:rsidR="002747EA" w:rsidRPr="002747EA">
        <w:rPr>
          <w:noProof/>
          <w:vertAlign w:val="superscript"/>
        </w:rPr>
        <w:t>201</w:t>
      </w:r>
      <w:r w:rsidR="003523C5">
        <w:fldChar w:fldCharType="end"/>
      </w:r>
      <w:r>
        <w:t xml:space="preserve"> reported that</w:t>
      </w:r>
      <w:r w:rsidR="007C3B8F">
        <w:t>, in settings with mild to moderate iodine deficiency,</w:t>
      </w:r>
      <w:r>
        <w:t xml:space="preserve"> iodine supplementation decreased the likelihood of postpartum hyperthyroidism (</w:t>
      </w:r>
      <w:r w:rsidRPr="003B1C36">
        <w:rPr>
          <w:sz w:val="16"/>
          <w:szCs w:val="16"/>
        </w:rPr>
        <w:t xml:space="preserve">average </w:t>
      </w:r>
      <w:r w:rsidR="00D363CE" w:rsidRPr="003B1C36">
        <w:rPr>
          <w:sz w:val="16"/>
          <w:szCs w:val="16"/>
        </w:rPr>
        <w:t>RR</w:t>
      </w:r>
      <w:r w:rsidRPr="003B1C36">
        <w:rPr>
          <w:sz w:val="16"/>
          <w:szCs w:val="16"/>
        </w:rPr>
        <w:t xml:space="preserve"> 0.32</w:t>
      </w:r>
      <w:r w:rsidR="00D363CE" w:rsidRPr="003B1C36">
        <w:rPr>
          <w:sz w:val="16"/>
          <w:szCs w:val="16"/>
        </w:rPr>
        <w:t>; 95%CI 0.11 to 0.91;</w:t>
      </w:r>
      <w:r w:rsidRPr="003B1C36">
        <w:rPr>
          <w:sz w:val="16"/>
          <w:szCs w:val="16"/>
        </w:rPr>
        <w:t xml:space="preserve"> three </w:t>
      </w:r>
      <w:r w:rsidR="00D363CE" w:rsidRPr="003B1C36">
        <w:rPr>
          <w:sz w:val="16"/>
          <w:szCs w:val="16"/>
        </w:rPr>
        <w:t>RCTs</w:t>
      </w:r>
      <w:r w:rsidR="003B1C36" w:rsidRPr="003B1C36">
        <w:rPr>
          <w:sz w:val="16"/>
          <w:szCs w:val="16"/>
        </w:rPr>
        <w:t>; n=</w:t>
      </w:r>
      <w:r w:rsidRPr="003B1C36">
        <w:rPr>
          <w:sz w:val="16"/>
          <w:szCs w:val="16"/>
        </w:rPr>
        <w:t>543 women</w:t>
      </w:r>
      <w:r w:rsidR="003B1C36">
        <w:rPr>
          <w:sz w:val="16"/>
          <w:szCs w:val="16"/>
        </w:rPr>
        <w:t>;</w:t>
      </w:r>
      <w:r w:rsidRPr="003B1C36">
        <w:rPr>
          <w:sz w:val="16"/>
          <w:szCs w:val="16"/>
        </w:rPr>
        <w:t xml:space="preserve"> low-</w:t>
      </w:r>
      <w:r w:rsidR="00836F2D">
        <w:rPr>
          <w:sz w:val="16"/>
          <w:szCs w:val="16"/>
        </w:rPr>
        <w:t>certainty</w:t>
      </w:r>
      <w:r>
        <w:t xml:space="preserve">) and increased the likelihood of digestive intolerance in pregnancy </w:t>
      </w:r>
      <w:r w:rsidR="003B1C36">
        <w:t>(</w:t>
      </w:r>
      <w:r w:rsidR="003B1C36" w:rsidRPr="003B1C36">
        <w:rPr>
          <w:sz w:val="16"/>
          <w:szCs w:val="16"/>
        </w:rPr>
        <w:t>average RR 15.33; 95%CI 2.07 to 113.70;</w:t>
      </w:r>
      <w:r w:rsidRPr="003B1C36">
        <w:rPr>
          <w:sz w:val="16"/>
          <w:szCs w:val="16"/>
        </w:rPr>
        <w:t xml:space="preserve"> one </w:t>
      </w:r>
      <w:r w:rsidR="003B1C36" w:rsidRPr="003B1C36">
        <w:rPr>
          <w:sz w:val="16"/>
          <w:szCs w:val="16"/>
        </w:rPr>
        <w:t>RCT;</w:t>
      </w:r>
      <w:r w:rsidRPr="003B1C36">
        <w:rPr>
          <w:sz w:val="16"/>
          <w:szCs w:val="16"/>
        </w:rPr>
        <w:t xml:space="preserve"> </w:t>
      </w:r>
      <w:r w:rsidR="003B1C36" w:rsidRPr="003B1C36">
        <w:rPr>
          <w:sz w:val="16"/>
          <w:szCs w:val="16"/>
        </w:rPr>
        <w:t>n=</w:t>
      </w:r>
      <w:r w:rsidRPr="003B1C36">
        <w:rPr>
          <w:sz w:val="16"/>
          <w:szCs w:val="16"/>
        </w:rPr>
        <w:t>76</w:t>
      </w:r>
      <w:r w:rsidR="003B1C36" w:rsidRPr="003B1C36">
        <w:rPr>
          <w:sz w:val="16"/>
          <w:szCs w:val="16"/>
        </w:rPr>
        <w:t>; very low</w:t>
      </w:r>
      <w:r>
        <w:t xml:space="preserve">). There were no clear differences between groups for hypothyroidism in pregnancy </w:t>
      </w:r>
      <w:r w:rsidR="003B1C36">
        <w:t>(</w:t>
      </w:r>
      <w:r w:rsidR="003B1C36" w:rsidRPr="003B1C36">
        <w:rPr>
          <w:sz w:val="16"/>
          <w:szCs w:val="16"/>
        </w:rPr>
        <w:t>average RR 1.90; 95%CI 0.57 to 6.38; one RCT; n=365, low-</w:t>
      </w:r>
      <w:r w:rsidR="00836F2D">
        <w:rPr>
          <w:sz w:val="16"/>
          <w:szCs w:val="16"/>
        </w:rPr>
        <w:t>certainty</w:t>
      </w:r>
      <w:r w:rsidR="003B1C36">
        <w:t xml:space="preserve">) </w:t>
      </w:r>
      <w:r>
        <w:t>or postpartum (</w:t>
      </w:r>
      <w:r w:rsidR="003B1C36" w:rsidRPr="003B1C36">
        <w:rPr>
          <w:sz w:val="16"/>
          <w:szCs w:val="16"/>
        </w:rPr>
        <w:t>average RR 0.44; 95%CI 0.06 to 3.42</w:t>
      </w:r>
      <w:r w:rsidRPr="003B1C36">
        <w:rPr>
          <w:sz w:val="16"/>
          <w:szCs w:val="16"/>
        </w:rPr>
        <w:t xml:space="preserve"> three </w:t>
      </w:r>
      <w:r w:rsidR="003B1C36" w:rsidRPr="003B1C36">
        <w:rPr>
          <w:sz w:val="16"/>
          <w:szCs w:val="16"/>
        </w:rPr>
        <w:t>RCTS; n=</w:t>
      </w:r>
      <w:r w:rsidRPr="003B1C36">
        <w:rPr>
          <w:sz w:val="16"/>
          <w:szCs w:val="16"/>
        </w:rPr>
        <w:t>540</w:t>
      </w:r>
      <w:r w:rsidR="003B1C36" w:rsidRPr="003B1C36">
        <w:rPr>
          <w:sz w:val="16"/>
          <w:szCs w:val="16"/>
        </w:rPr>
        <w:t>;</w:t>
      </w:r>
      <w:r w:rsidRPr="003B1C36">
        <w:rPr>
          <w:sz w:val="16"/>
          <w:szCs w:val="16"/>
        </w:rPr>
        <w:t xml:space="preserve"> low-</w:t>
      </w:r>
      <w:r w:rsidR="00836F2D">
        <w:rPr>
          <w:sz w:val="16"/>
          <w:szCs w:val="16"/>
        </w:rPr>
        <w:t>certainty</w:t>
      </w:r>
      <w:r>
        <w:t>), pret</w:t>
      </w:r>
      <w:r w:rsidR="003B1C36">
        <w:t>erm birth (</w:t>
      </w:r>
      <w:r w:rsidR="003B1C36" w:rsidRPr="003B1C36">
        <w:rPr>
          <w:sz w:val="16"/>
          <w:szCs w:val="16"/>
        </w:rPr>
        <w:t>average RR 0.71; 95%CI 0.30 to 1.66;</w:t>
      </w:r>
      <w:r w:rsidRPr="003B1C36">
        <w:rPr>
          <w:sz w:val="16"/>
          <w:szCs w:val="16"/>
        </w:rPr>
        <w:t xml:space="preserve"> two </w:t>
      </w:r>
      <w:r w:rsidR="003B1C36" w:rsidRPr="003B1C36">
        <w:rPr>
          <w:sz w:val="16"/>
          <w:szCs w:val="16"/>
        </w:rPr>
        <w:t>RCTs; n=</w:t>
      </w:r>
      <w:r w:rsidRPr="003B1C36">
        <w:rPr>
          <w:sz w:val="16"/>
          <w:szCs w:val="16"/>
        </w:rPr>
        <w:t>376</w:t>
      </w:r>
      <w:r w:rsidR="003B1C36" w:rsidRPr="003B1C36">
        <w:rPr>
          <w:sz w:val="16"/>
          <w:szCs w:val="16"/>
        </w:rPr>
        <w:t>;</w:t>
      </w:r>
      <w:r w:rsidRPr="003B1C36">
        <w:rPr>
          <w:sz w:val="16"/>
          <w:szCs w:val="16"/>
        </w:rPr>
        <w:t xml:space="preserve"> low-</w:t>
      </w:r>
      <w:r w:rsidR="00836F2D">
        <w:rPr>
          <w:sz w:val="16"/>
          <w:szCs w:val="16"/>
        </w:rPr>
        <w:t>certainty</w:t>
      </w:r>
      <w:r w:rsidRPr="003B1C36">
        <w:rPr>
          <w:sz w:val="16"/>
          <w:szCs w:val="16"/>
        </w:rPr>
        <w:t xml:space="preserve"> evidence</w:t>
      </w:r>
      <w:r>
        <w:t>)</w:t>
      </w:r>
      <w:r w:rsidR="00257617">
        <w:t>,</w:t>
      </w:r>
      <w:r>
        <w:t xml:space="preserve"> </w:t>
      </w:r>
      <w:r w:rsidR="00257617">
        <w:t>elevated maternal t</w:t>
      </w:r>
      <w:r>
        <w:t>hyroid pe</w:t>
      </w:r>
      <w:r w:rsidR="00257617">
        <w:t>roxidase antibodies</w:t>
      </w:r>
      <w:r>
        <w:t xml:space="preserve"> in pregnancy </w:t>
      </w:r>
      <w:r w:rsidR="003B1C36">
        <w:t>(</w:t>
      </w:r>
      <w:r w:rsidR="003B1C36" w:rsidRPr="003B1C36">
        <w:rPr>
          <w:sz w:val="16"/>
          <w:szCs w:val="16"/>
        </w:rPr>
        <w:t>average RR</w:t>
      </w:r>
      <w:r w:rsidR="00257617">
        <w:rPr>
          <w:sz w:val="16"/>
          <w:szCs w:val="16"/>
        </w:rPr>
        <w:t> </w:t>
      </w:r>
      <w:r w:rsidR="003B1C36" w:rsidRPr="003B1C36">
        <w:rPr>
          <w:sz w:val="16"/>
          <w:szCs w:val="16"/>
        </w:rPr>
        <w:t>0.95; 95%CI 0.44 to 2.07; one RCT; n=359; low-</w:t>
      </w:r>
      <w:r w:rsidR="00836F2D">
        <w:rPr>
          <w:sz w:val="16"/>
          <w:szCs w:val="16"/>
        </w:rPr>
        <w:t>certainty</w:t>
      </w:r>
      <w:r w:rsidR="003B1C36">
        <w:t xml:space="preserve">) </w:t>
      </w:r>
      <w:r>
        <w:t xml:space="preserve">or postpartum </w:t>
      </w:r>
      <w:r w:rsidR="003B1C36">
        <w:t>(</w:t>
      </w:r>
      <w:r w:rsidRPr="003B1C36">
        <w:rPr>
          <w:sz w:val="16"/>
          <w:szCs w:val="16"/>
        </w:rPr>
        <w:t xml:space="preserve">average RR 1.01; </w:t>
      </w:r>
      <w:r w:rsidR="003B1C36" w:rsidRPr="003B1C36">
        <w:rPr>
          <w:sz w:val="16"/>
          <w:szCs w:val="16"/>
        </w:rPr>
        <w:t>95%CI 0.78 to 1.30;</w:t>
      </w:r>
      <w:r w:rsidRPr="003B1C36">
        <w:rPr>
          <w:sz w:val="16"/>
          <w:szCs w:val="16"/>
        </w:rPr>
        <w:t xml:space="preserve"> three </w:t>
      </w:r>
      <w:r w:rsidR="003B1C36" w:rsidRPr="003B1C36">
        <w:rPr>
          <w:sz w:val="16"/>
          <w:szCs w:val="16"/>
        </w:rPr>
        <w:t>RCTs; n=</w:t>
      </w:r>
      <w:r w:rsidRPr="003B1C36">
        <w:rPr>
          <w:sz w:val="16"/>
          <w:szCs w:val="16"/>
        </w:rPr>
        <w:t>397</w:t>
      </w:r>
      <w:r w:rsidR="003B1C36" w:rsidRPr="003B1C36">
        <w:rPr>
          <w:sz w:val="16"/>
          <w:szCs w:val="16"/>
        </w:rPr>
        <w:t xml:space="preserve">; </w:t>
      </w:r>
      <w:r w:rsidRPr="003B1C36">
        <w:rPr>
          <w:sz w:val="16"/>
          <w:szCs w:val="16"/>
        </w:rPr>
        <w:t>low-</w:t>
      </w:r>
      <w:r w:rsidR="00836F2D">
        <w:rPr>
          <w:sz w:val="16"/>
          <w:szCs w:val="16"/>
        </w:rPr>
        <w:t>certainty</w:t>
      </w:r>
      <w:r w:rsidR="007C3B8F">
        <w:t>)</w:t>
      </w:r>
      <w:r>
        <w:t xml:space="preserve"> or hyperthyroidism in pregnancy (</w:t>
      </w:r>
      <w:r w:rsidRPr="007C3B8F">
        <w:rPr>
          <w:sz w:val="16"/>
          <w:szCs w:val="16"/>
        </w:rPr>
        <w:t xml:space="preserve">average RR 1.90; </w:t>
      </w:r>
      <w:r w:rsidR="00257617">
        <w:rPr>
          <w:sz w:val="16"/>
          <w:szCs w:val="16"/>
        </w:rPr>
        <w:t xml:space="preserve">95%CI 0.57 to 6.38, one trial; n=365; </w:t>
      </w:r>
      <w:r w:rsidRPr="007C3B8F">
        <w:rPr>
          <w:sz w:val="16"/>
          <w:szCs w:val="16"/>
        </w:rPr>
        <w:t>low-</w:t>
      </w:r>
      <w:r w:rsidR="00836F2D">
        <w:rPr>
          <w:sz w:val="16"/>
          <w:szCs w:val="16"/>
        </w:rPr>
        <w:t>certainty</w:t>
      </w:r>
      <w:r>
        <w:t xml:space="preserve">). </w:t>
      </w:r>
    </w:p>
    <w:p w14:paraId="41EDB431" w14:textId="6624DBCC" w:rsidR="002E3923" w:rsidRDefault="007C3B8F" w:rsidP="00FF3C23">
      <w:r>
        <w:t>The infants of mothers</w:t>
      </w:r>
      <w:r w:rsidR="002E3923">
        <w:t xml:space="preserve"> who received iodine supplements had a 34% lower likelihood of perinatal mortality, however this difference was not statistically si</w:t>
      </w:r>
      <w:r>
        <w:t>gnificant (</w:t>
      </w:r>
      <w:r w:rsidRPr="007C3B8F">
        <w:rPr>
          <w:sz w:val="16"/>
          <w:szCs w:val="16"/>
        </w:rPr>
        <w:t>average RR 0.66; 95%CI 0.42 to 1.03;</w:t>
      </w:r>
      <w:r w:rsidR="002E3923" w:rsidRPr="007C3B8F">
        <w:rPr>
          <w:sz w:val="16"/>
          <w:szCs w:val="16"/>
        </w:rPr>
        <w:t xml:space="preserve"> two </w:t>
      </w:r>
      <w:r w:rsidRPr="007C3B8F">
        <w:rPr>
          <w:sz w:val="16"/>
          <w:szCs w:val="16"/>
        </w:rPr>
        <w:t>RCTs;</w:t>
      </w:r>
      <w:r w:rsidR="002E3923" w:rsidRPr="007C3B8F">
        <w:rPr>
          <w:sz w:val="16"/>
          <w:szCs w:val="16"/>
        </w:rPr>
        <w:t xml:space="preserve"> </w:t>
      </w:r>
      <w:r w:rsidRPr="007C3B8F">
        <w:rPr>
          <w:sz w:val="16"/>
          <w:szCs w:val="16"/>
        </w:rPr>
        <w:t xml:space="preserve">n=457; </w:t>
      </w:r>
      <w:r w:rsidR="002E3923" w:rsidRPr="007C3B8F">
        <w:rPr>
          <w:sz w:val="16"/>
          <w:szCs w:val="16"/>
        </w:rPr>
        <w:t>low-</w:t>
      </w:r>
      <w:r w:rsidR="00836F2D">
        <w:rPr>
          <w:sz w:val="16"/>
          <w:szCs w:val="16"/>
        </w:rPr>
        <w:t>certainty</w:t>
      </w:r>
      <w:r w:rsidR="002E3923">
        <w:t>)</w:t>
      </w:r>
      <w:r>
        <w:t xml:space="preserve"> and a</w:t>
      </w:r>
      <w:r w:rsidR="002E3923">
        <w:t>ll perinatal deaths occurred in one trial conducted in a severely iodine-deficient setting. There were no clear differences between groups for low bi</w:t>
      </w:r>
      <w:r>
        <w:t>rthweight (</w:t>
      </w:r>
      <w:r w:rsidRPr="007C3B8F">
        <w:rPr>
          <w:sz w:val="16"/>
          <w:szCs w:val="16"/>
        </w:rPr>
        <w:t>average RR 0.56; 95%CI 0.26 to 1.23;</w:t>
      </w:r>
      <w:r w:rsidR="002E3923" w:rsidRPr="007C3B8F">
        <w:rPr>
          <w:sz w:val="16"/>
          <w:szCs w:val="16"/>
        </w:rPr>
        <w:t xml:space="preserve"> two </w:t>
      </w:r>
      <w:r w:rsidRPr="007C3B8F">
        <w:rPr>
          <w:sz w:val="16"/>
          <w:szCs w:val="16"/>
        </w:rPr>
        <w:t>RCTs; n=</w:t>
      </w:r>
      <w:r w:rsidR="002E3923" w:rsidRPr="007C3B8F">
        <w:rPr>
          <w:sz w:val="16"/>
          <w:szCs w:val="16"/>
        </w:rPr>
        <w:t>377</w:t>
      </w:r>
      <w:r w:rsidRPr="007C3B8F">
        <w:rPr>
          <w:sz w:val="16"/>
          <w:szCs w:val="16"/>
        </w:rPr>
        <w:t>;</w:t>
      </w:r>
      <w:r w:rsidR="002E3923" w:rsidRPr="007C3B8F">
        <w:rPr>
          <w:sz w:val="16"/>
          <w:szCs w:val="16"/>
        </w:rPr>
        <w:t xml:space="preserve"> low-</w:t>
      </w:r>
      <w:r w:rsidR="00836F2D">
        <w:rPr>
          <w:sz w:val="16"/>
          <w:szCs w:val="16"/>
        </w:rPr>
        <w:t>certainty</w:t>
      </w:r>
      <w:r w:rsidR="002E3923">
        <w:t>), neonatal hypothyroidism/elevated t</w:t>
      </w:r>
      <w:r w:rsidR="00257617">
        <w:t>hyroid-stimulating hormone</w:t>
      </w:r>
      <w:r w:rsidR="002E3923">
        <w:t xml:space="preserve"> (</w:t>
      </w:r>
      <w:r w:rsidR="002E3923" w:rsidRPr="007C3B8F">
        <w:rPr>
          <w:sz w:val="16"/>
          <w:szCs w:val="16"/>
        </w:rPr>
        <w:t xml:space="preserve">average RR 0.58; 95% CI 0.11 to 3.12, two </w:t>
      </w:r>
      <w:r w:rsidRPr="007C3B8F">
        <w:rPr>
          <w:sz w:val="16"/>
          <w:szCs w:val="16"/>
        </w:rPr>
        <w:t>RCTs; n=</w:t>
      </w:r>
      <w:r w:rsidR="002E3923" w:rsidRPr="007C3B8F">
        <w:rPr>
          <w:sz w:val="16"/>
          <w:szCs w:val="16"/>
        </w:rPr>
        <w:t>260</w:t>
      </w:r>
      <w:r w:rsidRPr="007C3B8F">
        <w:rPr>
          <w:sz w:val="16"/>
          <w:szCs w:val="16"/>
        </w:rPr>
        <w:t>;</w:t>
      </w:r>
      <w:r w:rsidR="002E3923" w:rsidRPr="007C3B8F">
        <w:rPr>
          <w:sz w:val="16"/>
          <w:szCs w:val="16"/>
        </w:rPr>
        <w:t xml:space="preserve"> very low-</w:t>
      </w:r>
      <w:r w:rsidR="00836F2D">
        <w:rPr>
          <w:sz w:val="16"/>
          <w:szCs w:val="16"/>
        </w:rPr>
        <w:t>certainty</w:t>
      </w:r>
      <w:r w:rsidR="002E3923">
        <w:t xml:space="preserve">) or elevated neonatal thyroid peroxidase antibodies </w:t>
      </w:r>
      <w:r>
        <w:t>(TPO-ab) (</w:t>
      </w:r>
      <w:r w:rsidRPr="00257617">
        <w:rPr>
          <w:sz w:val="16"/>
          <w:szCs w:val="16"/>
        </w:rPr>
        <w:t>average RR 0.61; 95%CI 0.07 to 5.70;</w:t>
      </w:r>
      <w:r w:rsidR="002E3923" w:rsidRPr="00257617">
        <w:rPr>
          <w:sz w:val="16"/>
          <w:szCs w:val="16"/>
        </w:rPr>
        <w:t xml:space="preserve"> one </w:t>
      </w:r>
      <w:r w:rsidRPr="00257617">
        <w:rPr>
          <w:sz w:val="16"/>
          <w:szCs w:val="16"/>
        </w:rPr>
        <w:t>RCT; n=</w:t>
      </w:r>
      <w:r w:rsidR="002E3923" w:rsidRPr="00257617">
        <w:rPr>
          <w:sz w:val="16"/>
          <w:szCs w:val="16"/>
        </w:rPr>
        <w:t>108</w:t>
      </w:r>
      <w:r w:rsidRPr="00257617">
        <w:rPr>
          <w:sz w:val="16"/>
          <w:szCs w:val="16"/>
        </w:rPr>
        <w:t>;</w:t>
      </w:r>
      <w:r w:rsidR="002E3923" w:rsidRPr="00257617">
        <w:rPr>
          <w:sz w:val="16"/>
          <w:szCs w:val="16"/>
        </w:rPr>
        <w:t xml:space="preserve"> very low-</w:t>
      </w:r>
      <w:r w:rsidR="00836F2D">
        <w:rPr>
          <w:sz w:val="16"/>
          <w:szCs w:val="16"/>
        </w:rPr>
        <w:t>certainty</w:t>
      </w:r>
      <w:r w:rsidR="002E3923">
        <w:t xml:space="preserve">). </w:t>
      </w:r>
    </w:p>
    <w:p w14:paraId="3BC61E40" w14:textId="66B0BAC2" w:rsidR="007C3B8F" w:rsidRDefault="007C3B8F" w:rsidP="00FF3C23">
      <w:r>
        <w:t>A subsequent systematic review</w:t>
      </w:r>
      <w:r w:rsidR="003523C5">
        <w:fldChar w:fldCharType="begin">
          <w:fldData xml:space="preserve">PEVuZE5vdGU+PENpdGU+PEF1dGhvcj5GYXJlYnJvdGhlcjwvQXV0aG9yPjxZZWFyPjIwMTg8L1ll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</w:fldData>
        </w:fldChar>
      </w:r>
      <w:r w:rsidR="002747EA">
        <w:instrText xml:space="preserve"> ADDIN EN.CITE </w:instrText>
      </w:r>
      <w:r w:rsidR="002747EA">
        <w:fldChar w:fldCharType="begin">
          <w:fldData xml:space="preserve">PEVuZE5vdGU+PENpdGU+PEF1dGhvcj5GYXJlYnJvdGhlcjwvQXV0aG9yPjxZZWFyPjIwMTg8L1ll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</w:fldData>
        </w:fldChar>
      </w:r>
      <w:r w:rsidR="002747EA">
        <w:instrText xml:space="preserve"> ADDIN EN.CITE.DATA </w:instrText>
      </w:r>
      <w:r w:rsidR="002747EA">
        <w:fldChar w:fldCharType="end"/>
      </w:r>
      <w:r w:rsidR="003523C5">
        <w:fldChar w:fldCharType="separate"/>
      </w:r>
      <w:r w:rsidR="002747EA" w:rsidRPr="002747EA">
        <w:rPr>
          <w:noProof/>
          <w:vertAlign w:val="superscript"/>
        </w:rPr>
        <w:t>202</w:t>
      </w:r>
      <w:r w:rsidR="003523C5">
        <w:fldChar w:fldCharType="end"/>
      </w:r>
      <w:r>
        <w:t xml:space="preserve"> reported on birthweight and found no clear difference between intervention and control groups (</w:t>
      </w:r>
      <w:r w:rsidRPr="00C17D56">
        <w:rPr>
          <w:sz w:val="16"/>
          <w:szCs w:val="16"/>
        </w:rPr>
        <w:t>MD –13.75; 95%CI–212.46 to 184.97; four RCTs; n=1,743</w:t>
      </w:r>
      <w:r>
        <w:t>).</w:t>
      </w:r>
    </w:p>
    <w:p w14:paraId="1263CD44" w14:textId="2F5FE2A4" w:rsidR="00B86F78" w:rsidRDefault="007C3B8F" w:rsidP="00632EF4">
      <w:r>
        <w:t>The RCT</w:t>
      </w:r>
      <w:r w:rsidR="00B86F78">
        <w:t>s</w:t>
      </w:r>
      <w:r>
        <w:t xml:space="preserve"> reported </w:t>
      </w:r>
      <w:r w:rsidR="00632EF4">
        <w:t>that</w:t>
      </w:r>
      <w:r w:rsidR="00B86F78">
        <w:t xml:space="preserve"> iodine supplementation:</w:t>
      </w:r>
    </w:p>
    <w:p w14:paraId="3EE1BA37" w14:textId="1A70888D" w:rsidR="00696E8F" w:rsidRDefault="00696E8F" w:rsidP="005719CE">
      <w:pPr>
        <w:pStyle w:val="bullet"/>
      </w:pPr>
      <w:r>
        <w:t>increased maternal urinary iodine levels in areas with iodine deficiency (</w:t>
      </w:r>
      <w:r w:rsidRPr="005719CE">
        <w:rPr>
          <w:sz w:val="16"/>
          <w:szCs w:val="16"/>
        </w:rPr>
        <w:t>p&lt;0.05</w:t>
      </w:r>
      <w:r>
        <w:t>)</w:t>
      </w:r>
      <w:r w:rsidR="00D07346">
        <w:fldChar w:fldCharType="begin"/>
      </w:r>
      <w:r w:rsidR="002747EA">
        <w:instrText xml:space="preserve"> ADDIN EN.CITE &lt;EndNote&gt;&lt;Cite&gt;&lt;Author&gt;Chawanpaiboon&lt;/Author&gt;&lt;Year&gt;2019&lt;/Year&gt;&lt;RecNum&gt;1849&lt;/RecNum&gt;&lt;DisplayText&gt;&lt;style face="superscript" font="Trebuchet MS" size="9"&gt;205&lt;/style&gt;&lt;/DisplayText&gt;&lt;record&gt;&lt;rec-number&gt;1849&lt;/rec-number&gt;&lt;foreign-keys&gt;&lt;key app="EN" db-id="exvasrfx2dtraoesasxp2szsxa2df502592x" timestamp="1587613770"&gt;1849&lt;/key&gt;&lt;key app="ENWeb" db-id=""&gt;0&lt;/key&gt;&lt;/foreign-keys&gt;&lt;ref-type name="Journal Article"&gt;17&lt;/ref-type&gt;&lt;contributors&gt;&lt;authors&gt;&lt;author&gt;Chawanpaiboon, S.,&lt;/author&gt;&lt;/authors&gt;&lt;/contributors&gt;&lt;titles&gt;&lt;title&gt;A randomized controlled trial of the correlation between iodine supplementation in pregnancy and maternal urine iodine and neonatal thyroid stimulating hormone levels&lt;/title&gt;&lt;secondary-title&gt;Siriraj Medical Journal&lt;/secondary-title&gt;&lt;/titles&gt;&lt;periodical&gt;&lt;full-title&gt;Siriraj Medical Journal&lt;/full-title&gt;&lt;/periodical&gt;&lt;volume&gt;71&lt;/volume&gt;&lt;number&gt;1&lt;/number&gt;&lt;dates&gt;&lt;year&gt;2019&lt;/year&gt;&lt;/dates&gt;&lt;isbn&gt;2629995X&amp;#xD;22288082&lt;/isbn&gt;&lt;urls&gt;&lt;/urls&gt;&lt;electronic-resource-num&gt;10.33192/Smj.2019.10&lt;/electronic-resource-num&gt;&lt;/record&gt;&lt;/Cite&gt;&lt;/EndNote&gt;</w:instrText>
      </w:r>
      <w:r w:rsidR="00D07346">
        <w:fldChar w:fldCharType="separate"/>
      </w:r>
      <w:r w:rsidR="002747EA" w:rsidRPr="002747EA">
        <w:rPr>
          <w:noProof/>
          <w:vertAlign w:val="superscript"/>
        </w:rPr>
        <w:t>205</w:t>
      </w:r>
      <w:r w:rsidR="00D07346">
        <w:fldChar w:fldCharType="end"/>
      </w:r>
      <w:r>
        <w:t xml:space="preserve"> and mild-moderate deficiency (</w:t>
      </w:r>
      <w:r w:rsidRPr="005719CE">
        <w:rPr>
          <w:sz w:val="16"/>
          <w:szCs w:val="16"/>
        </w:rPr>
        <w:t>p&lt;0.0001</w:t>
      </w:r>
      <w:r>
        <w:t>)</w:t>
      </w:r>
      <w:r w:rsidR="00D07346">
        <w:fldChar w:fldCharType="begin">
          <w:fldData xml:space="preserve">PEVuZE5vdGU+PENpdGU+PEF1dGhvcj5DZW5zaTwvQXV0aG9yPjxZZWFyPjIwMTk8L1llYXI+PFJl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</w:fldData>
        </w:fldChar>
      </w:r>
      <w:r w:rsidR="002747EA">
        <w:instrText xml:space="preserve"> ADDIN EN.CITE </w:instrText>
      </w:r>
      <w:r w:rsidR="002747EA">
        <w:fldChar w:fldCharType="begin">
          <w:fldData xml:space="preserve">PEVuZE5vdGU+PENpdGU+PEF1dGhvcj5DZW5zaTwvQXV0aG9yPjxZZWFyPjIwMTk8L1llYXI+PFJl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</w:fldData>
        </w:fldChar>
      </w:r>
      <w:r w:rsidR="002747EA">
        <w:instrText xml:space="preserve"> ADDIN EN.CITE.DATA </w:instrText>
      </w:r>
      <w:r w:rsidR="002747EA">
        <w:fldChar w:fldCharType="end"/>
      </w:r>
      <w:r w:rsidR="00D07346">
        <w:fldChar w:fldCharType="separate"/>
      </w:r>
      <w:r w:rsidR="002747EA" w:rsidRPr="002747EA">
        <w:rPr>
          <w:noProof/>
          <w:vertAlign w:val="superscript"/>
        </w:rPr>
        <w:t>204</w:t>
      </w:r>
      <w:r w:rsidR="00D07346">
        <w:fldChar w:fldCharType="end"/>
      </w:r>
    </w:p>
    <w:p w14:paraId="1C69C1FD" w14:textId="5287D02B" w:rsidR="00575DD0" w:rsidRDefault="00025046" w:rsidP="005719CE">
      <w:pPr>
        <w:pStyle w:val="bullet"/>
      </w:pPr>
      <w:r>
        <w:t>decreased maternal thyroglobulin levels (</w:t>
      </w:r>
      <w:r w:rsidRPr="005719CE">
        <w:rPr>
          <w:sz w:val="16"/>
          <w:szCs w:val="16"/>
        </w:rPr>
        <w:t>p=0.02</w:t>
      </w:r>
      <w:r>
        <w:t>)</w:t>
      </w:r>
      <w:r w:rsidR="00D07346">
        <w:fldChar w:fldCharType="begin">
          <w:fldData xml:space="preserve">PEVuZE5vdGU+PENpdGU+PEF1dGhvcj5DZW5zaTwvQXV0aG9yPjxZZWFyPjIwMTk8L1llYXI+PFJl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</w:fldData>
        </w:fldChar>
      </w:r>
      <w:r w:rsidR="002747EA">
        <w:instrText xml:space="preserve"> ADDIN EN.CITE </w:instrText>
      </w:r>
      <w:r w:rsidR="002747EA">
        <w:fldChar w:fldCharType="begin">
          <w:fldData xml:space="preserve">PEVuZE5vdGU+PENpdGU+PEF1dGhvcj5DZW5zaTwvQXV0aG9yPjxZZWFyPjIwMTk8L1llYXI+PFJl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</w:fldData>
        </w:fldChar>
      </w:r>
      <w:r w:rsidR="002747EA">
        <w:instrText xml:space="preserve"> ADDIN EN.CITE.DATA </w:instrText>
      </w:r>
      <w:r w:rsidR="002747EA">
        <w:fldChar w:fldCharType="end"/>
      </w:r>
      <w:r w:rsidR="00D07346">
        <w:fldChar w:fldCharType="separate"/>
      </w:r>
      <w:r w:rsidR="002747EA" w:rsidRPr="002747EA">
        <w:rPr>
          <w:noProof/>
          <w:vertAlign w:val="superscript"/>
        </w:rPr>
        <w:t>204</w:t>
      </w:r>
      <w:r w:rsidR="00D07346">
        <w:fldChar w:fldCharType="end"/>
      </w:r>
    </w:p>
    <w:p w14:paraId="5A4ABF25" w14:textId="73B8C973" w:rsidR="00696E8F" w:rsidRDefault="00696E8F" w:rsidP="005719CE">
      <w:pPr>
        <w:pStyle w:val="bullet"/>
      </w:pPr>
      <w:r>
        <w:t xml:space="preserve">decreased median neonatal </w:t>
      </w:r>
      <w:r w:rsidR="00530B29">
        <w:t>thyroid stimulating hormone</w:t>
      </w:r>
      <w:r w:rsidR="00575DD0">
        <w:t xml:space="preserve"> levels (</w:t>
      </w:r>
      <w:r w:rsidR="00575DD0" w:rsidRPr="005719CE">
        <w:rPr>
          <w:sz w:val="16"/>
          <w:szCs w:val="16"/>
        </w:rPr>
        <w:t>p&lt;0.05</w:t>
      </w:r>
      <w:r w:rsidR="00575DD0">
        <w:t>)</w:t>
      </w:r>
      <w:r w:rsidR="00D07346">
        <w:fldChar w:fldCharType="begin"/>
      </w:r>
      <w:r w:rsidR="002747EA">
        <w:instrText xml:space="preserve"> ADDIN EN.CITE &lt;EndNote&gt;&lt;Cite&gt;&lt;Author&gt;Chawanpaiboon&lt;/Author&gt;&lt;Year&gt;2019&lt;/Year&gt;&lt;RecNum&gt;1849&lt;/RecNum&gt;&lt;DisplayText&gt;&lt;style face="superscript" font="Trebuchet MS" size="9"&gt;205&lt;/style&gt;&lt;/DisplayText&gt;&lt;record&gt;&lt;rec-number&gt;1849&lt;/rec-number&gt;&lt;foreign-keys&gt;&lt;key app="EN" db-id="exvasrfx2dtraoesasxp2szsxa2df502592x" timestamp="1587613770"&gt;1849&lt;/key&gt;&lt;key app="ENWeb" db-id=""&gt;0&lt;/key&gt;&lt;/foreign-keys&gt;&lt;ref-type name="Journal Article"&gt;17&lt;/ref-type&gt;&lt;contributors&gt;&lt;authors&gt;&lt;author&gt;Chawanpaiboon, S.,&lt;/author&gt;&lt;/authors&gt;&lt;/contributors&gt;&lt;titles&gt;&lt;title&gt;A randomized controlled trial of the correlation between iodine supplementation in pregnancy and maternal urine iodine and neonatal thyroid stimulating hormone levels&lt;/title&gt;&lt;secondary-title&gt;Siriraj Medical Journal&lt;/secondary-title&gt;&lt;/titles&gt;&lt;periodical&gt;&lt;full-title&gt;Siriraj Medical Journal&lt;/full-title&gt;&lt;/periodical&gt;&lt;volume&gt;71&lt;/volume&gt;&lt;number&gt;1&lt;/number&gt;&lt;dates&gt;&lt;year&gt;2019&lt;/year&gt;&lt;/dates&gt;&lt;isbn&gt;2629995X&amp;#xD;22288082&lt;/isbn&gt;&lt;urls&gt;&lt;/urls&gt;&lt;electronic-resource-num&gt;10.33192/Smj.2019.10&lt;/electronic-resource-num&gt;&lt;/record&gt;&lt;/Cite&gt;&lt;/EndNote&gt;</w:instrText>
      </w:r>
      <w:r w:rsidR="00D07346">
        <w:fldChar w:fldCharType="separate"/>
      </w:r>
      <w:r w:rsidR="002747EA" w:rsidRPr="002747EA">
        <w:rPr>
          <w:noProof/>
          <w:vertAlign w:val="superscript"/>
        </w:rPr>
        <w:t>205</w:t>
      </w:r>
      <w:r w:rsidR="00D07346">
        <w:fldChar w:fldCharType="end"/>
      </w:r>
    </w:p>
    <w:p w14:paraId="2D07874D" w14:textId="441A8192" w:rsidR="00632EF4" w:rsidRPr="00632EF4" w:rsidRDefault="00632EF4" w:rsidP="005719CE">
      <w:pPr>
        <w:pStyle w:val="bullet"/>
      </w:pPr>
      <w:r w:rsidRPr="00632EF4">
        <w:t>had no effect on child neurodevelopment at age 5–6 years</w:t>
      </w:r>
      <w:r w:rsidR="00B86F78">
        <w:t xml:space="preserve"> </w:t>
      </w:r>
      <w:r w:rsidR="00B86F78" w:rsidRPr="00632EF4">
        <w:t>in mildly iodine-deficient pregnant women</w:t>
      </w:r>
      <w:r w:rsidRPr="00632EF4">
        <w:t>.</w:t>
      </w:r>
      <w:r w:rsidR="003523C5">
        <w:fldChar w:fldCharType="begin"/>
      </w:r>
      <w:r w:rsidR="002747EA">
        <w:instrText xml:space="preserve"> ADDIN EN.CITE &lt;EndNote&gt;&lt;Cite&gt;&lt;Author&gt;Gowachirapant&lt;/Author&gt;&lt;Year&gt;2017&lt;/Year&gt;&lt;RecNum&gt;1199&lt;/RecNum&gt;&lt;DisplayText&gt;&lt;style face="superscript" font="Trebuchet MS" size="9"&gt;203&lt;/style&gt;&lt;/DisplayText&gt;&lt;record&gt;&lt;rec-number&gt;1199&lt;/rec-number&gt;&lt;foreign-keys&gt;&lt;key app="EN" db-id="exvasrfx2dtraoesasxp2szsxa2df502592x" timestamp="1559622618"&gt;1199&lt;/key&gt;&lt;key app="ENWeb" db-id=""&gt;0&lt;/key&gt;&lt;/foreign-keys&gt;&lt;ref-type name="Journal Article"&gt;17&lt;/ref-type&gt;&lt;contributors&gt;&lt;authors&gt;&lt;author&gt;Gowachirapant, S.,&lt;/author&gt;&lt;author&gt;Jaiswal, N.,&lt;/author&gt;&lt;author&gt;Melse-Boonstra, A.,&lt;/author&gt;&lt;author&gt;Galetti, V.,&lt;/author&gt;&lt;author&gt;Stinca, S.,&lt;/author&gt;&lt;author&gt;Mackenzie, I.,&lt;/author&gt;&lt;author&gt;Thomas, S.,&lt;/author&gt;&lt;author&gt;Thomas, T.,&lt;/author&gt;&lt;author&gt;Winichagoon, P.,&lt;/author&gt;&lt;author&gt;Srinivasan, K.,&lt;/author&gt;&lt;author&gt;Zimmermann, M.B.,&lt;/author&gt;&lt;/authors&gt;&lt;/contributors&gt;&lt;titles&gt;&lt;title&gt;Effect of iodine supplementation in pregnant women on child neurodevelopment: a randomised, double-blind, placebo-controlled trial&lt;/title&gt;&lt;secondary-title&gt;The Lancet Diabetes &amp;amp; Endocrinology&lt;/secondary-title&gt;&lt;/titles&gt;&lt;periodical&gt;&lt;full-title&gt;The Lancet Diabetes &amp;amp; Endocrinology&lt;/full-title&gt;&lt;/periodical&gt;&lt;pages&gt;853-63&lt;/pages&gt;&lt;volume&gt;5&lt;/volume&gt;&lt;number&gt;11&lt;/number&gt;&lt;section&gt;853&lt;/section&gt;&lt;dates&gt;&lt;year&gt;2017&lt;/year&gt;&lt;/dates&gt;&lt;isbn&gt;22138587&lt;/isbn&gt;&lt;urls&gt;&lt;/urls&gt;&lt;electronic-resource-num&gt;10.1016/s2213-8587(17)30332-7&lt;/electronic-resource-num&gt;&lt;/record&gt;&lt;/Cite&gt;&lt;/EndNote&gt;</w:instrText>
      </w:r>
      <w:r w:rsidR="003523C5">
        <w:fldChar w:fldCharType="separate"/>
      </w:r>
      <w:r w:rsidR="002747EA" w:rsidRPr="002747EA">
        <w:rPr>
          <w:noProof/>
          <w:vertAlign w:val="superscript"/>
        </w:rPr>
        <w:t>203</w:t>
      </w:r>
      <w:r w:rsidR="003523C5">
        <w:fldChar w:fldCharType="end"/>
      </w:r>
    </w:p>
    <w:p w14:paraId="500FC20B" w14:textId="3E5786E1" w:rsidR="00F43F44" w:rsidRDefault="00B565E1" w:rsidP="00EF63E3">
      <w:pPr>
        <w:pStyle w:val="Heading4"/>
      </w:pPr>
      <w:r>
        <w:t>Zinc</w:t>
      </w:r>
      <w:r w:rsidR="00BA549B">
        <w:t xml:space="preserve"> supplementation</w:t>
      </w:r>
    </w:p>
    <w:p w14:paraId="4D706396" w14:textId="77777777" w:rsidR="00A208D7" w:rsidRDefault="00A208D7" w:rsidP="00A1709D">
      <w:pPr>
        <w:pStyle w:val="Heading5"/>
      </w:pPr>
      <w:r>
        <w:t>Background</w:t>
      </w:r>
    </w:p>
    <w:p w14:paraId="04C64C6E" w14:textId="56F2FA7A" w:rsidR="002F7C6A" w:rsidRDefault="002F7C6A" w:rsidP="002F7C6A">
      <w:r>
        <w:t>A survey of pregnant women conducted in Sydney found that 5.6% were taking a zinc supplement.</w:t>
      </w:r>
      <w:r w:rsidR="00E37D04">
        <w:fldChar w:fldCharType="begin">
          <w:fldData xml:space="preserve">PEVuZE5vdGU+PENpdGU+PEF1dGhvcj5TaGFuZDwvQXV0aG9yPjxZZWFyPjIwMTY8L1llYXI+PFJl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</w:fldData>
        </w:fldChar>
      </w:r>
      <w:r w:rsidR="002747EA">
        <w:instrText xml:space="preserve"> ADDIN EN.CITE </w:instrText>
      </w:r>
      <w:r w:rsidR="002747EA">
        <w:fldChar w:fldCharType="begin">
          <w:fldData xml:space="preserve">PEVuZE5vdGU+PENpdGU+PEF1dGhvcj5TaGFuZDwvQXV0aG9yPjxZZWFyPjIwMTY8L1llYXI+PFJl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</w:fldData>
        </w:fldChar>
      </w:r>
      <w:r w:rsidR="002747EA">
        <w:instrText xml:space="preserve"> ADDIN EN.CITE.DATA </w:instrText>
      </w:r>
      <w:r w:rsidR="002747EA">
        <w:fldChar w:fldCharType="end"/>
      </w:r>
      <w:r w:rsidR="00E37D04">
        <w:fldChar w:fldCharType="separate"/>
      </w:r>
      <w:r w:rsidR="002747EA" w:rsidRPr="002747EA">
        <w:rPr>
          <w:noProof/>
          <w:vertAlign w:val="superscript"/>
        </w:rPr>
        <w:t>115</w:t>
      </w:r>
      <w:r w:rsidR="00E37D04">
        <w:fldChar w:fldCharType="end"/>
      </w:r>
    </w:p>
    <w:p w14:paraId="50BCE7CE" w14:textId="61FB1457" w:rsidR="00737BD8" w:rsidRDefault="00737BD8" w:rsidP="002F7C6A">
      <w:r>
        <w:t>In an Australian cohort study</w:t>
      </w:r>
      <w:r w:rsidR="00BA7CBD">
        <w:fldChar w:fldCharType="begin">
          <w:fldData xml:space="preserve">PEVuZE5vdGU+PENpdGU+PEF1dGhvcj5MaXZvY2s8L0F1dGhvcj48WWVhcj4yMDE3PC9ZZWFyPjxS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</w:fldData>
        </w:fldChar>
      </w:r>
      <w:r w:rsidR="002747EA">
        <w:instrText xml:space="preserve"> ADDIN EN.CITE </w:instrText>
      </w:r>
      <w:r w:rsidR="002747EA">
        <w:fldChar w:fldCharType="begin">
          <w:fldData xml:space="preserve">PEVuZE5vdGU+PENpdGU+PEF1dGhvcj5MaXZvY2s8L0F1dGhvcj48WWVhcj4yMDE3PC9ZZWFyPjxS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</w:fldData>
        </w:fldChar>
      </w:r>
      <w:r w:rsidR="002747EA">
        <w:instrText xml:space="preserve"> ADDIN EN.CITE.DATA </w:instrText>
      </w:r>
      <w:r w:rsidR="002747EA">
        <w:fldChar w:fldCharType="end"/>
      </w:r>
      <w:r w:rsidR="00BA7CBD">
        <w:fldChar w:fldCharType="separate"/>
      </w:r>
      <w:r w:rsidR="002747EA" w:rsidRPr="002747EA">
        <w:rPr>
          <w:noProof/>
          <w:vertAlign w:val="superscript"/>
        </w:rPr>
        <w:t>117</w:t>
      </w:r>
      <w:r w:rsidR="00BA7CBD">
        <w:fldChar w:fldCharType="end"/>
      </w:r>
      <w:r>
        <w:t xml:space="preserve"> 17-36</w:t>
      </w:r>
      <w:r w:rsidRPr="00737BD8">
        <w:t xml:space="preserve">% of women </w:t>
      </w:r>
      <w:r>
        <w:t xml:space="preserve">did </w:t>
      </w:r>
      <w:r w:rsidRPr="00737BD8">
        <w:t xml:space="preserve">not </w:t>
      </w:r>
      <w:r>
        <w:t>meet</w:t>
      </w:r>
      <w:r w:rsidRPr="00737BD8">
        <w:t xml:space="preserve"> the Recommended Daily Intake for </w:t>
      </w:r>
      <w:r>
        <w:t xml:space="preserve">zinc. </w:t>
      </w:r>
    </w:p>
    <w:p w14:paraId="3019EE2B" w14:textId="374FA133" w:rsidR="00A1709D" w:rsidRDefault="00A1709D" w:rsidP="007B62DE">
      <w:r>
        <w:t>The Guidelines currently comment that there is a lack of evidence on the harms and benefits of zinc</w:t>
      </w:r>
      <w:r w:rsidR="00D54D25">
        <w:t xml:space="preserve"> supplementation</w:t>
      </w:r>
      <w:r>
        <w:t xml:space="preserve"> that is </w:t>
      </w:r>
      <w:r w:rsidR="00C17D56">
        <w:t>generalis</w:t>
      </w:r>
      <w:r>
        <w:t>able to the Australian context.</w:t>
      </w:r>
    </w:p>
    <w:p w14:paraId="470D17CB" w14:textId="77777777" w:rsidR="00A1709D" w:rsidRDefault="00A1709D" w:rsidP="00A1709D">
      <w:pPr>
        <w:pStyle w:val="Heading5"/>
      </w:pPr>
      <w:r>
        <w:t>Current review</w:t>
      </w:r>
    </w:p>
    <w:p w14:paraId="0DEB227A" w14:textId="2A61A7C3" w:rsidR="007B62DE" w:rsidRDefault="007B62DE" w:rsidP="005719CE">
      <w:pPr>
        <w:keepNext/>
      </w:pPr>
      <w:r>
        <w:t xml:space="preserve">This review </w:t>
      </w:r>
      <w:r w:rsidR="00C17D56">
        <w:t>included</w:t>
      </w:r>
      <w:r>
        <w:t xml:space="preserve"> </w:t>
      </w:r>
      <w:r w:rsidR="00F53367">
        <w:t xml:space="preserve">three </w:t>
      </w:r>
      <w:r w:rsidR="007D6F28">
        <w:t>systematic</w:t>
      </w:r>
      <w:r>
        <w:t xml:space="preserve"> review</w:t>
      </w:r>
      <w:r w:rsidR="007D6F28">
        <w:t>s</w:t>
      </w:r>
      <w:r w:rsidR="000A439A">
        <w:t xml:space="preserve"> of RCTs</w:t>
      </w:r>
      <w:r w:rsidR="00BE7640">
        <w:fldChar w:fldCharType="begin">
          <w:fldData xml:space="preserve">PEVuZE5vdGU+PENpdGU+PEF1dGhvcj5PdGE8L0F1dGhvcj48WWVhcj4yMDE1PC9ZZWFyPjxSZWNO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==
</w:fldData>
        </w:fldChar>
      </w:r>
      <w:r w:rsidR="002747EA">
        <w:instrText xml:space="preserve"> ADDIN EN.CITE </w:instrText>
      </w:r>
      <w:r w:rsidR="002747EA">
        <w:fldChar w:fldCharType="begin">
          <w:fldData xml:space="preserve">PEVuZE5vdGU+PENpdGU+PEF1dGhvcj5PdGE8L0F1dGhvcj48WWVhcj4yMDE1PC9ZZWFyPjxSZWNO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==
</w:fldData>
        </w:fldChar>
      </w:r>
      <w:r w:rsidR="002747EA">
        <w:instrText xml:space="preserve"> ADDIN EN.CITE.DATA </w:instrText>
      </w:r>
      <w:r w:rsidR="002747EA">
        <w:fldChar w:fldCharType="end"/>
      </w:r>
      <w:r w:rsidR="00BE7640">
        <w:fldChar w:fldCharType="separate"/>
      </w:r>
      <w:r w:rsidR="002747EA" w:rsidRPr="002747EA">
        <w:rPr>
          <w:noProof/>
          <w:vertAlign w:val="superscript"/>
        </w:rPr>
        <w:t>206-208</w:t>
      </w:r>
      <w:r w:rsidR="00BE7640">
        <w:fldChar w:fldCharType="end"/>
      </w:r>
      <w:r>
        <w:t xml:space="preserve"> </w:t>
      </w:r>
      <w:r w:rsidR="00376CA8">
        <w:t xml:space="preserve">and </w:t>
      </w:r>
      <w:r w:rsidR="00F53367">
        <w:t xml:space="preserve">three </w:t>
      </w:r>
      <w:r w:rsidR="00376CA8">
        <w:t>RCTs.</w:t>
      </w:r>
      <w:r w:rsidR="00BE7640">
        <w:fldChar w:fldCharType="begin">
          <w:fldData xml:space="preserve">PEVuZE5vdGU+PENpdGU+PEF1dGhvcj5Ob3NzaWVyPC9BdXRob3I+PFllYXI+MjAxNTwvWWVhcj48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</w:fldData>
        </w:fldChar>
      </w:r>
      <w:r w:rsidR="002747EA">
        <w:instrText xml:space="preserve"> ADDIN EN.CITE </w:instrText>
      </w:r>
      <w:r w:rsidR="002747EA">
        <w:fldChar w:fldCharType="begin">
          <w:fldData xml:space="preserve">PEVuZE5vdGU+PENpdGU+PEF1dGhvcj5Ob3NzaWVyPC9BdXRob3I+PFllYXI+MjAxNTwvWWVhcj48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</w:fldData>
        </w:fldChar>
      </w:r>
      <w:r w:rsidR="002747EA">
        <w:instrText xml:space="preserve"> ADDIN EN.CITE.DATA </w:instrText>
      </w:r>
      <w:r w:rsidR="002747EA">
        <w:fldChar w:fldCharType="end"/>
      </w:r>
      <w:r w:rsidR="00BE7640">
        <w:fldChar w:fldCharType="separate"/>
      </w:r>
      <w:r w:rsidR="002747EA" w:rsidRPr="002747EA">
        <w:rPr>
          <w:noProof/>
          <w:vertAlign w:val="superscript"/>
        </w:rPr>
        <w:t>209-211</w:t>
      </w:r>
      <w:r w:rsidR="00BE7640">
        <w:fldChar w:fldCharType="end"/>
      </w:r>
    </w:p>
    <w:p w14:paraId="6F3B443B" w14:textId="08248600" w:rsidR="0008503E" w:rsidRDefault="0008503E" w:rsidP="005719CE">
      <w:pPr>
        <w:keepNext/>
      </w:pPr>
      <w:r>
        <w:t>The systematic reviews found that maternal zinc supplementation:</w:t>
      </w:r>
    </w:p>
    <w:p w14:paraId="21335DD8" w14:textId="38185109" w:rsidR="008C6169" w:rsidRPr="008C6169" w:rsidRDefault="008C6169" w:rsidP="00BD61CC">
      <w:pPr>
        <w:pStyle w:val="bullet"/>
      </w:pPr>
      <w:r w:rsidRPr="008C6169">
        <w:t>resulted in a small reduction in preterm birth</w:t>
      </w:r>
      <w:r>
        <w:t xml:space="preserve"> </w:t>
      </w:r>
      <w:r w:rsidRPr="008C6169">
        <w:t>(</w:t>
      </w:r>
      <w:r w:rsidRPr="003222CF">
        <w:rPr>
          <w:sz w:val="16"/>
          <w:szCs w:val="16"/>
        </w:rPr>
        <w:t xml:space="preserve">RR 0.86; 95%CI 0.76 to 0.97; 16 RCTS; n=7,637; moderate </w:t>
      </w:r>
      <w:r w:rsidR="00836F2D">
        <w:rPr>
          <w:sz w:val="16"/>
          <w:szCs w:val="16"/>
        </w:rPr>
        <w:t>certainty</w:t>
      </w:r>
      <w:r w:rsidRPr="008C6169">
        <w:t>)</w:t>
      </w:r>
      <w:r w:rsidR="0008503E">
        <w:t xml:space="preserve"> but not</w:t>
      </w:r>
      <w:r>
        <w:t xml:space="preserve"> low birthweight (</w:t>
      </w:r>
      <w:r w:rsidRPr="003222CF">
        <w:rPr>
          <w:sz w:val="16"/>
          <w:szCs w:val="16"/>
        </w:rPr>
        <w:t xml:space="preserve">RR 0.93; 95%CI 0.78 to 1.12; 14 RCTs; n=5,643; moderate </w:t>
      </w:r>
      <w:r w:rsidR="00836F2D">
        <w:rPr>
          <w:sz w:val="16"/>
          <w:szCs w:val="16"/>
        </w:rPr>
        <w:t>certainty</w:t>
      </w:r>
      <w:r w:rsidRPr="008C6169">
        <w:t>)</w:t>
      </w:r>
      <w:r w:rsidR="0008503E">
        <w:t xml:space="preserve"> and there were n</w:t>
      </w:r>
      <w:r w:rsidRPr="008C6169">
        <w:t>o clear</w:t>
      </w:r>
      <w:r>
        <w:t xml:space="preserve"> </w:t>
      </w:r>
      <w:r w:rsidRPr="008C6169">
        <w:t>differences between groups for any of the other primary maternal or neonatal outcomes, except for</w:t>
      </w:r>
      <w:r>
        <w:t xml:space="preserve"> </w:t>
      </w:r>
      <w:r w:rsidRPr="008C6169">
        <w:t>induction of labour in a single trial</w:t>
      </w:r>
      <w:r w:rsidR="0008503E">
        <w:fldChar w:fldCharType="begin"/>
      </w:r>
      <w:r w:rsidR="002747EA">
        <w:instrText xml:space="preserve"> ADDIN EN.CITE &lt;EndNote&gt;&lt;Cite&gt;&lt;Author&gt;Ota&lt;/Author&gt;&lt;Year&gt;2015&lt;/Year&gt;&lt;RecNum&gt;1193&lt;/RecNum&gt;&lt;DisplayText&gt;&lt;style face="superscript" font="Trebuchet MS" size="9"&gt;206&lt;/style&gt;&lt;/DisplayText&gt;&lt;record&gt;&lt;rec-number&gt;1193&lt;/rec-number&gt;&lt;foreign-keys&gt;&lt;key app="EN" db-id="exvasrfx2dtraoesasxp2szsxa2df502592x" timestamp="1559532928"&gt;1193&lt;/key&gt;&lt;key app="ENWeb" db-id=""&gt;0&lt;/key&gt;&lt;/foreign-keys&gt;&lt;ref-type name="Journal Article"&gt;17&lt;/ref-type&gt;&lt;contributors&gt;&lt;authors&gt;&lt;author&gt;Ota, E.,&lt;/author&gt;&lt;author&gt;Mori, R.,&lt;/author&gt;&lt;author&gt;Middleton, P.,&lt;/author&gt;&lt;author&gt;Tobe-Gai, R.,&lt;/author&gt;&lt;author&gt;Mahomed, K.,&lt;/author&gt;&lt;author&gt;Miyazaki, C.,&lt;/author&gt;&lt;author&gt;Bhutta, Z.A.,&lt;/author&gt;&lt;/authors&gt;&lt;/contributors&gt;&lt;titles&gt;&lt;title&gt;Zinc supplementation for improving pregnancy and infant outcome&lt;/title&gt;&lt;secondary-title&gt;Cochrane Database of Systematic Reviews&lt;/secondary-title&gt;&lt;/titles&gt;&lt;periodical&gt;&lt;full-title&gt;Cochrane Database of Systematic Reviews&lt;/full-title&gt;&lt;/periodical&gt;&lt;dates&gt;&lt;year&gt;2015&lt;/year&gt;&lt;/dates&gt;&lt;isbn&gt;14651858&lt;/isbn&gt;&lt;urls&gt;&lt;/urls&gt;&lt;electronic-resource-num&gt;10.1002/14651858.CD000230.pub5&lt;/electronic-resource-num&gt;&lt;/record&gt;&lt;/Cite&gt;&lt;/EndNote&gt;</w:instrText>
      </w:r>
      <w:r w:rsidR="0008503E">
        <w:fldChar w:fldCharType="separate"/>
      </w:r>
      <w:r w:rsidR="002747EA" w:rsidRPr="002747EA">
        <w:rPr>
          <w:noProof/>
          <w:vertAlign w:val="superscript"/>
        </w:rPr>
        <w:t>206</w:t>
      </w:r>
      <w:r w:rsidR="0008503E">
        <w:fldChar w:fldCharType="end"/>
      </w:r>
    </w:p>
    <w:p w14:paraId="7C356059" w14:textId="49ACC5E7" w:rsidR="0008503E" w:rsidRDefault="007D6F28" w:rsidP="00BD61CC">
      <w:pPr>
        <w:pStyle w:val="bullet"/>
      </w:pPr>
      <w:r w:rsidRPr="007D6F28">
        <w:t xml:space="preserve">did not </w:t>
      </w:r>
      <w:r>
        <w:t>clearly</w:t>
      </w:r>
      <w:r w:rsidRPr="007D6F28">
        <w:t xml:space="preserve"> decrease the risk of low birth</w:t>
      </w:r>
      <w:r>
        <w:t xml:space="preserve"> </w:t>
      </w:r>
      <w:r w:rsidRPr="007D6F28">
        <w:t>weight (</w:t>
      </w:r>
      <w:r w:rsidRPr="003222CF">
        <w:rPr>
          <w:sz w:val="16"/>
          <w:szCs w:val="16"/>
        </w:rPr>
        <w:t>RR 0.76, 95%CI: 0.52</w:t>
      </w:r>
      <w:r w:rsidR="003222CF" w:rsidRPr="003222CF">
        <w:rPr>
          <w:sz w:val="16"/>
          <w:szCs w:val="16"/>
        </w:rPr>
        <w:t xml:space="preserve"> to </w:t>
      </w:r>
      <w:r w:rsidRPr="003222CF">
        <w:rPr>
          <w:sz w:val="16"/>
          <w:szCs w:val="16"/>
        </w:rPr>
        <w:t>1.11</w:t>
      </w:r>
      <w:r w:rsidRPr="007D6F28">
        <w:t>)</w:t>
      </w:r>
      <w:r w:rsidR="0008503E">
        <w:fldChar w:fldCharType="begin">
          <w:fldData xml:space="preserve">PEVuZE5vdGU+PENpdGU+PEF1dGhvcj5MaXU8L0F1dGhvcj48WWVhcj4yMDE4PC9ZZWFyPjxSZWNO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</w:fldData>
        </w:fldChar>
      </w:r>
      <w:r w:rsidR="002747EA">
        <w:instrText xml:space="preserve"> ADDIN EN.CITE </w:instrText>
      </w:r>
      <w:r w:rsidR="002747EA">
        <w:fldChar w:fldCharType="begin">
          <w:fldData xml:space="preserve">PEVuZE5vdGU+PENpdGU+PEF1dGhvcj5MaXU8L0F1dGhvcj48WWVhcj4yMDE4PC9ZZWFyPjxSZWNO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</w:fldData>
        </w:fldChar>
      </w:r>
      <w:r w:rsidR="002747EA">
        <w:instrText xml:space="preserve"> ADDIN EN.CITE.DATA </w:instrText>
      </w:r>
      <w:r w:rsidR="002747EA">
        <w:fldChar w:fldCharType="end"/>
      </w:r>
      <w:r w:rsidR="0008503E">
        <w:fldChar w:fldCharType="separate"/>
      </w:r>
      <w:r w:rsidR="002747EA" w:rsidRPr="002747EA">
        <w:rPr>
          <w:noProof/>
          <w:vertAlign w:val="superscript"/>
        </w:rPr>
        <w:t>207</w:t>
      </w:r>
      <w:r w:rsidR="0008503E">
        <w:fldChar w:fldCharType="end"/>
      </w:r>
    </w:p>
    <w:p w14:paraId="470473D1" w14:textId="2A5972A1" w:rsidR="007D6F28" w:rsidRDefault="0008503E" w:rsidP="00BD61CC">
      <w:pPr>
        <w:pStyle w:val="bullet"/>
      </w:pPr>
      <w:r>
        <w:t>had no clear effect on maternal serum zinc concentration (</w:t>
      </w:r>
      <w:r w:rsidRPr="00785971">
        <w:rPr>
          <w:rFonts w:eastAsia="Times New Roman"/>
          <w:lang w:val="en-AU"/>
        </w:rPr>
        <w:t>MD</w:t>
      </w:r>
      <w:r>
        <w:rPr>
          <w:rFonts w:eastAsia="Times New Roman"/>
          <w:lang w:val="en-AU"/>
        </w:rPr>
        <w:t> </w:t>
      </w:r>
      <w:r w:rsidRPr="009F491F">
        <w:rPr>
          <w:rFonts w:eastAsia="Times New Roman"/>
          <w:lang w:val="en-AU"/>
        </w:rPr>
        <w:t>0.86 umol/L, 95%</w:t>
      </w:r>
      <w:r w:rsidRPr="00785971">
        <w:rPr>
          <w:rFonts w:eastAsia="Times New Roman"/>
          <w:lang w:val="en-AU"/>
        </w:rPr>
        <w:t xml:space="preserve">CI 0.67 to 1.05; </w:t>
      </w:r>
      <w:r>
        <w:rPr>
          <w:rFonts w:eastAsia="Times New Roman"/>
          <w:lang w:val="en-AU"/>
        </w:rPr>
        <w:t xml:space="preserve">2 </w:t>
      </w:r>
      <w:r w:rsidRPr="009F491F">
        <w:rPr>
          <w:rFonts w:eastAsia="Times New Roman"/>
          <w:lang w:val="en-AU"/>
        </w:rPr>
        <w:t>studies</w:t>
      </w:r>
      <w:r>
        <w:rPr>
          <w:rFonts w:eastAsia="Times New Roman"/>
          <w:lang w:val="en-AU"/>
        </w:rPr>
        <w:t>).</w:t>
      </w:r>
      <w:r w:rsidR="00D07346">
        <w:fldChar w:fldCharType="begin"/>
      </w:r>
      <w:r w:rsidR="002747EA">
        <w:instrText xml:space="preserve"> ADDIN EN.CITE &lt;EndNote&gt;&lt;Cite&gt;&lt;Author&gt;Oh&lt;/Author&gt;&lt;Year&gt;2020&lt;/Year&gt;&lt;RecNum&gt;1873&lt;/RecNum&gt;&lt;DisplayText&gt;&lt;style face="superscript" font="Trebuchet MS" size="9"&gt;208&lt;/style&gt;&lt;/DisplayText&gt;&lt;record&gt;&lt;rec-number&gt;1873&lt;/rec-number&gt;&lt;foreign-keys&gt;&lt;key app="EN" db-id="exvasrfx2dtraoesasxp2szsxa2df502592x" timestamp="1588138629"&gt;1873&lt;/key&gt;&lt;key app="ENWeb" db-id=""&gt;0&lt;/key&gt;&lt;/foreign-keys&gt;&lt;ref-type name="Journal Article"&gt;17&lt;/ref-type&gt;&lt;contributors&gt;&lt;authors&gt;&lt;author&gt;Oh, C.&lt;/author&gt;&lt;author&gt;Keats, E. C.&lt;/author&gt;&lt;author&gt;Bhutta, Z. A.&lt;/author&gt;&lt;/authors&gt;&lt;/contributors&gt;&lt;auth-address&gt;Centre for Global Child Health, The Hospital for Sick Children, Toronto, ON M5G 0A4, Canada.&amp;#xD;Centre of Excellence in Women and Child&amp;apos;s Health, Aga Khan University, Karachi 74800, Pakistan.&lt;/auth-address&gt;&lt;titles&gt;&lt;title&gt;Vitamin and mineral supplementation during pregnancy on maternal, birth, child health and development outcomes in low- and middle-income countries: a systematic review and meta-analysis&lt;/title&gt;&lt;secondary-title&gt;Nutrients&lt;/secondary-title&gt;&lt;/titles&gt;&lt;periodical&gt;&lt;full-title&gt;Nutrients&lt;/full-title&gt;&lt;/periodical&gt;&lt;volume&gt;12&lt;/volume&gt;&lt;number&gt;2&lt;/number&gt;&lt;edition&gt;2020/02/23&lt;/edition&gt;&lt;keywords&gt;&lt;keyword&gt;developing countries&lt;/keyword&gt;&lt;keyword&gt;micronutrient supplementation&lt;/keyword&gt;&lt;keyword&gt;pregnancy&lt;/keyword&gt;&lt;keyword&gt;vitamin supplementation&lt;/keyword&gt;&lt;/keywords&gt;&lt;dates&gt;&lt;year&gt;2020&lt;/year&gt;&lt;pub-dates&gt;&lt;date&gt;Feb 14&lt;/date&gt;&lt;/pub-dates&gt;&lt;/dates&gt;&lt;isbn&gt;2072-6643 (Electronic)&amp;#xD;2072-6643 (Linking)&lt;/isbn&gt;&lt;accession-num&gt;32075071&lt;/accession-num&gt;&lt;urls&gt;&lt;related-urls&gt;&lt;url&gt;https://www.ncbi.nlm.nih.gov/pubmed/32075071&lt;/url&gt;&lt;/related-urls&gt;&lt;/urls&gt;&lt;custom2&gt;PMC7071347&lt;/custom2&gt;&lt;electronic-resource-num&gt;10.3390/nu12020491&lt;/electronic-resource-num&gt;&lt;/record&gt;&lt;/Cite&gt;&lt;/EndNote&gt;</w:instrText>
      </w:r>
      <w:r w:rsidR="00D07346">
        <w:fldChar w:fldCharType="separate"/>
      </w:r>
      <w:r w:rsidR="002747EA" w:rsidRPr="002747EA">
        <w:rPr>
          <w:noProof/>
          <w:vertAlign w:val="superscript"/>
        </w:rPr>
        <w:t>208</w:t>
      </w:r>
      <w:r w:rsidR="00D07346">
        <w:fldChar w:fldCharType="end"/>
      </w:r>
      <w:r>
        <w:t xml:space="preserve"> </w:t>
      </w:r>
    </w:p>
    <w:p w14:paraId="79A91764" w14:textId="0F158370" w:rsidR="007B62DE" w:rsidRDefault="0008503E" w:rsidP="007B62DE">
      <w:r>
        <w:t>T</w:t>
      </w:r>
      <w:r w:rsidR="00C17D56">
        <w:t xml:space="preserve">wo </w:t>
      </w:r>
      <w:r w:rsidR="00F72623">
        <w:t xml:space="preserve">RCTs </w:t>
      </w:r>
      <w:r w:rsidR="00C17D56">
        <w:t>reported on preterm birth</w:t>
      </w:r>
      <w:r w:rsidR="00DC7007">
        <w:t>. One</w:t>
      </w:r>
      <w:r w:rsidR="00C17D56">
        <w:t xml:space="preserve"> found a reduced risk among women with low zinc levels (</w:t>
      </w:r>
      <w:r w:rsidR="00C17D56" w:rsidRPr="00080C70">
        <w:rPr>
          <w:sz w:val="16"/>
          <w:szCs w:val="16"/>
        </w:rPr>
        <w:t>RR 0.</w:t>
      </w:r>
      <w:r w:rsidR="00460C92" w:rsidRPr="00080C70">
        <w:rPr>
          <w:sz w:val="16"/>
          <w:szCs w:val="16"/>
        </w:rPr>
        <w:t>52</w:t>
      </w:r>
      <w:r w:rsidR="00C17D56" w:rsidRPr="00080C70">
        <w:rPr>
          <w:sz w:val="16"/>
          <w:szCs w:val="16"/>
        </w:rPr>
        <w:t>; 95%CI 0.</w:t>
      </w:r>
      <w:r w:rsidR="00460C92" w:rsidRPr="00080C70">
        <w:rPr>
          <w:sz w:val="16"/>
          <w:szCs w:val="16"/>
        </w:rPr>
        <w:t>29</w:t>
      </w:r>
      <w:r w:rsidR="00C17D56" w:rsidRPr="00080C70">
        <w:rPr>
          <w:sz w:val="16"/>
          <w:szCs w:val="16"/>
        </w:rPr>
        <w:t xml:space="preserve"> to 0.</w:t>
      </w:r>
      <w:r w:rsidR="00460C92" w:rsidRPr="00080C70">
        <w:rPr>
          <w:sz w:val="16"/>
          <w:szCs w:val="16"/>
        </w:rPr>
        <w:t>92</w:t>
      </w:r>
      <w:r w:rsidR="00C17D56" w:rsidRPr="00080C70">
        <w:rPr>
          <w:sz w:val="16"/>
          <w:szCs w:val="16"/>
        </w:rPr>
        <w:t>; n=</w:t>
      </w:r>
      <w:r w:rsidR="0060666D" w:rsidRPr="00080C70">
        <w:rPr>
          <w:sz w:val="16"/>
          <w:szCs w:val="16"/>
        </w:rPr>
        <w:t>397</w:t>
      </w:r>
      <w:r w:rsidR="00460C92">
        <w:t>)</w:t>
      </w:r>
      <w:r w:rsidR="00460C92">
        <w:fldChar w:fldCharType="begin"/>
      </w:r>
      <w:r w:rsidR="002747EA">
        <w:instrText xml:space="preserve"> ADDIN EN.CITE &lt;EndNote&gt;&lt;Cite&gt;&lt;Author&gt;Nossier&lt;/Author&gt;&lt;Year&gt;2015&lt;/Year&gt;&lt;RecNum&gt;1196&lt;/RecNum&gt;&lt;DisplayText&gt;&lt;style face="superscript" font="Trebuchet MS" size="9"&gt;209&lt;/style&gt;&lt;/DisplayText&gt;&lt;record&gt;&lt;rec-number&gt;1196&lt;/rec-number&gt;&lt;foreign-keys&gt;&lt;key app="EN" db-id="exvasrfx2dtraoesasxp2szsxa2df502592x" timestamp="1559536228"&gt;1196&lt;/key&gt;&lt;key app="ENWeb" db-id=""&gt;0&lt;/key&gt;&lt;/foreign-keys&gt;&lt;ref-type name="Journal Article"&gt;17&lt;/ref-type&gt;&lt;contributors&gt;&lt;authors&gt;&lt;author&gt;Nossier, S. A.&lt;/author&gt;&lt;author&gt;Naeim, N. E.&lt;/author&gt;&lt;author&gt;El-Sayed, N. A.&lt;/author&gt;&lt;author&gt;Abu Zeid, A. A.&lt;/author&gt;&lt;/authors&gt;&lt;/contributors&gt;&lt;titles&gt;&lt;title&gt;The effect of zinc supplementation on pregnancy outcomes: a double-blind, randomised controlled trial, Egypt&lt;/title&gt;&lt;secondary-title&gt;Br J Nutr&lt;/secondary-title&gt;&lt;/titles&gt;&lt;periodical&gt;&lt;full-title&gt;Br J Nutr&lt;/full-title&gt;&lt;/periodical&gt;&lt;pages&gt;274-85&lt;/pages&gt;&lt;volume&gt;114&lt;/volume&gt;&lt;number&gt;2&lt;/number&gt;&lt;edition&gt;2015/06/24&lt;/edition&gt;&lt;keywords&gt;&lt;keyword&gt;Adult&lt;/keyword&gt;&lt;keyword&gt;Birth Weight&lt;/keyword&gt;&lt;keyword&gt;*Dietary Supplements&lt;/keyword&gt;&lt;keyword&gt;Double-Blind Method&lt;/keyword&gt;&lt;keyword&gt;Egypt&lt;/keyword&gt;&lt;keyword&gt;Female&lt;/keyword&gt;&lt;keyword&gt;Healthy Volunteers&lt;/keyword&gt;&lt;keyword&gt;Humans&lt;/keyword&gt;&lt;keyword&gt;Middle Aged&lt;/keyword&gt;&lt;keyword&gt;Pregnancy&lt;/keyword&gt;&lt;keyword&gt;Pregnancy Complications/prevention &amp;amp; control&lt;/keyword&gt;&lt;keyword&gt;*Pregnancy Outcome&lt;/keyword&gt;&lt;keyword&gt;Premature Birth/prevention &amp;amp; control&lt;/keyword&gt;&lt;keyword&gt;Vitamins/administration &amp;amp; dosage&lt;/keyword&gt;&lt;keyword&gt;Young Adult&lt;/keyword&gt;&lt;keyword&gt;Zinc/*administration &amp;amp; dosage&lt;/keyword&gt;&lt;/keywords&gt;&lt;dates&gt;&lt;year&gt;2015&lt;/year&gt;&lt;pub-dates&gt;&lt;date&gt;Jul&lt;/date&gt;&lt;/pub-dates&gt;&lt;/dates&gt;&lt;isbn&gt;1475-2662 (Electronic)&amp;#xD;0007-1145 (Linking)&lt;/isbn&gt;&lt;accession-num&gt;26099195&lt;/accession-num&gt;&lt;urls&gt;&lt;related-urls&gt;&lt;url&gt;https://www.ncbi.nlm.nih.gov/pubmed/26099195&lt;/url&gt;&lt;/related-urls&gt;&lt;/urls&gt;&lt;electronic-resource-num&gt;10.1017/S000711451500166X&lt;/electronic-resource-num&gt;&lt;/record&gt;&lt;/Cite&gt;&lt;/EndNote&gt;</w:instrText>
      </w:r>
      <w:r w:rsidR="00460C92">
        <w:fldChar w:fldCharType="separate"/>
      </w:r>
      <w:r w:rsidR="002747EA" w:rsidRPr="002747EA">
        <w:rPr>
          <w:noProof/>
          <w:vertAlign w:val="superscript"/>
        </w:rPr>
        <w:t>209</w:t>
      </w:r>
      <w:r w:rsidR="00460C92">
        <w:fldChar w:fldCharType="end"/>
      </w:r>
      <w:r w:rsidR="00460C92">
        <w:t xml:space="preserve"> </w:t>
      </w:r>
      <w:r w:rsidR="00DC7007">
        <w:t xml:space="preserve">and the other found no clear difference </w:t>
      </w:r>
      <w:r w:rsidR="00460C92">
        <w:t>among women without identified low levels of zinc</w:t>
      </w:r>
      <w:r w:rsidR="00DC7007">
        <w:t xml:space="preserve"> (</w:t>
      </w:r>
      <w:r w:rsidR="00DC7007" w:rsidRPr="00DC7007">
        <w:rPr>
          <w:sz w:val="16"/>
          <w:szCs w:val="16"/>
        </w:rPr>
        <w:t>RR 0.93; 95%CI 0.46 to</w:t>
      </w:r>
      <w:r w:rsidR="00DC7007" w:rsidRPr="00DC7007">
        <w:rPr>
          <w:sz w:val="16"/>
          <w:szCs w:val="16"/>
          <w:lang w:val="en-AU"/>
        </w:rPr>
        <w:t xml:space="preserve"> 1.90</w:t>
      </w:r>
      <w:r w:rsidR="00DC7007" w:rsidRPr="00C17D56">
        <w:t>)</w:t>
      </w:r>
      <w:r w:rsidR="00DC7007">
        <w:t>.</w:t>
      </w:r>
      <w:r w:rsidR="00DC7007">
        <w:fldChar w:fldCharType="begin">
          <w:fldData xml:space="preserve">PEVuZE5vdGU+PENpdGU+PEF1dGhvcj5aYWhpcmkgU29yb3VyaTwvQXV0aG9yPjxZZWFyPjIwMTY8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</w:fldData>
        </w:fldChar>
      </w:r>
      <w:r w:rsidR="002747EA">
        <w:instrText xml:space="preserve"> ADDIN EN.CITE </w:instrText>
      </w:r>
      <w:r w:rsidR="002747EA">
        <w:fldChar w:fldCharType="begin">
          <w:fldData xml:space="preserve">PEVuZE5vdGU+PENpdGU+PEF1dGhvcj5aYWhpcmkgU29yb3VyaTwvQXV0aG9yPjxZZWFyPjIwMTY8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</w:fldData>
        </w:fldChar>
      </w:r>
      <w:r w:rsidR="002747EA">
        <w:instrText xml:space="preserve"> ADDIN EN.CITE.DATA </w:instrText>
      </w:r>
      <w:r w:rsidR="002747EA">
        <w:fldChar w:fldCharType="end"/>
      </w:r>
      <w:r w:rsidR="00DC7007">
        <w:fldChar w:fldCharType="separate"/>
      </w:r>
      <w:r w:rsidR="002747EA" w:rsidRPr="002747EA">
        <w:rPr>
          <w:noProof/>
          <w:vertAlign w:val="superscript"/>
        </w:rPr>
        <w:t>210</w:t>
      </w:r>
      <w:r w:rsidR="00DC7007">
        <w:fldChar w:fldCharType="end"/>
      </w:r>
      <w:r w:rsidR="006C0497">
        <w:t xml:space="preserve"> There were no clear differences in any other outcomes reported in the RCTs.</w:t>
      </w:r>
    </w:p>
    <w:p w14:paraId="5ABE5A2B" w14:textId="7A97D35A" w:rsidR="0008503E" w:rsidRDefault="0008503E" w:rsidP="007B62DE">
      <w:r>
        <w:t>The third RCT found that zinc supplementation increased haemoglobin concentration at birth (</w:t>
      </w:r>
      <w:r w:rsidRPr="00BD61CC">
        <w:rPr>
          <w:sz w:val="16"/>
          <w:szCs w:val="16"/>
        </w:rPr>
        <w:t>MD -0.26 g/dL; 95% CI: -0.50 to -0.02; p=0.03</w:t>
      </w:r>
      <w:r>
        <w:t xml:space="preserve">) but </w:t>
      </w:r>
      <w:r w:rsidR="00C960FE">
        <w:t xml:space="preserve">did not alter </w:t>
      </w:r>
      <w:r>
        <w:t>serum ferritin (</w:t>
      </w:r>
      <w:r w:rsidRPr="00BD61CC">
        <w:rPr>
          <w:sz w:val="16"/>
          <w:szCs w:val="16"/>
        </w:rPr>
        <w:t>p=0.14</w:t>
      </w:r>
      <w:r>
        <w:t>) or plasma zinc (</w:t>
      </w:r>
      <w:r w:rsidRPr="00BD61CC">
        <w:rPr>
          <w:sz w:val="16"/>
          <w:szCs w:val="16"/>
        </w:rPr>
        <w:t>p=0.15</w:t>
      </w:r>
      <w:r>
        <w:t>).</w:t>
      </w:r>
      <w:r w:rsidR="00D07346">
        <w:fldChar w:fldCharType="begin">
          <w:fldData xml:space="preserve">PEVuZE5vdGU+PENpdGU+PEF1dGhvcj5Ob29yPC9BdXRob3I+PFllYXI+MjAyMDwvWWVhcj48UmVj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</w:fldData>
        </w:fldChar>
      </w:r>
      <w:r w:rsidR="002747EA">
        <w:instrText xml:space="preserve"> ADDIN EN.CITE </w:instrText>
      </w:r>
      <w:r w:rsidR="002747EA">
        <w:fldChar w:fldCharType="begin">
          <w:fldData xml:space="preserve">PEVuZE5vdGU+PENpdGU+PEF1dGhvcj5Ob29yPC9BdXRob3I+PFllYXI+MjAyMDwvWWVhcj48UmVj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</w:fldData>
        </w:fldChar>
      </w:r>
      <w:r w:rsidR="002747EA">
        <w:instrText xml:space="preserve"> ADDIN EN.CITE.DATA </w:instrText>
      </w:r>
      <w:r w:rsidR="002747EA">
        <w:fldChar w:fldCharType="end"/>
      </w:r>
      <w:r w:rsidR="00D07346">
        <w:fldChar w:fldCharType="separate"/>
      </w:r>
      <w:r w:rsidR="002747EA" w:rsidRPr="002747EA">
        <w:rPr>
          <w:noProof/>
          <w:vertAlign w:val="superscript"/>
        </w:rPr>
        <w:t>211</w:t>
      </w:r>
      <w:r w:rsidR="00D07346">
        <w:fldChar w:fldCharType="end"/>
      </w:r>
    </w:p>
    <w:p w14:paraId="514A2888" w14:textId="052BE3A0" w:rsidR="00B565E1" w:rsidRDefault="006173E3" w:rsidP="00EF63E3">
      <w:pPr>
        <w:pStyle w:val="Heading4"/>
      </w:pPr>
      <w:r>
        <w:t>Magnesium</w:t>
      </w:r>
      <w:r w:rsidR="00BA549B">
        <w:t xml:space="preserve"> supplementation</w:t>
      </w:r>
    </w:p>
    <w:p w14:paraId="2FE930C3" w14:textId="77777777" w:rsidR="00573F93" w:rsidRDefault="00573F93" w:rsidP="003461F6">
      <w:pPr>
        <w:pStyle w:val="Heading5"/>
      </w:pPr>
      <w:r>
        <w:t>Background</w:t>
      </w:r>
    </w:p>
    <w:p w14:paraId="1E9F364A" w14:textId="285C61E3" w:rsidR="003461F6" w:rsidRDefault="003461F6" w:rsidP="005F5D31">
      <w:r w:rsidRPr="00CC52F7">
        <w:rPr>
          <w:lang w:val="en-AU"/>
        </w:rPr>
        <w:t>T</w:t>
      </w:r>
      <w:r>
        <w:rPr>
          <w:lang w:val="en-AU"/>
        </w:rPr>
        <w:t>he Guidelines currently comment that t</w:t>
      </w:r>
      <w:r w:rsidRPr="00CC52F7">
        <w:rPr>
          <w:lang w:val="en-AU"/>
        </w:rPr>
        <w:t>here is insufficient evidence to show whether dietary magnesium supplementation during pregnancy is beneficial</w:t>
      </w:r>
      <w:r>
        <w:t>.</w:t>
      </w:r>
    </w:p>
    <w:p w14:paraId="7B241681" w14:textId="77777777" w:rsidR="003461F6" w:rsidRDefault="003461F6" w:rsidP="003461F6">
      <w:pPr>
        <w:pStyle w:val="Heading5"/>
      </w:pPr>
      <w:r>
        <w:t>Current review</w:t>
      </w:r>
    </w:p>
    <w:p w14:paraId="456CA154" w14:textId="23A1C85A" w:rsidR="005F5D31" w:rsidRPr="005F5D31" w:rsidRDefault="007B62DE" w:rsidP="00BD3F08">
      <w:pPr>
        <w:keepNext/>
      </w:pPr>
      <w:r>
        <w:t>This</w:t>
      </w:r>
      <w:r w:rsidR="005F5D31">
        <w:t xml:space="preserve"> review identified one Cochrane review</w:t>
      </w:r>
      <w:r w:rsidR="00BE7640">
        <w:fldChar w:fldCharType="begin"/>
      </w:r>
      <w:r w:rsidR="002747EA">
        <w:instrText xml:space="preserve"> ADDIN EN.CITE &lt;EndNote&gt;&lt;Cite&gt;&lt;Author&gt;Makrides&lt;/Author&gt;&lt;Year&gt;2014&lt;/Year&gt;&lt;RecNum&gt;1192&lt;/RecNum&gt;&lt;DisplayText&gt;&lt;style face="superscript" font="Trebuchet MS" size="9"&gt;212&lt;/style&gt;&lt;/DisplayText&gt;&lt;record&gt;&lt;rec-number&gt;1192&lt;/rec-number&gt;&lt;foreign-keys&gt;&lt;key app="EN" db-id="exvasrfx2dtraoesasxp2szsxa2df502592x" timestamp="1559283572"&gt;1192&lt;/key&gt;&lt;key app="ENWeb" db-id=""&gt;0&lt;/key&gt;&lt;/foreign-keys&gt;&lt;ref-type name="Journal Article"&gt;17&lt;/ref-type&gt;&lt;contributors&gt;&lt;authors&gt;&lt;author&gt;Makrides, Maria&lt;/author&gt;&lt;author&gt;Crosby, Danielle D.&lt;/author&gt;&lt;author&gt;Shepherd, Emily&lt;/author&gt;&lt;author&gt;Crowther, Caroline A.&lt;/author&gt;&lt;/authors&gt;&lt;/contributors&gt;&lt;titles&gt;&lt;title&gt;Magnesium supplementation in pregnancy&lt;/title&gt;&lt;secondary-title&gt;Cochrane Database of Systematic Reviews&lt;/secondary-title&gt;&lt;/titles&gt;&lt;periodical&gt;&lt;full-title&gt;Cochrane Database of Systematic Reviews&lt;/full-title&gt;&lt;/periodical&gt;&lt;dates&gt;&lt;year&gt;2014&lt;/year&gt;&lt;/dates&gt;&lt;isbn&gt;14651858&lt;/isbn&gt;&lt;urls&gt;&lt;/urls&gt;&lt;electronic-resource-num&gt;10.1002/14651858.CD000937.pub2&lt;/electronic-resource-num&gt;&lt;/record&gt;&lt;/Cite&gt;&lt;/EndNote&gt;</w:instrText>
      </w:r>
      <w:r w:rsidR="00BE7640">
        <w:fldChar w:fldCharType="separate"/>
      </w:r>
      <w:r w:rsidR="002747EA" w:rsidRPr="002747EA">
        <w:rPr>
          <w:noProof/>
          <w:vertAlign w:val="superscript"/>
        </w:rPr>
        <w:t>212</w:t>
      </w:r>
      <w:r w:rsidR="00BE7640">
        <w:fldChar w:fldCharType="end"/>
      </w:r>
      <w:r w:rsidR="005F5D31">
        <w:t xml:space="preserve"> and four RCTs</w:t>
      </w:r>
      <w:r w:rsidR="00376CA8">
        <w:t xml:space="preserve"> that reported on relevant outcomes.</w:t>
      </w:r>
      <w:r w:rsidR="00BE7640">
        <w:fldChar w:fldCharType="begin">
          <w:fldData xml:space="preserve">PEVuZE5vdGU+PENpdGU+PEF1dGhvcj5CdWxsYXJibzwvQXV0aG9yPjxZZWFyPjIwMTg8L1llYXI+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</w:fldData>
        </w:fldChar>
      </w:r>
      <w:r w:rsidR="002747EA">
        <w:instrText xml:space="preserve"> ADDIN EN.CITE </w:instrText>
      </w:r>
      <w:r w:rsidR="002747EA">
        <w:fldChar w:fldCharType="begin">
          <w:fldData xml:space="preserve">PEVuZE5vdGU+PENpdGU+PEF1dGhvcj5CdWxsYXJibzwvQXV0aG9yPjxZZWFyPjIwMTg8L1llYXI+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</w:fldData>
        </w:fldChar>
      </w:r>
      <w:r w:rsidR="002747EA">
        <w:instrText xml:space="preserve"> ADDIN EN.CITE.DATA </w:instrText>
      </w:r>
      <w:r w:rsidR="002747EA">
        <w:fldChar w:fldCharType="end"/>
      </w:r>
      <w:r w:rsidR="00BE7640">
        <w:fldChar w:fldCharType="separate"/>
      </w:r>
      <w:r w:rsidR="002747EA" w:rsidRPr="002747EA">
        <w:rPr>
          <w:noProof/>
          <w:vertAlign w:val="superscript"/>
        </w:rPr>
        <w:t>213-216</w:t>
      </w:r>
      <w:r w:rsidR="00BE7640">
        <w:fldChar w:fldCharType="end"/>
      </w:r>
    </w:p>
    <w:p w14:paraId="3DE55A12" w14:textId="4D998953" w:rsidR="004F05F7" w:rsidRDefault="005F5D31" w:rsidP="005F5D31">
      <w:r w:rsidRPr="005F5D31">
        <w:t xml:space="preserve">In the </w:t>
      </w:r>
      <w:r w:rsidR="00DC7D99">
        <w:t xml:space="preserve">Cochrane </w:t>
      </w:r>
      <w:r w:rsidR="00A03F2A">
        <w:t>review</w:t>
      </w:r>
      <w:r w:rsidRPr="005F5D31">
        <w:t xml:space="preserve">, </w:t>
      </w:r>
      <w:r w:rsidR="00AF5FCC">
        <w:t>there was</w:t>
      </w:r>
      <w:r w:rsidRPr="005F5D31">
        <w:t xml:space="preserve"> no </w:t>
      </w:r>
      <w:r w:rsidR="00AF5FCC">
        <w:t>clear</w:t>
      </w:r>
      <w:r w:rsidRPr="005F5D31">
        <w:t xml:space="preserve"> difference</w:t>
      </w:r>
      <w:r w:rsidR="00AF5FCC">
        <w:t xml:space="preserve"> between magnesium and control groups</w:t>
      </w:r>
      <w:r>
        <w:t xml:space="preserve"> </w:t>
      </w:r>
      <w:r w:rsidRPr="005F5D31">
        <w:t>in perinatal mortality (</w:t>
      </w:r>
      <w:r w:rsidR="00DC7D99" w:rsidRPr="00A03F2A">
        <w:rPr>
          <w:sz w:val="16"/>
          <w:szCs w:val="16"/>
        </w:rPr>
        <w:t>RR</w:t>
      </w:r>
      <w:r w:rsidRPr="00A03F2A">
        <w:rPr>
          <w:sz w:val="16"/>
          <w:szCs w:val="16"/>
        </w:rPr>
        <w:t xml:space="preserve"> 1.10; 95%</w:t>
      </w:r>
      <w:r w:rsidR="00DC7D99" w:rsidRPr="00A03F2A">
        <w:rPr>
          <w:sz w:val="16"/>
          <w:szCs w:val="16"/>
        </w:rPr>
        <w:t>CI</w:t>
      </w:r>
      <w:r w:rsidRPr="00A03F2A">
        <w:rPr>
          <w:sz w:val="16"/>
          <w:szCs w:val="16"/>
        </w:rPr>
        <w:t xml:space="preserve"> 0.72 to 1.67; </w:t>
      </w:r>
      <w:r w:rsidR="00DC7D99" w:rsidRPr="00A03F2A">
        <w:rPr>
          <w:sz w:val="16"/>
          <w:szCs w:val="16"/>
        </w:rPr>
        <w:t>5</w:t>
      </w:r>
      <w:r w:rsidRPr="00A03F2A">
        <w:rPr>
          <w:sz w:val="16"/>
          <w:szCs w:val="16"/>
        </w:rPr>
        <w:t xml:space="preserve"> </w:t>
      </w:r>
      <w:r w:rsidR="00DC7D99" w:rsidRPr="00A03F2A">
        <w:rPr>
          <w:sz w:val="16"/>
          <w:szCs w:val="16"/>
        </w:rPr>
        <w:t>RCTs</w:t>
      </w:r>
      <w:r w:rsidRPr="00A03F2A">
        <w:rPr>
          <w:sz w:val="16"/>
          <w:szCs w:val="16"/>
        </w:rPr>
        <w:t xml:space="preserve">, </w:t>
      </w:r>
      <w:r w:rsidR="00DC7D99" w:rsidRPr="00A03F2A">
        <w:rPr>
          <w:sz w:val="16"/>
          <w:szCs w:val="16"/>
        </w:rPr>
        <w:t>n=</w:t>
      </w:r>
      <w:r w:rsidRPr="00A03F2A">
        <w:rPr>
          <w:sz w:val="16"/>
          <w:szCs w:val="16"/>
        </w:rPr>
        <w:t>5</w:t>
      </w:r>
      <w:r w:rsidR="00DC7D99" w:rsidRPr="00A03F2A">
        <w:rPr>
          <w:sz w:val="16"/>
          <w:szCs w:val="16"/>
        </w:rPr>
        <w:t>,</w:t>
      </w:r>
      <w:r w:rsidRPr="00A03F2A">
        <w:rPr>
          <w:sz w:val="16"/>
          <w:szCs w:val="16"/>
        </w:rPr>
        <w:t>903</w:t>
      </w:r>
      <w:r w:rsidRPr="005F5D31">
        <w:t>), small-fo</w:t>
      </w:r>
      <w:r w:rsidR="00DC7D99">
        <w:t>r-gestational age (</w:t>
      </w:r>
      <w:r w:rsidR="00DC7D99" w:rsidRPr="00A03F2A">
        <w:rPr>
          <w:sz w:val="16"/>
          <w:szCs w:val="16"/>
        </w:rPr>
        <w:t>RR 0.76; 95%</w:t>
      </w:r>
      <w:r w:rsidRPr="00A03F2A">
        <w:rPr>
          <w:sz w:val="16"/>
          <w:szCs w:val="16"/>
        </w:rPr>
        <w:t xml:space="preserve">CI 0.54 to 1.07; </w:t>
      </w:r>
      <w:r w:rsidR="00DC7D99" w:rsidRPr="00A03F2A">
        <w:rPr>
          <w:sz w:val="16"/>
          <w:szCs w:val="16"/>
        </w:rPr>
        <w:t>3</w:t>
      </w:r>
      <w:r w:rsidRPr="00A03F2A">
        <w:rPr>
          <w:sz w:val="16"/>
          <w:szCs w:val="16"/>
        </w:rPr>
        <w:t xml:space="preserve"> </w:t>
      </w:r>
      <w:r w:rsidR="00DC7D99" w:rsidRPr="00A03F2A">
        <w:rPr>
          <w:sz w:val="16"/>
          <w:szCs w:val="16"/>
        </w:rPr>
        <w:t>RCTs</w:t>
      </w:r>
      <w:r w:rsidRPr="00A03F2A">
        <w:rPr>
          <w:sz w:val="16"/>
          <w:szCs w:val="16"/>
        </w:rPr>
        <w:t xml:space="preserve">, </w:t>
      </w:r>
      <w:r w:rsidR="00DC7D99" w:rsidRPr="00A03F2A">
        <w:rPr>
          <w:sz w:val="16"/>
          <w:szCs w:val="16"/>
        </w:rPr>
        <w:t>n=</w:t>
      </w:r>
      <w:r w:rsidRPr="00A03F2A">
        <w:rPr>
          <w:sz w:val="16"/>
          <w:szCs w:val="16"/>
        </w:rPr>
        <w:t>1</w:t>
      </w:r>
      <w:r w:rsidR="00DC7D99" w:rsidRPr="00A03F2A">
        <w:rPr>
          <w:sz w:val="16"/>
          <w:szCs w:val="16"/>
        </w:rPr>
        <w:t>,</w:t>
      </w:r>
      <w:r w:rsidRPr="00A03F2A">
        <w:rPr>
          <w:sz w:val="16"/>
          <w:szCs w:val="16"/>
        </w:rPr>
        <w:t>291</w:t>
      </w:r>
      <w:r w:rsidR="00DC7D99">
        <w:t>)</w:t>
      </w:r>
      <w:r w:rsidR="00F64710">
        <w:t>, preterm birth (</w:t>
      </w:r>
      <w:r w:rsidR="00F64710" w:rsidRPr="004F206A">
        <w:rPr>
          <w:sz w:val="16"/>
          <w:szCs w:val="16"/>
        </w:rPr>
        <w:t xml:space="preserve">RR 0.89; 95%CI 0.69 to 1.14, 7 </w:t>
      </w:r>
      <w:r w:rsidR="004F206A" w:rsidRPr="004F206A">
        <w:rPr>
          <w:sz w:val="16"/>
          <w:szCs w:val="16"/>
        </w:rPr>
        <w:t>RCTs</w:t>
      </w:r>
      <w:r w:rsidR="00F64710" w:rsidRPr="004F206A">
        <w:rPr>
          <w:sz w:val="16"/>
          <w:szCs w:val="16"/>
        </w:rPr>
        <w:t>, n=5,981</w:t>
      </w:r>
      <w:r w:rsidR="00F64710">
        <w:t>)</w:t>
      </w:r>
      <w:r w:rsidR="004F206A">
        <w:t>,</w:t>
      </w:r>
      <w:r w:rsidRPr="005F5D31">
        <w:t xml:space="preserve"> pre-eclampsia</w:t>
      </w:r>
      <w:r>
        <w:t xml:space="preserve"> </w:t>
      </w:r>
      <w:r w:rsidR="00DC7D99">
        <w:t>(</w:t>
      </w:r>
      <w:r w:rsidR="00DC7D99" w:rsidRPr="00A03F2A">
        <w:rPr>
          <w:sz w:val="16"/>
          <w:szCs w:val="16"/>
        </w:rPr>
        <w:t>RR 0.87; 95%</w:t>
      </w:r>
      <w:r w:rsidRPr="00A03F2A">
        <w:rPr>
          <w:sz w:val="16"/>
          <w:szCs w:val="16"/>
        </w:rPr>
        <w:t xml:space="preserve">CI 0.58 to 1.32; </w:t>
      </w:r>
      <w:r w:rsidR="00DC7D99" w:rsidRPr="00A03F2A">
        <w:rPr>
          <w:sz w:val="16"/>
          <w:szCs w:val="16"/>
        </w:rPr>
        <w:t>3</w:t>
      </w:r>
      <w:r w:rsidRPr="00A03F2A">
        <w:rPr>
          <w:sz w:val="16"/>
          <w:szCs w:val="16"/>
        </w:rPr>
        <w:t xml:space="preserve"> </w:t>
      </w:r>
      <w:r w:rsidR="00DC7D99" w:rsidRPr="00A03F2A">
        <w:rPr>
          <w:sz w:val="16"/>
          <w:szCs w:val="16"/>
        </w:rPr>
        <w:t>RCTs</w:t>
      </w:r>
      <w:r w:rsidRPr="00A03F2A">
        <w:rPr>
          <w:sz w:val="16"/>
          <w:szCs w:val="16"/>
        </w:rPr>
        <w:t xml:space="preserve">, </w:t>
      </w:r>
      <w:r w:rsidR="00DC7D99" w:rsidRPr="00A03F2A">
        <w:rPr>
          <w:sz w:val="16"/>
          <w:szCs w:val="16"/>
        </w:rPr>
        <w:t>n=</w:t>
      </w:r>
      <w:r w:rsidRPr="00A03F2A">
        <w:rPr>
          <w:sz w:val="16"/>
          <w:szCs w:val="16"/>
        </w:rPr>
        <w:t>1</w:t>
      </w:r>
      <w:r w:rsidR="00DC7D99" w:rsidRPr="00A03F2A">
        <w:rPr>
          <w:sz w:val="16"/>
          <w:szCs w:val="16"/>
        </w:rPr>
        <w:t>,</w:t>
      </w:r>
      <w:r w:rsidRPr="00A03F2A">
        <w:rPr>
          <w:sz w:val="16"/>
          <w:szCs w:val="16"/>
        </w:rPr>
        <w:t>042</w:t>
      </w:r>
      <w:r w:rsidRPr="005F5D31">
        <w:t>)</w:t>
      </w:r>
      <w:r w:rsidR="004F206A">
        <w:t xml:space="preserve"> or pregnancy-induced hypertension (</w:t>
      </w:r>
      <w:r w:rsidR="004F206A" w:rsidRPr="004F206A">
        <w:rPr>
          <w:sz w:val="16"/>
          <w:szCs w:val="16"/>
        </w:rPr>
        <w:t xml:space="preserve">RR 0.39; 95%CI 0.11 to 1.41; 3 </w:t>
      </w:r>
      <w:r w:rsidR="004F206A">
        <w:rPr>
          <w:sz w:val="16"/>
          <w:szCs w:val="16"/>
        </w:rPr>
        <w:t>RCTs</w:t>
      </w:r>
      <w:r w:rsidR="004F206A" w:rsidRPr="004F206A">
        <w:rPr>
          <w:sz w:val="16"/>
          <w:szCs w:val="16"/>
        </w:rPr>
        <w:t>; n=4,284</w:t>
      </w:r>
      <w:r w:rsidR="004F206A">
        <w:t>)</w:t>
      </w:r>
      <w:r w:rsidRPr="005F5D31">
        <w:t>. Magnesium</w:t>
      </w:r>
      <w:r>
        <w:t xml:space="preserve"> </w:t>
      </w:r>
      <w:r w:rsidRPr="005F5D31">
        <w:t xml:space="preserve">supplementation was associated with significantly fewer babies with an Apgar score less than seven </w:t>
      </w:r>
      <w:r w:rsidR="005D5F98">
        <w:t xml:space="preserve">at </w:t>
      </w:r>
      <w:r w:rsidR="004F206A">
        <w:t>5</w:t>
      </w:r>
      <w:r w:rsidR="005D5F98">
        <w:t xml:space="preserve"> minutes (</w:t>
      </w:r>
      <w:r w:rsidR="005D5F98" w:rsidRPr="005D5F98">
        <w:rPr>
          <w:sz w:val="16"/>
          <w:szCs w:val="16"/>
        </w:rPr>
        <w:t>RR 0.34; 95%</w:t>
      </w:r>
      <w:r w:rsidRPr="005D5F98">
        <w:rPr>
          <w:sz w:val="16"/>
          <w:szCs w:val="16"/>
        </w:rPr>
        <w:t xml:space="preserve">CI </w:t>
      </w:r>
      <w:r w:rsidR="005D5F98" w:rsidRPr="005D5F98">
        <w:rPr>
          <w:sz w:val="16"/>
          <w:szCs w:val="16"/>
        </w:rPr>
        <w:t xml:space="preserve">0.15 to 0.80; </w:t>
      </w:r>
      <w:r w:rsidR="004F206A">
        <w:rPr>
          <w:sz w:val="16"/>
          <w:szCs w:val="16"/>
        </w:rPr>
        <w:t>4</w:t>
      </w:r>
      <w:r w:rsidR="005D5F98" w:rsidRPr="005D5F98">
        <w:rPr>
          <w:sz w:val="16"/>
          <w:szCs w:val="16"/>
        </w:rPr>
        <w:t xml:space="preserve"> RCTs; n=</w:t>
      </w:r>
      <w:r w:rsidRPr="005D5F98">
        <w:rPr>
          <w:sz w:val="16"/>
          <w:szCs w:val="16"/>
        </w:rPr>
        <w:t>1</w:t>
      </w:r>
      <w:r w:rsidR="004F206A">
        <w:rPr>
          <w:sz w:val="16"/>
          <w:szCs w:val="16"/>
        </w:rPr>
        <w:t>,</w:t>
      </w:r>
      <w:r w:rsidRPr="005D5F98">
        <w:rPr>
          <w:sz w:val="16"/>
          <w:szCs w:val="16"/>
        </w:rPr>
        <w:t>083</w:t>
      </w:r>
      <w:r w:rsidRPr="005F5D31">
        <w:t>)</w:t>
      </w:r>
      <w:r w:rsidR="004F206A">
        <w:t xml:space="preserve"> and w</w:t>
      </w:r>
      <w:r w:rsidRPr="005F5D31">
        <w:t>omen receiving magnesium were significantly less likely to require hospitalisation</w:t>
      </w:r>
      <w:r>
        <w:t xml:space="preserve"> </w:t>
      </w:r>
      <w:r w:rsidRPr="005F5D31">
        <w:t>during pregnancy (</w:t>
      </w:r>
      <w:r w:rsidR="004F206A">
        <w:rPr>
          <w:sz w:val="16"/>
          <w:szCs w:val="16"/>
        </w:rPr>
        <w:t>RR 0.65, 95%</w:t>
      </w:r>
      <w:r w:rsidRPr="00CF417D">
        <w:rPr>
          <w:sz w:val="16"/>
          <w:szCs w:val="16"/>
        </w:rPr>
        <w:t xml:space="preserve">CI 0.48 to 0.86; </w:t>
      </w:r>
      <w:r w:rsidR="004F206A">
        <w:rPr>
          <w:sz w:val="16"/>
          <w:szCs w:val="16"/>
        </w:rPr>
        <w:t>3</w:t>
      </w:r>
      <w:r w:rsidRPr="00CF417D">
        <w:rPr>
          <w:sz w:val="16"/>
          <w:szCs w:val="16"/>
        </w:rPr>
        <w:t xml:space="preserve"> </w:t>
      </w:r>
      <w:r w:rsidR="004F206A">
        <w:rPr>
          <w:sz w:val="16"/>
          <w:szCs w:val="16"/>
        </w:rPr>
        <w:t>RCTs</w:t>
      </w:r>
      <w:r w:rsidRPr="00CF417D">
        <w:rPr>
          <w:sz w:val="16"/>
          <w:szCs w:val="16"/>
        </w:rPr>
        <w:t xml:space="preserve">, </w:t>
      </w:r>
      <w:r w:rsidR="004F206A">
        <w:rPr>
          <w:sz w:val="16"/>
          <w:szCs w:val="16"/>
        </w:rPr>
        <w:t>n=</w:t>
      </w:r>
      <w:r w:rsidRPr="00CF417D">
        <w:rPr>
          <w:sz w:val="16"/>
          <w:szCs w:val="16"/>
        </w:rPr>
        <w:t>1</w:t>
      </w:r>
      <w:r w:rsidR="00F64710">
        <w:rPr>
          <w:sz w:val="16"/>
          <w:szCs w:val="16"/>
        </w:rPr>
        <w:t>,</w:t>
      </w:r>
      <w:r w:rsidRPr="00CF417D">
        <w:rPr>
          <w:sz w:val="16"/>
          <w:szCs w:val="16"/>
        </w:rPr>
        <w:t>158</w:t>
      </w:r>
      <w:r w:rsidRPr="005F5D31">
        <w:t>).</w:t>
      </w:r>
      <w:r>
        <w:t xml:space="preserve"> </w:t>
      </w:r>
    </w:p>
    <w:p w14:paraId="41D32500" w14:textId="1ABA19D7" w:rsidR="005F5D31" w:rsidRDefault="005F5D31" w:rsidP="005F5D31">
      <w:r w:rsidRPr="005F5D31">
        <w:t>T</w:t>
      </w:r>
      <w:r w:rsidR="00DC7D99">
        <w:t>he Cochrane authors concluded that t</w:t>
      </w:r>
      <w:r w:rsidRPr="005F5D31">
        <w:t>here is not enough high-</w:t>
      </w:r>
      <w:r w:rsidR="00FB2A6C">
        <w:t>certainty</w:t>
      </w:r>
      <w:r w:rsidRPr="005F5D31">
        <w:t xml:space="preserve"> evidence to show that magnesium supplementation during pregnancy is beneficial.</w:t>
      </w:r>
    </w:p>
    <w:p w14:paraId="683B0DE2" w14:textId="713E3361" w:rsidR="00AF5FCC" w:rsidRDefault="001070DD" w:rsidP="005F5D31">
      <w:r>
        <w:t xml:space="preserve">Two </w:t>
      </w:r>
      <w:r w:rsidR="00F64710">
        <w:t>RCTs</w:t>
      </w:r>
      <w:r>
        <w:t xml:space="preserve"> by the same group found that</w:t>
      </w:r>
      <w:r w:rsidR="003F3753">
        <w:t xml:space="preserve"> magnesium supplementation reduced the number of women experiencing</w:t>
      </w:r>
      <w:r>
        <w:t xml:space="preserve"> </w:t>
      </w:r>
      <w:r w:rsidR="003F3753">
        <w:t>increases in diastolic blood pressure</w:t>
      </w:r>
      <w:r w:rsidR="004F05F7">
        <w:t xml:space="preserve"> </w:t>
      </w:r>
      <w:r w:rsidR="003F3753">
        <w:t>in late pregnancy among women with magnesium deficiency in early pregnancy (</w:t>
      </w:r>
      <w:r w:rsidR="003F3753" w:rsidRPr="00D658D1">
        <w:rPr>
          <w:sz w:val="16"/>
          <w:szCs w:val="16"/>
        </w:rPr>
        <w:t>p=0.012</w:t>
      </w:r>
      <w:r w:rsidR="003F3753">
        <w:t>)</w:t>
      </w:r>
      <w:r w:rsidR="003F3753">
        <w:fldChar w:fldCharType="begin">
          <w:fldData xml:space="preserve">PEVuZE5vdGU+PENpdGU+PEF1dGhvcj5CdWxsYXJibzwvQXV0aG9yPjxZZWFyPjIwMTM8L1llYXI+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</w:fldData>
        </w:fldChar>
      </w:r>
      <w:r w:rsidR="002747EA">
        <w:instrText xml:space="preserve"> ADDIN EN.CITE </w:instrText>
      </w:r>
      <w:r w:rsidR="002747EA">
        <w:fldChar w:fldCharType="begin">
          <w:fldData xml:space="preserve">PEVuZE5vdGU+PENpdGU+PEF1dGhvcj5CdWxsYXJibzwvQXV0aG9yPjxZZWFyPjIwMTM8L1llYXI+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</w:fldData>
        </w:fldChar>
      </w:r>
      <w:r w:rsidR="002747EA">
        <w:instrText xml:space="preserve"> ADDIN EN.CITE.DATA </w:instrText>
      </w:r>
      <w:r w:rsidR="002747EA">
        <w:fldChar w:fldCharType="end"/>
      </w:r>
      <w:r w:rsidR="003F3753">
        <w:fldChar w:fldCharType="separate"/>
      </w:r>
      <w:r w:rsidR="002747EA" w:rsidRPr="002747EA">
        <w:rPr>
          <w:noProof/>
          <w:vertAlign w:val="superscript"/>
        </w:rPr>
        <w:t>214</w:t>
      </w:r>
      <w:r w:rsidR="003F3753">
        <w:fldChar w:fldCharType="end"/>
      </w:r>
      <w:r w:rsidR="003F3753">
        <w:t xml:space="preserve"> but not among women with no risk factors for developing hypertension (</w:t>
      </w:r>
      <w:r w:rsidR="003F3753" w:rsidRPr="00D658D1">
        <w:rPr>
          <w:sz w:val="16"/>
          <w:szCs w:val="16"/>
        </w:rPr>
        <w:t>RR 1.09; 95%CI 0.73 to 2.08</w:t>
      </w:r>
      <w:r w:rsidR="003F3753">
        <w:t>).</w:t>
      </w:r>
      <w:r w:rsidR="003F3753">
        <w:fldChar w:fldCharType="begin">
          <w:fldData xml:space="preserve">PEVuZE5vdGU+PENpdGU+PEF1dGhvcj5CdWxsYXJibzwvQXV0aG9yPjxZZWFyPjIwMTg8L1llYXI+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=
</w:fldData>
        </w:fldChar>
      </w:r>
      <w:r w:rsidR="002747EA">
        <w:instrText xml:space="preserve"> ADDIN EN.CITE </w:instrText>
      </w:r>
      <w:r w:rsidR="002747EA">
        <w:fldChar w:fldCharType="begin">
          <w:fldData xml:space="preserve">PEVuZE5vdGU+PENpdGU+PEF1dGhvcj5CdWxsYXJibzwvQXV0aG9yPjxZZWFyPjIwMTg8L1llYXI+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=
</w:fldData>
        </w:fldChar>
      </w:r>
      <w:r w:rsidR="002747EA">
        <w:instrText xml:space="preserve"> ADDIN EN.CITE.DATA </w:instrText>
      </w:r>
      <w:r w:rsidR="002747EA">
        <w:fldChar w:fldCharType="end"/>
      </w:r>
      <w:r w:rsidR="003F3753">
        <w:fldChar w:fldCharType="separate"/>
      </w:r>
      <w:r w:rsidR="002747EA" w:rsidRPr="002747EA">
        <w:rPr>
          <w:noProof/>
          <w:vertAlign w:val="superscript"/>
        </w:rPr>
        <w:t>213</w:t>
      </w:r>
      <w:r w:rsidR="003F3753">
        <w:fldChar w:fldCharType="end"/>
      </w:r>
      <w:r w:rsidR="003F3753">
        <w:t xml:space="preserve"> Another </w:t>
      </w:r>
      <w:r w:rsidR="00F64710">
        <w:t>RCT</w:t>
      </w:r>
      <w:r w:rsidR="003F3753">
        <w:t xml:space="preserve"> found that magnesium supplementation </w:t>
      </w:r>
      <w:r w:rsidR="00F64710">
        <w:t>appeared to reduce</w:t>
      </w:r>
      <w:r w:rsidR="003F3753">
        <w:t xml:space="preserve"> the risk of preterm uterine contractions (</w:t>
      </w:r>
      <w:r w:rsidR="003F3753" w:rsidRPr="00D658D1">
        <w:rPr>
          <w:sz w:val="16"/>
          <w:szCs w:val="16"/>
        </w:rPr>
        <w:t>RR 0.33; 95%CI 0.24 to 0.47</w:t>
      </w:r>
      <w:r w:rsidR="003F3753">
        <w:t>) and threatened preterm labour (</w:t>
      </w:r>
      <w:r w:rsidR="003F3753" w:rsidRPr="00D658D1">
        <w:rPr>
          <w:sz w:val="16"/>
          <w:szCs w:val="16"/>
        </w:rPr>
        <w:t>RR 0.50; 95%CI 0.33 to 0.76</w:t>
      </w:r>
      <w:r w:rsidR="003F3753">
        <w:t>)</w:t>
      </w:r>
      <w:r w:rsidR="00F64710">
        <w:t xml:space="preserve"> but noted that further larger studies are required to confirm these preliminary results</w:t>
      </w:r>
      <w:r w:rsidR="003F3753">
        <w:t>.</w:t>
      </w:r>
      <w:r w:rsidR="003F3753">
        <w:fldChar w:fldCharType="begin"/>
      </w:r>
      <w:r w:rsidR="002747EA">
        <w:instrText xml:space="preserve"> ADDIN EN.CITE &lt;EndNote&gt;&lt;Cite&gt;&lt;Author&gt;Parente&lt;/Author&gt;&lt;Year&gt;2014&lt;/Year&gt;&lt;RecNum&gt;1190&lt;/RecNum&gt;&lt;DisplayText&gt;&lt;style face="superscript" font="Trebuchet MS" size="9"&gt;215&lt;/style&gt;&lt;/DisplayText&gt;&lt;record&gt;&lt;rec-number&gt;1190&lt;/rec-number&gt;&lt;foreign-keys&gt;&lt;key app="EN" db-id="exvasrfx2dtraoesasxp2szsxa2df502592x" timestamp="1559269375"&gt;1190&lt;/key&gt;&lt;key app="ENWeb" db-id=""&gt;0&lt;/key&gt;&lt;/foreign-keys&gt;&lt;ref-type name="Journal Article"&gt;17&lt;/ref-type&gt;&lt;contributors&gt;&lt;authors&gt;&lt;author&gt;Parente, Eligio&lt;/author&gt;&lt;author&gt;Colannino, Giulia&lt;/author&gt;&lt;author&gt;Ferrara, Pasquale&lt;/author&gt;&lt;/authors&gt;&lt;/contributors&gt;&lt;titles&gt;&lt;title&gt;Efficacy of Magnesium and Alpha Lipoic Acid Supplementation in Reducing Premature Uterine Contractions&lt;/title&gt;&lt;secondary-title&gt;Open Journal of Obstetrics and Gynecology&lt;/secondary-title&gt;&lt;/titles&gt;&lt;periodical&gt;&lt;full-title&gt;Open Journal of Obstetrics and Gynecology&lt;/full-title&gt;&lt;/periodical&gt;&lt;pages&gt;578-583&lt;/pages&gt;&lt;volume&gt;04&lt;/volume&gt;&lt;number&gt;09&lt;/number&gt;&lt;section&gt;578&lt;/section&gt;&lt;dates&gt;&lt;year&gt;2014&lt;/year&gt;&lt;/dates&gt;&lt;isbn&gt;2160-8792&amp;#xD;2160-8806&lt;/isbn&gt;&lt;urls&gt;&lt;/urls&gt;&lt;electronic-resource-num&gt;10.4236/ojog.2014.49082&lt;/electronic-resource-num&gt;&lt;/record&gt;&lt;/Cite&gt;&lt;/EndNote&gt;</w:instrText>
      </w:r>
      <w:r w:rsidR="003F3753">
        <w:fldChar w:fldCharType="separate"/>
      </w:r>
      <w:r w:rsidR="002747EA" w:rsidRPr="002747EA">
        <w:rPr>
          <w:noProof/>
          <w:vertAlign w:val="superscript"/>
        </w:rPr>
        <w:t>215</w:t>
      </w:r>
      <w:r w:rsidR="003F3753">
        <w:fldChar w:fldCharType="end"/>
      </w:r>
      <w:r w:rsidR="003F3753">
        <w:t xml:space="preserve"> Magnesium supplementation </w:t>
      </w:r>
      <w:r w:rsidR="00573F93">
        <w:t>for women with leg cramps reduc</w:t>
      </w:r>
      <w:r w:rsidR="003F3753">
        <w:t>ed the</w:t>
      </w:r>
      <w:r w:rsidR="00573F93">
        <w:t>ir</w:t>
      </w:r>
      <w:r w:rsidR="003F3753">
        <w:t xml:space="preserve"> frequency (</w:t>
      </w:r>
      <w:r w:rsidR="003F3753" w:rsidRPr="00A912D4">
        <w:rPr>
          <w:sz w:val="16"/>
          <w:szCs w:val="16"/>
        </w:rPr>
        <w:t>p=0.007</w:t>
      </w:r>
      <w:r w:rsidR="003F3753">
        <w:t xml:space="preserve">) and </w:t>
      </w:r>
      <w:r w:rsidR="00573F93">
        <w:t>intensity (</w:t>
      </w:r>
      <w:r w:rsidR="00573F93" w:rsidRPr="00A912D4">
        <w:rPr>
          <w:sz w:val="16"/>
          <w:szCs w:val="16"/>
        </w:rPr>
        <w:t>p=0.048</w:t>
      </w:r>
      <w:r w:rsidR="00573F93">
        <w:t>).</w:t>
      </w:r>
    </w:p>
    <w:p w14:paraId="07B613B1" w14:textId="7BB28032" w:rsidR="00677230" w:rsidRPr="00677230" w:rsidRDefault="00677230" w:rsidP="00677230">
      <w:pPr>
        <w:pStyle w:val="Heading4"/>
      </w:pPr>
      <w:r>
        <w:t>Selenium</w:t>
      </w:r>
      <w:r w:rsidR="00BA549B">
        <w:t xml:space="preserve"> supplementation</w:t>
      </w:r>
    </w:p>
    <w:p w14:paraId="0793F1E6" w14:textId="030D0C69" w:rsidR="00F43F44" w:rsidRDefault="007C5206" w:rsidP="007C5206">
      <w:pPr>
        <w:pStyle w:val="Heading5"/>
      </w:pPr>
      <w:r>
        <w:t>Background</w:t>
      </w:r>
    </w:p>
    <w:p w14:paraId="14DC7657" w14:textId="5FC3B2CB" w:rsidR="00C65A90" w:rsidRPr="00C65A90" w:rsidRDefault="00C65A90" w:rsidP="00C65A90">
      <w:r>
        <w:t xml:space="preserve">The Guidelines currently note that </w:t>
      </w:r>
      <w:r w:rsidR="00D54D25">
        <w:t xml:space="preserve">a systematic review found that </w:t>
      </w:r>
      <w:r w:rsidRPr="00A96981">
        <w:t>selenium</w:t>
      </w:r>
      <w:r>
        <w:t xml:space="preserve"> levels were lower among women with pre-eclampsia than among controls</w:t>
      </w:r>
      <w:r w:rsidR="00D54D25">
        <w:t>.</w:t>
      </w:r>
    </w:p>
    <w:p w14:paraId="7F83EC4C" w14:textId="2691F582" w:rsidR="007C5206" w:rsidRDefault="007C5206" w:rsidP="007C5206">
      <w:pPr>
        <w:pStyle w:val="Heading5"/>
      </w:pPr>
      <w:r>
        <w:t>Current review</w:t>
      </w:r>
    </w:p>
    <w:p w14:paraId="115C321A" w14:textId="49F606F8" w:rsidR="00451945" w:rsidRPr="00451945" w:rsidRDefault="0014028C" w:rsidP="00451945">
      <w:r>
        <w:t>This review included two RCTs reported in seven studies.</w:t>
      </w:r>
      <w:r w:rsidR="003523C5">
        <w:fldChar w:fldCharType="begin">
          <w:fldData xml:space="preserve">PEVuZE5vdGU+PENpdGU+PEF1dGhvcj5UYXJhPC9BdXRob3I+PFllYXI+MjAxMDwvWWVhcj48UmVj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</w:fldData>
        </w:fldChar>
      </w:r>
      <w:r w:rsidR="002747EA">
        <w:instrText xml:space="preserve"> ADDIN EN.CITE </w:instrText>
      </w:r>
      <w:r w:rsidR="002747EA">
        <w:fldChar w:fldCharType="begin">
          <w:fldData xml:space="preserve">PEVuZE5vdGU+PENpdGU+PEF1dGhvcj5UYXJhPC9BdXRob3I+PFllYXI+MjAxMDwvWWVhcj48UmVj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</w:fldData>
        </w:fldChar>
      </w:r>
      <w:r w:rsidR="002747EA">
        <w:instrText xml:space="preserve"> ADDIN EN.CITE.DATA </w:instrText>
      </w:r>
      <w:r w:rsidR="002747EA">
        <w:fldChar w:fldCharType="end"/>
      </w:r>
      <w:r w:rsidR="003523C5">
        <w:fldChar w:fldCharType="separate"/>
      </w:r>
      <w:r w:rsidR="002747EA" w:rsidRPr="002747EA">
        <w:rPr>
          <w:noProof/>
          <w:vertAlign w:val="superscript"/>
        </w:rPr>
        <w:t>217-223</w:t>
      </w:r>
      <w:r w:rsidR="003523C5">
        <w:fldChar w:fldCharType="end"/>
      </w:r>
      <w:r>
        <w:t xml:space="preserve"> </w:t>
      </w:r>
      <w:r w:rsidR="009C7C61">
        <w:t>One RCT reported a reduced risk of premature rupture of the membranes (</w:t>
      </w:r>
      <w:r w:rsidR="009C7C61" w:rsidRPr="00792EF5">
        <w:rPr>
          <w:sz w:val="16"/>
          <w:szCs w:val="16"/>
        </w:rPr>
        <w:t>RR 0.38; 95%CI 0.01 0.18 to 0.79; n=125</w:t>
      </w:r>
      <w:r w:rsidR="009C7C61">
        <w:t>).</w:t>
      </w:r>
      <w:r w:rsidR="003523C5">
        <w:fldChar w:fldCharType="begin">
          <w:fldData xml:space="preserve">PEVuZE5vdGU+PENpdGU+PEF1dGhvcj5UYXJhPC9BdXRob3I+PFllYXI+MjAxMDwvWWVhcj48UmVj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</w:fldData>
        </w:fldChar>
      </w:r>
      <w:r w:rsidR="002747EA">
        <w:instrText xml:space="preserve"> ADDIN EN.CITE </w:instrText>
      </w:r>
      <w:r w:rsidR="002747EA">
        <w:fldChar w:fldCharType="begin">
          <w:fldData xml:space="preserve">PEVuZE5vdGU+PENpdGU+PEF1dGhvcj5UYXJhPC9BdXRob3I+PFllYXI+MjAxMDwvWWVhcj48UmVj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</w:fldData>
        </w:fldChar>
      </w:r>
      <w:r w:rsidR="002747EA">
        <w:instrText xml:space="preserve"> ADDIN EN.CITE.DATA </w:instrText>
      </w:r>
      <w:r w:rsidR="002747EA">
        <w:fldChar w:fldCharType="end"/>
      </w:r>
      <w:r w:rsidR="003523C5">
        <w:fldChar w:fldCharType="separate"/>
      </w:r>
      <w:r w:rsidR="002747EA" w:rsidRPr="002747EA">
        <w:rPr>
          <w:noProof/>
          <w:vertAlign w:val="superscript"/>
        </w:rPr>
        <w:t>218</w:t>
      </w:r>
      <w:r w:rsidR="003523C5">
        <w:fldChar w:fldCharType="end"/>
      </w:r>
      <w:r w:rsidR="009C7C61">
        <w:t xml:space="preserve"> </w:t>
      </w:r>
      <w:r w:rsidR="00B85259">
        <w:t>The incidence of pre-eclampsia</w:t>
      </w:r>
      <w:r w:rsidR="003523C5">
        <w:fldChar w:fldCharType="begin">
          <w:fldData xml:space="preserve">PEVuZE5vdGU+PENpdGU+PEF1dGhvcj5UYXJhPC9BdXRob3I+PFllYXI+MjAxMDwvWWVhcj48UmVj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</w:fldData>
        </w:fldChar>
      </w:r>
      <w:r w:rsidR="002747EA">
        <w:instrText xml:space="preserve"> ADDIN EN.CITE </w:instrText>
      </w:r>
      <w:r w:rsidR="002747EA">
        <w:fldChar w:fldCharType="begin">
          <w:fldData xml:space="preserve">PEVuZE5vdGU+PENpdGU+PEF1dGhvcj5UYXJhPC9BdXRob3I+PFllYXI+MjAxMDwvWWVhcj48UmVj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</w:fldData>
        </w:fldChar>
      </w:r>
      <w:r w:rsidR="002747EA">
        <w:instrText xml:space="preserve"> ADDIN EN.CITE.DATA </w:instrText>
      </w:r>
      <w:r w:rsidR="002747EA">
        <w:fldChar w:fldCharType="end"/>
      </w:r>
      <w:r w:rsidR="003523C5">
        <w:fldChar w:fldCharType="separate"/>
      </w:r>
      <w:r w:rsidR="002747EA" w:rsidRPr="002747EA">
        <w:rPr>
          <w:noProof/>
          <w:vertAlign w:val="superscript"/>
        </w:rPr>
        <w:t>217</w:t>
      </w:r>
      <w:r w:rsidR="003523C5">
        <w:fldChar w:fldCharType="end"/>
      </w:r>
      <w:r w:rsidR="00B85259">
        <w:t xml:space="preserve"> and of biomarker</w:t>
      </w:r>
      <w:r w:rsidR="009C1941">
        <w:t>s</w:t>
      </w:r>
      <w:r w:rsidR="00B85259">
        <w:t xml:space="preserve"> for pre-eclampsia risk</w:t>
      </w:r>
      <w:r w:rsidR="003523C5">
        <w:fldChar w:fldCharType="begin">
          <w:fldData xml:space="preserve">PEVuZE5vdGU+PENpdGU+PEF1dGhvcj5SYXltYW48L0F1dGhvcj48WWVhcj4yMDE0PC9ZZWFyPjxS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</w:fldData>
        </w:fldChar>
      </w:r>
      <w:r w:rsidR="002747EA">
        <w:instrText xml:space="preserve"> ADDIN EN.CITE </w:instrText>
      </w:r>
      <w:r w:rsidR="002747EA">
        <w:fldChar w:fldCharType="begin">
          <w:fldData xml:space="preserve">PEVuZE5vdGU+PENpdGU+PEF1dGhvcj5SYXltYW48L0F1dGhvcj48WWVhcj4yMDE0PC9ZZWFyPjxS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</w:fldData>
        </w:fldChar>
      </w:r>
      <w:r w:rsidR="002747EA">
        <w:instrText xml:space="preserve"> ADDIN EN.CITE.DATA </w:instrText>
      </w:r>
      <w:r w:rsidR="002747EA">
        <w:fldChar w:fldCharType="end"/>
      </w:r>
      <w:r w:rsidR="003523C5">
        <w:fldChar w:fldCharType="separate"/>
      </w:r>
      <w:r w:rsidR="002747EA" w:rsidRPr="002747EA">
        <w:rPr>
          <w:noProof/>
          <w:vertAlign w:val="superscript"/>
        </w:rPr>
        <w:t>221</w:t>
      </w:r>
      <w:r w:rsidR="003523C5">
        <w:fldChar w:fldCharType="end"/>
      </w:r>
      <w:r w:rsidR="00B85259">
        <w:t xml:space="preserve"> were lower in the supplementation groups but did not reach statistical significance. B</w:t>
      </w:r>
      <w:r w:rsidR="009C7C61">
        <w:t xml:space="preserve">oth studies noted that larger studies are required to draw conclusions on the efficacy of selenium supplementation in reducing risk of pre-eclampsia. </w:t>
      </w:r>
      <w:r w:rsidR="00B85259">
        <w:t>There were no clear differences in any other outcome in either study.</w:t>
      </w:r>
    </w:p>
    <w:p w14:paraId="60C0D44E" w14:textId="1E6C29C4" w:rsidR="009B221A" w:rsidRDefault="003429F4" w:rsidP="009B221A">
      <w:pPr>
        <w:pStyle w:val="Heading3"/>
      </w:pPr>
      <w:bookmarkStart w:id="75" w:name="_Toc40956500"/>
      <w:r>
        <w:t>Evidence statements</w:t>
      </w:r>
      <w:bookmarkEnd w:id="75"/>
    </w:p>
    <w:p w14:paraId="609DA148" w14:textId="646F0E2F" w:rsidR="009B221A" w:rsidRDefault="009B221A" w:rsidP="00D645E9">
      <w:pPr>
        <w:pStyle w:val="Heading4"/>
      </w:pPr>
      <w:r>
        <w:t>Vitamins</w:t>
      </w:r>
    </w:p>
    <w:p w14:paraId="458E90C2" w14:textId="1E47AE81" w:rsidR="00D645E9" w:rsidRDefault="00D645E9" w:rsidP="00D645E9">
      <w:pPr>
        <w:pStyle w:val="Heading5"/>
      </w:pPr>
      <w:r>
        <w:t>Folic acid</w:t>
      </w:r>
    </w:p>
    <w:p w14:paraId="5C18A357" w14:textId="461EAAE6" w:rsidR="00327308" w:rsidRDefault="00A458B5" w:rsidP="00DA0E1E">
      <w:r>
        <w:t xml:space="preserve">There is high </w:t>
      </w:r>
      <w:r w:rsidR="00FB2A6C">
        <w:t>certainty</w:t>
      </w:r>
      <w:r>
        <w:t xml:space="preserve"> evidence that folic acid supplementation in pregnancy is associated with a reduction in risk of neural tube defects</w:t>
      </w:r>
      <w:r w:rsidR="00327308">
        <w:t xml:space="preserve"> and lower </w:t>
      </w:r>
      <w:r w:rsidR="00FB2A6C">
        <w:t>certainty</w:t>
      </w:r>
      <w:r w:rsidR="00327308">
        <w:t xml:space="preserve"> evidence that it may also reduce the risk of orofacial clefts and congenital heart defects. </w:t>
      </w:r>
    </w:p>
    <w:p w14:paraId="3E38BFC3" w14:textId="261E32AD" w:rsidR="00327308" w:rsidRDefault="00327308" w:rsidP="00DA0E1E">
      <w:r>
        <w:t>There is evidence from systematic reviews of observational studies that folic acid supplementation during pregnancy may reduce the risk of acute myeloid leukaemia</w:t>
      </w:r>
      <w:r w:rsidR="00490AB2">
        <w:t>,</w:t>
      </w:r>
      <w:r>
        <w:t xml:space="preserve"> </w:t>
      </w:r>
      <w:r w:rsidRPr="0025225A">
        <w:t>brain and spinal cord tumo</w:t>
      </w:r>
      <w:r>
        <w:t>u</w:t>
      </w:r>
      <w:r w:rsidRPr="0025225A">
        <w:t>rs</w:t>
      </w:r>
      <w:r w:rsidR="00D0572F">
        <w:t xml:space="preserve"> in the child</w:t>
      </w:r>
      <w:r w:rsidR="00490AB2">
        <w:t xml:space="preserve"> and autism spectrum disorders</w:t>
      </w:r>
      <w:r>
        <w:t>.</w:t>
      </w:r>
    </w:p>
    <w:p w14:paraId="531049E2" w14:textId="22779040" w:rsidR="00A458B5" w:rsidRDefault="00A458B5" w:rsidP="00DA0E1E">
      <w:r>
        <w:t>The</w:t>
      </w:r>
      <w:r w:rsidR="00327308">
        <w:t xml:space="preserve"> </w:t>
      </w:r>
      <w:r>
        <w:t xml:space="preserve">evidence </w:t>
      </w:r>
      <w:r w:rsidR="00327308">
        <w:t>suggests</w:t>
      </w:r>
      <w:r>
        <w:t xml:space="preserve"> that folic acid </w:t>
      </w:r>
      <w:r w:rsidR="00327308">
        <w:t>supplementation does not a</w:t>
      </w:r>
      <w:r>
        <w:t xml:space="preserve">ffect </w:t>
      </w:r>
      <w:r w:rsidR="00327308">
        <w:t>the risk of</w:t>
      </w:r>
      <w:r w:rsidR="008F2298">
        <w:t xml:space="preserve"> early or late miscarriage, stillbirth,</w:t>
      </w:r>
      <w:r>
        <w:t xml:space="preserve"> </w:t>
      </w:r>
      <w:r w:rsidR="009C0D15">
        <w:t xml:space="preserve">fetal loss, </w:t>
      </w:r>
      <w:r>
        <w:t>preterm birth</w:t>
      </w:r>
      <w:r w:rsidR="00327308">
        <w:t xml:space="preserve">, </w:t>
      </w:r>
      <w:r w:rsidR="00490AB2">
        <w:t xml:space="preserve">low birth weight, </w:t>
      </w:r>
      <w:r w:rsidR="00327308">
        <w:t xml:space="preserve">perinatal death, or asthma or wheeze in the infant. </w:t>
      </w:r>
    </w:p>
    <w:p w14:paraId="6BFF5868" w14:textId="77777777" w:rsidR="00A458B5" w:rsidRDefault="00A458B5" w:rsidP="00DA0E1E">
      <w:r>
        <w:t>The evidence is inconsistent on the effect of folic acid supplementation on gestational hypertension, pre-ec</w:t>
      </w:r>
      <w:r w:rsidR="00327308">
        <w:t>lampsia and acute lymphoblastic leukaemia in the infant.</w:t>
      </w:r>
    </w:p>
    <w:p w14:paraId="2EEA62DE" w14:textId="77777777" w:rsidR="0030452C" w:rsidRDefault="0030452C" w:rsidP="0030452C">
      <w:pPr>
        <w:pStyle w:val="Heading5"/>
        <w:rPr>
          <w:vertAlign w:val="subscript"/>
        </w:rPr>
      </w:pPr>
      <w:r>
        <w:t>Vitamin B</w:t>
      </w:r>
      <w:r w:rsidRPr="00D645E9">
        <w:rPr>
          <w:vertAlign w:val="subscript"/>
        </w:rPr>
        <w:t>6</w:t>
      </w:r>
    </w:p>
    <w:p w14:paraId="3DEF6CB7" w14:textId="00417089" w:rsidR="0030452C" w:rsidRPr="00DC2B0B" w:rsidRDefault="0030452C" w:rsidP="0030452C">
      <w:r>
        <w:t>There is insufficient evidence to detect clinical benefits of vitamin B</w:t>
      </w:r>
      <w:r w:rsidRPr="0030452C">
        <w:rPr>
          <w:vertAlign w:val="subscript"/>
        </w:rPr>
        <w:t>6</w:t>
      </w:r>
      <w:r>
        <w:t xml:space="preserve"> in pregnancy</w:t>
      </w:r>
      <w:r w:rsidR="00B22903">
        <w:t>, although it appears to be of benefit in reducing nausea</w:t>
      </w:r>
      <w:r>
        <w:t>.</w:t>
      </w:r>
    </w:p>
    <w:p w14:paraId="7F16870B" w14:textId="15026A54" w:rsidR="00D645E9" w:rsidRDefault="00D645E9" w:rsidP="00D645E9">
      <w:pPr>
        <w:pStyle w:val="Heading5"/>
      </w:pPr>
      <w:r>
        <w:t>Vitamin B</w:t>
      </w:r>
      <w:r w:rsidRPr="00D645E9">
        <w:rPr>
          <w:vertAlign w:val="subscript"/>
        </w:rPr>
        <w:t>12</w:t>
      </w:r>
    </w:p>
    <w:p w14:paraId="4DB58541" w14:textId="4892DC37" w:rsidR="00D645E9" w:rsidRPr="005F5D31" w:rsidRDefault="00331E82" w:rsidP="00D645E9">
      <w:r>
        <w:t>The</w:t>
      </w:r>
      <w:r w:rsidR="00D645E9">
        <w:t xml:space="preserve"> </w:t>
      </w:r>
      <w:r w:rsidR="00B22903">
        <w:t>evidence on vitamin B</w:t>
      </w:r>
      <w:r w:rsidR="00B22903" w:rsidRPr="00B22903">
        <w:rPr>
          <w:vertAlign w:val="subscript"/>
        </w:rPr>
        <w:t>12</w:t>
      </w:r>
      <w:r w:rsidR="00B22903">
        <w:t xml:space="preserve"> supplementation in pregnancy is</w:t>
      </w:r>
      <w:r w:rsidR="00D645E9">
        <w:t xml:space="preserve"> </w:t>
      </w:r>
      <w:r w:rsidR="00B22903">
        <w:t xml:space="preserve">of </w:t>
      </w:r>
      <w:r w:rsidR="00D645E9">
        <w:t xml:space="preserve">insufficient </w:t>
      </w:r>
      <w:r w:rsidR="00B22903">
        <w:t xml:space="preserve">quality </w:t>
      </w:r>
      <w:r w:rsidR="00D645E9">
        <w:t xml:space="preserve">to </w:t>
      </w:r>
      <w:r w:rsidR="00B22903">
        <w:t>draw conclusions</w:t>
      </w:r>
      <w:r w:rsidR="00D645E9">
        <w:t>.</w:t>
      </w:r>
    </w:p>
    <w:p w14:paraId="26E0E284" w14:textId="743B4742" w:rsidR="00D645E9" w:rsidRDefault="00D645E9" w:rsidP="00D645E9">
      <w:pPr>
        <w:pStyle w:val="Heading5"/>
      </w:pPr>
      <w:r>
        <w:t>Vitamin C</w:t>
      </w:r>
    </w:p>
    <w:p w14:paraId="10BECD4B" w14:textId="768E90C8" w:rsidR="00D645E9" w:rsidRDefault="00D645E9" w:rsidP="00D645E9">
      <w:r>
        <w:t xml:space="preserve">The evidence does not support routine vitamin C supplementation </w:t>
      </w:r>
      <w:r w:rsidRPr="00E63AA9">
        <w:t xml:space="preserve">for the prevention of fetal or neonatal death, poor fetal growth, preterm birth or pre-eclampsia. Further research is required to </w:t>
      </w:r>
      <w:r>
        <w:t>clarify</w:t>
      </w:r>
      <w:r w:rsidRPr="00E63AA9">
        <w:t xml:space="preserve"> the possible role of vitamin C in the prevention of placental abruption and prelabour rupture of membranes. </w:t>
      </w:r>
    </w:p>
    <w:p w14:paraId="56553EE5" w14:textId="77777777" w:rsidR="00D645E9" w:rsidRDefault="00D645E9" w:rsidP="00BD3F08">
      <w:pPr>
        <w:pStyle w:val="Heading5"/>
        <w:spacing w:before="0"/>
      </w:pPr>
      <w:r>
        <w:t>Vitamin E</w:t>
      </w:r>
    </w:p>
    <w:p w14:paraId="7A294340" w14:textId="29BF33B8" w:rsidR="00D645E9" w:rsidRPr="00D645E9" w:rsidRDefault="00D645E9" w:rsidP="00D645E9">
      <w:r>
        <w:t>The evidence on vitamin E supplementation is of insufficient quality to draw conclusions.</w:t>
      </w:r>
    </w:p>
    <w:p w14:paraId="1C5E99B4" w14:textId="5829078F" w:rsidR="00D645E9" w:rsidRDefault="00D645E9" w:rsidP="00D645E9">
      <w:pPr>
        <w:pStyle w:val="Heading5"/>
      </w:pPr>
      <w:r>
        <w:t>Vitamins C and E combined</w:t>
      </w:r>
    </w:p>
    <w:p w14:paraId="71D01E58" w14:textId="2BB73AD1" w:rsidR="00D645E9" w:rsidRPr="00E63AA9" w:rsidRDefault="00D645E9" w:rsidP="00D645E9">
      <w:r>
        <w:t>Supplementation with vitamins C and E during pregnancy appears to reduce the risk of placental abruption and increase the risk of term PROM. It does not appear to affect other perinatal outcomes.</w:t>
      </w:r>
      <w:r w:rsidR="008D04E9">
        <w:t xml:space="preserve"> Combined vitamins C and E may reduce the risk of preterm birth</w:t>
      </w:r>
      <w:r w:rsidR="008D04E9" w:rsidRPr="00A01696">
        <w:t xml:space="preserve"> an</w:t>
      </w:r>
      <w:r w:rsidR="008D04E9">
        <w:t xml:space="preserve">d placental abruption </w:t>
      </w:r>
      <w:r w:rsidR="008D04E9" w:rsidRPr="00A01696">
        <w:t>in pre</w:t>
      </w:r>
      <w:r w:rsidR="008D04E9">
        <w:t>gnant women who smoke.</w:t>
      </w:r>
    </w:p>
    <w:p w14:paraId="2129AA03" w14:textId="4AA6C8BE" w:rsidR="00D645E9" w:rsidRDefault="00D645E9" w:rsidP="00D645E9">
      <w:pPr>
        <w:pStyle w:val="Heading5"/>
      </w:pPr>
      <w:r>
        <w:t>Vitamin A</w:t>
      </w:r>
    </w:p>
    <w:p w14:paraId="10C70FAB" w14:textId="4D9886E0" w:rsidR="00D645E9" w:rsidRDefault="00D645E9" w:rsidP="00D645E9">
      <w:r>
        <w:t xml:space="preserve">The evidence does not support vitamin A supplementation for the prevention of fetal loss, maternal mortality, perinatal mortality or preterm birth. The evidence on the role of vitamin A supplementation in reducing risk of maternal clinical infection and anaemia may not be generalisable to the Australian context. </w:t>
      </w:r>
    </w:p>
    <w:p w14:paraId="3913E0E0" w14:textId="281DFF3C" w:rsidR="00D645E9" w:rsidRPr="00D645E9" w:rsidRDefault="008D04E9" w:rsidP="00D645E9">
      <w:pPr>
        <w:pStyle w:val="Heading5"/>
      </w:pPr>
      <w:r>
        <w:t>Multiple micronuntrients</w:t>
      </w:r>
    </w:p>
    <w:p w14:paraId="6F7B2C65" w14:textId="2193A17C" w:rsidR="008D3B45" w:rsidRDefault="00C31BF3" w:rsidP="00D645E9">
      <w:r>
        <w:t xml:space="preserve">There is </w:t>
      </w:r>
      <w:r w:rsidR="002D6E81">
        <w:t xml:space="preserve">high </w:t>
      </w:r>
      <w:r w:rsidR="00FB2A6C">
        <w:t>certainty</w:t>
      </w:r>
      <w:r w:rsidR="002D6E81">
        <w:t xml:space="preserve"> evidence </w:t>
      </w:r>
      <w:r w:rsidR="00BD3F08">
        <w:t xml:space="preserve">from studies conducted in low- to middle-income countries </w:t>
      </w:r>
      <w:r w:rsidR="002D6E81">
        <w:t>that multivitamin use during pregnancy reduces the risk of low birth weight</w:t>
      </w:r>
      <w:r w:rsidR="009F3866">
        <w:t xml:space="preserve"> and may reduce the risk of stillbirth but does not affect the risk of perinatal or neonatal mortality. There is moderate </w:t>
      </w:r>
      <w:r w:rsidR="00FB2A6C">
        <w:t>certainty</w:t>
      </w:r>
      <w:r w:rsidR="009F3866">
        <w:t xml:space="preserve"> evidence of a reduction in</w:t>
      </w:r>
      <w:r w:rsidR="002D6E81">
        <w:t xml:space="preserve"> risk of small for gestational age</w:t>
      </w:r>
      <w:r w:rsidR="009F3866">
        <w:t xml:space="preserve"> and a possible reduction in risk of preterm birth (&lt;37 weeks). </w:t>
      </w:r>
      <w:r w:rsidR="008D3B45">
        <w:t xml:space="preserve">There is evidence of unspecified </w:t>
      </w:r>
      <w:r w:rsidR="00FB2A6C">
        <w:t>certainty</w:t>
      </w:r>
      <w:r w:rsidR="008D3B45">
        <w:t xml:space="preserve"> that multivitamin use is associated with a reduction in risk of very preterm birth (&lt;34 weeks), a possible reduction in risk of miscarriage and </w:t>
      </w:r>
      <w:r w:rsidR="00166B25">
        <w:t xml:space="preserve">has </w:t>
      </w:r>
      <w:r w:rsidR="008D3B45">
        <w:t>no effect on maternal mortality, maternal anaemia, caesarean section or congenital anomalies. These findings may not be generalisable to the Australian context.</w:t>
      </w:r>
    </w:p>
    <w:p w14:paraId="5C3C97D1" w14:textId="19527989" w:rsidR="008D3B45" w:rsidRPr="00D645E9" w:rsidRDefault="008D3B45" w:rsidP="00D645E9">
      <w:r>
        <w:t xml:space="preserve">There is very low to low </w:t>
      </w:r>
      <w:r w:rsidR="00FB2A6C">
        <w:t>certainty</w:t>
      </w:r>
      <w:r>
        <w:t xml:space="preserve"> evidence that prenatal multivitamin supplementation among women in high income countries is associated with a reduced risk of small for gestational age and some congenital anomalies and a possible reduced risk of preterm birth.</w:t>
      </w:r>
    </w:p>
    <w:p w14:paraId="5036E153" w14:textId="13800388" w:rsidR="009B221A" w:rsidRDefault="009B221A" w:rsidP="00D645E9">
      <w:pPr>
        <w:pStyle w:val="Heading4"/>
      </w:pPr>
      <w:r>
        <w:t>Minerals</w:t>
      </w:r>
    </w:p>
    <w:p w14:paraId="7DE7946B" w14:textId="051FCB99" w:rsidR="00D645E9" w:rsidRDefault="00D645E9" w:rsidP="00D645E9">
      <w:pPr>
        <w:pStyle w:val="Heading5"/>
      </w:pPr>
      <w:r>
        <w:t>Iron</w:t>
      </w:r>
    </w:p>
    <w:p w14:paraId="456A9FBD" w14:textId="301E0689" w:rsidR="003429F4" w:rsidRDefault="003429F4" w:rsidP="003429F4">
      <w:r>
        <w:t xml:space="preserve">There is moderate </w:t>
      </w:r>
      <w:r w:rsidR="00FB2A6C">
        <w:t>certainty</w:t>
      </w:r>
      <w:r>
        <w:t xml:space="preserve"> evidence that iron supplementation in pregnancy </w:t>
      </w:r>
      <w:r w:rsidR="001621FB">
        <w:t xml:space="preserve">has no clear effect on </w:t>
      </w:r>
      <w:r>
        <w:t xml:space="preserve">the risk of preterm birth. There is low </w:t>
      </w:r>
      <w:r w:rsidR="00FB2A6C">
        <w:t>certainty</w:t>
      </w:r>
      <w:r>
        <w:t xml:space="preserve"> evidence that iron supplementation in pregnancy reduces the risk of maternal anaemia </w:t>
      </w:r>
      <w:r w:rsidR="001621FB">
        <w:t xml:space="preserve">and iron deficiency at term </w:t>
      </w:r>
      <w:r>
        <w:t xml:space="preserve">and has no clear effect on </w:t>
      </w:r>
      <w:r w:rsidR="001621FB">
        <w:t xml:space="preserve">maternal infection, </w:t>
      </w:r>
      <w:r>
        <w:t>neonatal death</w:t>
      </w:r>
      <w:r w:rsidR="001621FB">
        <w:t>, congenital anomalies or</w:t>
      </w:r>
      <w:r>
        <w:t xml:space="preserve"> low birth weight. There is very low </w:t>
      </w:r>
      <w:r w:rsidR="00FB2A6C">
        <w:t>certainty</w:t>
      </w:r>
      <w:r>
        <w:t xml:space="preserve"> evidence that iron supplementation in pregnancy has no clear effect on the risk of </w:t>
      </w:r>
      <w:r w:rsidR="001621FB">
        <w:t xml:space="preserve">maternal death or </w:t>
      </w:r>
      <w:r>
        <w:t>maternal side effects</w:t>
      </w:r>
      <w:r w:rsidR="001621FB">
        <w:t>.</w:t>
      </w:r>
      <w:r w:rsidR="00BE48C6">
        <w:t xml:space="preserve"> There is evidence from a systematic review of RCTs that iron supplementation has no clear effect on infant neurodevelopment.</w:t>
      </w:r>
    </w:p>
    <w:p w14:paraId="23435C6A" w14:textId="1ADC0787" w:rsidR="001621FB" w:rsidRPr="003429F4" w:rsidRDefault="001621FB" w:rsidP="003429F4">
      <w:r>
        <w:t xml:space="preserve">There is low </w:t>
      </w:r>
      <w:r w:rsidR="00FB2A6C">
        <w:t>certainty</w:t>
      </w:r>
      <w:r>
        <w:t xml:space="preserve"> evidence that intermittent versus daily iron supplementation in pregnancy has no clear effect on preterm birth, birth weight or low birthweight. There is very low </w:t>
      </w:r>
      <w:r w:rsidR="00FB2A6C">
        <w:t>certainty</w:t>
      </w:r>
      <w:r>
        <w:t xml:space="preserve"> evidence that maternal side effects are reduced with intermittent versus daily iron supplementation and that there is no clear effect on maternal anaemia at term, maternal iron-deficiency at term or neonatal death. </w:t>
      </w:r>
    </w:p>
    <w:p w14:paraId="3835DB03" w14:textId="35D2C494" w:rsidR="00D645E9" w:rsidRDefault="00D645E9" w:rsidP="00D645E9">
      <w:pPr>
        <w:pStyle w:val="Heading5"/>
      </w:pPr>
      <w:r>
        <w:t>Calcium</w:t>
      </w:r>
    </w:p>
    <w:p w14:paraId="409C3790" w14:textId="5212EA9C" w:rsidR="00D645E9" w:rsidRPr="00BA37D8" w:rsidRDefault="00D645E9" w:rsidP="00D645E9">
      <w:pPr>
        <w:rPr>
          <w:lang w:val="en-AU"/>
        </w:rPr>
      </w:pPr>
      <w:r>
        <w:rPr>
          <w:lang w:val="en-AU"/>
        </w:rPr>
        <w:t>There is consistent evidence from systematic reviews that calcium supplementation reduces the risk of pre-eclampsia. Calcium supplements do not appear to be of benefit in preventing low birth weight and their role in preventing preterm birth is unclear.</w:t>
      </w:r>
      <w:r w:rsidR="001621FB">
        <w:rPr>
          <w:lang w:val="en-AU"/>
        </w:rPr>
        <w:t xml:space="preserve"> There is evidence that routine calcium supplementation is more cost-effective than selective supplementation.</w:t>
      </w:r>
    </w:p>
    <w:p w14:paraId="2FD26754" w14:textId="299E20B0" w:rsidR="00D645E9" w:rsidRDefault="00D645E9" w:rsidP="00D645E9">
      <w:pPr>
        <w:pStyle w:val="Heading5"/>
      </w:pPr>
      <w:r>
        <w:t>Iodine</w:t>
      </w:r>
    </w:p>
    <w:p w14:paraId="14938562" w14:textId="735E772D" w:rsidR="00D645E9" w:rsidRPr="00131D6B" w:rsidRDefault="001621FB" w:rsidP="00D645E9">
      <w:r>
        <w:t xml:space="preserve">There is low </w:t>
      </w:r>
      <w:r w:rsidR="00FB2A6C">
        <w:t>certainty</w:t>
      </w:r>
      <w:r>
        <w:t xml:space="preserve"> evidence that</w:t>
      </w:r>
      <w:r w:rsidR="004B758F">
        <w:t>, in settings with mild to moderate iodine deficiency,</w:t>
      </w:r>
      <w:r>
        <w:t xml:space="preserve"> i</w:t>
      </w:r>
      <w:r w:rsidR="00D645E9">
        <w:t xml:space="preserve">odine supplementation </w:t>
      </w:r>
      <w:r w:rsidR="00BD3F08">
        <w:t>may</w:t>
      </w:r>
      <w:r w:rsidR="00D645E9">
        <w:t xml:space="preserve"> reduce the risk of postpartum hyperthyroidism</w:t>
      </w:r>
      <w:r>
        <w:t xml:space="preserve"> and very low </w:t>
      </w:r>
      <w:r w:rsidR="00FB2A6C">
        <w:t>certainty</w:t>
      </w:r>
      <w:r>
        <w:t xml:space="preserve"> evidence of</w:t>
      </w:r>
      <w:r w:rsidR="00D645E9">
        <w:t xml:space="preserve"> an increased likelihood of gastrointestinal intolerance during pregnancy. </w:t>
      </w:r>
      <w:r w:rsidR="004869F2">
        <w:t xml:space="preserve">There is low </w:t>
      </w:r>
      <w:r w:rsidR="00FB2A6C">
        <w:t>certainty</w:t>
      </w:r>
      <w:r w:rsidR="004869F2">
        <w:t xml:space="preserve"> evidence that iodine supplementation </w:t>
      </w:r>
      <w:r w:rsidR="00D645E9">
        <w:t xml:space="preserve">does not appear to increase or decrease the likelihood of other outcomes or side effects for mothers or infants. Based on background information and the lack of harms associated with iodine supplementation in pregnancy, no changes to the existing recommendation are required. </w:t>
      </w:r>
    </w:p>
    <w:p w14:paraId="440C5ED0" w14:textId="5273E105" w:rsidR="00D645E9" w:rsidRDefault="00D645E9" w:rsidP="00D645E9">
      <w:pPr>
        <w:pStyle w:val="Heading5"/>
      </w:pPr>
      <w:r>
        <w:t>Zinc</w:t>
      </w:r>
    </w:p>
    <w:p w14:paraId="1F749F38" w14:textId="77BCD3AE" w:rsidR="00D645E9" w:rsidRPr="007B62DE" w:rsidRDefault="004869F2" w:rsidP="00D645E9">
      <w:r>
        <w:t xml:space="preserve">There is moderate </w:t>
      </w:r>
      <w:r w:rsidR="00FB2A6C">
        <w:t>certainty</w:t>
      </w:r>
      <w:r>
        <w:t xml:space="preserve"> evidence that z</w:t>
      </w:r>
      <w:r w:rsidR="00D645E9">
        <w:t xml:space="preserve">inc supplementation may play a role in reducing the risk of preterm birth but </w:t>
      </w:r>
      <w:r w:rsidR="003218E3">
        <w:t xml:space="preserve">has no clear effect on low birthweight. Supplementation </w:t>
      </w:r>
      <w:r w:rsidR="00D645E9">
        <w:t>does not appear to increase or reduce the risk of other outcomes. There is insufficient evidence to support a recommendation on zinc supplementation.</w:t>
      </w:r>
    </w:p>
    <w:p w14:paraId="7A70BF9D" w14:textId="030D9B1E" w:rsidR="00D645E9" w:rsidRDefault="00D645E9" w:rsidP="00D645E9">
      <w:pPr>
        <w:pStyle w:val="Heading5"/>
      </w:pPr>
      <w:r>
        <w:t>Magnesium</w:t>
      </w:r>
    </w:p>
    <w:p w14:paraId="122F2536" w14:textId="6B55B116" w:rsidR="00D645E9" w:rsidRPr="005F5D31" w:rsidRDefault="00D645E9" w:rsidP="00D645E9">
      <w:r>
        <w:t xml:space="preserve">There is insufficient evidence to </w:t>
      </w:r>
      <w:r w:rsidR="004869F2">
        <w:t>draw conclusions</w:t>
      </w:r>
      <w:r>
        <w:t xml:space="preserve"> on magnesium supplementation in pregnancy.</w:t>
      </w:r>
    </w:p>
    <w:p w14:paraId="580CEDDA" w14:textId="37999BF4" w:rsidR="00D645E9" w:rsidRDefault="00D645E9" w:rsidP="00D645E9">
      <w:pPr>
        <w:pStyle w:val="Heading5"/>
      </w:pPr>
      <w:r>
        <w:t>Selenium</w:t>
      </w:r>
    </w:p>
    <w:p w14:paraId="0396AF5B" w14:textId="6F745C00" w:rsidR="00D645E9" w:rsidRDefault="00D645E9" w:rsidP="00D645E9">
      <w:r>
        <w:t xml:space="preserve">There is insufficient evidence to </w:t>
      </w:r>
      <w:r w:rsidR="004869F2">
        <w:t>draw conclusions</w:t>
      </w:r>
      <w:r>
        <w:t xml:space="preserve"> on selenium supplementation in pregnancy. </w:t>
      </w:r>
    </w:p>
    <w:p w14:paraId="2D71D25D" w14:textId="77777777" w:rsidR="00444BF2" w:rsidRDefault="00444BF2" w:rsidP="00F43F44">
      <w:pPr>
        <w:pStyle w:val="Heading2"/>
        <w:rPr>
          <w:b/>
        </w:rPr>
        <w:sectPr w:rsidR="00444BF2" w:rsidSect="008A6B17">
          <w:pgSz w:w="11901" w:h="16817"/>
          <w:pgMar w:top="1134" w:right="1418" w:bottom="1134" w:left="1418" w:header="709" w:footer="709" w:gutter="0"/>
          <w:cols w:space="708"/>
          <w:docGrid w:linePitch="360"/>
        </w:sectPr>
      </w:pPr>
    </w:p>
    <w:p w14:paraId="755795F4" w14:textId="77777777" w:rsidR="007A6F4B" w:rsidRDefault="007A6F4B" w:rsidP="00E01B5B">
      <w:pPr>
        <w:pStyle w:val="Heading3"/>
      </w:pPr>
      <w:bookmarkStart w:id="76" w:name="_Toc40956501"/>
      <w:r>
        <w:t>Evidence tables</w:t>
      </w:r>
      <w:bookmarkEnd w:id="76"/>
    </w:p>
    <w:p w14:paraId="035608DA" w14:textId="3B9001E1" w:rsidR="00B85DD0" w:rsidRDefault="009C163D" w:rsidP="005719CE">
      <w:pPr>
        <w:pStyle w:val="TableName"/>
        <w:ind w:left="1134" w:hanging="1134"/>
      </w:pPr>
      <w:bookmarkStart w:id="77" w:name="_Toc40956612"/>
      <w:r>
        <w:t xml:space="preserve">Q3 </w:t>
      </w:r>
      <w:r w:rsidR="00B85DD0">
        <w:t xml:space="preserve">Harms and benefits of </w:t>
      </w:r>
      <w:r w:rsidR="000E188E">
        <w:t>vitamin B</w:t>
      </w:r>
      <w:r w:rsidR="000E188E" w:rsidRPr="00F63E96">
        <w:rPr>
          <w:vertAlign w:val="subscript"/>
        </w:rPr>
        <w:t>9</w:t>
      </w:r>
      <w:r w:rsidR="000E188E">
        <w:t xml:space="preserve"> (</w:t>
      </w:r>
      <w:r w:rsidR="00236C51">
        <w:t>folic acid</w:t>
      </w:r>
      <w:r w:rsidR="000E188E">
        <w:t>)</w:t>
      </w:r>
      <w:r w:rsidR="0076394C">
        <w:t xml:space="preserve"> supplementation</w:t>
      </w:r>
      <w:r w:rsidR="00B85DD0">
        <w:t xml:space="preserve"> in pregnancy — systematic reviews</w:t>
      </w:r>
      <w:bookmarkEnd w:id="77"/>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34: Q3 Harms and benefits of vitamin B9 (folic acid) supplementation in pregnancy — systematic reviews"/>
      </w:tblPr>
      <w:tblGrid>
        <w:gridCol w:w="1304"/>
        <w:gridCol w:w="1390"/>
        <w:gridCol w:w="4819"/>
        <w:gridCol w:w="4536"/>
        <w:gridCol w:w="1843"/>
      </w:tblGrid>
      <w:tr w:rsidR="00B85DD0" w:rsidRPr="00F350A6" w14:paraId="74A74C38" w14:textId="77777777" w:rsidTr="00D84B93">
        <w:trPr>
          <w:cantSplit/>
          <w:trHeight w:val="390"/>
          <w:tblHeader/>
        </w:trPr>
        <w:tc>
          <w:tcPr>
            <w:tcW w:w="1304" w:type="dxa"/>
          </w:tcPr>
          <w:p w14:paraId="169E4C4B" w14:textId="77777777" w:rsidR="00B85DD0" w:rsidRPr="00F350A6" w:rsidRDefault="00B85DD0" w:rsidP="00B85DD0">
            <w:pPr>
              <w:keepNext/>
              <w:rPr>
                <w:b/>
              </w:rPr>
            </w:pPr>
            <w:r>
              <w:rPr>
                <w:b/>
              </w:rPr>
              <w:t>Study ref</w:t>
            </w:r>
          </w:p>
        </w:tc>
        <w:tc>
          <w:tcPr>
            <w:tcW w:w="1390" w:type="dxa"/>
          </w:tcPr>
          <w:p w14:paraId="51E19C75" w14:textId="77777777" w:rsidR="00B85DD0" w:rsidRPr="00F350A6" w:rsidRDefault="00B85DD0" w:rsidP="00B85DD0">
            <w:pPr>
              <w:keepNext/>
              <w:rPr>
                <w:b/>
              </w:rPr>
            </w:pPr>
            <w:r>
              <w:rPr>
                <w:b/>
              </w:rPr>
              <w:t>N</w:t>
            </w:r>
          </w:p>
        </w:tc>
        <w:tc>
          <w:tcPr>
            <w:tcW w:w="4819" w:type="dxa"/>
          </w:tcPr>
          <w:p w14:paraId="573C0BB8" w14:textId="77777777" w:rsidR="00B85DD0" w:rsidRPr="00F350A6" w:rsidRDefault="00B85DD0" w:rsidP="00B85DD0">
            <w:pPr>
              <w:keepNext/>
              <w:rPr>
                <w:b/>
              </w:rPr>
            </w:pPr>
            <w:r>
              <w:rPr>
                <w:b/>
              </w:rPr>
              <w:t>Aim/methods</w:t>
            </w:r>
          </w:p>
        </w:tc>
        <w:tc>
          <w:tcPr>
            <w:tcW w:w="4536" w:type="dxa"/>
          </w:tcPr>
          <w:p w14:paraId="359A7C2B" w14:textId="77777777" w:rsidR="00B85DD0" w:rsidRPr="00F350A6" w:rsidRDefault="00B85DD0" w:rsidP="00B85DD0">
            <w:pPr>
              <w:keepNext/>
              <w:rPr>
                <w:b/>
              </w:rPr>
            </w:pPr>
            <w:r>
              <w:rPr>
                <w:b/>
              </w:rPr>
              <w:t>Results</w:t>
            </w:r>
          </w:p>
        </w:tc>
        <w:tc>
          <w:tcPr>
            <w:tcW w:w="1843" w:type="dxa"/>
          </w:tcPr>
          <w:p w14:paraId="029A4DCC" w14:textId="77777777" w:rsidR="00B85DD0" w:rsidRPr="00F350A6" w:rsidRDefault="00B85DD0" w:rsidP="00B85DD0">
            <w:pPr>
              <w:keepNext/>
              <w:rPr>
                <w:b/>
              </w:rPr>
            </w:pPr>
            <w:r>
              <w:rPr>
                <w:b/>
              </w:rPr>
              <w:t>Comments</w:t>
            </w:r>
          </w:p>
        </w:tc>
      </w:tr>
      <w:tr w:rsidR="00383CD7" w:rsidRPr="00236C51" w14:paraId="44C0A355" w14:textId="77777777" w:rsidTr="00D84B93">
        <w:trPr>
          <w:cantSplit/>
          <w:trHeight w:val="390"/>
        </w:trPr>
        <w:tc>
          <w:tcPr>
            <w:tcW w:w="1304" w:type="dxa"/>
          </w:tcPr>
          <w:p w14:paraId="1F4EFCE2" w14:textId="7CBDF1F5" w:rsidR="00383CD7" w:rsidRDefault="00383CD7" w:rsidP="002747EA">
            <w:r>
              <w:t>Wang et al 2015</w:t>
            </w:r>
            <w:r w:rsidR="00201490">
              <w:fldChar w:fldCharType="begin"/>
            </w:r>
            <w:r w:rsidR="002747EA">
              <w:instrText xml:space="preserve"> ADDIN EN.CITE &lt;EndNote&gt;&lt;Cite&gt;&lt;Author&gt;Wang&lt;/Author&gt;&lt;Year&gt;2015&lt;/Year&gt;&lt;RecNum&gt;1616&lt;/RecNum&gt;&lt;DisplayText&gt;&lt;style face="superscript" font="Trebuchet MS" size="9"&gt;122&lt;/style&gt;&lt;/DisplayText&gt;&lt;record&gt;&lt;rec-number&gt;1616&lt;/rec-number&gt;&lt;foreign-keys&gt;&lt;key app="EN" db-id="exvasrfx2dtraoesasxp2szsxa2df502592x" timestamp="1576725325"&gt;1616&lt;/key&gt;&lt;key app="ENWeb" db-id=""&gt;0&lt;/key&gt;&lt;/foreign-keys&gt;&lt;ref-type name="Journal Article"&gt;17&lt;/ref-type&gt;&lt;contributors&gt;&lt;authors&gt;&lt;author&gt;Wang, Ting&lt;/author&gt;&lt;author&gt;Zhang, Hong-Ping&lt;/author&gt;&lt;author&gt;Zhang, Xin&lt;/author&gt;&lt;author&gt;Liang, Zong-An&lt;/author&gt;&lt;author&gt;Ji, Yu-Lin&lt;/author&gt;&lt;author&gt;Wang, Gang&lt;/author&gt;&lt;/authors&gt;&lt;/contributors&gt;&lt;titles&gt;&lt;title&gt;Is folate status a risk factor for asthma or other allergic diseases?&lt;/title&gt;&lt;secondary-title&gt;Allergy, Asthma &amp;amp; Immunology Research&lt;/secondary-title&gt;&lt;/titles&gt;&lt;periodical&gt;&lt;full-title&gt;Allergy, Asthma &amp;amp; Immunology Research&lt;/full-title&gt;&lt;/periodical&gt;&lt;volume&gt;7&lt;/volume&gt;&lt;number&gt;6&lt;/number&gt;&lt;section&gt;538&lt;/section&gt;&lt;dates&gt;&lt;year&gt;2015&lt;/year&gt;&lt;/dates&gt;&lt;isbn&gt;2092-7355&amp;#xD;2092-7363&lt;/isbn&gt;&lt;urls&gt;&lt;/urls&gt;&lt;electronic-resource-num&gt;10.4168/aair.2015.7.6.538&lt;/electronic-resource-num&gt;&lt;/record&gt;&lt;/Cite&gt;&lt;/EndNote&gt;</w:instrText>
            </w:r>
            <w:r w:rsidR="00201490">
              <w:fldChar w:fldCharType="separate"/>
            </w:r>
            <w:r w:rsidR="002747EA" w:rsidRPr="002747EA">
              <w:rPr>
                <w:noProof/>
                <w:vertAlign w:val="superscript"/>
              </w:rPr>
              <w:t>122</w:t>
            </w:r>
            <w:r w:rsidR="00201490">
              <w:fldChar w:fldCharType="end"/>
            </w:r>
          </w:p>
        </w:tc>
        <w:tc>
          <w:tcPr>
            <w:tcW w:w="1390" w:type="dxa"/>
          </w:tcPr>
          <w:p w14:paraId="344828D1" w14:textId="77777777" w:rsidR="00383CD7" w:rsidRDefault="00383CD7" w:rsidP="004B62DF">
            <w:r>
              <w:t>16 cohort</w:t>
            </w:r>
          </w:p>
          <w:p w14:paraId="4F52B50A" w14:textId="77777777" w:rsidR="00383CD7" w:rsidRDefault="00383CD7" w:rsidP="006005B6">
            <w:r w:rsidRPr="00454314">
              <w:t>7 case-control</w:t>
            </w:r>
          </w:p>
          <w:p w14:paraId="32F815AD" w14:textId="77777777" w:rsidR="00383CD7" w:rsidRDefault="00383CD7" w:rsidP="006005B6">
            <w:r w:rsidRPr="00454314">
              <w:t>3 cross-sectional studies</w:t>
            </w:r>
          </w:p>
        </w:tc>
        <w:tc>
          <w:tcPr>
            <w:tcW w:w="4819" w:type="dxa"/>
          </w:tcPr>
          <w:p w14:paraId="72646DE7" w14:textId="77777777" w:rsidR="00383CD7" w:rsidRDefault="00383CD7" w:rsidP="006005B6">
            <w:pPr>
              <w:rPr>
                <w:rFonts w:eastAsiaTheme="majorEastAsia"/>
                <w:b/>
                <w:bCs/>
                <w:color w:val="F88A27"/>
              </w:rPr>
            </w:pPr>
            <w:r w:rsidRPr="006005B6">
              <w:rPr>
                <w:rFonts w:eastAsiaTheme="majorEastAsia"/>
                <w:b/>
                <w:color w:val="000000"/>
                <w:szCs w:val="18"/>
              </w:rPr>
              <w:t>Aim</w:t>
            </w:r>
            <w:r>
              <w:rPr>
                <w:rFonts w:eastAsiaTheme="majorEastAsia"/>
                <w:color w:val="000000"/>
                <w:szCs w:val="18"/>
              </w:rPr>
              <w:t>: T</w:t>
            </w:r>
            <w:r w:rsidRPr="00454314">
              <w:t>o investigate whether indirect or direct exposure to folate and impaired folate metabolism, reflected as methylene-tetrahydrofolate reductase (</w:t>
            </w:r>
            <w:r w:rsidRPr="00454314">
              <w:rPr>
                <w:i/>
                <w:iCs/>
              </w:rPr>
              <w:t>MTHFR</w:t>
            </w:r>
            <w:r w:rsidRPr="00454314">
              <w:t xml:space="preserve">) C677T polymorphism, would contribute to the development of asthma and other allergic diseases. </w:t>
            </w:r>
          </w:p>
          <w:p w14:paraId="11D931E1" w14:textId="77777777" w:rsidR="00383CD7" w:rsidRPr="00F34C25" w:rsidRDefault="00383CD7" w:rsidP="00F34C25">
            <w:pPr>
              <w:rPr>
                <w:rFonts w:eastAsiaTheme="majorEastAsia"/>
                <w:b/>
                <w:bCs/>
                <w:color w:val="F88A27"/>
              </w:rPr>
            </w:pPr>
            <w:r w:rsidRPr="006005B6">
              <w:rPr>
                <w:rFonts w:eastAsiaTheme="majorEastAsia"/>
                <w:b/>
              </w:rPr>
              <w:t xml:space="preserve">Methods: </w:t>
            </w:r>
            <w:r w:rsidRPr="00454314">
              <w:t xml:space="preserve">Electronic databases were searched to identify all studies assessing the association between folate status and asthma or other allergic diseases. Two reviewers independently assessed the eligibility of studies and extracted data. The relative risk (RR) or odds ratio (OR) with 95% confidence intervals (CI) was calculated and pooled. </w:t>
            </w:r>
          </w:p>
        </w:tc>
        <w:tc>
          <w:tcPr>
            <w:tcW w:w="4536" w:type="dxa"/>
          </w:tcPr>
          <w:p w14:paraId="545B3B0F" w14:textId="77777777" w:rsidR="00383CD7" w:rsidRDefault="00383CD7" w:rsidP="00545B49">
            <w:r>
              <w:t>Supplementation during pregnancy vs no supplementation:</w:t>
            </w:r>
          </w:p>
          <w:p w14:paraId="4AF5A2BD" w14:textId="1A29C8B6" w:rsidR="00383CD7" w:rsidRDefault="00383CD7" w:rsidP="0030037E">
            <w:pPr>
              <w:pStyle w:val="bullet"/>
            </w:pPr>
            <w:r>
              <w:t xml:space="preserve">Asthma: RR 1.04; 95%CI 0.94 to 1.16; low </w:t>
            </w:r>
            <w:r w:rsidR="00FB2A6C">
              <w:t>certainty</w:t>
            </w:r>
          </w:p>
          <w:p w14:paraId="4C7102E7" w14:textId="06EF0989" w:rsidR="00383CD7" w:rsidRDefault="00383CD7" w:rsidP="0030037E">
            <w:pPr>
              <w:pStyle w:val="bullet"/>
            </w:pPr>
            <w:r>
              <w:t xml:space="preserve">Wheeze: RR 1.05; 95%CI 0.95 to 1.15; low </w:t>
            </w:r>
            <w:r w:rsidR="00FB2A6C">
              <w:t>certainty</w:t>
            </w:r>
          </w:p>
          <w:p w14:paraId="26893462" w14:textId="77777777" w:rsidR="00383CD7" w:rsidRDefault="00383CD7" w:rsidP="00545B49">
            <w:r>
              <w:t>Supplementation in early pregnancy vs no supplementation:</w:t>
            </w:r>
          </w:p>
          <w:p w14:paraId="78AB4C9E" w14:textId="080F991F" w:rsidR="00383CD7" w:rsidRDefault="00383CD7" w:rsidP="0030037E">
            <w:pPr>
              <w:pStyle w:val="bullet"/>
            </w:pPr>
            <w:r>
              <w:t xml:space="preserve">Asthma: RR 0.98; 95%CI 0.78 to 1.23; low </w:t>
            </w:r>
            <w:r w:rsidR="00FB2A6C">
              <w:t>certainty</w:t>
            </w:r>
          </w:p>
          <w:p w14:paraId="5EA7525E" w14:textId="0391D3A3" w:rsidR="00383CD7" w:rsidRDefault="00383CD7" w:rsidP="0030037E">
            <w:pPr>
              <w:pStyle w:val="bullet"/>
            </w:pPr>
            <w:r>
              <w:t xml:space="preserve">Wheeze: RR 1.06; 95%CI 1.02 to 1.09; low </w:t>
            </w:r>
            <w:r w:rsidR="00FB2A6C">
              <w:t>certainty</w:t>
            </w:r>
          </w:p>
          <w:p w14:paraId="540FBB7C" w14:textId="5D45077F" w:rsidR="00383CD7" w:rsidRDefault="00383CD7" w:rsidP="0030037E">
            <w:pPr>
              <w:pStyle w:val="bullet"/>
            </w:pPr>
            <w:r>
              <w:t xml:space="preserve">Atopic dermatitis: RR 1.15; 95%CI 0.91 to 1.45; very low </w:t>
            </w:r>
            <w:r w:rsidR="00FB2A6C">
              <w:t>certainty</w:t>
            </w:r>
          </w:p>
        </w:tc>
        <w:tc>
          <w:tcPr>
            <w:tcW w:w="1843" w:type="dxa"/>
          </w:tcPr>
          <w:p w14:paraId="7A986DFE" w14:textId="6948B670" w:rsidR="00383CD7" w:rsidRDefault="00383CD7" w:rsidP="00B85DD0">
            <w:pPr>
              <w:keepNext/>
            </w:pPr>
          </w:p>
        </w:tc>
      </w:tr>
      <w:tr w:rsidR="00383CD7" w:rsidRPr="00236C51" w14:paraId="7F35D7FB" w14:textId="77777777" w:rsidTr="00D84B93">
        <w:trPr>
          <w:cantSplit/>
          <w:trHeight w:val="390"/>
        </w:trPr>
        <w:tc>
          <w:tcPr>
            <w:tcW w:w="1304" w:type="dxa"/>
          </w:tcPr>
          <w:p w14:paraId="574D2BA2" w14:textId="775905A2" w:rsidR="00383CD7" w:rsidRDefault="00383CD7" w:rsidP="002747EA">
            <w:pPr>
              <w:keepNext/>
            </w:pPr>
            <w:r>
              <w:t>Wang et al 2017</w:t>
            </w:r>
            <w:r w:rsidR="00201490">
              <w:fldChar w:fldCharType="begin">
                <w:fldData xml:space="preserve">PEVuZE5vdGU+PENpdGU+PEF1dGhvcj5XYW5nPC9BdXRob3I+PFllYXI+MjAxNzwvWWVhcj48UmVj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</w:fldData>
              </w:fldChar>
            </w:r>
            <w:r w:rsidR="002747EA">
              <w:instrText xml:space="preserve"> ADDIN EN.CITE </w:instrText>
            </w:r>
            <w:r w:rsidR="002747EA">
              <w:fldChar w:fldCharType="begin">
                <w:fldData xml:space="preserve">PEVuZE5vdGU+PENpdGU+PEF1dGhvcj5XYW5nPC9BdXRob3I+PFllYXI+MjAxNzwvWWVhcj48UmVj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</w:fldData>
              </w:fldChar>
            </w:r>
            <w:r w:rsidR="002747EA">
              <w:instrText xml:space="preserve"> ADDIN EN.CITE.DATA </w:instrText>
            </w:r>
            <w:r w:rsidR="002747EA">
              <w:fldChar w:fldCharType="end"/>
            </w:r>
            <w:r w:rsidR="00201490">
              <w:fldChar w:fldCharType="separate"/>
            </w:r>
            <w:r w:rsidR="002747EA" w:rsidRPr="002747EA">
              <w:rPr>
                <w:noProof/>
                <w:vertAlign w:val="superscript"/>
              </w:rPr>
              <w:t>118</w:t>
            </w:r>
            <w:r w:rsidR="00201490">
              <w:fldChar w:fldCharType="end"/>
            </w:r>
          </w:p>
        </w:tc>
        <w:tc>
          <w:tcPr>
            <w:tcW w:w="1390" w:type="dxa"/>
          </w:tcPr>
          <w:p w14:paraId="468FD4E5" w14:textId="77777777" w:rsidR="00383CD7" w:rsidRDefault="00383CD7" w:rsidP="004B62DF">
            <w:r>
              <w:t>16 observational studies</w:t>
            </w:r>
          </w:p>
        </w:tc>
        <w:tc>
          <w:tcPr>
            <w:tcW w:w="4819" w:type="dxa"/>
          </w:tcPr>
          <w:p w14:paraId="16E73660" w14:textId="705FD46C" w:rsidR="00383CD7" w:rsidRDefault="00383CD7" w:rsidP="004B62DF">
            <w:r>
              <w:rPr>
                <w:b/>
              </w:rPr>
              <w:t xml:space="preserve">Aim: </w:t>
            </w:r>
            <w:r>
              <w:t>T</w:t>
            </w:r>
            <w:r w:rsidRPr="00E46C6D">
              <w:t xml:space="preserve">o reassess the relationship between folic acid and the risk of </w:t>
            </w:r>
            <w:r w:rsidR="00806F6F">
              <w:t>autism spectrum disorders</w:t>
            </w:r>
            <w:r w:rsidRPr="00E46C6D">
              <w:t xml:space="preserve">. </w:t>
            </w:r>
          </w:p>
          <w:p w14:paraId="3F1DCAE8" w14:textId="77777777" w:rsidR="00383CD7" w:rsidRPr="00FB6327" w:rsidRDefault="00383CD7" w:rsidP="00E75FAF">
            <w:pPr>
              <w:rPr>
                <w:b/>
              </w:rPr>
            </w:pPr>
            <w:r w:rsidRPr="00E46C6D">
              <w:rPr>
                <w:b/>
              </w:rPr>
              <w:t>Methods</w:t>
            </w:r>
            <w:r>
              <w:t xml:space="preserve">: </w:t>
            </w:r>
            <w:r w:rsidRPr="00E46C6D">
              <w:t xml:space="preserve">The electronic databases PubMed, Web of Knowledge, and Wanfang Data were carefully searched to find eligible studies as recent as March 2017. A random effects model was used to combine the relative risk (RR) with 95% confidence intervals (CI). Sensitivity analysis and publication bias were conducted. </w:t>
            </w:r>
          </w:p>
        </w:tc>
        <w:tc>
          <w:tcPr>
            <w:tcW w:w="4536" w:type="dxa"/>
          </w:tcPr>
          <w:p w14:paraId="74FDEB70" w14:textId="77777777" w:rsidR="00383CD7" w:rsidRDefault="00383CD7" w:rsidP="00E46C6D">
            <w:r>
              <w:t>Folic acid supplementation vs no supplementation:</w:t>
            </w:r>
          </w:p>
          <w:p w14:paraId="4C3E1AA1" w14:textId="77777777" w:rsidR="00383CD7" w:rsidRPr="00E75FAF" w:rsidRDefault="00383CD7" w:rsidP="00E75FAF">
            <w:pPr>
              <w:rPr>
                <w:i/>
              </w:rPr>
            </w:pPr>
            <w:r w:rsidRPr="00E75FAF">
              <w:rPr>
                <w:i/>
              </w:rPr>
              <w:t xml:space="preserve">Autism spectrum disorders </w:t>
            </w:r>
          </w:p>
          <w:p w14:paraId="05905E8B" w14:textId="641A5AE1" w:rsidR="00383CD7" w:rsidRDefault="00806F6F" w:rsidP="00E75FAF">
            <w:pPr>
              <w:pStyle w:val="bullet"/>
            </w:pPr>
            <w:r>
              <w:t>All populations: RR 0.77</w:t>
            </w:r>
            <w:r w:rsidR="00383CD7">
              <w:t xml:space="preserve">; 95%CI </w:t>
            </w:r>
            <w:r>
              <w:t>0.64 to 0.93</w:t>
            </w:r>
            <w:r w:rsidR="00383CD7">
              <w:t>, 16 studies</w:t>
            </w:r>
          </w:p>
          <w:p w14:paraId="0E87BBFD" w14:textId="77777777" w:rsidR="00383CD7" w:rsidRDefault="00383CD7" w:rsidP="00E75FAF">
            <w:pPr>
              <w:pStyle w:val="bullet"/>
            </w:pPr>
            <w:r>
              <w:t>Asian populations: RR 0.67; 95%CI 0.46 to 0.97; 8 studies</w:t>
            </w:r>
          </w:p>
          <w:p w14:paraId="084382F3" w14:textId="77777777" w:rsidR="00383CD7" w:rsidRDefault="00383CD7" w:rsidP="00E75FAF">
            <w:pPr>
              <w:pStyle w:val="bullet"/>
            </w:pPr>
            <w:r>
              <w:t>European populations: RR 0.84; 95%CI 0.68 to 0.99; 3 studies</w:t>
            </w:r>
          </w:p>
          <w:p w14:paraId="210353EF" w14:textId="77777777" w:rsidR="00383CD7" w:rsidRPr="00E75FAF" w:rsidRDefault="00383CD7" w:rsidP="00E75FAF">
            <w:pPr>
              <w:pStyle w:val="bullet"/>
            </w:pPr>
            <w:r>
              <w:t>American populations: RR 0.41; 95%CI 0.17 to 0.99; 5 studies</w:t>
            </w:r>
          </w:p>
        </w:tc>
        <w:tc>
          <w:tcPr>
            <w:tcW w:w="1843" w:type="dxa"/>
          </w:tcPr>
          <w:p w14:paraId="17B7BF62" w14:textId="01E227FD" w:rsidR="00383CD7" w:rsidRPr="00236C51" w:rsidRDefault="00383CD7" w:rsidP="00B85DD0">
            <w:pPr>
              <w:keepNext/>
            </w:pPr>
          </w:p>
        </w:tc>
      </w:tr>
      <w:tr w:rsidR="00383CD7" w:rsidRPr="00236C51" w14:paraId="12D1FF11" w14:textId="77777777" w:rsidTr="00D84B93">
        <w:trPr>
          <w:cantSplit/>
          <w:trHeight w:val="390"/>
        </w:trPr>
        <w:tc>
          <w:tcPr>
            <w:tcW w:w="1304" w:type="dxa"/>
          </w:tcPr>
          <w:p w14:paraId="4FABC007" w14:textId="63445B28" w:rsidR="00383CD7" w:rsidRPr="00456351" w:rsidRDefault="00383CD7" w:rsidP="002747EA">
            <w:r w:rsidRPr="00456351">
              <w:t>Metayer</w:t>
            </w:r>
            <w:r>
              <w:t xml:space="preserve"> et al 2014</w:t>
            </w:r>
            <w:r w:rsidR="00201490">
              <w:fldChar w:fldCharType="begin">
                <w:fldData xml:space="preserve">PEVuZE5vdGU+PENpdGU+PEF1dGhvcj5NZXRheWVyPC9BdXRob3I+PFllYXI+MjAxNDwvWWVhcj48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</w:fldData>
              </w:fldChar>
            </w:r>
            <w:r w:rsidR="002747EA">
              <w:instrText xml:space="preserve"> ADDIN EN.CITE </w:instrText>
            </w:r>
            <w:r w:rsidR="002747EA">
              <w:fldChar w:fldCharType="begin">
                <w:fldData xml:space="preserve">PEVuZE5vdGU+PENpdGU+PEF1dGhvcj5NZXRheWVyPC9BdXRob3I+PFllYXI+MjAxNDwvWWVhcj48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</w:fldData>
              </w:fldChar>
            </w:r>
            <w:r w:rsidR="002747EA">
              <w:instrText xml:space="preserve"> ADDIN EN.CITE.DATA </w:instrText>
            </w:r>
            <w:r w:rsidR="002747EA">
              <w:fldChar w:fldCharType="end"/>
            </w:r>
            <w:r w:rsidR="00201490">
              <w:fldChar w:fldCharType="separate"/>
            </w:r>
            <w:r w:rsidR="002747EA" w:rsidRPr="002747EA">
              <w:rPr>
                <w:noProof/>
                <w:vertAlign w:val="superscript"/>
              </w:rPr>
              <w:t>120</w:t>
            </w:r>
            <w:r w:rsidR="00201490">
              <w:fldChar w:fldCharType="end"/>
            </w:r>
          </w:p>
        </w:tc>
        <w:tc>
          <w:tcPr>
            <w:tcW w:w="1390" w:type="dxa"/>
          </w:tcPr>
          <w:p w14:paraId="0AF2B286" w14:textId="77777777" w:rsidR="00383CD7" w:rsidRDefault="00383CD7" w:rsidP="004B62DF">
            <w:r>
              <w:t>7 case-control studies</w:t>
            </w:r>
          </w:p>
        </w:tc>
        <w:tc>
          <w:tcPr>
            <w:tcW w:w="4819" w:type="dxa"/>
          </w:tcPr>
          <w:p w14:paraId="1BB77A53" w14:textId="5CA94036" w:rsidR="00383CD7" w:rsidRDefault="00383CD7" w:rsidP="00843CBB">
            <w:r w:rsidRPr="008318A9">
              <w:rPr>
                <w:b/>
              </w:rPr>
              <w:t>Aim</w:t>
            </w:r>
            <w:r>
              <w:t>: To examine</w:t>
            </w:r>
            <w:r w:rsidRPr="00843CBB">
              <w:t xml:space="preserve"> the association </w:t>
            </w:r>
            <w:r>
              <w:t>between maternal vitamin supplementation and</w:t>
            </w:r>
            <w:r w:rsidRPr="00843CBB">
              <w:t xml:space="preserve"> acute myeloid </w:t>
            </w:r>
            <w:r w:rsidR="00501148" w:rsidRPr="00843CBB">
              <w:t>leukaemia</w:t>
            </w:r>
            <w:r w:rsidRPr="00843CBB">
              <w:t xml:space="preserve"> (AML). </w:t>
            </w:r>
          </w:p>
          <w:p w14:paraId="68DC8C1B" w14:textId="748EC904" w:rsidR="00383CD7" w:rsidRPr="009626EC" w:rsidRDefault="00383CD7" w:rsidP="00843CBB">
            <w:pPr>
              <w:rPr>
                <w:b/>
              </w:rPr>
            </w:pPr>
            <w:r w:rsidRPr="00843CBB">
              <w:rPr>
                <w:b/>
              </w:rPr>
              <w:t>Methods</w:t>
            </w:r>
            <w:r w:rsidRPr="00843CBB">
              <w:t xml:space="preserve">: We obtained original data on prenatal use of folic acid and vitamins from 12 case-control studies participating in the Childhood </w:t>
            </w:r>
            <w:r w:rsidR="00501148" w:rsidRPr="00843CBB">
              <w:t>Leukaemia</w:t>
            </w:r>
            <w:r w:rsidRPr="00843CBB">
              <w:t xml:space="preserve"> International Consortium (</w:t>
            </w:r>
            <w:r w:rsidR="00501148" w:rsidRPr="00843CBB">
              <w:t>enrolment</w:t>
            </w:r>
            <w:r w:rsidRPr="00843CBB">
              <w:t xml:space="preserve"> period: 1980-2012), including 6,963 cases of ALL, 585 cases of AML, and 11,635 controls. Logistic regression was used to estimate pooled odds ratios (ORs) and 95% confidence intervals (CIs), adjusted for child's age, sex, ethnicity, parental education,</w:t>
            </w:r>
            <w:r>
              <w:t xml:space="preserve"> and study centre</w:t>
            </w:r>
            <w:r w:rsidRPr="00843CBB">
              <w:t xml:space="preserve">. </w:t>
            </w:r>
          </w:p>
        </w:tc>
        <w:tc>
          <w:tcPr>
            <w:tcW w:w="4536" w:type="dxa"/>
          </w:tcPr>
          <w:p w14:paraId="6FF7CC5C" w14:textId="77777777" w:rsidR="00383CD7" w:rsidRDefault="00383CD7" w:rsidP="00843CBB">
            <w:r>
              <w:t>Folic acid during pregnancy vs no folic acid:</w:t>
            </w:r>
          </w:p>
          <w:p w14:paraId="1067DC7C" w14:textId="79AE3F88" w:rsidR="00383CD7" w:rsidRDefault="00383CD7" w:rsidP="005E19F9">
            <w:pPr>
              <w:pStyle w:val="bullet"/>
            </w:pPr>
            <w:r>
              <w:t>Acute l</w:t>
            </w:r>
            <w:r w:rsidRPr="005E19F9">
              <w:t xml:space="preserve">ymphoblastic leukaemia: </w:t>
            </w:r>
            <w:r>
              <w:t>OR 0.77; 95%CI 0.67 to 0.88</w:t>
            </w:r>
          </w:p>
          <w:p w14:paraId="7261E8E0" w14:textId="32B51C90" w:rsidR="00383CD7" w:rsidRPr="008D209D" w:rsidRDefault="008D209D" w:rsidP="008D209D">
            <w:pPr>
              <w:pStyle w:val="bullet"/>
            </w:pPr>
            <w:r>
              <w:t xml:space="preserve">Acute myeloid leukaemia: OR 0.52; 95%CI </w:t>
            </w:r>
            <w:r w:rsidRPr="008D209D">
              <w:t>0.31</w:t>
            </w:r>
            <w:r>
              <w:t xml:space="preserve"> to 0.89</w:t>
            </w:r>
          </w:p>
        </w:tc>
        <w:tc>
          <w:tcPr>
            <w:tcW w:w="1843" w:type="dxa"/>
          </w:tcPr>
          <w:p w14:paraId="312FD382" w14:textId="2847A66E" w:rsidR="00383CD7" w:rsidRDefault="00383CD7" w:rsidP="00B85DD0">
            <w:pPr>
              <w:keepNext/>
            </w:pPr>
          </w:p>
        </w:tc>
      </w:tr>
      <w:tr w:rsidR="00D26DC6" w:rsidRPr="00236C51" w14:paraId="36693369" w14:textId="77777777" w:rsidTr="00201490">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Height w:val="390"/>
        </w:trPr>
        <w:tc>
          <w:tcPr>
            <w:tcW w:w="1304" w:type="dxa"/>
            <w:tcBorders>
              <w:top w:val="single" w:sz="4" w:space="0" w:color="auto"/>
              <w:left w:val="single" w:sz="4" w:space="0" w:color="auto"/>
              <w:bottom w:val="single" w:sz="4" w:space="0" w:color="auto"/>
              <w:right w:val="single" w:sz="4" w:space="0" w:color="auto"/>
            </w:tcBorders>
          </w:tcPr>
          <w:p w14:paraId="68106D66" w14:textId="69C45CE7" w:rsidR="00D26DC6" w:rsidRDefault="00D26DC6" w:rsidP="002747EA">
            <w:r>
              <w:t>Dessypris et al 2017</w:t>
            </w:r>
            <w:r>
              <w:fldChar w:fldCharType="begin">
                <w:fldData xml:space="preserve">PEVuZE5vdGU+PENpdGU+PEF1dGhvcj5EZXNzeXByaXM8L0F1dGhvcj48WWVhcj4yMDE3PC9ZZWFy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=
</w:fldData>
              </w:fldChar>
            </w:r>
            <w:r w:rsidR="002747EA">
              <w:instrText xml:space="preserve"> ADDIN EN.CITE </w:instrText>
            </w:r>
            <w:r w:rsidR="002747EA">
              <w:fldChar w:fldCharType="begin">
                <w:fldData xml:space="preserve">PEVuZE5vdGU+PENpdGU+PEF1dGhvcj5EZXNzeXByaXM8L0F1dGhvcj48WWVhcj4yMDE3PC9ZZWFy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=
</w:fldData>
              </w:fldChar>
            </w:r>
            <w:r w:rsidR="002747EA">
              <w:instrText xml:space="preserve"> ADDIN EN.CITE.DATA </w:instrText>
            </w:r>
            <w:r w:rsidR="002747EA">
              <w:fldChar w:fldCharType="end"/>
            </w:r>
            <w:r>
              <w:fldChar w:fldCharType="separate"/>
            </w:r>
            <w:r w:rsidR="002747EA" w:rsidRPr="002747EA">
              <w:rPr>
                <w:noProof/>
                <w:vertAlign w:val="superscript"/>
              </w:rPr>
              <w:t>75</w:t>
            </w:r>
            <w:r>
              <w:fldChar w:fldCharType="end"/>
            </w:r>
          </w:p>
        </w:tc>
        <w:tc>
          <w:tcPr>
            <w:tcW w:w="1390" w:type="dxa"/>
            <w:tcBorders>
              <w:top w:val="single" w:sz="4" w:space="0" w:color="auto"/>
              <w:left w:val="single" w:sz="4" w:space="0" w:color="auto"/>
              <w:bottom w:val="single" w:sz="4" w:space="0" w:color="auto"/>
              <w:right w:val="single" w:sz="4" w:space="0" w:color="auto"/>
            </w:tcBorders>
          </w:tcPr>
          <w:p w14:paraId="5941DBD0" w14:textId="77777777" w:rsidR="00D26DC6" w:rsidRDefault="00D26DC6" w:rsidP="00201490">
            <w:r>
              <w:t>3 case-control studies</w:t>
            </w:r>
          </w:p>
        </w:tc>
        <w:tc>
          <w:tcPr>
            <w:tcW w:w="4819" w:type="dxa"/>
            <w:tcBorders>
              <w:top w:val="single" w:sz="4" w:space="0" w:color="auto"/>
              <w:left w:val="single" w:sz="4" w:space="0" w:color="auto"/>
              <w:bottom w:val="single" w:sz="4" w:space="0" w:color="auto"/>
              <w:right w:val="single" w:sz="4" w:space="0" w:color="auto"/>
            </w:tcBorders>
          </w:tcPr>
          <w:p w14:paraId="4E9A9AC5" w14:textId="77777777" w:rsidR="00D26DC6" w:rsidRDefault="00D26DC6" w:rsidP="00201490">
            <w:r w:rsidRPr="001C127C">
              <w:rPr>
                <w:b/>
              </w:rPr>
              <w:t>Aim</w:t>
            </w:r>
            <w:r>
              <w:t>: To quantitatively synthesis</w:t>
            </w:r>
            <w:r w:rsidRPr="001C127C">
              <w:t>e published data on the association of maternal/child diet with leuk</w:t>
            </w:r>
            <w:r>
              <w:t>a</w:t>
            </w:r>
            <w:r w:rsidRPr="001C127C">
              <w:t xml:space="preserve">emia risk. </w:t>
            </w:r>
          </w:p>
          <w:p w14:paraId="1C305A1A" w14:textId="77777777" w:rsidR="00D26DC6" w:rsidRDefault="00D26DC6" w:rsidP="00201490">
            <w:pPr>
              <w:rPr>
                <w:b/>
              </w:rPr>
            </w:pPr>
            <w:r w:rsidRPr="001C127C">
              <w:rPr>
                <w:b/>
              </w:rPr>
              <w:t>Methods</w:t>
            </w:r>
            <w:r w:rsidRPr="001C127C">
              <w:t>: Medline was searched until June 30th, 2016 for eligible articles on the association of childhood leuk</w:t>
            </w:r>
            <w:r>
              <w:t>a</w:t>
            </w:r>
            <w:r w:rsidRPr="001C127C">
              <w:t>emia with consumption of (i) food groups, excluding alcoholic and non-alcoholic beverages, and (ii) specific dietary supplements before/during index pregnancy and childhood.</w:t>
            </w:r>
          </w:p>
        </w:tc>
        <w:tc>
          <w:tcPr>
            <w:tcW w:w="4536" w:type="dxa"/>
            <w:tcBorders>
              <w:top w:val="single" w:sz="4" w:space="0" w:color="auto"/>
              <w:left w:val="single" w:sz="4" w:space="0" w:color="auto"/>
              <w:bottom w:val="single" w:sz="4" w:space="0" w:color="auto"/>
              <w:right w:val="single" w:sz="4" w:space="0" w:color="auto"/>
            </w:tcBorders>
          </w:tcPr>
          <w:p w14:paraId="05FD4575" w14:textId="77777777" w:rsidR="00D26DC6" w:rsidRDefault="00D26DC6" w:rsidP="00201490">
            <w:r>
              <w:t>Dietary supplement of folic acid versus no supplement:</w:t>
            </w:r>
          </w:p>
          <w:p w14:paraId="605E3AD8" w14:textId="77777777" w:rsidR="00D26DC6" w:rsidRDefault="00D26DC6" w:rsidP="00201490">
            <w:pPr>
              <w:pStyle w:val="bullet"/>
            </w:pPr>
            <w:r>
              <w:t>Childhood acute lymphoblastic leukaemia: RR 0.87 (0.57 to 1.34); 3 studies</w:t>
            </w:r>
          </w:p>
        </w:tc>
        <w:tc>
          <w:tcPr>
            <w:tcW w:w="1843" w:type="dxa"/>
            <w:tcBorders>
              <w:top w:val="single" w:sz="4" w:space="0" w:color="auto"/>
              <w:left w:val="single" w:sz="4" w:space="0" w:color="auto"/>
              <w:bottom w:val="single" w:sz="4" w:space="0" w:color="auto"/>
              <w:right w:val="single" w:sz="4" w:space="0" w:color="auto"/>
            </w:tcBorders>
          </w:tcPr>
          <w:p w14:paraId="1A046A28" w14:textId="5FC88275" w:rsidR="00D26DC6" w:rsidRPr="00236C51" w:rsidRDefault="00D26DC6" w:rsidP="00201490"/>
        </w:tc>
      </w:tr>
      <w:tr w:rsidR="00383CD7" w:rsidRPr="00236C51" w14:paraId="5B720955" w14:textId="77777777" w:rsidTr="00D84B93">
        <w:trPr>
          <w:cantSplit/>
          <w:trHeight w:val="390"/>
        </w:trPr>
        <w:tc>
          <w:tcPr>
            <w:tcW w:w="1304" w:type="dxa"/>
          </w:tcPr>
          <w:p w14:paraId="1D32E4AD" w14:textId="724A8019" w:rsidR="00383CD7" w:rsidRDefault="00383CD7" w:rsidP="002747EA">
            <w:r>
              <w:t>Chiavarini et al 2018</w:t>
            </w:r>
            <w:r>
              <w:fldChar w:fldCharType="begin">
                <w:fldData xml:space="preserve">PEVuZE5vdGU+PENpdGU+PEF1dGhvcj5DaGlhdmFyaW5pPC9BdXRob3I+PFllYXI+MjAxODwvWWVh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</w:fldData>
              </w:fldChar>
            </w:r>
            <w:r w:rsidR="002747EA">
              <w:instrText xml:space="preserve"> ADDIN EN.CITE </w:instrText>
            </w:r>
            <w:r w:rsidR="002747EA">
              <w:fldChar w:fldCharType="begin">
                <w:fldData xml:space="preserve">PEVuZE5vdGU+PENpdGU+PEF1dGhvcj5DaGlhdmFyaW5pPC9BdXRob3I+PFllYXI+MjAxODwvWWVh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</w:fldData>
              </w:fldChar>
            </w:r>
            <w:r w:rsidR="002747EA">
              <w:instrText xml:space="preserve"> ADDIN EN.CITE.DATA </w:instrText>
            </w:r>
            <w:r w:rsidR="002747EA">
              <w:fldChar w:fldCharType="end"/>
            </w:r>
            <w:r>
              <w:fldChar w:fldCharType="separate"/>
            </w:r>
            <w:r w:rsidR="002747EA" w:rsidRPr="002747EA">
              <w:rPr>
                <w:noProof/>
                <w:vertAlign w:val="superscript"/>
              </w:rPr>
              <w:t>127</w:t>
            </w:r>
            <w:r>
              <w:fldChar w:fldCharType="end"/>
            </w:r>
          </w:p>
        </w:tc>
        <w:tc>
          <w:tcPr>
            <w:tcW w:w="1390" w:type="dxa"/>
          </w:tcPr>
          <w:p w14:paraId="447B8ED9" w14:textId="77777777" w:rsidR="00383CD7" w:rsidRDefault="00383CD7" w:rsidP="00CB7786">
            <w:r>
              <w:t>10 studies:</w:t>
            </w:r>
          </w:p>
          <w:p w14:paraId="5323F80B" w14:textId="77777777" w:rsidR="00383CD7" w:rsidRDefault="00383CD7" w:rsidP="00CB7786">
            <w:r>
              <w:t>1 cohort study</w:t>
            </w:r>
          </w:p>
          <w:p w14:paraId="25EF9657" w14:textId="77777777" w:rsidR="00383CD7" w:rsidRDefault="00383CD7" w:rsidP="00CB7786">
            <w:r>
              <w:t>9 case-control studies</w:t>
            </w:r>
          </w:p>
        </w:tc>
        <w:tc>
          <w:tcPr>
            <w:tcW w:w="4819" w:type="dxa"/>
          </w:tcPr>
          <w:p w14:paraId="736740FF" w14:textId="57602C5F" w:rsidR="00383CD7" w:rsidRDefault="00383CD7" w:rsidP="00CB7786">
            <w:r w:rsidRPr="0025225A">
              <w:rPr>
                <w:b/>
              </w:rPr>
              <w:t>Aim</w:t>
            </w:r>
            <w:r>
              <w:t>: To investigate</w:t>
            </w:r>
            <w:r w:rsidRPr="0025225A">
              <w:t xml:space="preserve"> the effect of maternal diet and prenatal multivitamin supplementation on p</w:t>
            </w:r>
            <w:r>
              <w:t>a</w:t>
            </w:r>
            <w:r w:rsidRPr="0025225A">
              <w:t>ediatric cancer risk</w:t>
            </w:r>
            <w:r>
              <w:t>, in particular c</w:t>
            </w:r>
            <w:r w:rsidRPr="0025225A">
              <w:t>hildhood brain and spinal cord tumo</w:t>
            </w:r>
            <w:r w:rsidR="00F615F8">
              <w:t>u</w:t>
            </w:r>
            <w:r w:rsidRPr="0025225A">
              <w:t xml:space="preserve">rs (CBSCT). </w:t>
            </w:r>
          </w:p>
          <w:p w14:paraId="5B357C15" w14:textId="19720CFF" w:rsidR="00383CD7" w:rsidRPr="0016156C" w:rsidRDefault="00383CD7" w:rsidP="00CB7786">
            <w:pPr>
              <w:rPr>
                <w:b/>
              </w:rPr>
            </w:pPr>
            <w:r w:rsidRPr="0025225A">
              <w:rPr>
                <w:b/>
              </w:rPr>
              <w:t>Methods</w:t>
            </w:r>
            <w:r w:rsidRPr="0025225A">
              <w:t xml:space="preserve">: We conducted a systematic review and meta-analysis on maternal folate intake before and during pregnancy and the risk of CBSCT. We systematically reviewed publications obtained by searching the </w:t>
            </w:r>
            <w:r w:rsidR="00501148" w:rsidRPr="0025225A">
              <w:t>Institute</w:t>
            </w:r>
            <w:r w:rsidRPr="0025225A">
              <w:t xml:space="preserve"> for Scientific Information Web of Knowledge and PubMed literature databases. We extracted the risk estimate of the highest and the lowest reported categories of intake from each study and conducted a meta-analysis using a random-effects model. </w:t>
            </w:r>
          </w:p>
        </w:tc>
        <w:tc>
          <w:tcPr>
            <w:tcW w:w="4536" w:type="dxa"/>
          </w:tcPr>
          <w:p w14:paraId="2DE61ECD" w14:textId="77777777" w:rsidR="00383CD7" w:rsidRDefault="00383CD7" w:rsidP="00CB7786">
            <w:r>
              <w:t>Folate supplementation vs no folate supplementation:</w:t>
            </w:r>
          </w:p>
          <w:p w14:paraId="70386AE6" w14:textId="2A419AB2" w:rsidR="00383CD7" w:rsidRPr="0025225A" w:rsidRDefault="00383CD7" w:rsidP="00F615F8">
            <w:pPr>
              <w:pStyle w:val="bullet"/>
            </w:pPr>
            <w:r>
              <w:t xml:space="preserve">CBSCT: </w:t>
            </w:r>
            <w:r w:rsidRPr="0025225A">
              <w:t>OR 0.77</w:t>
            </w:r>
            <w:r>
              <w:t xml:space="preserve"> (0.66 to </w:t>
            </w:r>
            <w:r w:rsidRPr="0025225A">
              <w:t>0.90</w:t>
            </w:r>
            <w:r>
              <w:t>), p=</w:t>
            </w:r>
            <w:r w:rsidRPr="0025225A">
              <w:t xml:space="preserve">0.001 </w:t>
            </w:r>
          </w:p>
        </w:tc>
        <w:tc>
          <w:tcPr>
            <w:tcW w:w="1843" w:type="dxa"/>
          </w:tcPr>
          <w:p w14:paraId="3F69DDE2" w14:textId="38ABF601" w:rsidR="00383CD7" w:rsidRPr="00236C51" w:rsidRDefault="00383CD7" w:rsidP="00CB7786"/>
        </w:tc>
      </w:tr>
      <w:tr w:rsidR="00383CD7" w:rsidRPr="00236C51" w14:paraId="66201CDA" w14:textId="77777777" w:rsidTr="00D84B93">
        <w:trPr>
          <w:cantSplit/>
          <w:trHeight w:val="390"/>
        </w:trPr>
        <w:tc>
          <w:tcPr>
            <w:tcW w:w="1304" w:type="dxa"/>
            <w:tcBorders>
              <w:bottom w:val="single" w:sz="4" w:space="0" w:color="auto"/>
            </w:tcBorders>
          </w:tcPr>
          <w:p w14:paraId="1D9C57AD" w14:textId="22E56313" w:rsidR="00383CD7" w:rsidRDefault="00383CD7" w:rsidP="002747EA">
            <w:r>
              <w:t>De Regil et al 2015</w:t>
            </w:r>
            <w:r>
              <w:fldChar w:fldCharType="begin"/>
            </w:r>
            <w:r w:rsidR="002747EA">
              <w:instrText xml:space="preserve"> ADDIN EN.CITE &lt;EndNote&gt;&lt;Cite&gt;&lt;Author&gt;De-Regil&lt;/Author&gt;&lt;Year&gt;2015&lt;/Year&gt;&lt;RecNum&gt;1430&lt;/RecNum&gt;&lt;DisplayText&gt;&lt;style face="superscript" font="Trebuchet MS" size="9"&gt;129&lt;/style&gt;&lt;/DisplayText&gt;&lt;record&gt;&lt;rec-number&gt;1430&lt;/rec-number&gt;&lt;foreign-keys&gt;&lt;key app="EN" db-id="exvasrfx2dtraoesasxp2szsxa2df502592x" timestamp="1571626206"&gt;1430&lt;/key&gt;&lt;key app="ENWeb" db-id=""&gt;0&lt;/key&gt;&lt;/foreign-keys&gt;&lt;ref-type name="Journal Article"&gt;17&lt;/ref-type&gt;&lt;contributors&gt;&lt;authors&gt;&lt;author&gt;De-Regil, L. M.&lt;/author&gt;&lt;author&gt;Pena-Rosas, J. P.&lt;/author&gt;&lt;author&gt;Fernandez-Gaxiola, A. C.&lt;/author&gt;&lt;author&gt;Rayco-Solon, P.&lt;/author&gt;&lt;/authors&gt;&lt;/contributors&gt;&lt;auth-address&gt;Research and Evaluation, Micronutrient Initiative, 180 Elgin Street, Suite 1000, Ottawa, ON, Canada, K2P 2K3.&lt;/auth-address&gt;&lt;titles&gt;&lt;title&gt;Effects and safety of periconceptional oral folate supplementation for preventing birth defects&lt;/title&gt;&lt;secondary-title&gt;Cochrane Database Syst Rev&lt;/secondary-title&gt;&lt;/titles&gt;&lt;periodical&gt;&lt;full-title&gt;Cochrane Database Syst Rev&lt;/full-title&gt;&lt;/periodical&gt;&lt;pages&gt;CD007950&lt;/pages&gt;&lt;number&gt;12&lt;/number&gt;&lt;edition&gt;2015/12/15&lt;/edition&gt;&lt;keywords&gt;&lt;keyword&gt;Dietary Supplements&lt;/keyword&gt;&lt;keyword&gt;Female&lt;/keyword&gt;&lt;keyword&gt;Folic Acid/*administration &amp;amp; dosage&lt;/keyword&gt;&lt;keyword&gt;Humans&lt;/keyword&gt;&lt;keyword&gt;Infant&lt;/keyword&gt;&lt;keyword&gt;Neural Tube Defects/*prevention &amp;amp; control&lt;/keyword&gt;&lt;keyword&gt;Preconception Care&lt;/keyword&gt;&lt;keyword&gt;Pregnancy&lt;/keyword&gt;&lt;keyword&gt;Randomized Controlled Trials as Topic&lt;/keyword&gt;&lt;keyword&gt;Vitamin B Complex/*administration &amp;amp; dosage&lt;/keyword&gt;&lt;/keywords&gt;&lt;dates&gt;&lt;year&gt;2015&lt;/year&gt;&lt;pub-dates&gt;&lt;date&gt;Dec 14&lt;/date&gt;&lt;/pub-dates&gt;&lt;/dates&gt;&lt;isbn&gt;1469-493X (Electronic)&amp;#xD;1361-6137 (Linking)&lt;/isbn&gt;&lt;accession-num&gt;26662928&lt;/accession-num&gt;&lt;urls&gt;&lt;related-urls&gt;&lt;url&gt;https://www.ncbi.nlm.nih.gov/pubmed/26662928&lt;/url&gt;&lt;/related-urls&gt;&lt;/urls&gt;&lt;electronic-resource-num&gt;10.1002/14651858.CD007950.pub3&lt;/electronic-resource-num&gt;&lt;/record&gt;&lt;/Cite&gt;&lt;/EndNote&gt;</w:instrText>
            </w:r>
            <w:r>
              <w:fldChar w:fldCharType="separate"/>
            </w:r>
            <w:r w:rsidR="002747EA" w:rsidRPr="002747EA">
              <w:rPr>
                <w:noProof/>
                <w:vertAlign w:val="superscript"/>
              </w:rPr>
              <w:t>129</w:t>
            </w:r>
            <w:r>
              <w:fldChar w:fldCharType="end"/>
            </w:r>
          </w:p>
        </w:tc>
        <w:tc>
          <w:tcPr>
            <w:tcW w:w="1390" w:type="dxa"/>
            <w:tcBorders>
              <w:bottom w:val="single" w:sz="4" w:space="0" w:color="auto"/>
            </w:tcBorders>
          </w:tcPr>
          <w:p w14:paraId="11DC413F" w14:textId="77777777" w:rsidR="00383CD7" w:rsidRDefault="00383CD7" w:rsidP="00CB7786">
            <w:r>
              <w:t>5 RCTs</w:t>
            </w:r>
          </w:p>
          <w:p w14:paraId="49BFC69B" w14:textId="77777777" w:rsidR="00383CD7" w:rsidRDefault="00383CD7" w:rsidP="00CB7786">
            <w:r>
              <w:t>2,033 women with a history of NTDs</w:t>
            </w:r>
          </w:p>
          <w:p w14:paraId="5D331567" w14:textId="77777777" w:rsidR="00383CD7" w:rsidRDefault="00383CD7" w:rsidP="00CB7786">
            <w:r>
              <w:t xml:space="preserve">5,358 women with no history </w:t>
            </w:r>
          </w:p>
        </w:tc>
        <w:tc>
          <w:tcPr>
            <w:tcW w:w="4819" w:type="dxa"/>
            <w:tcBorders>
              <w:bottom w:val="single" w:sz="4" w:space="0" w:color="auto"/>
            </w:tcBorders>
          </w:tcPr>
          <w:p w14:paraId="0BC8FC3E" w14:textId="77777777" w:rsidR="00383CD7" w:rsidRDefault="00383CD7" w:rsidP="00CB7786">
            <w:r>
              <w:rPr>
                <w:b/>
              </w:rPr>
              <w:t xml:space="preserve">Aim: </w:t>
            </w:r>
            <w:r>
              <w:t>T</w:t>
            </w:r>
            <w:r w:rsidRPr="000E188E">
              <w:t xml:space="preserve">o examine whether periconceptional folate supplementation reduces the risk of neural tube and other congenital anomalies (including cleft palate) without causing adverse outcomes in mothers or babies. </w:t>
            </w:r>
          </w:p>
          <w:p w14:paraId="3881989C" w14:textId="77777777" w:rsidR="00383CD7" w:rsidRPr="0025225A" w:rsidRDefault="00383CD7" w:rsidP="00CB7786">
            <w:pPr>
              <w:rPr>
                <w:b/>
              </w:rPr>
            </w:pPr>
            <w:r w:rsidRPr="000E188E">
              <w:rPr>
                <w:b/>
              </w:rPr>
              <w:t>Methods</w:t>
            </w:r>
            <w:r w:rsidRPr="000E188E">
              <w:t xml:space="preserve">: We searched the Cochrane Pregnancy and Childbirth Group's Trials Register (31 August 2015). Additionally, we searched the World Health Organization (WHO) International Clinical Trials Registry Platform (ICTRP) (31 August 2015) and contacted relevant organisations to identify ongoing and unpublished studies. We included all randomised or quasi-randomised trials evaluating the effect of periconceptional folate supplementation alone, or in combination with other vitamins and minerals, in women independent of age and parity. </w:t>
            </w:r>
          </w:p>
        </w:tc>
        <w:tc>
          <w:tcPr>
            <w:tcW w:w="4536" w:type="dxa"/>
            <w:tcBorders>
              <w:bottom w:val="single" w:sz="4" w:space="0" w:color="auto"/>
            </w:tcBorders>
          </w:tcPr>
          <w:p w14:paraId="5EC87A74" w14:textId="49081DA0" w:rsidR="00383CD7" w:rsidRDefault="00383CD7" w:rsidP="00CB7786">
            <w:r>
              <w:t>S</w:t>
            </w:r>
            <w:r w:rsidRPr="000E188E">
              <w:t xml:space="preserve">upplementation with folate </w:t>
            </w:r>
            <w:r w:rsidR="001930BB">
              <w:t xml:space="preserve">(alone or in combination with other vitamins and minerals) </w:t>
            </w:r>
            <w:r w:rsidRPr="000E188E">
              <w:t>versus no intervention, placebo or other micronutrients without folate</w:t>
            </w:r>
            <w:r>
              <w:t>:</w:t>
            </w:r>
          </w:p>
          <w:p w14:paraId="5765632F" w14:textId="1FD772F6" w:rsidR="001930BB" w:rsidRDefault="00383CD7" w:rsidP="00335498">
            <w:pPr>
              <w:pStyle w:val="bullet"/>
            </w:pPr>
            <w:r>
              <w:t xml:space="preserve">Neural tube defects: RR 0.31 (0.17 to 0.58); 5 </w:t>
            </w:r>
            <w:r w:rsidR="007A0BD2">
              <w:t>RCTs</w:t>
            </w:r>
            <w:r>
              <w:t>; n=6,708</w:t>
            </w:r>
            <w:r w:rsidR="001930BB">
              <w:t xml:space="preserve">; high </w:t>
            </w:r>
            <w:r w:rsidR="00FB2A6C">
              <w:t>certainty</w:t>
            </w:r>
          </w:p>
          <w:p w14:paraId="65A60523" w14:textId="79BDAA24" w:rsidR="00383CD7" w:rsidRDefault="00383CD7" w:rsidP="00CB7786">
            <w:pPr>
              <w:pStyle w:val="bullet"/>
            </w:pPr>
            <w:r>
              <w:t>Cleft lip: RR 0.79 (0.14 to 4.36); 3 studies; n=5,612</w:t>
            </w:r>
            <w:r w:rsidR="001930BB">
              <w:t xml:space="preserve">; low </w:t>
            </w:r>
            <w:r w:rsidR="00FB2A6C">
              <w:t>certainty</w:t>
            </w:r>
          </w:p>
          <w:p w14:paraId="2D2005A7" w14:textId="1B2B89C5" w:rsidR="00383CD7" w:rsidRDefault="00383CD7" w:rsidP="00CB7786">
            <w:pPr>
              <w:pStyle w:val="bullet"/>
            </w:pPr>
            <w:r>
              <w:t>Cleft palate: RR 0.73 (0.05 to 0.89); 3 studies; n=5,612</w:t>
            </w:r>
            <w:r w:rsidR="001930BB">
              <w:t xml:space="preserve">; low </w:t>
            </w:r>
            <w:r w:rsidR="00FB2A6C">
              <w:t>certainty</w:t>
            </w:r>
          </w:p>
          <w:p w14:paraId="4085ADC3" w14:textId="6F9EAD1D" w:rsidR="00383CD7" w:rsidRDefault="00383CD7" w:rsidP="00CB7786">
            <w:pPr>
              <w:pStyle w:val="bullet"/>
            </w:pPr>
            <w:r>
              <w:t xml:space="preserve">Congenital cardiovascular </w:t>
            </w:r>
            <w:r w:rsidR="001930BB">
              <w:t>defects</w:t>
            </w:r>
            <w:r>
              <w:t>: RR 0.57 (0.24 to 1.33); 3 studies; n=5,612</w:t>
            </w:r>
            <w:r w:rsidR="001930BB">
              <w:t xml:space="preserve">; low </w:t>
            </w:r>
            <w:r w:rsidR="00FB2A6C">
              <w:t>certainty</w:t>
            </w:r>
          </w:p>
          <w:p w14:paraId="6367E05D" w14:textId="77777777" w:rsidR="00383CD7" w:rsidRDefault="00383CD7" w:rsidP="00CB7786">
            <w:pPr>
              <w:pStyle w:val="bullet"/>
            </w:pPr>
            <w:r>
              <w:t>Other congenital anomalies: RR 0.94 (0.53 to 1.66); 3 studies; n=5,612</w:t>
            </w:r>
          </w:p>
          <w:p w14:paraId="2317376A" w14:textId="5B79A396" w:rsidR="00383CD7" w:rsidRDefault="00383CD7" w:rsidP="00CB7786">
            <w:pPr>
              <w:pStyle w:val="bullet"/>
            </w:pPr>
            <w:r>
              <w:t>Miscarriage: RR 1.10 (0.94 to 1.28); 5 studies; n=7,391</w:t>
            </w:r>
            <w:r w:rsidR="001930BB">
              <w:t xml:space="preserve">; moderate </w:t>
            </w:r>
            <w:r w:rsidR="00FB2A6C">
              <w:t>certainty</w:t>
            </w:r>
          </w:p>
          <w:p w14:paraId="01F2354B" w14:textId="7161B782" w:rsidR="00383CD7" w:rsidRPr="002E57EF" w:rsidRDefault="001930BB" w:rsidP="001930BB">
            <w:pPr>
              <w:pStyle w:val="bullet"/>
            </w:pPr>
            <w:r>
              <w:t xml:space="preserve">Any other birth defects: RR 0.94; 95%CI 0.53 to 1.66; 3 studies; n=5,612; low </w:t>
            </w:r>
            <w:r w:rsidR="00FB2A6C">
              <w:t>certainty</w:t>
            </w:r>
          </w:p>
        </w:tc>
        <w:tc>
          <w:tcPr>
            <w:tcW w:w="1843" w:type="dxa"/>
            <w:tcBorders>
              <w:bottom w:val="single" w:sz="4" w:space="0" w:color="auto"/>
            </w:tcBorders>
          </w:tcPr>
          <w:p w14:paraId="43F34162" w14:textId="3AAB6B2A" w:rsidR="00383CD7" w:rsidRPr="00236C51" w:rsidRDefault="00383CD7" w:rsidP="00CB7786"/>
        </w:tc>
      </w:tr>
      <w:tr w:rsidR="00383CD7" w:rsidRPr="00236C51" w14:paraId="0393CBC2" w14:textId="77777777" w:rsidTr="00D84B93">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Height w:val="390"/>
        </w:trPr>
        <w:tc>
          <w:tcPr>
            <w:tcW w:w="1304" w:type="dxa"/>
            <w:tcBorders>
              <w:top w:val="single" w:sz="4" w:space="0" w:color="auto"/>
              <w:left w:val="single" w:sz="4" w:space="0" w:color="auto"/>
              <w:bottom w:val="single" w:sz="4" w:space="0" w:color="auto"/>
              <w:right w:val="single" w:sz="4" w:space="0" w:color="auto"/>
            </w:tcBorders>
          </w:tcPr>
          <w:p w14:paraId="51D3714C" w14:textId="150EC21E" w:rsidR="00383CD7" w:rsidRDefault="00383CD7" w:rsidP="002747EA">
            <w:r w:rsidRPr="005818D1">
              <w:t>Feng et al 2015</w:t>
            </w:r>
            <w:r>
              <w:fldChar w:fldCharType="begin">
                <w:fldData xml:space="preserve">PEVuZE5vdGU+PENpdGU+PEF1dGhvcj5GZW5nPC9BdXRob3I+PFllYXI+MjAxNTwvWWVhcj48UmVj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==
</w:fldData>
              </w:fldChar>
            </w:r>
            <w:r w:rsidR="002747EA">
              <w:instrText xml:space="preserve"> ADDIN EN.CITE </w:instrText>
            </w:r>
            <w:r w:rsidR="002747EA">
              <w:fldChar w:fldCharType="begin">
                <w:fldData xml:space="preserve">PEVuZE5vdGU+PENpdGU+PEF1dGhvcj5GZW5nPC9BdXRob3I+PFllYXI+MjAxNTwvWWVhcj48UmVj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==
</w:fldData>
              </w:fldChar>
            </w:r>
            <w:r w:rsidR="002747EA">
              <w:instrText xml:space="preserve"> ADDIN EN.CITE.DATA </w:instrText>
            </w:r>
            <w:r w:rsidR="002747EA">
              <w:fldChar w:fldCharType="end"/>
            </w:r>
            <w:r>
              <w:fldChar w:fldCharType="separate"/>
            </w:r>
            <w:r w:rsidR="002747EA" w:rsidRPr="002747EA">
              <w:rPr>
                <w:noProof/>
                <w:vertAlign w:val="superscript"/>
              </w:rPr>
              <w:t>130</w:t>
            </w:r>
            <w:r>
              <w:fldChar w:fldCharType="end"/>
            </w:r>
          </w:p>
        </w:tc>
        <w:tc>
          <w:tcPr>
            <w:tcW w:w="1390" w:type="dxa"/>
            <w:tcBorders>
              <w:top w:val="single" w:sz="4" w:space="0" w:color="auto"/>
              <w:left w:val="single" w:sz="4" w:space="0" w:color="auto"/>
              <w:bottom w:val="single" w:sz="4" w:space="0" w:color="auto"/>
              <w:right w:val="single" w:sz="4" w:space="0" w:color="auto"/>
            </w:tcBorders>
          </w:tcPr>
          <w:p w14:paraId="37AE4401" w14:textId="77777777" w:rsidR="00383CD7" w:rsidRDefault="00383CD7" w:rsidP="00CB7786">
            <w:r>
              <w:t>18 studies:</w:t>
            </w:r>
          </w:p>
          <w:p w14:paraId="3373BA93" w14:textId="77777777" w:rsidR="00383CD7" w:rsidRDefault="00383CD7" w:rsidP="00CB7786">
            <w:r>
              <w:t>1 RCT</w:t>
            </w:r>
          </w:p>
          <w:p w14:paraId="79C95591" w14:textId="77777777" w:rsidR="00383CD7" w:rsidRDefault="00383CD7" w:rsidP="00CB7786">
            <w:r>
              <w:t>1 cohort study</w:t>
            </w:r>
          </w:p>
          <w:p w14:paraId="3BE49669" w14:textId="77777777" w:rsidR="00383CD7" w:rsidRDefault="00383CD7" w:rsidP="00CB7786">
            <w:r>
              <w:t>16 case-control studies</w:t>
            </w:r>
          </w:p>
        </w:tc>
        <w:tc>
          <w:tcPr>
            <w:tcW w:w="4819" w:type="dxa"/>
            <w:tcBorders>
              <w:top w:val="single" w:sz="4" w:space="0" w:color="auto"/>
              <w:left w:val="single" w:sz="4" w:space="0" w:color="auto"/>
              <w:bottom w:val="single" w:sz="4" w:space="0" w:color="auto"/>
              <w:right w:val="single" w:sz="4" w:space="0" w:color="auto"/>
            </w:tcBorders>
          </w:tcPr>
          <w:p w14:paraId="4B6B0200" w14:textId="77777777" w:rsidR="00383CD7" w:rsidRDefault="00383CD7" w:rsidP="00CB7786">
            <w:r w:rsidRPr="008E7B33">
              <w:rPr>
                <w:b/>
              </w:rPr>
              <w:t>Aim</w:t>
            </w:r>
            <w:r>
              <w:t>: To conduct</w:t>
            </w:r>
            <w:r w:rsidRPr="008E7B33">
              <w:t xml:space="preserve"> a meta-analysis of the association between maternal folic acid supplementation and </w:t>
            </w:r>
            <w:r>
              <w:t>congenital heart defects</w:t>
            </w:r>
            <w:r w:rsidRPr="008E7B33">
              <w:t xml:space="preserve"> in offspring</w:t>
            </w:r>
            <w:r>
              <w:t>.</w:t>
            </w:r>
          </w:p>
          <w:p w14:paraId="63389B41" w14:textId="5EDA460F" w:rsidR="00383CD7" w:rsidRPr="001C127C" w:rsidRDefault="00383CD7" w:rsidP="00CB7786">
            <w:pPr>
              <w:rPr>
                <w:b/>
              </w:rPr>
            </w:pPr>
            <w:r w:rsidRPr="008E7B33">
              <w:rPr>
                <w:b/>
              </w:rPr>
              <w:t>Methods</w:t>
            </w:r>
            <w:r>
              <w:t>:</w:t>
            </w:r>
            <w:r w:rsidRPr="008E7B33">
              <w:t xml:space="preserve"> We searched the MEDLINE and EMBASE databases for articles </w:t>
            </w:r>
            <w:r w:rsidR="00501148" w:rsidRPr="008E7B33">
              <w:t>catalogued</w:t>
            </w:r>
            <w:r w:rsidRPr="008E7B33">
              <w:t xml:space="preserve"> between their inceptions and October 10, 2014 and identified relevant published studies that assessed the association between maternal folate supplementation and the risk of CHDs. Study-specific relative risk estimates were pooled using random-effects or fixed-effects models. Out of the 1,606 articles found in our initial literature</w:t>
            </w:r>
            <w:r w:rsidR="00FB0ABB">
              <w:t xml:space="preserve"> searches, a total of 1 randomis</w:t>
            </w:r>
            <w:r w:rsidRPr="008E7B33">
              <w:t>ed controlled trial, 1 cohort study, and 16 case-control studies were included in our final meta-analysis.</w:t>
            </w:r>
          </w:p>
        </w:tc>
        <w:tc>
          <w:tcPr>
            <w:tcW w:w="4536" w:type="dxa"/>
            <w:tcBorders>
              <w:top w:val="single" w:sz="4" w:space="0" w:color="auto"/>
              <w:left w:val="single" w:sz="4" w:space="0" w:color="auto"/>
              <w:bottom w:val="single" w:sz="4" w:space="0" w:color="auto"/>
              <w:right w:val="single" w:sz="4" w:space="0" w:color="auto"/>
            </w:tcBorders>
          </w:tcPr>
          <w:p w14:paraId="0DA903FA" w14:textId="77777777" w:rsidR="00383CD7" w:rsidRDefault="00383CD7" w:rsidP="00CB7786">
            <w:r>
              <w:t>M</w:t>
            </w:r>
            <w:r w:rsidRPr="008E7B33">
              <w:t xml:space="preserve">aternal folate supplementation </w:t>
            </w:r>
            <w:r>
              <w:t>versus no supplementation:</w:t>
            </w:r>
          </w:p>
          <w:p w14:paraId="280A4EDC" w14:textId="77777777" w:rsidR="00383CD7" w:rsidRPr="008E7B33" w:rsidRDefault="00383CD7" w:rsidP="00CB7786">
            <w:pPr>
              <w:pStyle w:val="bullet"/>
            </w:pPr>
            <w:r>
              <w:t xml:space="preserve">Congenital heart defects: </w:t>
            </w:r>
            <w:r w:rsidRPr="008E7B33">
              <w:t>RR 0.72</w:t>
            </w:r>
            <w:r>
              <w:t xml:space="preserve"> (0.63 to 0.82)</w:t>
            </w:r>
          </w:p>
        </w:tc>
        <w:tc>
          <w:tcPr>
            <w:tcW w:w="1843" w:type="dxa"/>
            <w:tcBorders>
              <w:top w:val="single" w:sz="4" w:space="0" w:color="auto"/>
              <w:left w:val="single" w:sz="4" w:space="0" w:color="auto"/>
              <w:bottom w:val="single" w:sz="4" w:space="0" w:color="auto"/>
              <w:right w:val="single" w:sz="4" w:space="0" w:color="auto"/>
            </w:tcBorders>
          </w:tcPr>
          <w:p w14:paraId="2E801AE0" w14:textId="5CF4E96A" w:rsidR="00383CD7" w:rsidRPr="00236C51" w:rsidRDefault="00383CD7" w:rsidP="00CB7786"/>
        </w:tc>
      </w:tr>
      <w:tr w:rsidR="00383CD7" w:rsidRPr="00236C51" w14:paraId="2742C048" w14:textId="77777777" w:rsidTr="00D84B93">
        <w:trPr>
          <w:cantSplit/>
          <w:trHeight w:val="390"/>
        </w:trPr>
        <w:tc>
          <w:tcPr>
            <w:tcW w:w="1304" w:type="dxa"/>
          </w:tcPr>
          <w:p w14:paraId="57FC96C9" w14:textId="3F25AAFE" w:rsidR="00383CD7" w:rsidRDefault="00383CD7" w:rsidP="002747EA">
            <w:r>
              <w:t>Xu et al 2016</w:t>
            </w:r>
            <w:r w:rsidR="00201490">
              <w:fldChar w:fldCharType="begin"/>
            </w:r>
            <w:r w:rsidR="002747EA">
              <w:instrText xml:space="preserve"> ADDIN EN.CITE &lt;EndNote&gt;&lt;Cite&gt;&lt;Author&gt;Xu&lt;/Author&gt;&lt;Year&gt;2016&lt;/Year&gt;&lt;RecNum&gt;1618&lt;/RecNum&gt;&lt;DisplayText&gt;&lt;style face="superscript" font="Trebuchet MS" size="9"&gt;123&lt;/style&gt;&lt;/DisplayText&gt;&lt;record&gt;&lt;rec-number&gt;1618&lt;/rec-number&gt;&lt;foreign-keys&gt;&lt;key app="EN" db-id="exvasrfx2dtraoesasxp2szsxa2df502592x" timestamp="1576726470"&gt;1618&lt;/key&gt;&lt;/foreign-keys&gt;&lt;ref-type name="Journal Article"&gt;17&lt;/ref-type&gt;&lt;contributors&gt;&lt;authors&gt;&lt;author&gt;Xu, A.&lt;/author&gt;&lt;author&gt;Cao, X.&lt;/author&gt;&lt;author&gt;Lu, Y.&lt;/author&gt;&lt;author&gt;Li, H.&lt;/author&gt;&lt;author&gt;Zhu, Q.&lt;/author&gt;&lt;author&gt;Chen, X.&lt;/author&gt;&lt;author&gt;Jiang, H.&lt;/author&gt;&lt;author&gt;Li, X.&lt;/author&gt;&lt;/authors&gt;&lt;/contributors&gt;&lt;auth-address&gt;Prenatal Screening Diagnosis Center, Nantong Maternal and Child Health Hospital.&lt;/auth-address&gt;&lt;titles&gt;&lt;title&gt;A meta-analysis of the relationship between maternal folic acid supplementation and the risk of congenital heart defects&lt;/title&gt;&lt;secondary-title&gt;Int Heart J&lt;/secondary-title&gt;&lt;/titles&gt;&lt;periodical&gt;&lt;full-title&gt;Int Heart J&lt;/full-title&gt;&lt;/periodical&gt;&lt;pages&gt;725-728&lt;/pages&gt;&lt;volume&gt;57&lt;/volume&gt;&lt;number&gt;6&lt;/number&gt;&lt;edition&gt;2016/11/11&lt;/edition&gt;&lt;keywords&gt;&lt;keyword&gt;*Dietary Supplements&lt;/keyword&gt;&lt;keyword&gt;Female&lt;/keyword&gt;&lt;keyword&gt;Folic Acid/*therapeutic use&lt;/keyword&gt;&lt;keyword&gt;Heart Defects, Congenital/*prevention &amp;amp; control&lt;/keyword&gt;&lt;keyword&gt;Humans&lt;/keyword&gt;&lt;keyword&gt;Infant, Newborn&lt;/keyword&gt;&lt;keyword&gt;Pregnancy&lt;/keyword&gt;&lt;keyword&gt;Prenatal Care&lt;/keyword&gt;&lt;keyword&gt;Vitamin B Complex/*therapeutic use&lt;/keyword&gt;&lt;/keywords&gt;&lt;dates&gt;&lt;year&gt;2016&lt;/year&gt;&lt;pub-dates&gt;&lt;date&gt;Dec 2&lt;/date&gt;&lt;/pub-dates&gt;&lt;/dates&gt;&lt;isbn&gt;1349-3299 (Electronic)&amp;#xD;1349-2365 (Linking)&lt;/isbn&gt;&lt;accession-num&gt;27829639&lt;/accession-num&gt;&lt;urls&gt;&lt;related-urls&gt;&lt;url&gt;https://www.ncbi.nlm.nih.gov/pubmed/27829639&lt;/url&gt;&lt;/related-urls&gt;&lt;/urls&gt;&lt;electronic-resource-num&gt;10.1536/ihj.16-054&lt;/electronic-resource-num&gt;&lt;/record&gt;&lt;/Cite&gt;&lt;/EndNote&gt;</w:instrText>
            </w:r>
            <w:r w:rsidR="00201490">
              <w:fldChar w:fldCharType="separate"/>
            </w:r>
            <w:r w:rsidR="002747EA" w:rsidRPr="002747EA">
              <w:rPr>
                <w:noProof/>
                <w:vertAlign w:val="superscript"/>
              </w:rPr>
              <w:t>123</w:t>
            </w:r>
            <w:r w:rsidR="00201490">
              <w:fldChar w:fldCharType="end"/>
            </w:r>
          </w:p>
        </w:tc>
        <w:tc>
          <w:tcPr>
            <w:tcW w:w="1390" w:type="dxa"/>
          </w:tcPr>
          <w:p w14:paraId="10317789" w14:textId="77777777" w:rsidR="00383CD7" w:rsidRDefault="00383CD7" w:rsidP="008F5933">
            <w:r>
              <w:t>20 case-control studies</w:t>
            </w:r>
          </w:p>
        </w:tc>
        <w:tc>
          <w:tcPr>
            <w:tcW w:w="4819" w:type="dxa"/>
          </w:tcPr>
          <w:p w14:paraId="54C3866E" w14:textId="77777777" w:rsidR="00383CD7" w:rsidRDefault="00383CD7" w:rsidP="006E44B6">
            <w:r w:rsidRPr="006E44B6">
              <w:rPr>
                <w:b/>
              </w:rPr>
              <w:t>Aim</w:t>
            </w:r>
            <w:r>
              <w:t>: T</w:t>
            </w:r>
            <w:r w:rsidRPr="006E44B6">
              <w:t xml:space="preserve">o </w:t>
            </w:r>
            <w:r>
              <w:t xml:space="preserve">examine </w:t>
            </w:r>
            <w:r w:rsidRPr="006E44B6">
              <w:t>the relationship between maternal folic acid (FA) supplementation and birth prevalence of congenital heart defects (CHDs).</w:t>
            </w:r>
          </w:p>
          <w:p w14:paraId="6C09049F" w14:textId="77777777" w:rsidR="00383CD7" w:rsidRPr="006005B6" w:rsidRDefault="00383CD7" w:rsidP="006E44B6">
            <w:pPr>
              <w:rPr>
                <w:rFonts w:eastAsiaTheme="majorEastAsia"/>
                <w:b/>
                <w:color w:val="000000"/>
                <w:szCs w:val="18"/>
              </w:rPr>
            </w:pPr>
            <w:r w:rsidRPr="006E44B6">
              <w:rPr>
                <w:b/>
              </w:rPr>
              <w:t>Methods</w:t>
            </w:r>
            <w:r>
              <w:t xml:space="preserve">: </w:t>
            </w:r>
            <w:r w:rsidRPr="006E44B6">
              <w:t>Eligible articles were retrieved by searching databases, including PubMed, Cochrane library, EMBASE, CNKI, and WanFang up to September 2015. A meta-analysis was performed to evaluate the effects of FA on CHDs. Odds ratios (ORs) and 95% confidence interval (CIs) were merged using STATA 12.0. Meta-regression analysis was used to explore the possible sources of heterogeneity. Subgroup analysis according to the selected sources was also performed. Publication bias was assessed by Egger's test.</w:t>
            </w:r>
          </w:p>
        </w:tc>
        <w:tc>
          <w:tcPr>
            <w:tcW w:w="4536" w:type="dxa"/>
          </w:tcPr>
          <w:p w14:paraId="31033FB9" w14:textId="77777777" w:rsidR="00383CD7" w:rsidRDefault="00383CD7" w:rsidP="006E44B6">
            <w:r>
              <w:t>Supplementation vs no supplementation:</w:t>
            </w:r>
          </w:p>
          <w:p w14:paraId="64B06EB3" w14:textId="77777777" w:rsidR="00383CD7" w:rsidRPr="008F5933" w:rsidRDefault="00383CD7" w:rsidP="006E44B6">
            <w:pPr>
              <w:rPr>
                <w:i/>
              </w:rPr>
            </w:pPr>
            <w:r w:rsidRPr="008F5933">
              <w:rPr>
                <w:i/>
              </w:rPr>
              <w:t>Congenital heart defect</w:t>
            </w:r>
          </w:p>
          <w:p w14:paraId="5F93C8B4" w14:textId="09DE1004" w:rsidR="00383CD7" w:rsidRDefault="00F615F8" w:rsidP="008F5933">
            <w:pPr>
              <w:pStyle w:val="bullet"/>
            </w:pPr>
            <w:r>
              <w:t>All populations: OR</w:t>
            </w:r>
            <w:r w:rsidR="00383CD7">
              <w:t xml:space="preserve"> </w:t>
            </w:r>
            <w:r w:rsidR="008E0C77">
              <w:t xml:space="preserve">0.60; </w:t>
            </w:r>
            <w:r w:rsidR="00383CD7">
              <w:t>95%CI 0.49 to 0.71</w:t>
            </w:r>
          </w:p>
          <w:p w14:paraId="43878F03" w14:textId="77777777" w:rsidR="00383CD7" w:rsidRDefault="00383CD7" w:rsidP="008F5933">
            <w:pPr>
              <w:pStyle w:val="bullet"/>
            </w:pPr>
            <w:r>
              <w:t>American populations: OR 0.92; 95%CI 0.83 to 1.02</w:t>
            </w:r>
          </w:p>
          <w:p w14:paraId="428635F7" w14:textId="77777777" w:rsidR="00383CD7" w:rsidRDefault="00383CD7" w:rsidP="008F5933">
            <w:pPr>
              <w:pStyle w:val="bullet"/>
            </w:pPr>
            <w:r>
              <w:t>Chinese populations: OR 0.44; 95%CI 0.33 to 0.56</w:t>
            </w:r>
          </w:p>
          <w:p w14:paraId="31D11056" w14:textId="77777777" w:rsidR="00383CD7" w:rsidRPr="008F5933" w:rsidRDefault="00383CD7" w:rsidP="008F5933">
            <w:pPr>
              <w:pStyle w:val="bullet"/>
            </w:pPr>
            <w:r>
              <w:t>European populations: OR 0.83; 95%CI 0.75 to 0.91</w:t>
            </w:r>
          </w:p>
        </w:tc>
        <w:tc>
          <w:tcPr>
            <w:tcW w:w="1843" w:type="dxa"/>
          </w:tcPr>
          <w:p w14:paraId="3C6C7149" w14:textId="5746CA99" w:rsidR="00383CD7" w:rsidRDefault="00383CD7" w:rsidP="00B85DD0">
            <w:pPr>
              <w:keepNext/>
            </w:pPr>
          </w:p>
        </w:tc>
      </w:tr>
      <w:tr w:rsidR="00383CD7" w:rsidRPr="00236C51" w14:paraId="29FC5981" w14:textId="77777777" w:rsidTr="00D84B93">
        <w:trPr>
          <w:cantSplit/>
          <w:trHeight w:val="390"/>
        </w:trPr>
        <w:tc>
          <w:tcPr>
            <w:tcW w:w="1304" w:type="dxa"/>
          </w:tcPr>
          <w:p w14:paraId="46D75DED" w14:textId="37208012" w:rsidR="00383CD7" w:rsidRPr="00236C51" w:rsidRDefault="00383CD7" w:rsidP="002747EA">
            <w:r>
              <w:t>Balogun et al 2016</w:t>
            </w:r>
            <w:r>
              <w:fldChar w:fldCharType="begin">
                <w:fldData xml:space="preserve">PEVuZE5vdGU+PENpdGU+PEF1dGhvcj5CYWxvZ3VuPC9BdXRob3I+PFllYXI+MjAxNjwvWWVhcj48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</w:fldData>
              </w:fldChar>
            </w:r>
            <w:r w:rsidR="002747EA">
              <w:instrText xml:space="preserve"> ADDIN EN.CITE </w:instrText>
            </w:r>
            <w:r w:rsidR="002747EA">
              <w:fldChar w:fldCharType="begin">
                <w:fldData xml:space="preserve">PEVuZE5vdGU+PENpdGU+PEF1dGhvcj5CYWxvZ3VuPC9BdXRob3I+PFllYXI+MjAxNjwvWWVhcj48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</w:fldData>
              </w:fldChar>
            </w:r>
            <w:r w:rsidR="002747EA">
              <w:instrText xml:space="preserve"> ADDIN EN.CITE.DATA </w:instrText>
            </w:r>
            <w:r w:rsidR="002747EA">
              <w:fldChar w:fldCharType="end"/>
            </w:r>
            <w:r>
              <w:fldChar w:fldCharType="separate"/>
            </w:r>
            <w:r w:rsidR="002747EA" w:rsidRPr="002747EA">
              <w:rPr>
                <w:noProof/>
                <w:vertAlign w:val="superscript"/>
              </w:rPr>
              <w:t>125</w:t>
            </w:r>
            <w:r>
              <w:fldChar w:fldCharType="end"/>
            </w:r>
          </w:p>
        </w:tc>
        <w:tc>
          <w:tcPr>
            <w:tcW w:w="1390" w:type="dxa"/>
          </w:tcPr>
          <w:p w14:paraId="4F3B29C9" w14:textId="77777777" w:rsidR="00383CD7" w:rsidRDefault="00383CD7" w:rsidP="00CB7786">
            <w:r>
              <w:t>1 RCT</w:t>
            </w:r>
          </w:p>
          <w:p w14:paraId="2BBED1F2" w14:textId="77777777" w:rsidR="00383CD7" w:rsidRPr="00236C51" w:rsidRDefault="00383CD7" w:rsidP="00CB7786">
            <w:r>
              <w:t>n=903</w:t>
            </w:r>
          </w:p>
        </w:tc>
        <w:tc>
          <w:tcPr>
            <w:tcW w:w="4819" w:type="dxa"/>
          </w:tcPr>
          <w:p w14:paraId="52890728" w14:textId="77777777" w:rsidR="00383CD7" w:rsidRPr="00FB6327" w:rsidRDefault="00383CD7" w:rsidP="00CB7786">
            <w:r w:rsidRPr="00FB6327">
              <w:rPr>
                <w:b/>
              </w:rPr>
              <w:t>Aim</w:t>
            </w:r>
            <w:r>
              <w:t xml:space="preserve">: </w:t>
            </w:r>
            <w:r w:rsidRPr="00FB6327">
              <w:t>to determine the effectiveness and safety</w:t>
            </w:r>
            <w:r>
              <w:t xml:space="preserve"> of any vitamin supplementation</w:t>
            </w:r>
            <w:r w:rsidRPr="00FB6327">
              <w:t xml:space="preserve"> on the risk of spontaneous</w:t>
            </w:r>
            <w:r>
              <w:t xml:space="preserve"> </w:t>
            </w:r>
            <w:r w:rsidRPr="00FB6327">
              <w:t>miscarriage.</w:t>
            </w:r>
          </w:p>
          <w:p w14:paraId="6DE465FE" w14:textId="77777777" w:rsidR="00383CD7" w:rsidRPr="00236C51" w:rsidRDefault="00383CD7" w:rsidP="00CB7786">
            <w:r w:rsidRPr="00FB6327">
              <w:rPr>
                <w:b/>
              </w:rPr>
              <w:t>Methods</w:t>
            </w:r>
            <w:r>
              <w:t xml:space="preserve">: </w:t>
            </w:r>
            <w:r w:rsidRPr="00FB6327">
              <w:t>We searched the Cochrane Pregnancy and Childbirth Group Trials Register (6 November 2015) and reference lists of retrieved studies.</w:t>
            </w:r>
            <w:r>
              <w:t xml:space="preserve"> </w:t>
            </w:r>
            <w:r w:rsidRPr="00FB6327">
              <w:t>All randomised and quasi-randomised trials comparing supplementation during pregnancy with one or more vitamins with either placebo, other vitamins, no vitamins or other interventions. We have included supplementation that started prior to conception, periconceptionally or in early pregnancy (less than 20 weeks’ gestation).</w:t>
            </w:r>
          </w:p>
        </w:tc>
        <w:tc>
          <w:tcPr>
            <w:tcW w:w="4536" w:type="dxa"/>
          </w:tcPr>
          <w:p w14:paraId="6E29A0A8" w14:textId="77777777" w:rsidR="00383CD7" w:rsidRDefault="00383CD7" w:rsidP="00CB7786">
            <w:r>
              <w:t>Folic acid without multivitamin vs no folic acid/multivitamin:</w:t>
            </w:r>
          </w:p>
          <w:p w14:paraId="4E052FB6" w14:textId="77777777" w:rsidR="00383CD7" w:rsidRPr="0083127A" w:rsidRDefault="00383CD7" w:rsidP="00CB7786">
            <w:pPr>
              <w:pStyle w:val="bullet"/>
            </w:pPr>
            <w:r w:rsidRPr="0083127A">
              <w:t xml:space="preserve">Total fetal loss: RR </w:t>
            </w:r>
            <w:r>
              <w:t>0.95</w:t>
            </w:r>
            <w:r w:rsidRPr="0083127A">
              <w:t xml:space="preserve"> (0.</w:t>
            </w:r>
            <w:r>
              <w:t>64</w:t>
            </w:r>
            <w:r w:rsidRPr="0083127A">
              <w:t xml:space="preserve"> to </w:t>
            </w:r>
            <w:r>
              <w:t>1.40</w:t>
            </w:r>
            <w:r w:rsidRPr="0083127A">
              <w:t xml:space="preserve">); </w:t>
            </w:r>
            <w:r>
              <w:t>1 study</w:t>
            </w:r>
            <w:r w:rsidRPr="0083127A">
              <w:t>; n=</w:t>
            </w:r>
            <w:r>
              <w:t>903</w:t>
            </w:r>
          </w:p>
          <w:p w14:paraId="38043B80" w14:textId="4FC4516C" w:rsidR="00383CD7" w:rsidRPr="0083127A" w:rsidRDefault="00AA7159" w:rsidP="00CB7786">
            <w:pPr>
              <w:pStyle w:val="bullet"/>
            </w:pPr>
            <w:r>
              <w:t>Early or late miscarriage:</w:t>
            </w:r>
            <w:r w:rsidR="00383CD7" w:rsidRPr="0083127A">
              <w:t xml:space="preserve"> RR </w:t>
            </w:r>
            <w:r w:rsidR="00383CD7">
              <w:t>0.97</w:t>
            </w:r>
            <w:r w:rsidR="00383CD7" w:rsidRPr="0083127A">
              <w:t xml:space="preserve"> (0.</w:t>
            </w:r>
            <w:r w:rsidR="00383CD7">
              <w:t>65</w:t>
            </w:r>
            <w:r w:rsidR="00383CD7" w:rsidRPr="0083127A">
              <w:t xml:space="preserve"> to </w:t>
            </w:r>
            <w:r w:rsidR="00383CD7">
              <w:t>1.44); 1 study</w:t>
            </w:r>
            <w:r w:rsidR="00383CD7" w:rsidRPr="0083127A">
              <w:t>; n=</w:t>
            </w:r>
            <w:r w:rsidR="00383CD7">
              <w:t>903</w:t>
            </w:r>
          </w:p>
          <w:p w14:paraId="156B63EF" w14:textId="77777777" w:rsidR="00383CD7" w:rsidRPr="00236C51" w:rsidRDefault="00383CD7" w:rsidP="00CB7786">
            <w:pPr>
              <w:pStyle w:val="bullet"/>
            </w:pPr>
            <w:r w:rsidRPr="0083127A">
              <w:t xml:space="preserve">Stillbirth: RR </w:t>
            </w:r>
            <w:r>
              <w:t>0.67 (0.11</w:t>
            </w:r>
            <w:r w:rsidRPr="0083127A">
              <w:t xml:space="preserve"> to </w:t>
            </w:r>
            <w:r>
              <w:t>4.02</w:t>
            </w:r>
            <w:r w:rsidRPr="0083127A">
              <w:t>); 1 study; n=</w:t>
            </w:r>
            <w:r>
              <w:t>903</w:t>
            </w:r>
          </w:p>
        </w:tc>
        <w:tc>
          <w:tcPr>
            <w:tcW w:w="1843" w:type="dxa"/>
          </w:tcPr>
          <w:p w14:paraId="53E597C6" w14:textId="39320F57" w:rsidR="00383CD7" w:rsidRPr="00236C51" w:rsidRDefault="00383CD7" w:rsidP="00CB7786"/>
        </w:tc>
      </w:tr>
      <w:tr w:rsidR="00383CD7" w:rsidRPr="00236C51" w14:paraId="109C52C7" w14:textId="77777777" w:rsidTr="00D84B93">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Height w:val="390"/>
        </w:trPr>
        <w:tc>
          <w:tcPr>
            <w:tcW w:w="1304" w:type="dxa"/>
            <w:tcBorders>
              <w:top w:val="single" w:sz="4" w:space="0" w:color="auto"/>
              <w:left w:val="single" w:sz="4" w:space="0" w:color="auto"/>
              <w:bottom w:val="single" w:sz="4" w:space="0" w:color="auto"/>
              <w:right w:val="single" w:sz="4" w:space="0" w:color="auto"/>
            </w:tcBorders>
          </w:tcPr>
          <w:p w14:paraId="510263C8" w14:textId="2E4C3499" w:rsidR="00383CD7" w:rsidRDefault="00383CD7" w:rsidP="002747EA">
            <w:r>
              <w:t>Hua et al 2016</w:t>
            </w:r>
            <w:r>
              <w:fldChar w:fldCharType="begin">
                <w:fldData xml:space="preserve">PEVuZE5vdGU+PENpdGU+PEF1dGhvcj5IdWE8L0F1dGhvcj48WWVhcj4yMDE2PC9ZZWFyPjxSZWNO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</w:fldData>
              </w:fldChar>
            </w:r>
            <w:r w:rsidR="002747EA">
              <w:instrText xml:space="preserve"> ADDIN EN.CITE </w:instrText>
            </w:r>
            <w:r w:rsidR="002747EA">
              <w:fldChar w:fldCharType="begin">
                <w:fldData xml:space="preserve">PEVuZE5vdGU+PENpdGU+PEF1dGhvcj5IdWE8L0F1dGhvcj48WWVhcj4yMDE2PC9ZZWFyPjxSZWNO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</w:fldData>
              </w:fldChar>
            </w:r>
            <w:r w:rsidR="002747EA">
              <w:instrText xml:space="preserve"> ADDIN EN.CITE.DATA </w:instrText>
            </w:r>
            <w:r w:rsidR="002747EA">
              <w:fldChar w:fldCharType="end"/>
            </w:r>
            <w:r>
              <w:fldChar w:fldCharType="separate"/>
            </w:r>
            <w:r w:rsidR="002747EA" w:rsidRPr="002747EA">
              <w:rPr>
                <w:noProof/>
                <w:vertAlign w:val="superscript"/>
              </w:rPr>
              <w:t>132</w:t>
            </w:r>
            <w:r>
              <w:fldChar w:fldCharType="end"/>
            </w:r>
          </w:p>
        </w:tc>
        <w:tc>
          <w:tcPr>
            <w:tcW w:w="1390" w:type="dxa"/>
            <w:tcBorders>
              <w:top w:val="single" w:sz="4" w:space="0" w:color="auto"/>
              <w:left w:val="single" w:sz="4" w:space="0" w:color="auto"/>
              <w:bottom w:val="single" w:sz="4" w:space="0" w:color="auto"/>
              <w:right w:val="single" w:sz="4" w:space="0" w:color="auto"/>
            </w:tcBorders>
          </w:tcPr>
          <w:p w14:paraId="63BAD927" w14:textId="77777777" w:rsidR="00383CD7" w:rsidRDefault="00383CD7" w:rsidP="00CB7786">
            <w:r>
              <w:t>13 studies:</w:t>
            </w:r>
          </w:p>
          <w:p w14:paraId="1229A3C8" w14:textId="77777777" w:rsidR="00383CD7" w:rsidRDefault="00383CD7" w:rsidP="00CB7786">
            <w:r>
              <w:t>2 RCTs</w:t>
            </w:r>
          </w:p>
          <w:p w14:paraId="627CF7BC" w14:textId="77777777" w:rsidR="00383CD7" w:rsidRDefault="00383CD7" w:rsidP="00CB7786">
            <w:r>
              <w:t>10 cohort studies</w:t>
            </w:r>
          </w:p>
          <w:p w14:paraId="6F38DD75" w14:textId="77777777" w:rsidR="00383CD7" w:rsidRDefault="00383CD7" w:rsidP="00CB7786">
            <w:r>
              <w:t>1 case-control study</w:t>
            </w:r>
          </w:p>
        </w:tc>
        <w:tc>
          <w:tcPr>
            <w:tcW w:w="4819" w:type="dxa"/>
            <w:tcBorders>
              <w:top w:val="single" w:sz="4" w:space="0" w:color="auto"/>
              <w:left w:val="single" w:sz="4" w:space="0" w:color="auto"/>
              <w:bottom w:val="single" w:sz="4" w:space="0" w:color="auto"/>
              <w:right w:val="single" w:sz="4" w:space="0" w:color="auto"/>
            </w:tcBorders>
          </w:tcPr>
          <w:p w14:paraId="7394BC80" w14:textId="77777777" w:rsidR="00383CD7" w:rsidRDefault="00383CD7" w:rsidP="00CB7786">
            <w:r>
              <w:rPr>
                <w:b/>
              </w:rPr>
              <w:t xml:space="preserve">Aim: </w:t>
            </w:r>
            <w:r w:rsidRPr="009C1C4C">
              <w:t xml:space="preserve">To evaluate the effect of folic acid supplementation during pregnancy on the risk of gestational hypertension/preeclampsia. </w:t>
            </w:r>
          </w:p>
          <w:p w14:paraId="2C106307" w14:textId="77777777" w:rsidR="00383CD7" w:rsidRPr="009C1C4C" w:rsidRDefault="00383CD7" w:rsidP="00CB7786">
            <w:pPr>
              <w:rPr>
                <w:b/>
              </w:rPr>
            </w:pPr>
            <w:r w:rsidRPr="009C1C4C">
              <w:rPr>
                <w:b/>
              </w:rPr>
              <w:t>Methods</w:t>
            </w:r>
            <w:r w:rsidRPr="009C1C4C">
              <w:t xml:space="preserve">: A systematic review and meta-analysis were conducted. Medline, Embase, Scopus, and the Web of Science were searched from inception to December 2014. </w:t>
            </w:r>
          </w:p>
        </w:tc>
        <w:tc>
          <w:tcPr>
            <w:tcW w:w="4536" w:type="dxa"/>
            <w:tcBorders>
              <w:top w:val="single" w:sz="4" w:space="0" w:color="auto"/>
              <w:left w:val="single" w:sz="4" w:space="0" w:color="auto"/>
              <w:bottom w:val="single" w:sz="4" w:space="0" w:color="auto"/>
              <w:right w:val="single" w:sz="4" w:space="0" w:color="auto"/>
            </w:tcBorders>
          </w:tcPr>
          <w:p w14:paraId="0BB3C602" w14:textId="77777777" w:rsidR="00383CD7" w:rsidRDefault="00383CD7" w:rsidP="00CB7786">
            <w:r>
              <w:t>Folic acid in any format including in multivitamins vs no supplementation:</w:t>
            </w:r>
          </w:p>
          <w:p w14:paraId="0ABFF2A0" w14:textId="77777777" w:rsidR="00383CD7" w:rsidRDefault="00383CD7" w:rsidP="00CB7786">
            <w:pPr>
              <w:pStyle w:val="bullet"/>
            </w:pPr>
            <w:r>
              <w:t>G</w:t>
            </w:r>
            <w:r w:rsidRPr="009C1C4C">
              <w:t>estational hypertension/preeclampsia</w:t>
            </w:r>
            <w:r>
              <w:t xml:space="preserve">: RR 0.62 (0.45 to </w:t>
            </w:r>
            <w:r w:rsidRPr="009C1C4C">
              <w:t>0.87)</w:t>
            </w:r>
            <w:r>
              <w:t>; 2 RCTs</w:t>
            </w:r>
          </w:p>
          <w:p w14:paraId="00CBAAF0" w14:textId="77777777" w:rsidR="00383CD7" w:rsidRDefault="00383CD7" w:rsidP="00CB7786">
            <w:pPr>
              <w:pStyle w:val="bullet"/>
            </w:pPr>
            <w:r>
              <w:t>Gestational hypertension/pre-eclampsia: RR 0.92 (0.79 to 1.08); 9 cohort studies</w:t>
            </w:r>
          </w:p>
          <w:p w14:paraId="20695F41" w14:textId="77777777" w:rsidR="00383CD7" w:rsidRPr="009C1C4C" w:rsidRDefault="00383CD7" w:rsidP="00CB7786">
            <w:pPr>
              <w:pStyle w:val="bullet"/>
            </w:pPr>
            <w:r>
              <w:t>Pre-eclampsia: RR 0.88 (0.76 to 1.02); 8 cohort studies</w:t>
            </w:r>
          </w:p>
        </w:tc>
        <w:tc>
          <w:tcPr>
            <w:tcW w:w="1843" w:type="dxa"/>
            <w:tcBorders>
              <w:top w:val="single" w:sz="4" w:space="0" w:color="auto"/>
              <w:left w:val="single" w:sz="4" w:space="0" w:color="auto"/>
              <w:bottom w:val="single" w:sz="4" w:space="0" w:color="auto"/>
              <w:right w:val="single" w:sz="4" w:space="0" w:color="auto"/>
            </w:tcBorders>
          </w:tcPr>
          <w:p w14:paraId="676E616C" w14:textId="77777777" w:rsidR="00383CD7" w:rsidRPr="00236C51" w:rsidRDefault="00383CD7" w:rsidP="00CB7786">
            <w:r>
              <w:t>Considerable overlap in studies with Lui et al 2018</w:t>
            </w:r>
          </w:p>
        </w:tc>
      </w:tr>
      <w:tr w:rsidR="00383CD7" w:rsidRPr="00236C51" w14:paraId="4FC9EE56" w14:textId="77777777" w:rsidTr="00D84B93">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Height w:val="390"/>
        </w:trPr>
        <w:tc>
          <w:tcPr>
            <w:tcW w:w="1304" w:type="dxa"/>
            <w:tcBorders>
              <w:top w:val="single" w:sz="4" w:space="0" w:color="auto"/>
              <w:left w:val="single" w:sz="4" w:space="0" w:color="auto"/>
              <w:bottom w:val="single" w:sz="4" w:space="0" w:color="auto"/>
              <w:right w:val="single" w:sz="4" w:space="0" w:color="auto"/>
            </w:tcBorders>
          </w:tcPr>
          <w:p w14:paraId="582052B1" w14:textId="1F8D4162" w:rsidR="00383CD7" w:rsidRDefault="00383CD7" w:rsidP="002747EA">
            <w:r>
              <w:t>Liu et al 2018</w:t>
            </w:r>
            <w:r w:rsidR="00201490">
              <w:fldChar w:fldCharType="begin"/>
            </w:r>
            <w:r w:rsidR="002747EA">
              <w:instrText xml:space="preserve"> ADDIN EN.CITE &lt;EndNote&gt;&lt;Cite&gt;&lt;Author&gt;Liu&lt;/Author&gt;&lt;Year&gt;2018&lt;/Year&gt;&lt;RecNum&gt;1436&lt;/RecNum&gt;&lt;DisplayText&gt;&lt;style face="superscript" font="Trebuchet MS" size="9"&gt;134&lt;/style&gt;&lt;/DisplayText&gt;&lt;record&gt;&lt;rec-number&gt;1436&lt;/rec-number&gt;&lt;foreign-keys&gt;&lt;key app="EN" db-id="exvasrfx2dtraoesasxp2szsxa2df502592x" timestamp="1571626241"&gt;1436&lt;/key&gt;&lt;key app="ENWeb" db-id=""&gt;0&lt;/key&gt;&lt;/foreign-keys&gt;&lt;ref-type name="Journal Article"&gt;17&lt;/ref-type&gt;&lt;contributors&gt;&lt;authors&gt;&lt;author&gt;Liu, Cheng&lt;/author&gt;&lt;author&gt;Liu, Chongdong&lt;/author&gt;&lt;author&gt;Wang, Qiushi&lt;/author&gt;&lt;author&gt;Zhang, Zhenyu&lt;/author&gt;&lt;/authors&gt;&lt;/contributors&gt;&lt;titles&gt;&lt;title&gt;Supplementation of folic acid in pregnancy and the risk of preeclampsia and gestational hypertension: a meta-analysis&lt;/title&gt;&lt;secondary-title&gt;Archives of Gynecology and Obstetrics&lt;/secondary-title&gt;&lt;/titles&gt;&lt;periodical&gt;&lt;full-title&gt;Archives of Gynecology and Obstetrics&lt;/full-title&gt;&lt;/periodical&gt;&lt;pages&gt;697-704&lt;/pages&gt;&lt;volume&gt;298&lt;/volume&gt;&lt;number&gt;4&lt;/number&gt;&lt;section&gt;697&lt;/section&gt;&lt;dates&gt;&lt;year&gt;2018&lt;/year&gt;&lt;/dates&gt;&lt;isbn&gt;0932-0067&amp;#xD;1432-0711&lt;/isbn&gt;&lt;urls&gt;&lt;/urls&gt;&lt;electronic-resource-num&gt;10.1007/s00404-018-4823-4&lt;/electronic-resource-num&gt;&lt;/record&gt;&lt;/Cite&gt;&lt;/EndNote&gt;</w:instrText>
            </w:r>
            <w:r w:rsidR="00201490">
              <w:fldChar w:fldCharType="separate"/>
            </w:r>
            <w:r w:rsidR="002747EA" w:rsidRPr="002747EA">
              <w:rPr>
                <w:noProof/>
                <w:vertAlign w:val="superscript"/>
              </w:rPr>
              <w:t>134</w:t>
            </w:r>
            <w:r w:rsidR="00201490">
              <w:fldChar w:fldCharType="end"/>
            </w:r>
          </w:p>
        </w:tc>
        <w:tc>
          <w:tcPr>
            <w:tcW w:w="1390" w:type="dxa"/>
            <w:tcBorders>
              <w:top w:val="single" w:sz="4" w:space="0" w:color="auto"/>
              <w:left w:val="single" w:sz="4" w:space="0" w:color="auto"/>
              <w:bottom w:val="single" w:sz="4" w:space="0" w:color="auto"/>
              <w:right w:val="single" w:sz="4" w:space="0" w:color="auto"/>
            </w:tcBorders>
          </w:tcPr>
          <w:p w14:paraId="6B112531" w14:textId="77777777" w:rsidR="00383CD7" w:rsidRDefault="00383CD7" w:rsidP="00CB7786">
            <w:r>
              <w:t>14 studies</w:t>
            </w:r>
          </w:p>
          <w:p w14:paraId="0BCCC14A" w14:textId="77777777" w:rsidR="00383CD7" w:rsidRDefault="00383CD7" w:rsidP="00CB7786">
            <w:r>
              <w:t>1 RCT</w:t>
            </w:r>
          </w:p>
          <w:p w14:paraId="491FEA5B" w14:textId="77777777" w:rsidR="00383CD7" w:rsidRDefault="00383CD7" w:rsidP="00CB7786">
            <w:r>
              <w:t>13 cohort studies</w:t>
            </w:r>
          </w:p>
        </w:tc>
        <w:tc>
          <w:tcPr>
            <w:tcW w:w="4819" w:type="dxa"/>
            <w:tcBorders>
              <w:top w:val="single" w:sz="4" w:space="0" w:color="auto"/>
              <w:left w:val="single" w:sz="4" w:space="0" w:color="auto"/>
              <w:bottom w:val="single" w:sz="4" w:space="0" w:color="auto"/>
              <w:right w:val="single" w:sz="4" w:space="0" w:color="auto"/>
            </w:tcBorders>
          </w:tcPr>
          <w:p w14:paraId="686E80EB" w14:textId="77777777" w:rsidR="00383CD7" w:rsidRPr="00D84B93" w:rsidRDefault="00383CD7" w:rsidP="00CB7786">
            <w:r>
              <w:rPr>
                <w:b/>
              </w:rPr>
              <w:t xml:space="preserve">Aim: </w:t>
            </w:r>
            <w:r>
              <w:rPr>
                <w:rFonts w:eastAsiaTheme="majorEastAsia"/>
              </w:rPr>
              <w:t>T</w:t>
            </w:r>
            <w:r w:rsidRPr="00D84B93">
              <w:t>o systematically assess the relationship between folic acid supplementation in pregnancy and risk of</w:t>
            </w:r>
            <w:r>
              <w:t xml:space="preserve"> </w:t>
            </w:r>
            <w:r w:rsidRPr="00D84B93">
              <w:t>preeclampsia and gestational hypertension.</w:t>
            </w:r>
          </w:p>
          <w:p w14:paraId="7254ABBB" w14:textId="77777777" w:rsidR="00383CD7" w:rsidRPr="00D84B93" w:rsidRDefault="00383CD7" w:rsidP="00CB7786">
            <w:r w:rsidRPr="00D84B93">
              <w:rPr>
                <w:rFonts w:ascii="Helvetica" w:hAnsi="Helvetica"/>
                <w:b/>
              </w:rPr>
              <w:t>Methods</w:t>
            </w:r>
            <w:r>
              <w:rPr>
                <w:rFonts w:ascii="Helvetica" w:eastAsiaTheme="majorEastAsia" w:hAnsi="Helvetica"/>
                <w:b/>
              </w:rPr>
              <w:t xml:space="preserve">: </w:t>
            </w:r>
            <w:r w:rsidRPr="00D84B93">
              <w:t>The relevant studies were included by retrieving the Embase, PubMed and Cochrane library databases. Data</w:t>
            </w:r>
            <w:r>
              <w:t xml:space="preserve"> </w:t>
            </w:r>
            <w:r w:rsidRPr="00D84B93">
              <w:t>extraction was conducted by two investigators independently. The risk ratio (RR) and 95% confidence interval (CI) were</w:t>
            </w:r>
            <w:r>
              <w:t xml:space="preserve"> </w:t>
            </w:r>
            <w:r w:rsidRPr="00D84B93">
              <w:t>used as effect indexes to evaluate the relationship between folic acid supplementation and risk of gestational hypertension or</w:t>
            </w:r>
            <w:r>
              <w:t xml:space="preserve"> </w:t>
            </w:r>
            <w:r w:rsidRPr="00D84B93">
              <w:t>preeclampsia. A subgroup analysis was performed according to the supplementation patterns of folic acid. The homogeneity</w:t>
            </w:r>
            <w:r>
              <w:t xml:space="preserve"> </w:t>
            </w:r>
            <w:r w:rsidRPr="00D84B93">
              <w:t>of the effect size was tested across the studies, and publication biases were examined.</w:t>
            </w:r>
          </w:p>
        </w:tc>
        <w:tc>
          <w:tcPr>
            <w:tcW w:w="4536" w:type="dxa"/>
            <w:tcBorders>
              <w:top w:val="single" w:sz="4" w:space="0" w:color="auto"/>
              <w:left w:val="single" w:sz="4" w:space="0" w:color="auto"/>
              <w:bottom w:val="single" w:sz="4" w:space="0" w:color="auto"/>
              <w:right w:val="single" w:sz="4" w:space="0" w:color="auto"/>
            </w:tcBorders>
          </w:tcPr>
          <w:p w14:paraId="354D2882" w14:textId="77777777" w:rsidR="00383CD7" w:rsidRDefault="00383CD7" w:rsidP="00CB7786">
            <w:r>
              <w:t>Multivitamins containing folic acid versus no supplementation:</w:t>
            </w:r>
          </w:p>
          <w:p w14:paraId="6C17DB91" w14:textId="77777777" w:rsidR="00383CD7" w:rsidRDefault="00383CD7" w:rsidP="00CB7786">
            <w:pPr>
              <w:pStyle w:val="bullet"/>
            </w:pPr>
            <w:r>
              <w:t>Gestational hypertension: RR 1.19 (0.92 to 1.54); 4 studies; n=266,938</w:t>
            </w:r>
          </w:p>
          <w:p w14:paraId="6A4F296F" w14:textId="77777777" w:rsidR="00383CD7" w:rsidRDefault="00383CD7" w:rsidP="00CB7786">
            <w:pPr>
              <w:pStyle w:val="bullet"/>
            </w:pPr>
            <w:r>
              <w:t>Pre-eclampsia: RR 0.69 (0.58 to 0.83); 12 studies; n=311,991</w:t>
            </w:r>
          </w:p>
          <w:p w14:paraId="79F5668E" w14:textId="77777777" w:rsidR="00383CD7" w:rsidRDefault="00383CD7" w:rsidP="00CB7786">
            <w:r>
              <w:t>Folic acid alone versus no supplementation:</w:t>
            </w:r>
          </w:p>
          <w:p w14:paraId="566C509E" w14:textId="0707708B" w:rsidR="00383CD7" w:rsidRPr="00D84B93" w:rsidRDefault="00383CD7" w:rsidP="00CB7786">
            <w:pPr>
              <w:pStyle w:val="bullet"/>
            </w:pPr>
            <w:r>
              <w:t>Pre-eclampsia: RR 0.97 (0.80 to 1.17</w:t>
            </w:r>
            <w:r w:rsidR="00355BA1">
              <w:t>)</w:t>
            </w:r>
            <w:r w:rsidR="000809B3">
              <w:t>; 4 studies; n=210,896</w:t>
            </w:r>
          </w:p>
        </w:tc>
        <w:tc>
          <w:tcPr>
            <w:tcW w:w="1843" w:type="dxa"/>
            <w:tcBorders>
              <w:top w:val="single" w:sz="4" w:space="0" w:color="auto"/>
              <w:left w:val="single" w:sz="4" w:space="0" w:color="auto"/>
              <w:bottom w:val="single" w:sz="4" w:space="0" w:color="auto"/>
              <w:right w:val="single" w:sz="4" w:space="0" w:color="auto"/>
            </w:tcBorders>
          </w:tcPr>
          <w:p w14:paraId="66FB3FC2" w14:textId="56A8061F" w:rsidR="00383CD7" w:rsidRPr="00236C51" w:rsidRDefault="00383CD7" w:rsidP="002747EA">
            <w:r>
              <w:t>Considerable overlap in studies with Hua et al 2016</w:t>
            </w:r>
            <w:r>
              <w:fldChar w:fldCharType="begin">
                <w:fldData xml:space="preserve">PEVuZE5vdGU+PENpdGU+PEF1dGhvcj5IdWE8L0F1dGhvcj48WWVhcj4yMDE2PC9ZZWFyPjxSZWNO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</w:fldData>
              </w:fldChar>
            </w:r>
            <w:r w:rsidR="002747EA">
              <w:instrText xml:space="preserve"> ADDIN EN.CITE </w:instrText>
            </w:r>
            <w:r w:rsidR="002747EA">
              <w:fldChar w:fldCharType="begin">
                <w:fldData xml:space="preserve">PEVuZE5vdGU+PENpdGU+PEF1dGhvcj5IdWE8L0F1dGhvcj48WWVhcj4yMDE2PC9ZZWFyPjxSZWNO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</w:fldData>
              </w:fldChar>
            </w:r>
            <w:r w:rsidR="002747EA">
              <w:instrText xml:space="preserve"> ADDIN EN.CITE.DATA </w:instrText>
            </w:r>
            <w:r w:rsidR="002747EA">
              <w:fldChar w:fldCharType="end"/>
            </w:r>
            <w:r>
              <w:fldChar w:fldCharType="separate"/>
            </w:r>
            <w:r w:rsidR="002747EA" w:rsidRPr="002747EA">
              <w:rPr>
                <w:noProof/>
                <w:vertAlign w:val="superscript"/>
              </w:rPr>
              <w:t>132</w:t>
            </w:r>
            <w:r>
              <w:fldChar w:fldCharType="end"/>
            </w:r>
          </w:p>
        </w:tc>
      </w:tr>
      <w:tr w:rsidR="00383CD7" w:rsidRPr="00236C51" w14:paraId="6919BE12" w14:textId="77777777" w:rsidTr="00D84B93">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Height w:val="390"/>
        </w:trPr>
        <w:tc>
          <w:tcPr>
            <w:tcW w:w="1304" w:type="dxa"/>
            <w:tcBorders>
              <w:top w:val="single" w:sz="4" w:space="0" w:color="auto"/>
              <w:left w:val="single" w:sz="4" w:space="0" w:color="auto"/>
              <w:bottom w:val="single" w:sz="4" w:space="0" w:color="auto"/>
              <w:right w:val="single" w:sz="4" w:space="0" w:color="auto"/>
            </w:tcBorders>
          </w:tcPr>
          <w:p w14:paraId="10C9328F" w14:textId="3F8F82D5" w:rsidR="00383CD7" w:rsidRPr="005818D1" w:rsidRDefault="00383CD7" w:rsidP="002747EA">
            <w:r>
              <w:t>Hodgetts et al 2015</w:t>
            </w:r>
            <w:r>
              <w:fldChar w:fldCharType="begin"/>
            </w:r>
            <w:r w:rsidR="002747EA">
              <w:instrText xml:space="preserve"> ADDIN EN.CITE &lt;EndNote&gt;&lt;Cite&gt;&lt;Author&gt;Hodgetts&lt;/Author&gt;&lt;Year&gt;2015&lt;/Year&gt;&lt;RecNum&gt;1449&lt;/RecNum&gt;&lt;DisplayText&gt;&lt;style face="superscript" font="Trebuchet MS" size="9"&gt;131&lt;/style&gt;&lt;/DisplayText&gt;&lt;record&gt;&lt;rec-number&gt;1449&lt;/rec-number&gt;&lt;foreign-keys&gt;&lt;key app="EN" db-id="exvasrfx2dtraoesasxp2szsxa2df502592x" timestamp="1571805799"&gt;1449&lt;/key&gt;&lt;/foreign-keys&gt;&lt;ref-type name="Journal Article"&gt;17&lt;/ref-type&gt;&lt;contributors&gt;&lt;authors&gt;&lt;author&gt;Hodgetts, V.A.,&lt;/author&gt;&lt;author&gt;Morris, R.K.,&lt;/author&gt;&lt;author&gt;Francis, A.,&lt;/author&gt;&lt;author&gt;Gardosi, J.,&lt;/author&gt;&lt;author&gt;Ismail, K.M.,&lt;/author&gt;&lt;/authors&gt;&lt;/contributors&gt;&lt;titles&gt;&lt;title&gt;Effectiveness of folic acid supplementation in pregnancy on reducing the risk of small-for-gestational age neonates: a population study, systematic review and meta-analysis&lt;/title&gt;&lt;secondary-title&gt;BJOG&lt;/secondary-title&gt;&lt;/titles&gt;&lt;periodical&gt;&lt;full-title&gt;BJOG&lt;/full-title&gt;&lt;/periodical&gt;&lt;pages&gt;478-90&lt;/pages&gt;&lt;volume&gt;122&lt;/volume&gt;&lt;number&gt;4&lt;/number&gt;&lt;dates&gt;&lt;year&gt;2015&lt;/year&gt;&lt;/dates&gt;&lt;urls&gt;&lt;/urls&gt;&lt;/record&gt;&lt;/Cite&gt;&lt;/EndNote&gt;</w:instrText>
            </w:r>
            <w:r>
              <w:fldChar w:fldCharType="separate"/>
            </w:r>
            <w:r w:rsidR="002747EA" w:rsidRPr="002747EA">
              <w:rPr>
                <w:noProof/>
                <w:vertAlign w:val="superscript"/>
              </w:rPr>
              <w:t>131</w:t>
            </w:r>
            <w:r>
              <w:fldChar w:fldCharType="end"/>
            </w:r>
          </w:p>
        </w:tc>
        <w:tc>
          <w:tcPr>
            <w:tcW w:w="1390" w:type="dxa"/>
            <w:tcBorders>
              <w:top w:val="single" w:sz="4" w:space="0" w:color="auto"/>
              <w:left w:val="single" w:sz="4" w:space="0" w:color="auto"/>
              <w:bottom w:val="single" w:sz="4" w:space="0" w:color="auto"/>
              <w:right w:val="single" w:sz="4" w:space="0" w:color="auto"/>
            </w:tcBorders>
          </w:tcPr>
          <w:p w14:paraId="11A55F36" w14:textId="77777777" w:rsidR="00383CD7" w:rsidRDefault="00383CD7" w:rsidP="00CB7786">
            <w:r>
              <w:t>1 cohort study</w:t>
            </w:r>
          </w:p>
          <w:p w14:paraId="10424421" w14:textId="77777777" w:rsidR="00383CD7" w:rsidRDefault="00383CD7" w:rsidP="00CB7786">
            <w:r>
              <w:t>Meta-analysis of:</w:t>
            </w:r>
          </w:p>
          <w:p w14:paraId="593C7197" w14:textId="77777777" w:rsidR="00383CD7" w:rsidRDefault="00383CD7" w:rsidP="00CB7786">
            <w:r>
              <w:t>3 RCTs</w:t>
            </w:r>
          </w:p>
          <w:p w14:paraId="7EDE9242" w14:textId="77777777" w:rsidR="00383CD7" w:rsidRDefault="00383CD7" w:rsidP="00CB7786">
            <w:r>
              <w:t>9 cohort studies</w:t>
            </w:r>
          </w:p>
          <w:p w14:paraId="3B9DD71A" w14:textId="77777777" w:rsidR="00383CD7" w:rsidRDefault="00383CD7" w:rsidP="00CB7786">
            <w:r>
              <w:t>1 case-control study</w:t>
            </w:r>
          </w:p>
        </w:tc>
        <w:tc>
          <w:tcPr>
            <w:tcW w:w="4819" w:type="dxa"/>
            <w:tcBorders>
              <w:top w:val="single" w:sz="4" w:space="0" w:color="auto"/>
              <w:left w:val="single" w:sz="4" w:space="0" w:color="auto"/>
              <w:bottom w:val="single" w:sz="4" w:space="0" w:color="auto"/>
              <w:right w:val="single" w:sz="4" w:space="0" w:color="auto"/>
            </w:tcBorders>
          </w:tcPr>
          <w:p w14:paraId="3151D44B" w14:textId="77777777" w:rsidR="00383CD7" w:rsidRDefault="00383CD7" w:rsidP="00CB7786">
            <w:pPr>
              <w:rPr>
                <w:rFonts w:ascii="Helvetica" w:eastAsiaTheme="majorEastAsia" w:hAnsi="Helvetica"/>
                <w:sz w:val="11"/>
                <w:szCs w:val="11"/>
              </w:rPr>
            </w:pPr>
            <w:r w:rsidRPr="009C1C4C">
              <w:rPr>
                <w:b/>
              </w:rPr>
              <w:t>Aim</w:t>
            </w:r>
            <w:r>
              <w:t xml:space="preserve">: </w:t>
            </w:r>
            <w:r w:rsidRPr="00DF07B1">
              <w:t>To assess the effect of timing of folic acid (FA)</w:t>
            </w:r>
            <w:r>
              <w:t xml:space="preserve"> </w:t>
            </w:r>
            <w:r w:rsidRPr="00DF07B1">
              <w:t>supplementation during pregnancy on the risk of the neonate</w:t>
            </w:r>
            <w:r>
              <w:t xml:space="preserve"> </w:t>
            </w:r>
            <w:r w:rsidRPr="00DF07B1">
              <w:t>being small for gestational age (SGA).</w:t>
            </w:r>
            <w:r>
              <w:t xml:space="preserve"> </w:t>
            </w:r>
          </w:p>
          <w:p w14:paraId="2B49FE8A" w14:textId="77777777" w:rsidR="00383CD7" w:rsidRPr="009C1C4C" w:rsidRDefault="00383CD7" w:rsidP="00CB7786">
            <w:r w:rsidRPr="009C1C4C">
              <w:rPr>
                <w:rFonts w:eastAsiaTheme="majorEastAsia"/>
                <w:b/>
              </w:rPr>
              <w:t>Methods</w:t>
            </w:r>
            <w:r w:rsidRPr="009C1C4C">
              <w:rPr>
                <w:rFonts w:eastAsiaTheme="majorEastAsia"/>
              </w:rPr>
              <w:t xml:space="preserve">: </w:t>
            </w:r>
            <w:r w:rsidRPr="009C1C4C">
              <w:t xml:space="preserve">A population database study and a systematic review with meta-analysis including the results of this population study. A UK regional database was used for the population study and an electronic literature search (from inception until August 2013) for the systematic review. </w:t>
            </w:r>
            <w:r w:rsidRPr="009C1C4C">
              <w:rPr>
                <w:rFonts w:eastAsiaTheme="majorEastAsia"/>
              </w:rPr>
              <w:t>Singleton live births with no</w:t>
            </w:r>
            <w:r w:rsidRPr="009C1C4C">
              <w:t xml:space="preserve"> known congenital anomalies</w:t>
            </w:r>
            <w:r>
              <w:t xml:space="preserve"> were included</w:t>
            </w:r>
            <w:r w:rsidRPr="009C1C4C">
              <w:t>; 111</w:t>
            </w:r>
            <w:r>
              <w:t>,</w:t>
            </w:r>
            <w:r w:rsidRPr="009C1C4C">
              <w:t xml:space="preserve">736 in population study and </w:t>
            </w:r>
            <w:r>
              <w:t>188,</w:t>
            </w:r>
            <w:r w:rsidRPr="009C1C4C">
              <w:t xml:space="preserve">796 in systematic review. </w:t>
            </w:r>
          </w:p>
        </w:tc>
        <w:tc>
          <w:tcPr>
            <w:tcW w:w="4536" w:type="dxa"/>
            <w:tcBorders>
              <w:top w:val="single" w:sz="4" w:space="0" w:color="auto"/>
              <w:left w:val="single" w:sz="4" w:space="0" w:color="auto"/>
              <w:bottom w:val="single" w:sz="4" w:space="0" w:color="auto"/>
              <w:right w:val="single" w:sz="4" w:space="0" w:color="auto"/>
            </w:tcBorders>
          </w:tcPr>
          <w:p w14:paraId="50B6BDF0" w14:textId="77777777" w:rsidR="00383CD7" w:rsidRDefault="00383CD7" w:rsidP="00CB7786">
            <w:r>
              <w:t>Folic acid supplementation 400-500 µg daily post-conception versus no supplementation:</w:t>
            </w:r>
          </w:p>
          <w:p w14:paraId="0DA176CF" w14:textId="77777777" w:rsidR="00383CD7" w:rsidRPr="003C165A" w:rsidRDefault="00383CD7" w:rsidP="00CB7786">
            <w:pPr>
              <w:pStyle w:val="bullet"/>
            </w:pPr>
            <w:r w:rsidRPr="003C165A">
              <w:t xml:space="preserve">Birthweight &lt;5th percentile: OR </w:t>
            </w:r>
            <w:r>
              <w:t>0.82 (0.63 to</w:t>
            </w:r>
            <w:r w:rsidRPr="003C165A">
              <w:t xml:space="preserve"> 1.06)</w:t>
            </w:r>
          </w:p>
        </w:tc>
        <w:tc>
          <w:tcPr>
            <w:tcW w:w="1843" w:type="dxa"/>
            <w:tcBorders>
              <w:top w:val="single" w:sz="4" w:space="0" w:color="auto"/>
              <w:left w:val="single" w:sz="4" w:space="0" w:color="auto"/>
              <w:bottom w:val="single" w:sz="4" w:space="0" w:color="auto"/>
              <w:right w:val="single" w:sz="4" w:space="0" w:color="auto"/>
            </w:tcBorders>
          </w:tcPr>
          <w:p w14:paraId="065795C8" w14:textId="5E5328BD" w:rsidR="00383CD7" w:rsidRPr="00236C51" w:rsidRDefault="00383CD7" w:rsidP="00CB7786"/>
        </w:tc>
      </w:tr>
      <w:tr w:rsidR="00383CD7" w:rsidRPr="00236C51" w14:paraId="3ADCF63F" w14:textId="77777777" w:rsidTr="00D84B93">
        <w:trPr>
          <w:cantSplit/>
          <w:trHeight w:val="390"/>
        </w:trPr>
        <w:tc>
          <w:tcPr>
            <w:tcW w:w="1304" w:type="dxa"/>
          </w:tcPr>
          <w:p w14:paraId="1B9D9D05" w14:textId="3307EC8A" w:rsidR="00383CD7" w:rsidRDefault="00383CD7" w:rsidP="002747EA">
            <w:pPr>
              <w:keepNext/>
            </w:pPr>
            <w:r>
              <w:t>Jahanbin et al 2018</w:t>
            </w:r>
            <w:r w:rsidR="00201490">
              <w:fldChar w:fldCharType="begin"/>
            </w:r>
            <w:r w:rsidR="002747EA">
              <w:instrText xml:space="preserve"> ADDIN EN.CITE &lt;EndNote&gt;&lt;Cite&gt;&lt;Author&gt;Jahanbin&lt;/Author&gt;&lt;Year&gt;2018&lt;/Year&gt;&lt;RecNum&gt;1614&lt;/RecNum&gt;&lt;DisplayText&gt;&lt;style face="superscript" font="Trebuchet MS" size="9"&gt;119&lt;/style&gt;&lt;/DisplayText&gt;&lt;record&gt;&lt;rec-number&gt;1614&lt;/rec-number&gt;&lt;foreign-keys&gt;&lt;key app="EN" db-id="exvasrfx2dtraoesasxp2szsxa2df502592x" timestamp="1576652279"&gt;1614&lt;/key&gt;&lt;key app="ENWeb" db-id=""&gt;0&lt;/key&gt;&lt;/foreign-keys&gt;&lt;ref-type name="Journal Article"&gt;17&lt;/ref-type&gt;&lt;contributors&gt;&lt;authors&gt;&lt;author&gt;Jahanbin, Arezoo&lt;/author&gt;&lt;author&gt;Shadkam, Elaheh&lt;/author&gt;&lt;author&gt;Miri, Hamid Heidarian&lt;/author&gt;&lt;author&gt;Shirazi, Alireza Sarraf&lt;/author&gt;&lt;author&gt;Abtahi, Mostafa&lt;/author&gt;&lt;/authors&gt;&lt;/contributors&gt;&lt;titles&gt;&lt;title&gt;Maternal folic acid supplementation and the risk of oral clefts in offspring&lt;/title&gt;&lt;secondary-title&gt;J Craniofacial Surg&lt;/secondary-title&gt;&lt;/titles&gt;&lt;periodical&gt;&lt;full-title&gt;J Craniofacial Surg&lt;/full-title&gt;&lt;/periodical&gt;&lt;pages&gt;e534-e541&lt;/pages&gt;&lt;volume&gt;29&lt;/volume&gt;&lt;number&gt;6&lt;/number&gt;&lt;section&gt;e534&lt;/section&gt;&lt;dates&gt;&lt;year&gt;2018&lt;/year&gt;&lt;/dates&gt;&lt;isbn&gt;1049-2275&lt;/isbn&gt;&lt;urls&gt;&lt;/urls&gt;&lt;electronic-resource-num&gt;10.1097/scs.0000000000004488&lt;/electronic-resource-num&gt;&lt;/record&gt;&lt;/Cite&gt;&lt;/EndNote&gt;</w:instrText>
            </w:r>
            <w:r w:rsidR="00201490">
              <w:fldChar w:fldCharType="separate"/>
            </w:r>
            <w:r w:rsidR="002747EA" w:rsidRPr="002747EA">
              <w:rPr>
                <w:noProof/>
                <w:vertAlign w:val="superscript"/>
              </w:rPr>
              <w:t>119</w:t>
            </w:r>
            <w:r w:rsidR="00201490">
              <w:fldChar w:fldCharType="end"/>
            </w:r>
          </w:p>
        </w:tc>
        <w:tc>
          <w:tcPr>
            <w:tcW w:w="1390" w:type="dxa"/>
          </w:tcPr>
          <w:p w14:paraId="089D928D" w14:textId="77777777" w:rsidR="00383CD7" w:rsidRDefault="00383CD7" w:rsidP="004B62DF">
            <w:r>
              <w:t>6 cohort studies</w:t>
            </w:r>
          </w:p>
          <w:p w14:paraId="200BD483" w14:textId="77777777" w:rsidR="00383CD7" w:rsidRDefault="00383CD7" w:rsidP="004B62DF">
            <w:r>
              <w:t>31 case-control studies</w:t>
            </w:r>
          </w:p>
        </w:tc>
        <w:tc>
          <w:tcPr>
            <w:tcW w:w="4819" w:type="dxa"/>
          </w:tcPr>
          <w:p w14:paraId="00E45C4B" w14:textId="77777777" w:rsidR="00383CD7" w:rsidRDefault="00383CD7" w:rsidP="004B62DF">
            <w:r w:rsidRPr="009626EC">
              <w:rPr>
                <w:b/>
              </w:rPr>
              <w:t>Aim</w:t>
            </w:r>
            <w:r>
              <w:t xml:space="preserve">: To assess whether folate supplementation during pregnancy can reduce the risk of nonsyndromic cleft lip with or without cleft palate (CL/P) and cleft palate only (CPO) in infants. </w:t>
            </w:r>
          </w:p>
          <w:p w14:paraId="53B54D49" w14:textId="77777777" w:rsidR="00383CD7" w:rsidRDefault="00383CD7" w:rsidP="009626EC">
            <w:pPr>
              <w:rPr>
                <w:b/>
              </w:rPr>
            </w:pPr>
            <w:r w:rsidRPr="009626EC">
              <w:rPr>
                <w:b/>
              </w:rPr>
              <w:t>Methods</w:t>
            </w:r>
            <w:r>
              <w:t xml:space="preserve">: Eligible articles were identified by searching databases, including PubMed, Medline, Scopus, ISI (Web of Knowledge) to September 2017. A meta-analysis was performed to evaluate the effects of maternal supplementation on oral clefts. Odds ratios (ORs) and 95% confidence intervals (CIs) were pooled using Stata software. Publication bias was assessed by the Begg and Egger test. </w:t>
            </w:r>
          </w:p>
        </w:tc>
        <w:tc>
          <w:tcPr>
            <w:tcW w:w="4536" w:type="dxa"/>
          </w:tcPr>
          <w:p w14:paraId="6D62D185" w14:textId="77777777" w:rsidR="00383CD7" w:rsidRDefault="00383CD7" w:rsidP="009626EC">
            <w:r>
              <w:t>Folic acid alone supplementation vs no supplementation:</w:t>
            </w:r>
          </w:p>
          <w:p w14:paraId="030CC51F" w14:textId="77777777" w:rsidR="00383CD7" w:rsidRDefault="00383CD7" w:rsidP="00B72E82">
            <w:pPr>
              <w:pStyle w:val="bullet"/>
            </w:pPr>
            <w:r>
              <w:t>Orofacial cleft: OR</w:t>
            </w:r>
            <w:r>
              <w:rPr>
                <w:rStyle w:val="s1"/>
              </w:rPr>
              <w:t xml:space="preserve"> </w:t>
            </w:r>
            <w:r>
              <w:t>0.73, 95%CI 0.62 to 0.85</w:t>
            </w:r>
          </w:p>
          <w:p w14:paraId="1BF2D5A9" w14:textId="77777777" w:rsidR="00383CD7" w:rsidRDefault="00383CD7" w:rsidP="00B72E82">
            <w:pPr>
              <w:pStyle w:val="bullet"/>
            </w:pPr>
            <w:r>
              <w:t>CL/P: OR 0.72; 95%CI 0.61 to 0.85</w:t>
            </w:r>
          </w:p>
          <w:p w14:paraId="4DFB6BFE" w14:textId="77777777" w:rsidR="00383CD7" w:rsidRDefault="00383CD7" w:rsidP="00B72E82">
            <w:pPr>
              <w:pStyle w:val="bullet"/>
            </w:pPr>
            <w:r>
              <w:t>CPO: OR</w:t>
            </w:r>
            <w:r>
              <w:rPr>
                <w:rStyle w:val="s1"/>
              </w:rPr>
              <w:t>.</w:t>
            </w:r>
            <w:r>
              <w:t xml:space="preserve">0.75, 95%CI 0.53 to 1.04.  </w:t>
            </w:r>
          </w:p>
        </w:tc>
        <w:tc>
          <w:tcPr>
            <w:tcW w:w="1843" w:type="dxa"/>
          </w:tcPr>
          <w:p w14:paraId="416AD793" w14:textId="30C54390" w:rsidR="00383CD7" w:rsidRDefault="00383CD7" w:rsidP="00B85DD0">
            <w:pPr>
              <w:keepNext/>
            </w:pPr>
          </w:p>
        </w:tc>
      </w:tr>
      <w:tr w:rsidR="00383CD7" w:rsidRPr="00236C51" w14:paraId="46E2C923" w14:textId="77777777" w:rsidTr="00D84B93">
        <w:trPr>
          <w:cantSplit/>
          <w:trHeight w:val="390"/>
        </w:trPr>
        <w:tc>
          <w:tcPr>
            <w:tcW w:w="1304" w:type="dxa"/>
          </w:tcPr>
          <w:p w14:paraId="49DFB28B" w14:textId="5928B341" w:rsidR="00383CD7" w:rsidRDefault="00383CD7" w:rsidP="002747EA">
            <w:r>
              <w:t>Bulloch et al 2018</w:t>
            </w:r>
            <w:r>
              <w:fldChar w:fldCharType="begin"/>
            </w:r>
            <w:r w:rsidR="002747EA">
              <w:instrText xml:space="preserve"> ADDIN EN.CITE &lt;EndNote&gt;&lt;Cite&gt;&lt;Author&gt;Bulloch&lt;/Author&gt;&lt;Year&gt;2018&lt;/Year&gt;&lt;RecNum&gt;1424&lt;/RecNum&gt;&lt;DisplayText&gt;&lt;style face="superscript" font="Trebuchet MS" size="9"&gt;126&lt;/style&gt;&lt;/DisplayText&gt;&lt;record&gt;&lt;rec-number&gt;1424&lt;/rec-number&gt;&lt;foreign-keys&gt;&lt;key app="EN" db-id="exvasrfx2dtraoesasxp2szsxa2df502592x" timestamp="1571626173"&gt;1424&lt;/key&gt;&lt;key app="ENWeb" db-id=""&gt;0&lt;/key&gt;&lt;/foreign-keys&gt;&lt;ref-type name="Journal Article"&gt;17&lt;/ref-type&gt;&lt;contributors&gt;&lt;authors&gt;&lt;author&gt;Bulloch, Rhodi E.&lt;/author&gt;&lt;author&gt;Lovell, Amy L.&lt;/author&gt;&lt;author&gt;Jordan, Vanessa M. B.&lt;/author&gt;&lt;author&gt;McCowan, Lesley M. E.&lt;/author&gt;&lt;author&gt;Thompson, John M. D.&lt;/author&gt;&lt;author&gt;Wall, Clare R.&lt;/author&gt;&lt;/authors&gt;&lt;/contributors&gt;&lt;titles&gt;&lt;title&gt;Maternal folic acid supplementation for the prevention of preeclampsia: A systematic review and meta-analysis&lt;/title&gt;&lt;secondary-title&gt;Paediatric and Perinatal Epidemiology&lt;/secondary-title&gt;&lt;/titles&gt;&lt;periodical&gt;&lt;full-title&gt;Paediatric and Perinatal Epidemiology&lt;/full-title&gt;&lt;/periodical&gt;&lt;pages&gt;346-357&lt;/pages&gt;&lt;volume&gt;32&lt;/volume&gt;&lt;number&gt;4&lt;/number&gt;&lt;section&gt;346&lt;/section&gt;&lt;dates&gt;&lt;year&gt;2018&lt;/year&gt;&lt;/dates&gt;&lt;isbn&gt;02695022&lt;/isbn&gt;&lt;urls&gt;&lt;/urls&gt;&lt;electronic-resource-num&gt;10.1111/ppe.12476&lt;/electronic-resource-num&gt;&lt;/record&gt;&lt;/Cite&gt;&lt;/EndNote&gt;</w:instrText>
            </w:r>
            <w:r>
              <w:fldChar w:fldCharType="separate"/>
            </w:r>
            <w:r w:rsidR="002747EA" w:rsidRPr="002747EA">
              <w:rPr>
                <w:noProof/>
                <w:vertAlign w:val="superscript"/>
              </w:rPr>
              <w:t>126</w:t>
            </w:r>
            <w:r>
              <w:fldChar w:fldCharType="end"/>
            </w:r>
          </w:p>
        </w:tc>
        <w:tc>
          <w:tcPr>
            <w:tcW w:w="1390" w:type="dxa"/>
          </w:tcPr>
          <w:p w14:paraId="25D1484D" w14:textId="77777777" w:rsidR="00383CD7" w:rsidRPr="00967618" w:rsidRDefault="00383CD7" w:rsidP="00CB7786">
            <w:r>
              <w:t>8 observational studies</w:t>
            </w:r>
          </w:p>
        </w:tc>
        <w:tc>
          <w:tcPr>
            <w:tcW w:w="4819" w:type="dxa"/>
          </w:tcPr>
          <w:p w14:paraId="68CF8896" w14:textId="77777777" w:rsidR="00383CD7" w:rsidRPr="0016156C" w:rsidRDefault="00383CD7" w:rsidP="00CB7786">
            <w:r w:rsidRPr="0016156C">
              <w:rPr>
                <w:b/>
              </w:rPr>
              <w:t>Aim</w:t>
            </w:r>
            <w:r>
              <w:t>: T</w:t>
            </w:r>
            <w:r w:rsidRPr="0016156C">
              <w:t>o investigate the effect of maternal folic acid supplementation</w:t>
            </w:r>
            <w:r>
              <w:t xml:space="preserve"> </w:t>
            </w:r>
            <w:r w:rsidRPr="0016156C">
              <w:t>during pregnancy on risk of preeclampsia and gestational hypertension.</w:t>
            </w:r>
          </w:p>
          <w:p w14:paraId="7CB7E1CB" w14:textId="77777777" w:rsidR="00383CD7" w:rsidRPr="0016156C" w:rsidRDefault="00383CD7" w:rsidP="00CB7786">
            <w:r w:rsidRPr="0016156C">
              <w:rPr>
                <w:b/>
              </w:rPr>
              <w:t>Methods</w:t>
            </w:r>
            <w:r w:rsidRPr="0016156C">
              <w:t>: Multiple scientific databases and grey literature were searched for relevant</w:t>
            </w:r>
            <w:r>
              <w:t xml:space="preserve"> </w:t>
            </w:r>
            <w:r w:rsidRPr="0016156C">
              <w:t>studies. Studies were reviewed according to pre-specified</w:t>
            </w:r>
            <w:r>
              <w:t xml:space="preserve"> </w:t>
            </w:r>
            <w:r w:rsidRPr="0016156C">
              <w:t>inclusion and exclusion</w:t>
            </w:r>
            <w:r>
              <w:t xml:space="preserve"> </w:t>
            </w:r>
            <w:r w:rsidRPr="0016156C">
              <w:t>criteria. Study characteristics were summarised and study quality was assessed.</w:t>
            </w:r>
            <w:r>
              <w:t xml:space="preserve"> </w:t>
            </w:r>
            <w:r w:rsidRPr="0016156C">
              <w:t>A meta-analysis</w:t>
            </w:r>
            <w:r>
              <w:t xml:space="preserve"> </w:t>
            </w:r>
            <w:r w:rsidRPr="0016156C">
              <w:t>of observational studies was conducted to examine the effect of</w:t>
            </w:r>
            <w:r>
              <w:t xml:space="preserve"> </w:t>
            </w:r>
            <w:r w:rsidRPr="0016156C">
              <w:t>maternal folic acid supplementation on preeclampsia risk.</w:t>
            </w:r>
          </w:p>
        </w:tc>
        <w:tc>
          <w:tcPr>
            <w:tcW w:w="4536" w:type="dxa"/>
          </w:tcPr>
          <w:p w14:paraId="355E19E4" w14:textId="77777777" w:rsidR="00383CD7" w:rsidRDefault="00383CD7" w:rsidP="00CB7786">
            <w:r>
              <w:t>Folic acid supplementation vs no folic acid supplementation:</w:t>
            </w:r>
          </w:p>
          <w:p w14:paraId="7613FE17" w14:textId="77777777" w:rsidR="00383CD7" w:rsidRDefault="00383CD7" w:rsidP="00CB7786">
            <w:pPr>
              <w:pStyle w:val="bullet"/>
            </w:pPr>
            <w:r w:rsidRPr="0016156C">
              <w:t>Pre</w:t>
            </w:r>
            <w:r>
              <w:t>-</w:t>
            </w:r>
            <w:r w:rsidRPr="0016156C">
              <w:t>eclampsia: OR 0.78 (</w:t>
            </w:r>
            <w:r>
              <w:t>0.63 to</w:t>
            </w:r>
            <w:r w:rsidRPr="0016156C">
              <w:t xml:space="preserve"> 0.98) </w:t>
            </w:r>
          </w:p>
          <w:p w14:paraId="7807B662" w14:textId="09F8D568" w:rsidR="00383CD7" w:rsidRPr="0016156C" w:rsidRDefault="00383CD7" w:rsidP="00E27064">
            <w:r w:rsidRPr="0016156C">
              <w:t>Subgroup analysis showed no significant difference between</w:t>
            </w:r>
            <w:r>
              <w:t xml:space="preserve"> </w:t>
            </w:r>
            <w:r w:rsidRPr="0016156C">
              <w:t>folic acid supplementation taken by itself, in comparison to folic acid taken in</w:t>
            </w:r>
            <w:r>
              <w:t xml:space="preserve"> </w:t>
            </w:r>
            <w:r w:rsidRPr="0016156C">
              <w:t>or alongside a multivitamin.</w:t>
            </w:r>
          </w:p>
        </w:tc>
        <w:tc>
          <w:tcPr>
            <w:tcW w:w="1843" w:type="dxa"/>
          </w:tcPr>
          <w:p w14:paraId="5AECBB85" w14:textId="4F17443D" w:rsidR="00383CD7" w:rsidRPr="00236C51" w:rsidRDefault="00383CD7" w:rsidP="00CB7786"/>
        </w:tc>
      </w:tr>
      <w:tr w:rsidR="00383CD7" w:rsidRPr="00236C51" w14:paraId="5CF30F47" w14:textId="77777777" w:rsidTr="00D84B93">
        <w:trPr>
          <w:cantSplit/>
          <w:trHeight w:val="390"/>
        </w:trPr>
        <w:tc>
          <w:tcPr>
            <w:tcW w:w="1304" w:type="dxa"/>
          </w:tcPr>
          <w:p w14:paraId="054B2C2B" w14:textId="52323976" w:rsidR="00383CD7" w:rsidRPr="00456351" w:rsidRDefault="00383CD7" w:rsidP="002747EA">
            <w:r>
              <w:t>Saccone et al 2016</w:t>
            </w:r>
            <w:r w:rsidR="00201490">
              <w:fldChar w:fldCharType="begin">
                <w:fldData xml:space="preserve">PEVuZE5vdGU+PENpdGU+PEF1dGhvcj5TYWNjb25lPC9BdXRob3I+PFllYXI+MjAxNjwvWWVhcj48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</w:fldData>
              </w:fldChar>
            </w:r>
            <w:r w:rsidR="002747EA">
              <w:instrText xml:space="preserve"> ADDIN EN.CITE </w:instrText>
            </w:r>
            <w:r w:rsidR="002747EA">
              <w:fldChar w:fldCharType="begin">
                <w:fldData xml:space="preserve">PEVuZE5vdGU+PENpdGU+PEF1dGhvcj5TYWNjb25lPC9BdXRob3I+PFllYXI+MjAxNjwvWWVhcj48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</w:fldData>
              </w:fldChar>
            </w:r>
            <w:r w:rsidR="002747EA">
              <w:instrText xml:space="preserve"> ADDIN EN.CITE.DATA </w:instrText>
            </w:r>
            <w:r w:rsidR="002747EA">
              <w:fldChar w:fldCharType="end"/>
            </w:r>
            <w:r w:rsidR="00201490">
              <w:fldChar w:fldCharType="separate"/>
            </w:r>
            <w:r w:rsidR="002747EA" w:rsidRPr="002747EA">
              <w:rPr>
                <w:noProof/>
                <w:vertAlign w:val="superscript"/>
              </w:rPr>
              <w:t>121</w:t>
            </w:r>
            <w:r w:rsidR="00201490">
              <w:fldChar w:fldCharType="end"/>
            </w:r>
          </w:p>
        </w:tc>
        <w:tc>
          <w:tcPr>
            <w:tcW w:w="1390" w:type="dxa"/>
          </w:tcPr>
          <w:p w14:paraId="2FEA290A" w14:textId="77777777" w:rsidR="00383CD7" w:rsidRDefault="00383CD7" w:rsidP="004B62DF">
            <w:r>
              <w:t>5 RCTs</w:t>
            </w:r>
          </w:p>
        </w:tc>
        <w:tc>
          <w:tcPr>
            <w:tcW w:w="4819" w:type="dxa"/>
          </w:tcPr>
          <w:p w14:paraId="4535400C" w14:textId="77777777" w:rsidR="00383CD7" w:rsidRDefault="00383CD7" w:rsidP="00843CBB">
            <w:r w:rsidRPr="00545B49">
              <w:rPr>
                <w:b/>
              </w:rPr>
              <w:t>Aim</w:t>
            </w:r>
            <w:r>
              <w:t>: T</w:t>
            </w:r>
            <w:r w:rsidRPr="00545B49">
              <w:t xml:space="preserve">o evaluate the efficacy of folic acid supplementation during pregnancy to prevent preterm birth (PTB). </w:t>
            </w:r>
          </w:p>
          <w:p w14:paraId="26E6D6EA" w14:textId="77777777" w:rsidR="00383CD7" w:rsidRPr="008318A9" w:rsidRDefault="00383CD7" w:rsidP="00545B49">
            <w:pPr>
              <w:rPr>
                <w:b/>
              </w:rPr>
            </w:pPr>
            <w:r w:rsidRPr="00545B49">
              <w:rPr>
                <w:b/>
              </w:rPr>
              <w:t>Methods</w:t>
            </w:r>
            <w:r>
              <w:t xml:space="preserve">: </w:t>
            </w:r>
            <w:r w:rsidRPr="00545B49">
              <w:t>The research protocol was designed a priori, defining methods for searching the literature in electronic databases, including and examining art</w:t>
            </w:r>
            <w:r>
              <w:t>icles, and extracting and analys</w:t>
            </w:r>
            <w:r w:rsidRPr="00545B49">
              <w:t>ing data. We included all randomized trials (RCTs) of asymptomatic singleton gestations without prior PTB who were randomized to prophylactic treatment with either FA supplementation or control (placebo or no treatment). The primary outcome was the incidence of PTB &lt;37 weeks.</w:t>
            </w:r>
          </w:p>
        </w:tc>
        <w:tc>
          <w:tcPr>
            <w:tcW w:w="4536" w:type="dxa"/>
          </w:tcPr>
          <w:p w14:paraId="00CF9E96" w14:textId="77777777" w:rsidR="00383CD7" w:rsidRDefault="00383CD7" w:rsidP="00545B49">
            <w:r>
              <w:t>Folic acid vs placebo or no treatment:</w:t>
            </w:r>
          </w:p>
          <w:p w14:paraId="38039039" w14:textId="77777777" w:rsidR="00383CD7" w:rsidRDefault="00383CD7" w:rsidP="00645351">
            <w:pPr>
              <w:pStyle w:val="bullet"/>
            </w:pPr>
            <w:r>
              <w:t>Preterm birth</w:t>
            </w:r>
            <w:r w:rsidRPr="00545B49">
              <w:t xml:space="preserve"> &lt;37 weeks</w:t>
            </w:r>
            <w:r>
              <w:t>:</w:t>
            </w:r>
            <w:r w:rsidRPr="00545B49">
              <w:t xml:space="preserve"> </w:t>
            </w:r>
            <w:r>
              <w:t>RR 0.99; 95%</w:t>
            </w:r>
            <w:r w:rsidRPr="00545B49">
              <w:t>CI 0.82</w:t>
            </w:r>
            <w:r>
              <w:t xml:space="preserve"> to 1.18</w:t>
            </w:r>
            <w:r w:rsidRPr="00545B49">
              <w:t xml:space="preserve"> </w:t>
            </w:r>
          </w:p>
          <w:p w14:paraId="7BC0A93B" w14:textId="77777777" w:rsidR="00383CD7" w:rsidRDefault="00383CD7" w:rsidP="00645351">
            <w:pPr>
              <w:pStyle w:val="bullet"/>
            </w:pPr>
            <w:r>
              <w:t xml:space="preserve">Preterm birth </w:t>
            </w:r>
            <w:r w:rsidRPr="00545B49">
              <w:t>&lt;34 weeks</w:t>
            </w:r>
            <w:r>
              <w:t>: RR 0.77; 95%</w:t>
            </w:r>
            <w:r w:rsidRPr="00545B49">
              <w:t>CI 0.55</w:t>
            </w:r>
            <w:r>
              <w:t xml:space="preserve"> to 1.09</w:t>
            </w:r>
            <w:r w:rsidRPr="00545B49">
              <w:t xml:space="preserve"> </w:t>
            </w:r>
          </w:p>
          <w:p w14:paraId="29292F86" w14:textId="77777777" w:rsidR="00383CD7" w:rsidRDefault="00383CD7" w:rsidP="00645351">
            <w:pPr>
              <w:pStyle w:val="bullet"/>
            </w:pPr>
            <w:r>
              <w:t>P</w:t>
            </w:r>
            <w:r w:rsidRPr="00545B49">
              <w:t>reterm premature rupture of membranes</w:t>
            </w:r>
            <w:r>
              <w:t>: RR 0.81; 95%</w:t>
            </w:r>
            <w:r w:rsidRPr="00545B49">
              <w:t>CI 0.44</w:t>
            </w:r>
            <w:r>
              <w:t xml:space="preserve"> to </w:t>
            </w:r>
            <w:r w:rsidRPr="00545B49">
              <w:t>1.50</w:t>
            </w:r>
          </w:p>
          <w:p w14:paraId="2C110185" w14:textId="77777777" w:rsidR="00383CD7" w:rsidRDefault="00383CD7" w:rsidP="00645351">
            <w:pPr>
              <w:pStyle w:val="bullet"/>
            </w:pPr>
            <w:r>
              <w:t>Birth weight: MD 85.58g, 95%</w:t>
            </w:r>
            <w:r w:rsidRPr="00545B49">
              <w:t>CI -55.17</w:t>
            </w:r>
            <w:r>
              <w:t xml:space="preserve"> to </w:t>
            </w:r>
            <w:r w:rsidRPr="00545B49">
              <w:t>226.34</w:t>
            </w:r>
          </w:p>
          <w:p w14:paraId="23741CFE" w14:textId="77777777" w:rsidR="00383CD7" w:rsidRDefault="00383CD7" w:rsidP="00645351">
            <w:pPr>
              <w:pStyle w:val="bullet"/>
            </w:pPr>
            <w:r>
              <w:t>L</w:t>
            </w:r>
            <w:r w:rsidRPr="00545B49">
              <w:t>ow birth weight</w:t>
            </w:r>
            <w:r>
              <w:t>: RR 0.79; 95%</w:t>
            </w:r>
            <w:r w:rsidRPr="00545B49">
              <w:t>CI 0.49 to 1.28</w:t>
            </w:r>
          </w:p>
          <w:p w14:paraId="3888EF4D" w14:textId="0D346103" w:rsidR="00383CD7" w:rsidRPr="00545B49" w:rsidRDefault="00383CD7" w:rsidP="00645351">
            <w:pPr>
              <w:pStyle w:val="bullet"/>
            </w:pPr>
            <w:r>
              <w:t>P</w:t>
            </w:r>
            <w:r w:rsidRPr="00545B49">
              <w:t>erinatal death</w:t>
            </w:r>
            <w:r>
              <w:t>: RR 0.90; 95%</w:t>
            </w:r>
            <w:r w:rsidRPr="00545B49">
              <w:t>CI 0.60</w:t>
            </w:r>
            <w:r>
              <w:t xml:space="preserve"> to </w:t>
            </w:r>
            <w:r w:rsidR="009C3668">
              <w:t>1.34</w:t>
            </w:r>
          </w:p>
        </w:tc>
        <w:tc>
          <w:tcPr>
            <w:tcW w:w="1843" w:type="dxa"/>
          </w:tcPr>
          <w:p w14:paraId="78512B32" w14:textId="7F9594F5" w:rsidR="00383CD7" w:rsidRDefault="00383CD7" w:rsidP="00B85DD0">
            <w:pPr>
              <w:keepNext/>
            </w:pPr>
          </w:p>
        </w:tc>
      </w:tr>
      <w:tr w:rsidR="00383CD7" w:rsidRPr="00236C51" w14:paraId="5AE9B84D" w14:textId="77777777" w:rsidTr="00D84B93">
        <w:trPr>
          <w:cantSplit/>
          <w:trHeight w:val="390"/>
        </w:trPr>
        <w:tc>
          <w:tcPr>
            <w:tcW w:w="1304" w:type="dxa"/>
          </w:tcPr>
          <w:p w14:paraId="739E0935" w14:textId="7CBDD1BF" w:rsidR="00383CD7" w:rsidRDefault="00383CD7" w:rsidP="002747EA">
            <w:r>
              <w:t>Zhang et al 2017</w:t>
            </w:r>
            <w:r w:rsidR="00201490">
              <w:fldChar w:fldCharType="begin">
                <w:fldData xml:space="preserve">PEVuZE5vdGU+PENpdGU+PEF1dGhvcj5aaGFuZzwvQXV0aG9yPjxZZWFyPjIwMTc8L1llYXI+PFJl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</w:fldData>
              </w:fldChar>
            </w:r>
            <w:r w:rsidR="002747EA">
              <w:instrText xml:space="preserve"> ADDIN EN.CITE </w:instrText>
            </w:r>
            <w:r w:rsidR="002747EA">
              <w:fldChar w:fldCharType="begin">
                <w:fldData xml:space="preserve">PEVuZE5vdGU+PENpdGU+PEF1dGhvcj5aaGFuZzwvQXV0aG9yPjxZZWFyPjIwMTc8L1llYXI+PFJl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</w:fldData>
              </w:fldChar>
            </w:r>
            <w:r w:rsidR="002747EA">
              <w:instrText xml:space="preserve"> ADDIN EN.CITE.DATA </w:instrText>
            </w:r>
            <w:r w:rsidR="002747EA">
              <w:fldChar w:fldCharType="end"/>
            </w:r>
            <w:r w:rsidR="00201490">
              <w:fldChar w:fldCharType="separate"/>
            </w:r>
            <w:r w:rsidR="002747EA" w:rsidRPr="002747EA">
              <w:rPr>
                <w:noProof/>
                <w:vertAlign w:val="superscript"/>
              </w:rPr>
              <w:t>124</w:t>
            </w:r>
            <w:r w:rsidR="00201490">
              <w:fldChar w:fldCharType="end"/>
            </w:r>
          </w:p>
        </w:tc>
        <w:tc>
          <w:tcPr>
            <w:tcW w:w="1390" w:type="dxa"/>
          </w:tcPr>
          <w:p w14:paraId="10D41E1C" w14:textId="02EAE9A8" w:rsidR="00383CD7" w:rsidRDefault="005C76AC" w:rsidP="008F5933">
            <w:r>
              <w:t>12 cohort studies</w:t>
            </w:r>
          </w:p>
        </w:tc>
        <w:tc>
          <w:tcPr>
            <w:tcW w:w="4819" w:type="dxa"/>
          </w:tcPr>
          <w:p w14:paraId="3493C25C" w14:textId="77777777" w:rsidR="00383CD7" w:rsidRDefault="00383CD7" w:rsidP="00090C98">
            <w:r w:rsidRPr="00090C98">
              <w:rPr>
                <w:b/>
              </w:rPr>
              <w:t>Aim</w:t>
            </w:r>
            <w:r>
              <w:t xml:space="preserve">: </w:t>
            </w:r>
            <w:r w:rsidRPr="00090C98">
              <w:t xml:space="preserve">To investigate the effect of folic acid (FA) supplementation on the risks of preterm delivery (PTD) and small for gestational age births (SGA). </w:t>
            </w:r>
          </w:p>
          <w:p w14:paraId="23940104" w14:textId="77777777" w:rsidR="00383CD7" w:rsidRPr="006E44B6" w:rsidRDefault="00383CD7" w:rsidP="00090C98">
            <w:pPr>
              <w:rPr>
                <w:b/>
              </w:rPr>
            </w:pPr>
            <w:r w:rsidRPr="00090C98">
              <w:rPr>
                <w:b/>
              </w:rPr>
              <w:t>Methods</w:t>
            </w:r>
            <w:r w:rsidRPr="00090C98">
              <w:t xml:space="preserve">: Cohort studies </w:t>
            </w:r>
            <w:r>
              <w:t>including h</w:t>
            </w:r>
            <w:r w:rsidRPr="00090C98">
              <w:t xml:space="preserve">ealthy women who want to </w:t>
            </w:r>
            <w:r>
              <w:t xml:space="preserve">get pregnancy or being pregnant </w:t>
            </w:r>
            <w:r w:rsidRPr="00090C98">
              <w:t xml:space="preserve">were identified from MEDLINE, EMBASE, the Cochrane Library, CINAHL, and CBM from inception to January 2015. </w:t>
            </w:r>
          </w:p>
        </w:tc>
        <w:tc>
          <w:tcPr>
            <w:tcW w:w="4536" w:type="dxa"/>
          </w:tcPr>
          <w:p w14:paraId="7FF7B5C4" w14:textId="77777777" w:rsidR="00383CD7" w:rsidRDefault="00383CD7" w:rsidP="00090C98">
            <w:r>
              <w:t>Moderate to low dose of folic acid post conception vs no supplementation:</w:t>
            </w:r>
          </w:p>
          <w:p w14:paraId="5D050CB3" w14:textId="378CCDBD" w:rsidR="00383CD7" w:rsidRPr="002D1F3C" w:rsidRDefault="00383CD7" w:rsidP="002D1F3C">
            <w:pPr>
              <w:pStyle w:val="bullet"/>
            </w:pPr>
            <w:r w:rsidRPr="002D1F3C">
              <w:t xml:space="preserve">Preterm birth: RR </w:t>
            </w:r>
            <w:r>
              <w:t>0.68; 95%CI 0.52 to 0.90</w:t>
            </w:r>
            <w:r w:rsidR="002971FA">
              <w:t>; 2 studies; n=575</w:t>
            </w:r>
          </w:p>
          <w:p w14:paraId="25C50978" w14:textId="4146B0A1" w:rsidR="00383CD7" w:rsidRPr="002D1F3C" w:rsidRDefault="00383CD7" w:rsidP="002D1F3C">
            <w:pPr>
              <w:pStyle w:val="bullet"/>
            </w:pPr>
            <w:r>
              <w:t>Small for gestational age: RR 0.84; 95%CI 0.81 to 0.89</w:t>
            </w:r>
            <w:r w:rsidR="002971FA">
              <w:t>; 3 studies; n=17,553</w:t>
            </w:r>
          </w:p>
        </w:tc>
        <w:tc>
          <w:tcPr>
            <w:tcW w:w="1843" w:type="dxa"/>
          </w:tcPr>
          <w:p w14:paraId="1308FD4A" w14:textId="47CB82FD" w:rsidR="00383CD7" w:rsidRDefault="00383CD7" w:rsidP="00B85DD0">
            <w:pPr>
              <w:keepNext/>
            </w:pPr>
          </w:p>
        </w:tc>
      </w:tr>
      <w:tr w:rsidR="00383CD7" w:rsidRPr="00236C51" w14:paraId="599B21FA" w14:textId="77777777" w:rsidTr="00D84B93">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Height w:val="390"/>
        </w:trPr>
        <w:tc>
          <w:tcPr>
            <w:tcW w:w="1304" w:type="dxa"/>
            <w:tcBorders>
              <w:top w:val="single" w:sz="4" w:space="0" w:color="auto"/>
              <w:left w:val="single" w:sz="4" w:space="0" w:color="auto"/>
              <w:bottom w:val="single" w:sz="4" w:space="0" w:color="auto"/>
              <w:right w:val="single" w:sz="4" w:space="0" w:color="auto"/>
            </w:tcBorders>
          </w:tcPr>
          <w:p w14:paraId="5350598F" w14:textId="3A4E35F3" w:rsidR="00383CD7" w:rsidRDefault="00383CD7" w:rsidP="002747EA">
            <w:r>
              <w:t>Lassi et al 2013</w:t>
            </w:r>
            <w:r>
              <w:fldChar w:fldCharType="begin"/>
            </w:r>
            <w:r w:rsidR="002747EA">
              <w:instrText xml:space="preserve"> ADDIN EN.CITE &lt;EndNote&gt;&lt;Cite&gt;&lt;Author&gt;Lassi&lt;/Author&gt;&lt;Year&gt;2013&lt;/Year&gt;&lt;RecNum&gt;1435&lt;/RecNum&gt;&lt;DisplayText&gt;&lt;style face="superscript" font="Trebuchet MS" size="9"&gt;133&lt;/style&gt;&lt;/DisplayText&gt;&lt;record&gt;&lt;rec-number&gt;1435&lt;/rec-number&gt;&lt;foreign-keys&gt;&lt;key app="EN" db-id="exvasrfx2dtraoesasxp2szsxa2df502592x" timestamp="1571626233"&gt;1435&lt;/key&gt;&lt;key app="ENWeb" db-id=""&gt;0&lt;/key&gt;&lt;/foreign-keys&gt;&lt;ref-type name="Journal Article"&gt;17&lt;/ref-type&gt;&lt;contributors&gt;&lt;authors&gt;&lt;author&gt;Lassi, Zohra S.&lt;/author&gt;&lt;author&gt;Salam, Rehana A.&lt;/author&gt;&lt;author&gt;Haider, Batool A.&lt;/author&gt;&lt;author&gt;Bhutta, Zulfiqar A.&lt;/author&gt;&lt;/authors&gt;&lt;/contributors&gt;&lt;titles&gt;&lt;title&gt;Folic acid supplementation during pregnancy for maternal health and pregnancy outcomes&lt;/title&gt;&lt;secondary-title&gt;Cochrane Database of Systematic Reviews&lt;/secondary-title&gt;&lt;/titles&gt;&lt;periodical&gt;&lt;full-title&gt;Cochrane Database of Systematic Reviews&lt;/full-title&gt;&lt;/periodical&gt;&lt;dates&gt;&lt;year&gt;2013&lt;/year&gt;&lt;/dates&gt;&lt;isbn&gt;14651858&lt;/isbn&gt;&lt;urls&gt;&lt;/urls&gt;&lt;electronic-resource-num&gt;10.1002/14651858.CD006896.pub2&lt;/electronic-resource-num&gt;&lt;/record&gt;&lt;/Cite&gt;&lt;/EndNote&gt;</w:instrText>
            </w:r>
            <w:r>
              <w:fldChar w:fldCharType="separate"/>
            </w:r>
            <w:r w:rsidR="002747EA" w:rsidRPr="002747EA">
              <w:rPr>
                <w:noProof/>
                <w:vertAlign w:val="superscript"/>
              </w:rPr>
              <w:t>133</w:t>
            </w:r>
            <w:r>
              <w:fldChar w:fldCharType="end"/>
            </w:r>
          </w:p>
        </w:tc>
        <w:tc>
          <w:tcPr>
            <w:tcW w:w="1390" w:type="dxa"/>
            <w:tcBorders>
              <w:top w:val="single" w:sz="4" w:space="0" w:color="auto"/>
              <w:left w:val="single" w:sz="4" w:space="0" w:color="auto"/>
              <w:bottom w:val="single" w:sz="4" w:space="0" w:color="auto"/>
              <w:right w:val="single" w:sz="4" w:space="0" w:color="auto"/>
            </w:tcBorders>
          </w:tcPr>
          <w:p w14:paraId="4C8898E4" w14:textId="77777777" w:rsidR="00383CD7" w:rsidRDefault="00383CD7" w:rsidP="00CB7786">
            <w:r>
              <w:t>3 RCTs</w:t>
            </w:r>
          </w:p>
        </w:tc>
        <w:tc>
          <w:tcPr>
            <w:tcW w:w="4819" w:type="dxa"/>
            <w:tcBorders>
              <w:top w:val="single" w:sz="4" w:space="0" w:color="auto"/>
              <w:left w:val="single" w:sz="4" w:space="0" w:color="auto"/>
              <w:bottom w:val="single" w:sz="4" w:space="0" w:color="auto"/>
              <w:right w:val="single" w:sz="4" w:space="0" w:color="auto"/>
            </w:tcBorders>
          </w:tcPr>
          <w:p w14:paraId="2F5E49C8" w14:textId="77777777" w:rsidR="00383CD7" w:rsidRDefault="00383CD7" w:rsidP="00CB7786">
            <w:r w:rsidRPr="00391B6F">
              <w:rPr>
                <w:b/>
              </w:rPr>
              <w:t>Aim</w:t>
            </w:r>
            <w:r>
              <w:t xml:space="preserve">: </w:t>
            </w:r>
            <w:r w:rsidRPr="004B2424">
              <w:t>To assess the effectiveness of oral folic acid supplementation alone or with other micronutrients versus no folic acid (placebo or same</w:t>
            </w:r>
            <w:r>
              <w:t xml:space="preserve"> </w:t>
            </w:r>
            <w:r w:rsidRPr="004B2424">
              <w:t>micronutrients but no folic acid) during pregnancy on haematological and biochemical parameters during pregnancy and on pregnancy</w:t>
            </w:r>
            <w:r>
              <w:t xml:space="preserve"> </w:t>
            </w:r>
            <w:r w:rsidRPr="004B2424">
              <w:t>outcomes.</w:t>
            </w:r>
            <w:r>
              <w:t xml:space="preserve"> </w:t>
            </w:r>
          </w:p>
          <w:p w14:paraId="4F414729" w14:textId="77777777" w:rsidR="00383CD7" w:rsidRDefault="00383CD7" w:rsidP="00CB7786">
            <w:pPr>
              <w:rPr>
                <w:b/>
              </w:rPr>
            </w:pPr>
            <w:r w:rsidRPr="00391B6F">
              <w:rPr>
                <w:b/>
              </w:rPr>
              <w:t>Methods</w:t>
            </w:r>
            <w:r>
              <w:t xml:space="preserve">: </w:t>
            </w:r>
            <w:r w:rsidRPr="004B2424">
              <w:t>We searched the</w:t>
            </w:r>
            <w:r>
              <w:t xml:space="preserve"> </w:t>
            </w:r>
            <w:r w:rsidRPr="004B2424">
              <w:t>Cochrane Pregnancy and Childbirth</w:t>
            </w:r>
            <w:r>
              <w:t xml:space="preserve"> </w:t>
            </w:r>
            <w:r w:rsidRPr="004B2424">
              <w:t>Group’s Trials Register (31December 2012) and we contacted</w:t>
            </w:r>
            <w:r>
              <w:t xml:space="preserve"> </w:t>
            </w:r>
            <w:r w:rsidRPr="004B2424">
              <w:t>major organisations</w:t>
            </w:r>
            <w:r>
              <w:t xml:space="preserve"> </w:t>
            </w:r>
            <w:r w:rsidRPr="004B2424">
              <w:t>working in micronutrient supplementation, including UNICEF</w:t>
            </w:r>
            <w:r>
              <w:t xml:space="preserve"> </w:t>
            </w:r>
            <w:r w:rsidRPr="004B2424">
              <w:t>Nutrition Section,</w:t>
            </w:r>
            <w:r>
              <w:t xml:space="preserve"> </w:t>
            </w:r>
            <w:r w:rsidRPr="004B2424">
              <w:t>World</w:t>
            </w:r>
            <w:r>
              <w:t xml:space="preserve"> </w:t>
            </w:r>
            <w:r w:rsidRPr="004B2424">
              <w:t>Health Organization (WHO)</w:t>
            </w:r>
            <w:r>
              <w:t xml:space="preserve"> </w:t>
            </w:r>
            <w:r w:rsidRPr="004B2424">
              <w:t>Maternal and</w:t>
            </w:r>
            <w:r>
              <w:t xml:space="preserve"> </w:t>
            </w:r>
            <w:r w:rsidRPr="004B2424">
              <w:t>Reproductive Health, WHO Nutrition Division, and National Center</w:t>
            </w:r>
            <w:r>
              <w:t xml:space="preserve"> on Birth defects and Developmen</w:t>
            </w:r>
            <w:r w:rsidRPr="004B2424">
              <w:t>tal Disabilities, US Centers</w:t>
            </w:r>
            <w:r>
              <w:t xml:space="preserve"> </w:t>
            </w:r>
            <w:r w:rsidRPr="004B2424">
              <w:t>for Disease Control and Prevention (CDC).</w:t>
            </w:r>
            <w:r>
              <w:t xml:space="preserve"> We included a</w:t>
            </w:r>
            <w:r w:rsidRPr="004B2424">
              <w:t>ll randomised, cluster-randomised and cross-over controlled trials evaluating supplementation of folic acid alone or with other</w:t>
            </w:r>
            <w:r>
              <w:t xml:space="preserve"> </w:t>
            </w:r>
            <w:r w:rsidRPr="004B2424">
              <w:t>micronutrients versus no folic acid (placebo or same micronutrients but no folic acid) in pregnancy.</w:t>
            </w:r>
            <w:r>
              <w:t xml:space="preserve"> </w:t>
            </w:r>
          </w:p>
        </w:tc>
        <w:tc>
          <w:tcPr>
            <w:tcW w:w="4536" w:type="dxa"/>
            <w:tcBorders>
              <w:top w:val="single" w:sz="4" w:space="0" w:color="auto"/>
              <w:left w:val="single" w:sz="4" w:space="0" w:color="auto"/>
              <w:bottom w:val="single" w:sz="4" w:space="0" w:color="auto"/>
              <w:right w:val="single" w:sz="4" w:space="0" w:color="auto"/>
            </w:tcBorders>
          </w:tcPr>
          <w:p w14:paraId="1653D101" w14:textId="77777777" w:rsidR="00383CD7" w:rsidRDefault="00383CD7" w:rsidP="00CB7786">
            <w:r>
              <w:t>Folic acid alone or with other micronutrients versus no folic acid:</w:t>
            </w:r>
          </w:p>
          <w:p w14:paraId="2885D66D" w14:textId="77777777" w:rsidR="00383CD7" w:rsidRDefault="00383CD7" w:rsidP="00CB7786">
            <w:pPr>
              <w:pStyle w:val="bullet"/>
            </w:pPr>
            <w:r>
              <w:t>Preterm birth (&lt;37 weeks): RR 1.09 (0.77 to 1.54); 1 study; n=2,797</w:t>
            </w:r>
          </w:p>
          <w:p w14:paraId="317FDCE1" w14:textId="77777777" w:rsidR="00383CD7" w:rsidRDefault="00383CD7" w:rsidP="00CB7786">
            <w:pPr>
              <w:pStyle w:val="bullet"/>
            </w:pPr>
            <w:r>
              <w:t>Stillbirth/neonatal death: RR 1.33 (0.96 to 1.85); 3 studies; n=3,110</w:t>
            </w:r>
          </w:p>
          <w:p w14:paraId="11496FF2" w14:textId="77777777" w:rsidR="00383CD7" w:rsidRDefault="00383CD7" w:rsidP="00CB7786">
            <w:pPr>
              <w:pStyle w:val="bullet"/>
            </w:pPr>
            <w:r>
              <w:t>Low birthweight (&lt;2,500 g): RR 0.80 (0.63 to 1.02); 3 studies; n=3,089</w:t>
            </w:r>
          </w:p>
        </w:tc>
        <w:tc>
          <w:tcPr>
            <w:tcW w:w="1843" w:type="dxa"/>
            <w:tcBorders>
              <w:top w:val="single" w:sz="4" w:space="0" w:color="auto"/>
              <w:left w:val="single" w:sz="4" w:space="0" w:color="auto"/>
              <w:bottom w:val="single" w:sz="4" w:space="0" w:color="auto"/>
              <w:right w:val="single" w:sz="4" w:space="0" w:color="auto"/>
            </w:tcBorders>
          </w:tcPr>
          <w:p w14:paraId="49583FF9" w14:textId="26FFF2F5" w:rsidR="00383CD7" w:rsidRPr="00236C51" w:rsidRDefault="00383CD7" w:rsidP="00CB7786"/>
        </w:tc>
      </w:tr>
    </w:tbl>
    <w:p w14:paraId="7B34FA8B" w14:textId="1EA4F579" w:rsidR="003F046F" w:rsidRDefault="009C163D" w:rsidP="005719CE">
      <w:pPr>
        <w:pStyle w:val="TableName"/>
        <w:ind w:left="1134" w:hanging="1134"/>
      </w:pPr>
      <w:bookmarkStart w:id="78" w:name="_Toc40956613"/>
      <w:r>
        <w:t xml:space="preserve">Q3 </w:t>
      </w:r>
      <w:r w:rsidR="003F046F">
        <w:t xml:space="preserve">Harms and benefits of </w:t>
      </w:r>
      <w:r w:rsidR="00F63E96">
        <w:t>vitamin B</w:t>
      </w:r>
      <w:r w:rsidR="00F63E96" w:rsidRPr="00F63E96">
        <w:rPr>
          <w:vertAlign w:val="subscript"/>
        </w:rPr>
        <w:t>9</w:t>
      </w:r>
      <w:r w:rsidR="00F63E96">
        <w:t xml:space="preserve"> (</w:t>
      </w:r>
      <w:r w:rsidR="003F046F">
        <w:t>folic acid</w:t>
      </w:r>
      <w:r w:rsidR="00F63E96">
        <w:t>)</w:t>
      </w:r>
      <w:r w:rsidR="003F046F">
        <w:t xml:space="preserve"> supplementation in pregnancy — RCTs</w:t>
      </w:r>
      <w:bookmarkEnd w:id="78"/>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35: Q3 Harms and benefits of vitamin B9 (folic acid) supplementation in pregnancy — RCTs"/>
      </w:tblPr>
      <w:tblGrid>
        <w:gridCol w:w="1304"/>
        <w:gridCol w:w="1390"/>
        <w:gridCol w:w="4819"/>
        <w:gridCol w:w="4535"/>
        <w:gridCol w:w="1844"/>
      </w:tblGrid>
      <w:tr w:rsidR="003F046F" w:rsidRPr="00F350A6" w14:paraId="10062F11" w14:textId="77777777" w:rsidTr="003F046F">
        <w:trPr>
          <w:cantSplit/>
          <w:trHeight w:val="390"/>
          <w:tblHeader/>
        </w:trPr>
        <w:tc>
          <w:tcPr>
            <w:tcW w:w="1304" w:type="dxa"/>
          </w:tcPr>
          <w:p w14:paraId="3A7C8D99" w14:textId="77777777" w:rsidR="003F046F" w:rsidRPr="00F350A6" w:rsidRDefault="003F046F" w:rsidP="00EF49B7">
            <w:pPr>
              <w:keepNext/>
              <w:rPr>
                <w:b/>
              </w:rPr>
            </w:pPr>
            <w:r>
              <w:rPr>
                <w:b/>
              </w:rPr>
              <w:t>Study ref</w:t>
            </w:r>
          </w:p>
        </w:tc>
        <w:tc>
          <w:tcPr>
            <w:tcW w:w="1390" w:type="dxa"/>
          </w:tcPr>
          <w:p w14:paraId="5750FE06" w14:textId="77777777" w:rsidR="003F046F" w:rsidRPr="00F350A6" w:rsidRDefault="003F046F" w:rsidP="00EF49B7">
            <w:pPr>
              <w:keepNext/>
              <w:rPr>
                <w:b/>
              </w:rPr>
            </w:pPr>
            <w:r>
              <w:rPr>
                <w:b/>
              </w:rPr>
              <w:t>N</w:t>
            </w:r>
          </w:p>
        </w:tc>
        <w:tc>
          <w:tcPr>
            <w:tcW w:w="4819" w:type="dxa"/>
          </w:tcPr>
          <w:p w14:paraId="592E050B" w14:textId="37859A71" w:rsidR="003F046F" w:rsidRPr="00F350A6" w:rsidRDefault="003F046F" w:rsidP="003F046F">
            <w:pPr>
              <w:keepNext/>
              <w:rPr>
                <w:b/>
              </w:rPr>
            </w:pPr>
            <w:r>
              <w:rPr>
                <w:b/>
              </w:rPr>
              <w:t>Aim/population/intervention</w:t>
            </w:r>
          </w:p>
        </w:tc>
        <w:tc>
          <w:tcPr>
            <w:tcW w:w="4535" w:type="dxa"/>
          </w:tcPr>
          <w:p w14:paraId="5584612B" w14:textId="77777777" w:rsidR="003F046F" w:rsidRPr="00F350A6" w:rsidRDefault="003F046F" w:rsidP="00EF49B7">
            <w:pPr>
              <w:keepNext/>
              <w:rPr>
                <w:b/>
              </w:rPr>
            </w:pPr>
            <w:r>
              <w:rPr>
                <w:b/>
              </w:rPr>
              <w:t>Results</w:t>
            </w:r>
          </w:p>
        </w:tc>
        <w:tc>
          <w:tcPr>
            <w:tcW w:w="1844" w:type="dxa"/>
          </w:tcPr>
          <w:p w14:paraId="52909738" w14:textId="77777777" w:rsidR="003F046F" w:rsidRPr="00F350A6" w:rsidRDefault="003F046F" w:rsidP="00EF49B7">
            <w:pPr>
              <w:keepNext/>
              <w:rPr>
                <w:b/>
              </w:rPr>
            </w:pPr>
            <w:r>
              <w:rPr>
                <w:b/>
              </w:rPr>
              <w:t>Comments</w:t>
            </w:r>
          </w:p>
        </w:tc>
      </w:tr>
      <w:tr w:rsidR="00151D3C" w:rsidRPr="003F046F" w14:paraId="3D1EBE1C" w14:textId="77777777" w:rsidTr="003F046F">
        <w:trPr>
          <w:cantSplit/>
          <w:trHeight w:val="390"/>
        </w:trPr>
        <w:tc>
          <w:tcPr>
            <w:tcW w:w="1304" w:type="dxa"/>
          </w:tcPr>
          <w:p w14:paraId="222B3CDB" w14:textId="26DD4819" w:rsidR="00151D3C" w:rsidRDefault="00151D3C" w:rsidP="003F046F">
            <w:r>
              <w:t>Catena et al 2016</w:t>
            </w:r>
            <w:r w:rsidR="00201490">
              <w:fldChar w:fldCharType="begin">
                <w:fldData xml:space="preserve">PEVuZE5vdGU+PENpdGU+PEF1dGhvcj5DYXRlbmE8L0F1dGhvcj48WWVhcj4yMDE2PC9ZZWFyPjxS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==
</w:fldData>
              </w:fldChar>
            </w:r>
            <w:r w:rsidR="002747EA">
              <w:instrText xml:space="preserve"> ADDIN EN.CITE </w:instrText>
            </w:r>
            <w:r w:rsidR="002747EA">
              <w:fldChar w:fldCharType="begin">
                <w:fldData xml:space="preserve">PEVuZE5vdGU+PENpdGU+PEF1dGhvcj5DYXRlbmE8L0F1dGhvcj48WWVhcj4yMDE2PC9ZZWFyPjxS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==
</w:fldData>
              </w:fldChar>
            </w:r>
            <w:r w:rsidR="002747EA">
              <w:instrText xml:space="preserve"> ADDIN EN.CITE.DATA </w:instrText>
            </w:r>
            <w:r w:rsidR="002747EA">
              <w:fldChar w:fldCharType="end"/>
            </w:r>
            <w:r w:rsidR="00201490">
              <w:fldChar w:fldCharType="separate"/>
            </w:r>
            <w:r w:rsidR="002747EA" w:rsidRPr="002747EA">
              <w:rPr>
                <w:noProof/>
                <w:vertAlign w:val="superscript"/>
              </w:rPr>
              <w:t>135</w:t>
            </w:r>
            <w:r w:rsidR="00201490">
              <w:fldChar w:fldCharType="end"/>
            </w:r>
          </w:p>
          <w:p w14:paraId="6FCA6B8E" w14:textId="77777777" w:rsidR="00151D3C" w:rsidRDefault="00151D3C" w:rsidP="003F046F">
            <w:r>
              <w:t>NUHEAL</w:t>
            </w:r>
          </w:p>
          <w:p w14:paraId="438D2A29" w14:textId="77777777" w:rsidR="00151D3C" w:rsidRPr="003F046F" w:rsidRDefault="00151D3C" w:rsidP="003F046F">
            <w:r>
              <w:t>Germany, Spain, Hungary</w:t>
            </w:r>
          </w:p>
        </w:tc>
        <w:tc>
          <w:tcPr>
            <w:tcW w:w="1390" w:type="dxa"/>
          </w:tcPr>
          <w:p w14:paraId="19973F3D" w14:textId="77777777" w:rsidR="00151D3C" w:rsidRDefault="00151D3C" w:rsidP="003F046F">
            <w:r>
              <w:t>Intervention 27</w:t>
            </w:r>
          </w:p>
          <w:p w14:paraId="5A61C08E" w14:textId="77777777" w:rsidR="00151D3C" w:rsidRPr="003F046F" w:rsidRDefault="00151D3C" w:rsidP="003F046F">
            <w:r>
              <w:t>Placebo 32</w:t>
            </w:r>
          </w:p>
        </w:tc>
        <w:tc>
          <w:tcPr>
            <w:tcW w:w="4819" w:type="dxa"/>
          </w:tcPr>
          <w:p w14:paraId="7324E6AB" w14:textId="77777777" w:rsidR="00151D3C" w:rsidRDefault="00151D3C" w:rsidP="003F046F">
            <w:r w:rsidRPr="003F046F">
              <w:rPr>
                <w:b/>
              </w:rPr>
              <w:t>Aim</w:t>
            </w:r>
            <w:r>
              <w:t>: To analys</w:t>
            </w:r>
            <w:r w:rsidRPr="003F046F">
              <w:t xml:space="preserve">e the long-term effects of FO, 5-methyltetrahydrofolate (5-MTHF), or FO+5-MTHF prenatal supplementation on attention networks. </w:t>
            </w:r>
          </w:p>
          <w:p w14:paraId="69B21B37" w14:textId="77777777" w:rsidR="00151D3C" w:rsidRDefault="00151D3C" w:rsidP="003F046F">
            <w:pPr>
              <w:rPr>
                <w:b/>
              </w:rPr>
            </w:pPr>
            <w:r>
              <w:rPr>
                <w:b/>
              </w:rPr>
              <w:t xml:space="preserve">Population: </w:t>
            </w:r>
            <w:r>
              <w:t>C</w:t>
            </w:r>
            <w:r w:rsidRPr="003F046F">
              <w:t>hildren born to mothers from the NUHEAL (Nutraceuticals for a Healthy Life) project</w:t>
            </w:r>
            <w:r>
              <w:t xml:space="preserve"> </w:t>
            </w:r>
            <w:r w:rsidRPr="003F046F">
              <w:t>who were recalled for a new examination 8.5 y later.</w:t>
            </w:r>
          </w:p>
          <w:p w14:paraId="70CAF8CD" w14:textId="77777777" w:rsidR="00151D3C" w:rsidRPr="003F046F" w:rsidRDefault="00151D3C" w:rsidP="003F046F">
            <w:r>
              <w:rPr>
                <w:b/>
              </w:rPr>
              <w:t>Intervention</w:t>
            </w:r>
            <w:r w:rsidRPr="003F046F">
              <w:t xml:space="preserve">: </w:t>
            </w:r>
            <w:r>
              <w:t xml:space="preserve">Women were </w:t>
            </w:r>
            <w:r w:rsidRPr="003F046F">
              <w:t xml:space="preserve">randomly assigned to receive </w:t>
            </w:r>
            <w:r>
              <w:t>fish oil</w:t>
            </w:r>
            <w:r w:rsidRPr="003F046F">
              <w:t xml:space="preserve"> and/or 5-MTHF or placebo prenatal supplementation</w:t>
            </w:r>
            <w:r>
              <w:t>.</w:t>
            </w:r>
          </w:p>
        </w:tc>
        <w:tc>
          <w:tcPr>
            <w:tcW w:w="4535" w:type="dxa"/>
          </w:tcPr>
          <w:p w14:paraId="35B7B8EC" w14:textId="77777777" w:rsidR="00151D3C" w:rsidRPr="003F046F" w:rsidRDefault="00151D3C" w:rsidP="00B5547B">
            <w:r w:rsidRPr="003F046F">
              <w:t xml:space="preserve">Children born to mothers supplemented with 5-MTHF alone solved the response conflict more quickly than did the placebo </w:t>
            </w:r>
            <w:r>
              <w:t>and the FO+5-MTHF groups (all P&lt;</w:t>
            </w:r>
            <w:r w:rsidRPr="003F046F">
              <w:t xml:space="preserve">0.05). </w:t>
            </w:r>
          </w:p>
        </w:tc>
        <w:tc>
          <w:tcPr>
            <w:tcW w:w="1844" w:type="dxa"/>
          </w:tcPr>
          <w:p w14:paraId="643E17AA" w14:textId="77777777" w:rsidR="00151D3C" w:rsidRPr="003F046F" w:rsidRDefault="00151D3C" w:rsidP="003F046F"/>
        </w:tc>
      </w:tr>
      <w:tr w:rsidR="00151D3C" w:rsidRPr="003F046F" w14:paraId="4459A5BF" w14:textId="77777777" w:rsidTr="003F046F">
        <w:trPr>
          <w:cantSplit/>
          <w:trHeight w:val="390"/>
        </w:trPr>
        <w:tc>
          <w:tcPr>
            <w:tcW w:w="1304" w:type="dxa"/>
          </w:tcPr>
          <w:p w14:paraId="5F6FFA7B" w14:textId="31FC0F0E" w:rsidR="00151D3C" w:rsidRDefault="00151D3C" w:rsidP="003F046F">
            <w:r>
              <w:t>McNulty et al 2013</w:t>
            </w:r>
            <w:r w:rsidR="00201490">
              <w:fldChar w:fldCharType="begin">
                <w:fldData xml:space="preserve">PEVuZE5vdGU+PENpdGU+PEF1dGhvcj5NY051bHR5PC9BdXRob3I+PFllYXI+MjAxMzwvWWVhcj48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</w:fldData>
              </w:fldChar>
            </w:r>
            <w:r w:rsidR="002747EA">
              <w:instrText xml:space="preserve"> ADDIN EN.CITE </w:instrText>
            </w:r>
            <w:r w:rsidR="002747EA">
              <w:fldChar w:fldCharType="begin">
                <w:fldData xml:space="preserve">PEVuZE5vdGU+PENpdGU+PEF1dGhvcj5NY051bHR5PC9BdXRob3I+PFllYXI+MjAxMzwvWWVhcj48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</w:fldData>
              </w:fldChar>
            </w:r>
            <w:r w:rsidR="002747EA">
              <w:instrText xml:space="preserve"> ADDIN EN.CITE.DATA </w:instrText>
            </w:r>
            <w:r w:rsidR="002747EA">
              <w:fldChar w:fldCharType="end"/>
            </w:r>
            <w:r w:rsidR="00201490">
              <w:fldChar w:fldCharType="separate"/>
            </w:r>
            <w:r w:rsidR="002747EA" w:rsidRPr="002747EA">
              <w:rPr>
                <w:noProof/>
                <w:vertAlign w:val="superscript"/>
              </w:rPr>
              <w:t>136</w:t>
            </w:r>
            <w:r w:rsidR="00201490">
              <w:fldChar w:fldCharType="end"/>
            </w:r>
          </w:p>
          <w:p w14:paraId="65E9375E" w14:textId="77777777" w:rsidR="00151D3C" w:rsidRDefault="00151D3C" w:rsidP="003F046F">
            <w:r>
              <w:t>Northern Ireland</w:t>
            </w:r>
          </w:p>
        </w:tc>
        <w:tc>
          <w:tcPr>
            <w:tcW w:w="1390" w:type="dxa"/>
          </w:tcPr>
          <w:p w14:paraId="3EFE0690" w14:textId="77777777" w:rsidR="00151D3C" w:rsidRDefault="00151D3C" w:rsidP="003F046F">
            <w:r>
              <w:t>Intervention 59</w:t>
            </w:r>
          </w:p>
          <w:p w14:paraId="324E8DFE" w14:textId="77777777" w:rsidR="00151D3C" w:rsidRDefault="00151D3C" w:rsidP="003F046F">
            <w:r>
              <w:t>Control 60</w:t>
            </w:r>
          </w:p>
        </w:tc>
        <w:tc>
          <w:tcPr>
            <w:tcW w:w="4819" w:type="dxa"/>
          </w:tcPr>
          <w:p w14:paraId="0AAA0E49" w14:textId="00C7AE2C" w:rsidR="00151D3C" w:rsidRDefault="00151D3C" w:rsidP="00601F55">
            <w:r w:rsidRPr="00601F55">
              <w:rPr>
                <w:b/>
              </w:rPr>
              <w:t>Aim</w:t>
            </w:r>
            <w:r>
              <w:t>: To investigate</w:t>
            </w:r>
            <w:r w:rsidRPr="00601F55">
              <w:t xml:space="preserve"> maternal folate and homocysteine responses and related effects in the newborn that resulted from continued </w:t>
            </w:r>
            <w:r w:rsidR="001462BD">
              <w:t>folic acid (</w:t>
            </w:r>
            <w:r w:rsidRPr="00601F55">
              <w:t>FA</w:t>
            </w:r>
            <w:r w:rsidR="001462BD">
              <w:t>)</w:t>
            </w:r>
            <w:r w:rsidRPr="00601F55">
              <w:t xml:space="preserve"> supplementation after the first trimester of pregnancy. </w:t>
            </w:r>
          </w:p>
          <w:p w14:paraId="38F2C529" w14:textId="77777777" w:rsidR="00151D3C" w:rsidRDefault="00151D3C" w:rsidP="00601F55">
            <w:r w:rsidRPr="00601F55">
              <w:rPr>
                <w:b/>
              </w:rPr>
              <w:t>Population</w:t>
            </w:r>
            <w:r w:rsidRPr="00601F55">
              <w:t>: Pregnant women, aged 18-35 y, who were attending an antenatal clinic with singleton uncomplicated pregnancies and reported taking FA supplements in the first trimester</w:t>
            </w:r>
            <w:r>
              <w:t>.</w:t>
            </w:r>
          </w:p>
          <w:p w14:paraId="54828A0A" w14:textId="77777777" w:rsidR="00151D3C" w:rsidRPr="003F046F" w:rsidRDefault="00151D3C" w:rsidP="00601F55">
            <w:pPr>
              <w:rPr>
                <w:b/>
              </w:rPr>
            </w:pPr>
            <w:r w:rsidRPr="00601F55">
              <w:rPr>
                <w:b/>
              </w:rPr>
              <w:t>Intervention</w:t>
            </w:r>
            <w:r>
              <w:t>: women were</w:t>
            </w:r>
            <w:r w:rsidRPr="00601F55">
              <w:t xml:space="preserve"> randomly assigned at the start of trimester</w:t>
            </w:r>
            <w:r>
              <w:t xml:space="preserve"> 2 to receive 400 mug FA/d or </w:t>
            </w:r>
            <w:r w:rsidRPr="00601F55">
              <w:t xml:space="preserve">placebo. </w:t>
            </w:r>
          </w:p>
        </w:tc>
        <w:tc>
          <w:tcPr>
            <w:tcW w:w="4535" w:type="dxa"/>
          </w:tcPr>
          <w:p w14:paraId="2EF67ACD" w14:textId="77777777" w:rsidR="00151D3C" w:rsidRDefault="00151D3C" w:rsidP="00601F55">
            <w:r>
              <w:t>Response from gestational weeks 14 to 36 intervention vs control:</w:t>
            </w:r>
          </w:p>
          <w:p w14:paraId="40D1C3CB" w14:textId="77777777" w:rsidR="00151D3C" w:rsidRDefault="00151D3C" w:rsidP="00A7545F">
            <w:pPr>
              <w:pStyle w:val="bullet"/>
            </w:pPr>
            <w:r>
              <w:t>Serum folate: 0.9±24.7 vs -26.1±19.0; p&lt;0.001</w:t>
            </w:r>
          </w:p>
          <w:p w14:paraId="4A511ADD" w14:textId="77777777" w:rsidR="00151D3C" w:rsidRDefault="00151D3C" w:rsidP="00A7545F">
            <w:pPr>
              <w:pStyle w:val="bullet"/>
            </w:pPr>
            <w:r>
              <w:t>Red blood cell folate: 549+661 vs -250±690; p&lt;0.001</w:t>
            </w:r>
          </w:p>
          <w:p w14:paraId="24805B24" w14:textId="77777777" w:rsidR="00151D3C" w:rsidRDefault="00151D3C" w:rsidP="00A7545F">
            <w:pPr>
              <w:pStyle w:val="bullet"/>
            </w:pPr>
            <w:r>
              <w:t>Plasma homocysteine: 0.1±1.1 vs 1.0±1.9; p=0.006</w:t>
            </w:r>
          </w:p>
          <w:p w14:paraId="6B353929" w14:textId="77777777" w:rsidR="00151D3C" w:rsidRPr="00A66EB5" w:rsidRDefault="00151D3C" w:rsidP="00601F55">
            <w:pPr>
              <w:pStyle w:val="bullet"/>
            </w:pPr>
            <w:r>
              <w:t>Cord blood folate: 1993±862 vs 1418±557; p=0.001</w:t>
            </w:r>
          </w:p>
        </w:tc>
        <w:tc>
          <w:tcPr>
            <w:tcW w:w="1844" w:type="dxa"/>
          </w:tcPr>
          <w:p w14:paraId="73DEC5DD" w14:textId="77777777" w:rsidR="00151D3C" w:rsidRPr="003F046F" w:rsidRDefault="00151D3C" w:rsidP="003F046F"/>
        </w:tc>
      </w:tr>
      <w:tr w:rsidR="00151D3C" w:rsidRPr="003F046F" w14:paraId="432F9F7A" w14:textId="77777777" w:rsidTr="003F046F">
        <w:trPr>
          <w:cantSplit/>
          <w:trHeight w:val="390"/>
        </w:trPr>
        <w:tc>
          <w:tcPr>
            <w:tcW w:w="1304" w:type="dxa"/>
          </w:tcPr>
          <w:p w14:paraId="3E3870F8" w14:textId="32A9A39D" w:rsidR="00151D3C" w:rsidRDefault="00151D3C" w:rsidP="003F046F">
            <w:r>
              <w:t>Sayyah-Melli et al 2016</w:t>
            </w:r>
            <w:r w:rsidR="00201490">
              <w:fldChar w:fldCharType="begin"/>
            </w:r>
            <w:r w:rsidR="002747EA">
              <w:instrText xml:space="preserve"> ADDIN EN.CITE &lt;EndNote&gt;&lt;Cite&gt;&lt;Author&gt;Sayyah-Melli&lt;/Author&gt;&lt;Year&gt;2016&lt;/Year&gt;&lt;RecNum&gt;1441&lt;/RecNum&gt;&lt;DisplayText&gt;&lt;style face="superscript" font="Trebuchet MS" size="9"&gt;137&lt;/style&gt;&lt;/DisplayText&gt;&lt;record&gt;&lt;rec-number&gt;1441&lt;/rec-number&gt;&lt;foreign-keys&gt;&lt;key app="EN" db-id="exvasrfx2dtraoesasxp2szsxa2df502592x" timestamp="1571626260"&gt;1441&lt;/key&gt;&lt;key app="ENWeb" db-id=""&gt;0&lt;/key&gt;&lt;/foreign-keys&gt;&lt;ref-type name="Journal Article"&gt;17&lt;/ref-type&gt;&lt;contributors&gt;&lt;authors&gt;&lt;author&gt;Sayyah-Melli, M.,&lt;/author&gt;&lt;author&gt;Ghorbanihaghjo, A.,&lt;/author&gt;&lt;author&gt;Alizadeh, M.,&lt;/author&gt;&lt;author&gt;Kazemi-Shishvan, M.,&lt;/author&gt;&lt;author&gt;Ghojazadeh, M.,&lt;/author&gt;&lt;author&gt;Bidadi, S.,&lt;/author&gt;&lt;/authors&gt;&lt;/contributors&gt;&lt;titles&gt;&lt;title&gt;The effect of high dose folic acid throughout pregnancy on homocysteine (hcy) concentration and pre-eclampsia: a randomized clinical trial&lt;/title&gt;&lt;secondary-title&gt;Plos One&lt;/secondary-title&gt;&lt;/titles&gt;&lt;periodical&gt;&lt;full-title&gt;PLoS One&lt;/full-title&gt;&lt;/periodical&gt;&lt;volume&gt;11&lt;/volume&gt;&lt;number&gt;5&lt;/number&gt;&lt;section&gt;e0154400&lt;/section&gt;&lt;dates&gt;&lt;year&gt;2016&lt;/year&gt;&lt;/dates&gt;&lt;isbn&gt;1932-6203&lt;/isbn&gt;&lt;urls&gt;&lt;/urls&gt;&lt;electronic-resource-num&gt;10.1371/journal.pone.0154400&lt;/electronic-resource-num&gt;&lt;/record&gt;&lt;/Cite&gt;&lt;/EndNote&gt;</w:instrText>
            </w:r>
            <w:r w:rsidR="00201490">
              <w:fldChar w:fldCharType="separate"/>
            </w:r>
            <w:r w:rsidR="002747EA" w:rsidRPr="002747EA">
              <w:rPr>
                <w:noProof/>
                <w:vertAlign w:val="superscript"/>
              </w:rPr>
              <w:t>137</w:t>
            </w:r>
            <w:r w:rsidR="00201490">
              <w:fldChar w:fldCharType="end"/>
            </w:r>
          </w:p>
          <w:p w14:paraId="1652B91B" w14:textId="77777777" w:rsidR="00151D3C" w:rsidRDefault="00151D3C" w:rsidP="003F046F">
            <w:r>
              <w:t>Iran</w:t>
            </w:r>
          </w:p>
        </w:tc>
        <w:tc>
          <w:tcPr>
            <w:tcW w:w="1390" w:type="dxa"/>
          </w:tcPr>
          <w:p w14:paraId="7E940092" w14:textId="77777777" w:rsidR="00151D3C" w:rsidRDefault="00151D3C" w:rsidP="003F046F">
            <w:r>
              <w:t>Low dose 200</w:t>
            </w:r>
          </w:p>
          <w:p w14:paraId="0EE6D0FC" w14:textId="77777777" w:rsidR="00151D3C" w:rsidRDefault="00151D3C" w:rsidP="003F046F">
            <w:r>
              <w:t>High dose 210</w:t>
            </w:r>
          </w:p>
        </w:tc>
        <w:tc>
          <w:tcPr>
            <w:tcW w:w="4819" w:type="dxa"/>
          </w:tcPr>
          <w:p w14:paraId="47EC1569" w14:textId="58F128E9" w:rsidR="00151D3C" w:rsidRDefault="00151D3C" w:rsidP="00601F55">
            <w:r w:rsidRPr="008457B5">
              <w:rPr>
                <w:b/>
              </w:rPr>
              <w:t>Aim</w:t>
            </w:r>
            <w:r>
              <w:t>: To assess</w:t>
            </w:r>
            <w:r w:rsidRPr="008457B5">
              <w:t xml:space="preserve"> the effect of low</w:t>
            </w:r>
            <w:r>
              <w:t xml:space="preserve"> </w:t>
            </w:r>
            <w:r w:rsidRPr="008457B5">
              <w:t xml:space="preserve">doses and high doses of </w:t>
            </w:r>
            <w:r w:rsidR="00AB09BD">
              <w:t>folic acid on homocysteine</w:t>
            </w:r>
            <w:r w:rsidRPr="008457B5">
              <w:t xml:space="preserve"> levels, blood pressure, urea, creatinine</w:t>
            </w:r>
            <w:r>
              <w:t xml:space="preserve"> </w:t>
            </w:r>
            <w:r w:rsidRPr="008457B5">
              <w:t xml:space="preserve">and neonatal outcome. </w:t>
            </w:r>
          </w:p>
          <w:p w14:paraId="46FE2A05" w14:textId="77777777" w:rsidR="00151D3C" w:rsidRDefault="00151D3C" w:rsidP="00601F55">
            <w:r w:rsidRPr="008457B5">
              <w:rPr>
                <w:b/>
              </w:rPr>
              <w:t>Population</w:t>
            </w:r>
            <w:r>
              <w:t>: Nulliparous pregnant women.</w:t>
            </w:r>
          </w:p>
          <w:p w14:paraId="1F9EE998" w14:textId="3AE26491" w:rsidR="00151D3C" w:rsidRPr="00601F55" w:rsidRDefault="00151D3C" w:rsidP="00AB09BD">
            <w:pPr>
              <w:rPr>
                <w:b/>
              </w:rPr>
            </w:pPr>
            <w:r w:rsidRPr="008457B5">
              <w:rPr>
                <w:b/>
              </w:rPr>
              <w:t>Intervention</w:t>
            </w:r>
            <w:r>
              <w:t xml:space="preserve">: </w:t>
            </w:r>
            <w:r w:rsidRPr="008457B5">
              <w:t xml:space="preserve">Group received 0.5 mg of folic acid </w:t>
            </w:r>
            <w:r>
              <w:t xml:space="preserve">daily </w:t>
            </w:r>
            <w:r w:rsidRPr="008457B5">
              <w:t>and group 2 received 5 mg of folic acid per daily.</w:t>
            </w:r>
            <w:r>
              <w:t xml:space="preserve"> </w:t>
            </w:r>
          </w:p>
        </w:tc>
        <w:tc>
          <w:tcPr>
            <w:tcW w:w="4535" w:type="dxa"/>
          </w:tcPr>
          <w:p w14:paraId="2E7435A6" w14:textId="77777777" w:rsidR="00151D3C" w:rsidRDefault="00151D3C" w:rsidP="008457B5">
            <w:r>
              <w:t>Low dose vs high dose:</w:t>
            </w:r>
          </w:p>
          <w:p w14:paraId="3B3AFB72" w14:textId="09409F84" w:rsidR="00151D3C" w:rsidRDefault="00151D3C" w:rsidP="008457B5">
            <w:pPr>
              <w:pStyle w:val="bullet"/>
            </w:pPr>
            <w:r w:rsidRPr="008457B5">
              <w:t>Homocysteine concentrations</w:t>
            </w:r>
            <w:r>
              <w:t>: 13.17±3.89 μmol/l</w:t>
            </w:r>
            <w:r w:rsidRPr="008457B5">
              <w:t xml:space="preserve"> </w:t>
            </w:r>
            <w:r>
              <w:t>vs 10.</w:t>
            </w:r>
            <w:r w:rsidR="00AB09BD">
              <w:t xml:space="preserve">31±3.54, μmol/l; </w:t>
            </w:r>
            <w:r>
              <w:t>p&lt;0.001</w:t>
            </w:r>
          </w:p>
          <w:p w14:paraId="60CD0B98" w14:textId="77777777" w:rsidR="00151D3C" w:rsidRDefault="00151D3C" w:rsidP="008457B5">
            <w:pPr>
              <w:pStyle w:val="bullet"/>
            </w:pPr>
            <w:r>
              <w:t>Systolic blood pressure: p=0.84</w:t>
            </w:r>
          </w:p>
          <w:p w14:paraId="3542B57D" w14:textId="77777777" w:rsidR="00151D3C" w:rsidRDefault="00151D3C" w:rsidP="008457B5">
            <w:pPr>
              <w:pStyle w:val="bullet"/>
            </w:pPr>
            <w:r>
              <w:t>Diastolic blood pressure: p=0.15</w:t>
            </w:r>
          </w:p>
          <w:p w14:paraId="5B394C22" w14:textId="77777777" w:rsidR="00151D3C" w:rsidRDefault="00151D3C" w:rsidP="008457B5">
            <w:pPr>
              <w:pStyle w:val="bullet"/>
            </w:pPr>
            <w:r>
              <w:t>Birthweight: 3,366.12±421.39 vs 3,456.39±410.30; p=0.031</w:t>
            </w:r>
          </w:p>
          <w:p w14:paraId="402A9862" w14:textId="77777777" w:rsidR="00151D3C" w:rsidRPr="00F70D38" w:rsidRDefault="00151D3C" w:rsidP="00F70D38">
            <w:pPr>
              <w:pStyle w:val="bullet"/>
            </w:pPr>
            <w:r>
              <w:t>Early abortion (not defined): 10/200 (5%) vs 1/210 (0.5%); p=0.005</w:t>
            </w:r>
          </w:p>
        </w:tc>
        <w:tc>
          <w:tcPr>
            <w:tcW w:w="1844" w:type="dxa"/>
          </w:tcPr>
          <w:p w14:paraId="3D24ADE3" w14:textId="77777777" w:rsidR="00151D3C" w:rsidRPr="003F046F" w:rsidRDefault="00151D3C" w:rsidP="003F046F"/>
        </w:tc>
      </w:tr>
      <w:tr w:rsidR="00151D3C" w:rsidRPr="003F046F" w14:paraId="149D8DA2" w14:textId="77777777" w:rsidTr="003F046F">
        <w:trPr>
          <w:cantSplit/>
          <w:trHeight w:val="390"/>
        </w:trPr>
        <w:tc>
          <w:tcPr>
            <w:tcW w:w="1304" w:type="dxa"/>
          </w:tcPr>
          <w:p w14:paraId="1505E623" w14:textId="1FA61348" w:rsidR="00151D3C" w:rsidRDefault="00151D3C" w:rsidP="003F046F">
            <w:r>
              <w:t>Wen at al 2018</w:t>
            </w:r>
            <w:r w:rsidR="00201490">
              <w:fldChar w:fldCharType="begin"/>
            </w:r>
            <w:r w:rsidR="002747EA">
              <w:instrText xml:space="preserve"> ADDIN EN.CITE &lt;EndNote&gt;&lt;Cite&gt;&lt;Author&gt;Wen&lt;/Author&gt;&lt;Year&gt;2018&lt;/Year&gt;&lt;RecNum&gt;1444&lt;/RecNum&gt;&lt;DisplayText&gt;&lt;style face="superscript" font="Trebuchet MS" size="9"&gt;138&lt;/style&gt;&lt;/DisplayText&gt;&lt;record&gt;&lt;rec-number&gt;1444&lt;/rec-number&gt;&lt;foreign-keys&gt;&lt;key app="EN" db-id="exvasrfx2dtraoesasxp2szsxa2df502592x" timestamp="1571626280"&gt;1444&lt;/key&gt;&lt;key app="ENWeb" db-id=""&gt;0&lt;/key&gt;&lt;/foreign-keys&gt;&lt;ref-type name="Journal Article"&gt;17&lt;/ref-type&gt;&lt;contributors&gt;&lt;authors&gt;&lt;author&gt;Wen, Shi Wu&lt;/author&gt;&lt;author&gt;White, Ruth Rennicks&lt;/author&gt;&lt;author&gt;Rybak, Natalie&lt;/author&gt;&lt;author&gt;Gaudet, Laura M.&lt;/author&gt;&lt;author&gt;Robson, Stephen&lt;/author&gt;&lt;author&gt;Hague, William&lt;/author&gt;&lt;author&gt;Simms-Stewart, Donnette&lt;/author&gt;&lt;author&gt;Carroli, Guillermo&lt;/author&gt;&lt;author&gt;Smith, Graeme&lt;/author&gt;&lt;author&gt;Fraser, William D.&lt;/author&gt;&lt;author&gt;Wells, George&lt;/author&gt;&lt;author&gt;Davidge, Sandra T.&lt;/author&gt;&lt;author&gt;Kingdom, John&lt;/author&gt;&lt;author&gt;Coyle, Doug&lt;/author&gt;&lt;author&gt;Fergusson, Dean&lt;/author&gt;&lt;author&gt;Corsi, Daniel J.&lt;/author&gt;&lt;author&gt;Champagne, Josee&lt;/author&gt;&lt;author&gt;Sabri, Elham&lt;/author&gt;&lt;author&gt;Ramsay, Tim&lt;/author&gt;&lt;author&gt;Mol, Ben Willem J.&lt;/author&gt;&lt;author&gt;Oudijk, Martijn A.&lt;/author&gt;&lt;author&gt;Walker, Mark C.&lt;/author&gt;&lt;/authors&gt;&lt;/contributors&gt;&lt;titles&gt;&lt;title&gt;Effect of high dose folic acid supplementation in pregnancy on pre-eclampsia (FACT): double blind, phase III, randomised controlled, international, multicentre trial&lt;/title&gt;&lt;secondary-title&gt;Bmj&lt;/secondary-title&gt;&lt;/titles&gt;&lt;periodical&gt;&lt;full-title&gt;BMJ&lt;/full-title&gt;&lt;/periodical&gt;&lt;section&gt;k3478&lt;/section&gt;&lt;dates&gt;&lt;year&gt;2018&lt;/year&gt;&lt;/dates&gt;&lt;isbn&gt;0959-8138&amp;#xD;1756-1833&lt;/isbn&gt;&lt;urls&gt;&lt;/urls&gt;&lt;electronic-resource-num&gt;10.1136/bmj.k3478&lt;/electronic-resource-num&gt;&lt;/record&gt;&lt;/Cite&gt;&lt;/EndNote&gt;</w:instrText>
            </w:r>
            <w:r w:rsidR="00201490">
              <w:fldChar w:fldCharType="separate"/>
            </w:r>
            <w:r w:rsidR="002747EA" w:rsidRPr="002747EA">
              <w:rPr>
                <w:noProof/>
                <w:vertAlign w:val="superscript"/>
              </w:rPr>
              <w:t>138</w:t>
            </w:r>
            <w:r w:rsidR="00201490">
              <w:fldChar w:fldCharType="end"/>
            </w:r>
          </w:p>
          <w:p w14:paraId="1E5A85E3" w14:textId="3EADF3B7" w:rsidR="00151D3C" w:rsidRDefault="00151D3C" w:rsidP="003F046F">
            <w:r>
              <w:t xml:space="preserve">Argentina, Australia, Canada, Jamaica, </w:t>
            </w:r>
            <w:r w:rsidR="002979C1">
              <w:t>U</w:t>
            </w:r>
            <w:r>
              <w:t>nited Kingdom</w:t>
            </w:r>
          </w:p>
        </w:tc>
        <w:tc>
          <w:tcPr>
            <w:tcW w:w="1390" w:type="dxa"/>
          </w:tcPr>
          <w:p w14:paraId="11CF1FA6" w14:textId="77777777" w:rsidR="00151D3C" w:rsidRDefault="00151D3C" w:rsidP="003F046F">
            <w:r>
              <w:t>Intervention 1,114</w:t>
            </w:r>
          </w:p>
          <w:p w14:paraId="51FDD009" w14:textId="77777777" w:rsidR="00151D3C" w:rsidRDefault="00151D3C" w:rsidP="003F046F">
            <w:r>
              <w:t>Control 1,157</w:t>
            </w:r>
          </w:p>
        </w:tc>
        <w:tc>
          <w:tcPr>
            <w:tcW w:w="4819" w:type="dxa"/>
          </w:tcPr>
          <w:p w14:paraId="1122D3F8" w14:textId="77777777" w:rsidR="00151D3C" w:rsidRDefault="00151D3C" w:rsidP="00F50477">
            <w:r>
              <w:rPr>
                <w:b/>
              </w:rPr>
              <w:t xml:space="preserve">Aim: </w:t>
            </w:r>
            <w:r w:rsidRPr="00535E97">
              <w:t>To determine the efficacy of high dose folic acid supplementation for prevention of pre-eclampsia in women with at least one risk factor</w:t>
            </w:r>
            <w:r>
              <w:t>.</w:t>
            </w:r>
          </w:p>
          <w:p w14:paraId="002A9DC0" w14:textId="77777777" w:rsidR="00151D3C" w:rsidRDefault="00151D3C" w:rsidP="00F50477">
            <w:r w:rsidRPr="00F50477">
              <w:rPr>
                <w:b/>
              </w:rPr>
              <w:t>Population</w:t>
            </w:r>
            <w:r>
              <w:t xml:space="preserve">: Pregnant women with </w:t>
            </w:r>
            <w:r w:rsidRPr="00535E97">
              <w:t xml:space="preserve">pre-existing hypertension, prepregnancy diabetes (type 1 or 2), twin pregnancy, pre-eclampsia in a previous pregnancy, or body mass index </w:t>
            </w:r>
            <w:r>
              <w:t>≥</w:t>
            </w:r>
            <w:r w:rsidRPr="00535E97">
              <w:t xml:space="preserve">35. </w:t>
            </w:r>
          </w:p>
          <w:p w14:paraId="7DF27B41" w14:textId="77777777" w:rsidR="00151D3C" w:rsidRPr="008457B5" w:rsidRDefault="00151D3C" w:rsidP="00F50477">
            <w:pPr>
              <w:rPr>
                <w:b/>
              </w:rPr>
            </w:pPr>
            <w:r w:rsidRPr="00F50477">
              <w:rPr>
                <w:b/>
              </w:rPr>
              <w:t>Intervention</w:t>
            </w:r>
            <w:r w:rsidRPr="00535E97">
              <w:t xml:space="preserve">: Eligible women were randomised to receive either daily high dose folic acid (four 1.0 mg oral tablets) or placebo from eight weeks of gestation to the end of week 16 of gestation until delivery. </w:t>
            </w:r>
          </w:p>
        </w:tc>
        <w:tc>
          <w:tcPr>
            <w:tcW w:w="4535" w:type="dxa"/>
          </w:tcPr>
          <w:p w14:paraId="5A6F68C5" w14:textId="77777777" w:rsidR="00151D3C" w:rsidRDefault="00151D3C" w:rsidP="00535E97">
            <w:r>
              <w:t>Intervention vs control:</w:t>
            </w:r>
          </w:p>
          <w:p w14:paraId="7F13350A" w14:textId="77777777" w:rsidR="00151D3C" w:rsidRPr="00535E97" w:rsidRDefault="00151D3C" w:rsidP="00F50477">
            <w:pPr>
              <w:pStyle w:val="bullet"/>
            </w:pPr>
            <w:r w:rsidRPr="00535E97">
              <w:t>Pre-eclampsia</w:t>
            </w:r>
            <w:r>
              <w:t>:</w:t>
            </w:r>
            <w:r w:rsidRPr="00535E97">
              <w:t xml:space="preserve"> 169/1144 (14.8%) </w:t>
            </w:r>
            <w:r>
              <w:t>vs</w:t>
            </w:r>
            <w:r w:rsidRPr="00535E97">
              <w:t xml:space="preserve"> 156/</w:t>
            </w:r>
            <w:r>
              <w:t xml:space="preserve">1157 (13.5%); RR </w:t>
            </w:r>
            <w:r w:rsidRPr="00535E97">
              <w:t>1.10, 95%</w:t>
            </w:r>
            <w:r>
              <w:t>CI 0.90 to 1.34; P=0.37</w:t>
            </w:r>
            <w:r w:rsidRPr="00535E97">
              <w:t xml:space="preserve">. </w:t>
            </w:r>
          </w:p>
        </w:tc>
        <w:tc>
          <w:tcPr>
            <w:tcW w:w="1844" w:type="dxa"/>
          </w:tcPr>
          <w:p w14:paraId="1EE6BAEB" w14:textId="77777777" w:rsidR="00151D3C" w:rsidRPr="003F046F" w:rsidRDefault="00151D3C" w:rsidP="003F046F"/>
        </w:tc>
      </w:tr>
      <w:tr w:rsidR="00151D3C" w:rsidRPr="003F046F" w14:paraId="15A3D91A" w14:textId="77777777" w:rsidTr="003F046F">
        <w:trPr>
          <w:cantSplit/>
          <w:trHeight w:val="390"/>
        </w:trPr>
        <w:tc>
          <w:tcPr>
            <w:tcW w:w="1304" w:type="dxa"/>
          </w:tcPr>
          <w:p w14:paraId="7B4F4588" w14:textId="1E26A46A" w:rsidR="00151D3C" w:rsidRDefault="00151D3C" w:rsidP="003F046F">
            <w:r>
              <w:t>Yusuf et al 2019</w:t>
            </w:r>
            <w:r w:rsidR="00201490">
              <w:fldChar w:fldCharType="begin"/>
            </w:r>
            <w:r w:rsidR="002747EA">
              <w:instrText xml:space="preserve"> ADDIN EN.CITE &lt;EndNote&gt;&lt;Cite&gt;&lt;Author&gt;Yusuf&lt;/Author&gt;&lt;Year&gt;2019&lt;/Year&gt;&lt;RecNum&gt;1612&lt;/RecNum&gt;&lt;DisplayText&gt;&lt;style face="superscript" font="Trebuchet MS" size="9"&gt;139&lt;/style&gt;&lt;/DisplayText&gt;&lt;record&gt;&lt;rec-number&gt;1612&lt;/rec-number&gt;&lt;foreign-keys&gt;&lt;key app="EN" db-id="exvasrfx2dtraoesasxp2szsxa2df502592x" timestamp="1576644300"&gt;1612&lt;/key&gt;&lt;key app="ENWeb" db-id=""&gt;0&lt;/key&gt;&lt;/foreign-keys&gt;&lt;ref-type name="Journal Article"&gt;17&lt;/ref-type&gt;&lt;contributors&gt;&lt;authors&gt;&lt;author&gt;Yusuf, K.K.,&lt;/author&gt;&lt;author&gt;Salihu, H.M.,&lt;/author&gt;&lt;author&gt;Wilson, R.,&lt;/author&gt;&lt;author&gt;Mbah, A.,&lt;/author&gt;&lt;author&gt;Sappenfield, W.,&lt;/author&gt;&lt;author&gt;King, L.M.,&lt;/author&gt;&lt;author&gt;Bruder, K.,&lt;/author&gt;&lt;/authors&gt;&lt;/contributors&gt;&lt;auth-address&gt;Karolinska Institutet, Stockholm, Sweden. sven.cnattingius@mep.ki.se&lt;/auth-address&gt;&lt;titles&gt;&lt;title&gt;Comparing folic acid dosage strengths to prevent reduction in fetal size among pregnant women who smoked cigarettes: a randomized clinical trial&lt;/title&gt;&lt;secondary-title&gt;JAMA Pediatrics&lt;/secondary-title&gt;&lt;/titles&gt;&lt;periodical&gt;&lt;full-title&gt;JAMA Pediatrics&lt;/full-title&gt;&lt;/periodical&gt;&lt;pages&gt;493-94&lt;/pages&gt;&lt;volume&gt;173&lt;/volume&gt;&lt;number&gt;5&lt;/number&gt;&lt;edition&gt;2004/06/19&lt;/edition&gt;&lt;keywords&gt;&lt;keyword&gt;Adult&lt;/keyword&gt;&lt;keyword&gt;Epidemiologic Studies&lt;/keyword&gt;&lt;keyword&gt;Female&lt;/keyword&gt;&lt;keyword&gt;Humans&lt;/keyword&gt;&lt;keyword&gt;Infant, Newborn&lt;/keyword&gt;&lt;keyword&gt;*Pregnancy&lt;/keyword&gt;&lt;keyword&gt;Pregnancy Complications/*etiology&lt;/keyword&gt;&lt;keyword&gt;Pregnancy Outcome&lt;/keyword&gt;&lt;keyword&gt;Prevalence&lt;/keyword&gt;&lt;keyword&gt;Risk Factors&lt;/keyword&gt;&lt;keyword&gt;Smoking/*epidemiology&lt;/keyword&gt;&lt;keyword&gt;Smoking Cessation&lt;/keyword&gt;&lt;/keywords&gt;&lt;dates&gt;&lt;year&gt;2019&lt;/year&gt;&lt;pub-dates&gt;&lt;date&gt;Apr&lt;/date&gt;&lt;/pub-dates&gt;&lt;/dates&gt;&lt;isbn&gt;1462-2203 (Print)&amp;#xD;1462-2203 (Linking)&lt;/isbn&gt;&lt;accession-num&gt;15203816&lt;/accession-num&gt;&lt;urls&gt;&lt;related-urls&gt;&lt;url&gt;https://www.ncbi.nlm.nih.gov/pubmed/15203816&lt;/url&gt;&lt;/related-urls&gt;&lt;/urls&gt;&lt;electronic-resource-num&gt;10.1080/14622200410001669187&lt;/electronic-resource-num&gt;&lt;/record&gt;&lt;/Cite&gt;&lt;/EndNote&gt;</w:instrText>
            </w:r>
            <w:r w:rsidR="00201490">
              <w:fldChar w:fldCharType="separate"/>
            </w:r>
            <w:r w:rsidR="002747EA" w:rsidRPr="002747EA">
              <w:rPr>
                <w:noProof/>
                <w:vertAlign w:val="superscript"/>
              </w:rPr>
              <w:t>139</w:t>
            </w:r>
            <w:r w:rsidR="00201490">
              <w:fldChar w:fldCharType="end"/>
            </w:r>
          </w:p>
          <w:p w14:paraId="2B2B6FC3" w14:textId="77777777" w:rsidR="00151D3C" w:rsidRDefault="00151D3C" w:rsidP="003F046F">
            <w:r>
              <w:t>United States</w:t>
            </w:r>
          </w:p>
        </w:tc>
        <w:tc>
          <w:tcPr>
            <w:tcW w:w="1390" w:type="dxa"/>
          </w:tcPr>
          <w:p w14:paraId="3C6B6155" w14:textId="77777777" w:rsidR="00151D3C" w:rsidRDefault="00151D3C" w:rsidP="003F046F">
            <w:r>
              <w:t>Low dose 171</w:t>
            </w:r>
          </w:p>
          <w:p w14:paraId="7E81DD61" w14:textId="77777777" w:rsidR="00151D3C" w:rsidRDefault="00151D3C" w:rsidP="003F046F">
            <w:r>
              <w:t>High dose 174</w:t>
            </w:r>
          </w:p>
        </w:tc>
        <w:tc>
          <w:tcPr>
            <w:tcW w:w="4819" w:type="dxa"/>
          </w:tcPr>
          <w:p w14:paraId="5716DAD5" w14:textId="77777777" w:rsidR="00151D3C" w:rsidRDefault="00151D3C" w:rsidP="00F90645">
            <w:r w:rsidRPr="00F90645">
              <w:rPr>
                <w:b/>
              </w:rPr>
              <w:t>Aim</w:t>
            </w:r>
            <w:r>
              <w:t xml:space="preserve">: To determine the efficacy of higher-dose folic acid in preventing a reduction in fetal body size among infants of women who smoked tobacco cigarettes during pregnancy. </w:t>
            </w:r>
          </w:p>
          <w:p w14:paraId="22D5FC51" w14:textId="77777777" w:rsidR="00151D3C" w:rsidRDefault="00151D3C" w:rsidP="00F90645">
            <w:r w:rsidRPr="00F90645">
              <w:rPr>
                <w:b/>
              </w:rPr>
              <w:t>Population</w:t>
            </w:r>
            <w:r>
              <w:t>: Pregnant women with status as currently active smokers per self report and cotinine biomarker; an age between 18 and 44 years; gestation &lt;21 weeks at study entry.</w:t>
            </w:r>
          </w:p>
          <w:p w14:paraId="063D683A" w14:textId="45D7E89B" w:rsidR="00151D3C" w:rsidRDefault="00151D3C" w:rsidP="00F90645">
            <w:pPr>
              <w:rPr>
                <w:b/>
              </w:rPr>
            </w:pPr>
            <w:r w:rsidRPr="00F90645">
              <w:rPr>
                <w:b/>
              </w:rPr>
              <w:t>Intervention</w:t>
            </w:r>
            <w:r>
              <w:t>: Eligible participants were randomly assigned in a 1:1 ratio to receive either 4mg of folic acid per day (the higher-dose group) or</w:t>
            </w:r>
            <w:r w:rsidR="008C3139">
              <w:t xml:space="preserve"> </w:t>
            </w:r>
            <w:r>
              <w:t xml:space="preserve">0.8mg of folic acid per day (the standard-dose group). </w:t>
            </w:r>
          </w:p>
        </w:tc>
        <w:tc>
          <w:tcPr>
            <w:tcW w:w="4535" w:type="dxa"/>
          </w:tcPr>
          <w:p w14:paraId="7CD42067" w14:textId="77777777" w:rsidR="00151D3C" w:rsidRDefault="00151D3C" w:rsidP="00F90645">
            <w:r>
              <w:t>High dose vs low dose:</w:t>
            </w:r>
          </w:p>
          <w:p w14:paraId="70EC1D7B" w14:textId="77777777" w:rsidR="00151D3C" w:rsidRDefault="00151D3C" w:rsidP="00561F77">
            <w:pPr>
              <w:pStyle w:val="bullet"/>
            </w:pPr>
            <w:r>
              <w:t xml:space="preserve">Birth weight: MD 140.39; 95% CI 1.63 to 279.15 g </w:t>
            </w:r>
          </w:p>
          <w:p w14:paraId="2D33E082" w14:textId="77777777" w:rsidR="00151D3C" w:rsidRDefault="00151D3C" w:rsidP="00561F77">
            <w:pPr>
              <w:pStyle w:val="bullet"/>
            </w:pPr>
            <w:r>
              <w:t>Small for gestational age: aRR 0.69; 95%CI 0.46 to 1.03</w:t>
            </w:r>
          </w:p>
          <w:p w14:paraId="3A38B990" w14:textId="77777777" w:rsidR="00151D3C" w:rsidRDefault="00151D3C" w:rsidP="00561F77">
            <w:pPr>
              <w:pStyle w:val="bullet"/>
            </w:pPr>
            <w:r>
              <w:t>Fetal growth restriction: aRR 0.65; 95%CI 0.46 to 0.93</w:t>
            </w:r>
          </w:p>
          <w:p w14:paraId="2D339717" w14:textId="77777777" w:rsidR="00151D3C" w:rsidRDefault="00151D3C" w:rsidP="00535E97">
            <w:r>
              <w:t>No elevated risk of adverse effects associated with higher dose folic acid were identified</w:t>
            </w:r>
          </w:p>
        </w:tc>
        <w:tc>
          <w:tcPr>
            <w:tcW w:w="1844" w:type="dxa"/>
          </w:tcPr>
          <w:p w14:paraId="2F3815AA" w14:textId="77777777" w:rsidR="00151D3C" w:rsidRPr="003F046F" w:rsidRDefault="00151D3C" w:rsidP="003F046F"/>
        </w:tc>
      </w:tr>
    </w:tbl>
    <w:p w14:paraId="2DBAA588" w14:textId="3969E98A" w:rsidR="00C510DB" w:rsidRDefault="009C163D" w:rsidP="005719CE">
      <w:pPr>
        <w:pStyle w:val="TableName"/>
        <w:ind w:left="1134" w:hanging="1134"/>
      </w:pPr>
      <w:bookmarkStart w:id="79" w:name="_Toc40956614"/>
      <w:r>
        <w:t xml:space="preserve">Q3 </w:t>
      </w:r>
      <w:r w:rsidR="00C510DB">
        <w:t>Harms and benefits of vitamin B</w:t>
      </w:r>
      <w:r w:rsidR="00C510DB">
        <w:rPr>
          <w:vertAlign w:val="subscript"/>
        </w:rPr>
        <w:t>6</w:t>
      </w:r>
      <w:r w:rsidR="00C510DB">
        <w:t xml:space="preserve"> supplementation in pregnancy — systematic review</w:t>
      </w:r>
      <w:bookmarkEnd w:id="79"/>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36: Q3 Harms and benefits of vitamin B6 supplementation in pregnancy — systematic review"/>
      </w:tblPr>
      <w:tblGrid>
        <w:gridCol w:w="1275"/>
        <w:gridCol w:w="1418"/>
        <w:gridCol w:w="4819"/>
        <w:gridCol w:w="4536"/>
        <w:gridCol w:w="1844"/>
      </w:tblGrid>
      <w:tr w:rsidR="00C510DB" w:rsidRPr="00F350A6" w14:paraId="3EF66B65" w14:textId="77777777" w:rsidTr="00A71E25">
        <w:trPr>
          <w:cantSplit/>
          <w:trHeight w:val="390"/>
          <w:tblHeader/>
        </w:trPr>
        <w:tc>
          <w:tcPr>
            <w:tcW w:w="1275" w:type="dxa"/>
          </w:tcPr>
          <w:p w14:paraId="6C6D1E88" w14:textId="77777777" w:rsidR="00C510DB" w:rsidRPr="00F350A6" w:rsidRDefault="00C510DB" w:rsidP="00EF49B7">
            <w:pPr>
              <w:keepNext/>
              <w:rPr>
                <w:b/>
              </w:rPr>
            </w:pPr>
            <w:r>
              <w:rPr>
                <w:b/>
              </w:rPr>
              <w:t>Study ref</w:t>
            </w:r>
          </w:p>
        </w:tc>
        <w:tc>
          <w:tcPr>
            <w:tcW w:w="1418" w:type="dxa"/>
          </w:tcPr>
          <w:p w14:paraId="3139363A" w14:textId="77777777" w:rsidR="00C510DB" w:rsidRPr="00F350A6" w:rsidRDefault="00C510DB" w:rsidP="00EF49B7">
            <w:pPr>
              <w:keepNext/>
              <w:rPr>
                <w:b/>
              </w:rPr>
            </w:pPr>
            <w:r>
              <w:rPr>
                <w:b/>
              </w:rPr>
              <w:t>N</w:t>
            </w:r>
          </w:p>
        </w:tc>
        <w:tc>
          <w:tcPr>
            <w:tcW w:w="4819" w:type="dxa"/>
          </w:tcPr>
          <w:p w14:paraId="7AE21B6B" w14:textId="77777777" w:rsidR="00C510DB" w:rsidRPr="00F350A6" w:rsidRDefault="00C510DB" w:rsidP="00EF49B7">
            <w:pPr>
              <w:keepNext/>
              <w:rPr>
                <w:b/>
              </w:rPr>
            </w:pPr>
            <w:r>
              <w:rPr>
                <w:b/>
              </w:rPr>
              <w:t>Aim/methods</w:t>
            </w:r>
          </w:p>
        </w:tc>
        <w:tc>
          <w:tcPr>
            <w:tcW w:w="4536" w:type="dxa"/>
          </w:tcPr>
          <w:p w14:paraId="4F42DB98" w14:textId="77777777" w:rsidR="00C510DB" w:rsidRPr="00F350A6" w:rsidRDefault="00C510DB" w:rsidP="00EF49B7">
            <w:pPr>
              <w:keepNext/>
              <w:rPr>
                <w:b/>
              </w:rPr>
            </w:pPr>
            <w:r>
              <w:rPr>
                <w:b/>
              </w:rPr>
              <w:t>Results</w:t>
            </w:r>
          </w:p>
        </w:tc>
        <w:tc>
          <w:tcPr>
            <w:tcW w:w="1844" w:type="dxa"/>
          </w:tcPr>
          <w:p w14:paraId="52EF3CA5" w14:textId="77777777" w:rsidR="00C510DB" w:rsidRPr="00F350A6" w:rsidRDefault="00C510DB" w:rsidP="00EF49B7">
            <w:pPr>
              <w:keepNext/>
              <w:rPr>
                <w:b/>
              </w:rPr>
            </w:pPr>
            <w:r>
              <w:rPr>
                <w:b/>
              </w:rPr>
              <w:t>Comments</w:t>
            </w:r>
          </w:p>
        </w:tc>
      </w:tr>
      <w:tr w:rsidR="00A71E25" w:rsidRPr="00141F7B" w14:paraId="19B90766" w14:textId="77777777" w:rsidTr="00A71E25">
        <w:trPr>
          <w:cantSplit/>
          <w:trHeight w:val="390"/>
        </w:trPr>
        <w:tc>
          <w:tcPr>
            <w:tcW w:w="1275" w:type="dxa"/>
            <w:tcBorders>
              <w:bottom w:val="single" w:sz="4" w:space="0" w:color="auto"/>
            </w:tcBorders>
          </w:tcPr>
          <w:p w14:paraId="6BAEB171" w14:textId="0B827A78" w:rsidR="00C96533" w:rsidRDefault="00C96533" w:rsidP="005264F7">
            <w:r>
              <w:t>Sridharan et al 2018</w:t>
            </w:r>
            <w:r w:rsidR="00774750">
              <w:fldChar w:fldCharType="begin"/>
            </w:r>
            <w:r w:rsidR="002747EA">
              <w:instrText xml:space="preserve"> ADDIN EN.CITE &lt;EndNote&gt;&lt;Cite&gt;&lt;Author&gt;Sridharan&lt;/Author&gt;&lt;Year&gt;2018&lt;/Year&gt;&lt;RecNum&gt;1577&lt;/RecNum&gt;&lt;DisplayText&gt;&lt;style face="superscript" font="Trebuchet MS" size="9"&gt;141&lt;/style&gt;&lt;/DisplayText&gt;&lt;record&gt;&lt;rec-number&gt;1577&lt;/rec-number&gt;&lt;foreign-keys&gt;&lt;key app="EN" db-id="exvasrfx2dtraoesasxp2szsxa2df502592x" timestamp="1576536337"&gt;1577&lt;/key&gt;&lt;key app="ENWeb" db-id=""&gt;0&lt;/key&gt;&lt;/foreign-keys&gt;&lt;ref-type name="Journal Article"&gt;17&lt;/ref-type&gt;&lt;contributors&gt;&lt;authors&gt;&lt;author&gt;Sridharan, Kannan&lt;/author&gt;&lt;author&gt;Sivaramakrishnan, Gowri&lt;/author&gt;&lt;/authors&gt;&lt;/contributors&gt;&lt;titles&gt;&lt;title&gt;Interventions for treating nausea and vomiting in pregnancy: a network meta-analysis and trial sequential analysis of randomized clinical trials&lt;/title&gt;&lt;secondary-title&gt;Expert Review of Clinical Pharmacology&lt;/secondary-title&gt;&lt;/titles&gt;&lt;periodical&gt;&lt;full-title&gt;Expert Review of Clinical Pharmacology&lt;/full-title&gt;&lt;/periodical&gt;&lt;pages&gt;1143-1150&lt;/pages&gt;&lt;volume&gt;11&lt;/volume&gt;&lt;number&gt;11&lt;/number&gt;&lt;section&gt;1143&lt;/section&gt;&lt;dates&gt;&lt;year&gt;2018&lt;/year&gt;&lt;/dates&gt;&lt;isbn&gt;1751-2433&amp;#xD;1751-2441&lt;/isbn&gt;&lt;urls&gt;&lt;/urls&gt;&lt;electronic-resource-num&gt;10.1080/17512433.2018.1530108&lt;/electronic-resource-num&gt;&lt;/record&gt;&lt;/Cite&gt;&lt;/EndNote&gt;</w:instrText>
            </w:r>
            <w:r w:rsidR="00774750">
              <w:fldChar w:fldCharType="separate"/>
            </w:r>
            <w:r w:rsidR="002747EA" w:rsidRPr="002747EA">
              <w:rPr>
                <w:noProof/>
                <w:vertAlign w:val="superscript"/>
              </w:rPr>
              <w:t>141</w:t>
            </w:r>
            <w:r w:rsidR="00774750">
              <w:fldChar w:fldCharType="end"/>
            </w:r>
          </w:p>
          <w:p w14:paraId="27DA3E47" w14:textId="77777777" w:rsidR="00C96533" w:rsidRDefault="00C96533" w:rsidP="005264F7">
            <w:r>
              <w:t>SLR</w:t>
            </w:r>
          </w:p>
        </w:tc>
        <w:tc>
          <w:tcPr>
            <w:tcW w:w="1418" w:type="dxa"/>
            <w:tcBorders>
              <w:bottom w:val="single" w:sz="4" w:space="0" w:color="auto"/>
            </w:tcBorders>
          </w:tcPr>
          <w:p w14:paraId="7A93F7F1" w14:textId="0F4716CC" w:rsidR="00C96533" w:rsidRDefault="004E7AEC" w:rsidP="005264F7">
            <w:r>
              <w:t>2 studies</w:t>
            </w:r>
          </w:p>
        </w:tc>
        <w:tc>
          <w:tcPr>
            <w:tcW w:w="4819" w:type="dxa"/>
            <w:tcBorders>
              <w:bottom w:val="single" w:sz="4" w:space="0" w:color="auto"/>
            </w:tcBorders>
          </w:tcPr>
          <w:p w14:paraId="199BC3B3" w14:textId="77777777" w:rsidR="00C96533" w:rsidRPr="00665478" w:rsidRDefault="00C96533" w:rsidP="005264F7">
            <w:pPr>
              <w:rPr>
                <w:rFonts w:ascii="Helvetica" w:hAnsi="Helvetica"/>
                <w:sz w:val="14"/>
                <w:szCs w:val="14"/>
              </w:rPr>
            </w:pPr>
            <w:r>
              <w:rPr>
                <w:b/>
              </w:rPr>
              <w:t xml:space="preserve">Aim: To </w:t>
            </w:r>
            <w:r>
              <w:t>carry</w:t>
            </w:r>
            <w:r w:rsidRPr="00665478">
              <w:t xml:space="preserve"> out a network meta-analysis comparing the interventions used for treating nausea and vomi</w:t>
            </w:r>
            <w:r>
              <w:t>ting in pregnancy</w:t>
            </w:r>
            <w:r w:rsidRPr="00665478">
              <w:rPr>
                <w:rFonts w:ascii="Helvetica" w:hAnsi="Helvetica"/>
                <w:sz w:val="14"/>
                <w:szCs w:val="14"/>
              </w:rPr>
              <w:t>.</w:t>
            </w:r>
          </w:p>
          <w:p w14:paraId="07AF7A48" w14:textId="77777777" w:rsidR="00C96533" w:rsidRPr="005409D7" w:rsidRDefault="00C96533" w:rsidP="005264F7">
            <w:pPr>
              <w:rPr>
                <w:rFonts w:ascii="Helvetica" w:hAnsi="Helvetica"/>
                <w:sz w:val="14"/>
                <w:szCs w:val="14"/>
              </w:rPr>
            </w:pPr>
            <w:r>
              <w:rPr>
                <w:b/>
              </w:rPr>
              <w:t xml:space="preserve">Methods: </w:t>
            </w:r>
            <w:r w:rsidRPr="00665478">
              <w:t>We se</w:t>
            </w:r>
            <w:r w:rsidRPr="005409D7">
              <w:t xml:space="preserve">arched PubMed, Cochrane CENTRAL, and Google Scholar for </w:t>
            </w:r>
            <w:r>
              <w:t>randomis</w:t>
            </w:r>
            <w:r w:rsidRPr="005409D7">
              <w:t xml:space="preserve">ed clinical trials carried out in pregnant women with </w:t>
            </w:r>
            <w:r>
              <w:t>nausea or vomiting</w:t>
            </w:r>
            <w:r w:rsidRPr="005409D7">
              <w:t xml:space="preserve">. Those carried out in </w:t>
            </w:r>
            <w:r>
              <w:t>women</w:t>
            </w:r>
            <w:r w:rsidRPr="005409D7">
              <w:t xml:space="preserve"> with hyperemesis gravidarum were excluded. Direct estimates were derived by pooling the data from head-to-head clinical trials while indirect estimates through a common comparator. </w:t>
            </w:r>
          </w:p>
        </w:tc>
        <w:tc>
          <w:tcPr>
            <w:tcW w:w="4536" w:type="dxa"/>
            <w:tcBorders>
              <w:bottom w:val="single" w:sz="4" w:space="0" w:color="auto"/>
            </w:tcBorders>
          </w:tcPr>
          <w:p w14:paraId="6A736B60" w14:textId="77777777" w:rsidR="00A71E25" w:rsidRDefault="00A71E25" w:rsidP="005264F7">
            <w:r>
              <w:t>Vitamin B6 vs placebo:</w:t>
            </w:r>
          </w:p>
          <w:p w14:paraId="0D72250F" w14:textId="76BE3CA5" w:rsidR="00A71E25" w:rsidRDefault="00EF4659" w:rsidP="00EF4659">
            <w:pPr>
              <w:pStyle w:val="bullet"/>
            </w:pPr>
            <w:r>
              <w:t>Difference</w:t>
            </w:r>
            <w:r w:rsidR="00A71E25">
              <w:t xml:space="preserve"> in nausea score: MD -</w:t>
            </w:r>
            <w:r>
              <w:t>3.7</w:t>
            </w:r>
            <w:r w:rsidR="00A71E25">
              <w:t>; 95%CI -</w:t>
            </w:r>
            <w:r>
              <w:t>6.9</w:t>
            </w:r>
            <w:r w:rsidR="00A71E25">
              <w:t xml:space="preserve"> to -0.5</w:t>
            </w:r>
            <w:r>
              <w:t xml:space="preserve">; very low </w:t>
            </w:r>
            <w:r w:rsidR="00FB2A6C">
              <w:t>certainty</w:t>
            </w:r>
          </w:p>
        </w:tc>
        <w:tc>
          <w:tcPr>
            <w:tcW w:w="1844" w:type="dxa"/>
            <w:tcBorders>
              <w:bottom w:val="single" w:sz="4" w:space="0" w:color="auto"/>
            </w:tcBorders>
          </w:tcPr>
          <w:p w14:paraId="6F047994" w14:textId="77777777" w:rsidR="00C96533" w:rsidRDefault="00C96533" w:rsidP="005264F7"/>
        </w:tc>
      </w:tr>
      <w:tr w:rsidR="00C510DB" w:rsidRPr="00236C51" w14:paraId="68061753" w14:textId="77777777" w:rsidTr="00A71E25">
        <w:trPr>
          <w:cantSplit/>
          <w:trHeight w:val="390"/>
        </w:trPr>
        <w:tc>
          <w:tcPr>
            <w:tcW w:w="1275" w:type="dxa"/>
          </w:tcPr>
          <w:p w14:paraId="1E2E6909" w14:textId="172C573F" w:rsidR="00C510DB" w:rsidRDefault="0009796C" w:rsidP="002747EA">
            <w:pPr>
              <w:keepNext/>
            </w:pPr>
            <w:r>
              <w:t>Salam et al 2015</w:t>
            </w:r>
            <w:r w:rsidR="00201490">
              <w:fldChar w:fldCharType="begin"/>
            </w:r>
            <w:r w:rsidR="002747EA">
              <w:instrText xml:space="preserve"> ADDIN EN.CITE &lt;EndNote&gt;&lt;Cite&gt;&lt;Author&gt;Salam&lt;/Author&gt;&lt;Year&gt;2015&lt;/Year&gt;&lt;RecNum&gt;1602&lt;/RecNum&gt;&lt;DisplayText&gt;&lt;style face="superscript" font="Trebuchet MS" size="9"&gt;140&lt;/style&gt;&lt;/DisplayText&gt;&lt;record&gt;&lt;rec-number&gt;1602&lt;/rec-number&gt;&lt;foreign-keys&gt;&lt;key app="EN" db-id="exvasrfx2dtraoesasxp2szsxa2df502592x" timestamp="1576555048"&gt;1602&lt;/key&gt;&lt;key app="ENWeb" db-id=""&gt;0&lt;/key&gt;&lt;/foreign-keys&gt;&lt;ref-type name="Journal Article"&gt;17&lt;/ref-type&gt;&lt;contributors&gt;&lt;authors&gt;&lt;author&gt;Salam, R. A.&lt;/author&gt;&lt;author&gt;Zuberi, N. F.&lt;/author&gt;&lt;author&gt;Bhutta, Z. A.&lt;/author&gt;&lt;/authors&gt;&lt;/contributors&gt;&lt;auth-address&gt;Division of Women and Child Health, Aga Khan University Hospital, Stadium Road, PO Box 3500, Karachi, Sind, Pakistan, 74800.&lt;/auth-address&gt;&lt;titles&gt;&lt;title&gt;Pyridoxine (vitamin B6) supplementation during pregnancy or labour for maternal and neonatal outcomes&lt;/title&gt;&lt;secondary-title&gt;Cochrane Database Syst Rev&lt;/secondary-title&gt;&lt;/titles&gt;&lt;periodical&gt;&lt;full-title&gt;Cochrane Database Syst Rev&lt;/full-title&gt;&lt;/periodical&gt;&lt;pages&gt;CD000179&lt;/pages&gt;&lt;number&gt;6&lt;/number&gt;&lt;edition&gt;2015/06/04&lt;/edition&gt;&lt;keywords&gt;&lt;keyword&gt;Birth Weight&lt;/keyword&gt;&lt;keyword&gt;Dental Caries/prevention &amp;amp; control&lt;/keyword&gt;&lt;keyword&gt;*Dietary Supplements&lt;/keyword&gt;&lt;keyword&gt;Eclampsia/prevention &amp;amp; control&lt;/keyword&gt;&lt;keyword&gt;Female&lt;/keyword&gt;&lt;keyword&gt;Humans&lt;/keyword&gt;&lt;keyword&gt;Infant, Newborn&lt;/keyword&gt;&lt;keyword&gt;Labor, Obstetric&lt;/keyword&gt;&lt;keyword&gt;Pre-Eclampsia/prevention &amp;amp; control&lt;/keyword&gt;&lt;keyword&gt;*Pregnancy&lt;/keyword&gt;&lt;keyword&gt;Pregnancy Outcome&lt;/keyword&gt;&lt;keyword&gt;Pyridoxine/*administration &amp;amp; dosage&lt;/keyword&gt;&lt;keyword&gt;Randomized Controlled Trials as Topic&lt;/keyword&gt;&lt;keyword&gt;Vitamin B Complex/*administration &amp;amp; dosage&lt;/keyword&gt;&lt;/keywords&gt;&lt;dates&gt;&lt;year&gt;2015&lt;/year&gt;&lt;pub-dates&gt;&lt;date&gt;Jun 3&lt;/date&gt;&lt;/pub-dates&gt;&lt;/dates&gt;&lt;isbn&gt;1469-493X (Electronic)&amp;#xD;1361-6137 (Linking)&lt;/isbn&gt;&lt;accession-num&gt;26039815&lt;/accession-num&gt;&lt;urls&gt;&lt;related-urls&gt;&lt;url&gt;https://www.ncbi.nlm.nih.gov/pubmed/26039815&lt;/url&gt;&lt;/related-urls&gt;&lt;/urls&gt;&lt;electronic-resource-num&gt;10.1002/14651858.CD000179.pub3&lt;/electronic-resource-num&gt;&lt;/record&gt;&lt;/Cite&gt;&lt;/EndNote&gt;</w:instrText>
            </w:r>
            <w:r w:rsidR="00201490">
              <w:fldChar w:fldCharType="separate"/>
            </w:r>
            <w:r w:rsidR="002747EA" w:rsidRPr="002747EA">
              <w:rPr>
                <w:noProof/>
                <w:vertAlign w:val="superscript"/>
              </w:rPr>
              <w:t>140</w:t>
            </w:r>
            <w:r w:rsidR="00201490">
              <w:fldChar w:fldCharType="end"/>
            </w:r>
          </w:p>
        </w:tc>
        <w:tc>
          <w:tcPr>
            <w:tcW w:w="1418" w:type="dxa"/>
          </w:tcPr>
          <w:p w14:paraId="1B2EB932" w14:textId="77777777" w:rsidR="00C510DB" w:rsidRDefault="0009796C" w:rsidP="00EF49B7">
            <w:r>
              <w:t>4 studies</w:t>
            </w:r>
          </w:p>
          <w:p w14:paraId="75804872" w14:textId="4D19BDDB" w:rsidR="0009796C" w:rsidRDefault="0009796C" w:rsidP="00EF49B7">
            <w:r>
              <w:t>1,646 women</w:t>
            </w:r>
          </w:p>
        </w:tc>
        <w:tc>
          <w:tcPr>
            <w:tcW w:w="4819" w:type="dxa"/>
          </w:tcPr>
          <w:p w14:paraId="24948658" w14:textId="77777777" w:rsidR="00C510DB" w:rsidRDefault="00C510DB" w:rsidP="00C510DB">
            <w:r>
              <w:rPr>
                <w:b/>
              </w:rPr>
              <w:t xml:space="preserve">Aim: </w:t>
            </w:r>
            <w:r w:rsidRPr="00C510DB">
              <w:t xml:space="preserve">To evaluate the clinical effects of vitamin B6 supplementation during pregnancy and/or labour. </w:t>
            </w:r>
          </w:p>
          <w:p w14:paraId="556836DF" w14:textId="345BAAC7" w:rsidR="00C510DB" w:rsidRPr="00055BFC" w:rsidRDefault="00C510DB" w:rsidP="0009796C">
            <w:pPr>
              <w:rPr>
                <w:b/>
              </w:rPr>
            </w:pPr>
            <w:r w:rsidRPr="00C510DB">
              <w:rPr>
                <w:b/>
              </w:rPr>
              <w:t>Methods</w:t>
            </w:r>
            <w:r w:rsidRPr="00C510DB">
              <w:t xml:space="preserve">: We searched the Cochrane Pregnancy and Childbirth Group Trials Register (31 March 2015) and reference lists of retrieved studies. We included randomised controlled trials comparing vitamin B6 administration in pregnancy and/or labour with: placebos, no supplementations, or supplements not containing vitamin B6. Two review authors independently assessed trials for inclusion and risk of bias, extracted data and checked them for accuracy. For this update, we assessed methodological quality of the included trials using risk of bias and the GRADE approach. </w:t>
            </w:r>
          </w:p>
        </w:tc>
        <w:tc>
          <w:tcPr>
            <w:tcW w:w="4536" w:type="dxa"/>
          </w:tcPr>
          <w:p w14:paraId="7BE9DD43" w14:textId="77777777" w:rsidR="00483E9B" w:rsidRDefault="00C510DB" w:rsidP="0009796C">
            <w:r w:rsidRPr="00C510DB">
              <w:t xml:space="preserve">Vitamin B6 as oral capsules or lozenges </w:t>
            </w:r>
            <w:r w:rsidR="00483E9B">
              <w:t>vs placebo or no supplementation:</w:t>
            </w:r>
          </w:p>
          <w:p w14:paraId="2A02324E" w14:textId="5F3C86F3" w:rsidR="00162E95" w:rsidRDefault="00162E95" w:rsidP="00162E95">
            <w:pPr>
              <w:pStyle w:val="bullet"/>
            </w:pPr>
            <w:r>
              <w:t xml:space="preserve">dental decay in pregnant women: </w:t>
            </w:r>
            <w:r w:rsidR="00C510DB" w:rsidRPr="00C510DB">
              <w:t xml:space="preserve">capsules: </w:t>
            </w:r>
            <w:r>
              <w:t>RR</w:t>
            </w:r>
            <w:r w:rsidR="00C510DB" w:rsidRPr="00C510DB">
              <w:t xml:space="preserve"> 0.84; 95%</w:t>
            </w:r>
            <w:r>
              <w:t>CI</w:t>
            </w:r>
            <w:r w:rsidR="00C510DB" w:rsidRPr="00C510DB">
              <w:t xml:space="preserve"> 0.71 to 0.98; </w:t>
            </w:r>
            <w:r>
              <w:t>1 trial, n=</w:t>
            </w:r>
            <w:r w:rsidR="00C510DB" w:rsidRPr="00C510DB">
              <w:t xml:space="preserve">371, low </w:t>
            </w:r>
            <w:r w:rsidR="00FB2A6C">
              <w:t>certainty</w:t>
            </w:r>
            <w:r>
              <w:t>; lozenges: RR 0.68; 95%</w:t>
            </w:r>
            <w:r w:rsidR="00C510DB" w:rsidRPr="00C510DB">
              <w:t xml:space="preserve">CI 0.56 to 0.83; </w:t>
            </w:r>
            <w:r>
              <w:t>1 trial, n=</w:t>
            </w:r>
            <w:r w:rsidR="00C510DB" w:rsidRPr="00C510DB">
              <w:t xml:space="preserve">342, low </w:t>
            </w:r>
            <w:r w:rsidR="00FB2A6C">
              <w:t>certainty</w:t>
            </w:r>
            <w:r w:rsidR="00C510DB" w:rsidRPr="00C510DB">
              <w:t xml:space="preserve">. </w:t>
            </w:r>
          </w:p>
          <w:p w14:paraId="24247260" w14:textId="4D6A79D1" w:rsidR="00162E95" w:rsidRDefault="00162E95" w:rsidP="00162E95">
            <w:pPr>
              <w:pStyle w:val="bullet"/>
            </w:pPr>
            <w:r>
              <w:t xml:space="preserve">mean birthweights: </w:t>
            </w:r>
            <w:r w:rsidR="00C510DB" w:rsidRPr="00C510DB">
              <w:t>(</w:t>
            </w:r>
            <w:r>
              <w:t>MD -0.23 kg; 95%CI -0.42 to -0.04; n=</w:t>
            </w:r>
            <w:r w:rsidR="00C510DB" w:rsidRPr="00C510DB">
              <w:t xml:space="preserve">33; </w:t>
            </w:r>
            <w:r>
              <w:t>1 trial)</w:t>
            </w:r>
          </w:p>
          <w:p w14:paraId="55050B0C" w14:textId="0B3450DF" w:rsidR="00162E95" w:rsidRDefault="00162E95" w:rsidP="00162E95">
            <w:r>
              <w:t>There was no statistically significant difference in:</w:t>
            </w:r>
          </w:p>
          <w:p w14:paraId="71CFDC8A" w14:textId="6C7BA1B3" w:rsidR="00162E95" w:rsidRDefault="00162E95" w:rsidP="00162E95">
            <w:pPr>
              <w:pStyle w:val="bullet"/>
            </w:pPr>
            <w:r>
              <w:t>risk of eclampsia (capsules: n=</w:t>
            </w:r>
            <w:r w:rsidR="00C510DB" w:rsidRPr="00C510DB">
              <w:t>1</w:t>
            </w:r>
            <w:r>
              <w:t>,</w:t>
            </w:r>
            <w:r w:rsidR="00C510DB" w:rsidRPr="00C510DB">
              <w:t xml:space="preserve">242; </w:t>
            </w:r>
            <w:r>
              <w:t>3</w:t>
            </w:r>
            <w:r w:rsidR="00C510DB" w:rsidRPr="00C510DB">
              <w:t xml:space="preserve"> trials;</w:t>
            </w:r>
            <w:r>
              <w:t xml:space="preserve"> lozenges: n=944; 1 trial)</w:t>
            </w:r>
          </w:p>
          <w:p w14:paraId="06CB2195" w14:textId="17D44F7F" w:rsidR="00162E95" w:rsidRDefault="00C510DB" w:rsidP="00162E95">
            <w:pPr>
              <w:pStyle w:val="bullet"/>
            </w:pPr>
            <w:r w:rsidRPr="00C510DB">
              <w:t>pre-eclampsia (capsules n</w:t>
            </w:r>
            <w:r w:rsidR="00162E95">
              <w:t>=</w:t>
            </w:r>
            <w:r w:rsidRPr="00C510DB">
              <w:t>1</w:t>
            </w:r>
            <w:r w:rsidR="00162E95">
              <w:t>,</w:t>
            </w:r>
            <w:r w:rsidRPr="00C510DB">
              <w:t xml:space="preserve">197; </w:t>
            </w:r>
            <w:r w:rsidR="00162E95">
              <w:t>2</w:t>
            </w:r>
            <w:r w:rsidRPr="00C510DB">
              <w:t xml:space="preserve"> trials, low </w:t>
            </w:r>
            <w:r w:rsidR="00FB2A6C">
              <w:t>certainty</w:t>
            </w:r>
            <w:r w:rsidRPr="00C510DB">
              <w:t>; lozenges: n</w:t>
            </w:r>
            <w:r w:rsidR="00162E95">
              <w:t>=</w:t>
            </w:r>
            <w:r w:rsidRPr="00C510DB">
              <w:t xml:space="preserve">944; </w:t>
            </w:r>
            <w:r w:rsidR="00162E95">
              <w:t>1</w:t>
            </w:r>
            <w:r w:rsidRPr="00C510DB">
              <w:t xml:space="preserve"> </w:t>
            </w:r>
            <w:r w:rsidR="00162E95">
              <w:t>trial, low-</w:t>
            </w:r>
            <w:r w:rsidR="00FB2A6C">
              <w:t>certainty</w:t>
            </w:r>
            <w:r w:rsidR="00162E95">
              <w:t xml:space="preserve">) </w:t>
            </w:r>
          </w:p>
          <w:p w14:paraId="27DBFEBE" w14:textId="77777777" w:rsidR="00162E95" w:rsidRDefault="00C510DB" w:rsidP="00162E95">
            <w:pPr>
              <w:pStyle w:val="bullet"/>
            </w:pPr>
            <w:r w:rsidRPr="00C510DB">
              <w:t>low Apgar scores at one minute (oral pyridoxine: n</w:t>
            </w:r>
            <w:r w:rsidR="00162E95">
              <w:t>=</w:t>
            </w:r>
            <w:r w:rsidRPr="00C510DB">
              <w:t xml:space="preserve">45; one trial). </w:t>
            </w:r>
          </w:p>
          <w:p w14:paraId="1A0DF3CA" w14:textId="72C77C06" w:rsidR="00C510DB" w:rsidRDefault="00C510DB" w:rsidP="00162E95">
            <w:r w:rsidRPr="00C510DB">
              <w:t>No differences were found in Apgar scores at five minutes, or breastmilk production between controls and women receiving oral (n</w:t>
            </w:r>
            <w:r w:rsidR="00162E95">
              <w:t>=</w:t>
            </w:r>
            <w:r w:rsidRPr="00C510DB">
              <w:t xml:space="preserve">24; </w:t>
            </w:r>
            <w:r w:rsidR="00162E95">
              <w:t>1</w:t>
            </w:r>
            <w:r w:rsidRPr="00C510DB">
              <w:t xml:space="preserve"> trial) or intramuscular (n</w:t>
            </w:r>
            <w:r w:rsidR="00162E95">
              <w:t>=</w:t>
            </w:r>
            <w:r w:rsidRPr="00C510DB">
              <w:t xml:space="preserve">24; </w:t>
            </w:r>
            <w:r w:rsidR="00162E95">
              <w:t>1</w:t>
            </w:r>
            <w:r w:rsidRPr="00C510DB">
              <w:t xml:space="preserve"> trial) loading doses of pyridoxine at labour. </w:t>
            </w:r>
          </w:p>
        </w:tc>
        <w:tc>
          <w:tcPr>
            <w:tcW w:w="1844" w:type="dxa"/>
          </w:tcPr>
          <w:p w14:paraId="244E39A4" w14:textId="77777777" w:rsidR="00C510DB" w:rsidRPr="00236C51" w:rsidRDefault="00C510DB" w:rsidP="00EF49B7">
            <w:pPr>
              <w:keepNext/>
            </w:pPr>
          </w:p>
        </w:tc>
      </w:tr>
    </w:tbl>
    <w:p w14:paraId="4AC7C44C" w14:textId="2F313105" w:rsidR="00055BFC" w:rsidRDefault="009C163D" w:rsidP="00DD2114">
      <w:pPr>
        <w:pStyle w:val="TableName"/>
        <w:pageBreakBefore/>
        <w:ind w:left="1134" w:hanging="1134"/>
      </w:pPr>
      <w:bookmarkStart w:id="80" w:name="_Toc40956615"/>
      <w:r>
        <w:t xml:space="preserve">Q3 </w:t>
      </w:r>
      <w:r w:rsidR="00055BFC">
        <w:t>Harms and benefits of vitamin B</w:t>
      </w:r>
      <w:r w:rsidR="00055BFC" w:rsidRPr="000040A8">
        <w:rPr>
          <w:vertAlign w:val="subscript"/>
        </w:rPr>
        <w:t>12</w:t>
      </w:r>
      <w:r w:rsidR="00055BFC">
        <w:t xml:space="preserve"> supplementation in pregnancy — RCTs</w:t>
      </w:r>
      <w:bookmarkEnd w:id="80"/>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37: Q3 Harms and benefits of vitamin B12 supplementation in pregnancy — RCTs"/>
      </w:tblPr>
      <w:tblGrid>
        <w:gridCol w:w="1304"/>
        <w:gridCol w:w="1390"/>
        <w:gridCol w:w="4819"/>
        <w:gridCol w:w="4535"/>
        <w:gridCol w:w="1844"/>
      </w:tblGrid>
      <w:tr w:rsidR="00055BFC" w:rsidRPr="00F350A6" w14:paraId="7A02BCDC" w14:textId="77777777" w:rsidTr="004867CC">
        <w:trPr>
          <w:cantSplit/>
          <w:trHeight w:val="390"/>
          <w:tblHeader/>
        </w:trPr>
        <w:tc>
          <w:tcPr>
            <w:tcW w:w="1304" w:type="dxa"/>
          </w:tcPr>
          <w:p w14:paraId="6CC2812E" w14:textId="77777777" w:rsidR="00055BFC" w:rsidRPr="00F350A6" w:rsidRDefault="00055BFC" w:rsidP="00543079">
            <w:pPr>
              <w:keepNext/>
              <w:rPr>
                <w:b/>
              </w:rPr>
            </w:pPr>
            <w:r>
              <w:rPr>
                <w:b/>
              </w:rPr>
              <w:t>Study ref</w:t>
            </w:r>
          </w:p>
        </w:tc>
        <w:tc>
          <w:tcPr>
            <w:tcW w:w="1390" w:type="dxa"/>
          </w:tcPr>
          <w:p w14:paraId="7CE2BF4A" w14:textId="77777777" w:rsidR="00055BFC" w:rsidRPr="00F350A6" w:rsidRDefault="00055BFC" w:rsidP="00543079">
            <w:pPr>
              <w:keepNext/>
              <w:rPr>
                <w:b/>
              </w:rPr>
            </w:pPr>
            <w:r>
              <w:rPr>
                <w:b/>
              </w:rPr>
              <w:t>N</w:t>
            </w:r>
          </w:p>
        </w:tc>
        <w:tc>
          <w:tcPr>
            <w:tcW w:w="4819" w:type="dxa"/>
          </w:tcPr>
          <w:p w14:paraId="21D16435" w14:textId="77777777" w:rsidR="00055BFC" w:rsidRPr="00F350A6" w:rsidRDefault="00055BFC" w:rsidP="00543079">
            <w:pPr>
              <w:keepNext/>
              <w:rPr>
                <w:b/>
              </w:rPr>
            </w:pPr>
            <w:r>
              <w:rPr>
                <w:b/>
              </w:rPr>
              <w:t>Aim/methods</w:t>
            </w:r>
          </w:p>
        </w:tc>
        <w:tc>
          <w:tcPr>
            <w:tcW w:w="4535" w:type="dxa"/>
          </w:tcPr>
          <w:p w14:paraId="78FE1580" w14:textId="77777777" w:rsidR="00055BFC" w:rsidRPr="00F350A6" w:rsidRDefault="00055BFC" w:rsidP="00543079">
            <w:pPr>
              <w:keepNext/>
              <w:rPr>
                <w:b/>
              </w:rPr>
            </w:pPr>
            <w:r>
              <w:rPr>
                <w:b/>
              </w:rPr>
              <w:t>Results</w:t>
            </w:r>
          </w:p>
        </w:tc>
        <w:tc>
          <w:tcPr>
            <w:tcW w:w="1844" w:type="dxa"/>
          </w:tcPr>
          <w:p w14:paraId="468BBDF2" w14:textId="77777777" w:rsidR="00055BFC" w:rsidRPr="00F350A6" w:rsidRDefault="00055BFC" w:rsidP="00543079">
            <w:pPr>
              <w:keepNext/>
              <w:rPr>
                <w:b/>
              </w:rPr>
            </w:pPr>
            <w:r>
              <w:rPr>
                <w:b/>
              </w:rPr>
              <w:t>Comments</w:t>
            </w:r>
          </w:p>
        </w:tc>
      </w:tr>
      <w:tr w:rsidR="00055BFC" w:rsidRPr="00236C51" w14:paraId="54C0543B" w14:textId="77777777" w:rsidTr="004867CC">
        <w:trPr>
          <w:cantSplit/>
          <w:trHeight w:val="390"/>
        </w:trPr>
        <w:tc>
          <w:tcPr>
            <w:tcW w:w="1304" w:type="dxa"/>
          </w:tcPr>
          <w:p w14:paraId="477E117C" w14:textId="215E3010" w:rsidR="00055BFC" w:rsidRDefault="00055BFC" w:rsidP="00543079">
            <w:pPr>
              <w:keepNext/>
            </w:pPr>
            <w:r>
              <w:t>Siddiqua et al 2016</w:t>
            </w:r>
            <w:r w:rsidR="00201490">
              <w:fldChar w:fldCharType="begin">
                <w:fldData xml:space="preserve">PEVuZE5vdGU+PENpdGU+PEF1dGhvcj5TaWRkaXF1YTwvQXV0aG9yPjxZZWFyPjIwMTY8L1llYXI+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</w:fldData>
              </w:fldChar>
            </w:r>
            <w:r w:rsidR="002747EA">
              <w:instrText xml:space="preserve"> ADDIN EN.CITE </w:instrText>
            </w:r>
            <w:r w:rsidR="002747EA">
              <w:fldChar w:fldCharType="begin">
                <w:fldData xml:space="preserve">PEVuZE5vdGU+PENpdGU+PEF1dGhvcj5TaWRkaXF1YTwvQXV0aG9yPjxZZWFyPjIwMTY8L1llYXI+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</w:fldData>
              </w:fldChar>
            </w:r>
            <w:r w:rsidR="002747EA">
              <w:instrText xml:space="preserve"> ADDIN EN.CITE.DATA </w:instrText>
            </w:r>
            <w:r w:rsidR="002747EA">
              <w:fldChar w:fldCharType="end"/>
            </w:r>
            <w:r w:rsidR="00201490">
              <w:fldChar w:fldCharType="separate"/>
            </w:r>
            <w:r w:rsidR="002747EA" w:rsidRPr="002747EA">
              <w:rPr>
                <w:noProof/>
                <w:vertAlign w:val="superscript"/>
              </w:rPr>
              <w:t>146</w:t>
            </w:r>
            <w:r w:rsidR="00201490">
              <w:fldChar w:fldCharType="end"/>
            </w:r>
          </w:p>
          <w:p w14:paraId="7E39F7C9" w14:textId="4A71A10E" w:rsidR="00055BFC" w:rsidRDefault="00055BFC" w:rsidP="00543079">
            <w:pPr>
              <w:keepNext/>
            </w:pPr>
            <w:r>
              <w:t>Bangladesh</w:t>
            </w:r>
          </w:p>
        </w:tc>
        <w:tc>
          <w:tcPr>
            <w:tcW w:w="1390" w:type="dxa"/>
          </w:tcPr>
          <w:p w14:paraId="10E3CD30" w14:textId="043C7C38" w:rsidR="00055BFC" w:rsidRDefault="00055BFC" w:rsidP="00543079">
            <w:r>
              <w:t>68</w:t>
            </w:r>
          </w:p>
        </w:tc>
        <w:tc>
          <w:tcPr>
            <w:tcW w:w="4819" w:type="dxa"/>
          </w:tcPr>
          <w:p w14:paraId="055B5519" w14:textId="77777777" w:rsidR="00055BFC" w:rsidRDefault="00055BFC" w:rsidP="00055BFC">
            <w:r w:rsidRPr="00055BFC">
              <w:rPr>
                <w:b/>
              </w:rPr>
              <w:t>Aim</w:t>
            </w:r>
            <w:r>
              <w:t>: T</w:t>
            </w:r>
            <w:r w:rsidRPr="00055BFC">
              <w:t>o evaluate effects of pre- and postnatal B12 supplementation on biomarkers of B</w:t>
            </w:r>
            <w:r w:rsidRPr="00055BFC">
              <w:rPr>
                <w:vertAlign w:val="subscript"/>
              </w:rPr>
              <w:t>12</w:t>
            </w:r>
            <w:r w:rsidRPr="00055BFC">
              <w:t xml:space="preserve"> status and vaccine-specific responses in mothers and infants. </w:t>
            </w:r>
          </w:p>
          <w:p w14:paraId="0C169FB9" w14:textId="150F0C0D" w:rsidR="00055BFC" w:rsidRDefault="00055BFC" w:rsidP="00055BFC">
            <w:r w:rsidRPr="0052004B">
              <w:rPr>
                <w:b/>
              </w:rPr>
              <w:t>Population</w:t>
            </w:r>
            <w:r>
              <w:t>: W</w:t>
            </w:r>
            <w:r w:rsidRPr="00055BFC">
              <w:t>omen age</w:t>
            </w:r>
            <w:r>
              <w:t>d</w:t>
            </w:r>
            <w:r w:rsidRPr="00055BFC">
              <w:t xml:space="preserve"> 18-35 years, </w:t>
            </w:r>
            <w:r w:rsidR="00501148" w:rsidRPr="00055BFC">
              <w:t>haemoglobin</w:t>
            </w:r>
            <w:r w:rsidRPr="00055BFC">
              <w:t xml:space="preserve"> &lt;110</w:t>
            </w:r>
            <w:r w:rsidR="004867CC">
              <w:t> </w:t>
            </w:r>
            <w:r w:rsidRPr="00055BFC">
              <w:t>g/L, 11-14 weeks pregnant</w:t>
            </w:r>
          </w:p>
          <w:p w14:paraId="0E4364F6" w14:textId="4908DC82" w:rsidR="00055BFC" w:rsidRPr="003D2ABA" w:rsidRDefault="00055BFC" w:rsidP="004867CC">
            <w:pPr>
              <w:rPr>
                <w:b/>
              </w:rPr>
            </w:pPr>
            <w:r w:rsidRPr="0052004B">
              <w:rPr>
                <w:b/>
              </w:rPr>
              <w:t>Intervention</w:t>
            </w:r>
            <w:r>
              <w:t xml:space="preserve">: </w:t>
            </w:r>
            <w:r w:rsidRPr="00055BFC">
              <w:t xml:space="preserve">250 mug/day B12 or a placebo throughout pregnancy and 3-month postpartum along with 60 mg iron + 400 mug folate. Women were immunized with pandemic influenza A (H1N1) vaccine at 26- to 28-week gestation. Blood from mothers (baseline, 72-h post-delivery, 3-month postpartum), newborns and infants (3-month) was </w:t>
            </w:r>
            <w:r w:rsidR="00501148" w:rsidRPr="00055BFC">
              <w:t>analysed</w:t>
            </w:r>
            <w:r w:rsidRPr="00055BFC">
              <w:t xml:space="preserve"> for </w:t>
            </w:r>
            <w:r w:rsidR="00501148" w:rsidRPr="00055BFC">
              <w:t>haemoglobin</w:t>
            </w:r>
            <w:r w:rsidRPr="00055BFC">
              <w:t>, B12, methylmalonic acid (MMA), total homocysteine (tHcy), ferritin and serum transferrin receptor, C-reactive protein (CRP) and alpha-1-acid glycoprotein (AGP).</w:t>
            </w:r>
          </w:p>
        </w:tc>
        <w:tc>
          <w:tcPr>
            <w:tcW w:w="4535" w:type="dxa"/>
          </w:tcPr>
          <w:p w14:paraId="15E2B827" w14:textId="77777777" w:rsidR="004867CC" w:rsidRDefault="004867CC" w:rsidP="00055BFC">
            <w:r>
              <w:t>B</w:t>
            </w:r>
            <w:r w:rsidRPr="004867CC">
              <w:rPr>
                <w:vertAlign w:val="subscript"/>
              </w:rPr>
              <w:t>12</w:t>
            </w:r>
            <w:r>
              <w:t xml:space="preserve"> s</w:t>
            </w:r>
            <w:r w:rsidR="00055BFC" w:rsidRPr="00055BFC">
              <w:t xml:space="preserve">upplementation </w:t>
            </w:r>
            <w:r>
              <w:t>vs placebo:</w:t>
            </w:r>
          </w:p>
          <w:p w14:paraId="2F166280" w14:textId="5F66252D" w:rsidR="004867CC" w:rsidRDefault="00055BFC" w:rsidP="004867CC">
            <w:pPr>
              <w:pStyle w:val="bullet"/>
            </w:pPr>
            <w:r w:rsidRPr="00055BFC">
              <w:t>increased B</w:t>
            </w:r>
            <w:r w:rsidRPr="004867CC">
              <w:rPr>
                <w:vertAlign w:val="subscript"/>
              </w:rPr>
              <w:t>12</w:t>
            </w:r>
            <w:r w:rsidRPr="00055BFC">
              <w:t xml:space="preserve"> in plasma, colos</w:t>
            </w:r>
            <w:r w:rsidR="004867CC">
              <w:t>trum and breast milk (p&lt;</w:t>
            </w:r>
            <w:r w:rsidRPr="00055BFC">
              <w:t>0.05)</w:t>
            </w:r>
          </w:p>
          <w:p w14:paraId="4A2D48DB" w14:textId="46125EED" w:rsidR="00055BFC" w:rsidRDefault="00055BFC" w:rsidP="004867CC">
            <w:pPr>
              <w:pStyle w:val="bullet"/>
            </w:pPr>
            <w:r w:rsidRPr="00055BFC">
              <w:t>lowered MMA in neonates, mot</w:t>
            </w:r>
            <w:r w:rsidR="004867CC">
              <w:t>hers and infants at 3 months (p&lt;0.05)</w:t>
            </w:r>
          </w:p>
          <w:p w14:paraId="4A84DF86" w14:textId="3B36D662" w:rsidR="00055BFC" w:rsidRPr="00055BFC" w:rsidRDefault="00055BFC" w:rsidP="004867CC">
            <w:pPr>
              <w:pStyle w:val="bullet"/>
            </w:pPr>
            <w:r w:rsidRPr="00055BFC">
              <w:t>increased H1N1-specific IgA re</w:t>
            </w:r>
            <w:r w:rsidR="004867CC">
              <w:t>sponses in plasma and colostrum</w:t>
            </w:r>
            <w:r w:rsidRPr="00055BFC">
              <w:t xml:space="preserve"> in mothers and reduced proportion of infants with elevated AGP and CRP</w:t>
            </w:r>
            <w:r w:rsidR="004867CC">
              <w:t>.</w:t>
            </w:r>
          </w:p>
        </w:tc>
        <w:tc>
          <w:tcPr>
            <w:tcW w:w="1844" w:type="dxa"/>
          </w:tcPr>
          <w:p w14:paraId="667FED52" w14:textId="77777777" w:rsidR="00055BFC" w:rsidRPr="00236C51" w:rsidRDefault="00055BFC" w:rsidP="00543079">
            <w:pPr>
              <w:keepNext/>
            </w:pPr>
          </w:p>
        </w:tc>
      </w:tr>
      <w:tr w:rsidR="00055BFC" w:rsidRPr="00236C51" w14:paraId="1F1042F2" w14:textId="77777777" w:rsidTr="004867CC">
        <w:trPr>
          <w:cantSplit/>
          <w:trHeight w:val="390"/>
        </w:trPr>
        <w:tc>
          <w:tcPr>
            <w:tcW w:w="1304" w:type="dxa"/>
          </w:tcPr>
          <w:p w14:paraId="1E3FE582" w14:textId="6A8F9C8E" w:rsidR="00055BFC" w:rsidRDefault="00055BFC" w:rsidP="00055BFC">
            <w:r w:rsidRPr="00055BFC">
              <w:t>Srinivasan</w:t>
            </w:r>
            <w:r>
              <w:t xml:space="preserve"> et al 2017</w:t>
            </w:r>
            <w:r w:rsidR="00201490">
              <w:fldChar w:fldCharType="begin">
                <w:fldData xml:space="preserve">PEVuZE5vdGU+PENpdGU+PEF1dGhvcj5TcmluaXZhc2FuPC9BdXRob3I+PFllYXI+MjAxNzwvWWVh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</w:fldData>
              </w:fldChar>
            </w:r>
            <w:r w:rsidR="002747EA">
              <w:instrText xml:space="preserve"> ADDIN EN.CITE </w:instrText>
            </w:r>
            <w:r w:rsidR="002747EA">
              <w:fldChar w:fldCharType="begin">
                <w:fldData xml:space="preserve">PEVuZE5vdGU+PENpdGU+PEF1dGhvcj5TcmluaXZhc2FuPC9BdXRob3I+PFllYXI+MjAxNzwvWWVh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</w:fldData>
              </w:fldChar>
            </w:r>
            <w:r w:rsidR="002747EA">
              <w:instrText xml:space="preserve"> ADDIN EN.CITE.DATA </w:instrText>
            </w:r>
            <w:r w:rsidR="002747EA">
              <w:fldChar w:fldCharType="end"/>
            </w:r>
            <w:r w:rsidR="00201490">
              <w:fldChar w:fldCharType="separate"/>
            </w:r>
            <w:r w:rsidR="002747EA" w:rsidRPr="002747EA">
              <w:rPr>
                <w:noProof/>
                <w:vertAlign w:val="superscript"/>
              </w:rPr>
              <w:t>144,145</w:t>
            </w:r>
            <w:r w:rsidR="00201490">
              <w:fldChar w:fldCharType="end"/>
            </w:r>
          </w:p>
          <w:p w14:paraId="7D86C3C8" w14:textId="14547E0D" w:rsidR="0090198B" w:rsidRPr="00055BFC" w:rsidRDefault="0090198B" w:rsidP="00055BFC">
            <w:r>
              <w:t>India</w:t>
            </w:r>
          </w:p>
        </w:tc>
        <w:tc>
          <w:tcPr>
            <w:tcW w:w="1390" w:type="dxa"/>
          </w:tcPr>
          <w:p w14:paraId="5064D07D" w14:textId="6D467463" w:rsidR="00055BFC" w:rsidRDefault="00F51AEF" w:rsidP="00543079">
            <w:r>
              <w:t xml:space="preserve">Intervention </w:t>
            </w:r>
            <w:r w:rsidR="00875388">
              <w:t>131</w:t>
            </w:r>
          </w:p>
          <w:p w14:paraId="3611CA77" w14:textId="78E1C61E" w:rsidR="00F51AEF" w:rsidRDefault="00F51AEF" w:rsidP="00543079">
            <w:r>
              <w:t>Control 1</w:t>
            </w:r>
            <w:r w:rsidR="00875388">
              <w:t>25</w:t>
            </w:r>
          </w:p>
        </w:tc>
        <w:tc>
          <w:tcPr>
            <w:tcW w:w="4819" w:type="dxa"/>
          </w:tcPr>
          <w:p w14:paraId="1C973DD9" w14:textId="68E81D02" w:rsidR="00F51AEF" w:rsidRDefault="00F51AEF" w:rsidP="00F51AEF">
            <w:r w:rsidRPr="0090198B">
              <w:rPr>
                <w:b/>
              </w:rPr>
              <w:t>Aim</w:t>
            </w:r>
            <w:r>
              <w:t xml:space="preserve">: To </w:t>
            </w:r>
            <w:r w:rsidRPr="00F51AEF">
              <w:t>report the effects of maternal B</w:t>
            </w:r>
            <w:r w:rsidRPr="00F51AEF">
              <w:rPr>
                <w:vertAlign w:val="subscript"/>
              </w:rPr>
              <w:t>12</w:t>
            </w:r>
            <w:r w:rsidRPr="00F51AEF">
              <w:t xml:space="preserve"> supplementation on cognitive development in infants.</w:t>
            </w:r>
          </w:p>
          <w:p w14:paraId="575CB6BE" w14:textId="39A9DEA0" w:rsidR="00F51AEF" w:rsidRDefault="00F51AEF" w:rsidP="00F51AEF">
            <w:r w:rsidRPr="0090198B">
              <w:rPr>
                <w:b/>
              </w:rPr>
              <w:t>Population</w:t>
            </w:r>
            <w:r>
              <w:t xml:space="preserve">: </w:t>
            </w:r>
            <w:r w:rsidR="0090198B">
              <w:t>Pregnant women less than 14 weeks gestation.</w:t>
            </w:r>
          </w:p>
          <w:p w14:paraId="639105FA" w14:textId="7CC7FC79" w:rsidR="00055BFC" w:rsidRPr="0090198B" w:rsidRDefault="0090198B" w:rsidP="0090198B">
            <w:r w:rsidRPr="0090198B">
              <w:rPr>
                <w:b/>
              </w:rPr>
              <w:t>Intervention</w:t>
            </w:r>
            <w:r>
              <w:t>: O</w:t>
            </w:r>
            <w:r w:rsidR="00F51AEF" w:rsidRPr="00F51AEF">
              <w:t xml:space="preserve">ral </w:t>
            </w:r>
            <w:r>
              <w:t xml:space="preserve">vitamin </w:t>
            </w:r>
            <w:r w:rsidR="00F51AEF" w:rsidRPr="00F51AEF">
              <w:t>B</w:t>
            </w:r>
            <w:r w:rsidR="00F51AEF" w:rsidRPr="0090198B">
              <w:rPr>
                <w:vertAlign w:val="subscript"/>
              </w:rPr>
              <w:t>12</w:t>
            </w:r>
            <w:r w:rsidR="00F51AEF" w:rsidRPr="00F51AEF">
              <w:t xml:space="preserve"> supplementation (50 microg</w:t>
            </w:r>
            <w:r w:rsidR="00D8469A">
              <w:t>/day</w:t>
            </w:r>
            <w:r w:rsidR="00F51AEF" w:rsidRPr="00F51AEF">
              <w:t xml:space="preserve">) beginning at </w:t>
            </w:r>
            <w:r>
              <w:t>&lt;14 weeks of gestation through to</w:t>
            </w:r>
            <w:r w:rsidR="00F51AEF" w:rsidRPr="00F51AEF">
              <w:t xml:space="preserve"> 6-week post-partum. </w:t>
            </w:r>
          </w:p>
        </w:tc>
        <w:tc>
          <w:tcPr>
            <w:tcW w:w="4535" w:type="dxa"/>
          </w:tcPr>
          <w:p w14:paraId="45FE463A" w14:textId="4D100AA8" w:rsidR="003C7DF5" w:rsidRDefault="003C7DF5" w:rsidP="00FE4CCC">
            <w:r>
              <w:t>Maternal B</w:t>
            </w:r>
            <w:r w:rsidRPr="003C7DF5">
              <w:rPr>
                <w:vertAlign w:val="subscript"/>
              </w:rPr>
              <w:t>12</w:t>
            </w:r>
            <w:r>
              <w:t xml:space="preserve"> supplementation </w:t>
            </w:r>
            <w:r w:rsidR="00875388">
              <w:t xml:space="preserve">(n=78) </w:t>
            </w:r>
            <w:r>
              <w:t>vs placebo in infants a</w:t>
            </w:r>
            <w:r w:rsidR="00875388">
              <w:t>t 9 months (n=100</w:t>
            </w:r>
            <w:r w:rsidR="00FE4CCC">
              <w:t>)</w:t>
            </w:r>
            <w:r>
              <w:t>:</w:t>
            </w:r>
          </w:p>
          <w:p w14:paraId="2EDC7C82" w14:textId="6E712069" w:rsidR="003C7DF5" w:rsidRDefault="00F51AEF" w:rsidP="003C7DF5">
            <w:pPr>
              <w:pStyle w:val="bullet"/>
            </w:pPr>
            <w:r w:rsidRPr="00F51AEF">
              <w:t xml:space="preserve">no significant differences in any subscales of BSID-III </w:t>
            </w:r>
          </w:p>
          <w:p w14:paraId="35C26041" w14:textId="54772D8F" w:rsidR="00A53432" w:rsidRDefault="00A53432" w:rsidP="00A53432">
            <w:r>
              <w:t xml:space="preserve">Elevated maternal </w:t>
            </w:r>
            <w:r w:rsidRPr="00F51AEF">
              <w:t>homocysteine levels</w:t>
            </w:r>
            <w:r w:rsidR="00875388">
              <w:t xml:space="preserve"> vs no elevated homocysteine</w:t>
            </w:r>
            <w:r>
              <w:t>:</w:t>
            </w:r>
          </w:p>
          <w:p w14:paraId="1280B5D8" w14:textId="62439496" w:rsidR="003C7DF5" w:rsidRDefault="00A53432" w:rsidP="003C7DF5">
            <w:pPr>
              <w:pStyle w:val="bullet"/>
            </w:pPr>
            <w:r>
              <w:t xml:space="preserve">second trimester: </w:t>
            </w:r>
            <w:r w:rsidR="00F51AEF" w:rsidRPr="00F51AEF">
              <w:t>expressive language (</w:t>
            </w:r>
            <w:r w:rsidR="00FE4CCC">
              <w:t xml:space="preserve">ß </w:t>
            </w:r>
            <w:r>
              <w:t>-</w:t>
            </w:r>
            <w:r w:rsidR="00FE4CCC">
              <w:t>3.13, P&lt;</w:t>
            </w:r>
            <w:r w:rsidR="00F51AEF" w:rsidRPr="00F51AEF">
              <w:t>0.001)</w:t>
            </w:r>
          </w:p>
          <w:p w14:paraId="47D440DF" w14:textId="3146722D" w:rsidR="00055BFC" w:rsidRDefault="00F51AEF" w:rsidP="003C7DF5">
            <w:pPr>
              <w:pStyle w:val="bullet"/>
            </w:pPr>
            <w:r w:rsidRPr="00F51AEF">
              <w:t>third trimester</w:t>
            </w:r>
            <w:r w:rsidR="00A53432">
              <w:t>:</w:t>
            </w:r>
            <w:r w:rsidRPr="00F51AEF">
              <w:t xml:space="preserve"> expressive language (</w:t>
            </w:r>
            <w:r w:rsidR="00A53432">
              <w:t>ß</w:t>
            </w:r>
            <w:r w:rsidRPr="00F51AEF">
              <w:t xml:space="preserve"> -2.29</w:t>
            </w:r>
            <w:r w:rsidR="00A53432">
              <w:t>, P&lt;</w:t>
            </w:r>
            <w:r w:rsidRPr="00F51AEF">
              <w:t>0.001) and fine motor (</w:t>
            </w:r>
            <w:r w:rsidR="00A53432">
              <w:t>ß -1.41, P=</w:t>
            </w:r>
            <w:r w:rsidRPr="00F51AEF">
              <w:t xml:space="preserve">0.005) </w:t>
            </w:r>
          </w:p>
          <w:p w14:paraId="07185944" w14:textId="0D62659D" w:rsidR="00A53432" w:rsidRDefault="00A53432" w:rsidP="00A53432">
            <w:r>
              <w:t>Maternal B</w:t>
            </w:r>
            <w:r w:rsidRPr="003C7DF5">
              <w:rPr>
                <w:vertAlign w:val="subscript"/>
              </w:rPr>
              <w:t>12</w:t>
            </w:r>
            <w:r>
              <w:t xml:space="preserve"> supplementation </w:t>
            </w:r>
            <w:r w:rsidR="00875388">
              <w:t xml:space="preserve">(n=114) </w:t>
            </w:r>
            <w:r>
              <w:t>vs placebo</w:t>
            </w:r>
            <w:r w:rsidR="00875388">
              <w:t xml:space="preserve"> (n=104)</w:t>
            </w:r>
            <w:r>
              <w:t xml:space="preserve"> in infants at 30 months:</w:t>
            </w:r>
          </w:p>
          <w:p w14:paraId="59A69309" w14:textId="77777777" w:rsidR="00875388" w:rsidRDefault="003C7DF5" w:rsidP="00A53432">
            <w:pPr>
              <w:pStyle w:val="bullet"/>
            </w:pPr>
            <w:r w:rsidRPr="0090198B">
              <w:t>significantly higher scores on expressive language (</w:t>
            </w:r>
            <w:r w:rsidR="00A53432">
              <w:t>ß 0.14, P=</w:t>
            </w:r>
            <w:r w:rsidR="00875388">
              <w:t>0.03).</w:t>
            </w:r>
          </w:p>
          <w:p w14:paraId="4932DE9D" w14:textId="087A67B6" w:rsidR="00875388" w:rsidRDefault="00875388" w:rsidP="00875388">
            <w:r>
              <w:t>E</w:t>
            </w:r>
            <w:r w:rsidR="003C7DF5" w:rsidRPr="0090198B">
              <w:t xml:space="preserve">levated </w:t>
            </w:r>
            <w:r>
              <w:t xml:space="preserve">maternal </w:t>
            </w:r>
            <w:r w:rsidR="003C7DF5" w:rsidRPr="0090198B">
              <w:t>homocysteine</w:t>
            </w:r>
            <w:r>
              <w:t xml:space="preserve"> vs no elevated homocysteine:</w:t>
            </w:r>
          </w:p>
          <w:p w14:paraId="02DE6EBA" w14:textId="696A6045" w:rsidR="00875388" w:rsidRDefault="00875388" w:rsidP="00875388">
            <w:pPr>
              <w:pStyle w:val="bullet"/>
            </w:pPr>
            <w:r>
              <w:t>Second trimester: expressive language (ß - 0.18, P=</w:t>
            </w:r>
            <w:r w:rsidRPr="0090198B">
              <w:t>0.03</w:t>
            </w:r>
            <w:r>
              <w:t xml:space="preserve">) and gross motor </w:t>
            </w:r>
            <w:r w:rsidRPr="0090198B">
              <w:t>(</w:t>
            </w:r>
            <w:r>
              <w:t>ß -0.23, P=</w:t>
            </w:r>
            <w:r w:rsidRPr="0090198B">
              <w:t>0.008</w:t>
            </w:r>
            <w:r>
              <w:t>)</w:t>
            </w:r>
          </w:p>
          <w:p w14:paraId="4D9F445A" w14:textId="42619015" w:rsidR="003C7DF5" w:rsidRPr="00055BFC" w:rsidRDefault="00875388" w:rsidP="00875388">
            <w:pPr>
              <w:pStyle w:val="bullet"/>
            </w:pPr>
            <w:r>
              <w:t xml:space="preserve">Third trimester: </w:t>
            </w:r>
            <w:r w:rsidR="003C7DF5" w:rsidRPr="0090198B">
              <w:t>expressive language (</w:t>
            </w:r>
            <w:r>
              <w:t>ß - 0.19, P=0.02</w:t>
            </w:r>
            <w:r w:rsidR="003C7DF5" w:rsidRPr="0090198B">
              <w:t xml:space="preserve">) and gross motor </w:t>
            </w:r>
            <w:r>
              <w:t>(ß -0.30, P=</w:t>
            </w:r>
            <w:r w:rsidR="003C7DF5" w:rsidRPr="0090198B">
              <w:t>0.001</w:t>
            </w:r>
            <w:r>
              <w:t>)</w:t>
            </w:r>
          </w:p>
        </w:tc>
        <w:tc>
          <w:tcPr>
            <w:tcW w:w="1844" w:type="dxa"/>
          </w:tcPr>
          <w:p w14:paraId="720E0630" w14:textId="77777777" w:rsidR="00055BFC" w:rsidRPr="00236C51" w:rsidRDefault="00055BFC" w:rsidP="00543079">
            <w:pPr>
              <w:keepNext/>
            </w:pPr>
          </w:p>
        </w:tc>
      </w:tr>
    </w:tbl>
    <w:p w14:paraId="05865E48" w14:textId="0D325726" w:rsidR="000209C8" w:rsidRDefault="009C163D" w:rsidP="005719CE">
      <w:pPr>
        <w:pStyle w:val="TableName"/>
        <w:ind w:left="1134" w:hanging="1134"/>
      </w:pPr>
      <w:bookmarkStart w:id="81" w:name="_Toc40956616"/>
      <w:r>
        <w:t xml:space="preserve">Q3 </w:t>
      </w:r>
      <w:r w:rsidR="000209C8">
        <w:t xml:space="preserve">Harms and benefits of </w:t>
      </w:r>
      <w:r w:rsidR="00DD7284">
        <w:t>vitamin C</w:t>
      </w:r>
      <w:r w:rsidR="000209C8">
        <w:t xml:space="preserve"> supplementation in pregnancy — systematic reviews</w:t>
      </w:r>
      <w:bookmarkEnd w:id="81"/>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38: Q3 Harms and benefits of vitamin C supplementation in pregnancy — systematic reviews"/>
      </w:tblPr>
      <w:tblGrid>
        <w:gridCol w:w="1304"/>
        <w:gridCol w:w="1247"/>
        <w:gridCol w:w="4962"/>
        <w:gridCol w:w="4536"/>
        <w:gridCol w:w="1843"/>
      </w:tblGrid>
      <w:tr w:rsidR="000209C8" w:rsidRPr="00F350A6" w14:paraId="79031E87" w14:textId="77777777" w:rsidTr="00A54965">
        <w:trPr>
          <w:cantSplit/>
          <w:trHeight w:val="390"/>
          <w:tblHeader/>
        </w:trPr>
        <w:tc>
          <w:tcPr>
            <w:tcW w:w="1304" w:type="dxa"/>
          </w:tcPr>
          <w:p w14:paraId="0EDB9E64" w14:textId="77777777" w:rsidR="000209C8" w:rsidRPr="00F350A6" w:rsidRDefault="000209C8" w:rsidP="00632FE5">
            <w:pPr>
              <w:keepNext/>
              <w:rPr>
                <w:b/>
              </w:rPr>
            </w:pPr>
            <w:r>
              <w:rPr>
                <w:b/>
              </w:rPr>
              <w:t>Study ref</w:t>
            </w:r>
          </w:p>
        </w:tc>
        <w:tc>
          <w:tcPr>
            <w:tcW w:w="1247" w:type="dxa"/>
          </w:tcPr>
          <w:p w14:paraId="1A581894" w14:textId="77777777" w:rsidR="000209C8" w:rsidRPr="00F350A6" w:rsidRDefault="000209C8" w:rsidP="00632FE5">
            <w:pPr>
              <w:keepNext/>
              <w:rPr>
                <w:b/>
              </w:rPr>
            </w:pPr>
            <w:r>
              <w:rPr>
                <w:b/>
              </w:rPr>
              <w:t>N</w:t>
            </w:r>
          </w:p>
        </w:tc>
        <w:tc>
          <w:tcPr>
            <w:tcW w:w="4962" w:type="dxa"/>
          </w:tcPr>
          <w:p w14:paraId="40B3ACB9" w14:textId="3FFFB46A" w:rsidR="000209C8" w:rsidRPr="00F350A6" w:rsidRDefault="000209C8" w:rsidP="00354B87">
            <w:pPr>
              <w:keepNext/>
              <w:rPr>
                <w:b/>
              </w:rPr>
            </w:pPr>
            <w:r>
              <w:rPr>
                <w:b/>
              </w:rPr>
              <w:t>Aim/</w:t>
            </w:r>
            <w:r w:rsidR="00354B87">
              <w:rPr>
                <w:b/>
              </w:rPr>
              <w:t>methods</w:t>
            </w:r>
          </w:p>
        </w:tc>
        <w:tc>
          <w:tcPr>
            <w:tcW w:w="4536" w:type="dxa"/>
          </w:tcPr>
          <w:p w14:paraId="47F60F92" w14:textId="77777777" w:rsidR="000209C8" w:rsidRPr="00F350A6" w:rsidRDefault="000209C8" w:rsidP="00632FE5">
            <w:pPr>
              <w:keepNext/>
              <w:rPr>
                <w:b/>
              </w:rPr>
            </w:pPr>
            <w:r>
              <w:rPr>
                <w:b/>
              </w:rPr>
              <w:t>Results</w:t>
            </w:r>
          </w:p>
        </w:tc>
        <w:tc>
          <w:tcPr>
            <w:tcW w:w="1843" w:type="dxa"/>
          </w:tcPr>
          <w:p w14:paraId="45C03020" w14:textId="77777777" w:rsidR="000209C8" w:rsidRPr="00F350A6" w:rsidRDefault="000209C8" w:rsidP="00632FE5">
            <w:pPr>
              <w:keepNext/>
              <w:rPr>
                <w:b/>
              </w:rPr>
            </w:pPr>
            <w:r>
              <w:rPr>
                <w:b/>
              </w:rPr>
              <w:t>Comments</w:t>
            </w:r>
          </w:p>
        </w:tc>
      </w:tr>
      <w:tr w:rsidR="00B36B56" w:rsidRPr="00D150D8" w14:paraId="52D163D9" w14:textId="77777777" w:rsidTr="004B62DF">
        <w:trPr>
          <w:cantSplit/>
        </w:trPr>
        <w:tc>
          <w:tcPr>
            <w:tcW w:w="1304" w:type="dxa"/>
            <w:tcBorders>
              <w:bottom w:val="single" w:sz="4" w:space="0" w:color="auto"/>
            </w:tcBorders>
          </w:tcPr>
          <w:p w14:paraId="2739FCB8" w14:textId="49B76B25" w:rsidR="00B36B56" w:rsidRDefault="00B36B56" w:rsidP="002747EA">
            <w:r>
              <w:t>Balogun et al 2016</w:t>
            </w:r>
            <w:r w:rsidR="00E51743">
              <w:fldChar w:fldCharType="begin">
                <w:fldData xml:space="preserve">PEVuZE5vdGU+PENpdGU+PEF1dGhvcj5CYWxvZ3VuPC9BdXRob3I+PFllYXI+MjAxNjwvWWVhcj48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</w:fldData>
              </w:fldChar>
            </w:r>
            <w:r w:rsidR="002747EA">
              <w:instrText xml:space="preserve"> ADDIN EN.CITE </w:instrText>
            </w:r>
            <w:r w:rsidR="002747EA">
              <w:fldChar w:fldCharType="begin">
                <w:fldData xml:space="preserve">PEVuZE5vdGU+PENpdGU+PEF1dGhvcj5CYWxvZ3VuPC9BdXRob3I+PFllYXI+MjAxNjwvWWVhcj48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</w:fldData>
              </w:fldChar>
            </w:r>
            <w:r w:rsidR="002747EA">
              <w:instrText xml:space="preserve"> ADDIN EN.CITE.DATA </w:instrText>
            </w:r>
            <w:r w:rsidR="002747EA">
              <w:fldChar w:fldCharType="end"/>
            </w:r>
            <w:r w:rsidR="00E51743">
              <w:fldChar w:fldCharType="separate"/>
            </w:r>
            <w:r w:rsidR="002747EA" w:rsidRPr="002747EA">
              <w:rPr>
                <w:noProof/>
                <w:vertAlign w:val="superscript"/>
              </w:rPr>
              <w:t>125</w:t>
            </w:r>
            <w:r w:rsidR="00E51743">
              <w:fldChar w:fldCharType="end"/>
            </w:r>
          </w:p>
        </w:tc>
        <w:tc>
          <w:tcPr>
            <w:tcW w:w="1247" w:type="dxa"/>
            <w:tcBorders>
              <w:bottom w:val="single" w:sz="4" w:space="0" w:color="auto"/>
            </w:tcBorders>
          </w:tcPr>
          <w:p w14:paraId="69C8CA2A" w14:textId="77777777" w:rsidR="00B36B56" w:rsidRDefault="00B36B56" w:rsidP="00632FE5">
            <w:r w:rsidRPr="00967618">
              <w:t xml:space="preserve">40 </w:t>
            </w:r>
            <w:r>
              <w:t>studies</w:t>
            </w:r>
            <w:r w:rsidRPr="00967618">
              <w:t xml:space="preserve"> </w:t>
            </w:r>
          </w:p>
          <w:p w14:paraId="76A0DF5B" w14:textId="57009362" w:rsidR="00B36B56" w:rsidRDefault="00B36B56" w:rsidP="00632FE5">
            <w:pPr>
              <w:keepNext/>
            </w:pPr>
            <w:r w:rsidRPr="00967618">
              <w:t>276,820</w:t>
            </w:r>
          </w:p>
        </w:tc>
        <w:tc>
          <w:tcPr>
            <w:tcW w:w="4962" w:type="dxa"/>
            <w:tcBorders>
              <w:bottom w:val="single" w:sz="4" w:space="0" w:color="auto"/>
            </w:tcBorders>
          </w:tcPr>
          <w:p w14:paraId="4C23068B" w14:textId="36B102E6" w:rsidR="00B36B56" w:rsidRPr="00FB6327" w:rsidRDefault="00B36B56" w:rsidP="00632FE5">
            <w:r w:rsidRPr="00FB6327">
              <w:rPr>
                <w:b/>
              </w:rPr>
              <w:t>Aim</w:t>
            </w:r>
            <w:r>
              <w:t xml:space="preserve">: </w:t>
            </w:r>
            <w:r w:rsidRPr="00FB6327">
              <w:t>to determine the effectiveness and safety</w:t>
            </w:r>
            <w:r w:rsidR="000376A4">
              <w:t xml:space="preserve"> of any vitamin supplementation</w:t>
            </w:r>
            <w:r w:rsidRPr="00FB6327">
              <w:t xml:space="preserve"> on the risk of spontaneous</w:t>
            </w:r>
            <w:r>
              <w:t xml:space="preserve"> </w:t>
            </w:r>
            <w:r w:rsidRPr="00FB6327">
              <w:t>miscarriage.</w:t>
            </w:r>
          </w:p>
          <w:p w14:paraId="14A58EF6" w14:textId="76BEEA92" w:rsidR="00B36B56" w:rsidRPr="00EE52B3" w:rsidRDefault="00B36B56" w:rsidP="00632FE5">
            <w:pPr>
              <w:rPr>
                <w:b/>
              </w:rPr>
            </w:pPr>
            <w:r w:rsidRPr="00FB6327">
              <w:rPr>
                <w:b/>
              </w:rPr>
              <w:t>Methods</w:t>
            </w:r>
            <w:r>
              <w:t xml:space="preserve">: </w:t>
            </w:r>
            <w:r w:rsidRPr="00FB6327">
              <w:t>We searched the Cochrane Pregnancy and Childbirth Group Trials Register (6 November 2015) and reference lists of retrieved studies.</w:t>
            </w:r>
            <w:r>
              <w:t xml:space="preserve"> </w:t>
            </w:r>
            <w:r w:rsidRPr="00FB6327">
              <w:t>All randomised and quasi-randomised trials comparing supplementation during pregnancy with one or more vitamins with either placebo, other vitamins, no vitamins or other interventions. We have included supplementation that started prior to conception, periconceptionally or in early pregnancy (less than 20 weeks’ gestation).</w:t>
            </w:r>
          </w:p>
        </w:tc>
        <w:tc>
          <w:tcPr>
            <w:tcW w:w="4536" w:type="dxa"/>
            <w:tcBorders>
              <w:bottom w:val="single" w:sz="4" w:space="0" w:color="auto"/>
            </w:tcBorders>
          </w:tcPr>
          <w:p w14:paraId="1539C858" w14:textId="77777777" w:rsidR="00B36B56" w:rsidRDefault="00B36B56" w:rsidP="00066BBF">
            <w:r>
              <w:t>Vitamin C vs placebo:</w:t>
            </w:r>
          </w:p>
          <w:p w14:paraId="4920BE99" w14:textId="4247B6CA" w:rsidR="00B36B56" w:rsidRPr="0083127A" w:rsidRDefault="00B36B56" w:rsidP="00B36B56">
            <w:pPr>
              <w:pStyle w:val="bullet"/>
            </w:pPr>
            <w:r w:rsidRPr="0083127A">
              <w:t>Total fetal loss: RR 1.28 (0.58 to 2.83); 2 studies; n=224</w:t>
            </w:r>
          </w:p>
          <w:p w14:paraId="083CD2D2" w14:textId="6215A6CD" w:rsidR="00B36B56" w:rsidRPr="0083127A" w:rsidRDefault="00B36B56" w:rsidP="00B36B56">
            <w:pPr>
              <w:pStyle w:val="bullet"/>
            </w:pPr>
            <w:r w:rsidRPr="0083127A">
              <w:t>Early or late miscarriage; RR 1.17 (0.52 to 2.65); 2 studies; n=224</w:t>
            </w:r>
          </w:p>
          <w:p w14:paraId="2E6A323C" w14:textId="2B1C61D9" w:rsidR="00B36B56" w:rsidRDefault="00B36B56" w:rsidP="00B36B56">
            <w:pPr>
              <w:pStyle w:val="bullet"/>
            </w:pPr>
            <w:r w:rsidRPr="0083127A">
              <w:t xml:space="preserve">Stillbirth: RR 3.0 (0.12 to 72.77); 1 study; n=200 </w:t>
            </w:r>
          </w:p>
        </w:tc>
        <w:tc>
          <w:tcPr>
            <w:tcW w:w="1843" w:type="dxa"/>
            <w:tcBorders>
              <w:bottom w:val="single" w:sz="4" w:space="0" w:color="auto"/>
            </w:tcBorders>
          </w:tcPr>
          <w:p w14:paraId="3B15EA7C" w14:textId="77777777" w:rsidR="00B36B56" w:rsidRPr="00D150D8" w:rsidRDefault="00B36B56" w:rsidP="00632FE5">
            <w:pPr>
              <w:keepNext/>
            </w:pPr>
          </w:p>
        </w:tc>
      </w:tr>
      <w:tr w:rsidR="001D527F" w:rsidRPr="00D150D8" w14:paraId="527CCC43" w14:textId="77777777" w:rsidTr="004B62DF">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c>
          <w:tcPr>
            <w:tcW w:w="1304" w:type="dxa"/>
            <w:tcBorders>
              <w:top w:val="single" w:sz="4" w:space="0" w:color="auto"/>
              <w:left w:val="single" w:sz="4" w:space="0" w:color="auto"/>
              <w:bottom w:val="single" w:sz="4" w:space="0" w:color="auto"/>
              <w:right w:val="single" w:sz="4" w:space="0" w:color="auto"/>
            </w:tcBorders>
          </w:tcPr>
          <w:p w14:paraId="2F0F556B" w14:textId="7683B45A" w:rsidR="001D527F" w:rsidRDefault="005D1E0B" w:rsidP="002747EA">
            <w:r>
              <w:t>Fu et al 2018</w:t>
            </w:r>
            <w:r w:rsidR="00E51743">
              <w:fldChar w:fldCharType="begin">
                <w:fldData xml:space="preserve">PEVuZE5vdGU+PENpdGU+PEF1dGhvcj5GdTwvQXV0aG9yPjxZZWFyPjIwMTg8L1llYXI+PFJlY051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</w:fldData>
              </w:fldChar>
            </w:r>
            <w:r w:rsidR="002747EA">
              <w:instrText xml:space="preserve"> ADDIN EN.CITE </w:instrText>
            </w:r>
            <w:r w:rsidR="002747EA">
              <w:fldChar w:fldCharType="begin">
                <w:fldData xml:space="preserve">PEVuZE5vdGU+PENpdGU+PEF1dGhvcj5GdTwvQXV0aG9yPjxZZWFyPjIwMTg8L1llYXI+PFJlY051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</w:fldData>
              </w:fldChar>
            </w:r>
            <w:r w:rsidR="002747EA">
              <w:instrText xml:space="preserve"> ADDIN EN.CITE.DATA </w:instrText>
            </w:r>
            <w:r w:rsidR="002747EA">
              <w:fldChar w:fldCharType="end"/>
            </w:r>
            <w:r w:rsidR="00E51743">
              <w:fldChar w:fldCharType="separate"/>
            </w:r>
            <w:r w:rsidR="002747EA" w:rsidRPr="002747EA">
              <w:rPr>
                <w:noProof/>
                <w:vertAlign w:val="superscript"/>
              </w:rPr>
              <w:t>147</w:t>
            </w:r>
            <w:r w:rsidR="00E51743">
              <w:fldChar w:fldCharType="end"/>
            </w:r>
          </w:p>
        </w:tc>
        <w:tc>
          <w:tcPr>
            <w:tcW w:w="1247" w:type="dxa"/>
            <w:tcBorders>
              <w:top w:val="single" w:sz="4" w:space="0" w:color="auto"/>
              <w:left w:val="single" w:sz="4" w:space="0" w:color="auto"/>
              <w:bottom w:val="single" w:sz="4" w:space="0" w:color="auto"/>
              <w:right w:val="single" w:sz="4" w:space="0" w:color="auto"/>
            </w:tcBorders>
          </w:tcPr>
          <w:p w14:paraId="7A4CBF5C" w14:textId="57587FFD" w:rsidR="001D527F" w:rsidRPr="00967618" w:rsidRDefault="001D527F" w:rsidP="007F3D92">
            <w:r>
              <w:t>1 study</w:t>
            </w:r>
          </w:p>
        </w:tc>
        <w:tc>
          <w:tcPr>
            <w:tcW w:w="4962" w:type="dxa"/>
            <w:tcBorders>
              <w:top w:val="single" w:sz="4" w:space="0" w:color="auto"/>
              <w:left w:val="single" w:sz="4" w:space="0" w:color="auto"/>
              <w:bottom w:val="single" w:sz="4" w:space="0" w:color="auto"/>
              <w:right w:val="single" w:sz="4" w:space="0" w:color="auto"/>
            </w:tcBorders>
          </w:tcPr>
          <w:p w14:paraId="6D56364A" w14:textId="77777777" w:rsidR="001D527F" w:rsidRDefault="001D527F" w:rsidP="007F3D92">
            <w:r w:rsidRPr="001D527F">
              <w:rPr>
                <w:b/>
              </w:rPr>
              <w:t>Aim</w:t>
            </w:r>
            <w:r>
              <w:t>: T</w:t>
            </w:r>
            <w:r w:rsidRPr="001D527F">
              <w:t xml:space="preserve">o define the efficacy of vitamins supplementation on the risk of preeclampsia. </w:t>
            </w:r>
          </w:p>
          <w:p w14:paraId="1F6D971E" w14:textId="496B13BC" w:rsidR="001D527F" w:rsidRPr="00FB6327" w:rsidRDefault="001D527F" w:rsidP="007F3D92">
            <w:pPr>
              <w:rPr>
                <w:b/>
              </w:rPr>
            </w:pPr>
            <w:r w:rsidRPr="001D527F">
              <w:rPr>
                <w:b/>
              </w:rPr>
              <w:t>Methods</w:t>
            </w:r>
            <w:r>
              <w:t xml:space="preserve">: </w:t>
            </w:r>
            <w:r w:rsidRPr="001D527F">
              <w:t xml:space="preserve">Potential articles were systematically searched on the databases of Pubmed, Embase and Web of Science up to May 2016. Relative risk (RR) and 95% confidence intervals (95%CIs) were used to </w:t>
            </w:r>
            <w:r w:rsidR="00501148" w:rsidRPr="001D527F">
              <w:t>analyse</w:t>
            </w:r>
            <w:r w:rsidRPr="001D527F">
              <w:t xml:space="preserve"> the relationship of vitamins supplementation with risk of preeclampsia. </w:t>
            </w:r>
          </w:p>
        </w:tc>
        <w:tc>
          <w:tcPr>
            <w:tcW w:w="4536" w:type="dxa"/>
            <w:tcBorders>
              <w:top w:val="single" w:sz="4" w:space="0" w:color="auto"/>
              <w:left w:val="single" w:sz="4" w:space="0" w:color="auto"/>
              <w:bottom w:val="single" w:sz="4" w:space="0" w:color="auto"/>
              <w:right w:val="single" w:sz="4" w:space="0" w:color="auto"/>
            </w:tcBorders>
          </w:tcPr>
          <w:p w14:paraId="4A4B1278" w14:textId="2D892882" w:rsidR="001D527F" w:rsidRDefault="005D1E0B" w:rsidP="007F3D92">
            <w:r>
              <w:t>Vitamin C vs placebo</w:t>
            </w:r>
            <w:r w:rsidR="001D527F">
              <w:t>:</w:t>
            </w:r>
          </w:p>
          <w:p w14:paraId="3D1064C1" w14:textId="747D96C4" w:rsidR="001D527F" w:rsidRDefault="001D527F" w:rsidP="001D527F">
            <w:pPr>
              <w:pStyle w:val="bullet"/>
            </w:pPr>
            <w:r>
              <w:t xml:space="preserve">Pre-eclampsia: RR 0.77 (0.38 to 1.57) </w:t>
            </w:r>
          </w:p>
        </w:tc>
        <w:tc>
          <w:tcPr>
            <w:tcW w:w="1843" w:type="dxa"/>
            <w:tcBorders>
              <w:top w:val="single" w:sz="4" w:space="0" w:color="auto"/>
              <w:left w:val="single" w:sz="4" w:space="0" w:color="auto"/>
              <w:bottom w:val="single" w:sz="4" w:space="0" w:color="auto"/>
              <w:right w:val="single" w:sz="4" w:space="0" w:color="auto"/>
            </w:tcBorders>
          </w:tcPr>
          <w:p w14:paraId="38F60DD1" w14:textId="77777777" w:rsidR="001D527F" w:rsidRPr="00D150D8" w:rsidRDefault="001D527F" w:rsidP="007F3D92">
            <w:pPr>
              <w:keepNext/>
            </w:pPr>
          </w:p>
        </w:tc>
      </w:tr>
      <w:tr w:rsidR="00EE52B3" w:rsidRPr="00D150D8" w14:paraId="5F0A0870" w14:textId="77777777" w:rsidTr="004B62DF">
        <w:trPr>
          <w:cantSplit/>
        </w:trPr>
        <w:tc>
          <w:tcPr>
            <w:tcW w:w="1304" w:type="dxa"/>
            <w:tcBorders>
              <w:top w:val="single" w:sz="4" w:space="0" w:color="auto"/>
            </w:tcBorders>
          </w:tcPr>
          <w:p w14:paraId="79A88DBC" w14:textId="65757756" w:rsidR="00EE52B3" w:rsidRDefault="00EE52B3" w:rsidP="002747EA">
            <w:r>
              <w:t>Rumbold et al 2015</w:t>
            </w:r>
            <w:r w:rsidR="00E51743">
              <w:fldChar w:fldCharType="begin">
                <w:fldData xml:space="preserve">PEVuZE5vdGU+PENpdGU+PEF1dGhvcj5SdW1ib2xkPC9BdXRob3I+PFllYXI+MjAxNTwvWWVhcj48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</w:fldData>
              </w:fldChar>
            </w:r>
            <w:r w:rsidR="002747EA">
              <w:instrText xml:space="preserve"> ADDIN EN.CITE </w:instrText>
            </w:r>
            <w:r w:rsidR="002747EA">
              <w:fldChar w:fldCharType="begin">
                <w:fldData xml:space="preserve">PEVuZE5vdGU+PENpdGU+PEF1dGhvcj5SdW1ib2xkPC9BdXRob3I+PFllYXI+MjAxNTwvWWVhcj48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</w:fldData>
              </w:fldChar>
            </w:r>
            <w:r w:rsidR="002747EA">
              <w:instrText xml:space="preserve"> ADDIN EN.CITE.DATA </w:instrText>
            </w:r>
            <w:r w:rsidR="002747EA">
              <w:fldChar w:fldCharType="end"/>
            </w:r>
            <w:r w:rsidR="00E51743">
              <w:fldChar w:fldCharType="separate"/>
            </w:r>
            <w:r w:rsidR="002747EA" w:rsidRPr="002747EA">
              <w:rPr>
                <w:noProof/>
                <w:vertAlign w:val="superscript"/>
              </w:rPr>
              <w:t>148</w:t>
            </w:r>
            <w:r w:rsidR="00E51743">
              <w:fldChar w:fldCharType="end"/>
            </w:r>
          </w:p>
        </w:tc>
        <w:tc>
          <w:tcPr>
            <w:tcW w:w="1247" w:type="dxa"/>
            <w:tcBorders>
              <w:top w:val="single" w:sz="4" w:space="0" w:color="auto"/>
            </w:tcBorders>
          </w:tcPr>
          <w:p w14:paraId="58C74397" w14:textId="77777777" w:rsidR="00EE52B3" w:rsidRDefault="003E5151" w:rsidP="00632FE5">
            <w:pPr>
              <w:keepNext/>
            </w:pPr>
            <w:r>
              <w:t>29 studies</w:t>
            </w:r>
          </w:p>
          <w:p w14:paraId="52524E32" w14:textId="0BF14A3B" w:rsidR="003E5151" w:rsidRDefault="003E5151" w:rsidP="00632FE5">
            <w:pPr>
              <w:keepNext/>
            </w:pPr>
            <w:r>
              <w:t>24,300</w:t>
            </w:r>
          </w:p>
        </w:tc>
        <w:tc>
          <w:tcPr>
            <w:tcW w:w="4962" w:type="dxa"/>
            <w:tcBorders>
              <w:top w:val="single" w:sz="4" w:space="0" w:color="auto"/>
            </w:tcBorders>
          </w:tcPr>
          <w:p w14:paraId="286444CC" w14:textId="3C1EA51E" w:rsidR="00EE52B3" w:rsidRPr="00EE52B3" w:rsidRDefault="00EE52B3" w:rsidP="00EE52B3">
            <w:r w:rsidRPr="00EE52B3">
              <w:rPr>
                <w:b/>
              </w:rPr>
              <w:t>Aim</w:t>
            </w:r>
            <w:r>
              <w:t xml:space="preserve">: </w:t>
            </w:r>
            <w:r w:rsidRPr="00EE52B3">
              <w:t>To evaluate the effects of vitamin C supplementation, alone or in combination with other separate supplements</w:t>
            </w:r>
            <w:r w:rsidR="00157196">
              <w:t>,</w:t>
            </w:r>
            <w:r w:rsidRPr="00EE52B3">
              <w:t xml:space="preserve"> on pregnancy outcomes,</w:t>
            </w:r>
            <w:r>
              <w:t xml:space="preserve"> </w:t>
            </w:r>
            <w:r w:rsidRPr="00EE52B3">
              <w:t>adverse events, side effects and use of health resources.</w:t>
            </w:r>
          </w:p>
          <w:p w14:paraId="3A8EB965" w14:textId="0E078A74" w:rsidR="00EE52B3" w:rsidRPr="003E5151" w:rsidRDefault="00745FB6" w:rsidP="003E5151">
            <w:r>
              <w:rPr>
                <w:b/>
              </w:rPr>
              <w:t xml:space="preserve">Methods: </w:t>
            </w:r>
            <w:r w:rsidRPr="00745FB6">
              <w:t>We searched the Cochrane Pregnancy and Childbirth Group’s Trials Register (31 March 2015) and reference lists of retrieved studies</w:t>
            </w:r>
            <w:r w:rsidRPr="003E5151">
              <w:t>.</w:t>
            </w:r>
            <w:r w:rsidR="003E5151" w:rsidRPr="003E5151">
              <w:t xml:space="preserve"> </w:t>
            </w:r>
            <w:r w:rsidRPr="003E5151">
              <w:t>All randomised or quasi-randomised controlled trials evaluating vitamin C supplementation in pregnant women. Interventions using</w:t>
            </w:r>
            <w:r w:rsidR="003E5151" w:rsidRPr="003E5151">
              <w:t xml:space="preserve"> </w:t>
            </w:r>
            <w:r w:rsidRPr="003E5151">
              <w:t>a multivitamin supplement containing vitamin C or where the primary supplement was iron were excluded.</w:t>
            </w:r>
          </w:p>
        </w:tc>
        <w:tc>
          <w:tcPr>
            <w:tcW w:w="4536" w:type="dxa"/>
            <w:tcBorders>
              <w:top w:val="single" w:sz="4" w:space="0" w:color="auto"/>
            </w:tcBorders>
          </w:tcPr>
          <w:p w14:paraId="4C741C27" w14:textId="0B69677C" w:rsidR="001548E5" w:rsidRDefault="001548E5" w:rsidP="003E5151">
            <w:r>
              <w:t>V</w:t>
            </w:r>
            <w:r w:rsidR="003E5151" w:rsidRPr="003E5151">
              <w:t xml:space="preserve">itamin C </w:t>
            </w:r>
            <w:r w:rsidR="002C058C">
              <w:t xml:space="preserve">(1,000 mg) </w:t>
            </w:r>
            <w:r w:rsidR="003E5151" w:rsidRPr="003E5151">
              <w:t>supplementation alone</w:t>
            </w:r>
            <w:r>
              <w:t>:</w:t>
            </w:r>
          </w:p>
          <w:p w14:paraId="585A5DB4" w14:textId="71483753" w:rsidR="005E61BB" w:rsidRDefault="005E61BB" w:rsidP="00A54965">
            <w:pPr>
              <w:pStyle w:val="bullet"/>
            </w:pPr>
            <w:r>
              <w:t>Stillbirth: RR 1.06 (0.58 to 1.94); 2 studies; n=1,015</w:t>
            </w:r>
          </w:p>
          <w:p w14:paraId="0416955C" w14:textId="77777777" w:rsidR="005E61BB" w:rsidRDefault="005E61BB" w:rsidP="00A54965">
            <w:pPr>
              <w:pStyle w:val="bullet"/>
            </w:pPr>
            <w:r>
              <w:t>Neonatal death: RR 0.70 (0.30 to 1.63); 2 studies; n=958</w:t>
            </w:r>
          </w:p>
          <w:p w14:paraId="7A7F5DDD" w14:textId="232B51A5" w:rsidR="005E61BB" w:rsidRDefault="005E61BB" w:rsidP="00A54965">
            <w:pPr>
              <w:pStyle w:val="bullet"/>
            </w:pPr>
            <w:r>
              <w:t>Perinatal death: RR 0.51 (0.05 to 5.54); 1 study; n=182</w:t>
            </w:r>
          </w:p>
          <w:p w14:paraId="4FE7F3BE" w14:textId="77777777" w:rsidR="005E61BB" w:rsidRDefault="005E61BB" w:rsidP="00A54965">
            <w:pPr>
              <w:pStyle w:val="bullet"/>
            </w:pPr>
            <w:r>
              <w:t>Intrauterine growth restriction: RR 1.56 (0.63 to 3.89); 1 study; n=159</w:t>
            </w:r>
          </w:p>
          <w:p w14:paraId="64ECD8EE" w14:textId="70BB07C5" w:rsidR="005E61BB" w:rsidRDefault="005E61BB" w:rsidP="00A54965">
            <w:pPr>
              <w:pStyle w:val="bullet"/>
            </w:pPr>
            <w:r>
              <w:t>Preterm birth: RR 1.06 (0.75 to 1.48); 5 studies; n=1,685</w:t>
            </w:r>
          </w:p>
          <w:p w14:paraId="0C69A79E" w14:textId="272B5270" w:rsidR="001548E5" w:rsidRDefault="001548E5" w:rsidP="00A54965">
            <w:pPr>
              <w:pStyle w:val="bullet"/>
            </w:pPr>
            <w:r>
              <w:t xml:space="preserve">Preterm PROM: </w:t>
            </w:r>
            <w:r w:rsidR="003E5151" w:rsidRPr="003E5151">
              <w:t>average RR 0.66</w:t>
            </w:r>
            <w:r w:rsidR="005E61BB">
              <w:t xml:space="preserve"> (</w:t>
            </w:r>
            <w:r w:rsidR="003E5151" w:rsidRPr="003E5151">
              <w:t>0.48 to 0.91</w:t>
            </w:r>
            <w:r w:rsidR="005E61BB">
              <w:t>)</w:t>
            </w:r>
            <w:r w:rsidR="003E5151" w:rsidRPr="003E5151">
              <w:t xml:space="preserve">; </w:t>
            </w:r>
            <w:r>
              <w:t>5</w:t>
            </w:r>
            <w:r w:rsidR="003E5151" w:rsidRPr="003E5151">
              <w:t xml:space="preserve"> studies</w:t>
            </w:r>
            <w:r w:rsidR="005E61BB">
              <w:t>; n=</w:t>
            </w:r>
            <w:r w:rsidR="005E61BB" w:rsidRPr="003E5151">
              <w:t>1</w:t>
            </w:r>
            <w:r w:rsidR="005E61BB">
              <w:t>,</w:t>
            </w:r>
            <w:r w:rsidR="005E61BB" w:rsidRPr="003E5151">
              <w:t>282</w:t>
            </w:r>
          </w:p>
          <w:p w14:paraId="52E72B03" w14:textId="77777777" w:rsidR="005E61BB" w:rsidRDefault="001548E5" w:rsidP="00A54965">
            <w:pPr>
              <w:pStyle w:val="bullet"/>
            </w:pPr>
            <w:r>
              <w:t>T</w:t>
            </w:r>
            <w:r w:rsidR="003E5151" w:rsidRPr="003E5151">
              <w:t>erm PROM</w:t>
            </w:r>
            <w:r w:rsidR="005E61BB">
              <w:t xml:space="preserve">: </w:t>
            </w:r>
            <w:r w:rsidR="003E5151" w:rsidRPr="003E5151">
              <w:t>RR 0.55</w:t>
            </w:r>
            <w:r w:rsidR="005E61BB">
              <w:t xml:space="preserve"> (</w:t>
            </w:r>
            <w:r w:rsidR="003E5151" w:rsidRPr="003E5151">
              <w:t>0.32 to 0.94</w:t>
            </w:r>
            <w:r w:rsidR="005E61BB">
              <w:t>)</w:t>
            </w:r>
            <w:r w:rsidR="003E5151" w:rsidRPr="003E5151">
              <w:t xml:space="preserve">; </w:t>
            </w:r>
            <w:r w:rsidR="005E61BB">
              <w:t>1 study; n=</w:t>
            </w:r>
            <w:r w:rsidR="003E5151" w:rsidRPr="003E5151">
              <w:t>170</w:t>
            </w:r>
          </w:p>
          <w:p w14:paraId="106B1A61" w14:textId="63DBA629" w:rsidR="00EE52B3" w:rsidRPr="003B17A4" w:rsidRDefault="005E61BB" w:rsidP="00933684">
            <w:pPr>
              <w:pStyle w:val="bullet"/>
            </w:pPr>
            <w:r>
              <w:t>Clinical pre-eclampsia: RR 0.88 (0.48 to 1.61); 3 studies; n=1,191</w:t>
            </w:r>
            <w:r w:rsidR="003E5151" w:rsidRPr="003E5151">
              <w:t xml:space="preserve"> </w:t>
            </w:r>
          </w:p>
        </w:tc>
        <w:tc>
          <w:tcPr>
            <w:tcW w:w="1843" w:type="dxa"/>
            <w:tcBorders>
              <w:top w:val="single" w:sz="4" w:space="0" w:color="auto"/>
            </w:tcBorders>
          </w:tcPr>
          <w:p w14:paraId="77DFC809" w14:textId="77777777" w:rsidR="00EE52B3" w:rsidRPr="00D150D8" w:rsidRDefault="00EE52B3" w:rsidP="00632FE5">
            <w:pPr>
              <w:keepNext/>
            </w:pPr>
          </w:p>
        </w:tc>
      </w:tr>
    </w:tbl>
    <w:p w14:paraId="6F034CD7" w14:textId="5F460779" w:rsidR="007E567C" w:rsidRDefault="009C163D" w:rsidP="005719CE">
      <w:pPr>
        <w:pStyle w:val="TableName"/>
        <w:ind w:left="1134" w:hanging="1134"/>
      </w:pPr>
      <w:bookmarkStart w:id="82" w:name="_Toc40956617"/>
      <w:r>
        <w:t xml:space="preserve">Q3 </w:t>
      </w:r>
      <w:r w:rsidR="007E567C">
        <w:t xml:space="preserve">Harms and benefits of vitamin C supplementation in pregnancy — </w:t>
      </w:r>
      <w:r w:rsidR="006820C6">
        <w:t>RCT</w:t>
      </w:r>
      <w:bookmarkEnd w:id="82"/>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39: Q3 Harms and benefits of vitamin C supplementation in pregnancy — RCT"/>
      </w:tblPr>
      <w:tblGrid>
        <w:gridCol w:w="1304"/>
        <w:gridCol w:w="1247"/>
        <w:gridCol w:w="4962"/>
        <w:gridCol w:w="4536"/>
        <w:gridCol w:w="1843"/>
      </w:tblGrid>
      <w:tr w:rsidR="007E567C" w:rsidRPr="00F350A6" w14:paraId="649EAC73" w14:textId="77777777" w:rsidTr="006820C6">
        <w:trPr>
          <w:cantSplit/>
          <w:trHeight w:val="390"/>
          <w:tblHeader/>
        </w:trPr>
        <w:tc>
          <w:tcPr>
            <w:tcW w:w="1304" w:type="dxa"/>
          </w:tcPr>
          <w:p w14:paraId="6CA7CDA3" w14:textId="77777777" w:rsidR="007E567C" w:rsidRPr="00F350A6" w:rsidRDefault="007E567C" w:rsidP="007F3D92">
            <w:pPr>
              <w:keepNext/>
              <w:rPr>
                <w:b/>
              </w:rPr>
            </w:pPr>
            <w:r>
              <w:rPr>
                <w:b/>
              </w:rPr>
              <w:t>Study ref</w:t>
            </w:r>
          </w:p>
        </w:tc>
        <w:tc>
          <w:tcPr>
            <w:tcW w:w="1247" w:type="dxa"/>
          </w:tcPr>
          <w:p w14:paraId="7C88D807" w14:textId="77777777" w:rsidR="007E567C" w:rsidRPr="00F350A6" w:rsidRDefault="007E567C" w:rsidP="007F3D92">
            <w:pPr>
              <w:keepNext/>
              <w:rPr>
                <w:b/>
              </w:rPr>
            </w:pPr>
            <w:r>
              <w:rPr>
                <w:b/>
              </w:rPr>
              <w:t>N</w:t>
            </w:r>
          </w:p>
        </w:tc>
        <w:tc>
          <w:tcPr>
            <w:tcW w:w="4962" w:type="dxa"/>
          </w:tcPr>
          <w:p w14:paraId="28D48173" w14:textId="02C0436D" w:rsidR="007E567C" w:rsidRPr="00F350A6" w:rsidRDefault="007E567C" w:rsidP="007F3D92">
            <w:pPr>
              <w:keepNext/>
              <w:rPr>
                <w:b/>
              </w:rPr>
            </w:pPr>
            <w:r>
              <w:rPr>
                <w:b/>
              </w:rPr>
              <w:t>Aim/population</w:t>
            </w:r>
            <w:r w:rsidR="006820C6">
              <w:rPr>
                <w:b/>
              </w:rPr>
              <w:t>/intervention</w:t>
            </w:r>
          </w:p>
        </w:tc>
        <w:tc>
          <w:tcPr>
            <w:tcW w:w="4536" w:type="dxa"/>
          </w:tcPr>
          <w:p w14:paraId="7B76EAD2" w14:textId="77777777" w:rsidR="007E567C" w:rsidRPr="00F350A6" w:rsidRDefault="007E567C" w:rsidP="007F3D92">
            <w:pPr>
              <w:keepNext/>
              <w:rPr>
                <w:b/>
              </w:rPr>
            </w:pPr>
            <w:r>
              <w:rPr>
                <w:b/>
              </w:rPr>
              <w:t>Results</w:t>
            </w:r>
          </w:p>
        </w:tc>
        <w:tc>
          <w:tcPr>
            <w:tcW w:w="1843" w:type="dxa"/>
          </w:tcPr>
          <w:p w14:paraId="1C1B7686" w14:textId="77777777" w:rsidR="007E567C" w:rsidRPr="00F350A6" w:rsidRDefault="007E567C" w:rsidP="007F3D92">
            <w:pPr>
              <w:keepNext/>
              <w:rPr>
                <w:b/>
              </w:rPr>
            </w:pPr>
            <w:r>
              <w:rPr>
                <w:b/>
              </w:rPr>
              <w:t>Comments</w:t>
            </w:r>
          </w:p>
        </w:tc>
      </w:tr>
      <w:tr w:rsidR="006820C6" w:rsidRPr="006820C6" w14:paraId="172E4756" w14:textId="77777777" w:rsidTr="007F3D92">
        <w:trPr>
          <w:cantSplit/>
          <w:trHeight w:val="390"/>
          <w:tblHeader/>
        </w:trPr>
        <w:tc>
          <w:tcPr>
            <w:tcW w:w="1304" w:type="dxa"/>
            <w:tcBorders>
              <w:bottom w:val="single" w:sz="4" w:space="0" w:color="auto"/>
            </w:tcBorders>
          </w:tcPr>
          <w:p w14:paraId="5E5451E0" w14:textId="6ADCBB05" w:rsidR="006820C6" w:rsidRDefault="000376A4" w:rsidP="007F3D92">
            <w:pPr>
              <w:keepNext/>
            </w:pPr>
            <w:r>
              <w:t>McEvoy et al 2019</w:t>
            </w:r>
            <w:r w:rsidR="00E51743">
              <w:fldChar w:fldCharType="begin">
                <w:fldData xml:space="preserve">PEVuZE5vdGU+PENpdGU+PEF1dGhvcj5NY0V2b3k8L0F1dGhvcj48WWVhcj4yMDE5PC9ZZWFyPjxS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=
</w:fldData>
              </w:fldChar>
            </w:r>
            <w:r w:rsidR="002747EA">
              <w:instrText xml:space="preserve"> ADDIN EN.CITE </w:instrText>
            </w:r>
            <w:r w:rsidR="002747EA">
              <w:fldChar w:fldCharType="begin">
                <w:fldData xml:space="preserve">PEVuZE5vdGU+PENpdGU+PEF1dGhvcj5NY0V2b3k8L0F1dGhvcj48WWVhcj4yMDE5PC9ZZWFyPjxS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=
</w:fldData>
              </w:fldChar>
            </w:r>
            <w:r w:rsidR="002747EA">
              <w:instrText xml:space="preserve"> ADDIN EN.CITE.DATA </w:instrText>
            </w:r>
            <w:r w:rsidR="002747EA">
              <w:fldChar w:fldCharType="end"/>
            </w:r>
            <w:r w:rsidR="00E51743">
              <w:fldChar w:fldCharType="separate"/>
            </w:r>
            <w:r w:rsidR="002747EA" w:rsidRPr="002747EA">
              <w:rPr>
                <w:noProof/>
                <w:vertAlign w:val="superscript"/>
              </w:rPr>
              <w:t>149</w:t>
            </w:r>
            <w:r w:rsidR="00E51743">
              <w:fldChar w:fldCharType="end"/>
            </w:r>
          </w:p>
          <w:p w14:paraId="74D742A7" w14:textId="094AB7DF" w:rsidR="00097309" w:rsidRPr="006820C6" w:rsidRDefault="00097309" w:rsidP="007F3D92">
            <w:pPr>
              <w:keepNext/>
            </w:pPr>
            <w:r>
              <w:t>United States</w:t>
            </w:r>
          </w:p>
        </w:tc>
        <w:tc>
          <w:tcPr>
            <w:tcW w:w="1247" w:type="dxa"/>
            <w:tcBorders>
              <w:bottom w:val="single" w:sz="4" w:space="0" w:color="auto"/>
            </w:tcBorders>
          </w:tcPr>
          <w:p w14:paraId="5E95C4E8" w14:textId="4069E220" w:rsidR="006820C6" w:rsidRDefault="00097309" w:rsidP="007F3D92">
            <w:pPr>
              <w:keepNext/>
            </w:pPr>
            <w:r>
              <w:t>Intervention 113</w:t>
            </w:r>
          </w:p>
          <w:p w14:paraId="0124FE7A" w14:textId="1D68F1D7" w:rsidR="00097309" w:rsidRPr="006820C6" w:rsidRDefault="00097309" w:rsidP="007F3D92">
            <w:pPr>
              <w:keepNext/>
            </w:pPr>
            <w:r>
              <w:t>Control 109</w:t>
            </w:r>
          </w:p>
        </w:tc>
        <w:tc>
          <w:tcPr>
            <w:tcW w:w="4962" w:type="dxa"/>
            <w:tcBorders>
              <w:bottom w:val="single" w:sz="4" w:space="0" w:color="auto"/>
            </w:tcBorders>
          </w:tcPr>
          <w:p w14:paraId="181039E5" w14:textId="77777777" w:rsidR="00097309" w:rsidRDefault="00097309" w:rsidP="007F3D92">
            <w:pPr>
              <w:keepNext/>
            </w:pPr>
            <w:r w:rsidRPr="00097309">
              <w:rPr>
                <w:b/>
              </w:rPr>
              <w:t>Aim</w:t>
            </w:r>
            <w:r>
              <w:t xml:space="preserve">: </w:t>
            </w:r>
            <w:r w:rsidRPr="00097309">
              <w:t xml:space="preserve">To determine if infants of pregnant smokers randomized to daily supplemental vitamin C would have improved forced expiratory flows (FEFs) at 3 months of age compared with those randomized to placebo, and to investigate the association of the alpha5 nicotinic acetylcholine receptor. </w:t>
            </w:r>
          </w:p>
          <w:p w14:paraId="076526E8" w14:textId="6BF62E1F" w:rsidR="00097309" w:rsidRPr="00097309" w:rsidRDefault="00097309" w:rsidP="00097309">
            <w:r w:rsidRPr="00097309">
              <w:rPr>
                <w:b/>
              </w:rPr>
              <w:t>Population</w:t>
            </w:r>
            <w:r>
              <w:t xml:space="preserve">: </w:t>
            </w:r>
            <w:r w:rsidRPr="00097309">
              <w:t>women &gt;15 years old with a</w:t>
            </w:r>
            <w:r>
              <w:t xml:space="preserve"> </w:t>
            </w:r>
            <w:r w:rsidRPr="00097309">
              <w:t>singleton gestation between 13 weeks and</w:t>
            </w:r>
            <w:r>
              <w:t xml:space="preserve"> </w:t>
            </w:r>
            <w:r w:rsidRPr="00097309">
              <w:t>0 days and 22 weeks and 6 days based on</w:t>
            </w:r>
            <w:r>
              <w:t xml:space="preserve"> </w:t>
            </w:r>
            <w:r w:rsidRPr="00097309">
              <w:t>clinical information and con</w:t>
            </w:r>
            <w:r w:rsidRPr="00097309">
              <w:rPr>
                <w:rFonts w:ascii="Helvetica" w:hAnsi="Helvetica"/>
              </w:rPr>
              <w:t>fi</w:t>
            </w:r>
            <w:r w:rsidRPr="00097309">
              <w:t>rmed by</w:t>
            </w:r>
            <w:r>
              <w:t xml:space="preserve"> </w:t>
            </w:r>
            <w:r w:rsidRPr="00097309">
              <w:t>ultrasound, current cigarette smoker (</w:t>
            </w:r>
            <w:r w:rsidRPr="00097309">
              <w:rPr>
                <w:rFonts w:ascii="Helvetica" w:hAnsi="Helvetica"/>
              </w:rPr>
              <w:t>&gt;</w:t>
            </w:r>
            <w:r w:rsidRPr="00097309">
              <w:t>1</w:t>
            </w:r>
            <w:r>
              <w:t xml:space="preserve"> cigarette in last week).</w:t>
            </w:r>
          </w:p>
          <w:p w14:paraId="034340E7" w14:textId="2C63CED2" w:rsidR="006820C6" w:rsidRPr="006820C6" w:rsidRDefault="00097309" w:rsidP="00097309">
            <w:pPr>
              <w:keepNext/>
            </w:pPr>
            <w:r w:rsidRPr="00097309">
              <w:rPr>
                <w:b/>
              </w:rPr>
              <w:t>Intervention</w:t>
            </w:r>
            <w:r w:rsidRPr="00097309">
              <w:t xml:space="preserve">: </w:t>
            </w:r>
            <w:r>
              <w:t>V</w:t>
            </w:r>
            <w:r w:rsidRPr="00097309">
              <w:t xml:space="preserve">itamin C (500 mg/d). </w:t>
            </w:r>
          </w:p>
        </w:tc>
        <w:tc>
          <w:tcPr>
            <w:tcW w:w="4536" w:type="dxa"/>
            <w:tcBorders>
              <w:bottom w:val="single" w:sz="4" w:space="0" w:color="auto"/>
            </w:tcBorders>
          </w:tcPr>
          <w:p w14:paraId="0C022A4E" w14:textId="057B011C" w:rsidR="00097309" w:rsidRDefault="00097309" w:rsidP="00097309">
            <w:r>
              <w:t xml:space="preserve">Vitamin C </w:t>
            </w:r>
            <w:r w:rsidR="008E6B59">
              <w:t xml:space="preserve">(500 mg/d) </w:t>
            </w:r>
            <w:r>
              <w:t>versus placebo:</w:t>
            </w:r>
          </w:p>
          <w:p w14:paraId="491E79B4" w14:textId="18D3F9C6" w:rsidR="00097309" w:rsidRDefault="00097309" w:rsidP="002E17AE">
            <w:pPr>
              <w:pStyle w:val="bullet"/>
            </w:pPr>
            <w:r w:rsidRPr="00097309">
              <w:t>FEF</w:t>
            </w:r>
            <w:r w:rsidRPr="000376A4">
              <w:rPr>
                <w:vertAlign w:val="subscript"/>
              </w:rPr>
              <w:t>75</w:t>
            </w:r>
            <w:r w:rsidRPr="00097309">
              <w:t xml:space="preserve"> </w:t>
            </w:r>
            <w:r>
              <w:t>at 3 months: 200.7 vs</w:t>
            </w:r>
            <w:r w:rsidRPr="00097309">
              <w:t xml:space="preserve"> 188.7 ml/s; adjusted 95%</w:t>
            </w:r>
            <w:r>
              <w:t>CI -3.33 to 35.64; P=</w:t>
            </w:r>
            <w:r w:rsidRPr="00097309">
              <w:t>0.10</w:t>
            </w:r>
          </w:p>
          <w:p w14:paraId="024BA673" w14:textId="74CE8437" w:rsidR="00097309" w:rsidRDefault="00097309" w:rsidP="002E17AE">
            <w:pPr>
              <w:pStyle w:val="bullet"/>
            </w:pPr>
            <w:r>
              <w:t>FEF</w:t>
            </w:r>
            <w:r w:rsidRPr="000376A4">
              <w:rPr>
                <w:vertAlign w:val="subscript"/>
              </w:rPr>
              <w:t>50</w:t>
            </w:r>
            <w:r>
              <w:t xml:space="preserve"> at 3 months: 436.7 vs</w:t>
            </w:r>
            <w:r w:rsidRPr="00097309">
              <w:t xml:space="preserve"> 408.5 ml/s; adjusted 95</w:t>
            </w:r>
            <w:r>
              <w:t>%</w:t>
            </w:r>
            <w:r w:rsidRPr="00097309">
              <w:t xml:space="preserve">CI </w:t>
            </w:r>
            <w:r>
              <w:t xml:space="preserve">6.10 to </w:t>
            </w:r>
            <w:r w:rsidR="008E6B59">
              <w:t>61.30; P=</w:t>
            </w:r>
            <w:r w:rsidRPr="00097309">
              <w:t>0.02</w:t>
            </w:r>
          </w:p>
          <w:p w14:paraId="461D8256" w14:textId="3BC1F11A" w:rsidR="006820C6" w:rsidRPr="006820C6" w:rsidRDefault="00097309" w:rsidP="002E17AE">
            <w:pPr>
              <w:pStyle w:val="bullet"/>
            </w:pPr>
            <w:r>
              <w:t>FEF</w:t>
            </w:r>
            <w:r w:rsidRPr="000376A4">
              <w:rPr>
                <w:vertAlign w:val="subscript"/>
              </w:rPr>
              <w:t>25-75</w:t>
            </w:r>
            <w:r>
              <w:t>: 387.4 vs 365.8 ml/s; adjusted 95%CI</w:t>
            </w:r>
            <w:r w:rsidRPr="00097309">
              <w:t xml:space="preserve"> 0.92</w:t>
            </w:r>
            <w:r>
              <w:t xml:space="preserve"> to 55.34; P=</w:t>
            </w:r>
            <w:r w:rsidRPr="00097309">
              <w:t>0.04</w:t>
            </w:r>
          </w:p>
        </w:tc>
        <w:tc>
          <w:tcPr>
            <w:tcW w:w="1843" w:type="dxa"/>
            <w:tcBorders>
              <w:bottom w:val="single" w:sz="4" w:space="0" w:color="auto"/>
            </w:tcBorders>
          </w:tcPr>
          <w:p w14:paraId="751DE6DB" w14:textId="1B8E100B" w:rsidR="006820C6" w:rsidRPr="006820C6" w:rsidRDefault="001D527F" w:rsidP="002747EA">
            <w:pPr>
              <w:keepNext/>
            </w:pPr>
            <w:r>
              <w:t xml:space="preserve">Included in </w:t>
            </w:r>
            <w:r w:rsidRPr="00CF6E2F">
              <w:t>Vahdaninia</w:t>
            </w:r>
            <w:r w:rsidRPr="00CF6E2F">
              <w:rPr>
                <w:rFonts w:eastAsiaTheme="majorEastAsia"/>
              </w:rPr>
              <w:t xml:space="preserve"> et al 2017</w:t>
            </w:r>
            <w:r w:rsidR="00E51743">
              <w:fldChar w:fldCharType="begin"/>
            </w:r>
            <w:r w:rsidR="002747EA">
              <w:instrText xml:space="preserve"> ADDIN EN.CITE &lt;EndNote&gt;&lt;Cite&gt;&lt;Author&gt;Vahdaninia M.&lt;/Author&gt;&lt;Year&gt;2017&lt;/Year&gt;&lt;RecNum&gt;1289&lt;/RecNum&gt;&lt;DisplayText&gt;&lt;style face="superscript" font="Trebuchet MS" size="9"&gt;153&lt;/style&gt;&lt;/DisplayText&gt;&lt;record&gt;&lt;rec-number&gt;1289&lt;/rec-number&gt;&lt;foreign-keys&gt;&lt;key app="EN" db-id="exvasrfx2dtraoesasxp2szsxa2df502592x" timestamp="1563324040"&gt;1289&lt;/key&gt;&lt;/foreign-keys&gt;&lt;ref-type name="Journal Article"&gt;17&lt;/ref-type&gt;&lt;contributors&gt;&lt;authors&gt;&lt;author&gt;Vahdaninia M.,&lt;/author&gt;&lt;author&gt;Mackenzie H.,&lt;/author&gt;&lt;author&gt;Helps S.,&lt;/author&gt;&lt;author&gt;Dean T.,&lt;/author&gt;&lt;/authors&gt;&lt;/contributors&gt;&lt;titles&gt;&lt;title&gt;Prenatal intake of vitamins and allergic outcomes in the offspring: a systematic review and meta-analysis&lt;/title&gt;&lt;secondary-title&gt;J Allergy Clin Immunol Pract&lt;/secondary-title&gt;&lt;/titles&gt;&lt;periodical&gt;&lt;full-title&gt;J Allergy Clin Immunol Pract&lt;/full-title&gt;&lt;/periodical&gt;&lt;pages&gt;771-78&lt;/pages&gt;&lt;volume&gt;5&lt;/volume&gt;&lt;number&gt;3&lt;/number&gt;&lt;dates&gt;&lt;year&gt;2017&lt;/year&gt;&lt;/dates&gt;&lt;urls&gt;&lt;/urls&gt;&lt;/record&gt;&lt;/Cite&gt;&lt;/EndNote&gt;</w:instrText>
            </w:r>
            <w:r w:rsidR="00E51743">
              <w:fldChar w:fldCharType="separate"/>
            </w:r>
            <w:r w:rsidR="002747EA" w:rsidRPr="002747EA">
              <w:rPr>
                <w:noProof/>
                <w:vertAlign w:val="superscript"/>
              </w:rPr>
              <w:t>153</w:t>
            </w:r>
            <w:r w:rsidR="00E51743">
              <w:fldChar w:fldCharType="end"/>
            </w:r>
          </w:p>
        </w:tc>
      </w:tr>
    </w:tbl>
    <w:p w14:paraId="6311E9D6" w14:textId="1C998F6A" w:rsidR="007262D7" w:rsidRDefault="009C163D" w:rsidP="005719CE">
      <w:pPr>
        <w:pStyle w:val="TableName"/>
        <w:ind w:left="1134" w:hanging="1134"/>
      </w:pPr>
      <w:bookmarkStart w:id="83" w:name="_Toc40956618"/>
      <w:r>
        <w:t xml:space="preserve">Q3 </w:t>
      </w:r>
      <w:r w:rsidR="007262D7">
        <w:t>Harms and benefits of vitamin E supplementation — systematic reviews</w:t>
      </w:r>
      <w:bookmarkEnd w:id="83"/>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40: Q3 Harms and benefits of vitamin E supplementation — systematic reviews"/>
      </w:tblPr>
      <w:tblGrid>
        <w:gridCol w:w="1304"/>
        <w:gridCol w:w="1247"/>
        <w:gridCol w:w="4962"/>
        <w:gridCol w:w="4536"/>
        <w:gridCol w:w="1843"/>
      </w:tblGrid>
      <w:tr w:rsidR="007262D7" w:rsidRPr="00F350A6" w14:paraId="6311D7F4" w14:textId="77777777" w:rsidTr="00D97E8C">
        <w:trPr>
          <w:cantSplit/>
          <w:trHeight w:val="390"/>
          <w:tblHeader/>
        </w:trPr>
        <w:tc>
          <w:tcPr>
            <w:tcW w:w="1304" w:type="dxa"/>
            <w:tcBorders>
              <w:bottom w:val="single" w:sz="4" w:space="0" w:color="auto"/>
            </w:tcBorders>
          </w:tcPr>
          <w:p w14:paraId="4144A32A" w14:textId="77777777" w:rsidR="007262D7" w:rsidRPr="00F350A6" w:rsidRDefault="007262D7" w:rsidP="003E753D">
            <w:pPr>
              <w:keepNext/>
              <w:rPr>
                <w:b/>
              </w:rPr>
            </w:pPr>
            <w:r>
              <w:rPr>
                <w:b/>
              </w:rPr>
              <w:t>Study ref</w:t>
            </w:r>
          </w:p>
        </w:tc>
        <w:tc>
          <w:tcPr>
            <w:tcW w:w="1247" w:type="dxa"/>
            <w:tcBorders>
              <w:bottom w:val="single" w:sz="4" w:space="0" w:color="auto"/>
            </w:tcBorders>
          </w:tcPr>
          <w:p w14:paraId="013455BB" w14:textId="77777777" w:rsidR="007262D7" w:rsidRPr="00F350A6" w:rsidRDefault="007262D7" w:rsidP="003E753D">
            <w:pPr>
              <w:keepNext/>
              <w:rPr>
                <w:b/>
              </w:rPr>
            </w:pPr>
            <w:r>
              <w:rPr>
                <w:b/>
              </w:rPr>
              <w:t>N</w:t>
            </w:r>
          </w:p>
        </w:tc>
        <w:tc>
          <w:tcPr>
            <w:tcW w:w="4962" w:type="dxa"/>
            <w:tcBorders>
              <w:bottom w:val="single" w:sz="4" w:space="0" w:color="auto"/>
            </w:tcBorders>
          </w:tcPr>
          <w:p w14:paraId="4FC9A7BF" w14:textId="77777777" w:rsidR="007262D7" w:rsidRPr="00F350A6" w:rsidRDefault="007262D7" w:rsidP="003E753D">
            <w:pPr>
              <w:keepNext/>
              <w:rPr>
                <w:b/>
              </w:rPr>
            </w:pPr>
            <w:r>
              <w:rPr>
                <w:b/>
              </w:rPr>
              <w:t>Aim/methods</w:t>
            </w:r>
          </w:p>
        </w:tc>
        <w:tc>
          <w:tcPr>
            <w:tcW w:w="4536" w:type="dxa"/>
            <w:tcBorders>
              <w:bottom w:val="single" w:sz="4" w:space="0" w:color="auto"/>
            </w:tcBorders>
          </w:tcPr>
          <w:p w14:paraId="063528CD" w14:textId="77777777" w:rsidR="007262D7" w:rsidRPr="00F350A6" w:rsidRDefault="007262D7" w:rsidP="003E753D">
            <w:pPr>
              <w:keepNext/>
              <w:rPr>
                <w:b/>
              </w:rPr>
            </w:pPr>
            <w:r>
              <w:rPr>
                <w:b/>
              </w:rPr>
              <w:t>Results</w:t>
            </w:r>
          </w:p>
        </w:tc>
        <w:tc>
          <w:tcPr>
            <w:tcW w:w="1843" w:type="dxa"/>
            <w:tcBorders>
              <w:bottom w:val="single" w:sz="4" w:space="0" w:color="auto"/>
            </w:tcBorders>
          </w:tcPr>
          <w:p w14:paraId="406AFA51" w14:textId="77777777" w:rsidR="007262D7" w:rsidRPr="00F350A6" w:rsidRDefault="007262D7" w:rsidP="003E753D">
            <w:pPr>
              <w:keepNext/>
              <w:rPr>
                <w:b/>
              </w:rPr>
            </w:pPr>
            <w:r>
              <w:rPr>
                <w:b/>
              </w:rPr>
              <w:t>Comments</w:t>
            </w:r>
          </w:p>
        </w:tc>
      </w:tr>
      <w:tr w:rsidR="007262D7" w:rsidRPr="00D150D8" w14:paraId="17DB9EBE" w14:textId="77777777" w:rsidTr="00D97E8C">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304" w:type="dxa"/>
            <w:tcBorders>
              <w:top w:val="single" w:sz="4" w:space="0" w:color="auto"/>
              <w:left w:val="single" w:sz="4" w:space="0" w:color="auto"/>
              <w:bottom w:val="single" w:sz="4" w:space="0" w:color="auto"/>
              <w:right w:val="single" w:sz="4" w:space="0" w:color="auto"/>
            </w:tcBorders>
          </w:tcPr>
          <w:p w14:paraId="3E96A660" w14:textId="08933DEA" w:rsidR="007262D7" w:rsidRDefault="007262D7" w:rsidP="002747EA">
            <w:r>
              <w:t>Fu et al 2018</w:t>
            </w:r>
            <w:r>
              <w:fldChar w:fldCharType="begin">
                <w:fldData xml:space="preserve">PEVuZE5vdGU+PENpdGU+PEF1dGhvcj5GdTwvQXV0aG9yPjxZZWFyPjIwMTg8L1llYXI+PFJlY051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</w:fldData>
              </w:fldChar>
            </w:r>
            <w:r w:rsidR="002747EA">
              <w:instrText xml:space="preserve"> ADDIN EN.CITE </w:instrText>
            </w:r>
            <w:r w:rsidR="002747EA">
              <w:fldChar w:fldCharType="begin">
                <w:fldData xml:space="preserve">PEVuZE5vdGU+PENpdGU+PEF1dGhvcj5GdTwvQXV0aG9yPjxZZWFyPjIwMTg8L1llYXI+PFJlY051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</w:fldData>
              </w:fldChar>
            </w:r>
            <w:r w:rsidR="002747EA">
              <w:instrText xml:space="preserve"> ADDIN EN.CITE.DATA </w:instrText>
            </w:r>
            <w:r w:rsidR="002747EA">
              <w:fldChar w:fldCharType="end"/>
            </w:r>
            <w:r>
              <w:fldChar w:fldCharType="separate"/>
            </w:r>
            <w:r w:rsidR="002747EA" w:rsidRPr="002747EA">
              <w:rPr>
                <w:noProof/>
                <w:vertAlign w:val="superscript"/>
              </w:rPr>
              <w:t>147</w:t>
            </w:r>
            <w:r>
              <w:fldChar w:fldCharType="end"/>
            </w:r>
          </w:p>
        </w:tc>
        <w:tc>
          <w:tcPr>
            <w:tcW w:w="1247" w:type="dxa"/>
            <w:tcBorders>
              <w:top w:val="single" w:sz="4" w:space="0" w:color="auto"/>
              <w:left w:val="single" w:sz="4" w:space="0" w:color="auto"/>
              <w:bottom w:val="single" w:sz="4" w:space="0" w:color="auto"/>
              <w:right w:val="single" w:sz="4" w:space="0" w:color="auto"/>
            </w:tcBorders>
          </w:tcPr>
          <w:p w14:paraId="34797895" w14:textId="77777777" w:rsidR="007262D7" w:rsidRPr="00967618" w:rsidRDefault="007262D7" w:rsidP="003E753D">
            <w:r>
              <w:t>1 study</w:t>
            </w:r>
          </w:p>
        </w:tc>
        <w:tc>
          <w:tcPr>
            <w:tcW w:w="4962" w:type="dxa"/>
            <w:tcBorders>
              <w:top w:val="single" w:sz="4" w:space="0" w:color="auto"/>
              <w:left w:val="single" w:sz="4" w:space="0" w:color="auto"/>
              <w:bottom w:val="single" w:sz="4" w:space="0" w:color="auto"/>
              <w:right w:val="single" w:sz="4" w:space="0" w:color="auto"/>
            </w:tcBorders>
          </w:tcPr>
          <w:p w14:paraId="3313BF73" w14:textId="77777777" w:rsidR="007262D7" w:rsidRDefault="007262D7" w:rsidP="003E753D">
            <w:r w:rsidRPr="001D527F">
              <w:rPr>
                <w:b/>
              </w:rPr>
              <w:t>Aim</w:t>
            </w:r>
            <w:r>
              <w:t>: T</w:t>
            </w:r>
            <w:r w:rsidRPr="001D527F">
              <w:t xml:space="preserve">o define the efficacy of vitamins supplementation on the risk of preeclampsia. </w:t>
            </w:r>
          </w:p>
          <w:p w14:paraId="17A47805" w14:textId="6F6EE3F4" w:rsidR="007262D7" w:rsidRPr="00FB6327" w:rsidRDefault="007262D7" w:rsidP="003E753D">
            <w:pPr>
              <w:rPr>
                <w:b/>
              </w:rPr>
            </w:pPr>
            <w:r w:rsidRPr="001D527F">
              <w:rPr>
                <w:b/>
              </w:rPr>
              <w:t>Methods</w:t>
            </w:r>
            <w:r>
              <w:t xml:space="preserve">: </w:t>
            </w:r>
            <w:r w:rsidRPr="001D527F">
              <w:t xml:space="preserve">Potential articles were systematically searched on the databases of Pubmed, Embase and Web of Science up to May 2016. Relative risk (RR) and 95% confidence intervals (95%CIs) were used to </w:t>
            </w:r>
            <w:r w:rsidR="00501148" w:rsidRPr="001D527F">
              <w:t>analyse</w:t>
            </w:r>
            <w:r w:rsidRPr="001D527F">
              <w:t xml:space="preserve"> the relationship of vitamins supplementation with risk of preeclampsia. </w:t>
            </w:r>
          </w:p>
        </w:tc>
        <w:tc>
          <w:tcPr>
            <w:tcW w:w="4536" w:type="dxa"/>
            <w:tcBorders>
              <w:top w:val="single" w:sz="4" w:space="0" w:color="auto"/>
              <w:left w:val="single" w:sz="4" w:space="0" w:color="auto"/>
              <w:bottom w:val="single" w:sz="4" w:space="0" w:color="auto"/>
              <w:right w:val="single" w:sz="4" w:space="0" w:color="auto"/>
            </w:tcBorders>
          </w:tcPr>
          <w:p w14:paraId="1B9D181C" w14:textId="77777777" w:rsidR="007262D7" w:rsidRDefault="007262D7" w:rsidP="003E753D">
            <w:r>
              <w:t>Intervention vs control:</w:t>
            </w:r>
          </w:p>
          <w:p w14:paraId="74B297CD" w14:textId="612D8B07" w:rsidR="007262D7" w:rsidRDefault="007262D7" w:rsidP="003E753D">
            <w:pPr>
              <w:pStyle w:val="bullet"/>
            </w:pPr>
            <w:r>
              <w:t>Pre-ec</w:t>
            </w:r>
            <w:r w:rsidR="009C1941">
              <w:t>lampsia: RR 0.54 (0.06 to 5.11); 1 RCT</w:t>
            </w:r>
          </w:p>
        </w:tc>
        <w:tc>
          <w:tcPr>
            <w:tcW w:w="1843" w:type="dxa"/>
            <w:tcBorders>
              <w:top w:val="single" w:sz="4" w:space="0" w:color="auto"/>
              <w:left w:val="single" w:sz="4" w:space="0" w:color="auto"/>
              <w:bottom w:val="single" w:sz="4" w:space="0" w:color="auto"/>
              <w:right w:val="single" w:sz="4" w:space="0" w:color="auto"/>
            </w:tcBorders>
          </w:tcPr>
          <w:p w14:paraId="02768511" w14:textId="77777777" w:rsidR="007262D7" w:rsidRPr="00D150D8" w:rsidRDefault="007262D7" w:rsidP="003E753D">
            <w:pPr>
              <w:keepNext/>
            </w:pPr>
          </w:p>
        </w:tc>
      </w:tr>
      <w:tr w:rsidR="007262D7" w:rsidRPr="00D150D8" w14:paraId="438B7F50" w14:textId="77777777" w:rsidTr="00D97E8C">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304" w:type="dxa"/>
            <w:tcBorders>
              <w:top w:val="single" w:sz="4" w:space="0" w:color="auto"/>
              <w:left w:val="single" w:sz="4" w:space="0" w:color="auto"/>
              <w:bottom w:val="single" w:sz="4" w:space="0" w:color="auto"/>
              <w:right w:val="single" w:sz="4" w:space="0" w:color="auto"/>
            </w:tcBorders>
          </w:tcPr>
          <w:p w14:paraId="5F659007" w14:textId="2AB0AC34" w:rsidR="007262D7" w:rsidRDefault="007262D7" w:rsidP="002747EA">
            <w:r>
              <w:t>Wu et al 2018</w:t>
            </w:r>
            <w:r>
              <w:fldChar w:fldCharType="begin">
                <w:fldData xml:space="preserve">PEVuZE5vdGU+PENpdGU+PEF1dGhvcj5XdTwvQXV0aG9yPjxZZWFyPjIwMTg8L1llYXI+PFJlY051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</w:fldData>
              </w:fldChar>
            </w:r>
            <w:r w:rsidR="002747EA">
              <w:instrText xml:space="preserve"> ADDIN EN.CITE </w:instrText>
            </w:r>
            <w:r w:rsidR="002747EA">
              <w:fldChar w:fldCharType="begin">
                <w:fldData xml:space="preserve">PEVuZE5vdGU+PENpdGU+PEF1dGhvcj5XdTwvQXV0aG9yPjxZZWFyPjIwMTg8L1llYXI+PFJlY051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</w:fldData>
              </w:fldChar>
            </w:r>
            <w:r w:rsidR="002747EA">
              <w:instrText xml:space="preserve"> ADDIN EN.CITE.DATA </w:instrText>
            </w:r>
            <w:r w:rsidR="002747EA">
              <w:fldChar w:fldCharType="end"/>
            </w:r>
            <w:r>
              <w:fldChar w:fldCharType="separate"/>
            </w:r>
            <w:r w:rsidR="002747EA" w:rsidRPr="002747EA">
              <w:rPr>
                <w:noProof/>
                <w:vertAlign w:val="superscript"/>
              </w:rPr>
              <w:t>150</w:t>
            </w:r>
            <w:r>
              <w:fldChar w:fldCharType="end"/>
            </w:r>
          </w:p>
        </w:tc>
        <w:tc>
          <w:tcPr>
            <w:tcW w:w="1247" w:type="dxa"/>
            <w:tcBorders>
              <w:top w:val="single" w:sz="4" w:space="0" w:color="auto"/>
              <w:left w:val="single" w:sz="4" w:space="0" w:color="auto"/>
              <w:bottom w:val="single" w:sz="4" w:space="0" w:color="auto"/>
              <w:right w:val="single" w:sz="4" w:space="0" w:color="auto"/>
            </w:tcBorders>
          </w:tcPr>
          <w:p w14:paraId="56534571" w14:textId="77777777" w:rsidR="007262D7" w:rsidRDefault="007262D7" w:rsidP="003E753D">
            <w:r>
              <w:t>19 studies</w:t>
            </w:r>
          </w:p>
        </w:tc>
        <w:tc>
          <w:tcPr>
            <w:tcW w:w="4962" w:type="dxa"/>
            <w:tcBorders>
              <w:top w:val="single" w:sz="4" w:space="0" w:color="auto"/>
              <w:left w:val="single" w:sz="4" w:space="0" w:color="auto"/>
              <w:bottom w:val="single" w:sz="4" w:space="0" w:color="auto"/>
              <w:right w:val="single" w:sz="4" w:space="0" w:color="auto"/>
            </w:tcBorders>
          </w:tcPr>
          <w:p w14:paraId="539BE547" w14:textId="77777777" w:rsidR="007262D7" w:rsidRDefault="007262D7" w:rsidP="003E753D">
            <w:r w:rsidRPr="00C95E98">
              <w:rPr>
                <w:b/>
              </w:rPr>
              <w:t>Aim</w:t>
            </w:r>
            <w:r>
              <w:t>: T</w:t>
            </w:r>
            <w:r w:rsidRPr="00C95E98">
              <w:t xml:space="preserve">o critically examine the current evidence on the association of vitamin E with childhood asthma and wheezing. </w:t>
            </w:r>
          </w:p>
          <w:p w14:paraId="1EB7BDD8" w14:textId="77777777" w:rsidR="007262D7" w:rsidRPr="001D527F" w:rsidRDefault="007262D7" w:rsidP="003E753D">
            <w:pPr>
              <w:rPr>
                <w:b/>
              </w:rPr>
            </w:pPr>
            <w:r w:rsidRPr="00C95E98">
              <w:rPr>
                <w:b/>
              </w:rPr>
              <w:t>Methods</w:t>
            </w:r>
            <w:r>
              <w:t xml:space="preserve">: </w:t>
            </w:r>
            <w:r w:rsidRPr="00C95E98">
              <w:t xml:space="preserve">We searched electronic databases for observational studies in English-language journals published from 2000 to 2016. </w:t>
            </w:r>
          </w:p>
        </w:tc>
        <w:tc>
          <w:tcPr>
            <w:tcW w:w="4536" w:type="dxa"/>
            <w:tcBorders>
              <w:top w:val="single" w:sz="4" w:space="0" w:color="auto"/>
              <w:left w:val="single" w:sz="4" w:space="0" w:color="auto"/>
              <w:bottom w:val="single" w:sz="4" w:space="0" w:color="auto"/>
              <w:right w:val="single" w:sz="4" w:space="0" w:color="auto"/>
            </w:tcBorders>
          </w:tcPr>
          <w:p w14:paraId="09FAD446" w14:textId="77777777" w:rsidR="007262D7" w:rsidRDefault="007262D7" w:rsidP="003E753D">
            <w:r>
              <w:t>Intervention vs control:</w:t>
            </w:r>
          </w:p>
          <w:p w14:paraId="76AE3BDF" w14:textId="77777777" w:rsidR="007262D7" w:rsidRDefault="007262D7" w:rsidP="003E753D">
            <w:pPr>
              <w:pStyle w:val="bullet"/>
            </w:pPr>
            <w:r>
              <w:t>Asthmatic diseases in childhood: OR 0.74 (0.61 to 0.89)</w:t>
            </w:r>
          </w:p>
          <w:p w14:paraId="153BCDEE" w14:textId="77777777" w:rsidR="007262D7" w:rsidRDefault="007262D7" w:rsidP="003E753D">
            <w:pPr>
              <w:pStyle w:val="bullet"/>
            </w:pPr>
            <w:r>
              <w:t>Childhood asthma: RR 0.97 (0.95 to 1.00)</w:t>
            </w:r>
          </w:p>
          <w:p w14:paraId="3257D6F0" w14:textId="77777777" w:rsidR="007262D7" w:rsidRDefault="007262D7" w:rsidP="003E753D">
            <w:pPr>
              <w:pStyle w:val="bullet"/>
            </w:pPr>
            <w:r>
              <w:t>Wheeze in children: RR 0.65 (0.56 to 0.75)</w:t>
            </w:r>
          </w:p>
        </w:tc>
        <w:tc>
          <w:tcPr>
            <w:tcW w:w="1843" w:type="dxa"/>
            <w:tcBorders>
              <w:top w:val="single" w:sz="4" w:space="0" w:color="auto"/>
              <w:left w:val="single" w:sz="4" w:space="0" w:color="auto"/>
              <w:bottom w:val="single" w:sz="4" w:space="0" w:color="auto"/>
              <w:right w:val="single" w:sz="4" w:space="0" w:color="auto"/>
            </w:tcBorders>
          </w:tcPr>
          <w:p w14:paraId="6EDD86DB" w14:textId="77777777" w:rsidR="007262D7" w:rsidRPr="00D150D8" w:rsidRDefault="007262D7" w:rsidP="003E753D">
            <w:pPr>
              <w:keepNext/>
            </w:pPr>
          </w:p>
        </w:tc>
      </w:tr>
    </w:tbl>
    <w:p w14:paraId="65C3721B" w14:textId="4A1FA2E9" w:rsidR="0080400E" w:rsidRDefault="009C163D" w:rsidP="005719CE">
      <w:pPr>
        <w:pStyle w:val="TableName"/>
        <w:ind w:left="1134" w:hanging="1134"/>
      </w:pPr>
      <w:bookmarkStart w:id="84" w:name="_Toc40956619"/>
      <w:r>
        <w:t xml:space="preserve">Q3 </w:t>
      </w:r>
      <w:r w:rsidR="0080400E">
        <w:t>Harms and benefits of vitamin C and vitamin E supplementation in pregnancy — systematic reviews</w:t>
      </w:r>
      <w:bookmarkEnd w:id="84"/>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41: Q3 Harms and benefits of vitamin C and vitamin E supplementation in pregnancy — systematic reviews"/>
      </w:tblPr>
      <w:tblGrid>
        <w:gridCol w:w="1276"/>
        <w:gridCol w:w="28"/>
        <w:gridCol w:w="1247"/>
        <w:gridCol w:w="4962"/>
        <w:gridCol w:w="4536"/>
        <w:gridCol w:w="1843"/>
      </w:tblGrid>
      <w:tr w:rsidR="0080400E" w:rsidRPr="00F350A6" w14:paraId="462E8548" w14:textId="77777777" w:rsidTr="005A3D92">
        <w:trPr>
          <w:cantSplit/>
          <w:trHeight w:val="390"/>
          <w:tblHeader/>
        </w:trPr>
        <w:tc>
          <w:tcPr>
            <w:tcW w:w="1304" w:type="dxa"/>
            <w:gridSpan w:val="2"/>
            <w:tcBorders>
              <w:bottom w:val="single" w:sz="4" w:space="0" w:color="auto"/>
            </w:tcBorders>
          </w:tcPr>
          <w:p w14:paraId="15FD50C6" w14:textId="77777777" w:rsidR="0080400E" w:rsidRPr="00F350A6" w:rsidRDefault="0080400E" w:rsidP="00632FE5">
            <w:pPr>
              <w:keepNext/>
              <w:rPr>
                <w:b/>
              </w:rPr>
            </w:pPr>
            <w:r>
              <w:rPr>
                <w:b/>
              </w:rPr>
              <w:t>Study ref</w:t>
            </w:r>
          </w:p>
        </w:tc>
        <w:tc>
          <w:tcPr>
            <w:tcW w:w="1247" w:type="dxa"/>
            <w:tcBorders>
              <w:bottom w:val="single" w:sz="4" w:space="0" w:color="auto"/>
            </w:tcBorders>
          </w:tcPr>
          <w:p w14:paraId="3210830A" w14:textId="77777777" w:rsidR="0080400E" w:rsidRPr="00F350A6" w:rsidRDefault="0080400E" w:rsidP="00632FE5">
            <w:pPr>
              <w:keepNext/>
              <w:rPr>
                <w:b/>
              </w:rPr>
            </w:pPr>
            <w:r>
              <w:rPr>
                <w:b/>
              </w:rPr>
              <w:t>N</w:t>
            </w:r>
          </w:p>
        </w:tc>
        <w:tc>
          <w:tcPr>
            <w:tcW w:w="4962" w:type="dxa"/>
            <w:tcBorders>
              <w:bottom w:val="single" w:sz="4" w:space="0" w:color="auto"/>
            </w:tcBorders>
          </w:tcPr>
          <w:p w14:paraId="3E7FD892" w14:textId="0AF87512" w:rsidR="0080400E" w:rsidRPr="00F350A6" w:rsidRDefault="0080400E" w:rsidP="00354B87">
            <w:pPr>
              <w:keepNext/>
              <w:rPr>
                <w:b/>
              </w:rPr>
            </w:pPr>
            <w:r>
              <w:rPr>
                <w:b/>
              </w:rPr>
              <w:t>Aim/</w:t>
            </w:r>
            <w:r w:rsidR="00354B87">
              <w:rPr>
                <w:b/>
              </w:rPr>
              <w:t>methods</w:t>
            </w:r>
          </w:p>
        </w:tc>
        <w:tc>
          <w:tcPr>
            <w:tcW w:w="4536" w:type="dxa"/>
            <w:tcBorders>
              <w:bottom w:val="single" w:sz="4" w:space="0" w:color="auto"/>
            </w:tcBorders>
          </w:tcPr>
          <w:p w14:paraId="49A42CE2" w14:textId="77777777" w:rsidR="0080400E" w:rsidRPr="00F350A6" w:rsidRDefault="0080400E" w:rsidP="00632FE5">
            <w:pPr>
              <w:keepNext/>
              <w:rPr>
                <w:b/>
              </w:rPr>
            </w:pPr>
            <w:r>
              <w:rPr>
                <w:b/>
              </w:rPr>
              <w:t>Results</w:t>
            </w:r>
          </w:p>
        </w:tc>
        <w:tc>
          <w:tcPr>
            <w:tcW w:w="1843" w:type="dxa"/>
            <w:tcBorders>
              <w:bottom w:val="single" w:sz="4" w:space="0" w:color="auto"/>
            </w:tcBorders>
          </w:tcPr>
          <w:p w14:paraId="3A5ABDC2" w14:textId="77777777" w:rsidR="0080400E" w:rsidRPr="00F350A6" w:rsidRDefault="0080400E" w:rsidP="00632FE5">
            <w:pPr>
              <w:keepNext/>
              <w:rPr>
                <w:b/>
              </w:rPr>
            </w:pPr>
            <w:r>
              <w:rPr>
                <w:b/>
              </w:rPr>
              <w:t>Comments</w:t>
            </w:r>
          </w:p>
        </w:tc>
      </w:tr>
      <w:tr w:rsidR="00FB6327" w:rsidRPr="00D150D8" w14:paraId="55EAF154" w14:textId="77777777" w:rsidTr="00FB6327">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304" w:type="dxa"/>
            <w:gridSpan w:val="2"/>
            <w:tcBorders>
              <w:top w:val="single" w:sz="4" w:space="0" w:color="auto"/>
              <w:left w:val="single" w:sz="4" w:space="0" w:color="auto"/>
              <w:bottom w:val="single" w:sz="4" w:space="0" w:color="auto"/>
              <w:right w:val="single" w:sz="4" w:space="0" w:color="auto"/>
            </w:tcBorders>
          </w:tcPr>
          <w:p w14:paraId="59B6F28F" w14:textId="738A00CF" w:rsidR="00FB6327" w:rsidRPr="00CF6E2F" w:rsidRDefault="00FB6327" w:rsidP="002747EA">
            <w:r>
              <w:t>Balogun et al 2016</w:t>
            </w:r>
            <w:r w:rsidR="00E51743">
              <w:fldChar w:fldCharType="begin">
                <w:fldData xml:space="preserve">PEVuZE5vdGU+PENpdGU+PEF1dGhvcj5CYWxvZ3VuPC9BdXRob3I+PFllYXI+MjAxNjwvWWVhcj48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</w:fldData>
              </w:fldChar>
            </w:r>
            <w:r w:rsidR="002747EA">
              <w:instrText xml:space="preserve"> ADDIN EN.CITE </w:instrText>
            </w:r>
            <w:r w:rsidR="002747EA">
              <w:fldChar w:fldCharType="begin">
                <w:fldData xml:space="preserve">PEVuZE5vdGU+PENpdGU+PEF1dGhvcj5CYWxvZ3VuPC9BdXRob3I+PFllYXI+MjAxNjwvWWVhcj48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</w:fldData>
              </w:fldChar>
            </w:r>
            <w:r w:rsidR="002747EA">
              <w:instrText xml:space="preserve"> ADDIN EN.CITE.DATA </w:instrText>
            </w:r>
            <w:r w:rsidR="002747EA">
              <w:fldChar w:fldCharType="end"/>
            </w:r>
            <w:r w:rsidR="00E51743">
              <w:fldChar w:fldCharType="separate"/>
            </w:r>
            <w:r w:rsidR="002747EA" w:rsidRPr="002747EA">
              <w:rPr>
                <w:noProof/>
                <w:vertAlign w:val="superscript"/>
              </w:rPr>
              <w:t>125</w:t>
            </w:r>
            <w:r w:rsidR="00E51743">
              <w:fldChar w:fldCharType="end"/>
            </w:r>
          </w:p>
        </w:tc>
        <w:tc>
          <w:tcPr>
            <w:tcW w:w="1247" w:type="dxa"/>
            <w:tcBorders>
              <w:top w:val="single" w:sz="4" w:space="0" w:color="auto"/>
              <w:left w:val="single" w:sz="4" w:space="0" w:color="auto"/>
              <w:bottom w:val="single" w:sz="4" w:space="0" w:color="auto"/>
              <w:right w:val="single" w:sz="4" w:space="0" w:color="auto"/>
            </w:tcBorders>
          </w:tcPr>
          <w:p w14:paraId="3D6CDAFF" w14:textId="77777777" w:rsidR="00967618" w:rsidRDefault="00967618" w:rsidP="00967618">
            <w:r w:rsidRPr="00967618">
              <w:t xml:space="preserve">40 </w:t>
            </w:r>
            <w:r>
              <w:t>studies</w:t>
            </w:r>
            <w:r w:rsidRPr="00967618">
              <w:t xml:space="preserve"> </w:t>
            </w:r>
          </w:p>
          <w:p w14:paraId="5A842F17" w14:textId="4F4F8A2A" w:rsidR="00FB6327" w:rsidRDefault="00967618" w:rsidP="00967618">
            <w:r w:rsidRPr="00967618">
              <w:t>276,820</w:t>
            </w:r>
          </w:p>
        </w:tc>
        <w:tc>
          <w:tcPr>
            <w:tcW w:w="4962" w:type="dxa"/>
            <w:tcBorders>
              <w:top w:val="single" w:sz="4" w:space="0" w:color="auto"/>
              <w:left w:val="single" w:sz="4" w:space="0" w:color="auto"/>
              <w:bottom w:val="single" w:sz="4" w:space="0" w:color="auto"/>
              <w:right w:val="single" w:sz="4" w:space="0" w:color="auto"/>
            </w:tcBorders>
          </w:tcPr>
          <w:p w14:paraId="74894816" w14:textId="665E0D32" w:rsidR="00FB6327" w:rsidRPr="00FB6327" w:rsidRDefault="00FB6327" w:rsidP="00FB6327">
            <w:r w:rsidRPr="00FB6327">
              <w:rPr>
                <w:b/>
              </w:rPr>
              <w:t>Aim</w:t>
            </w:r>
            <w:r>
              <w:t xml:space="preserve">: </w:t>
            </w:r>
            <w:r w:rsidRPr="00FB6327">
              <w:t>to determine the effectiveness and safety of any vitamin supplementation, on the risk of spontaneous</w:t>
            </w:r>
            <w:r>
              <w:t xml:space="preserve"> </w:t>
            </w:r>
            <w:r w:rsidRPr="00FB6327">
              <w:t>miscarriage.</w:t>
            </w:r>
          </w:p>
          <w:p w14:paraId="1C0F68B7" w14:textId="4EC67AD1" w:rsidR="00FB6327" w:rsidRPr="00D404CA" w:rsidRDefault="00FB6327" w:rsidP="00FB6327">
            <w:r w:rsidRPr="00FB6327">
              <w:rPr>
                <w:b/>
              </w:rPr>
              <w:t>Methods</w:t>
            </w:r>
            <w:r>
              <w:t xml:space="preserve">: </w:t>
            </w:r>
            <w:r w:rsidRPr="00FB6327">
              <w:t>We searched the Cochrane Pregnancy and Childbirth Group Trials Register (6 November 2015) and reference lists of retrieved studies.</w:t>
            </w:r>
            <w:r>
              <w:t xml:space="preserve"> </w:t>
            </w:r>
            <w:r w:rsidRPr="00FB6327">
              <w:t>All randomised and quasi-randomised trials comparing supplementation during pregnancy with one or more vitamins with either placebo, other vitamins, no vitamins or other interventions. We have included supplementation that started prior to conception, periconceptionally or in early pregnancy (less than 20 weeks’ gestation).</w:t>
            </w:r>
          </w:p>
        </w:tc>
        <w:tc>
          <w:tcPr>
            <w:tcW w:w="4536" w:type="dxa"/>
            <w:tcBorders>
              <w:top w:val="single" w:sz="4" w:space="0" w:color="auto"/>
              <w:left w:val="single" w:sz="4" w:space="0" w:color="auto"/>
              <w:bottom w:val="single" w:sz="4" w:space="0" w:color="auto"/>
              <w:right w:val="single" w:sz="4" w:space="0" w:color="auto"/>
            </w:tcBorders>
          </w:tcPr>
          <w:p w14:paraId="6A7D39FA" w14:textId="77777777" w:rsidR="00FB6327" w:rsidRDefault="00FB6327" w:rsidP="00FB6327">
            <w:r>
              <w:t>Vitamin C plus vitamin E vs placebo:</w:t>
            </w:r>
          </w:p>
          <w:p w14:paraId="32BA01C6" w14:textId="2398D54A" w:rsidR="00FB6327" w:rsidRPr="00D404CA" w:rsidRDefault="00FB6327" w:rsidP="00D404CA">
            <w:pPr>
              <w:pStyle w:val="bullet"/>
            </w:pPr>
            <w:r w:rsidRPr="00D404CA">
              <w:t>Total fetal loss</w:t>
            </w:r>
            <w:r>
              <w:t>: RR 1.14 (0.92 to 1.40);</w:t>
            </w:r>
            <w:r w:rsidRPr="00D404CA">
              <w:t xml:space="preserve"> 7 </w:t>
            </w:r>
            <w:r>
              <w:t>studies; n=</w:t>
            </w:r>
            <w:r w:rsidRPr="00D404CA">
              <w:t>18</w:t>
            </w:r>
            <w:r>
              <w:t>,</w:t>
            </w:r>
            <w:r w:rsidRPr="00D404CA">
              <w:t>949</w:t>
            </w:r>
          </w:p>
          <w:p w14:paraId="24E2E744" w14:textId="78B3A5C7" w:rsidR="00FB6327" w:rsidRPr="00D404CA" w:rsidRDefault="00FB6327" w:rsidP="00D404CA">
            <w:pPr>
              <w:pStyle w:val="bullet"/>
            </w:pPr>
            <w:r w:rsidRPr="00D404CA">
              <w:t>Early or late miscarriage</w:t>
            </w:r>
            <w:r>
              <w:t>: RR 0.90 (0.65 to 1.26);</w:t>
            </w:r>
            <w:r w:rsidRPr="00D404CA">
              <w:t xml:space="preserve"> 4 </w:t>
            </w:r>
            <w:r>
              <w:t>studies; n=</w:t>
            </w:r>
            <w:r w:rsidRPr="00D404CA">
              <w:t>13</w:t>
            </w:r>
            <w:r>
              <w:t>,</w:t>
            </w:r>
            <w:r w:rsidRPr="00D404CA">
              <w:t>346</w:t>
            </w:r>
          </w:p>
          <w:p w14:paraId="2FCEE97B" w14:textId="183B81FC" w:rsidR="00FB6327" w:rsidRPr="00D404CA" w:rsidRDefault="00FB6327" w:rsidP="00D404CA">
            <w:pPr>
              <w:pStyle w:val="bullet"/>
            </w:pPr>
            <w:r w:rsidRPr="00D404CA">
              <w:t>Stillbirth</w:t>
            </w:r>
            <w:r>
              <w:t>: RR 1.31 (0.97 to 1.76);</w:t>
            </w:r>
            <w:r w:rsidRPr="00D404CA">
              <w:t xml:space="preserve"> 7 </w:t>
            </w:r>
            <w:r>
              <w:t>studies; n=</w:t>
            </w:r>
            <w:r w:rsidRPr="00D404CA">
              <w:t>21</w:t>
            </w:r>
            <w:r>
              <w:t>,</w:t>
            </w:r>
            <w:r w:rsidRPr="00D404CA">
              <w:t>442</w:t>
            </w:r>
          </w:p>
          <w:p w14:paraId="2FDFDBFE" w14:textId="78B5F49C" w:rsidR="00FB6327" w:rsidRPr="00D404CA" w:rsidRDefault="00FB6327" w:rsidP="00D404CA">
            <w:pPr>
              <w:pStyle w:val="bullet"/>
            </w:pPr>
            <w:r w:rsidRPr="00D404CA">
              <w:t>Congenital malformations</w:t>
            </w:r>
            <w:r>
              <w:t>: RR 1.17 (0.84 to 1.62);</w:t>
            </w:r>
            <w:r w:rsidRPr="00D404CA">
              <w:t xml:space="preserve"> 5 </w:t>
            </w:r>
            <w:r>
              <w:t>studies; n=</w:t>
            </w:r>
            <w:r w:rsidRPr="00D404CA">
              <w:t>8</w:t>
            </w:r>
            <w:r>
              <w:t>,</w:t>
            </w:r>
            <w:r w:rsidRPr="00D404CA">
              <w:t>334</w:t>
            </w:r>
          </w:p>
          <w:p w14:paraId="1630E26A" w14:textId="712F4F21" w:rsidR="00FB6327" w:rsidRPr="00D404CA" w:rsidRDefault="00FB6327" w:rsidP="00FB6327">
            <w:pPr>
              <w:pStyle w:val="bullet"/>
            </w:pPr>
            <w:r w:rsidRPr="00D404CA">
              <w:t>Any adverse effects of vitamin</w:t>
            </w:r>
            <w:r>
              <w:t xml:space="preserve"> </w:t>
            </w:r>
            <w:r w:rsidRPr="00D404CA">
              <w:t>supplementation sufficient to</w:t>
            </w:r>
            <w:r>
              <w:t xml:space="preserve"> </w:t>
            </w:r>
            <w:r w:rsidRPr="00D404CA">
              <w:t>stop supplementation</w:t>
            </w:r>
            <w:r>
              <w:t xml:space="preserve">: RR 1.16 (0.39 to 3.41); </w:t>
            </w:r>
            <w:r w:rsidRPr="00D404CA">
              <w:t xml:space="preserve">1 </w:t>
            </w:r>
            <w:r>
              <w:t>study; n=</w:t>
            </w:r>
            <w:r w:rsidRPr="00D404CA">
              <w:t xml:space="preserve">739 </w:t>
            </w:r>
          </w:p>
        </w:tc>
        <w:tc>
          <w:tcPr>
            <w:tcW w:w="1843" w:type="dxa"/>
            <w:tcBorders>
              <w:top w:val="single" w:sz="4" w:space="0" w:color="auto"/>
              <w:left w:val="single" w:sz="4" w:space="0" w:color="auto"/>
              <w:bottom w:val="single" w:sz="4" w:space="0" w:color="auto"/>
              <w:right w:val="single" w:sz="4" w:space="0" w:color="auto"/>
            </w:tcBorders>
          </w:tcPr>
          <w:p w14:paraId="6C6ABD3E" w14:textId="77777777" w:rsidR="00FB6327" w:rsidRPr="00D150D8" w:rsidRDefault="00FB6327" w:rsidP="00632FE5">
            <w:pPr>
              <w:keepNext/>
            </w:pPr>
          </w:p>
        </w:tc>
      </w:tr>
      <w:tr w:rsidR="009A6DC6" w:rsidRPr="00D150D8" w14:paraId="2792FF62" w14:textId="77777777" w:rsidTr="00FB6327">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304" w:type="dxa"/>
            <w:gridSpan w:val="2"/>
            <w:tcBorders>
              <w:top w:val="single" w:sz="4" w:space="0" w:color="auto"/>
              <w:left w:val="single" w:sz="4" w:space="0" w:color="auto"/>
              <w:bottom w:val="single" w:sz="4" w:space="0" w:color="auto"/>
              <w:right w:val="single" w:sz="4" w:space="0" w:color="auto"/>
            </w:tcBorders>
          </w:tcPr>
          <w:p w14:paraId="4DD76D6E" w14:textId="330DFE5E" w:rsidR="009A6DC6" w:rsidRDefault="001C05D1" w:rsidP="002747EA">
            <w:r>
              <w:t>Fu et al 2018</w:t>
            </w:r>
            <w:r w:rsidR="00E51743">
              <w:fldChar w:fldCharType="begin">
                <w:fldData xml:space="preserve">PEVuZE5vdGU+PENpdGU+PEF1dGhvcj5GdTwvQXV0aG9yPjxZZWFyPjIwMTg8L1llYXI+PFJlY051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</w:fldData>
              </w:fldChar>
            </w:r>
            <w:r w:rsidR="002747EA">
              <w:instrText xml:space="preserve"> ADDIN EN.CITE </w:instrText>
            </w:r>
            <w:r w:rsidR="002747EA">
              <w:fldChar w:fldCharType="begin">
                <w:fldData xml:space="preserve">PEVuZE5vdGU+PENpdGU+PEF1dGhvcj5GdTwvQXV0aG9yPjxZZWFyPjIwMTg8L1llYXI+PFJlY051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</w:fldData>
              </w:fldChar>
            </w:r>
            <w:r w:rsidR="002747EA">
              <w:instrText xml:space="preserve"> ADDIN EN.CITE.DATA </w:instrText>
            </w:r>
            <w:r w:rsidR="002747EA">
              <w:fldChar w:fldCharType="end"/>
            </w:r>
            <w:r w:rsidR="00E51743">
              <w:fldChar w:fldCharType="separate"/>
            </w:r>
            <w:r w:rsidR="002747EA" w:rsidRPr="002747EA">
              <w:rPr>
                <w:noProof/>
                <w:vertAlign w:val="superscript"/>
              </w:rPr>
              <w:t>147</w:t>
            </w:r>
            <w:r w:rsidR="00E51743">
              <w:fldChar w:fldCharType="end"/>
            </w:r>
          </w:p>
        </w:tc>
        <w:tc>
          <w:tcPr>
            <w:tcW w:w="1247" w:type="dxa"/>
            <w:tcBorders>
              <w:top w:val="single" w:sz="4" w:space="0" w:color="auto"/>
              <w:left w:val="single" w:sz="4" w:space="0" w:color="auto"/>
              <w:bottom w:val="single" w:sz="4" w:space="0" w:color="auto"/>
              <w:right w:val="single" w:sz="4" w:space="0" w:color="auto"/>
            </w:tcBorders>
          </w:tcPr>
          <w:p w14:paraId="5C8DE176" w14:textId="5FC94EC5" w:rsidR="009A6DC6" w:rsidRPr="00967618" w:rsidRDefault="009A6DC6" w:rsidP="00967618">
            <w:r>
              <w:t>12 studies</w:t>
            </w:r>
          </w:p>
        </w:tc>
        <w:tc>
          <w:tcPr>
            <w:tcW w:w="4962" w:type="dxa"/>
            <w:tcBorders>
              <w:top w:val="single" w:sz="4" w:space="0" w:color="auto"/>
              <w:left w:val="single" w:sz="4" w:space="0" w:color="auto"/>
              <w:bottom w:val="single" w:sz="4" w:space="0" w:color="auto"/>
              <w:right w:val="single" w:sz="4" w:space="0" w:color="auto"/>
            </w:tcBorders>
          </w:tcPr>
          <w:p w14:paraId="545C500D" w14:textId="77777777" w:rsidR="001D527F" w:rsidRDefault="001D527F" w:rsidP="001D527F">
            <w:r w:rsidRPr="001D527F">
              <w:rPr>
                <w:b/>
              </w:rPr>
              <w:t>Aim</w:t>
            </w:r>
            <w:r>
              <w:t>: T</w:t>
            </w:r>
            <w:r w:rsidRPr="001D527F">
              <w:t xml:space="preserve">o define the efficacy of vitamins supplementation on the risk of preeclampsia. </w:t>
            </w:r>
          </w:p>
          <w:p w14:paraId="4A0F572A" w14:textId="0D335DE1" w:rsidR="009A6DC6" w:rsidRPr="00FB6327" w:rsidRDefault="001D527F" w:rsidP="001D527F">
            <w:pPr>
              <w:rPr>
                <w:b/>
              </w:rPr>
            </w:pPr>
            <w:r w:rsidRPr="001D527F">
              <w:rPr>
                <w:b/>
              </w:rPr>
              <w:t>Methods</w:t>
            </w:r>
            <w:r>
              <w:t xml:space="preserve">: </w:t>
            </w:r>
            <w:r w:rsidRPr="001D527F">
              <w:t xml:space="preserve">Potential articles were systematically searched on the databases of Pubmed, Embase and Web of Science up to May 2016. Relative risk (RR) and 95% confidence intervals (95%CIs) were used to </w:t>
            </w:r>
            <w:r w:rsidR="00501148" w:rsidRPr="001D527F">
              <w:t>analyse</w:t>
            </w:r>
            <w:r w:rsidRPr="001D527F">
              <w:t xml:space="preserve"> the relationship of vitamins supplementation with risk of preeclampsia. </w:t>
            </w:r>
          </w:p>
        </w:tc>
        <w:tc>
          <w:tcPr>
            <w:tcW w:w="4536" w:type="dxa"/>
            <w:tcBorders>
              <w:top w:val="single" w:sz="4" w:space="0" w:color="auto"/>
              <w:left w:val="single" w:sz="4" w:space="0" w:color="auto"/>
              <w:bottom w:val="single" w:sz="4" w:space="0" w:color="auto"/>
              <w:right w:val="single" w:sz="4" w:space="0" w:color="auto"/>
            </w:tcBorders>
          </w:tcPr>
          <w:p w14:paraId="1F8AF0D4" w14:textId="77777777" w:rsidR="009A6DC6" w:rsidRDefault="009A6DC6" w:rsidP="00FB6327">
            <w:r>
              <w:t>Intervention vs control:</w:t>
            </w:r>
          </w:p>
          <w:p w14:paraId="498FC44B" w14:textId="7D04486E" w:rsidR="009A6DC6" w:rsidRDefault="009A6DC6" w:rsidP="009A6DC6">
            <w:pPr>
              <w:pStyle w:val="bullet"/>
            </w:pPr>
            <w:r>
              <w:t xml:space="preserve">Pre-eclampsia: RR 0.99 (0.90 to 1.08) </w:t>
            </w:r>
          </w:p>
        </w:tc>
        <w:tc>
          <w:tcPr>
            <w:tcW w:w="1843" w:type="dxa"/>
            <w:tcBorders>
              <w:top w:val="single" w:sz="4" w:space="0" w:color="auto"/>
              <w:left w:val="single" w:sz="4" w:space="0" w:color="auto"/>
              <w:bottom w:val="single" w:sz="4" w:space="0" w:color="auto"/>
              <w:right w:val="single" w:sz="4" w:space="0" w:color="auto"/>
            </w:tcBorders>
          </w:tcPr>
          <w:p w14:paraId="2B6A4983" w14:textId="77777777" w:rsidR="009A6DC6" w:rsidRPr="00D150D8" w:rsidRDefault="009A6DC6" w:rsidP="00632FE5">
            <w:pPr>
              <w:keepNext/>
            </w:pPr>
          </w:p>
        </w:tc>
      </w:tr>
      <w:tr w:rsidR="007262D7" w:rsidRPr="00D150D8" w14:paraId="6E9D07A1" w14:textId="77777777" w:rsidTr="003E753D">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276" w:type="dxa"/>
            <w:tcBorders>
              <w:top w:val="single" w:sz="4" w:space="0" w:color="auto"/>
              <w:left w:val="single" w:sz="4" w:space="0" w:color="auto"/>
              <w:bottom w:val="single" w:sz="4" w:space="0" w:color="auto"/>
              <w:right w:val="single" w:sz="4" w:space="0" w:color="auto"/>
            </w:tcBorders>
          </w:tcPr>
          <w:p w14:paraId="779062F8" w14:textId="012459DC" w:rsidR="007262D7" w:rsidRDefault="007262D7" w:rsidP="002747EA">
            <w:r>
              <w:t>Rumbold et al 2015</w:t>
            </w:r>
            <w:r>
              <w:fldChar w:fldCharType="begin"/>
            </w:r>
            <w:r w:rsidR="002747EA">
              <w:instrText xml:space="preserve"> ADDIN EN.CITE &lt;EndNote&gt;&lt;Cite&gt;&lt;Author&gt;Rumbold&lt;/Author&gt;&lt;Year&gt;2015&lt;/Year&gt;&lt;RecNum&gt;1294&lt;/RecNum&gt;&lt;DisplayText&gt;&lt;style face="superscript" font="Trebuchet MS" size="9"&gt;151&lt;/style&gt;&lt;/DisplayText&gt;&lt;record&gt;&lt;rec-number&gt;1294&lt;/rec-number&gt;&lt;foreign-keys&gt;&lt;key app="EN" db-id="exvasrfx2dtraoesasxp2szsxa2df502592x" timestamp="1565223630"&gt;1294&lt;/key&gt;&lt;key app="ENWeb" db-id=""&gt;0&lt;/key&gt;&lt;/foreign-keys&gt;&lt;ref-type name="Journal Article"&gt;17&lt;/ref-type&gt;&lt;contributors&gt;&lt;authors&gt;&lt;author&gt;Rumbold, A.&lt;/author&gt;&lt;author&gt;Ota, E.&lt;/author&gt;&lt;author&gt;Hori, H.&lt;/author&gt;&lt;author&gt;Miyazaki, C.&lt;/author&gt;&lt;author&gt;Crowther, C. A.&lt;/author&gt;&lt;/authors&gt;&lt;/contributors&gt;&lt;auth-address&gt;The Robinson Research Institute, The University of Adelaide, Ground Floor, Norwich Centre, 55 King William Road, Adelaide, NT, Australia, SA 5006.&lt;/auth-address&gt;&lt;titles&gt;&lt;title&gt;Vitamin E supplementation in pregnancy&lt;/title&gt;&lt;secondary-title&gt;Cochrane Database Syst Rev&lt;/secondary-title&gt;&lt;/titles&gt;&lt;periodical&gt;&lt;full-title&gt;Cochrane Database Syst Rev&lt;/full-title&gt;&lt;/periodical&gt;&lt;pages&gt;CD004069&lt;/pages&gt;&lt;number&gt;9&lt;/number&gt;&lt;edition&gt;2015/09/08&lt;/edition&gt;&lt;keywords&gt;&lt;keyword&gt;Antioxidants/*administration &amp;amp; dosage/adverse effects&lt;/keyword&gt;&lt;keyword&gt;*Dietary Supplements/adverse effects&lt;/keyword&gt;&lt;keyword&gt;Female&lt;/keyword&gt;&lt;keyword&gt;Humans&lt;/keyword&gt;&lt;keyword&gt;Infant, Newborn&lt;/keyword&gt;&lt;keyword&gt;Infant, Small for Gestational Age&lt;/keyword&gt;&lt;keyword&gt;Pre-Eclampsia/*prevention &amp;amp; control&lt;/keyword&gt;&lt;keyword&gt;Pregnancy&lt;/keyword&gt;&lt;keyword&gt;Pregnancy Complications/prevention &amp;amp; control&lt;/keyword&gt;&lt;keyword&gt;Pregnancy Outcome&lt;/keyword&gt;&lt;keyword&gt;Randomized Controlled Trials as Topic&lt;/keyword&gt;&lt;keyword&gt;Vitamin E/*administration &amp;amp; dosage/adverse effects&lt;/keyword&gt;&lt;/keywords&gt;&lt;dates&gt;&lt;year&gt;2015&lt;/year&gt;&lt;pub-dates&gt;&lt;date&gt;Sep 7&lt;/date&gt;&lt;/pub-dates&gt;&lt;/dates&gt;&lt;isbn&gt;1469-493X (Electronic)&amp;#xD;1361-6137 (Linking)&lt;/isbn&gt;&lt;accession-num&gt;26343254&lt;/accession-num&gt;&lt;urls&gt;&lt;related-urls&gt;&lt;url&gt;https://www.ncbi.nlm.nih.gov/pubmed/26343254&lt;/url&gt;&lt;/related-urls&gt;&lt;/urls&gt;&lt;electronic-resource-num&gt;10.1002/14651858.CD004069.pub3&lt;/electronic-resource-num&gt;&lt;/record&gt;&lt;/Cite&gt;&lt;/EndNote&gt;</w:instrText>
            </w:r>
            <w:r>
              <w:fldChar w:fldCharType="separate"/>
            </w:r>
            <w:r w:rsidR="002747EA" w:rsidRPr="002747EA">
              <w:rPr>
                <w:noProof/>
                <w:vertAlign w:val="superscript"/>
              </w:rPr>
              <w:t>151</w:t>
            </w:r>
            <w:r>
              <w:fldChar w:fldCharType="end"/>
            </w:r>
          </w:p>
        </w:tc>
        <w:tc>
          <w:tcPr>
            <w:tcW w:w="1275" w:type="dxa"/>
            <w:gridSpan w:val="2"/>
            <w:tcBorders>
              <w:top w:val="single" w:sz="4" w:space="0" w:color="auto"/>
              <w:left w:val="single" w:sz="4" w:space="0" w:color="auto"/>
              <w:bottom w:val="single" w:sz="4" w:space="0" w:color="auto"/>
              <w:right w:val="single" w:sz="4" w:space="0" w:color="auto"/>
            </w:tcBorders>
          </w:tcPr>
          <w:p w14:paraId="7931B84E" w14:textId="77777777" w:rsidR="007262D7" w:rsidRDefault="007262D7" w:rsidP="003E753D">
            <w:r>
              <w:t>17 studies</w:t>
            </w:r>
          </w:p>
          <w:p w14:paraId="03787E0D" w14:textId="77777777" w:rsidR="007262D7" w:rsidRPr="00967618" w:rsidRDefault="007262D7" w:rsidP="003E753D">
            <w:r>
              <w:t>22,129 women</w:t>
            </w:r>
          </w:p>
        </w:tc>
        <w:tc>
          <w:tcPr>
            <w:tcW w:w="4962" w:type="dxa"/>
            <w:tcBorders>
              <w:top w:val="single" w:sz="4" w:space="0" w:color="auto"/>
              <w:left w:val="single" w:sz="4" w:space="0" w:color="auto"/>
              <w:bottom w:val="single" w:sz="4" w:space="0" w:color="auto"/>
              <w:right w:val="single" w:sz="4" w:space="0" w:color="auto"/>
            </w:tcBorders>
          </w:tcPr>
          <w:p w14:paraId="408879FC" w14:textId="77777777" w:rsidR="007262D7" w:rsidRDefault="007262D7" w:rsidP="003E753D">
            <w:r>
              <w:rPr>
                <w:b/>
              </w:rPr>
              <w:t xml:space="preserve">Aim: </w:t>
            </w:r>
            <w:r w:rsidRPr="00354B87">
              <w:t>To assess the effects of vitamin E supplementation, alone or in combination with other separate supplements, on pregnancy outcomes, adverse events, side effec</w:t>
            </w:r>
            <w:r>
              <w:t xml:space="preserve">ts and use of health services. </w:t>
            </w:r>
          </w:p>
          <w:p w14:paraId="4EBC9A67" w14:textId="77777777" w:rsidR="007262D7" w:rsidRPr="00FB6327" w:rsidRDefault="007262D7" w:rsidP="003E753D">
            <w:pPr>
              <w:rPr>
                <w:b/>
              </w:rPr>
            </w:pPr>
            <w:r w:rsidRPr="00354B87">
              <w:rPr>
                <w:b/>
              </w:rPr>
              <w:t>Methods</w:t>
            </w:r>
            <w:r w:rsidRPr="00354B87">
              <w:t xml:space="preserve">: We searched the Cochrane Pregnancy and Childbirth Group's Trials Register (31 March 2015) and reference lists of retrieved studies. All randomised or quasi-randomised controlled trials evaluating vitamin E supplementation in pregnant women. We excluded interventions using a multivitamin supplement that contained vitamin E. </w:t>
            </w:r>
          </w:p>
        </w:tc>
        <w:tc>
          <w:tcPr>
            <w:tcW w:w="4536" w:type="dxa"/>
            <w:tcBorders>
              <w:top w:val="single" w:sz="4" w:space="0" w:color="auto"/>
              <w:left w:val="single" w:sz="4" w:space="0" w:color="auto"/>
              <w:bottom w:val="single" w:sz="4" w:space="0" w:color="auto"/>
              <w:right w:val="single" w:sz="4" w:space="0" w:color="auto"/>
            </w:tcBorders>
          </w:tcPr>
          <w:p w14:paraId="347C43CD" w14:textId="77777777" w:rsidR="007262D7" w:rsidRDefault="007262D7" w:rsidP="003E753D">
            <w:r>
              <w:t>Vitamin E alone or</w:t>
            </w:r>
            <w:r w:rsidRPr="003E5151">
              <w:t xml:space="preserve"> in combination with other supplements </w:t>
            </w:r>
            <w:r>
              <w:t xml:space="preserve">(most commonly vitamin C) </w:t>
            </w:r>
            <w:r w:rsidRPr="003E5151">
              <w:t>compared with placebo</w:t>
            </w:r>
            <w:r>
              <w:t>:</w:t>
            </w:r>
            <w:r w:rsidRPr="003E5151">
              <w:t xml:space="preserve"> </w:t>
            </w:r>
          </w:p>
          <w:p w14:paraId="1E41D5E8" w14:textId="0F6F9A5A" w:rsidR="007262D7" w:rsidRDefault="007262D7" w:rsidP="003E753D">
            <w:pPr>
              <w:pStyle w:val="bullet"/>
            </w:pPr>
            <w:r>
              <w:t>S</w:t>
            </w:r>
            <w:r w:rsidRPr="00354B87">
              <w:t>tillbirth</w:t>
            </w:r>
            <w:r>
              <w:t>: RR</w:t>
            </w:r>
            <w:r w:rsidRPr="00354B87">
              <w:t xml:space="preserve"> 1.17, 95%</w:t>
            </w:r>
            <w:r>
              <w:t xml:space="preserve">CI </w:t>
            </w:r>
            <w:r w:rsidRPr="00354B87">
              <w:t xml:space="preserve">0.88 to 1.56, </w:t>
            </w:r>
            <w:r>
              <w:t xml:space="preserve">9 studies, n=19,023; moderate </w:t>
            </w:r>
            <w:r w:rsidR="00FB2A6C">
              <w:t>certainty</w:t>
            </w:r>
          </w:p>
          <w:p w14:paraId="5EB7F53A" w14:textId="77777777" w:rsidR="007262D7" w:rsidRDefault="007262D7" w:rsidP="003E753D">
            <w:pPr>
              <w:pStyle w:val="bullet"/>
            </w:pPr>
            <w:r>
              <w:t xml:space="preserve">Neonatal death: </w:t>
            </w:r>
            <w:r w:rsidRPr="00354B87">
              <w:t xml:space="preserve">RR 0.81, 95% CI 0.58 to 1.13, </w:t>
            </w:r>
            <w:r>
              <w:t>9 </w:t>
            </w:r>
            <w:r w:rsidRPr="00354B87">
              <w:t xml:space="preserve">trials, </w:t>
            </w:r>
            <w:r>
              <w:t>n=</w:t>
            </w:r>
            <w:r w:rsidRPr="00354B87">
              <w:t xml:space="preserve">18,617 </w:t>
            </w:r>
          </w:p>
          <w:p w14:paraId="5247AB01" w14:textId="3E0EDA6B" w:rsidR="007262D7" w:rsidRDefault="007262D7" w:rsidP="003E753D">
            <w:pPr>
              <w:pStyle w:val="bullet"/>
            </w:pPr>
            <w:r>
              <w:t xml:space="preserve">Pre-eclampsia: </w:t>
            </w:r>
            <w:r w:rsidRPr="00354B87">
              <w:t xml:space="preserve">average RR 0.91, 95% CI 0.79 to 1.06; 14 trials, </w:t>
            </w:r>
            <w:r>
              <w:t xml:space="preserve">n=20,878; </w:t>
            </w:r>
            <w:r w:rsidRPr="00354B87">
              <w:t xml:space="preserve">moderate </w:t>
            </w:r>
            <w:r w:rsidR="00FB2A6C">
              <w:t>certainty</w:t>
            </w:r>
            <w:r w:rsidRPr="00354B87">
              <w:t xml:space="preserve"> </w:t>
            </w:r>
          </w:p>
          <w:p w14:paraId="227825A6" w14:textId="143222C7" w:rsidR="007262D7" w:rsidRDefault="007262D7" w:rsidP="003E753D">
            <w:pPr>
              <w:pStyle w:val="bullet"/>
            </w:pPr>
            <w:r>
              <w:t xml:space="preserve">Preterm birth: </w:t>
            </w:r>
            <w:r w:rsidRPr="00354B87">
              <w:t xml:space="preserve">average RR 0.98, 95% CI 0.88 to 1.09, 11 trials, </w:t>
            </w:r>
            <w:r>
              <w:t>n=</w:t>
            </w:r>
            <w:r w:rsidRPr="00354B87">
              <w:t>20,565</w:t>
            </w:r>
            <w:r>
              <w:t xml:space="preserve">; high </w:t>
            </w:r>
            <w:r w:rsidR="00FB2A6C">
              <w:t>certainty</w:t>
            </w:r>
            <w:r>
              <w:t xml:space="preserve"> </w:t>
            </w:r>
          </w:p>
          <w:p w14:paraId="76491470" w14:textId="049AE836" w:rsidR="007262D7" w:rsidRDefault="007262D7" w:rsidP="003E753D">
            <w:pPr>
              <w:pStyle w:val="bullet"/>
            </w:pPr>
            <w:r>
              <w:t>I</w:t>
            </w:r>
            <w:r w:rsidRPr="00354B87">
              <w:t>ntrauter</w:t>
            </w:r>
            <w:r>
              <w:t>ine growth restriction: RR 0.98, 95%</w:t>
            </w:r>
            <w:r w:rsidRPr="00354B87">
              <w:t xml:space="preserve">CI 0.91 to 1.06, 11 trials, </w:t>
            </w:r>
            <w:r>
              <w:t>n=</w:t>
            </w:r>
            <w:r w:rsidRPr="00354B87">
              <w:t xml:space="preserve">20,202; high </w:t>
            </w:r>
            <w:r w:rsidR="00FB2A6C">
              <w:t>certainty</w:t>
            </w:r>
            <w:r w:rsidRPr="00354B87">
              <w:t xml:space="preserve"> </w:t>
            </w:r>
          </w:p>
          <w:p w14:paraId="6CA2034C" w14:textId="184CAC8D" w:rsidR="007262D7" w:rsidRDefault="007262D7" w:rsidP="003E753D">
            <w:pPr>
              <w:pStyle w:val="bullet"/>
            </w:pPr>
            <w:r>
              <w:t>P</w:t>
            </w:r>
            <w:r w:rsidRPr="00354B87">
              <w:t>lace</w:t>
            </w:r>
            <w:r>
              <w:t xml:space="preserve">ntal abruption: </w:t>
            </w:r>
            <w:r w:rsidRPr="00354B87">
              <w:t xml:space="preserve">RR 0.64, 95% CI 0.44 to 0.93, </w:t>
            </w:r>
            <w:r>
              <w:t>7</w:t>
            </w:r>
            <w:r w:rsidRPr="00354B87">
              <w:t xml:space="preserve"> trials, </w:t>
            </w:r>
            <w:r>
              <w:t>n=</w:t>
            </w:r>
            <w:r w:rsidRPr="00354B87">
              <w:t xml:space="preserve">14,922; high </w:t>
            </w:r>
            <w:r w:rsidR="00FB2A6C">
              <w:t>certainty</w:t>
            </w:r>
          </w:p>
          <w:p w14:paraId="1E656922" w14:textId="77777777" w:rsidR="007262D7" w:rsidRDefault="007262D7" w:rsidP="003E753D">
            <w:pPr>
              <w:pStyle w:val="bullet"/>
            </w:pPr>
            <w:r>
              <w:t xml:space="preserve">Self-reported abdominal pain: </w:t>
            </w:r>
            <w:r w:rsidRPr="00354B87">
              <w:t xml:space="preserve">RR 1.66, 95% CI 1.16 to 2.37, </w:t>
            </w:r>
            <w:r>
              <w:t>1</w:t>
            </w:r>
            <w:r w:rsidRPr="00354B87">
              <w:t xml:space="preserve"> trial, </w:t>
            </w:r>
            <w:r>
              <w:t>n=</w:t>
            </w:r>
            <w:r w:rsidRPr="00354B87">
              <w:t>1877</w:t>
            </w:r>
          </w:p>
          <w:p w14:paraId="337EEDD5" w14:textId="77777777" w:rsidR="007262D7" w:rsidRDefault="007262D7" w:rsidP="003E753D">
            <w:pPr>
              <w:pStyle w:val="bullet"/>
            </w:pPr>
            <w:r>
              <w:t>T</w:t>
            </w:r>
            <w:r w:rsidRPr="00354B87">
              <w:t>erm prelabo</w:t>
            </w:r>
            <w:r>
              <w:t xml:space="preserve">ur rupture of membranes (PROM): </w:t>
            </w:r>
            <w:r w:rsidRPr="00354B87">
              <w:t xml:space="preserve">average RR 1.77, 95% CI 1.37 to 2.28, </w:t>
            </w:r>
            <w:r>
              <w:t>2</w:t>
            </w:r>
            <w:r w:rsidRPr="00354B87">
              <w:t xml:space="preserve"> trials, </w:t>
            </w:r>
            <w:r>
              <w:t>n=</w:t>
            </w:r>
            <w:r w:rsidRPr="00354B87">
              <w:t>2</w:t>
            </w:r>
            <w:r>
              <w:t>,</w:t>
            </w:r>
            <w:r w:rsidRPr="00354B87">
              <w:t xml:space="preserve">504 </w:t>
            </w:r>
          </w:p>
          <w:p w14:paraId="2776CBDD" w14:textId="023D907E" w:rsidR="007262D7" w:rsidRPr="009B244A" w:rsidRDefault="007262D7" w:rsidP="003E753D">
            <w:pPr>
              <w:pStyle w:val="bullet"/>
            </w:pPr>
            <w:r>
              <w:t xml:space="preserve">Preterm PROM: </w:t>
            </w:r>
            <w:r w:rsidRPr="00354B87">
              <w:t xml:space="preserve">average RR 1.27, 95% CI 0.93 to 1.75, </w:t>
            </w:r>
            <w:r>
              <w:t>5</w:t>
            </w:r>
            <w:r w:rsidRPr="00354B87">
              <w:t xml:space="preserve"> trials, </w:t>
            </w:r>
            <w:r>
              <w:t>n=</w:t>
            </w:r>
            <w:r w:rsidRPr="00354B87">
              <w:t>1</w:t>
            </w:r>
            <w:r>
              <w:t>,</w:t>
            </w:r>
            <w:r w:rsidRPr="00354B87">
              <w:t xml:space="preserve">999; low </w:t>
            </w:r>
            <w:r w:rsidR="00FB2A6C">
              <w:t>certainty</w:t>
            </w:r>
            <w:r w:rsidRPr="00354B87">
              <w:t xml:space="preserve"> </w:t>
            </w:r>
          </w:p>
        </w:tc>
        <w:tc>
          <w:tcPr>
            <w:tcW w:w="1843" w:type="dxa"/>
            <w:tcBorders>
              <w:top w:val="single" w:sz="4" w:space="0" w:color="auto"/>
              <w:left w:val="single" w:sz="4" w:space="0" w:color="auto"/>
              <w:bottom w:val="single" w:sz="4" w:space="0" w:color="auto"/>
              <w:right w:val="single" w:sz="4" w:space="0" w:color="auto"/>
            </w:tcBorders>
          </w:tcPr>
          <w:p w14:paraId="13779BB4" w14:textId="77777777" w:rsidR="007262D7" w:rsidRPr="00D150D8" w:rsidRDefault="007262D7" w:rsidP="003E753D">
            <w:pPr>
              <w:keepNext/>
            </w:pPr>
          </w:p>
        </w:tc>
      </w:tr>
      <w:tr w:rsidR="0030786A" w:rsidRPr="00D150D8" w14:paraId="6A97FF32" w14:textId="77777777" w:rsidTr="00FB6327">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304" w:type="dxa"/>
            <w:gridSpan w:val="2"/>
            <w:tcBorders>
              <w:top w:val="single" w:sz="4" w:space="0" w:color="auto"/>
              <w:left w:val="single" w:sz="4" w:space="0" w:color="auto"/>
              <w:bottom w:val="single" w:sz="4" w:space="0" w:color="auto"/>
              <w:right w:val="single" w:sz="4" w:space="0" w:color="auto"/>
            </w:tcBorders>
          </w:tcPr>
          <w:p w14:paraId="25AE532C" w14:textId="08C5D15A" w:rsidR="0030786A" w:rsidRDefault="001C05D1" w:rsidP="002747EA">
            <w:r>
              <w:t>Tenorio et al 2018</w:t>
            </w:r>
            <w:r w:rsidR="00E51743">
              <w:fldChar w:fldCharType="begin">
                <w:fldData xml:space="preserve">PEVuZE5vdGU+PENpdGU+PEF1dGhvcj5UZW5vcmlvPC9BdXRob3I+PFllYXI+MjAxODwvWWVhcj48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=
</w:fldData>
              </w:fldChar>
            </w:r>
            <w:r w:rsidR="002747EA">
              <w:instrText xml:space="preserve"> ADDIN EN.CITE </w:instrText>
            </w:r>
            <w:r w:rsidR="002747EA">
              <w:fldChar w:fldCharType="begin">
                <w:fldData xml:space="preserve">PEVuZE5vdGU+PENpdGU+PEF1dGhvcj5UZW5vcmlvPC9BdXRob3I+PFllYXI+MjAxODwvWWVhcj48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=
</w:fldData>
              </w:fldChar>
            </w:r>
            <w:r w:rsidR="002747EA">
              <w:instrText xml:space="preserve"> ADDIN EN.CITE.DATA </w:instrText>
            </w:r>
            <w:r w:rsidR="002747EA">
              <w:fldChar w:fldCharType="end"/>
            </w:r>
            <w:r w:rsidR="00E51743">
              <w:fldChar w:fldCharType="separate"/>
            </w:r>
            <w:r w:rsidR="002747EA" w:rsidRPr="002747EA">
              <w:rPr>
                <w:noProof/>
                <w:vertAlign w:val="superscript"/>
              </w:rPr>
              <w:t>152</w:t>
            </w:r>
            <w:r w:rsidR="00E51743">
              <w:fldChar w:fldCharType="end"/>
            </w:r>
          </w:p>
        </w:tc>
        <w:tc>
          <w:tcPr>
            <w:tcW w:w="1247" w:type="dxa"/>
            <w:tcBorders>
              <w:top w:val="single" w:sz="4" w:space="0" w:color="auto"/>
              <w:left w:val="single" w:sz="4" w:space="0" w:color="auto"/>
              <w:bottom w:val="single" w:sz="4" w:space="0" w:color="auto"/>
              <w:right w:val="single" w:sz="4" w:space="0" w:color="auto"/>
            </w:tcBorders>
          </w:tcPr>
          <w:p w14:paraId="2BB987D1" w14:textId="145EFB73" w:rsidR="0030786A" w:rsidRPr="00967618" w:rsidRDefault="00BB013E" w:rsidP="00967618">
            <w:r>
              <w:t>11</w:t>
            </w:r>
            <w:r w:rsidR="0030786A">
              <w:t xml:space="preserve"> studies</w:t>
            </w:r>
          </w:p>
        </w:tc>
        <w:tc>
          <w:tcPr>
            <w:tcW w:w="4962" w:type="dxa"/>
            <w:tcBorders>
              <w:top w:val="single" w:sz="4" w:space="0" w:color="auto"/>
              <w:left w:val="single" w:sz="4" w:space="0" w:color="auto"/>
              <w:bottom w:val="single" w:sz="4" w:space="0" w:color="auto"/>
              <w:right w:val="single" w:sz="4" w:space="0" w:color="auto"/>
            </w:tcBorders>
          </w:tcPr>
          <w:p w14:paraId="2D90870E" w14:textId="77777777" w:rsidR="0030786A" w:rsidRDefault="0030786A" w:rsidP="0030786A">
            <w:r w:rsidRPr="0030786A">
              <w:rPr>
                <w:b/>
              </w:rPr>
              <w:t>Aim</w:t>
            </w:r>
            <w:r>
              <w:t xml:space="preserve">: </w:t>
            </w:r>
            <w:r w:rsidRPr="0030786A">
              <w:t>To determine whether oral antioxidant therapies, of various types and doses, are able to prevent or treat women with preeclampsia.</w:t>
            </w:r>
          </w:p>
          <w:p w14:paraId="079C25AF" w14:textId="4A0B5B4C" w:rsidR="0030786A" w:rsidRPr="00FB6327" w:rsidRDefault="0030786A" w:rsidP="0030786A">
            <w:pPr>
              <w:rPr>
                <w:b/>
              </w:rPr>
            </w:pPr>
            <w:r w:rsidRPr="0030786A">
              <w:rPr>
                <w:b/>
              </w:rPr>
              <w:t>Methods</w:t>
            </w:r>
            <w:r>
              <w:t xml:space="preserve">: </w:t>
            </w:r>
            <w:r w:rsidRPr="0030786A">
              <w:t xml:space="preserve">The following databases were searched: MEDLINE, CENTRAL, LILACS, and Web of Science. Inclusion criteria were: a) randomized clinical trials; b) oral antioxidant supplementation; c) study in pregnant women; d) control group, treated or not with placebo. Meta-analyses were conducted on prevention and treatment studies, separately. </w:t>
            </w:r>
          </w:p>
        </w:tc>
        <w:tc>
          <w:tcPr>
            <w:tcW w:w="4536" w:type="dxa"/>
            <w:tcBorders>
              <w:top w:val="single" w:sz="4" w:space="0" w:color="auto"/>
              <w:left w:val="single" w:sz="4" w:space="0" w:color="auto"/>
              <w:bottom w:val="single" w:sz="4" w:space="0" w:color="auto"/>
              <w:right w:val="single" w:sz="4" w:space="0" w:color="auto"/>
            </w:tcBorders>
          </w:tcPr>
          <w:p w14:paraId="124034D7" w14:textId="7449BE1E" w:rsidR="0030786A" w:rsidRDefault="0030786A" w:rsidP="0030786A">
            <w:r>
              <w:t xml:space="preserve">Intervention </w:t>
            </w:r>
            <w:r w:rsidR="00FC5900">
              <w:t xml:space="preserve">(500 to 1,000 mg vitamin C plus 400 IU vitamin E) </w:t>
            </w:r>
            <w:r>
              <w:t xml:space="preserve">vs </w:t>
            </w:r>
            <w:r w:rsidR="00FC5900">
              <w:t>placebo</w:t>
            </w:r>
            <w:r>
              <w:t>:</w:t>
            </w:r>
          </w:p>
          <w:p w14:paraId="0C5E6C5D" w14:textId="22242E7B" w:rsidR="0030786A" w:rsidRPr="0030786A" w:rsidRDefault="0030786A" w:rsidP="0030786A">
            <w:pPr>
              <w:pStyle w:val="bullet"/>
            </w:pPr>
            <w:r w:rsidRPr="0030786A">
              <w:t>Pre-eclampsia: RR: 1.00</w:t>
            </w:r>
            <w:r>
              <w:t xml:space="preserve"> (</w:t>
            </w:r>
            <w:r w:rsidRPr="0030786A">
              <w:t>0.91</w:t>
            </w:r>
            <w:r>
              <w:t xml:space="preserve"> to 1.10)</w:t>
            </w:r>
            <w:r w:rsidRPr="0030786A">
              <w:t xml:space="preserve"> P</w:t>
            </w:r>
            <w:r>
              <w:t>=</w:t>
            </w:r>
            <w:r w:rsidRPr="0030786A">
              <w:t>0.98</w:t>
            </w:r>
          </w:p>
        </w:tc>
        <w:tc>
          <w:tcPr>
            <w:tcW w:w="1843" w:type="dxa"/>
            <w:tcBorders>
              <w:top w:val="single" w:sz="4" w:space="0" w:color="auto"/>
              <w:left w:val="single" w:sz="4" w:space="0" w:color="auto"/>
              <w:bottom w:val="single" w:sz="4" w:space="0" w:color="auto"/>
              <w:right w:val="single" w:sz="4" w:space="0" w:color="auto"/>
            </w:tcBorders>
          </w:tcPr>
          <w:p w14:paraId="1D6FF1B2" w14:textId="77777777" w:rsidR="0030786A" w:rsidRPr="00D150D8" w:rsidRDefault="0030786A" w:rsidP="00632FE5">
            <w:pPr>
              <w:keepNext/>
            </w:pPr>
          </w:p>
        </w:tc>
      </w:tr>
      <w:tr w:rsidR="005A3D92" w:rsidRPr="00D150D8" w14:paraId="4FE4A656" w14:textId="77777777" w:rsidTr="005A3D92">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c>
          <w:tcPr>
            <w:tcW w:w="1304" w:type="dxa"/>
            <w:gridSpan w:val="2"/>
            <w:tcBorders>
              <w:top w:val="single" w:sz="4" w:space="0" w:color="auto"/>
              <w:left w:val="single" w:sz="4" w:space="0" w:color="auto"/>
              <w:bottom w:val="single" w:sz="4" w:space="0" w:color="auto"/>
              <w:right w:val="single" w:sz="4" w:space="0" w:color="auto"/>
            </w:tcBorders>
          </w:tcPr>
          <w:p w14:paraId="401A8331" w14:textId="7CC780E2" w:rsidR="005A3D92" w:rsidRPr="00CF6E2F" w:rsidRDefault="005A3D92" w:rsidP="002747EA">
            <w:r w:rsidRPr="00CF6E2F">
              <w:t>Vahdaninia</w:t>
            </w:r>
            <w:r w:rsidRPr="00CF6E2F">
              <w:rPr>
                <w:rFonts w:eastAsiaTheme="majorEastAsia"/>
              </w:rPr>
              <w:t xml:space="preserve"> et al 2017</w:t>
            </w:r>
            <w:r w:rsidR="00E51743">
              <w:fldChar w:fldCharType="begin"/>
            </w:r>
            <w:r w:rsidR="002747EA">
              <w:instrText xml:space="preserve"> ADDIN EN.CITE &lt;EndNote&gt;&lt;Cite&gt;&lt;Author&gt;Vahdaninia M.&lt;/Author&gt;&lt;Year&gt;2017&lt;/Year&gt;&lt;RecNum&gt;1289&lt;/RecNum&gt;&lt;DisplayText&gt;&lt;style face="superscript" font="Trebuchet MS" size="9"&gt;153&lt;/style&gt;&lt;/DisplayText&gt;&lt;record&gt;&lt;rec-number&gt;1289&lt;/rec-number&gt;&lt;foreign-keys&gt;&lt;key app="EN" db-id="exvasrfx2dtraoesasxp2szsxa2df502592x" timestamp="1563324040"&gt;1289&lt;/key&gt;&lt;/foreign-keys&gt;&lt;ref-type name="Journal Article"&gt;17&lt;/ref-type&gt;&lt;contributors&gt;&lt;authors&gt;&lt;author&gt;Vahdaninia M.,&lt;/author&gt;&lt;author&gt;Mackenzie H.,&lt;/author&gt;&lt;author&gt;Helps S.,&lt;/author&gt;&lt;author&gt;Dean T.,&lt;/author&gt;&lt;/authors&gt;&lt;/contributors&gt;&lt;titles&gt;&lt;title&gt;Prenatal intake of vitamins and allergic outcomes in the offspring: a systematic review and meta-analysis&lt;/title&gt;&lt;secondary-title&gt;J Allergy Clin Immunol Pract&lt;/secondary-title&gt;&lt;/titles&gt;&lt;periodical&gt;&lt;full-title&gt;J Allergy Clin Immunol Pract&lt;/full-title&gt;&lt;/periodical&gt;&lt;pages&gt;771-78&lt;/pages&gt;&lt;volume&gt;5&lt;/volume&gt;&lt;number&gt;3&lt;/number&gt;&lt;dates&gt;&lt;year&gt;2017&lt;/year&gt;&lt;/dates&gt;&lt;urls&gt;&lt;/urls&gt;&lt;/record&gt;&lt;/Cite&gt;&lt;/EndNote&gt;</w:instrText>
            </w:r>
            <w:r w:rsidR="00E51743">
              <w:fldChar w:fldCharType="separate"/>
            </w:r>
            <w:r w:rsidR="002747EA" w:rsidRPr="002747EA">
              <w:rPr>
                <w:noProof/>
                <w:vertAlign w:val="superscript"/>
              </w:rPr>
              <w:t>153</w:t>
            </w:r>
            <w:r w:rsidR="00E51743">
              <w:fldChar w:fldCharType="end"/>
            </w:r>
          </w:p>
        </w:tc>
        <w:tc>
          <w:tcPr>
            <w:tcW w:w="1247" w:type="dxa"/>
            <w:tcBorders>
              <w:top w:val="single" w:sz="4" w:space="0" w:color="auto"/>
              <w:left w:val="single" w:sz="4" w:space="0" w:color="auto"/>
              <w:bottom w:val="single" w:sz="4" w:space="0" w:color="auto"/>
              <w:right w:val="single" w:sz="4" w:space="0" w:color="auto"/>
            </w:tcBorders>
          </w:tcPr>
          <w:p w14:paraId="15828AAB" w14:textId="1C9045A4" w:rsidR="005A3D92" w:rsidRDefault="008C325B" w:rsidP="00632FE5">
            <w:pPr>
              <w:keepNext/>
            </w:pPr>
            <w:r>
              <w:t>1 study</w:t>
            </w:r>
          </w:p>
        </w:tc>
        <w:tc>
          <w:tcPr>
            <w:tcW w:w="4962" w:type="dxa"/>
            <w:tcBorders>
              <w:top w:val="single" w:sz="4" w:space="0" w:color="auto"/>
              <w:left w:val="single" w:sz="4" w:space="0" w:color="auto"/>
              <w:bottom w:val="single" w:sz="4" w:space="0" w:color="auto"/>
              <w:right w:val="single" w:sz="4" w:space="0" w:color="auto"/>
            </w:tcBorders>
          </w:tcPr>
          <w:p w14:paraId="4C0E6F74" w14:textId="77777777" w:rsidR="005A3D92" w:rsidRPr="00CF6E2F" w:rsidRDefault="005A3D92" w:rsidP="00632FE5">
            <w:r>
              <w:rPr>
                <w:b/>
              </w:rPr>
              <w:t xml:space="preserve">Aim: </w:t>
            </w:r>
            <w:r w:rsidRPr="00CF6E2F">
              <w:t xml:space="preserve">To synthesise the evidence from </w:t>
            </w:r>
            <w:r>
              <w:t>RCTs</w:t>
            </w:r>
            <w:r w:rsidRPr="00CF6E2F">
              <w:t xml:space="preserve"> assessing the efficacy of vitamin interventions during pregnancy on developing allergic diseases in offspring.</w:t>
            </w:r>
            <w:r w:rsidRPr="00CF6E2F">
              <w:rPr>
                <w:rFonts w:eastAsiaTheme="majorEastAsia"/>
              </w:rPr>
              <w:t> </w:t>
            </w:r>
          </w:p>
          <w:p w14:paraId="60D68ADB" w14:textId="77777777" w:rsidR="005A3D92" w:rsidRPr="00CF6E2F" w:rsidRDefault="005A3D92" w:rsidP="00632FE5">
            <w:r>
              <w:rPr>
                <w:b/>
              </w:rPr>
              <w:t xml:space="preserve">Methods: </w:t>
            </w:r>
            <w:r w:rsidRPr="00CF6E2F">
              <w:t>We searched CENTRAL, MEDLINE, SCOPUS, WHO’s Int. Clin. Trials Reg., E-theses and Web of Science. Study quality was evaluated using the Cochrane’s risk of bias tool. Included RCTs had a minimum of 1-month follow-up post gestation.</w:t>
            </w:r>
            <w:r w:rsidRPr="00CF6E2F">
              <w:rPr>
                <w:rFonts w:eastAsiaTheme="majorEastAsia"/>
              </w:rPr>
              <w:t> </w:t>
            </w:r>
          </w:p>
        </w:tc>
        <w:tc>
          <w:tcPr>
            <w:tcW w:w="4536" w:type="dxa"/>
            <w:tcBorders>
              <w:top w:val="single" w:sz="4" w:space="0" w:color="auto"/>
              <w:left w:val="single" w:sz="4" w:space="0" w:color="auto"/>
              <w:bottom w:val="single" w:sz="4" w:space="0" w:color="auto"/>
              <w:right w:val="single" w:sz="4" w:space="0" w:color="auto"/>
            </w:tcBorders>
          </w:tcPr>
          <w:p w14:paraId="2199EBF8" w14:textId="3A820746" w:rsidR="005A3D92" w:rsidRDefault="005A3D92" w:rsidP="00632FE5">
            <w:r>
              <w:t>Intervention (1,000 mg vitamin C plu</w:t>
            </w:r>
            <w:r w:rsidR="00442DC2">
              <w:t>s</w:t>
            </w:r>
            <w:r>
              <w:t xml:space="preserve"> 400 IU vitamin</w:t>
            </w:r>
            <w:r w:rsidR="002C058C">
              <w:t> </w:t>
            </w:r>
            <w:r>
              <w:t>E from 16-22 weeks until birth) vs control:</w:t>
            </w:r>
          </w:p>
          <w:p w14:paraId="28FE5EF7" w14:textId="65CC568E" w:rsidR="005A3D92" w:rsidRDefault="005A3D92" w:rsidP="00632FE5">
            <w:pPr>
              <w:pStyle w:val="bullet"/>
            </w:pPr>
            <w:r>
              <w:t>R</w:t>
            </w:r>
            <w:r w:rsidRPr="005460D0">
              <w:t>ecurrent wheeze</w:t>
            </w:r>
            <w:r>
              <w:t xml:space="preserve">: OR 0.83, 95%CI </w:t>
            </w:r>
            <w:r w:rsidRPr="005460D0">
              <w:t>0.26</w:t>
            </w:r>
            <w:r>
              <w:t xml:space="preserve"> to 2.59, p=0.66</w:t>
            </w:r>
          </w:p>
          <w:p w14:paraId="418DE35A" w14:textId="6B217C58" w:rsidR="005A3D92" w:rsidRDefault="005A3D92" w:rsidP="00632FE5">
            <w:pPr>
              <w:pStyle w:val="bullet"/>
            </w:pPr>
            <w:r>
              <w:t xml:space="preserve">Asthma: OR 0.94, 95%CI </w:t>
            </w:r>
            <w:r w:rsidRPr="005460D0">
              <w:t>0.42</w:t>
            </w:r>
            <w:r>
              <w:t xml:space="preserve"> to 2.11, p=0.85</w:t>
            </w:r>
          </w:p>
          <w:p w14:paraId="7B57C151" w14:textId="7EAC3859" w:rsidR="005A3D92" w:rsidRPr="00F31D6E" w:rsidRDefault="005A3D92" w:rsidP="008C325B">
            <w:pPr>
              <w:pStyle w:val="bullet"/>
            </w:pPr>
            <w:r>
              <w:t xml:space="preserve">Eczema: OR 1.10, 95%CI </w:t>
            </w:r>
            <w:r w:rsidRPr="005460D0">
              <w:t>0.70</w:t>
            </w:r>
            <w:r>
              <w:t xml:space="preserve"> to </w:t>
            </w:r>
            <w:r w:rsidRPr="005460D0">
              <w:t>1.74, p=0.58</w:t>
            </w:r>
          </w:p>
        </w:tc>
        <w:tc>
          <w:tcPr>
            <w:tcW w:w="1843" w:type="dxa"/>
            <w:tcBorders>
              <w:top w:val="single" w:sz="4" w:space="0" w:color="auto"/>
              <w:left w:val="single" w:sz="4" w:space="0" w:color="auto"/>
              <w:bottom w:val="single" w:sz="4" w:space="0" w:color="auto"/>
              <w:right w:val="single" w:sz="4" w:space="0" w:color="auto"/>
            </w:tcBorders>
          </w:tcPr>
          <w:p w14:paraId="70A04785" w14:textId="77777777" w:rsidR="005A3D92" w:rsidRPr="00D150D8" w:rsidRDefault="005A3D92" w:rsidP="00632FE5">
            <w:pPr>
              <w:keepNext/>
            </w:pPr>
          </w:p>
        </w:tc>
      </w:tr>
    </w:tbl>
    <w:p w14:paraId="1361D1C5" w14:textId="3AB99079" w:rsidR="00AC2B31" w:rsidRDefault="009C163D" w:rsidP="005719CE">
      <w:pPr>
        <w:pStyle w:val="TableName"/>
        <w:ind w:left="1134" w:hanging="1134"/>
      </w:pPr>
      <w:bookmarkStart w:id="85" w:name="_Toc40956620"/>
      <w:r>
        <w:t xml:space="preserve">Q3 </w:t>
      </w:r>
      <w:r w:rsidR="00AC2B31">
        <w:t>Harms and benefits of vitamin C and vitamin E supplementation in pregnancy — RCTs</w:t>
      </w:r>
      <w:bookmarkEnd w:id="85"/>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42: Q3 Harms and benefits of vitamin C and vitamin E supplementation in pregnancy — RCTs"/>
      </w:tblPr>
      <w:tblGrid>
        <w:gridCol w:w="1304"/>
        <w:gridCol w:w="1247"/>
        <w:gridCol w:w="4962"/>
        <w:gridCol w:w="4536"/>
        <w:gridCol w:w="1843"/>
      </w:tblGrid>
      <w:tr w:rsidR="00AC2B31" w:rsidRPr="00F350A6" w14:paraId="7FCC6EA8" w14:textId="77777777" w:rsidTr="007F3D92">
        <w:trPr>
          <w:cantSplit/>
          <w:trHeight w:val="390"/>
          <w:tblHeader/>
        </w:trPr>
        <w:tc>
          <w:tcPr>
            <w:tcW w:w="1304" w:type="dxa"/>
          </w:tcPr>
          <w:p w14:paraId="2AB940CB" w14:textId="77777777" w:rsidR="00AC2B31" w:rsidRPr="00F350A6" w:rsidRDefault="00AC2B31" w:rsidP="007F3D92">
            <w:pPr>
              <w:keepNext/>
              <w:rPr>
                <w:b/>
              </w:rPr>
            </w:pPr>
            <w:r>
              <w:rPr>
                <w:b/>
              </w:rPr>
              <w:t>Study ref</w:t>
            </w:r>
          </w:p>
        </w:tc>
        <w:tc>
          <w:tcPr>
            <w:tcW w:w="1247" w:type="dxa"/>
          </w:tcPr>
          <w:p w14:paraId="1FF77780" w14:textId="77777777" w:rsidR="00AC2B31" w:rsidRPr="00F350A6" w:rsidRDefault="00AC2B31" w:rsidP="007F3D92">
            <w:pPr>
              <w:keepNext/>
              <w:rPr>
                <w:b/>
              </w:rPr>
            </w:pPr>
            <w:r>
              <w:rPr>
                <w:b/>
              </w:rPr>
              <w:t>N</w:t>
            </w:r>
          </w:p>
        </w:tc>
        <w:tc>
          <w:tcPr>
            <w:tcW w:w="4962" w:type="dxa"/>
          </w:tcPr>
          <w:p w14:paraId="73B03579" w14:textId="77777777" w:rsidR="00AC2B31" w:rsidRPr="00F350A6" w:rsidRDefault="00AC2B31" w:rsidP="007F3D92">
            <w:pPr>
              <w:keepNext/>
              <w:rPr>
                <w:b/>
              </w:rPr>
            </w:pPr>
            <w:r>
              <w:rPr>
                <w:b/>
              </w:rPr>
              <w:t>Aim/population/intervention</w:t>
            </w:r>
          </w:p>
        </w:tc>
        <w:tc>
          <w:tcPr>
            <w:tcW w:w="4536" w:type="dxa"/>
          </w:tcPr>
          <w:p w14:paraId="4A006A34" w14:textId="77777777" w:rsidR="00AC2B31" w:rsidRPr="00F350A6" w:rsidRDefault="00AC2B31" w:rsidP="007F3D92">
            <w:pPr>
              <w:keepNext/>
              <w:rPr>
                <w:b/>
              </w:rPr>
            </w:pPr>
            <w:r>
              <w:rPr>
                <w:b/>
              </w:rPr>
              <w:t>Results</w:t>
            </w:r>
          </w:p>
        </w:tc>
        <w:tc>
          <w:tcPr>
            <w:tcW w:w="1843" w:type="dxa"/>
          </w:tcPr>
          <w:p w14:paraId="0CF7217D" w14:textId="77777777" w:rsidR="00AC2B31" w:rsidRPr="00F350A6" w:rsidRDefault="00AC2B31" w:rsidP="007F3D92">
            <w:pPr>
              <w:keepNext/>
              <w:rPr>
                <w:b/>
              </w:rPr>
            </w:pPr>
            <w:r>
              <w:rPr>
                <w:b/>
              </w:rPr>
              <w:t>Comments</w:t>
            </w:r>
          </w:p>
        </w:tc>
      </w:tr>
      <w:tr w:rsidR="00AC2B31" w:rsidRPr="00AC2B31" w14:paraId="79213B37" w14:textId="77777777" w:rsidTr="007F3D92">
        <w:trPr>
          <w:cantSplit/>
          <w:trHeight w:val="390"/>
          <w:tblHeader/>
        </w:trPr>
        <w:tc>
          <w:tcPr>
            <w:tcW w:w="1304" w:type="dxa"/>
          </w:tcPr>
          <w:p w14:paraId="7585FEE7" w14:textId="313491AA" w:rsidR="00AC2B31" w:rsidRDefault="001C05D1" w:rsidP="007F3D92">
            <w:pPr>
              <w:keepNext/>
            </w:pPr>
            <w:r>
              <w:t>Abramovici et al 2015</w:t>
            </w:r>
            <w:r w:rsidR="00E51743">
              <w:fldChar w:fldCharType="begin">
                <w:fldData xml:space="preserve">PEVuZE5vdGU+PENpdGU+PEF1dGhvcj5BYnJhbW92aWNpPC9BdXRob3I+PFllYXI+MjAxNTwvWWVh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</w:fldData>
              </w:fldChar>
            </w:r>
            <w:r w:rsidR="002747EA">
              <w:instrText xml:space="preserve"> ADDIN EN.CITE </w:instrText>
            </w:r>
            <w:r w:rsidR="002747EA">
              <w:fldChar w:fldCharType="begin">
                <w:fldData xml:space="preserve">PEVuZE5vdGU+PENpdGU+PEF1dGhvcj5BYnJhbW92aWNpPC9BdXRob3I+PFllYXI+MjAxNTwvWWVh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</w:fldData>
              </w:fldChar>
            </w:r>
            <w:r w:rsidR="002747EA">
              <w:instrText xml:space="preserve"> ADDIN EN.CITE.DATA </w:instrText>
            </w:r>
            <w:r w:rsidR="002747EA">
              <w:fldChar w:fldCharType="end"/>
            </w:r>
            <w:r w:rsidR="00E51743">
              <w:fldChar w:fldCharType="separate"/>
            </w:r>
            <w:r w:rsidR="002747EA" w:rsidRPr="002747EA">
              <w:rPr>
                <w:noProof/>
                <w:vertAlign w:val="superscript"/>
              </w:rPr>
              <w:t>224</w:t>
            </w:r>
            <w:r w:rsidR="00E51743">
              <w:fldChar w:fldCharType="end"/>
            </w:r>
          </w:p>
          <w:p w14:paraId="5C8E7247" w14:textId="3A391FD9" w:rsidR="00AC2B31" w:rsidRPr="00AC2B31" w:rsidRDefault="00AC2B31" w:rsidP="007F3D92">
            <w:pPr>
              <w:keepNext/>
            </w:pPr>
            <w:r>
              <w:t xml:space="preserve">United States </w:t>
            </w:r>
          </w:p>
        </w:tc>
        <w:tc>
          <w:tcPr>
            <w:tcW w:w="1247" w:type="dxa"/>
          </w:tcPr>
          <w:p w14:paraId="56303D21" w14:textId="77777777" w:rsidR="00743C05" w:rsidRDefault="00743C05" w:rsidP="007F3D92">
            <w:pPr>
              <w:keepNext/>
            </w:pPr>
            <w:r>
              <w:t>Smokers:</w:t>
            </w:r>
          </w:p>
          <w:p w14:paraId="2E5FD1C5" w14:textId="77777777" w:rsidR="00743C05" w:rsidRDefault="00743C05" w:rsidP="007F3D92">
            <w:pPr>
              <w:keepNext/>
            </w:pPr>
            <w:r>
              <w:t>Intervention 788</w:t>
            </w:r>
          </w:p>
          <w:p w14:paraId="55B64AE5" w14:textId="77777777" w:rsidR="00743C05" w:rsidRDefault="00743C05" w:rsidP="007F3D92">
            <w:pPr>
              <w:keepNext/>
            </w:pPr>
            <w:r>
              <w:t>Control 763</w:t>
            </w:r>
          </w:p>
          <w:p w14:paraId="16A76BCA" w14:textId="77777777" w:rsidR="00743C05" w:rsidRDefault="00743C05" w:rsidP="007F3D92">
            <w:pPr>
              <w:keepNext/>
            </w:pPr>
            <w:r>
              <w:t>Non-smokers</w:t>
            </w:r>
          </w:p>
          <w:p w14:paraId="16AC5AD3" w14:textId="77777777" w:rsidR="00743C05" w:rsidRDefault="00743C05" w:rsidP="007F3D92">
            <w:pPr>
              <w:keepNext/>
            </w:pPr>
            <w:r>
              <w:t>Intervention 4,205</w:t>
            </w:r>
          </w:p>
          <w:p w14:paraId="5FC2F57E" w14:textId="41C88464" w:rsidR="00743C05" w:rsidRPr="00AC2B31" w:rsidRDefault="00743C05" w:rsidP="007F3D92">
            <w:pPr>
              <w:keepNext/>
            </w:pPr>
            <w:r>
              <w:t>Control 4,213</w:t>
            </w:r>
          </w:p>
        </w:tc>
        <w:tc>
          <w:tcPr>
            <w:tcW w:w="4962" w:type="dxa"/>
          </w:tcPr>
          <w:p w14:paraId="2D96BA3A" w14:textId="77777777" w:rsidR="00AC2B31" w:rsidRDefault="00AC2B31" w:rsidP="007F3D92">
            <w:pPr>
              <w:keepNext/>
            </w:pPr>
            <w:r w:rsidRPr="00205DCF">
              <w:rPr>
                <w:b/>
              </w:rPr>
              <w:t>Aim</w:t>
            </w:r>
            <w:r>
              <w:t>: To evaluate</w:t>
            </w:r>
            <w:r w:rsidRPr="00AC2B31">
              <w:t xml:space="preserve"> the relationship between prenatal vitamin C and E (C/E) supplementation and perinatal outcomes by maternal self-reported smoking status focusing on outcomes known to be impacted by maternal smoking. </w:t>
            </w:r>
          </w:p>
          <w:p w14:paraId="3C879E13" w14:textId="307EFBA3" w:rsidR="00AC2B31" w:rsidRDefault="00AC2B31" w:rsidP="007F3D92">
            <w:pPr>
              <w:keepNext/>
            </w:pPr>
            <w:r w:rsidRPr="00205DCF">
              <w:rPr>
                <w:b/>
              </w:rPr>
              <w:t>Population</w:t>
            </w:r>
            <w:r>
              <w:t xml:space="preserve">: </w:t>
            </w:r>
            <w:r w:rsidRPr="00AC2B31">
              <w:t xml:space="preserve">low-risk nulliparous women with singleton </w:t>
            </w:r>
            <w:r>
              <w:t>pregnancies at 9-16 weeks gestation</w:t>
            </w:r>
            <w:r w:rsidRPr="00AC2B31">
              <w:t xml:space="preserve">. </w:t>
            </w:r>
          </w:p>
          <w:p w14:paraId="5550CB99" w14:textId="47FB1C06" w:rsidR="00AC2B31" w:rsidRPr="00AC2B31" w:rsidRDefault="00AC2B31" w:rsidP="00205DCF">
            <w:r w:rsidRPr="00205DCF">
              <w:rPr>
                <w:b/>
              </w:rPr>
              <w:t>Intervention</w:t>
            </w:r>
            <w:r>
              <w:t xml:space="preserve">: </w:t>
            </w:r>
            <w:r w:rsidR="00205DCF" w:rsidRPr="00205DCF">
              <w:t>1000 mg of vitamin C (ascorbic acid)</w:t>
            </w:r>
            <w:r w:rsidR="00205DCF">
              <w:t xml:space="preserve"> </w:t>
            </w:r>
            <w:r w:rsidR="00205DCF" w:rsidRPr="00205DCF">
              <w:t>and 400 IU of vitamin E (RRR-</w:t>
            </w:r>
            <w:r w:rsidR="00205DCF" w:rsidRPr="00205DCF">
              <w:rPr>
                <w:rFonts w:ascii="Helvetica" w:hAnsi="Helvetica"/>
              </w:rPr>
              <w:t>a</w:t>
            </w:r>
            <w:r w:rsidR="00205DCF" w:rsidRPr="00205DCF">
              <w:t>-tocopherol acetate) or</w:t>
            </w:r>
            <w:r w:rsidR="00205DCF">
              <w:t xml:space="preserve"> </w:t>
            </w:r>
            <w:r w:rsidR="00205DCF" w:rsidRPr="00205DCF">
              <w:t>matching placebo</w:t>
            </w:r>
          </w:p>
        </w:tc>
        <w:tc>
          <w:tcPr>
            <w:tcW w:w="4536" w:type="dxa"/>
          </w:tcPr>
          <w:p w14:paraId="448BC991" w14:textId="5F023C07" w:rsidR="00743C05" w:rsidRDefault="002B31BC" w:rsidP="00AC2B31">
            <w:r>
              <w:t xml:space="preserve">Intervention vs control — </w:t>
            </w:r>
            <w:r w:rsidR="00743C05">
              <w:t>Smokers</w:t>
            </w:r>
            <w:r w:rsidR="001326EB">
              <w:t xml:space="preserve"> vs no</w:t>
            </w:r>
            <w:r>
              <w:t>n-smokers</w:t>
            </w:r>
          </w:p>
          <w:p w14:paraId="6DE844D1" w14:textId="467FC3F1" w:rsidR="00743C05" w:rsidRDefault="002B31BC" w:rsidP="002B31BC">
            <w:pPr>
              <w:pStyle w:val="bullet"/>
            </w:pPr>
            <w:r>
              <w:t>Pre-eclampsia: RR 1.15 (0.81 to 1.65)</w:t>
            </w:r>
            <w:r w:rsidR="00E91C59">
              <w:t xml:space="preserve"> vs RR 1.06 (0.90 to 1.24)</w:t>
            </w:r>
          </w:p>
          <w:p w14:paraId="40BC392B" w14:textId="6CB87DAB" w:rsidR="002B31BC" w:rsidRDefault="002B31BC" w:rsidP="002B31BC">
            <w:pPr>
              <w:pStyle w:val="bullet"/>
            </w:pPr>
            <w:r>
              <w:t>Pregnancy-associated hypertension: RR 1.14 (0.99 to 1.32)</w:t>
            </w:r>
            <w:r w:rsidR="00E91C59">
              <w:t xml:space="preserve"> vs RR 1.09 (1.01 to 1.17)</w:t>
            </w:r>
          </w:p>
          <w:p w14:paraId="626934E9" w14:textId="083284D5" w:rsidR="002B31BC" w:rsidRDefault="002B31BC" w:rsidP="002B31BC">
            <w:pPr>
              <w:pStyle w:val="bullet"/>
            </w:pPr>
            <w:r>
              <w:t>Placental abruption</w:t>
            </w:r>
            <w:r w:rsidR="00E91C59">
              <w:t>: RR 0.09 (0.00 to 0.87) vs RR 0.92 (0.52 to 1.62) p=0.01</w:t>
            </w:r>
          </w:p>
          <w:p w14:paraId="151EA43E" w14:textId="77777777" w:rsidR="00E91C59" w:rsidRDefault="00E91C59" w:rsidP="002B31BC">
            <w:pPr>
              <w:pStyle w:val="bullet"/>
            </w:pPr>
            <w:r>
              <w:t>Preterm birth (&lt;37 wks): RR 0.76 (0.58 to 0.99) vs RR 1.03 (0.90 to 1.17) p=0.46</w:t>
            </w:r>
          </w:p>
          <w:p w14:paraId="179F8AD8" w14:textId="5DF3B12E" w:rsidR="00AC2B31" w:rsidRPr="006C1B93" w:rsidRDefault="00E91C59" w:rsidP="006C1B93">
            <w:pPr>
              <w:pStyle w:val="bullet"/>
            </w:pPr>
            <w:r>
              <w:t>Small-for-gestational age (&lt;10</w:t>
            </w:r>
            <w:r w:rsidRPr="00E91C59">
              <w:rPr>
                <w:vertAlign w:val="superscript"/>
              </w:rPr>
              <w:t>th</w:t>
            </w:r>
            <w:r>
              <w:t xml:space="preserve"> %): RR 1.26 (0.98 to 1.63) vs RR 1.02 (0.90 to 1.16)</w:t>
            </w:r>
          </w:p>
        </w:tc>
        <w:tc>
          <w:tcPr>
            <w:tcW w:w="1843" w:type="dxa"/>
          </w:tcPr>
          <w:p w14:paraId="5E9E4746" w14:textId="6EF15999" w:rsidR="00AC2B31" w:rsidRPr="00AC2B31" w:rsidRDefault="006C1B93" w:rsidP="002747EA">
            <w:pPr>
              <w:keepNext/>
            </w:pPr>
            <w:r>
              <w:t>Results for pre-eclampsia i</w:t>
            </w:r>
            <w:r w:rsidR="00F84736">
              <w:t xml:space="preserve">ncluded in </w:t>
            </w:r>
            <w:r w:rsidR="00EE65F2">
              <w:t>Fu et al 2018</w:t>
            </w:r>
            <w:r w:rsidR="00E51743">
              <w:fldChar w:fldCharType="begin">
                <w:fldData xml:space="preserve">PEVuZE5vdGU+PENpdGU+PEF1dGhvcj5GdTwvQXV0aG9yPjxZZWFyPjIwMTg8L1llYXI+PFJlY051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</w:fldData>
              </w:fldChar>
            </w:r>
            <w:r w:rsidR="002747EA">
              <w:instrText xml:space="preserve"> ADDIN EN.CITE </w:instrText>
            </w:r>
            <w:r w:rsidR="002747EA">
              <w:fldChar w:fldCharType="begin">
                <w:fldData xml:space="preserve">PEVuZE5vdGU+PENpdGU+PEF1dGhvcj5GdTwvQXV0aG9yPjxZZWFyPjIwMTg8L1llYXI+PFJlY051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</w:fldData>
              </w:fldChar>
            </w:r>
            <w:r w:rsidR="002747EA">
              <w:instrText xml:space="preserve"> ADDIN EN.CITE.DATA </w:instrText>
            </w:r>
            <w:r w:rsidR="002747EA">
              <w:fldChar w:fldCharType="end"/>
            </w:r>
            <w:r w:rsidR="00E51743">
              <w:fldChar w:fldCharType="separate"/>
            </w:r>
            <w:r w:rsidR="002747EA" w:rsidRPr="002747EA">
              <w:rPr>
                <w:noProof/>
                <w:vertAlign w:val="superscript"/>
              </w:rPr>
              <w:t>147</w:t>
            </w:r>
            <w:r w:rsidR="00E51743">
              <w:fldChar w:fldCharType="end"/>
            </w:r>
          </w:p>
        </w:tc>
      </w:tr>
    </w:tbl>
    <w:p w14:paraId="66FDE6EC" w14:textId="7BE844E6" w:rsidR="008D0E37" w:rsidRDefault="009C163D" w:rsidP="005719CE">
      <w:pPr>
        <w:pStyle w:val="TableName"/>
        <w:ind w:left="1134" w:hanging="1134"/>
      </w:pPr>
      <w:bookmarkStart w:id="86" w:name="_Toc40956621"/>
      <w:r>
        <w:t xml:space="preserve">Q3 </w:t>
      </w:r>
      <w:r w:rsidR="008D0E37">
        <w:t>Harms and benefits of vitamin A supplementation in pregnancy — systematic reviews</w:t>
      </w:r>
      <w:bookmarkEnd w:id="86"/>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43: Q3 Harms and benefits of vitamin A supplementation in pregnancy — systematic reviews"/>
      </w:tblPr>
      <w:tblGrid>
        <w:gridCol w:w="1304"/>
        <w:gridCol w:w="1247"/>
        <w:gridCol w:w="4962"/>
        <w:gridCol w:w="4536"/>
        <w:gridCol w:w="1843"/>
      </w:tblGrid>
      <w:tr w:rsidR="008D0E37" w:rsidRPr="00F350A6" w14:paraId="11C9DFA3" w14:textId="77777777" w:rsidTr="007F3D92">
        <w:trPr>
          <w:cantSplit/>
          <w:trHeight w:val="390"/>
          <w:tblHeader/>
        </w:trPr>
        <w:tc>
          <w:tcPr>
            <w:tcW w:w="1304" w:type="dxa"/>
            <w:tcBorders>
              <w:bottom w:val="single" w:sz="4" w:space="0" w:color="auto"/>
            </w:tcBorders>
          </w:tcPr>
          <w:p w14:paraId="3590E1F9" w14:textId="77777777" w:rsidR="008D0E37" w:rsidRPr="00F350A6" w:rsidRDefault="008D0E37" w:rsidP="007F3D92">
            <w:pPr>
              <w:keepNext/>
              <w:rPr>
                <w:b/>
              </w:rPr>
            </w:pPr>
            <w:r>
              <w:rPr>
                <w:b/>
              </w:rPr>
              <w:t>Study ref</w:t>
            </w:r>
          </w:p>
        </w:tc>
        <w:tc>
          <w:tcPr>
            <w:tcW w:w="1247" w:type="dxa"/>
            <w:tcBorders>
              <w:bottom w:val="single" w:sz="4" w:space="0" w:color="auto"/>
            </w:tcBorders>
          </w:tcPr>
          <w:p w14:paraId="1239D910" w14:textId="77777777" w:rsidR="008D0E37" w:rsidRPr="00F350A6" w:rsidRDefault="008D0E37" w:rsidP="007F3D92">
            <w:pPr>
              <w:keepNext/>
              <w:rPr>
                <w:b/>
              </w:rPr>
            </w:pPr>
            <w:r>
              <w:rPr>
                <w:b/>
              </w:rPr>
              <w:t>N</w:t>
            </w:r>
          </w:p>
        </w:tc>
        <w:tc>
          <w:tcPr>
            <w:tcW w:w="4962" w:type="dxa"/>
            <w:tcBorders>
              <w:bottom w:val="single" w:sz="4" w:space="0" w:color="auto"/>
            </w:tcBorders>
          </w:tcPr>
          <w:p w14:paraId="5048F8DA" w14:textId="77777777" w:rsidR="008D0E37" w:rsidRPr="00F350A6" w:rsidRDefault="008D0E37" w:rsidP="007F3D92">
            <w:pPr>
              <w:keepNext/>
              <w:rPr>
                <w:b/>
              </w:rPr>
            </w:pPr>
            <w:r>
              <w:rPr>
                <w:b/>
              </w:rPr>
              <w:t>Aim/methods</w:t>
            </w:r>
          </w:p>
        </w:tc>
        <w:tc>
          <w:tcPr>
            <w:tcW w:w="4536" w:type="dxa"/>
            <w:tcBorders>
              <w:bottom w:val="single" w:sz="4" w:space="0" w:color="auto"/>
            </w:tcBorders>
          </w:tcPr>
          <w:p w14:paraId="1A7FAC53" w14:textId="77777777" w:rsidR="008D0E37" w:rsidRPr="00F350A6" w:rsidRDefault="008D0E37" w:rsidP="007F3D92">
            <w:pPr>
              <w:keepNext/>
              <w:rPr>
                <w:b/>
              </w:rPr>
            </w:pPr>
            <w:r>
              <w:rPr>
                <w:b/>
              </w:rPr>
              <w:t>Results</w:t>
            </w:r>
          </w:p>
        </w:tc>
        <w:tc>
          <w:tcPr>
            <w:tcW w:w="1843" w:type="dxa"/>
            <w:tcBorders>
              <w:bottom w:val="single" w:sz="4" w:space="0" w:color="auto"/>
            </w:tcBorders>
          </w:tcPr>
          <w:p w14:paraId="2F02998F" w14:textId="77777777" w:rsidR="008D0E37" w:rsidRPr="00F350A6" w:rsidRDefault="008D0E37" w:rsidP="007F3D92">
            <w:pPr>
              <w:keepNext/>
              <w:rPr>
                <w:b/>
              </w:rPr>
            </w:pPr>
            <w:r>
              <w:rPr>
                <w:b/>
              </w:rPr>
              <w:t>Comments</w:t>
            </w:r>
          </w:p>
        </w:tc>
      </w:tr>
      <w:tr w:rsidR="008D0E37" w:rsidRPr="00D150D8" w14:paraId="26DC167F" w14:textId="77777777" w:rsidTr="007F3D92">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304" w:type="dxa"/>
            <w:tcBorders>
              <w:top w:val="single" w:sz="4" w:space="0" w:color="auto"/>
              <w:left w:val="single" w:sz="4" w:space="0" w:color="auto"/>
              <w:bottom w:val="single" w:sz="4" w:space="0" w:color="auto"/>
              <w:right w:val="single" w:sz="4" w:space="0" w:color="auto"/>
            </w:tcBorders>
          </w:tcPr>
          <w:p w14:paraId="08953E25" w14:textId="63288E3C" w:rsidR="008D0E37" w:rsidRPr="00CF6E2F" w:rsidRDefault="008D0E37" w:rsidP="002747EA">
            <w:r>
              <w:t>Balogun et al 2016</w:t>
            </w:r>
            <w:r w:rsidR="00E51743">
              <w:fldChar w:fldCharType="begin">
                <w:fldData xml:space="preserve">PEVuZE5vdGU+PENpdGU+PEF1dGhvcj5CYWxvZ3VuPC9BdXRob3I+PFllYXI+MjAxNjwvWWVhcj48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</w:fldData>
              </w:fldChar>
            </w:r>
            <w:r w:rsidR="002747EA">
              <w:instrText xml:space="preserve"> ADDIN EN.CITE </w:instrText>
            </w:r>
            <w:r w:rsidR="002747EA">
              <w:fldChar w:fldCharType="begin">
                <w:fldData xml:space="preserve">PEVuZE5vdGU+PENpdGU+PEF1dGhvcj5CYWxvZ3VuPC9BdXRob3I+PFllYXI+MjAxNjwvWWVhcj48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</w:fldData>
              </w:fldChar>
            </w:r>
            <w:r w:rsidR="002747EA">
              <w:instrText xml:space="preserve"> ADDIN EN.CITE.DATA </w:instrText>
            </w:r>
            <w:r w:rsidR="002747EA">
              <w:fldChar w:fldCharType="end"/>
            </w:r>
            <w:r w:rsidR="00E51743">
              <w:fldChar w:fldCharType="separate"/>
            </w:r>
            <w:r w:rsidR="002747EA" w:rsidRPr="002747EA">
              <w:rPr>
                <w:noProof/>
                <w:vertAlign w:val="superscript"/>
              </w:rPr>
              <w:t>125</w:t>
            </w:r>
            <w:r w:rsidR="00E51743">
              <w:fldChar w:fldCharType="end"/>
            </w:r>
          </w:p>
        </w:tc>
        <w:tc>
          <w:tcPr>
            <w:tcW w:w="1247" w:type="dxa"/>
            <w:tcBorders>
              <w:top w:val="single" w:sz="4" w:space="0" w:color="auto"/>
              <w:left w:val="single" w:sz="4" w:space="0" w:color="auto"/>
              <w:bottom w:val="single" w:sz="4" w:space="0" w:color="auto"/>
              <w:right w:val="single" w:sz="4" w:space="0" w:color="auto"/>
            </w:tcBorders>
          </w:tcPr>
          <w:p w14:paraId="607DC152" w14:textId="77777777" w:rsidR="008D0E37" w:rsidRDefault="008D0E37" w:rsidP="007F3D92">
            <w:r w:rsidRPr="00967618">
              <w:t xml:space="preserve">40 </w:t>
            </w:r>
            <w:r>
              <w:t>studies</w:t>
            </w:r>
            <w:r w:rsidRPr="00967618">
              <w:t xml:space="preserve"> </w:t>
            </w:r>
          </w:p>
          <w:p w14:paraId="536E4340" w14:textId="77777777" w:rsidR="008D0E37" w:rsidRDefault="008D0E37" w:rsidP="007F3D92">
            <w:r w:rsidRPr="00967618">
              <w:t>276,820</w:t>
            </w:r>
          </w:p>
        </w:tc>
        <w:tc>
          <w:tcPr>
            <w:tcW w:w="4962" w:type="dxa"/>
            <w:tcBorders>
              <w:top w:val="single" w:sz="4" w:space="0" w:color="auto"/>
              <w:left w:val="single" w:sz="4" w:space="0" w:color="auto"/>
              <w:bottom w:val="single" w:sz="4" w:space="0" w:color="auto"/>
              <w:right w:val="single" w:sz="4" w:space="0" w:color="auto"/>
            </w:tcBorders>
          </w:tcPr>
          <w:p w14:paraId="4816CDA2" w14:textId="77777777" w:rsidR="008D0E37" w:rsidRPr="00FB6327" w:rsidRDefault="008D0E37" w:rsidP="007F3D92">
            <w:r w:rsidRPr="00FB6327">
              <w:rPr>
                <w:b/>
              </w:rPr>
              <w:t>Aim</w:t>
            </w:r>
            <w:r>
              <w:t xml:space="preserve">: </w:t>
            </w:r>
            <w:r w:rsidRPr="00FB6327">
              <w:t>to determine the effectiveness and safety of any vitamin supplementation, on the risk of spontaneous</w:t>
            </w:r>
            <w:r>
              <w:t xml:space="preserve"> </w:t>
            </w:r>
            <w:r w:rsidRPr="00FB6327">
              <w:t>miscarriage.</w:t>
            </w:r>
          </w:p>
          <w:p w14:paraId="2DDBA275" w14:textId="77777777" w:rsidR="008D0E37" w:rsidRPr="00D404CA" w:rsidRDefault="008D0E37" w:rsidP="007F3D92">
            <w:r w:rsidRPr="00FB6327">
              <w:rPr>
                <w:b/>
              </w:rPr>
              <w:t>Methods</w:t>
            </w:r>
            <w:r>
              <w:t xml:space="preserve">: </w:t>
            </w:r>
            <w:r w:rsidRPr="00FB6327">
              <w:t>We searched the Cochrane Pregnancy and Childbirth Group Trials Register (6 November 2015) and reference lists of retrieved studies.</w:t>
            </w:r>
            <w:r>
              <w:t xml:space="preserve"> </w:t>
            </w:r>
            <w:r w:rsidRPr="00FB6327">
              <w:t>All randomised and quasi-randomised trials comparing supplementation during pregnancy with one or more vitamins with either placebo, other vitamins, no vitamins or other interventions. We have included supplementation that started prior to conception, periconceptionally or in early pregnancy (less than 20 weeks’ gestation).</w:t>
            </w:r>
          </w:p>
        </w:tc>
        <w:tc>
          <w:tcPr>
            <w:tcW w:w="4536" w:type="dxa"/>
            <w:tcBorders>
              <w:top w:val="single" w:sz="4" w:space="0" w:color="auto"/>
              <w:left w:val="single" w:sz="4" w:space="0" w:color="auto"/>
              <w:bottom w:val="single" w:sz="4" w:space="0" w:color="auto"/>
              <w:right w:val="single" w:sz="4" w:space="0" w:color="auto"/>
            </w:tcBorders>
          </w:tcPr>
          <w:p w14:paraId="5DF43DD7" w14:textId="69CF2EA1" w:rsidR="008D0E37" w:rsidRDefault="008D0E37" w:rsidP="007F3D92">
            <w:r>
              <w:t xml:space="preserve">Vitamin A </w:t>
            </w:r>
            <w:r w:rsidRPr="00074393">
              <w:t>compared</w:t>
            </w:r>
            <w:r>
              <w:t xml:space="preserve"> </w:t>
            </w:r>
            <w:r w:rsidRPr="00074393">
              <w:t>with placebo</w:t>
            </w:r>
            <w:r>
              <w:t>:</w:t>
            </w:r>
          </w:p>
          <w:p w14:paraId="7DF54B0D" w14:textId="788D7BDB" w:rsidR="008D0E37" w:rsidRDefault="008D0E37" w:rsidP="007F3D92">
            <w:pPr>
              <w:pStyle w:val="bullet"/>
            </w:pPr>
            <w:r>
              <w:t>Total fetal loss: RR 1.05, 95%</w:t>
            </w:r>
            <w:r w:rsidRPr="00074393">
              <w:t>CI 0.</w:t>
            </w:r>
            <w:r>
              <w:t>90</w:t>
            </w:r>
            <w:r w:rsidRPr="00074393">
              <w:t xml:space="preserve"> to 1.</w:t>
            </w:r>
            <w:r>
              <w:t>23</w:t>
            </w:r>
            <w:r w:rsidRPr="00074393">
              <w:t xml:space="preserve">, </w:t>
            </w:r>
            <w:r>
              <w:t>3 </w:t>
            </w:r>
            <w:r w:rsidRPr="00074393">
              <w:t xml:space="preserve">trials, </w:t>
            </w:r>
            <w:r>
              <w:t>n=</w:t>
            </w:r>
            <w:r w:rsidR="00D53A7D">
              <w:t>52,480</w:t>
            </w:r>
            <w:r w:rsidRPr="00074393">
              <w:t xml:space="preserve"> women</w:t>
            </w:r>
          </w:p>
          <w:p w14:paraId="464D2BC8" w14:textId="43831070" w:rsidR="008D0E37" w:rsidRDefault="008D0E37" w:rsidP="007F3D92">
            <w:pPr>
              <w:pStyle w:val="bullet"/>
            </w:pPr>
            <w:r>
              <w:t xml:space="preserve">Early or late miscarriage: </w:t>
            </w:r>
            <w:r w:rsidRPr="00074393">
              <w:t>RR 0.</w:t>
            </w:r>
            <w:r w:rsidR="00D53A7D">
              <w:t>98</w:t>
            </w:r>
            <w:r w:rsidRPr="00074393">
              <w:t>, 95% CI 0.</w:t>
            </w:r>
            <w:r w:rsidR="00D53A7D">
              <w:t>92</w:t>
            </w:r>
            <w:r w:rsidRPr="00074393">
              <w:t xml:space="preserve"> to 1.</w:t>
            </w:r>
            <w:r w:rsidR="00D53A7D">
              <w:t>04</w:t>
            </w:r>
            <w:r w:rsidRPr="00074393">
              <w:t xml:space="preserve">, </w:t>
            </w:r>
            <w:r w:rsidR="00D53A7D">
              <w:t>1</w:t>
            </w:r>
            <w:r w:rsidRPr="00074393">
              <w:t xml:space="preserve"> </w:t>
            </w:r>
            <w:r w:rsidR="00D53A7D">
              <w:t>trial</w:t>
            </w:r>
            <w:r w:rsidRPr="00074393">
              <w:t xml:space="preserve">, </w:t>
            </w:r>
            <w:r>
              <w:t>n=</w:t>
            </w:r>
            <w:r w:rsidR="00D53A7D">
              <w:t>39,668</w:t>
            </w:r>
          </w:p>
          <w:p w14:paraId="19956D74" w14:textId="2B440954" w:rsidR="008D0E37" w:rsidRPr="00D404CA" w:rsidRDefault="008D0E37" w:rsidP="00D53A7D">
            <w:pPr>
              <w:pStyle w:val="bullet"/>
            </w:pPr>
            <w:r>
              <w:t xml:space="preserve">Stillbirth: </w:t>
            </w:r>
            <w:r w:rsidRPr="00074393">
              <w:t xml:space="preserve">RR </w:t>
            </w:r>
            <w:r w:rsidR="00D53A7D">
              <w:t>0.95</w:t>
            </w:r>
            <w:r w:rsidRPr="00074393">
              <w:t>, 95%</w:t>
            </w:r>
            <w:r>
              <w:t xml:space="preserve"> </w:t>
            </w:r>
            <w:r w:rsidRPr="00074393">
              <w:t>CI 0.</w:t>
            </w:r>
            <w:r w:rsidR="00D53A7D">
              <w:t>86</w:t>
            </w:r>
            <w:r w:rsidRPr="00074393">
              <w:t xml:space="preserve"> to </w:t>
            </w:r>
            <w:r w:rsidR="00D53A7D">
              <w:t>1.06</w:t>
            </w:r>
            <w:r w:rsidRPr="00074393">
              <w:t xml:space="preserve">, </w:t>
            </w:r>
            <w:r w:rsidR="00D53A7D">
              <w:t>1 trial</w:t>
            </w:r>
            <w:r w:rsidRPr="00074393">
              <w:t xml:space="preserve">, </w:t>
            </w:r>
            <w:r>
              <w:t>n=</w:t>
            </w:r>
            <w:r w:rsidR="00D53A7D">
              <w:t>39,668</w:t>
            </w:r>
            <w:r w:rsidRPr="00074393">
              <w:t xml:space="preserve"> </w:t>
            </w:r>
          </w:p>
        </w:tc>
        <w:tc>
          <w:tcPr>
            <w:tcW w:w="1843" w:type="dxa"/>
            <w:tcBorders>
              <w:top w:val="single" w:sz="4" w:space="0" w:color="auto"/>
              <w:left w:val="single" w:sz="4" w:space="0" w:color="auto"/>
              <w:bottom w:val="single" w:sz="4" w:space="0" w:color="auto"/>
              <w:right w:val="single" w:sz="4" w:space="0" w:color="auto"/>
            </w:tcBorders>
          </w:tcPr>
          <w:p w14:paraId="1494ADCC" w14:textId="77777777" w:rsidR="008D0E37" w:rsidRPr="00D150D8" w:rsidRDefault="008D0E37" w:rsidP="007F3D92">
            <w:pPr>
              <w:keepNext/>
            </w:pPr>
          </w:p>
        </w:tc>
      </w:tr>
      <w:tr w:rsidR="00BE043C" w:rsidRPr="00D150D8" w14:paraId="694E678D" w14:textId="77777777" w:rsidTr="007F3D92">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304" w:type="dxa"/>
            <w:tcBorders>
              <w:top w:val="single" w:sz="4" w:space="0" w:color="auto"/>
              <w:left w:val="single" w:sz="4" w:space="0" w:color="auto"/>
              <w:bottom w:val="single" w:sz="4" w:space="0" w:color="auto"/>
              <w:right w:val="single" w:sz="4" w:space="0" w:color="auto"/>
            </w:tcBorders>
          </w:tcPr>
          <w:p w14:paraId="601BC54F" w14:textId="4FFEBA5C" w:rsidR="00BE043C" w:rsidRDefault="00BE043C" w:rsidP="002747EA">
            <w:r>
              <w:t>McCauley et al 2015</w:t>
            </w:r>
            <w:r w:rsidR="00E51743">
              <w:fldChar w:fldCharType="begin">
                <w:fldData xml:space="preserve">PEVuZE5vdGU+PENpdGU+PEF1dGhvcj5NY0NhdWxleTwvQXV0aG9yPjxZZWFyPjIwMTU8L1llYXI+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</w:fldData>
              </w:fldChar>
            </w:r>
            <w:r w:rsidR="002747EA">
              <w:instrText xml:space="preserve"> ADDIN EN.CITE </w:instrText>
            </w:r>
            <w:r w:rsidR="002747EA">
              <w:fldChar w:fldCharType="begin">
                <w:fldData xml:space="preserve">PEVuZE5vdGU+PENpdGU+PEF1dGhvcj5NY0NhdWxleTwvQXV0aG9yPjxZZWFyPjIwMTU8L1llYXI+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</w:fldData>
              </w:fldChar>
            </w:r>
            <w:r w:rsidR="002747EA">
              <w:instrText xml:space="preserve"> ADDIN EN.CITE.DATA </w:instrText>
            </w:r>
            <w:r w:rsidR="002747EA">
              <w:fldChar w:fldCharType="end"/>
            </w:r>
            <w:r w:rsidR="00E51743">
              <w:fldChar w:fldCharType="separate"/>
            </w:r>
            <w:r w:rsidR="002747EA" w:rsidRPr="002747EA">
              <w:rPr>
                <w:noProof/>
                <w:vertAlign w:val="superscript"/>
              </w:rPr>
              <w:t>155</w:t>
            </w:r>
            <w:r w:rsidR="00E51743">
              <w:fldChar w:fldCharType="end"/>
            </w:r>
          </w:p>
        </w:tc>
        <w:tc>
          <w:tcPr>
            <w:tcW w:w="1247" w:type="dxa"/>
            <w:tcBorders>
              <w:top w:val="single" w:sz="4" w:space="0" w:color="auto"/>
              <w:left w:val="single" w:sz="4" w:space="0" w:color="auto"/>
              <w:bottom w:val="single" w:sz="4" w:space="0" w:color="auto"/>
              <w:right w:val="single" w:sz="4" w:space="0" w:color="auto"/>
            </w:tcBorders>
          </w:tcPr>
          <w:p w14:paraId="0BE6883C" w14:textId="77777777" w:rsidR="00BE043C" w:rsidRDefault="00652F48" w:rsidP="007F3D92">
            <w:r>
              <w:t>19 trials</w:t>
            </w:r>
          </w:p>
          <w:p w14:paraId="246D5373" w14:textId="77E8A7D3" w:rsidR="00652F48" w:rsidRPr="00967618" w:rsidRDefault="00652F48" w:rsidP="007F3D92">
            <w:r>
              <w:t>Over 310,000 women</w:t>
            </w:r>
          </w:p>
        </w:tc>
        <w:tc>
          <w:tcPr>
            <w:tcW w:w="4962" w:type="dxa"/>
            <w:tcBorders>
              <w:top w:val="single" w:sz="4" w:space="0" w:color="auto"/>
              <w:left w:val="single" w:sz="4" w:space="0" w:color="auto"/>
              <w:bottom w:val="single" w:sz="4" w:space="0" w:color="auto"/>
              <w:right w:val="single" w:sz="4" w:space="0" w:color="auto"/>
            </w:tcBorders>
          </w:tcPr>
          <w:p w14:paraId="68A49C34" w14:textId="77777777" w:rsidR="00BE043C" w:rsidRDefault="00BE043C" w:rsidP="00BE043C">
            <w:r w:rsidRPr="00BE043C">
              <w:rPr>
                <w:b/>
              </w:rPr>
              <w:t>Aim</w:t>
            </w:r>
            <w:r>
              <w:t xml:space="preserve">: </w:t>
            </w:r>
            <w:r w:rsidRPr="00BE043C">
              <w:t xml:space="preserve">To review the effects of supplementation of vitamin A, or one of its derivatives, during pregnancy, alone or in combination with other vitamins and micronutrients, on maternal and newborn clinical outcomes. </w:t>
            </w:r>
          </w:p>
          <w:p w14:paraId="11271DE6" w14:textId="05432C24" w:rsidR="00BE043C" w:rsidRPr="00FB6327" w:rsidRDefault="00BE043C" w:rsidP="00BE043C">
            <w:pPr>
              <w:rPr>
                <w:b/>
              </w:rPr>
            </w:pPr>
            <w:r w:rsidRPr="00BE043C">
              <w:rPr>
                <w:b/>
              </w:rPr>
              <w:t>Methods</w:t>
            </w:r>
            <w:r w:rsidRPr="00BE043C">
              <w:t xml:space="preserve">: We searched the Cochrane Pregnancy and Childbirth Group's Trials Register (30 March 2015) and reference lists of retrieved studies. All randomised or quasi-randomised trials, including cluster-randomised trials, evaluating the effect of vitamin A supplementation in pregnant women. </w:t>
            </w:r>
          </w:p>
        </w:tc>
        <w:tc>
          <w:tcPr>
            <w:tcW w:w="4536" w:type="dxa"/>
            <w:tcBorders>
              <w:top w:val="single" w:sz="4" w:space="0" w:color="auto"/>
              <w:left w:val="single" w:sz="4" w:space="0" w:color="auto"/>
              <w:bottom w:val="single" w:sz="4" w:space="0" w:color="auto"/>
              <w:right w:val="single" w:sz="4" w:space="0" w:color="auto"/>
            </w:tcBorders>
          </w:tcPr>
          <w:p w14:paraId="1AC79400" w14:textId="77777777" w:rsidR="00652F48" w:rsidRDefault="00BE043C" w:rsidP="00BE043C">
            <w:r w:rsidRPr="00BE043C">
              <w:t>Vitamin A alone versus placebo or no treatment</w:t>
            </w:r>
            <w:r w:rsidR="00652F48">
              <w:t>:</w:t>
            </w:r>
          </w:p>
          <w:p w14:paraId="50BB46E8" w14:textId="4ACF5FDF" w:rsidR="00652F48" w:rsidRDefault="00652F48" w:rsidP="00652F48">
            <w:pPr>
              <w:pStyle w:val="bullet"/>
            </w:pPr>
            <w:r>
              <w:t>M</w:t>
            </w:r>
            <w:r w:rsidR="00BE043C" w:rsidRPr="00BE043C">
              <w:t>aternal mortality</w:t>
            </w:r>
            <w:r>
              <w:t>: RR</w:t>
            </w:r>
            <w:r w:rsidR="00BE043C" w:rsidRPr="00BE043C">
              <w:t xml:space="preserve"> 0.88</w:t>
            </w:r>
            <w:r>
              <w:t xml:space="preserve"> (</w:t>
            </w:r>
            <w:r w:rsidR="00BE043C" w:rsidRPr="00BE043C">
              <w:t>0.65 to 1.20</w:t>
            </w:r>
            <w:r>
              <w:t>)</w:t>
            </w:r>
            <w:r w:rsidR="00BE043C" w:rsidRPr="00BE043C">
              <w:t xml:space="preserve">; </w:t>
            </w:r>
            <w:r>
              <w:t>4 </w:t>
            </w:r>
            <w:r w:rsidR="00BE043C" w:rsidRPr="00BE043C">
              <w:t>trials</w:t>
            </w:r>
            <w:r>
              <w:t xml:space="preserve">; n=154,039; high </w:t>
            </w:r>
            <w:r w:rsidR="00FB2A6C">
              <w:t>certainty</w:t>
            </w:r>
            <w:r>
              <w:t xml:space="preserve"> </w:t>
            </w:r>
          </w:p>
          <w:p w14:paraId="2D1CE3D6" w14:textId="1313C4D3" w:rsidR="00652F48" w:rsidRDefault="00652F48" w:rsidP="00652F48">
            <w:pPr>
              <w:pStyle w:val="bullet"/>
            </w:pPr>
            <w:r>
              <w:t xml:space="preserve">Perinatal mortality: </w:t>
            </w:r>
            <w:r w:rsidR="00BE043C" w:rsidRPr="00BE043C">
              <w:t>RR 1.01</w:t>
            </w:r>
            <w:r>
              <w:t xml:space="preserve"> (0.95 to 1.07);</w:t>
            </w:r>
            <w:r w:rsidR="00BE043C" w:rsidRPr="00BE043C">
              <w:t xml:space="preserve"> </w:t>
            </w:r>
            <w:r>
              <w:t>1 </w:t>
            </w:r>
            <w:r w:rsidR="00BE043C" w:rsidRPr="00BE043C">
              <w:t xml:space="preserve">study, </w:t>
            </w:r>
            <w:r>
              <w:t xml:space="preserve">n=76,178; </w:t>
            </w:r>
            <w:r w:rsidR="00BE043C" w:rsidRPr="00BE043C">
              <w:t xml:space="preserve">high </w:t>
            </w:r>
            <w:r w:rsidR="00FB2A6C">
              <w:t>certainty</w:t>
            </w:r>
            <w:r w:rsidR="00BE043C" w:rsidRPr="00BE043C">
              <w:t xml:space="preserve"> </w:t>
            </w:r>
          </w:p>
          <w:p w14:paraId="1D23F58F" w14:textId="5BDB59CE" w:rsidR="00652F48" w:rsidRDefault="00652F48" w:rsidP="00652F48">
            <w:pPr>
              <w:pStyle w:val="bullet"/>
            </w:pPr>
            <w:r>
              <w:t xml:space="preserve">Preterm birth: </w:t>
            </w:r>
            <w:r w:rsidR="00BE043C" w:rsidRPr="00BE043C">
              <w:t>RR 0.98</w:t>
            </w:r>
            <w:r>
              <w:t xml:space="preserve"> (0.94 to 1.01);</w:t>
            </w:r>
            <w:r w:rsidR="00BE043C" w:rsidRPr="00BE043C">
              <w:t xml:space="preserve"> </w:t>
            </w:r>
            <w:r>
              <w:t>5</w:t>
            </w:r>
            <w:r w:rsidR="00BE043C" w:rsidRPr="00BE043C">
              <w:t xml:space="preserve"> studies, </w:t>
            </w:r>
            <w:r>
              <w:t xml:space="preserve">n=48,007; </w:t>
            </w:r>
            <w:r w:rsidR="00BE043C" w:rsidRPr="00BE043C">
              <w:t xml:space="preserve">high </w:t>
            </w:r>
            <w:r w:rsidR="00FB2A6C">
              <w:t>certainty</w:t>
            </w:r>
          </w:p>
          <w:p w14:paraId="0B3A3039" w14:textId="72A1C557" w:rsidR="00652F48" w:rsidRDefault="00652F48" w:rsidP="00652F48">
            <w:pPr>
              <w:pStyle w:val="bullet"/>
            </w:pPr>
            <w:r>
              <w:t xml:space="preserve">Maternal clinical infection: </w:t>
            </w:r>
            <w:r w:rsidR="00BE043C" w:rsidRPr="00BE043C">
              <w:t>RR 0.45</w:t>
            </w:r>
            <w:r>
              <w:t xml:space="preserve"> (0.20 to 0.99);</w:t>
            </w:r>
            <w:r w:rsidR="00BE043C" w:rsidRPr="00BE043C">
              <w:t xml:space="preserve"> </w:t>
            </w:r>
            <w:r>
              <w:t>5</w:t>
            </w:r>
            <w:r w:rsidR="00BE043C" w:rsidRPr="00BE043C">
              <w:t xml:space="preserve"> trials; </w:t>
            </w:r>
            <w:r>
              <w:t xml:space="preserve">n=17,313; low </w:t>
            </w:r>
            <w:r w:rsidR="00FB2A6C">
              <w:t>certainty</w:t>
            </w:r>
            <w:r w:rsidR="00BE043C" w:rsidRPr="00BE043C">
              <w:t xml:space="preserve"> </w:t>
            </w:r>
          </w:p>
          <w:p w14:paraId="24B2C019" w14:textId="377236BA" w:rsidR="00BE043C" w:rsidRDefault="00652F48" w:rsidP="00652F48">
            <w:pPr>
              <w:pStyle w:val="bullet"/>
            </w:pPr>
            <w:r>
              <w:t>M</w:t>
            </w:r>
            <w:r w:rsidR="00BE043C" w:rsidRPr="00BE043C">
              <w:t>aternal anaemia (RR 0.64</w:t>
            </w:r>
            <w:r>
              <w:t xml:space="preserve"> (</w:t>
            </w:r>
            <w:r w:rsidR="00BE043C" w:rsidRPr="00BE043C">
              <w:t>0.43 to 0.94</w:t>
            </w:r>
            <w:r>
              <w:t>)</w:t>
            </w:r>
            <w:r w:rsidR="00BE043C" w:rsidRPr="00BE043C">
              <w:t xml:space="preserve">; </w:t>
            </w:r>
            <w:r>
              <w:t>3 </w:t>
            </w:r>
            <w:r w:rsidR="00BE043C" w:rsidRPr="00BE043C">
              <w:t xml:space="preserve">studies, </w:t>
            </w:r>
            <w:r>
              <w:t xml:space="preserve">n=15,649; </w:t>
            </w:r>
            <w:r w:rsidR="00BE043C" w:rsidRPr="00BE043C">
              <w:t xml:space="preserve">moderate </w:t>
            </w:r>
            <w:r w:rsidR="00FB2A6C">
              <w:t>certainty</w:t>
            </w:r>
            <w:r w:rsidR="00BE043C" w:rsidRPr="00BE043C">
              <w:t xml:space="preserve"> </w:t>
            </w:r>
          </w:p>
        </w:tc>
        <w:tc>
          <w:tcPr>
            <w:tcW w:w="1843" w:type="dxa"/>
            <w:tcBorders>
              <w:top w:val="single" w:sz="4" w:space="0" w:color="auto"/>
              <w:left w:val="single" w:sz="4" w:space="0" w:color="auto"/>
              <w:bottom w:val="single" w:sz="4" w:space="0" w:color="auto"/>
              <w:right w:val="single" w:sz="4" w:space="0" w:color="auto"/>
            </w:tcBorders>
          </w:tcPr>
          <w:p w14:paraId="788033C1" w14:textId="77777777" w:rsidR="00BE043C" w:rsidRPr="00D150D8" w:rsidRDefault="00BE043C" w:rsidP="007F3D92">
            <w:pPr>
              <w:keepNext/>
            </w:pPr>
          </w:p>
        </w:tc>
      </w:tr>
    </w:tbl>
    <w:p w14:paraId="6A49E20E" w14:textId="18A82EAF" w:rsidR="00D61661" w:rsidRDefault="009C163D" w:rsidP="005719CE">
      <w:pPr>
        <w:pStyle w:val="TableName"/>
        <w:ind w:left="1134" w:hanging="1134"/>
      </w:pPr>
      <w:bookmarkStart w:id="87" w:name="_Toc40956622"/>
      <w:r>
        <w:t xml:space="preserve">Q3 </w:t>
      </w:r>
      <w:r w:rsidR="00D61661">
        <w:t xml:space="preserve">Harms and benefits of vitamin </w:t>
      </w:r>
      <w:r w:rsidR="005241DC">
        <w:t>A</w:t>
      </w:r>
      <w:r w:rsidR="00D61661">
        <w:t xml:space="preserve"> supplementation in pregnancy — RCTs</w:t>
      </w:r>
      <w:bookmarkEnd w:id="87"/>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44: Q3 Harms and benefits of vitamin A supplementation in pregnancy — RCTs"/>
      </w:tblPr>
      <w:tblGrid>
        <w:gridCol w:w="1304"/>
        <w:gridCol w:w="1247"/>
        <w:gridCol w:w="4962"/>
        <w:gridCol w:w="4536"/>
        <w:gridCol w:w="1843"/>
      </w:tblGrid>
      <w:tr w:rsidR="00D61661" w:rsidRPr="00F350A6" w14:paraId="3B0B9B05" w14:textId="77777777" w:rsidTr="003F0702">
        <w:trPr>
          <w:cantSplit/>
          <w:trHeight w:val="390"/>
          <w:tblHeader/>
        </w:trPr>
        <w:tc>
          <w:tcPr>
            <w:tcW w:w="1304" w:type="dxa"/>
          </w:tcPr>
          <w:p w14:paraId="2F7217B7" w14:textId="77777777" w:rsidR="00D61661" w:rsidRPr="00F350A6" w:rsidRDefault="00D61661" w:rsidP="003F0702">
            <w:pPr>
              <w:keepNext/>
              <w:rPr>
                <w:b/>
              </w:rPr>
            </w:pPr>
            <w:r>
              <w:rPr>
                <w:b/>
              </w:rPr>
              <w:t>Study ref</w:t>
            </w:r>
          </w:p>
        </w:tc>
        <w:tc>
          <w:tcPr>
            <w:tcW w:w="1247" w:type="dxa"/>
          </w:tcPr>
          <w:p w14:paraId="47049F25" w14:textId="77777777" w:rsidR="00D61661" w:rsidRPr="00F350A6" w:rsidRDefault="00D61661" w:rsidP="003F0702">
            <w:pPr>
              <w:keepNext/>
              <w:rPr>
                <w:b/>
              </w:rPr>
            </w:pPr>
            <w:r>
              <w:rPr>
                <w:b/>
              </w:rPr>
              <w:t>N</w:t>
            </w:r>
          </w:p>
        </w:tc>
        <w:tc>
          <w:tcPr>
            <w:tcW w:w="4962" w:type="dxa"/>
          </w:tcPr>
          <w:p w14:paraId="175A3C37" w14:textId="77777777" w:rsidR="00D61661" w:rsidRPr="00F350A6" w:rsidRDefault="00D61661" w:rsidP="003F0702">
            <w:pPr>
              <w:keepNext/>
              <w:rPr>
                <w:b/>
              </w:rPr>
            </w:pPr>
            <w:r>
              <w:rPr>
                <w:b/>
              </w:rPr>
              <w:t>Aim/population/intervention</w:t>
            </w:r>
          </w:p>
        </w:tc>
        <w:tc>
          <w:tcPr>
            <w:tcW w:w="4536" w:type="dxa"/>
          </w:tcPr>
          <w:p w14:paraId="7BC4C16D" w14:textId="77777777" w:rsidR="00D61661" w:rsidRPr="00F350A6" w:rsidRDefault="00D61661" w:rsidP="003F0702">
            <w:pPr>
              <w:keepNext/>
              <w:rPr>
                <w:b/>
              </w:rPr>
            </w:pPr>
            <w:r>
              <w:rPr>
                <w:b/>
              </w:rPr>
              <w:t>Results</w:t>
            </w:r>
          </w:p>
        </w:tc>
        <w:tc>
          <w:tcPr>
            <w:tcW w:w="1843" w:type="dxa"/>
          </w:tcPr>
          <w:p w14:paraId="463D5C52" w14:textId="77777777" w:rsidR="00D61661" w:rsidRPr="00F350A6" w:rsidRDefault="00D61661" w:rsidP="003F0702">
            <w:pPr>
              <w:keepNext/>
              <w:rPr>
                <w:b/>
              </w:rPr>
            </w:pPr>
            <w:r>
              <w:rPr>
                <w:b/>
              </w:rPr>
              <w:t>Comments</w:t>
            </w:r>
          </w:p>
        </w:tc>
      </w:tr>
      <w:tr w:rsidR="005241DC" w:rsidRPr="005241DC" w14:paraId="2E23D978" w14:textId="77777777" w:rsidTr="003F0702">
        <w:trPr>
          <w:cantSplit/>
          <w:trHeight w:val="390"/>
          <w:tblHeader/>
        </w:trPr>
        <w:tc>
          <w:tcPr>
            <w:tcW w:w="1304" w:type="dxa"/>
          </w:tcPr>
          <w:p w14:paraId="021C393E" w14:textId="7EA51E9B" w:rsidR="005241DC" w:rsidRDefault="005241DC" w:rsidP="003F0702">
            <w:pPr>
              <w:keepNext/>
            </w:pPr>
            <w:r>
              <w:t>Ali et al 2017</w:t>
            </w:r>
            <w:r w:rsidR="00E51743">
              <w:fldChar w:fldCharType="begin">
                <w:fldData xml:space="preserve">PEVuZE5vdGU+PENpdGU+PEF1dGhvcj5BbGk8L0F1dGhvcj48WWVhcj4yMDE3PC9ZZWFyPjxSZWNO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</w:fldData>
              </w:fldChar>
            </w:r>
            <w:r w:rsidR="002747EA">
              <w:instrText xml:space="preserve"> ADDIN EN.CITE </w:instrText>
            </w:r>
            <w:r w:rsidR="002747EA">
              <w:fldChar w:fldCharType="begin">
                <w:fldData xml:space="preserve">PEVuZE5vdGU+PENpdGU+PEF1dGhvcj5BbGk8L0F1dGhvcj48WWVhcj4yMDE3PC9ZZWFyPjxSZWNO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</w:fldData>
              </w:fldChar>
            </w:r>
            <w:r w:rsidR="002747EA">
              <w:instrText xml:space="preserve"> ADDIN EN.CITE.DATA </w:instrText>
            </w:r>
            <w:r w:rsidR="002747EA">
              <w:fldChar w:fldCharType="end"/>
            </w:r>
            <w:r w:rsidR="00E51743">
              <w:fldChar w:fldCharType="separate"/>
            </w:r>
            <w:r w:rsidR="002747EA" w:rsidRPr="002747EA">
              <w:rPr>
                <w:noProof/>
                <w:vertAlign w:val="superscript"/>
              </w:rPr>
              <w:t>156</w:t>
            </w:r>
            <w:r w:rsidR="00E51743">
              <w:fldChar w:fldCharType="end"/>
            </w:r>
          </w:p>
          <w:p w14:paraId="68CA8607" w14:textId="0FCCA511" w:rsidR="00A65929" w:rsidRPr="005241DC" w:rsidRDefault="00A65929" w:rsidP="003F0702">
            <w:pPr>
              <w:keepNext/>
            </w:pPr>
            <w:r>
              <w:t>Bangladesh</w:t>
            </w:r>
          </w:p>
        </w:tc>
        <w:tc>
          <w:tcPr>
            <w:tcW w:w="1247" w:type="dxa"/>
          </w:tcPr>
          <w:p w14:paraId="3C84A564" w14:textId="540C49A3" w:rsidR="005241DC" w:rsidRPr="005241DC" w:rsidRDefault="00063055" w:rsidP="003F0702">
            <w:pPr>
              <w:keepNext/>
            </w:pPr>
            <w:r>
              <w:t>1,577 children</w:t>
            </w:r>
          </w:p>
        </w:tc>
        <w:tc>
          <w:tcPr>
            <w:tcW w:w="4962" w:type="dxa"/>
          </w:tcPr>
          <w:p w14:paraId="309CFD45" w14:textId="77777777" w:rsidR="00A65929" w:rsidRDefault="00A65929" w:rsidP="00A65929">
            <w:r>
              <w:t>Aim: T</w:t>
            </w:r>
            <w:r w:rsidRPr="00A65929">
              <w:t>o examine independent and combined effects of antenatal and newborn supplementation with vitamin A on the cognitive function of children at 8 y of age.</w:t>
            </w:r>
          </w:p>
          <w:p w14:paraId="0D0F2CCD" w14:textId="435FFA26" w:rsidR="00A65929" w:rsidRDefault="00A65929" w:rsidP="00A65929">
            <w:r w:rsidRPr="00063055">
              <w:rPr>
                <w:b/>
              </w:rPr>
              <w:t>Population</w:t>
            </w:r>
            <w:r>
              <w:t xml:space="preserve">: </w:t>
            </w:r>
            <w:r w:rsidR="00063055">
              <w:t>Pregnant women; follow-up of children at 8 years.</w:t>
            </w:r>
            <w:r w:rsidRPr="00A65929">
              <w:t xml:space="preserve"> </w:t>
            </w:r>
          </w:p>
          <w:p w14:paraId="47C9C7EB" w14:textId="3F4E12BF" w:rsidR="005241DC" w:rsidRPr="00063055" w:rsidRDefault="00A65929" w:rsidP="00063055">
            <w:pPr>
              <w:rPr>
                <w:sz w:val="14"/>
                <w:szCs w:val="14"/>
              </w:rPr>
            </w:pPr>
            <w:r w:rsidRPr="00063055">
              <w:rPr>
                <w:b/>
              </w:rPr>
              <w:t>Intervention</w:t>
            </w:r>
            <w:r>
              <w:t xml:space="preserve">: </w:t>
            </w:r>
            <w:r w:rsidR="00063055" w:rsidRPr="00063055">
              <w:t>weekly oral doses of vitamin A (23,300 IU or 7000 mg retinol equivalents)</w:t>
            </w:r>
          </w:p>
        </w:tc>
        <w:tc>
          <w:tcPr>
            <w:tcW w:w="4536" w:type="dxa"/>
          </w:tcPr>
          <w:p w14:paraId="1FA588E1" w14:textId="77777777" w:rsidR="005241DC" w:rsidRDefault="005241DC" w:rsidP="003F0702">
            <w:pPr>
              <w:keepNext/>
            </w:pPr>
            <w:r>
              <w:t>Antenatal vitamin A supplementation vs placebo:</w:t>
            </w:r>
          </w:p>
          <w:p w14:paraId="69108A29" w14:textId="5B1D30C8" w:rsidR="005241DC" w:rsidRDefault="005241DC" w:rsidP="005241DC">
            <w:pPr>
              <w:pStyle w:val="bullet"/>
            </w:pPr>
            <w:r>
              <w:t>Proportion failed number stroop</w:t>
            </w:r>
            <w:r w:rsidR="005056D2">
              <w:t xml:space="preserve"> test</w:t>
            </w:r>
            <w:r>
              <w:t>: 1.37 (0.99 to 1.89)</w:t>
            </w:r>
          </w:p>
          <w:p w14:paraId="7295196C" w14:textId="77777777" w:rsidR="005241DC" w:rsidRDefault="005241DC" w:rsidP="005241DC">
            <w:pPr>
              <w:pStyle w:val="bullet"/>
            </w:pPr>
            <w:r>
              <w:t>Scholastic achievement standard score difference:</w:t>
            </w:r>
          </w:p>
          <w:p w14:paraId="1BA35EA3" w14:textId="77777777" w:rsidR="005241DC" w:rsidRDefault="005241DC" w:rsidP="005241DC">
            <w:pPr>
              <w:pStyle w:val="Sub-bullet"/>
            </w:pPr>
            <w:r>
              <w:t>Reading: -1.2 (-5.0 to 2.7)</w:t>
            </w:r>
          </w:p>
          <w:p w14:paraId="7B87CACF" w14:textId="34938D60" w:rsidR="005241DC" w:rsidRDefault="005241DC" w:rsidP="005241DC">
            <w:pPr>
              <w:pStyle w:val="Sub-bullet"/>
            </w:pPr>
            <w:r>
              <w:t>Spelling: -1.1 (-4.2 to 2.0)</w:t>
            </w:r>
          </w:p>
          <w:p w14:paraId="23074D00" w14:textId="748BDC69" w:rsidR="005241DC" w:rsidRPr="005241DC" w:rsidRDefault="005241DC" w:rsidP="005241DC">
            <w:pPr>
              <w:pStyle w:val="Sub-bullet"/>
            </w:pPr>
            <w:r>
              <w:t>Maths: -0.4 (-.28 to 2.1)</w:t>
            </w:r>
          </w:p>
        </w:tc>
        <w:tc>
          <w:tcPr>
            <w:tcW w:w="1843" w:type="dxa"/>
          </w:tcPr>
          <w:p w14:paraId="6A21CF8A" w14:textId="77777777" w:rsidR="005241DC" w:rsidRPr="005241DC" w:rsidRDefault="005241DC" w:rsidP="003F0702">
            <w:pPr>
              <w:keepNext/>
            </w:pPr>
          </w:p>
        </w:tc>
      </w:tr>
    </w:tbl>
    <w:p w14:paraId="67EF40ED" w14:textId="4F8D28D5" w:rsidR="001D527F" w:rsidRDefault="009C163D" w:rsidP="005719CE">
      <w:pPr>
        <w:pStyle w:val="TableName"/>
        <w:ind w:left="1134" w:hanging="1134"/>
      </w:pPr>
      <w:bookmarkStart w:id="88" w:name="_Toc40956623"/>
      <w:r>
        <w:t xml:space="preserve">Q3 </w:t>
      </w:r>
      <w:r w:rsidR="001D527F">
        <w:t xml:space="preserve">Harms and benefits of </w:t>
      </w:r>
      <w:r>
        <w:t xml:space="preserve">multiple micronutrient </w:t>
      </w:r>
      <w:r w:rsidR="001D527F">
        <w:t>supplementation in pregnancy — systematic reviews</w:t>
      </w:r>
      <w:bookmarkEnd w:id="88"/>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45: Q3 Harms and benefits of multiple micronutrient supplementation in pregnancy — systematic reviews"/>
      </w:tblPr>
      <w:tblGrid>
        <w:gridCol w:w="1304"/>
        <w:gridCol w:w="1247"/>
        <w:gridCol w:w="4962"/>
        <w:gridCol w:w="4536"/>
        <w:gridCol w:w="1843"/>
      </w:tblGrid>
      <w:tr w:rsidR="001D527F" w:rsidRPr="00F350A6" w14:paraId="0422EDE9" w14:textId="77777777" w:rsidTr="00D97E8C">
        <w:trPr>
          <w:cantSplit/>
          <w:trHeight w:val="390"/>
          <w:tblHeader/>
        </w:trPr>
        <w:tc>
          <w:tcPr>
            <w:tcW w:w="1304" w:type="dxa"/>
            <w:tcBorders>
              <w:bottom w:val="single" w:sz="4" w:space="0" w:color="auto"/>
            </w:tcBorders>
          </w:tcPr>
          <w:p w14:paraId="609AC3EC" w14:textId="77777777" w:rsidR="001D527F" w:rsidRPr="00F350A6" w:rsidRDefault="001D527F" w:rsidP="007F3D92">
            <w:pPr>
              <w:keepNext/>
              <w:rPr>
                <w:b/>
              </w:rPr>
            </w:pPr>
            <w:r>
              <w:rPr>
                <w:b/>
              </w:rPr>
              <w:t>Study ref</w:t>
            </w:r>
          </w:p>
        </w:tc>
        <w:tc>
          <w:tcPr>
            <w:tcW w:w="1247" w:type="dxa"/>
            <w:tcBorders>
              <w:bottom w:val="single" w:sz="4" w:space="0" w:color="auto"/>
            </w:tcBorders>
          </w:tcPr>
          <w:p w14:paraId="2C5B304B" w14:textId="77777777" w:rsidR="001D527F" w:rsidRPr="00F350A6" w:rsidRDefault="001D527F" w:rsidP="007F3D92">
            <w:pPr>
              <w:keepNext/>
              <w:rPr>
                <w:b/>
              </w:rPr>
            </w:pPr>
            <w:r>
              <w:rPr>
                <w:b/>
              </w:rPr>
              <w:t>N</w:t>
            </w:r>
          </w:p>
        </w:tc>
        <w:tc>
          <w:tcPr>
            <w:tcW w:w="4962" w:type="dxa"/>
            <w:tcBorders>
              <w:bottom w:val="single" w:sz="4" w:space="0" w:color="auto"/>
            </w:tcBorders>
          </w:tcPr>
          <w:p w14:paraId="415874E1" w14:textId="77777777" w:rsidR="001D527F" w:rsidRPr="00F350A6" w:rsidRDefault="001D527F" w:rsidP="007F3D92">
            <w:pPr>
              <w:keepNext/>
              <w:rPr>
                <w:b/>
              </w:rPr>
            </w:pPr>
            <w:r>
              <w:rPr>
                <w:b/>
              </w:rPr>
              <w:t>Aim/methods</w:t>
            </w:r>
          </w:p>
        </w:tc>
        <w:tc>
          <w:tcPr>
            <w:tcW w:w="4536" w:type="dxa"/>
            <w:tcBorders>
              <w:bottom w:val="single" w:sz="4" w:space="0" w:color="auto"/>
            </w:tcBorders>
          </w:tcPr>
          <w:p w14:paraId="7988A816" w14:textId="77777777" w:rsidR="001D527F" w:rsidRPr="00F350A6" w:rsidRDefault="001D527F" w:rsidP="007F3D92">
            <w:pPr>
              <w:keepNext/>
              <w:rPr>
                <w:b/>
              </w:rPr>
            </w:pPr>
            <w:r>
              <w:rPr>
                <w:b/>
              </w:rPr>
              <w:t>Results</w:t>
            </w:r>
          </w:p>
        </w:tc>
        <w:tc>
          <w:tcPr>
            <w:tcW w:w="1843" w:type="dxa"/>
            <w:tcBorders>
              <w:bottom w:val="single" w:sz="4" w:space="0" w:color="auto"/>
            </w:tcBorders>
          </w:tcPr>
          <w:p w14:paraId="0AA557B8" w14:textId="77777777" w:rsidR="001D527F" w:rsidRPr="00F350A6" w:rsidRDefault="001D527F" w:rsidP="007F3D92">
            <w:pPr>
              <w:keepNext/>
              <w:rPr>
                <w:b/>
              </w:rPr>
            </w:pPr>
            <w:r>
              <w:rPr>
                <w:b/>
              </w:rPr>
              <w:t>Comments</w:t>
            </w:r>
          </w:p>
        </w:tc>
      </w:tr>
      <w:tr w:rsidR="00526FB5" w:rsidRPr="00D150D8" w14:paraId="1CBAB5EF" w14:textId="77777777" w:rsidTr="00D97E8C">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304" w:type="dxa"/>
            <w:tcBorders>
              <w:top w:val="single" w:sz="4" w:space="0" w:color="auto"/>
              <w:left w:val="single" w:sz="4" w:space="0" w:color="auto"/>
              <w:bottom w:val="single" w:sz="4" w:space="0" w:color="auto"/>
              <w:right w:val="single" w:sz="4" w:space="0" w:color="auto"/>
            </w:tcBorders>
          </w:tcPr>
          <w:p w14:paraId="48C8E6B4" w14:textId="24ED70CD" w:rsidR="00526FB5" w:rsidRDefault="00526FB5" w:rsidP="002747EA">
            <w:r>
              <w:t>Keats et al 2019</w:t>
            </w:r>
            <w:r w:rsidR="00BA7CBD">
              <w:fldChar w:fldCharType="begin">
                <w:fldData xml:space="preserve">PEVuZE5vdGU+PENpdGU+PEF1dGhvcj5LZWF0czwvQXV0aG9yPjxZZWFyPjIwMTk8L1llYXI+PFJl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</w:fldData>
              </w:fldChar>
            </w:r>
            <w:r w:rsidR="002747EA">
              <w:instrText xml:space="preserve"> ADDIN EN.CITE </w:instrText>
            </w:r>
            <w:r w:rsidR="002747EA">
              <w:fldChar w:fldCharType="begin">
                <w:fldData xml:space="preserve">PEVuZE5vdGU+PENpdGU+PEF1dGhvcj5LZWF0czwvQXV0aG9yPjxZZWFyPjIwMTk8L1llYXI+PFJl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</w:fldData>
              </w:fldChar>
            </w:r>
            <w:r w:rsidR="002747EA">
              <w:instrText xml:space="preserve"> ADDIN EN.CITE.DATA </w:instrText>
            </w:r>
            <w:r w:rsidR="002747EA">
              <w:fldChar w:fldCharType="end"/>
            </w:r>
            <w:r w:rsidR="00BA7CBD">
              <w:fldChar w:fldCharType="separate"/>
            </w:r>
            <w:r w:rsidR="002747EA" w:rsidRPr="002747EA">
              <w:rPr>
                <w:noProof/>
                <w:vertAlign w:val="superscript"/>
              </w:rPr>
              <w:t>164</w:t>
            </w:r>
            <w:r w:rsidR="00BA7CBD">
              <w:fldChar w:fldCharType="end"/>
            </w:r>
          </w:p>
        </w:tc>
        <w:tc>
          <w:tcPr>
            <w:tcW w:w="1247" w:type="dxa"/>
            <w:tcBorders>
              <w:top w:val="single" w:sz="4" w:space="0" w:color="auto"/>
              <w:left w:val="single" w:sz="4" w:space="0" w:color="auto"/>
              <w:bottom w:val="single" w:sz="4" w:space="0" w:color="auto"/>
              <w:right w:val="single" w:sz="4" w:space="0" w:color="auto"/>
            </w:tcBorders>
          </w:tcPr>
          <w:p w14:paraId="5E475889" w14:textId="26EC9FBD" w:rsidR="00526FB5" w:rsidRDefault="00526FB5" w:rsidP="007F3D92">
            <w:r>
              <w:t>20 RCTs</w:t>
            </w:r>
          </w:p>
        </w:tc>
        <w:tc>
          <w:tcPr>
            <w:tcW w:w="4962" w:type="dxa"/>
            <w:tcBorders>
              <w:top w:val="single" w:sz="4" w:space="0" w:color="auto"/>
              <w:left w:val="single" w:sz="4" w:space="0" w:color="auto"/>
              <w:bottom w:val="single" w:sz="4" w:space="0" w:color="auto"/>
              <w:right w:val="single" w:sz="4" w:space="0" w:color="auto"/>
            </w:tcBorders>
          </w:tcPr>
          <w:p w14:paraId="0853C539" w14:textId="644579B2" w:rsidR="00526FB5" w:rsidRDefault="00526FB5" w:rsidP="00526FB5">
            <w:r w:rsidRPr="00526FB5">
              <w:rPr>
                <w:b/>
              </w:rPr>
              <w:t>Aim</w:t>
            </w:r>
            <w:r>
              <w:t xml:space="preserve">: </w:t>
            </w:r>
            <w:r w:rsidRPr="00526FB5">
              <w:t xml:space="preserve">To evaluate the benefits of oral multiple-micronutrient </w:t>
            </w:r>
            <w:r>
              <w:t xml:space="preserve">(MMN) </w:t>
            </w:r>
            <w:r w:rsidRPr="00526FB5">
              <w:t xml:space="preserve">supplementation during pregnancy on maternal, fetal and infant health outcomes. </w:t>
            </w:r>
          </w:p>
          <w:p w14:paraId="721C751B" w14:textId="585A9AAC" w:rsidR="00526FB5" w:rsidRPr="00D07A1C" w:rsidRDefault="00526FB5" w:rsidP="00526FB5">
            <w:pPr>
              <w:rPr>
                <w:b/>
              </w:rPr>
            </w:pPr>
            <w:r w:rsidRPr="00526FB5">
              <w:rPr>
                <w:b/>
              </w:rPr>
              <w:t>Methods</w:t>
            </w:r>
            <w:r w:rsidRPr="00526FB5">
              <w:t xml:space="preserve">: All prospective randomised controlled trials evaluating MMN supplementation with iron and folic acid during pregnancy and its effects on pregnancy outcomes were eligible, irrespective of language or the publication status of the trials. We included cluster-randomised trials, but excluded quasi-randomised trials. Trial reports that were published as abstracts were eligible. </w:t>
            </w:r>
          </w:p>
        </w:tc>
        <w:tc>
          <w:tcPr>
            <w:tcW w:w="4536" w:type="dxa"/>
            <w:tcBorders>
              <w:top w:val="single" w:sz="4" w:space="0" w:color="auto"/>
              <w:left w:val="single" w:sz="4" w:space="0" w:color="auto"/>
              <w:bottom w:val="single" w:sz="4" w:space="0" w:color="auto"/>
              <w:right w:val="single" w:sz="4" w:space="0" w:color="auto"/>
            </w:tcBorders>
          </w:tcPr>
          <w:p w14:paraId="74ADC095" w14:textId="77777777" w:rsidR="00526FB5" w:rsidRDefault="00526FB5" w:rsidP="00526FB5">
            <w:r w:rsidRPr="00526FB5">
              <w:t>MMN with iron and folic acid versus i</w:t>
            </w:r>
            <w:r>
              <w:t>ron, with or without folic acid:</w:t>
            </w:r>
          </w:p>
          <w:p w14:paraId="2949AA05" w14:textId="2A0A7BC2" w:rsidR="00526FB5" w:rsidRPr="00616624" w:rsidRDefault="00526FB5" w:rsidP="00616624">
            <w:pPr>
              <w:pStyle w:val="bullet"/>
            </w:pPr>
            <w:r w:rsidRPr="00526FB5">
              <w:t>preterm</w:t>
            </w:r>
            <w:r w:rsidRPr="00616624">
              <w:t xml:space="preserve"> birth</w:t>
            </w:r>
            <w:r w:rsidR="00293A97" w:rsidRPr="00616624">
              <w:t xml:space="preserve"> (&lt;37 weeks)</w:t>
            </w:r>
            <w:r w:rsidRPr="00616624">
              <w:t xml:space="preserve">: RR 0.95, 95%CI 0.90 to 1.01; 18 trials, </w:t>
            </w:r>
            <w:r w:rsidR="00616624" w:rsidRPr="00616624">
              <w:t>n=</w:t>
            </w:r>
            <w:r w:rsidRPr="00616624">
              <w:t>91,425; moderate-</w:t>
            </w:r>
            <w:r w:rsidR="00FB2A6C">
              <w:t>certainty</w:t>
            </w:r>
            <w:r w:rsidRPr="00616624">
              <w:t xml:space="preserve"> </w:t>
            </w:r>
          </w:p>
          <w:p w14:paraId="2C13DD10" w14:textId="6A2D4966" w:rsidR="00526FB5" w:rsidRPr="00616624" w:rsidRDefault="00526FB5" w:rsidP="00616624">
            <w:pPr>
              <w:pStyle w:val="bullet"/>
            </w:pPr>
            <w:r w:rsidRPr="00616624">
              <w:t>very preterm birth</w:t>
            </w:r>
            <w:r w:rsidR="00293A97" w:rsidRPr="00616624">
              <w:t xml:space="preserve"> (&lt;34 weeks)</w:t>
            </w:r>
            <w:r w:rsidRPr="00616624">
              <w:t xml:space="preserve">: RR 0.81, 95% CI 0.71 to 0.93; 4 trials, </w:t>
            </w:r>
            <w:r w:rsidR="00616624" w:rsidRPr="00616624">
              <w:t>n=</w:t>
            </w:r>
            <w:r w:rsidRPr="00616624">
              <w:t xml:space="preserve">37,701 </w:t>
            </w:r>
          </w:p>
          <w:p w14:paraId="7B8FF7AD" w14:textId="31719D22" w:rsidR="00526FB5" w:rsidRPr="00616624" w:rsidRDefault="00526FB5" w:rsidP="00616624">
            <w:pPr>
              <w:pStyle w:val="bullet"/>
            </w:pPr>
            <w:r w:rsidRPr="00616624">
              <w:t xml:space="preserve">small-for-gestational age: RR 0.92, 95% CI 0.88 to 0.97; 17 trials; </w:t>
            </w:r>
            <w:r w:rsidR="00616624" w:rsidRPr="00616624">
              <w:t>n=</w:t>
            </w:r>
            <w:r w:rsidRPr="00616624">
              <w:t>57,348; moderate-</w:t>
            </w:r>
            <w:r w:rsidR="00FB2A6C">
              <w:t>certainty</w:t>
            </w:r>
            <w:r w:rsidRPr="00616624">
              <w:t xml:space="preserve"> </w:t>
            </w:r>
          </w:p>
          <w:p w14:paraId="3377B8E9" w14:textId="6CF942A1" w:rsidR="00526FB5" w:rsidRPr="00616624" w:rsidRDefault="00526FB5" w:rsidP="00616624">
            <w:pPr>
              <w:pStyle w:val="bullet"/>
            </w:pPr>
            <w:r w:rsidRPr="00616624">
              <w:t xml:space="preserve">low birthweight: RR 0.88, 95% CI 0.85 to 0.91; 18 trials, </w:t>
            </w:r>
            <w:r w:rsidR="00616624" w:rsidRPr="00616624">
              <w:t>n=</w:t>
            </w:r>
            <w:r w:rsidRPr="00616624">
              <w:t>68,801; high-</w:t>
            </w:r>
            <w:r w:rsidR="00FB2A6C">
              <w:t>certainty</w:t>
            </w:r>
            <w:r w:rsidRPr="00616624">
              <w:t xml:space="preserve"> </w:t>
            </w:r>
          </w:p>
          <w:p w14:paraId="2D91B136" w14:textId="4DDE4988" w:rsidR="00526FB5" w:rsidRPr="00616624" w:rsidRDefault="00526FB5" w:rsidP="00616624">
            <w:pPr>
              <w:pStyle w:val="bullet"/>
            </w:pPr>
            <w:r w:rsidRPr="00616624">
              <w:t xml:space="preserve">perinatal mortality: RR 1.00, 95% CI 0.90 to 1.11; 15 trials, </w:t>
            </w:r>
            <w:r w:rsidR="00616624" w:rsidRPr="00616624">
              <w:t>n=</w:t>
            </w:r>
            <w:r w:rsidRPr="00616624">
              <w:t>63,922; high-</w:t>
            </w:r>
            <w:r w:rsidR="00FB2A6C">
              <w:t>certainty</w:t>
            </w:r>
            <w:r w:rsidRPr="00616624">
              <w:t xml:space="preserve"> </w:t>
            </w:r>
          </w:p>
          <w:p w14:paraId="6E8DD121" w14:textId="19D8B3C3" w:rsidR="00526FB5" w:rsidRPr="00616624" w:rsidRDefault="00526FB5" w:rsidP="00616624">
            <w:pPr>
              <w:pStyle w:val="bullet"/>
            </w:pPr>
            <w:r w:rsidRPr="00616624">
              <w:t xml:space="preserve">stillbirth: RR 0.95, 95% CI 0.86 to 1.04; 17 trials, </w:t>
            </w:r>
            <w:r w:rsidR="00616624" w:rsidRPr="00616624">
              <w:t>n=</w:t>
            </w:r>
            <w:r w:rsidR="002915F3">
              <w:t>97,927; high-</w:t>
            </w:r>
            <w:r w:rsidR="00FB2A6C">
              <w:t>certainty</w:t>
            </w:r>
            <w:r w:rsidR="002915F3">
              <w:t xml:space="preserve"> </w:t>
            </w:r>
          </w:p>
          <w:p w14:paraId="599A90A5" w14:textId="083C89DE" w:rsidR="00526FB5" w:rsidRPr="00616624" w:rsidRDefault="00526FB5" w:rsidP="00616624">
            <w:pPr>
              <w:pStyle w:val="bullet"/>
            </w:pPr>
            <w:r w:rsidRPr="00616624">
              <w:t xml:space="preserve">neonatal mortality: RR 1.00, 95% CI 0.89 to 1.12; 14 trials, </w:t>
            </w:r>
            <w:r w:rsidR="00616624" w:rsidRPr="00616624">
              <w:t>n=</w:t>
            </w:r>
            <w:r w:rsidR="002915F3">
              <w:t>80,964; high-</w:t>
            </w:r>
            <w:r w:rsidR="00FB2A6C">
              <w:t>certainty</w:t>
            </w:r>
            <w:r w:rsidR="002915F3">
              <w:t xml:space="preserve"> </w:t>
            </w:r>
          </w:p>
          <w:p w14:paraId="2D0FAE4A" w14:textId="6E11EB50" w:rsidR="00526FB5" w:rsidRPr="00616624" w:rsidRDefault="00526FB5" w:rsidP="00616624">
            <w:pPr>
              <w:pStyle w:val="bullet"/>
            </w:pPr>
            <w:r w:rsidRPr="00616624">
              <w:t>maternal anaemia in the third trimester: RR</w:t>
            </w:r>
            <w:r w:rsidR="0099206A">
              <w:t> </w:t>
            </w:r>
            <w:r w:rsidRPr="00616624">
              <w:t xml:space="preserve">1.04, 95% CI 0.94 to 1.15; 9 trials, </w:t>
            </w:r>
            <w:r w:rsidR="00616624" w:rsidRPr="00616624">
              <w:t>n=</w:t>
            </w:r>
            <w:r w:rsidR="002915F3">
              <w:t>5912</w:t>
            </w:r>
          </w:p>
          <w:p w14:paraId="36434536" w14:textId="70683502" w:rsidR="00526FB5" w:rsidRPr="00616624" w:rsidRDefault="00526FB5" w:rsidP="00616624">
            <w:pPr>
              <w:pStyle w:val="bullet"/>
            </w:pPr>
            <w:r w:rsidRPr="00616624">
              <w:t xml:space="preserve">maternal mortality: RR 1.06, 95% CI 0.72 to 1.54; 6 trials, </w:t>
            </w:r>
            <w:r w:rsidR="00616624" w:rsidRPr="00616624">
              <w:t>n=</w:t>
            </w:r>
            <w:r w:rsidRPr="00616624">
              <w:t xml:space="preserve">106,275 </w:t>
            </w:r>
          </w:p>
          <w:p w14:paraId="4715893C" w14:textId="192FDC7C" w:rsidR="00526FB5" w:rsidRPr="00616624" w:rsidRDefault="00526FB5" w:rsidP="00616624">
            <w:pPr>
              <w:pStyle w:val="bullet"/>
            </w:pPr>
            <w:r w:rsidRPr="00616624">
              <w:t xml:space="preserve">miscarriage: RR 0.99, 95% CI 0.94 to 1.04; 12 trials, </w:t>
            </w:r>
            <w:r w:rsidR="00616624" w:rsidRPr="00616624">
              <w:t>n=</w:t>
            </w:r>
            <w:r w:rsidRPr="00616624">
              <w:t>100,565</w:t>
            </w:r>
          </w:p>
          <w:p w14:paraId="3F56D578" w14:textId="4DE4CCBB" w:rsidR="00526FB5" w:rsidRPr="00616624" w:rsidRDefault="00526FB5" w:rsidP="00616624">
            <w:pPr>
              <w:pStyle w:val="bullet"/>
            </w:pPr>
            <w:r w:rsidRPr="00616624">
              <w:t xml:space="preserve">caesarean section: RR 1.13, 95% CI 0.99 to 1.29; 5 trials, </w:t>
            </w:r>
            <w:r w:rsidR="00616624" w:rsidRPr="00616624">
              <w:t>n=</w:t>
            </w:r>
            <w:r w:rsidRPr="00616624">
              <w:t xml:space="preserve">12,836 </w:t>
            </w:r>
          </w:p>
          <w:p w14:paraId="48C577E2" w14:textId="56D0CD69" w:rsidR="00526FB5" w:rsidRPr="00D07A1C" w:rsidRDefault="00526FB5" w:rsidP="00616624">
            <w:pPr>
              <w:pStyle w:val="bullet"/>
            </w:pPr>
            <w:r w:rsidRPr="00616624">
              <w:t xml:space="preserve">congenital anomalies: RR 1.34, 95% CI 0.25 to 7.12; 2 trials, </w:t>
            </w:r>
            <w:r w:rsidR="00616624" w:rsidRPr="00616624">
              <w:t>n=</w:t>
            </w:r>
            <w:r w:rsidRPr="00616624">
              <w:t>1</w:t>
            </w:r>
            <w:r w:rsidR="00CC24AA">
              <w:t>,</w:t>
            </w:r>
            <w:r w:rsidRPr="00616624">
              <w:t>958</w:t>
            </w:r>
          </w:p>
        </w:tc>
        <w:tc>
          <w:tcPr>
            <w:tcW w:w="1843" w:type="dxa"/>
            <w:tcBorders>
              <w:top w:val="single" w:sz="4" w:space="0" w:color="auto"/>
              <w:left w:val="single" w:sz="4" w:space="0" w:color="auto"/>
              <w:bottom w:val="single" w:sz="4" w:space="0" w:color="auto"/>
              <w:right w:val="single" w:sz="4" w:space="0" w:color="auto"/>
            </w:tcBorders>
          </w:tcPr>
          <w:p w14:paraId="5A94E24E" w14:textId="77777777" w:rsidR="00526FB5" w:rsidRPr="00D150D8" w:rsidRDefault="00526FB5" w:rsidP="007F3D92">
            <w:pPr>
              <w:keepNext/>
            </w:pPr>
          </w:p>
        </w:tc>
      </w:tr>
      <w:tr w:rsidR="00264365" w:rsidRPr="00D150D8" w14:paraId="2133552F" w14:textId="77777777" w:rsidTr="00D97E8C">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304" w:type="dxa"/>
            <w:tcBorders>
              <w:top w:val="single" w:sz="4" w:space="0" w:color="auto"/>
              <w:left w:val="single" w:sz="4" w:space="0" w:color="auto"/>
              <w:bottom w:val="single" w:sz="4" w:space="0" w:color="auto"/>
              <w:right w:val="single" w:sz="4" w:space="0" w:color="auto"/>
            </w:tcBorders>
          </w:tcPr>
          <w:p w14:paraId="23F62DFA" w14:textId="688A4F7D" w:rsidR="00264365" w:rsidRDefault="00985ED3" w:rsidP="002747EA">
            <w:r>
              <w:t>Wolf et al 2017</w:t>
            </w:r>
            <w:r w:rsidR="00BA7CBD">
              <w:fldChar w:fldCharType="begin">
                <w:fldData xml:space="preserve">PEVuZE5vdGU+PENpdGU+PEF1dGhvcj5Xb2xmPC9BdXRob3I+PFllYXI+MjAxNzwvWWVhcj48UmVj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</w:fldData>
              </w:fldChar>
            </w:r>
            <w:r w:rsidR="002747EA">
              <w:instrText xml:space="preserve"> ADDIN EN.CITE </w:instrText>
            </w:r>
            <w:r w:rsidR="002747EA">
              <w:fldChar w:fldCharType="begin">
                <w:fldData xml:space="preserve">PEVuZE5vdGU+PENpdGU+PEF1dGhvcj5Xb2xmPC9BdXRob3I+PFllYXI+MjAxNzwvWWVhcj48UmVj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</w:fldData>
              </w:fldChar>
            </w:r>
            <w:r w:rsidR="002747EA">
              <w:instrText xml:space="preserve"> ADDIN EN.CITE.DATA </w:instrText>
            </w:r>
            <w:r w:rsidR="002747EA">
              <w:fldChar w:fldCharType="end"/>
            </w:r>
            <w:r w:rsidR="00BA7CBD">
              <w:fldChar w:fldCharType="separate"/>
            </w:r>
            <w:r w:rsidR="002747EA" w:rsidRPr="002747EA">
              <w:rPr>
                <w:noProof/>
                <w:vertAlign w:val="superscript"/>
              </w:rPr>
              <w:t>165</w:t>
            </w:r>
            <w:r w:rsidR="00BA7CBD">
              <w:fldChar w:fldCharType="end"/>
            </w:r>
          </w:p>
        </w:tc>
        <w:tc>
          <w:tcPr>
            <w:tcW w:w="1247" w:type="dxa"/>
            <w:tcBorders>
              <w:top w:val="single" w:sz="4" w:space="0" w:color="auto"/>
              <w:left w:val="single" w:sz="4" w:space="0" w:color="auto"/>
              <w:bottom w:val="single" w:sz="4" w:space="0" w:color="auto"/>
              <w:right w:val="single" w:sz="4" w:space="0" w:color="auto"/>
            </w:tcBorders>
          </w:tcPr>
          <w:p w14:paraId="746C7809" w14:textId="77777777" w:rsidR="007932AA" w:rsidRDefault="007932AA" w:rsidP="007F3D92">
            <w:r>
              <w:t>4 RCTs</w:t>
            </w:r>
          </w:p>
          <w:p w14:paraId="74354718" w14:textId="199D5907" w:rsidR="00264365" w:rsidRDefault="007932AA" w:rsidP="007F3D92">
            <w:r>
              <w:t>31 observa</w:t>
            </w:r>
            <w:r w:rsidR="008827C5">
              <w:t>t</w:t>
            </w:r>
            <w:r>
              <w:t>ional</w:t>
            </w:r>
            <w:r w:rsidR="00985ED3">
              <w:t xml:space="preserve"> studies</w:t>
            </w:r>
          </w:p>
          <w:p w14:paraId="364EA444" w14:textId="3AF55F47" w:rsidR="00985ED3" w:rsidRDefault="00985ED3" w:rsidP="007F3D92">
            <w:r w:rsidRPr="00264365">
              <w:t>98,926 women</w:t>
            </w:r>
          </w:p>
        </w:tc>
        <w:tc>
          <w:tcPr>
            <w:tcW w:w="4962" w:type="dxa"/>
            <w:tcBorders>
              <w:top w:val="single" w:sz="4" w:space="0" w:color="auto"/>
              <w:left w:val="single" w:sz="4" w:space="0" w:color="auto"/>
              <w:bottom w:val="single" w:sz="4" w:space="0" w:color="auto"/>
              <w:right w:val="single" w:sz="4" w:space="0" w:color="auto"/>
            </w:tcBorders>
          </w:tcPr>
          <w:p w14:paraId="66B08D60" w14:textId="77777777" w:rsidR="00985ED3" w:rsidRDefault="00264365" w:rsidP="00985ED3">
            <w:r w:rsidRPr="00264365">
              <w:rPr>
                <w:b/>
              </w:rPr>
              <w:t>Aim</w:t>
            </w:r>
            <w:r>
              <w:t>: T</w:t>
            </w:r>
            <w:r w:rsidRPr="00264365">
              <w:t xml:space="preserve">o evaluate the association between multivitamin use among women in high-income countries and the risk of adverse birth outcomes (preterm birth [primary outcome], low birthweight, small for gestational age, stillbirth, neonatal death, perinatal mortality, and congenital anomalies without further specification). </w:t>
            </w:r>
          </w:p>
          <w:p w14:paraId="02009362" w14:textId="3FB1A021" w:rsidR="00264365" w:rsidRPr="00526FB5" w:rsidRDefault="00985ED3" w:rsidP="00985ED3">
            <w:pPr>
              <w:rPr>
                <w:b/>
              </w:rPr>
            </w:pPr>
            <w:r w:rsidRPr="00985ED3">
              <w:rPr>
                <w:b/>
              </w:rPr>
              <w:t>Methods</w:t>
            </w:r>
            <w:r w:rsidR="00264365" w:rsidRPr="00264365">
              <w:t xml:space="preserve">: We searched electronic databases (MEDLINE, Embase, Cochrane, Scopus, and CINAHL) from inception to June 17, 2016, using synonyms of pregnancy, study/trial type, and multivitamins. Eligible studies were all studies in high-income countries investigating the association between multivitamin use (3 or more vitamins or minerals in tablets or capsules) and adverse birth outcomes. We evaluated randomized, controlled trials using the Cochrane Collaboration tool. Observational studies were evaluated using the Newcastle-Ottawa Scale. Meta-analyses were applied on raw data for outcomes with data for at least 2 studies and were conducted using RevMan (version 5.3). Outcomes were pooled using the random-effect model. The quality of evidence was assessed using the Grades of Research, Assessment, Development and Evaluation approach. </w:t>
            </w:r>
          </w:p>
        </w:tc>
        <w:tc>
          <w:tcPr>
            <w:tcW w:w="4536" w:type="dxa"/>
            <w:tcBorders>
              <w:top w:val="single" w:sz="4" w:space="0" w:color="auto"/>
              <w:left w:val="single" w:sz="4" w:space="0" w:color="auto"/>
              <w:bottom w:val="single" w:sz="4" w:space="0" w:color="auto"/>
              <w:right w:val="single" w:sz="4" w:space="0" w:color="auto"/>
            </w:tcBorders>
          </w:tcPr>
          <w:p w14:paraId="674E375D" w14:textId="348A1C1A" w:rsidR="007932AA" w:rsidRDefault="003558D1" w:rsidP="00264365">
            <w:r>
              <w:t>M</w:t>
            </w:r>
            <w:r w:rsidR="00264365" w:rsidRPr="00264365">
              <w:t xml:space="preserve">ultivitamin </w:t>
            </w:r>
            <w:r w:rsidR="00405280">
              <w:t xml:space="preserve">versus </w:t>
            </w:r>
            <w:r w:rsidR="00175403">
              <w:t>no vitamin use</w:t>
            </w:r>
            <w:r w:rsidR="00405280">
              <w:t>:</w:t>
            </w:r>
          </w:p>
          <w:p w14:paraId="6B077F4E" w14:textId="2C5870C6" w:rsidR="007932AA" w:rsidRDefault="00264365" w:rsidP="007932AA">
            <w:pPr>
              <w:pStyle w:val="bullet"/>
            </w:pPr>
            <w:r w:rsidRPr="00264365">
              <w:t>preterm birth</w:t>
            </w:r>
            <w:r w:rsidR="007932AA">
              <w:t xml:space="preserve">: RR 0.84; </w:t>
            </w:r>
            <w:r w:rsidRPr="00264365">
              <w:t>95%</w:t>
            </w:r>
            <w:r w:rsidR="007932AA">
              <w:t>CI 0.69 to 1.03</w:t>
            </w:r>
            <w:r w:rsidR="00F220D2">
              <w:t>; 4</w:t>
            </w:r>
            <w:r w:rsidR="00F01E53">
              <w:t> </w:t>
            </w:r>
            <w:r w:rsidR="00F220D2">
              <w:t>cohort studies</w:t>
            </w:r>
            <w:r w:rsidR="00E27858">
              <w:t xml:space="preserve">; very low </w:t>
            </w:r>
            <w:r w:rsidR="00FB2A6C">
              <w:t>certainty</w:t>
            </w:r>
          </w:p>
          <w:p w14:paraId="4347D088" w14:textId="73B18CCC" w:rsidR="00E27858" w:rsidRDefault="00E27858" w:rsidP="007932AA">
            <w:pPr>
              <w:pStyle w:val="bullet"/>
            </w:pPr>
            <w:r>
              <w:t>low birth weight: RR 0.79; 95%CI 0.45 to 1.41; 2</w:t>
            </w:r>
            <w:r w:rsidR="00F01E53">
              <w:t> </w:t>
            </w:r>
            <w:r>
              <w:t xml:space="preserve">studies; very low </w:t>
            </w:r>
            <w:r w:rsidR="00FB2A6C">
              <w:t>certainty</w:t>
            </w:r>
          </w:p>
          <w:p w14:paraId="6BDFD4EB" w14:textId="50C0605B" w:rsidR="007932AA" w:rsidRDefault="00264365" w:rsidP="007932AA">
            <w:pPr>
              <w:pStyle w:val="bullet"/>
            </w:pPr>
            <w:r w:rsidRPr="00264365">
              <w:t>small for gestational age</w:t>
            </w:r>
            <w:r w:rsidR="008827C5">
              <w:t xml:space="preserve">: RR 0.77; 95%CI </w:t>
            </w:r>
            <w:r w:rsidRPr="00264365">
              <w:t>0.63</w:t>
            </w:r>
            <w:r w:rsidR="008827C5">
              <w:t xml:space="preserve"> to 0.93</w:t>
            </w:r>
            <w:r w:rsidR="00001284">
              <w:t>; 3 cohort studies</w:t>
            </w:r>
            <w:r w:rsidR="00E27858">
              <w:t xml:space="preserve">; very low </w:t>
            </w:r>
            <w:r w:rsidR="00FB2A6C">
              <w:t>certainty</w:t>
            </w:r>
          </w:p>
          <w:p w14:paraId="34BD4F6A" w14:textId="738B8DE9" w:rsidR="00E27858" w:rsidRDefault="00E27858" w:rsidP="007932AA">
            <w:pPr>
              <w:pStyle w:val="bullet"/>
            </w:pPr>
            <w:r>
              <w:t xml:space="preserve">stillbirth: RR 0.78; 95%CI 0.59 to 1.03; </w:t>
            </w:r>
            <w:r w:rsidR="00F01E53">
              <w:t xml:space="preserve">2 studies; </w:t>
            </w:r>
            <w:r>
              <w:t xml:space="preserve">low </w:t>
            </w:r>
            <w:r w:rsidR="00FB2A6C">
              <w:t>certainty</w:t>
            </w:r>
          </w:p>
          <w:p w14:paraId="299F18F2" w14:textId="072AB98E" w:rsidR="007932AA" w:rsidRDefault="00264365" w:rsidP="007932AA">
            <w:pPr>
              <w:pStyle w:val="bullet"/>
            </w:pPr>
            <w:r w:rsidRPr="00264365">
              <w:t>neural tube defects</w:t>
            </w:r>
            <w:r w:rsidR="008827C5">
              <w:t>: RR</w:t>
            </w:r>
            <w:r w:rsidRPr="00264365">
              <w:t xml:space="preserve"> 0.67</w:t>
            </w:r>
            <w:r w:rsidR="008827C5">
              <w:t xml:space="preserve">; 95%CI 0.52 to </w:t>
            </w:r>
            <w:r w:rsidR="007932AA">
              <w:t>0.87</w:t>
            </w:r>
            <w:r w:rsidR="00E27858">
              <w:t xml:space="preserve">; 6 </w:t>
            </w:r>
            <w:r w:rsidR="00405280">
              <w:t xml:space="preserve">cohort </w:t>
            </w:r>
            <w:r w:rsidR="00E27858">
              <w:t>studies; very low</w:t>
            </w:r>
            <w:r w:rsidR="00175403">
              <w:t xml:space="preserve"> </w:t>
            </w:r>
            <w:r w:rsidR="00FB2A6C">
              <w:t>certainty</w:t>
            </w:r>
          </w:p>
          <w:p w14:paraId="1FF8C77D" w14:textId="32065BCA" w:rsidR="00F01E53" w:rsidRDefault="00F01E53" w:rsidP="007932AA">
            <w:pPr>
              <w:pStyle w:val="bullet"/>
            </w:pPr>
            <w:r>
              <w:t xml:space="preserve">cleft lip with or without cleft palate: RR 0.88; 95%CI 0.77 to 1.01; 6 </w:t>
            </w:r>
            <w:r w:rsidR="00405280">
              <w:t xml:space="preserve">cohort </w:t>
            </w:r>
            <w:r>
              <w:t xml:space="preserve">studies; low </w:t>
            </w:r>
            <w:r w:rsidR="00FB2A6C">
              <w:t>certainty</w:t>
            </w:r>
          </w:p>
          <w:p w14:paraId="2609D26D" w14:textId="3CAE7C14" w:rsidR="00F01E53" w:rsidRDefault="00F01E53" w:rsidP="007932AA">
            <w:pPr>
              <w:pStyle w:val="bullet"/>
            </w:pPr>
            <w:r>
              <w:t xml:space="preserve">cleft palate: RR 1.12; 95%CI 0.94 to 1.33; 6 </w:t>
            </w:r>
            <w:r w:rsidR="00405280">
              <w:t xml:space="preserve">cohort </w:t>
            </w:r>
            <w:r>
              <w:t xml:space="preserve">studies; low </w:t>
            </w:r>
            <w:r w:rsidR="00FB2A6C">
              <w:t>certainty</w:t>
            </w:r>
          </w:p>
          <w:p w14:paraId="4E507D0C" w14:textId="44D62B82" w:rsidR="007932AA" w:rsidRDefault="00264365" w:rsidP="007932AA">
            <w:pPr>
              <w:pStyle w:val="bullet"/>
            </w:pPr>
            <w:r w:rsidRPr="00264365">
              <w:t>cardiovascular defects</w:t>
            </w:r>
            <w:r w:rsidR="008827C5">
              <w:t>: RR</w:t>
            </w:r>
            <w:r w:rsidRPr="00264365">
              <w:t xml:space="preserve"> 0.83</w:t>
            </w:r>
            <w:r w:rsidR="008827C5">
              <w:t>; 95%CI</w:t>
            </w:r>
            <w:r w:rsidRPr="00264365">
              <w:t xml:space="preserve"> 0.70</w:t>
            </w:r>
            <w:r w:rsidR="008827C5">
              <w:t xml:space="preserve"> to 0.98</w:t>
            </w:r>
            <w:r w:rsidR="00F01E53">
              <w:t xml:space="preserve">; 6 </w:t>
            </w:r>
            <w:r w:rsidR="00405280">
              <w:t xml:space="preserve">cohort </w:t>
            </w:r>
            <w:r w:rsidR="00F01E53">
              <w:t xml:space="preserve">studies; low </w:t>
            </w:r>
            <w:r w:rsidR="00FB2A6C">
              <w:t>certainty</w:t>
            </w:r>
          </w:p>
          <w:p w14:paraId="493DE0EC" w14:textId="7E8D01CA" w:rsidR="007932AA" w:rsidRDefault="00F01E53" w:rsidP="007932AA">
            <w:pPr>
              <w:pStyle w:val="bullet"/>
            </w:pPr>
            <w:r>
              <w:t>urinary</w:t>
            </w:r>
            <w:r w:rsidR="00264365" w:rsidRPr="00264365">
              <w:t xml:space="preserve"> tract defects</w:t>
            </w:r>
            <w:r w:rsidR="008827C5">
              <w:t>: RR</w:t>
            </w:r>
            <w:r w:rsidR="00264365" w:rsidRPr="00264365">
              <w:t xml:space="preserve"> 0.60</w:t>
            </w:r>
            <w:r w:rsidR="008827C5">
              <w:t xml:space="preserve">; 95%CI 0.46 to </w:t>
            </w:r>
            <w:r>
              <w:t xml:space="preserve">0.78; 3 </w:t>
            </w:r>
            <w:r w:rsidR="00405280">
              <w:t xml:space="preserve">cohort </w:t>
            </w:r>
            <w:r>
              <w:t xml:space="preserve">studies; very low </w:t>
            </w:r>
            <w:r w:rsidR="00FB2A6C">
              <w:t>certainty</w:t>
            </w:r>
          </w:p>
          <w:p w14:paraId="6B22BF6F" w14:textId="18CBE600" w:rsidR="00264365" w:rsidRPr="00526FB5" w:rsidRDefault="008827C5" w:rsidP="008827C5">
            <w:pPr>
              <w:pStyle w:val="bullet"/>
            </w:pPr>
            <w:r>
              <w:t>limb deficiencies: RR</w:t>
            </w:r>
            <w:r w:rsidR="00264365" w:rsidRPr="00264365">
              <w:t xml:space="preserve"> 0.68</w:t>
            </w:r>
            <w:r>
              <w:t>; 95%CI</w:t>
            </w:r>
            <w:r w:rsidR="00264365" w:rsidRPr="00264365">
              <w:t xml:space="preserve"> 0.52</w:t>
            </w:r>
            <w:r>
              <w:t xml:space="preserve"> to </w:t>
            </w:r>
            <w:r w:rsidR="00264365" w:rsidRPr="00264365">
              <w:t>0.89</w:t>
            </w:r>
            <w:r w:rsidR="00F01E53">
              <w:t xml:space="preserve">; 3 </w:t>
            </w:r>
            <w:r w:rsidR="00405280">
              <w:t xml:space="preserve">cohort </w:t>
            </w:r>
            <w:r w:rsidR="00F01E53">
              <w:t xml:space="preserve">studies; very low </w:t>
            </w:r>
            <w:r w:rsidR="00FB2A6C">
              <w:t>certainty</w:t>
            </w:r>
          </w:p>
        </w:tc>
        <w:tc>
          <w:tcPr>
            <w:tcW w:w="1843" w:type="dxa"/>
            <w:tcBorders>
              <w:top w:val="single" w:sz="4" w:space="0" w:color="auto"/>
              <w:left w:val="single" w:sz="4" w:space="0" w:color="auto"/>
              <w:bottom w:val="single" w:sz="4" w:space="0" w:color="auto"/>
              <w:right w:val="single" w:sz="4" w:space="0" w:color="auto"/>
            </w:tcBorders>
          </w:tcPr>
          <w:p w14:paraId="2F17054E" w14:textId="3768F772" w:rsidR="00264365" w:rsidRPr="00D150D8" w:rsidRDefault="00E27858" w:rsidP="007F3D92">
            <w:pPr>
              <w:keepNext/>
            </w:pPr>
            <w:r>
              <w:t>Timing of supplementation varied in included studies (preconception, peri-conception and post-conception pooled)</w:t>
            </w:r>
          </w:p>
        </w:tc>
      </w:tr>
      <w:tr w:rsidR="00D07A1C" w:rsidRPr="00D150D8" w14:paraId="47FD65C4" w14:textId="77777777" w:rsidTr="00D97E8C">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304" w:type="dxa"/>
            <w:tcBorders>
              <w:top w:val="single" w:sz="4" w:space="0" w:color="auto"/>
              <w:left w:val="single" w:sz="4" w:space="0" w:color="auto"/>
              <w:bottom w:val="single" w:sz="4" w:space="0" w:color="auto"/>
              <w:right w:val="single" w:sz="4" w:space="0" w:color="auto"/>
            </w:tcBorders>
          </w:tcPr>
          <w:p w14:paraId="54EE56E6" w14:textId="608396C9" w:rsidR="00D07A1C" w:rsidRDefault="00170335" w:rsidP="00774750">
            <w:r>
              <w:t>Guo et al 2019</w:t>
            </w:r>
            <w:r w:rsidR="00BA7CBD">
              <w:fldChar w:fldCharType="begin"/>
            </w:r>
            <w:r w:rsidR="002747EA">
              <w:instrText xml:space="preserve"> ADDIN EN.CITE &lt;EndNote&gt;&lt;Cite&gt;&lt;Author&gt;Guo&lt;/Author&gt;&lt;Year&gt;2019&lt;/Year&gt;&lt;RecNum&gt;1804&lt;/RecNum&gt;&lt;DisplayText&gt;&lt;style face="superscript" font="Trebuchet MS" size="9"&gt;166&lt;/style&gt;&lt;/DisplayText&gt;&lt;record&gt;&lt;rec-number&gt;1804&lt;/rec-number&gt;&lt;foreign-keys&gt;&lt;key app="EN" db-id="exvasrfx2dtraoesasxp2szsxa2df502592x" timestamp="1583726388"&gt;1804&lt;/key&gt;&lt;key app="ENWeb" db-id=""&gt;0&lt;/key&gt;&lt;/foreign-keys&gt;&lt;ref-type name="Journal Article"&gt;17&lt;/ref-type&gt;&lt;contributors&gt;&lt;authors&gt;&lt;author&gt;Guo, B. Q.&lt;/author&gt;&lt;author&gt;Li, H. B.&lt;/author&gt;&lt;author&gt;Zhai, D. S.&lt;/author&gt;&lt;author&gt;Ding, S. B.&lt;/author&gt;&lt;/authors&gt;&lt;/contributors&gt;&lt;auth-address&gt;Department of Child and Adolescent Health, School of Public Health, Xinxiang Medical University, Xinxiang, Henan 453003, China. Electronic address: 161006@xxmu.edu.cn.&amp;#xD;Department of Child and Adolescent Health, School of Public Health, Xinxiang Medical University, Xinxiang, Henan 453003, China.&amp;#xD;Department of Nutrition and Food Hygiene, School of Public Health, Xinxiang Medical University, Xinxiang, Henan 453003, China.&lt;/auth-address&gt;&lt;titles&gt;&lt;title&gt;Maternal multivitamin supplementation is associated with a reduced risk of autism spectrum disorder in children: a systematic review and meta-analysis&lt;/title&gt;&lt;secondary-title&gt;Nutr Res&lt;/secondary-title&gt;&lt;/titles&gt;&lt;periodical&gt;&lt;full-title&gt;Nutr Res&lt;/full-title&gt;&lt;/periodical&gt;&lt;pages&gt;4-16&lt;/pages&gt;&lt;volume&gt;65&lt;/volume&gt;&lt;edition&gt;2019/04/07&lt;/edition&gt;&lt;keywords&gt;&lt;keyword&gt;*Autism spectrum disorder&lt;/keyword&gt;&lt;keyword&gt;*Children&lt;/keyword&gt;&lt;keyword&gt;*Meta-analysis&lt;/keyword&gt;&lt;keyword&gt;*Multivitamin supplementation&lt;/keyword&gt;&lt;keyword&gt;*Prenatal period&lt;/keyword&gt;&lt;/keywords&gt;&lt;dates&gt;&lt;year&gt;2019&lt;/year&gt;&lt;pub-dates&gt;&lt;date&gt;May&lt;/date&gt;&lt;/pub-dates&gt;&lt;/dates&gt;&lt;isbn&gt;1879-0739 (Electronic)&amp;#xD;0271-5317 (Linking)&lt;/isbn&gt;&lt;accession-num&gt;30952506&lt;/accession-num&gt;&lt;urls&gt;&lt;related-urls&gt;&lt;url&gt;https://www.ncbi.nlm.nih.gov/pubmed/30952506&lt;/url&gt;&lt;/related-urls&gt;&lt;/urls&gt;&lt;electronic-resource-num&gt;10.1016/j.nutres.2019.02.003&lt;/electronic-resource-num&gt;&lt;/record&gt;&lt;/Cite&gt;&lt;/EndNote&gt;</w:instrText>
            </w:r>
            <w:r w:rsidR="00BA7CBD">
              <w:fldChar w:fldCharType="separate"/>
            </w:r>
            <w:r w:rsidR="002747EA" w:rsidRPr="002747EA">
              <w:rPr>
                <w:noProof/>
                <w:vertAlign w:val="superscript"/>
              </w:rPr>
              <w:t>166</w:t>
            </w:r>
            <w:r w:rsidR="00BA7CBD">
              <w:fldChar w:fldCharType="end"/>
            </w:r>
          </w:p>
          <w:p w14:paraId="2177E666" w14:textId="77777777" w:rsidR="00170335" w:rsidRDefault="00170335" w:rsidP="00774750"/>
        </w:tc>
        <w:tc>
          <w:tcPr>
            <w:tcW w:w="1247" w:type="dxa"/>
            <w:tcBorders>
              <w:top w:val="single" w:sz="4" w:space="0" w:color="auto"/>
              <w:left w:val="single" w:sz="4" w:space="0" w:color="auto"/>
              <w:bottom w:val="single" w:sz="4" w:space="0" w:color="auto"/>
              <w:right w:val="single" w:sz="4" w:space="0" w:color="auto"/>
            </w:tcBorders>
          </w:tcPr>
          <w:p w14:paraId="27E73F14" w14:textId="77777777" w:rsidR="00D07A1C" w:rsidRDefault="00907790" w:rsidP="007F3D92">
            <w:r>
              <w:t>3 cohort</w:t>
            </w:r>
          </w:p>
          <w:p w14:paraId="59052A84" w14:textId="77777777" w:rsidR="00907790" w:rsidRDefault="00907790" w:rsidP="007F3D92">
            <w:r>
              <w:t>1 case-cohort</w:t>
            </w:r>
          </w:p>
          <w:p w14:paraId="0FCE9CD1" w14:textId="58213E3F" w:rsidR="00907790" w:rsidRDefault="00907790" w:rsidP="007F3D92">
            <w:r>
              <w:t>1 case-control</w:t>
            </w:r>
          </w:p>
        </w:tc>
        <w:tc>
          <w:tcPr>
            <w:tcW w:w="4962" w:type="dxa"/>
            <w:tcBorders>
              <w:top w:val="single" w:sz="4" w:space="0" w:color="auto"/>
              <w:left w:val="single" w:sz="4" w:space="0" w:color="auto"/>
              <w:bottom w:val="single" w:sz="4" w:space="0" w:color="auto"/>
              <w:right w:val="single" w:sz="4" w:space="0" w:color="auto"/>
            </w:tcBorders>
          </w:tcPr>
          <w:p w14:paraId="2026E4B4" w14:textId="60CFD748" w:rsidR="00D07A1C" w:rsidRDefault="00D07A1C" w:rsidP="007F3D92">
            <w:r w:rsidRPr="00D07A1C">
              <w:rPr>
                <w:b/>
              </w:rPr>
              <w:t>Aim</w:t>
            </w:r>
            <w:r>
              <w:t>: T</w:t>
            </w:r>
            <w:r w:rsidRPr="00D07A1C">
              <w:t xml:space="preserve">o perform a systematic review and meta-analysis of published studies to evaluate the actual association between maternal multivitamin supplementation during the prenatal period and the risk of </w:t>
            </w:r>
            <w:r w:rsidR="00170335">
              <w:t>autism spectrum disorder (</w:t>
            </w:r>
            <w:r w:rsidRPr="00D07A1C">
              <w:t>ASD</w:t>
            </w:r>
            <w:r w:rsidR="00170335">
              <w:t>)</w:t>
            </w:r>
            <w:r w:rsidRPr="00D07A1C">
              <w:t xml:space="preserve"> in children. </w:t>
            </w:r>
          </w:p>
          <w:p w14:paraId="0462B587" w14:textId="09E55ADA" w:rsidR="00D07A1C" w:rsidRPr="004049E3" w:rsidRDefault="00D07A1C" w:rsidP="00907790">
            <w:pPr>
              <w:rPr>
                <w:b/>
              </w:rPr>
            </w:pPr>
            <w:r w:rsidRPr="00D07A1C">
              <w:rPr>
                <w:b/>
              </w:rPr>
              <w:t>Methods</w:t>
            </w:r>
            <w:r>
              <w:t xml:space="preserve">: </w:t>
            </w:r>
            <w:r w:rsidRPr="00D07A1C">
              <w:t>PubMed, EMBASE, Psyc</w:t>
            </w:r>
            <w:r w:rsidR="005056D2">
              <w:t>h</w:t>
            </w:r>
            <w:r w:rsidRPr="00D07A1C">
              <w:t>INFO, Web of Science, and Cochrane Library were searched up to August 26, 2018. The random-effects model was used to calculate the pooled results. The adjusted risk ratios (RRs) were used as the common measure of association among studies. Sensitivity and subgroup analyses were also conducted.</w:t>
            </w:r>
          </w:p>
        </w:tc>
        <w:tc>
          <w:tcPr>
            <w:tcW w:w="4536" w:type="dxa"/>
            <w:tcBorders>
              <w:top w:val="single" w:sz="4" w:space="0" w:color="auto"/>
              <w:left w:val="single" w:sz="4" w:space="0" w:color="auto"/>
              <w:bottom w:val="single" w:sz="4" w:space="0" w:color="auto"/>
              <w:right w:val="single" w:sz="4" w:space="0" w:color="auto"/>
            </w:tcBorders>
          </w:tcPr>
          <w:p w14:paraId="7FBF30AB" w14:textId="77777777" w:rsidR="00B73A40" w:rsidRDefault="00B73A40" w:rsidP="00B73A40">
            <w:r>
              <w:t>Multivitamin use during pregnancy vs no multivitamin:</w:t>
            </w:r>
          </w:p>
          <w:p w14:paraId="59DAA6FA" w14:textId="526F6115" w:rsidR="00D07A1C" w:rsidRPr="00D07A1C" w:rsidRDefault="00B73A40" w:rsidP="00B73A40">
            <w:r>
              <w:t>ASD: RR</w:t>
            </w:r>
            <w:r w:rsidRPr="00B73A40">
              <w:t xml:space="preserve"> 0.5</w:t>
            </w:r>
            <w:r>
              <w:t>7; 95% CI, 0.36 to 0.91; p=0.018; 3 studies</w:t>
            </w:r>
          </w:p>
        </w:tc>
        <w:tc>
          <w:tcPr>
            <w:tcW w:w="1843" w:type="dxa"/>
            <w:tcBorders>
              <w:top w:val="single" w:sz="4" w:space="0" w:color="auto"/>
              <w:left w:val="single" w:sz="4" w:space="0" w:color="auto"/>
              <w:bottom w:val="single" w:sz="4" w:space="0" w:color="auto"/>
              <w:right w:val="single" w:sz="4" w:space="0" w:color="auto"/>
            </w:tcBorders>
          </w:tcPr>
          <w:p w14:paraId="3444A1BC" w14:textId="77777777" w:rsidR="00D07A1C" w:rsidRPr="00D150D8" w:rsidRDefault="00D07A1C" w:rsidP="007F3D92">
            <w:pPr>
              <w:keepNext/>
            </w:pPr>
          </w:p>
        </w:tc>
      </w:tr>
    </w:tbl>
    <w:p w14:paraId="578EF26B" w14:textId="756450BD" w:rsidR="00D05282" w:rsidRDefault="009C163D" w:rsidP="005719CE">
      <w:pPr>
        <w:pStyle w:val="TableName"/>
        <w:ind w:left="1134" w:hanging="1134"/>
      </w:pPr>
      <w:bookmarkStart w:id="89" w:name="_Toc40956624"/>
      <w:r>
        <w:t xml:space="preserve">Q3 </w:t>
      </w:r>
      <w:r w:rsidR="00D05282">
        <w:t xml:space="preserve">Harms and benefits of </w:t>
      </w:r>
      <w:r>
        <w:t>multiple micronutrient</w:t>
      </w:r>
      <w:r w:rsidR="00D05282">
        <w:t xml:space="preserve"> supplementation in pregnancy — RCTs</w:t>
      </w:r>
      <w:bookmarkEnd w:id="89"/>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46: Q3 Harms and benefits of multiple micronutrient supplementation in pregnancy — RCTs"/>
      </w:tblPr>
      <w:tblGrid>
        <w:gridCol w:w="1304"/>
        <w:gridCol w:w="1247"/>
        <w:gridCol w:w="4962"/>
        <w:gridCol w:w="4536"/>
        <w:gridCol w:w="1843"/>
      </w:tblGrid>
      <w:tr w:rsidR="00D05282" w:rsidRPr="00F350A6" w14:paraId="23F6CC92" w14:textId="77777777" w:rsidTr="00C21506">
        <w:trPr>
          <w:cantSplit/>
          <w:trHeight w:val="390"/>
          <w:tblHeader/>
        </w:trPr>
        <w:tc>
          <w:tcPr>
            <w:tcW w:w="1304" w:type="dxa"/>
            <w:tcBorders>
              <w:bottom w:val="single" w:sz="4" w:space="0" w:color="auto"/>
            </w:tcBorders>
          </w:tcPr>
          <w:p w14:paraId="21F6DCAC" w14:textId="77777777" w:rsidR="00D05282" w:rsidRPr="00F350A6" w:rsidRDefault="00D05282" w:rsidP="00C21506">
            <w:pPr>
              <w:keepNext/>
              <w:rPr>
                <w:b/>
              </w:rPr>
            </w:pPr>
            <w:r>
              <w:rPr>
                <w:b/>
              </w:rPr>
              <w:t>Study ref</w:t>
            </w:r>
          </w:p>
        </w:tc>
        <w:tc>
          <w:tcPr>
            <w:tcW w:w="1247" w:type="dxa"/>
            <w:tcBorders>
              <w:bottom w:val="single" w:sz="4" w:space="0" w:color="auto"/>
            </w:tcBorders>
          </w:tcPr>
          <w:p w14:paraId="167C783F" w14:textId="77777777" w:rsidR="00D05282" w:rsidRPr="00F350A6" w:rsidRDefault="00D05282" w:rsidP="00C21506">
            <w:pPr>
              <w:keepNext/>
              <w:rPr>
                <w:b/>
              </w:rPr>
            </w:pPr>
            <w:r>
              <w:rPr>
                <w:b/>
              </w:rPr>
              <w:t>N</w:t>
            </w:r>
          </w:p>
        </w:tc>
        <w:tc>
          <w:tcPr>
            <w:tcW w:w="4962" w:type="dxa"/>
            <w:tcBorders>
              <w:bottom w:val="single" w:sz="4" w:space="0" w:color="auto"/>
            </w:tcBorders>
          </w:tcPr>
          <w:p w14:paraId="401DC07C" w14:textId="77777777" w:rsidR="00D05282" w:rsidRPr="00F350A6" w:rsidRDefault="00D05282" w:rsidP="00C21506">
            <w:pPr>
              <w:keepNext/>
              <w:rPr>
                <w:b/>
              </w:rPr>
            </w:pPr>
            <w:r>
              <w:rPr>
                <w:b/>
              </w:rPr>
              <w:t>Aim/methods</w:t>
            </w:r>
          </w:p>
        </w:tc>
        <w:tc>
          <w:tcPr>
            <w:tcW w:w="4536" w:type="dxa"/>
            <w:tcBorders>
              <w:bottom w:val="single" w:sz="4" w:space="0" w:color="auto"/>
            </w:tcBorders>
          </w:tcPr>
          <w:p w14:paraId="506E2658" w14:textId="77777777" w:rsidR="00D05282" w:rsidRPr="00F350A6" w:rsidRDefault="00D05282" w:rsidP="00C21506">
            <w:pPr>
              <w:keepNext/>
              <w:rPr>
                <w:b/>
              </w:rPr>
            </w:pPr>
            <w:r>
              <w:rPr>
                <w:b/>
              </w:rPr>
              <w:t>Results</w:t>
            </w:r>
          </w:p>
        </w:tc>
        <w:tc>
          <w:tcPr>
            <w:tcW w:w="1843" w:type="dxa"/>
            <w:tcBorders>
              <w:bottom w:val="single" w:sz="4" w:space="0" w:color="auto"/>
            </w:tcBorders>
          </w:tcPr>
          <w:p w14:paraId="2CC1DAE2" w14:textId="77777777" w:rsidR="00D05282" w:rsidRPr="00F350A6" w:rsidRDefault="00D05282" w:rsidP="00C21506">
            <w:pPr>
              <w:keepNext/>
              <w:rPr>
                <w:b/>
              </w:rPr>
            </w:pPr>
            <w:r>
              <w:rPr>
                <w:b/>
              </w:rPr>
              <w:t>Comments</w:t>
            </w:r>
          </w:p>
        </w:tc>
      </w:tr>
      <w:tr w:rsidR="00D05282" w:rsidRPr="00D150D8" w14:paraId="330C3E73" w14:textId="77777777" w:rsidTr="00C21506">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304" w:type="dxa"/>
            <w:tcBorders>
              <w:top w:val="single" w:sz="4" w:space="0" w:color="auto"/>
              <w:left w:val="single" w:sz="4" w:space="0" w:color="auto"/>
              <w:bottom w:val="single" w:sz="4" w:space="0" w:color="auto"/>
              <w:right w:val="single" w:sz="4" w:space="0" w:color="auto"/>
            </w:tcBorders>
          </w:tcPr>
          <w:p w14:paraId="7FEF4EAA" w14:textId="1CAFF3E8" w:rsidR="00D05282" w:rsidRDefault="00E458A4" w:rsidP="00C21506">
            <w:r>
              <w:t>Chen et al 2019</w:t>
            </w:r>
            <w:r w:rsidR="00BA7CBD">
              <w:fldChar w:fldCharType="begin">
                <w:fldData xml:space="preserve">PEVuZE5vdGU+PENpdGU+PEF1dGhvcj5DaGVuPC9BdXRob3I+PFllYXI+MjAxOTwvWWVhcj48UmVj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</w:fldData>
              </w:fldChar>
            </w:r>
            <w:r w:rsidR="002747EA">
              <w:instrText xml:space="preserve"> ADDIN EN.CITE </w:instrText>
            </w:r>
            <w:r w:rsidR="002747EA">
              <w:fldChar w:fldCharType="begin">
                <w:fldData xml:space="preserve">PEVuZE5vdGU+PENpdGU+PEF1dGhvcj5DaGVuPC9BdXRob3I+PFllYXI+MjAxOTwvWWVhcj48UmVj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</w:fldData>
              </w:fldChar>
            </w:r>
            <w:r w:rsidR="002747EA">
              <w:instrText xml:space="preserve"> ADDIN EN.CITE.DATA </w:instrText>
            </w:r>
            <w:r w:rsidR="002747EA">
              <w:fldChar w:fldCharType="end"/>
            </w:r>
            <w:r w:rsidR="00BA7CBD">
              <w:fldChar w:fldCharType="separate"/>
            </w:r>
            <w:r w:rsidR="002747EA" w:rsidRPr="002747EA">
              <w:rPr>
                <w:noProof/>
                <w:vertAlign w:val="superscript"/>
              </w:rPr>
              <w:t>167</w:t>
            </w:r>
            <w:r w:rsidR="00BA7CBD">
              <w:fldChar w:fldCharType="end"/>
            </w:r>
          </w:p>
          <w:p w14:paraId="3B9A0904" w14:textId="1AA9BEBB" w:rsidR="00930367" w:rsidRDefault="00930367" w:rsidP="00C21506">
            <w:r>
              <w:t>China</w:t>
            </w:r>
          </w:p>
        </w:tc>
        <w:tc>
          <w:tcPr>
            <w:tcW w:w="1247" w:type="dxa"/>
            <w:tcBorders>
              <w:top w:val="single" w:sz="4" w:space="0" w:color="auto"/>
              <w:left w:val="single" w:sz="4" w:space="0" w:color="auto"/>
              <w:bottom w:val="single" w:sz="4" w:space="0" w:color="auto"/>
              <w:right w:val="single" w:sz="4" w:space="0" w:color="auto"/>
            </w:tcBorders>
          </w:tcPr>
          <w:p w14:paraId="3D751882" w14:textId="77777777" w:rsidR="00120C7D" w:rsidRDefault="00120C7D" w:rsidP="00C21506">
            <w:r>
              <w:t>MMN 5,914</w:t>
            </w:r>
          </w:p>
          <w:p w14:paraId="460C0E3A" w14:textId="5039F935" w:rsidR="00D05282" w:rsidRDefault="00BB48E5" w:rsidP="00C21506">
            <w:r>
              <w:t>Folic acid 5,933</w:t>
            </w:r>
          </w:p>
          <w:p w14:paraId="1F58BE4A" w14:textId="1D488EC4" w:rsidR="00BB48E5" w:rsidRDefault="00BB48E5" w:rsidP="00C21506"/>
        </w:tc>
        <w:tc>
          <w:tcPr>
            <w:tcW w:w="4962" w:type="dxa"/>
            <w:tcBorders>
              <w:top w:val="single" w:sz="4" w:space="0" w:color="auto"/>
              <w:left w:val="single" w:sz="4" w:space="0" w:color="auto"/>
              <w:bottom w:val="single" w:sz="4" w:space="0" w:color="auto"/>
              <w:right w:val="single" w:sz="4" w:space="0" w:color="auto"/>
            </w:tcBorders>
          </w:tcPr>
          <w:p w14:paraId="00A05BD2" w14:textId="77777777" w:rsidR="00930367" w:rsidRDefault="00E458A4" w:rsidP="00930367">
            <w:r w:rsidRPr="00E458A4">
              <w:rPr>
                <w:b/>
              </w:rPr>
              <w:t>Aim</w:t>
            </w:r>
            <w:r>
              <w:t>: T</w:t>
            </w:r>
            <w:r w:rsidRPr="00E458A4">
              <w:t xml:space="preserve">o examine whether 30 mg iron plus folic acid or multiple micronutrients during pregnancy reduces the risk of pregnancy-induced hypertension. </w:t>
            </w:r>
          </w:p>
          <w:p w14:paraId="2A88DC93" w14:textId="162991FC" w:rsidR="00D05282" w:rsidRPr="00526FB5" w:rsidRDefault="00930367" w:rsidP="00930367">
            <w:pPr>
              <w:rPr>
                <w:b/>
              </w:rPr>
            </w:pPr>
            <w:r w:rsidRPr="00930367">
              <w:rPr>
                <w:b/>
              </w:rPr>
              <w:t>Methods</w:t>
            </w:r>
            <w:r w:rsidR="00E458A4" w:rsidRPr="00E458A4">
              <w:t>: We conducted a secondary data analysis by the data</w:t>
            </w:r>
            <w:r>
              <w:t>set from a double-blind randomis</w:t>
            </w:r>
            <w:r w:rsidR="00E458A4" w:rsidRPr="00E458A4">
              <w:t xml:space="preserve">ed controlled trial in China from 2006 to 2009 that was conducted to investigate the effects of multiple micronutrient supplements on adverse pregnancy outcomes when provided to pregnant women with no/mild </w:t>
            </w:r>
            <w:r w:rsidR="005056D2" w:rsidRPr="00E458A4">
              <w:t>anaemia</w:t>
            </w:r>
            <w:r w:rsidR="00E458A4" w:rsidRPr="00E458A4">
              <w:t xml:space="preserve">. We used logistic regression to estimate the adjusted odds ratio and 95% confidence interval and test for effect modification. </w:t>
            </w:r>
          </w:p>
        </w:tc>
        <w:tc>
          <w:tcPr>
            <w:tcW w:w="4536" w:type="dxa"/>
            <w:tcBorders>
              <w:top w:val="single" w:sz="4" w:space="0" w:color="auto"/>
              <w:left w:val="single" w:sz="4" w:space="0" w:color="auto"/>
              <w:bottom w:val="single" w:sz="4" w:space="0" w:color="auto"/>
              <w:right w:val="single" w:sz="4" w:space="0" w:color="auto"/>
            </w:tcBorders>
          </w:tcPr>
          <w:p w14:paraId="2676A494" w14:textId="77777777" w:rsidR="00930367" w:rsidRDefault="00930367" w:rsidP="00E458A4">
            <w:r>
              <w:t>Multiple micronutrient vs folic acid:</w:t>
            </w:r>
          </w:p>
          <w:p w14:paraId="22D0EE1F" w14:textId="3C329A8E" w:rsidR="00930367" w:rsidRDefault="00930367" w:rsidP="00930367">
            <w:pPr>
              <w:pStyle w:val="bullet"/>
            </w:pPr>
            <w:r>
              <w:t>P</w:t>
            </w:r>
            <w:r w:rsidR="00E458A4" w:rsidRPr="00E458A4">
              <w:t>regnancy-induced hypertension</w:t>
            </w:r>
            <w:r>
              <w:t xml:space="preserve">: aOR </w:t>
            </w:r>
            <w:r w:rsidR="00210C0F">
              <w:t xml:space="preserve">0.88; </w:t>
            </w:r>
            <w:r>
              <w:t xml:space="preserve">95%CI </w:t>
            </w:r>
            <w:r w:rsidR="00E458A4" w:rsidRPr="00E458A4">
              <w:t>0.76</w:t>
            </w:r>
            <w:r>
              <w:t xml:space="preserve"> to </w:t>
            </w:r>
            <w:r w:rsidR="00210C0F">
              <w:t>1.02</w:t>
            </w:r>
          </w:p>
          <w:p w14:paraId="2E7D1559" w14:textId="3836BD88" w:rsidR="00930367" w:rsidRDefault="00930367" w:rsidP="00930367">
            <w:pPr>
              <w:pStyle w:val="bullet"/>
            </w:pPr>
            <w:r>
              <w:t>Late-onset gestational hypertension: aOR 0.85; 95%CI 0.73 to 0.99</w:t>
            </w:r>
          </w:p>
          <w:p w14:paraId="5F82B603" w14:textId="2711E539" w:rsidR="00D05282" w:rsidRPr="00E458A4" w:rsidRDefault="00D05282" w:rsidP="00930367"/>
        </w:tc>
        <w:tc>
          <w:tcPr>
            <w:tcW w:w="1843" w:type="dxa"/>
            <w:tcBorders>
              <w:top w:val="single" w:sz="4" w:space="0" w:color="auto"/>
              <w:left w:val="single" w:sz="4" w:space="0" w:color="auto"/>
              <w:bottom w:val="single" w:sz="4" w:space="0" w:color="auto"/>
              <w:right w:val="single" w:sz="4" w:space="0" w:color="auto"/>
            </w:tcBorders>
          </w:tcPr>
          <w:p w14:paraId="348D7D4A" w14:textId="77777777" w:rsidR="00D05282" w:rsidRPr="00D150D8" w:rsidRDefault="00D05282" w:rsidP="00C21506">
            <w:pPr>
              <w:keepNext/>
            </w:pPr>
          </w:p>
        </w:tc>
      </w:tr>
      <w:tr w:rsidR="00930367" w:rsidRPr="00D150D8" w14:paraId="1085BA2E" w14:textId="77777777" w:rsidTr="00C21506">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304" w:type="dxa"/>
            <w:tcBorders>
              <w:top w:val="single" w:sz="4" w:space="0" w:color="auto"/>
              <w:left w:val="single" w:sz="4" w:space="0" w:color="auto"/>
              <w:bottom w:val="single" w:sz="4" w:space="0" w:color="auto"/>
              <w:right w:val="single" w:sz="4" w:space="0" w:color="auto"/>
            </w:tcBorders>
          </w:tcPr>
          <w:p w14:paraId="5D06F198" w14:textId="54203965" w:rsidR="00930367" w:rsidRDefault="000C073B" w:rsidP="00C21506">
            <w:r>
              <w:t>Devakumar et al 2015</w:t>
            </w:r>
            <w:r w:rsidR="00BA7CBD">
              <w:fldChar w:fldCharType="begin">
                <w:fldData xml:space="preserve">PEVuZE5vdGU+PENpdGU+PEF1dGhvcj5EZXZha3VtYXI8L0F1dGhvcj48WWVhcj4yMDE1PC9ZZWFy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=
</w:fldData>
              </w:fldChar>
            </w:r>
            <w:r w:rsidR="002747EA">
              <w:instrText xml:space="preserve"> ADDIN EN.CITE </w:instrText>
            </w:r>
            <w:r w:rsidR="002747EA">
              <w:fldChar w:fldCharType="begin">
                <w:fldData xml:space="preserve">PEVuZE5vdGU+PENpdGU+PEF1dGhvcj5EZXZha3VtYXI8L0F1dGhvcj48WWVhcj4yMDE1PC9ZZWFy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=
</w:fldData>
              </w:fldChar>
            </w:r>
            <w:r w:rsidR="002747EA">
              <w:instrText xml:space="preserve"> ADDIN EN.CITE.DATA </w:instrText>
            </w:r>
            <w:r w:rsidR="002747EA">
              <w:fldChar w:fldCharType="end"/>
            </w:r>
            <w:r w:rsidR="00BA7CBD">
              <w:fldChar w:fldCharType="separate"/>
            </w:r>
            <w:r w:rsidR="002747EA" w:rsidRPr="002747EA">
              <w:rPr>
                <w:noProof/>
                <w:vertAlign w:val="superscript"/>
              </w:rPr>
              <w:t>168</w:t>
            </w:r>
            <w:r w:rsidR="00BA7CBD">
              <w:fldChar w:fldCharType="end"/>
            </w:r>
          </w:p>
          <w:p w14:paraId="1566E4D0" w14:textId="6E6F3E8A" w:rsidR="0084339C" w:rsidRDefault="0084339C" w:rsidP="00C21506">
            <w:r>
              <w:t>Nepal</w:t>
            </w:r>
          </w:p>
        </w:tc>
        <w:tc>
          <w:tcPr>
            <w:tcW w:w="1247" w:type="dxa"/>
            <w:tcBorders>
              <w:top w:val="single" w:sz="4" w:space="0" w:color="auto"/>
              <w:left w:val="single" w:sz="4" w:space="0" w:color="auto"/>
              <w:bottom w:val="single" w:sz="4" w:space="0" w:color="auto"/>
              <w:right w:val="single" w:sz="4" w:space="0" w:color="auto"/>
            </w:tcBorders>
          </w:tcPr>
          <w:p w14:paraId="39228563" w14:textId="77777777" w:rsidR="00930367" w:rsidRDefault="00120C7D" w:rsidP="00C21506">
            <w:r>
              <w:t>MMN</w:t>
            </w:r>
            <w:r w:rsidR="00D07CF9">
              <w:t xml:space="preserve"> 400</w:t>
            </w:r>
          </w:p>
          <w:p w14:paraId="2764CE50" w14:textId="1CF7FE72" w:rsidR="00D07CF9" w:rsidRDefault="00D07CF9" w:rsidP="00C21506">
            <w:r>
              <w:t>IFA 393</w:t>
            </w:r>
          </w:p>
        </w:tc>
        <w:tc>
          <w:tcPr>
            <w:tcW w:w="4962" w:type="dxa"/>
            <w:tcBorders>
              <w:top w:val="single" w:sz="4" w:space="0" w:color="auto"/>
              <w:left w:val="single" w:sz="4" w:space="0" w:color="auto"/>
              <w:bottom w:val="single" w:sz="4" w:space="0" w:color="auto"/>
              <w:right w:val="single" w:sz="4" w:space="0" w:color="auto"/>
            </w:tcBorders>
          </w:tcPr>
          <w:p w14:paraId="187F8FC3" w14:textId="77777777" w:rsidR="000C073B" w:rsidRDefault="000C073B" w:rsidP="000C073B">
            <w:r w:rsidRPr="000C073B">
              <w:rPr>
                <w:b/>
              </w:rPr>
              <w:t>Aim</w:t>
            </w:r>
            <w:r>
              <w:t>: T</w:t>
            </w:r>
            <w:r w:rsidRPr="000C073B">
              <w:t>o investigate the effect of antenatal multiple micronutrients on subsequent lung function by measuring spiro</w:t>
            </w:r>
            <w:r>
              <w:t>metry at 7-9 years of age in c</w:t>
            </w:r>
            <w:r w:rsidRPr="000C073B">
              <w:t xml:space="preserve">hildren born during </w:t>
            </w:r>
            <w:r>
              <w:t>a</w:t>
            </w:r>
            <w:r w:rsidRPr="000C073B">
              <w:t xml:space="preserve"> trial</w:t>
            </w:r>
            <w:r>
              <w:t xml:space="preserve"> of micronutrients versus iron plus folic acid.</w:t>
            </w:r>
          </w:p>
          <w:p w14:paraId="614BA93A" w14:textId="5C2C3261" w:rsidR="00930367" w:rsidRPr="00E458A4" w:rsidRDefault="000C073B" w:rsidP="000C073B">
            <w:pPr>
              <w:rPr>
                <w:b/>
              </w:rPr>
            </w:pPr>
            <w:r w:rsidRPr="0084339C">
              <w:rPr>
                <w:b/>
              </w:rPr>
              <w:t>Methods</w:t>
            </w:r>
            <w:r>
              <w:t>:</w:t>
            </w:r>
            <w:r w:rsidRPr="000C073B">
              <w:t xml:space="preserve"> </w:t>
            </w:r>
            <w:r>
              <w:t>Children</w:t>
            </w:r>
            <w:r w:rsidRPr="000C073B">
              <w:t xml:space="preserve"> were seen at mean 8.5</w:t>
            </w:r>
            <w:r>
              <w:t>±</w:t>
            </w:r>
            <w:r w:rsidRPr="000C073B">
              <w:t>0.4 years. Technically successful spirometry results were obtained in 793 (94.3%) children, 50% of whom had been randomised to micronutrient supplementation. Background characteristics, including anthropometry, were similar in the two allocation groups.</w:t>
            </w:r>
          </w:p>
        </w:tc>
        <w:tc>
          <w:tcPr>
            <w:tcW w:w="4536" w:type="dxa"/>
            <w:tcBorders>
              <w:top w:val="single" w:sz="4" w:space="0" w:color="auto"/>
              <w:left w:val="single" w:sz="4" w:space="0" w:color="auto"/>
              <w:bottom w:val="single" w:sz="4" w:space="0" w:color="auto"/>
              <w:right w:val="single" w:sz="4" w:space="0" w:color="auto"/>
            </w:tcBorders>
          </w:tcPr>
          <w:p w14:paraId="3D66F31C" w14:textId="30945433" w:rsidR="00C24813" w:rsidRDefault="00C24813" w:rsidP="000C073B">
            <w:r>
              <w:t>MMN vs iron plus folic acid:</w:t>
            </w:r>
          </w:p>
          <w:p w14:paraId="168D3CC0" w14:textId="348B0EEF" w:rsidR="00C24813" w:rsidRDefault="00C24813" w:rsidP="00210C0F">
            <w:pPr>
              <w:pStyle w:val="bullet"/>
            </w:pPr>
            <w:r>
              <w:t>Forced expiratory volume: MD -0.08; 95%CI -0.19 to 0.04</w:t>
            </w:r>
            <w:r w:rsidR="000C073B" w:rsidRPr="000C073B">
              <w:t xml:space="preserve"> </w:t>
            </w:r>
          </w:p>
          <w:p w14:paraId="4240EF77" w14:textId="0432B666" w:rsidR="00C24813" w:rsidRDefault="00C24813" w:rsidP="00210C0F">
            <w:pPr>
              <w:pStyle w:val="bullet"/>
            </w:pPr>
            <w:r>
              <w:t>Forced vital capacity: MD -0.05; 95%CI -0.17 to 0.06</w:t>
            </w:r>
          </w:p>
          <w:p w14:paraId="2EA811EE" w14:textId="3216EA42" w:rsidR="00930367" w:rsidRPr="000C073B" w:rsidRDefault="00C24813" w:rsidP="00210C0F">
            <w:pPr>
              <w:pStyle w:val="bullet"/>
            </w:pPr>
            <w:r>
              <w:t xml:space="preserve">FEV1/FVC: MD -0.04; 95%CI -0.15 to </w:t>
            </w:r>
            <w:r w:rsidR="000C073B" w:rsidRPr="000C073B">
              <w:t>0.07</w:t>
            </w:r>
          </w:p>
        </w:tc>
        <w:tc>
          <w:tcPr>
            <w:tcW w:w="1843" w:type="dxa"/>
            <w:tcBorders>
              <w:top w:val="single" w:sz="4" w:space="0" w:color="auto"/>
              <w:left w:val="single" w:sz="4" w:space="0" w:color="auto"/>
              <w:bottom w:val="single" w:sz="4" w:space="0" w:color="auto"/>
              <w:right w:val="single" w:sz="4" w:space="0" w:color="auto"/>
            </w:tcBorders>
          </w:tcPr>
          <w:p w14:paraId="00C4949B" w14:textId="77777777" w:rsidR="00930367" w:rsidRPr="00D150D8" w:rsidRDefault="00930367" w:rsidP="00C21506">
            <w:pPr>
              <w:keepNext/>
            </w:pPr>
          </w:p>
        </w:tc>
      </w:tr>
      <w:tr w:rsidR="000C073B" w:rsidRPr="00D150D8" w14:paraId="730EF1D9" w14:textId="77777777" w:rsidTr="00C21506">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304" w:type="dxa"/>
            <w:tcBorders>
              <w:top w:val="single" w:sz="4" w:space="0" w:color="auto"/>
              <w:left w:val="single" w:sz="4" w:space="0" w:color="auto"/>
              <w:bottom w:val="single" w:sz="4" w:space="0" w:color="auto"/>
              <w:right w:val="single" w:sz="4" w:space="0" w:color="auto"/>
            </w:tcBorders>
          </w:tcPr>
          <w:p w14:paraId="1A2E4D12" w14:textId="4B445A5B" w:rsidR="000C073B" w:rsidRDefault="00F57623" w:rsidP="00C21506">
            <w:r>
              <w:t>Schulze et al 2019</w:t>
            </w:r>
            <w:r w:rsidR="00BA7CBD">
              <w:fldChar w:fldCharType="begin">
                <w:fldData xml:space="preserve">PEVuZE5vdGU+PENpdGU+PEF1dGhvcj5TY2h1bHplPC9BdXRob3I+PFllYXI+MjAxOTwvWWVhcj48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</w:fldData>
              </w:fldChar>
            </w:r>
            <w:r w:rsidR="002747EA">
              <w:instrText xml:space="preserve"> ADDIN EN.CITE </w:instrText>
            </w:r>
            <w:r w:rsidR="002747EA">
              <w:fldChar w:fldCharType="begin">
                <w:fldData xml:space="preserve">PEVuZE5vdGU+PENpdGU+PEF1dGhvcj5TY2h1bHplPC9BdXRob3I+PFllYXI+MjAxOTwvWWVhcj48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</w:fldData>
              </w:fldChar>
            </w:r>
            <w:r w:rsidR="002747EA">
              <w:instrText xml:space="preserve"> ADDIN EN.CITE.DATA </w:instrText>
            </w:r>
            <w:r w:rsidR="002747EA">
              <w:fldChar w:fldCharType="end"/>
            </w:r>
            <w:r w:rsidR="00BA7CBD">
              <w:fldChar w:fldCharType="separate"/>
            </w:r>
            <w:r w:rsidR="002747EA" w:rsidRPr="002747EA">
              <w:rPr>
                <w:noProof/>
                <w:vertAlign w:val="superscript"/>
              </w:rPr>
              <w:t>169</w:t>
            </w:r>
            <w:r w:rsidR="00BA7CBD">
              <w:fldChar w:fldCharType="end"/>
            </w:r>
          </w:p>
          <w:p w14:paraId="16D1741E" w14:textId="7D4F599E" w:rsidR="00F57623" w:rsidRDefault="00F57623" w:rsidP="00C21506">
            <w:r>
              <w:t>Bangladesh</w:t>
            </w:r>
          </w:p>
        </w:tc>
        <w:tc>
          <w:tcPr>
            <w:tcW w:w="1247" w:type="dxa"/>
            <w:tcBorders>
              <w:top w:val="single" w:sz="4" w:space="0" w:color="auto"/>
              <w:left w:val="single" w:sz="4" w:space="0" w:color="auto"/>
              <w:bottom w:val="single" w:sz="4" w:space="0" w:color="auto"/>
              <w:right w:val="single" w:sz="4" w:space="0" w:color="auto"/>
            </w:tcBorders>
          </w:tcPr>
          <w:p w14:paraId="7D9E1975" w14:textId="77777777" w:rsidR="000C073B" w:rsidRDefault="00F57623" w:rsidP="00C21506">
            <w:r>
              <w:t>MM 749</w:t>
            </w:r>
          </w:p>
          <w:p w14:paraId="7C605CAA" w14:textId="6EB985D5" w:rsidR="00F57623" w:rsidRDefault="00F57623" w:rsidP="00C21506">
            <w:r>
              <w:t>IFA 777</w:t>
            </w:r>
          </w:p>
        </w:tc>
        <w:tc>
          <w:tcPr>
            <w:tcW w:w="4962" w:type="dxa"/>
            <w:tcBorders>
              <w:top w:val="single" w:sz="4" w:space="0" w:color="auto"/>
              <w:left w:val="single" w:sz="4" w:space="0" w:color="auto"/>
              <w:bottom w:val="single" w:sz="4" w:space="0" w:color="auto"/>
              <w:right w:val="single" w:sz="4" w:space="0" w:color="auto"/>
            </w:tcBorders>
          </w:tcPr>
          <w:p w14:paraId="119A46E8" w14:textId="0C4FDC0D" w:rsidR="00F57623" w:rsidRDefault="00F57623" w:rsidP="00F57623">
            <w:r w:rsidRPr="00F57623">
              <w:rPr>
                <w:b/>
              </w:rPr>
              <w:t>Aim</w:t>
            </w:r>
            <w:r>
              <w:t>: To assess</w:t>
            </w:r>
            <w:r w:rsidRPr="00F57623">
              <w:t xml:space="preserve"> the efficacy of a daily </w:t>
            </w:r>
            <w:r>
              <w:t>multiple micronutrient (</w:t>
            </w:r>
            <w:r w:rsidRPr="00F57623">
              <w:t>MM</w:t>
            </w:r>
            <w:r>
              <w:t>)</w:t>
            </w:r>
            <w:r w:rsidRPr="00F57623">
              <w:t xml:space="preserve"> (15 nutrients) compared with </w:t>
            </w:r>
            <w:r>
              <w:t>iron plus folic acid (</w:t>
            </w:r>
            <w:r w:rsidRPr="00F57623">
              <w:t>IFA</w:t>
            </w:r>
            <w:r>
              <w:t>)</w:t>
            </w:r>
            <w:r w:rsidRPr="00F57623">
              <w:t xml:space="preserve"> supplement, each providing approximately 1 RDA of nutrients and given beginning at pregnancy ascertainment, on late pregnancy micronutrient status of women in rural Bangladesh. </w:t>
            </w:r>
          </w:p>
          <w:p w14:paraId="17CFE7B0" w14:textId="7B9580F6" w:rsidR="000C073B" w:rsidRPr="000C073B" w:rsidRDefault="00F57623" w:rsidP="0084339C">
            <w:pPr>
              <w:rPr>
                <w:b/>
              </w:rPr>
            </w:pPr>
            <w:r w:rsidRPr="00F57623">
              <w:rPr>
                <w:b/>
              </w:rPr>
              <w:t>Methods</w:t>
            </w:r>
            <w:r w:rsidRPr="00F57623">
              <w:t>: Within a double-masked trial (JiVitA-3) among 44,500 pregnant women, micronutrient status indicators were assessed in women, allocated</w:t>
            </w:r>
            <w:r>
              <w:t xml:space="preserve"> by cluster to receive daily MM</w:t>
            </w:r>
            <w:r w:rsidRPr="00F57623">
              <w:t xml:space="preserve"> or IFA at 10 wk (baseline: before supplementation) and 32 wk (during supplementation) gestation. Efficacy of MM supplementation on micronutrient status indicators at 32 wk was assessed, controlling for baseline status and other covariates (e.g., inflammation and season), in regression models. </w:t>
            </w:r>
          </w:p>
        </w:tc>
        <w:tc>
          <w:tcPr>
            <w:tcW w:w="4536" w:type="dxa"/>
            <w:tcBorders>
              <w:top w:val="single" w:sz="4" w:space="0" w:color="auto"/>
              <w:left w:val="single" w:sz="4" w:space="0" w:color="auto"/>
              <w:bottom w:val="single" w:sz="4" w:space="0" w:color="auto"/>
              <w:right w:val="single" w:sz="4" w:space="0" w:color="auto"/>
            </w:tcBorders>
          </w:tcPr>
          <w:p w14:paraId="1DF7FD37" w14:textId="63728FC5" w:rsidR="000C073B" w:rsidRPr="00F57623" w:rsidRDefault="00F57623" w:rsidP="00F57623">
            <w:r w:rsidRPr="00F57623">
              <w:t>At 32 wk gestation, vitamin B-12, A, and D and zinc status indicators were 3.7-13.7% higher, and ferritin, gamma-tocopherol, and thyroglobulin indicators were 8.7-16.6% lower, for the MM group compared with the IFA group, with a 15-38% lower prevalence of deficiencies of vitamins B-12, A, and D and zinc (all P &lt; 0.05). However, indicators typically suggested worsening status during pregnancy, even with supplementation, and baseline status or other covariates were more strongly associated with late pregnancy indicators than was MM supplementation. </w:t>
            </w:r>
          </w:p>
        </w:tc>
        <w:tc>
          <w:tcPr>
            <w:tcW w:w="1843" w:type="dxa"/>
            <w:tcBorders>
              <w:top w:val="single" w:sz="4" w:space="0" w:color="auto"/>
              <w:left w:val="single" w:sz="4" w:space="0" w:color="auto"/>
              <w:bottom w:val="single" w:sz="4" w:space="0" w:color="auto"/>
              <w:right w:val="single" w:sz="4" w:space="0" w:color="auto"/>
            </w:tcBorders>
          </w:tcPr>
          <w:p w14:paraId="4DB9FC40" w14:textId="77777777" w:rsidR="000C073B" w:rsidRPr="00D150D8" w:rsidRDefault="000C073B" w:rsidP="00C21506">
            <w:pPr>
              <w:keepNext/>
            </w:pPr>
          </w:p>
        </w:tc>
      </w:tr>
      <w:tr w:rsidR="00F4297E" w:rsidRPr="00D150D8" w14:paraId="29160210" w14:textId="77777777" w:rsidTr="00C21506">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304" w:type="dxa"/>
            <w:tcBorders>
              <w:top w:val="single" w:sz="4" w:space="0" w:color="auto"/>
              <w:left w:val="single" w:sz="4" w:space="0" w:color="auto"/>
              <w:bottom w:val="single" w:sz="4" w:space="0" w:color="auto"/>
              <w:right w:val="single" w:sz="4" w:space="0" w:color="auto"/>
            </w:tcBorders>
          </w:tcPr>
          <w:p w14:paraId="2AAABE80" w14:textId="2BAD6AAB" w:rsidR="00F4297E" w:rsidRDefault="00F4297E" w:rsidP="00F4297E">
            <w:r w:rsidRPr="00F4297E">
              <w:t>Taghizadeh</w:t>
            </w:r>
            <w:r>
              <w:t xml:space="preserve"> et al 2015</w:t>
            </w:r>
            <w:r w:rsidR="00BA7CBD">
              <w:fldChar w:fldCharType="begin">
                <w:fldData xml:space="preserve">PEVuZE5vdGU+PENpdGU+PEF1dGhvcj5UYWdoaXphZGVoPC9BdXRob3I+PFllYXI+MjAxNTwvWWVh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==
</w:fldData>
              </w:fldChar>
            </w:r>
            <w:r w:rsidR="002747EA">
              <w:instrText xml:space="preserve"> ADDIN EN.CITE </w:instrText>
            </w:r>
            <w:r w:rsidR="002747EA">
              <w:fldChar w:fldCharType="begin">
                <w:fldData xml:space="preserve">PEVuZE5vdGU+PENpdGU+PEF1dGhvcj5UYWdoaXphZGVoPC9BdXRob3I+PFllYXI+MjAxNTwvWWVh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==
</w:fldData>
              </w:fldChar>
            </w:r>
            <w:r w:rsidR="002747EA">
              <w:instrText xml:space="preserve"> ADDIN EN.CITE.DATA </w:instrText>
            </w:r>
            <w:r w:rsidR="002747EA">
              <w:fldChar w:fldCharType="end"/>
            </w:r>
            <w:r w:rsidR="00BA7CBD">
              <w:fldChar w:fldCharType="separate"/>
            </w:r>
            <w:r w:rsidR="002747EA" w:rsidRPr="002747EA">
              <w:rPr>
                <w:noProof/>
                <w:vertAlign w:val="superscript"/>
              </w:rPr>
              <w:t>170</w:t>
            </w:r>
            <w:r w:rsidR="00BA7CBD">
              <w:fldChar w:fldCharType="end"/>
            </w:r>
          </w:p>
          <w:p w14:paraId="49150E5A" w14:textId="735AFA1B" w:rsidR="00F4297E" w:rsidRPr="00F4297E" w:rsidRDefault="00F4297E" w:rsidP="00F4297E">
            <w:r>
              <w:t>Iran</w:t>
            </w:r>
          </w:p>
        </w:tc>
        <w:tc>
          <w:tcPr>
            <w:tcW w:w="1247" w:type="dxa"/>
            <w:tcBorders>
              <w:top w:val="single" w:sz="4" w:space="0" w:color="auto"/>
              <w:left w:val="single" w:sz="4" w:space="0" w:color="auto"/>
              <w:bottom w:val="single" w:sz="4" w:space="0" w:color="auto"/>
              <w:right w:val="single" w:sz="4" w:space="0" w:color="auto"/>
            </w:tcBorders>
          </w:tcPr>
          <w:p w14:paraId="4967371B" w14:textId="77777777" w:rsidR="00F4297E" w:rsidRDefault="00F4297E" w:rsidP="00C21506">
            <w:r>
              <w:t>Multivitamin 35</w:t>
            </w:r>
          </w:p>
          <w:p w14:paraId="47D478D3" w14:textId="5275E042" w:rsidR="00F4297E" w:rsidRDefault="00F4297E" w:rsidP="00C21506">
            <w:r>
              <w:t>Multivitamin-mineral 35</w:t>
            </w:r>
          </w:p>
        </w:tc>
        <w:tc>
          <w:tcPr>
            <w:tcW w:w="4962" w:type="dxa"/>
            <w:tcBorders>
              <w:top w:val="single" w:sz="4" w:space="0" w:color="auto"/>
              <w:left w:val="single" w:sz="4" w:space="0" w:color="auto"/>
              <w:bottom w:val="single" w:sz="4" w:space="0" w:color="auto"/>
              <w:right w:val="single" w:sz="4" w:space="0" w:color="auto"/>
            </w:tcBorders>
          </w:tcPr>
          <w:p w14:paraId="410DE9B9" w14:textId="23E0A137" w:rsidR="00F4297E" w:rsidRDefault="00F4297E" w:rsidP="00F4297E">
            <w:r w:rsidRPr="00F4297E">
              <w:rPr>
                <w:b/>
              </w:rPr>
              <w:t>Aim</w:t>
            </w:r>
            <w:r>
              <w:t>: T</w:t>
            </w:r>
            <w:r w:rsidRPr="00F4297E">
              <w:t>o determine the favo</w:t>
            </w:r>
            <w:r w:rsidR="005B02D4">
              <w:t>u</w:t>
            </w:r>
            <w:r w:rsidRPr="00F4297E">
              <w:t>rable effects of multivitamin versus multivitamin-mineral</w:t>
            </w:r>
            <w:r w:rsidR="0084339C">
              <w:t xml:space="preserve"> (same multivitamin plus calcium, iron and magnesium)</w:t>
            </w:r>
            <w:r w:rsidRPr="00F4297E">
              <w:t xml:space="preserve"> supplements on metabolic profiles and biomarkers of oxidative stress among Iranian pregnant women. </w:t>
            </w:r>
          </w:p>
          <w:p w14:paraId="3D2C003C" w14:textId="4C4AC1C6" w:rsidR="00F4297E" w:rsidRPr="00F57623" w:rsidRDefault="00F4297E" w:rsidP="00F4297E">
            <w:pPr>
              <w:rPr>
                <w:b/>
              </w:rPr>
            </w:pPr>
            <w:r>
              <w:t>Methods</w:t>
            </w:r>
            <w:r w:rsidRPr="00F4297E">
              <w:t xml:space="preserve">: This double-blind randomized-controlled clinical trial was conducted among 70 pregnant women, primigravida, aged 18-35 years old between 16 and 37 weeks gestation. Subjects were randomly assigned to receive either the multivitamin or multivitamin-mineral supplements for 20 weeks. Fasting blood samples were taken at baseline and after a 20-week intervention to measure lipid profiles and biomarkers of oxidative stress. </w:t>
            </w:r>
          </w:p>
        </w:tc>
        <w:tc>
          <w:tcPr>
            <w:tcW w:w="4536" w:type="dxa"/>
            <w:tcBorders>
              <w:top w:val="single" w:sz="4" w:space="0" w:color="auto"/>
              <w:left w:val="single" w:sz="4" w:space="0" w:color="auto"/>
              <w:bottom w:val="single" w:sz="4" w:space="0" w:color="auto"/>
              <w:right w:val="single" w:sz="4" w:space="0" w:color="auto"/>
            </w:tcBorders>
          </w:tcPr>
          <w:p w14:paraId="4812D6A5" w14:textId="1C88B753" w:rsidR="00F4297E" w:rsidRDefault="00F4297E" w:rsidP="00F4297E">
            <w:r>
              <w:t>M</w:t>
            </w:r>
            <w:r w:rsidRPr="00F4297E">
              <w:t xml:space="preserve">ultivitamin-mineral </w:t>
            </w:r>
            <w:r>
              <w:t xml:space="preserve">versus multivitamin </w:t>
            </w:r>
            <w:r w:rsidRPr="00F4297E">
              <w:t>supplementation</w:t>
            </w:r>
            <w:r w:rsidR="00202278">
              <w:t>; changes in:</w:t>
            </w:r>
          </w:p>
          <w:p w14:paraId="14E1E205" w14:textId="2594D66A" w:rsidR="00202278" w:rsidRDefault="00A3395A" w:rsidP="00F4297E">
            <w:pPr>
              <w:pStyle w:val="bullet"/>
            </w:pPr>
            <w:r>
              <w:t>Fasting plasma glucose</w:t>
            </w:r>
            <w:r w:rsidR="00202278">
              <w:t xml:space="preserve"> (mg/dL): -2.6±2 vs 2.5±3; p=0.15</w:t>
            </w:r>
          </w:p>
          <w:p w14:paraId="2BB07740" w14:textId="24EFE555" w:rsidR="00202278" w:rsidRDefault="00202278" w:rsidP="00F4297E">
            <w:pPr>
              <w:pStyle w:val="bullet"/>
            </w:pPr>
            <w:r>
              <w:t>Total cholesterol: 11.1±8.9 vs 27.5±7.9; p=0.17</w:t>
            </w:r>
          </w:p>
          <w:p w14:paraId="3D83B9BA" w14:textId="1B174607" w:rsidR="00F4297E" w:rsidRDefault="00202278" w:rsidP="00F4297E">
            <w:pPr>
              <w:pStyle w:val="bullet"/>
            </w:pPr>
            <w:r>
              <w:t>T</w:t>
            </w:r>
            <w:r w:rsidR="00F4297E">
              <w:t>riglycerides</w:t>
            </w:r>
            <w:r>
              <w:t xml:space="preserve"> (mg/dL)</w:t>
            </w:r>
            <w:r w:rsidR="00F4297E">
              <w:t xml:space="preserve">: </w:t>
            </w:r>
            <w:r w:rsidR="00F4297E" w:rsidRPr="00F4297E">
              <w:t>6.1</w:t>
            </w:r>
            <w:r>
              <w:t>±13.2</w:t>
            </w:r>
            <w:r w:rsidR="00F4297E" w:rsidRPr="00F4297E">
              <w:t xml:space="preserve"> v</w:t>
            </w:r>
            <w:r w:rsidR="00F4297E">
              <w:t>s +45.9</w:t>
            </w:r>
            <w:r>
              <w:t>±14.3</w:t>
            </w:r>
            <w:r w:rsidR="00F4297E">
              <w:t xml:space="preserve"> mg/dl, p = 0.04</w:t>
            </w:r>
          </w:p>
          <w:p w14:paraId="223DB06B" w14:textId="33A5B7BD" w:rsidR="00202278" w:rsidRDefault="00202278" w:rsidP="00F4297E">
            <w:pPr>
              <w:pStyle w:val="bullet"/>
            </w:pPr>
            <w:r>
              <w:t>LDL cholesterol (mg/dL): 9.8±8.7 vs 25.7±6.2; p=0.13</w:t>
            </w:r>
          </w:p>
          <w:p w14:paraId="5C3CEFB7" w14:textId="70F89644" w:rsidR="00F4297E" w:rsidRDefault="00F4297E" w:rsidP="00F4297E">
            <w:pPr>
              <w:pStyle w:val="bullet"/>
            </w:pPr>
            <w:r w:rsidRPr="00F4297E">
              <w:t>HDL-cholesterol</w:t>
            </w:r>
            <w:r w:rsidR="00202278">
              <w:t xml:space="preserve"> (mg/dL)</w:t>
            </w:r>
            <w:r w:rsidRPr="00F4297E">
              <w:t xml:space="preserve">: +0.1 </w:t>
            </w:r>
            <w:r>
              <w:t>vs</w:t>
            </w:r>
            <w:r w:rsidRPr="00F4297E">
              <w:t xml:space="preserve"> </w:t>
            </w:r>
            <w:r>
              <w:t>-7.4 mg/dl, p = 0.02</w:t>
            </w:r>
          </w:p>
          <w:p w14:paraId="72109251" w14:textId="43EDF54B" w:rsidR="00202278" w:rsidRDefault="00202278" w:rsidP="00F4297E">
            <w:pPr>
              <w:pStyle w:val="bullet"/>
            </w:pPr>
            <w:r>
              <w:t>T</w:t>
            </w:r>
            <w:r w:rsidR="00A3395A">
              <w:t>otal antioxidant capacity</w:t>
            </w:r>
            <w:r>
              <w:t xml:space="preserve"> (mmol/L): 196.84±53.15 vs 149.23±33.8; p=0.45</w:t>
            </w:r>
          </w:p>
          <w:p w14:paraId="5C11BF82" w14:textId="14804411" w:rsidR="00F4297E" w:rsidRPr="00F4297E" w:rsidRDefault="00202278" w:rsidP="00202278">
            <w:pPr>
              <w:pStyle w:val="bullet"/>
            </w:pPr>
            <w:r>
              <w:t>G</w:t>
            </w:r>
            <w:r w:rsidR="00F4297E" w:rsidRPr="00F4297E">
              <w:t>lutathione</w:t>
            </w:r>
            <w:r>
              <w:t xml:space="preserve"> (micromol/L)</w:t>
            </w:r>
            <w:r w:rsidR="00F4297E" w:rsidRPr="00F4297E">
              <w:t>: +151.09</w:t>
            </w:r>
            <w:r>
              <w:t>±73.26</w:t>
            </w:r>
            <w:r w:rsidR="00F4297E" w:rsidRPr="00F4297E">
              <w:t xml:space="preserve"> </w:t>
            </w:r>
            <w:r w:rsidR="00F4297E">
              <w:t>vs</w:t>
            </w:r>
            <w:r w:rsidR="00F4297E" w:rsidRPr="00F4297E">
              <w:t xml:space="preserve"> -116.21</w:t>
            </w:r>
            <w:r>
              <w:t>±46.81</w:t>
            </w:r>
            <w:r w:rsidR="00F4297E" w:rsidRPr="00F4297E">
              <w:t>, p = 0.003</w:t>
            </w:r>
          </w:p>
        </w:tc>
        <w:tc>
          <w:tcPr>
            <w:tcW w:w="1843" w:type="dxa"/>
            <w:tcBorders>
              <w:top w:val="single" w:sz="4" w:space="0" w:color="auto"/>
              <w:left w:val="single" w:sz="4" w:space="0" w:color="auto"/>
              <w:bottom w:val="single" w:sz="4" w:space="0" w:color="auto"/>
              <w:right w:val="single" w:sz="4" w:space="0" w:color="auto"/>
            </w:tcBorders>
          </w:tcPr>
          <w:p w14:paraId="2FECC388" w14:textId="77777777" w:rsidR="00F4297E" w:rsidRPr="00D150D8" w:rsidRDefault="00F4297E" w:rsidP="00C21506">
            <w:pPr>
              <w:keepNext/>
            </w:pPr>
          </w:p>
        </w:tc>
      </w:tr>
    </w:tbl>
    <w:p w14:paraId="369A695A" w14:textId="1A11DDE4" w:rsidR="00E8589F" w:rsidRPr="009740A7" w:rsidRDefault="009C163D" w:rsidP="00932C6D">
      <w:pPr>
        <w:pStyle w:val="TableName"/>
      </w:pPr>
      <w:bookmarkStart w:id="90" w:name="_Toc40956625"/>
      <w:r>
        <w:t xml:space="preserve">Q3 </w:t>
      </w:r>
      <w:r w:rsidR="00E8589F">
        <w:t xml:space="preserve">Harms and benefits of iron supplementation in pregnancy — </w:t>
      </w:r>
      <w:r w:rsidR="00113718">
        <w:t>systematic reviews</w:t>
      </w:r>
      <w:bookmarkEnd w:id="90"/>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47: Q3 Harms and benefits of iron supplementation in pregnancy — systematic reviews"/>
      </w:tblPr>
      <w:tblGrid>
        <w:gridCol w:w="1304"/>
        <w:gridCol w:w="1528"/>
        <w:gridCol w:w="4680"/>
        <w:gridCol w:w="4537"/>
        <w:gridCol w:w="1843"/>
      </w:tblGrid>
      <w:tr w:rsidR="00E8589F" w:rsidRPr="00F350A6" w14:paraId="2E5CC9D0" w14:textId="77777777" w:rsidTr="00330CDB">
        <w:trPr>
          <w:cantSplit/>
          <w:tblHeader/>
        </w:trPr>
        <w:tc>
          <w:tcPr>
            <w:tcW w:w="1304" w:type="dxa"/>
          </w:tcPr>
          <w:p w14:paraId="5CC86521" w14:textId="77777777" w:rsidR="00E8589F" w:rsidRPr="00F350A6" w:rsidRDefault="00E8589F" w:rsidP="00C344D0">
            <w:pPr>
              <w:keepNext/>
              <w:rPr>
                <w:b/>
              </w:rPr>
            </w:pPr>
            <w:r>
              <w:rPr>
                <w:b/>
              </w:rPr>
              <w:t>Study ref</w:t>
            </w:r>
          </w:p>
        </w:tc>
        <w:tc>
          <w:tcPr>
            <w:tcW w:w="1528" w:type="dxa"/>
          </w:tcPr>
          <w:p w14:paraId="0EDC8F1D" w14:textId="77777777" w:rsidR="00E8589F" w:rsidRPr="00F350A6" w:rsidRDefault="00E8589F" w:rsidP="00C344D0">
            <w:pPr>
              <w:keepNext/>
              <w:rPr>
                <w:b/>
              </w:rPr>
            </w:pPr>
            <w:r>
              <w:rPr>
                <w:b/>
              </w:rPr>
              <w:t>N</w:t>
            </w:r>
          </w:p>
        </w:tc>
        <w:tc>
          <w:tcPr>
            <w:tcW w:w="4680" w:type="dxa"/>
          </w:tcPr>
          <w:p w14:paraId="3E6B0322" w14:textId="797EC1E0" w:rsidR="00E8589F" w:rsidRPr="00F350A6" w:rsidRDefault="00E8589F" w:rsidP="00113718">
            <w:pPr>
              <w:keepNext/>
              <w:rPr>
                <w:b/>
              </w:rPr>
            </w:pPr>
            <w:r>
              <w:rPr>
                <w:b/>
              </w:rPr>
              <w:t>Aim/</w:t>
            </w:r>
            <w:r w:rsidR="00113718">
              <w:rPr>
                <w:b/>
              </w:rPr>
              <w:t>methods</w:t>
            </w:r>
          </w:p>
        </w:tc>
        <w:tc>
          <w:tcPr>
            <w:tcW w:w="4537" w:type="dxa"/>
          </w:tcPr>
          <w:p w14:paraId="2A6400A7" w14:textId="77777777" w:rsidR="00E8589F" w:rsidRPr="00F350A6" w:rsidRDefault="00E8589F" w:rsidP="00C344D0">
            <w:pPr>
              <w:keepNext/>
              <w:rPr>
                <w:b/>
              </w:rPr>
            </w:pPr>
            <w:r>
              <w:rPr>
                <w:b/>
              </w:rPr>
              <w:t>Results</w:t>
            </w:r>
          </w:p>
        </w:tc>
        <w:tc>
          <w:tcPr>
            <w:tcW w:w="1843" w:type="dxa"/>
          </w:tcPr>
          <w:p w14:paraId="5979BD37" w14:textId="77777777" w:rsidR="00E8589F" w:rsidRPr="00F350A6" w:rsidRDefault="00E8589F" w:rsidP="00C344D0">
            <w:pPr>
              <w:keepNext/>
              <w:rPr>
                <w:b/>
              </w:rPr>
            </w:pPr>
            <w:r>
              <w:rPr>
                <w:b/>
              </w:rPr>
              <w:t>Comments</w:t>
            </w:r>
          </w:p>
        </w:tc>
      </w:tr>
      <w:tr w:rsidR="00E8589F" w:rsidRPr="00D150D8" w14:paraId="46608F4A" w14:textId="77777777" w:rsidTr="00330CDB">
        <w:trPr>
          <w:cantSplit/>
        </w:trPr>
        <w:tc>
          <w:tcPr>
            <w:tcW w:w="1304" w:type="dxa"/>
          </w:tcPr>
          <w:p w14:paraId="38B6FA71" w14:textId="612A4CF1" w:rsidR="00E8589F" w:rsidRPr="00D150D8" w:rsidRDefault="00D26C7B" w:rsidP="002747EA">
            <w:r>
              <w:t>Abraha et al 2019</w:t>
            </w:r>
            <w:r w:rsidR="00201490">
              <w:fldChar w:fldCharType="begin">
                <w:fldData xml:space="preserve">PEVuZE5vdGU+PENpdGU+PEF1dGhvcj5BYnJhaGE8L0F1dGhvcj48WWVhcj4yMDE5PC9ZZWFyPjxS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</w:fldData>
              </w:fldChar>
            </w:r>
            <w:r w:rsidR="002747EA">
              <w:instrText xml:space="preserve"> ADDIN EN.CITE </w:instrText>
            </w:r>
            <w:r w:rsidR="002747EA">
              <w:fldChar w:fldCharType="begin">
                <w:fldData xml:space="preserve">PEVuZE5vdGU+PENpdGU+PEF1dGhvcj5BYnJhaGE8L0F1dGhvcj48WWVhcj4yMDE5PC9ZZWFyPjxS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</w:fldData>
              </w:fldChar>
            </w:r>
            <w:r w:rsidR="002747EA">
              <w:instrText xml:space="preserve"> ADDIN EN.CITE.DATA </w:instrText>
            </w:r>
            <w:r w:rsidR="002747EA">
              <w:fldChar w:fldCharType="end"/>
            </w:r>
            <w:r w:rsidR="00201490">
              <w:fldChar w:fldCharType="separate"/>
            </w:r>
            <w:r w:rsidR="002747EA" w:rsidRPr="002747EA">
              <w:rPr>
                <w:noProof/>
                <w:vertAlign w:val="superscript"/>
              </w:rPr>
              <w:t>173</w:t>
            </w:r>
            <w:r w:rsidR="00201490">
              <w:fldChar w:fldCharType="end"/>
            </w:r>
          </w:p>
        </w:tc>
        <w:tc>
          <w:tcPr>
            <w:tcW w:w="1528" w:type="dxa"/>
          </w:tcPr>
          <w:p w14:paraId="5EB29EA2" w14:textId="0DA4F531" w:rsidR="00E8589F" w:rsidRPr="00D150D8" w:rsidRDefault="00CA1632" w:rsidP="00CA1632">
            <w:r>
              <w:t>9 systematic reviews</w:t>
            </w:r>
            <w:r w:rsidR="0066324A">
              <w:t>; 31 RCTs</w:t>
            </w:r>
          </w:p>
        </w:tc>
        <w:tc>
          <w:tcPr>
            <w:tcW w:w="4680" w:type="dxa"/>
          </w:tcPr>
          <w:p w14:paraId="21035A62" w14:textId="77777777" w:rsidR="00D26C7B" w:rsidRDefault="00D26C7B" w:rsidP="00D26C7B">
            <w:r w:rsidRPr="00D26C7B">
              <w:rPr>
                <w:b/>
              </w:rPr>
              <w:t>Aim</w:t>
            </w:r>
            <w:r>
              <w:t>: To summaris</w:t>
            </w:r>
            <w:r w:rsidRPr="00D26C7B">
              <w:t xml:space="preserve">e and update the evidence concerning oral iron-based interventions compared to placebo or no iron-based interventions to prevent critical outcomes in pregnancy or treat critical outcomes in the postpartum phase. </w:t>
            </w:r>
          </w:p>
          <w:p w14:paraId="057CA80A" w14:textId="6037C2C1" w:rsidR="00E8589F" w:rsidRPr="00D150D8" w:rsidRDefault="00D26C7B" w:rsidP="00D26C7B">
            <w:r w:rsidRPr="00D26C7B">
              <w:rPr>
                <w:b/>
              </w:rPr>
              <w:t>Methods</w:t>
            </w:r>
            <w:r w:rsidRPr="00D26C7B">
              <w:t xml:space="preserve">: Published systematic reviews (Feb 2018) and primary studies (from 2015 to March 2018) retrieved from MEDLINE, EMBASE, and the Cochrane Library were examined. The AMSTAR (Assessing the Methodological Quality of Systematic Reviews) tool was used to assess the quality of reviews. GRADE was used to rate the quality of the evidence for critical outcomes. </w:t>
            </w:r>
          </w:p>
        </w:tc>
        <w:tc>
          <w:tcPr>
            <w:tcW w:w="4537" w:type="dxa"/>
          </w:tcPr>
          <w:p w14:paraId="0843AA1D" w14:textId="77777777" w:rsidR="00D26C7B" w:rsidRDefault="00D26C7B" w:rsidP="00D26C7B">
            <w:r>
              <w:t xml:space="preserve">Iron-based therapies vs </w:t>
            </w:r>
            <w:r w:rsidRPr="00D26C7B">
              <w:t>placebo/no treatment</w:t>
            </w:r>
            <w:r>
              <w:t>:</w:t>
            </w:r>
          </w:p>
          <w:p w14:paraId="7F443D9C" w14:textId="67E00702" w:rsidR="00D26C7B" w:rsidRDefault="00D26C7B" w:rsidP="00D26C7B">
            <w:pPr>
              <w:pStyle w:val="bullet"/>
            </w:pPr>
            <w:r>
              <w:t>Maternal anaemia at term: RR 0.</w:t>
            </w:r>
            <w:r w:rsidR="00E760BE">
              <w:t>38</w:t>
            </w:r>
            <w:r>
              <w:t>;</w:t>
            </w:r>
            <w:r w:rsidRPr="00D26C7B">
              <w:t xml:space="preserve"> 95% CI 0.</w:t>
            </w:r>
            <w:r w:rsidR="00E760BE">
              <w:t>27</w:t>
            </w:r>
            <w:r>
              <w:t xml:space="preserve"> to </w:t>
            </w:r>
            <w:r w:rsidR="00E760BE">
              <w:t>0.3</w:t>
            </w:r>
            <w:r w:rsidRPr="00D26C7B">
              <w:t>3;</w:t>
            </w:r>
            <w:r w:rsidR="00C22052">
              <w:t xml:space="preserve"> </w:t>
            </w:r>
            <w:r w:rsidR="00E760BE">
              <w:t>13</w:t>
            </w:r>
            <w:r w:rsidRPr="00D26C7B">
              <w:t xml:space="preserve"> </w:t>
            </w:r>
            <w:r w:rsidR="00C30D6F">
              <w:t>RCTs</w:t>
            </w:r>
            <w:r w:rsidR="00C22052">
              <w:t xml:space="preserve"> </w:t>
            </w:r>
          </w:p>
          <w:p w14:paraId="50D83A09" w14:textId="12373AEC" w:rsidR="00337708" w:rsidRDefault="00337708" w:rsidP="00D26C7B">
            <w:pPr>
              <w:pStyle w:val="bullet"/>
            </w:pPr>
            <w:r>
              <w:t>Side effects: RR 1.42; 95%CI 0.91 to 2.21; 12 RCTs</w:t>
            </w:r>
          </w:p>
          <w:p w14:paraId="5B9AC421" w14:textId="700DC1A2" w:rsidR="00D26C7B" w:rsidRDefault="00D26C7B" w:rsidP="00D26C7B">
            <w:pPr>
              <w:pStyle w:val="bullet"/>
            </w:pPr>
            <w:r>
              <w:t>P</w:t>
            </w:r>
            <w:r w:rsidRPr="00D26C7B">
              <w:t xml:space="preserve">reterm </w:t>
            </w:r>
            <w:r w:rsidR="00C30D6F">
              <w:t>birth</w:t>
            </w:r>
            <w:r w:rsidR="00290443">
              <w:t>: RR 0.93; 95%</w:t>
            </w:r>
            <w:r w:rsidRPr="00D26C7B">
              <w:t>CI 0.84</w:t>
            </w:r>
            <w:r w:rsidR="00290443">
              <w:t xml:space="preserve"> to </w:t>
            </w:r>
            <w:r w:rsidRPr="00D26C7B">
              <w:t xml:space="preserve">1.03; </w:t>
            </w:r>
            <w:r w:rsidR="00290443">
              <w:t xml:space="preserve">13 </w:t>
            </w:r>
            <w:r w:rsidR="00C30D6F">
              <w:t>RCTs</w:t>
            </w:r>
            <w:r w:rsidR="00290443">
              <w:t>; low-</w:t>
            </w:r>
            <w:r w:rsidR="00FB2A6C">
              <w:t>certainty</w:t>
            </w:r>
            <w:r w:rsidR="00290443">
              <w:t xml:space="preserve"> </w:t>
            </w:r>
          </w:p>
          <w:p w14:paraId="2D4B54F2" w14:textId="20E3450B" w:rsidR="00C30D6F" w:rsidRDefault="00C30D6F" w:rsidP="00D26C7B">
            <w:pPr>
              <w:pStyle w:val="bullet"/>
            </w:pPr>
            <w:r>
              <w:t xml:space="preserve">Neonatal death: RR 0.93; 0.72 to 1.20; 7 RCTs; low </w:t>
            </w:r>
            <w:r w:rsidR="00FB2A6C">
              <w:t>certainty</w:t>
            </w:r>
          </w:p>
          <w:p w14:paraId="1A472C6D" w14:textId="29CD8008" w:rsidR="00E8589F" w:rsidRPr="00D26C7B" w:rsidRDefault="00D26C7B" w:rsidP="00C30D6F">
            <w:pPr>
              <w:pStyle w:val="bullet"/>
            </w:pPr>
            <w:r>
              <w:t>L</w:t>
            </w:r>
            <w:r w:rsidR="00290443">
              <w:t xml:space="preserve">ow birthweight: </w:t>
            </w:r>
            <w:r w:rsidRPr="00D26C7B">
              <w:t>RR 0.94, 95% CI 0.79</w:t>
            </w:r>
            <w:r w:rsidR="00290443">
              <w:t xml:space="preserve"> to 1.13; </w:t>
            </w:r>
            <w:r w:rsidR="00C112C4">
              <w:t xml:space="preserve">7 RCTs; </w:t>
            </w:r>
            <w:r w:rsidR="00290443">
              <w:t>low-</w:t>
            </w:r>
            <w:r w:rsidR="00FB2A6C">
              <w:t>certainty</w:t>
            </w:r>
            <w:r w:rsidR="00290443">
              <w:t xml:space="preserve"> </w:t>
            </w:r>
          </w:p>
        </w:tc>
        <w:tc>
          <w:tcPr>
            <w:tcW w:w="1843" w:type="dxa"/>
          </w:tcPr>
          <w:p w14:paraId="37800C31" w14:textId="77777777" w:rsidR="00E8589F" w:rsidRPr="00D150D8" w:rsidRDefault="00E8589F" w:rsidP="00C344D0"/>
        </w:tc>
      </w:tr>
      <w:tr w:rsidR="00076898" w:rsidRPr="00D150D8" w14:paraId="19608528" w14:textId="77777777" w:rsidTr="00330CDB">
        <w:trPr>
          <w:cantSplit/>
        </w:trPr>
        <w:tc>
          <w:tcPr>
            <w:tcW w:w="1304" w:type="dxa"/>
          </w:tcPr>
          <w:p w14:paraId="51099EDD" w14:textId="36C9AE3A" w:rsidR="00076898" w:rsidRDefault="00076898" w:rsidP="002747EA">
            <w:r>
              <w:t>Pena-Rosas et al 2015</w:t>
            </w:r>
            <w:r w:rsidR="00201490">
              <w:fldChar w:fldCharType="begin"/>
            </w:r>
            <w:r w:rsidR="002747EA">
              <w:instrText xml:space="preserve"> ADDIN EN.CITE &lt;EndNote&gt;&lt;Cite&gt;&lt;Author&gt;Peña-Rosas&lt;/Author&gt;&lt;Year&gt;2015&lt;/Year&gt;&lt;RecNum&gt;1636&lt;/RecNum&gt;&lt;DisplayText&gt;&lt;style face="superscript" font="Trebuchet MS" size="9"&gt;174&lt;/style&gt;&lt;/DisplayText&gt;&lt;record&gt;&lt;rec-number&gt;1636&lt;/rec-number&gt;&lt;foreign-keys&gt;&lt;key app="EN" db-id="exvasrfx2dtraoesasxp2szsxa2df502592x" timestamp="1576734362"&gt;1636&lt;/key&gt;&lt;key app="ENWeb" db-id=""&gt;0&lt;/key&gt;&lt;/foreign-keys&gt;&lt;ref-type name="Journal Article"&gt;17&lt;/ref-type&gt;&lt;contributors&gt;&lt;authors&gt;&lt;author&gt;Peña-Rosas, Juan Pablo&lt;/author&gt;&lt;author&gt;De-Regil, Luz Maria&lt;/author&gt;&lt;author&gt;Garcia-Casal, Maria N.&lt;/author&gt;&lt;author&gt;Dowswell, Therese&lt;/author&gt;&lt;/authors&gt;&lt;/contributors&gt;&lt;titles&gt;&lt;title&gt;Daily oral iron supplementation during pregnancy&lt;/title&gt;&lt;secondary-title&gt;Cochrane Database of Systematic Reviews&lt;/secondary-title&gt;&lt;/titles&gt;&lt;periodical&gt;&lt;full-title&gt;Cochrane Database of Systematic Reviews&lt;/full-title&gt;&lt;/periodical&gt;&lt;dates&gt;&lt;year&gt;2015&lt;/year&gt;&lt;/dates&gt;&lt;isbn&gt;14651858&lt;/isbn&gt;&lt;urls&gt;&lt;/urls&gt;&lt;electronic-resource-num&gt;10.1002/14651858.CD004736.pub5&lt;/electronic-resource-num&gt;&lt;/record&gt;&lt;/Cite&gt;&lt;/EndNote&gt;</w:instrText>
            </w:r>
            <w:r w:rsidR="00201490">
              <w:fldChar w:fldCharType="separate"/>
            </w:r>
            <w:r w:rsidR="002747EA" w:rsidRPr="002747EA">
              <w:rPr>
                <w:noProof/>
                <w:vertAlign w:val="superscript"/>
              </w:rPr>
              <w:t>174</w:t>
            </w:r>
            <w:r w:rsidR="00201490">
              <w:fldChar w:fldCharType="end"/>
            </w:r>
          </w:p>
        </w:tc>
        <w:tc>
          <w:tcPr>
            <w:tcW w:w="1528" w:type="dxa"/>
          </w:tcPr>
          <w:p w14:paraId="79206072" w14:textId="7D4BA172" w:rsidR="00076898" w:rsidRDefault="0030452C" w:rsidP="00CA1632">
            <w:r>
              <w:t>44 RCTs</w:t>
            </w:r>
          </w:p>
        </w:tc>
        <w:tc>
          <w:tcPr>
            <w:tcW w:w="4680" w:type="dxa"/>
          </w:tcPr>
          <w:p w14:paraId="26E10302" w14:textId="77777777" w:rsidR="00076898" w:rsidRDefault="00076898" w:rsidP="00076898">
            <w:r w:rsidRPr="00244DFF">
              <w:rPr>
                <w:b/>
              </w:rPr>
              <w:t>Aim</w:t>
            </w:r>
            <w:r>
              <w:t xml:space="preserve">: To assess the effects of daily oral iron supplements for pregnant women, either alone or in conjunction with folic acid, or with other vitamins and minerals as a public health intervention in antenatal care. </w:t>
            </w:r>
          </w:p>
          <w:p w14:paraId="6A20DF49" w14:textId="273D35EF" w:rsidR="00076898" w:rsidRPr="00076898" w:rsidRDefault="00076898" w:rsidP="00B2318B">
            <w:r w:rsidRPr="00244DFF">
              <w:rPr>
                <w:b/>
              </w:rPr>
              <w:t>Methods</w:t>
            </w:r>
            <w:r>
              <w:t xml:space="preserve">: We searched the Cochrane Pregnancy and Childbirth Group’s Trials Register. We also searched the WHO International Clinical Trials Registry Platform and contacted relevant organisations for the identification of ongoing and unpublished studies. Selection criteria included randomised or quasi-randomised trials evaluating the effects of oral preventive supplementation with daily iron, iron + folic acid or iron + other vitamins and minerals during pregnancy. We assessed the methodological quality of trials using standard Cochrane criteria. Two review authors independently assessed trial eligibility, extracted data and conducted checks for accuracy. We used the GRADE approach to assess the quality of the evidence for primary outcomes. </w:t>
            </w:r>
          </w:p>
        </w:tc>
        <w:tc>
          <w:tcPr>
            <w:tcW w:w="4537" w:type="dxa"/>
          </w:tcPr>
          <w:p w14:paraId="1B9BDAF5" w14:textId="77777777" w:rsidR="00C344D0" w:rsidRDefault="00C344D0" w:rsidP="00C344D0">
            <w:r>
              <w:t>Any supplements containing iron vs same supplement without iron or no treatment/placebo:</w:t>
            </w:r>
          </w:p>
          <w:p w14:paraId="452BA15A" w14:textId="0F2D29D4" w:rsidR="00C344D0" w:rsidRDefault="00C344D0" w:rsidP="00C344D0">
            <w:pPr>
              <w:pStyle w:val="bullet"/>
            </w:pPr>
            <w:r>
              <w:t xml:space="preserve">Maternal anaemia at term: RR 0.30; 95%CI 0.19 to 0.46, 14 RCTs, n=2,199; low </w:t>
            </w:r>
            <w:r w:rsidR="00FB2A6C">
              <w:t>certainty</w:t>
            </w:r>
            <w:r>
              <w:t xml:space="preserve"> </w:t>
            </w:r>
          </w:p>
          <w:p w14:paraId="35D9C3F3" w14:textId="6E8F0866" w:rsidR="00C344D0" w:rsidRDefault="00C344D0" w:rsidP="00C344D0">
            <w:pPr>
              <w:pStyle w:val="bullet"/>
            </w:pPr>
            <w:r>
              <w:t xml:space="preserve">Iron deficiency at term: RR 0.43; 95%CI 0.27 to 0.66, 7 RCTs, n=1,256, low </w:t>
            </w:r>
            <w:r w:rsidR="00FB2A6C">
              <w:t>certainty</w:t>
            </w:r>
          </w:p>
          <w:p w14:paraId="7E3F1B56" w14:textId="029A0E7E" w:rsidR="00C344D0" w:rsidRDefault="00C344D0" w:rsidP="00C344D0">
            <w:pPr>
              <w:pStyle w:val="bullet"/>
            </w:pPr>
            <w:r>
              <w:t xml:space="preserve">Maternal severe anaemia in the second or third trimester: RR 0.22; 95% CI 0.01 to 3.20, 9 RCTs, n=2,125 women, very low </w:t>
            </w:r>
            <w:r w:rsidR="00FB2A6C">
              <w:t>certainty</w:t>
            </w:r>
            <w:r>
              <w:t xml:space="preserve"> </w:t>
            </w:r>
          </w:p>
          <w:p w14:paraId="5608BF2E" w14:textId="614B9B86" w:rsidR="00C344D0" w:rsidRDefault="00C344D0" w:rsidP="00C344D0">
            <w:pPr>
              <w:pStyle w:val="bullet"/>
            </w:pPr>
            <w:r>
              <w:t xml:space="preserve">Maternal infection during pregnancy: RR 1.21; 95%CI 0.33 to 4.46; 1 RCT, n=727; low </w:t>
            </w:r>
            <w:r w:rsidR="00FB2A6C">
              <w:t>certainty</w:t>
            </w:r>
            <w:r>
              <w:t xml:space="preserve"> </w:t>
            </w:r>
          </w:p>
          <w:p w14:paraId="289B3B2D" w14:textId="37DA3F16" w:rsidR="00C344D0" w:rsidRDefault="00C344D0" w:rsidP="00C344D0">
            <w:pPr>
              <w:pStyle w:val="bullet"/>
            </w:pPr>
            <w:r>
              <w:t xml:space="preserve">Maternal death: RR 0.33; 95%CI 0.01 to 8.19, 2 RCTs, n=12,560, very low </w:t>
            </w:r>
            <w:r w:rsidR="00FB2A6C">
              <w:t>certainty</w:t>
            </w:r>
            <w:r>
              <w:t xml:space="preserve"> </w:t>
            </w:r>
          </w:p>
          <w:p w14:paraId="663A03AA" w14:textId="5274D8E5" w:rsidR="00C344D0" w:rsidRDefault="00C344D0" w:rsidP="00C344D0">
            <w:pPr>
              <w:pStyle w:val="bullet"/>
            </w:pPr>
            <w:r>
              <w:t xml:space="preserve">Maternal side effects: RR 1.29; 95%CI 0.83 to 2.02, 11 RCTs, n=2,423, very low </w:t>
            </w:r>
            <w:r w:rsidR="00FB2A6C">
              <w:t>certainty</w:t>
            </w:r>
            <w:r>
              <w:t xml:space="preserve"> </w:t>
            </w:r>
          </w:p>
          <w:p w14:paraId="5AAB7430" w14:textId="242742D3" w:rsidR="00C344D0" w:rsidRDefault="00C344D0" w:rsidP="00C344D0">
            <w:pPr>
              <w:pStyle w:val="bullet"/>
            </w:pPr>
            <w:r>
              <w:t xml:space="preserve">Low birth weight: RR 0.84; 95%CI 0.69 to 1.03; n=17,613; 11 RCTs; low </w:t>
            </w:r>
            <w:r w:rsidR="00FB2A6C">
              <w:t>certainty</w:t>
            </w:r>
          </w:p>
          <w:p w14:paraId="7E9530B2" w14:textId="2AEA1F67" w:rsidR="00C344D0" w:rsidRDefault="00C73427" w:rsidP="00C344D0">
            <w:pPr>
              <w:pStyle w:val="bullet"/>
            </w:pPr>
            <w:r>
              <w:t>Preterm birth: RR 0.93; 95%C</w:t>
            </w:r>
            <w:r w:rsidR="00C344D0">
              <w:t xml:space="preserve">I 0.84 to 1.03, 13 RCTs, n=19,286, moderate </w:t>
            </w:r>
            <w:r w:rsidR="00FB2A6C">
              <w:t>certainty</w:t>
            </w:r>
          </w:p>
          <w:p w14:paraId="3C7A2602" w14:textId="519B20A6" w:rsidR="00C344D0" w:rsidRDefault="00C73427" w:rsidP="00C344D0">
            <w:pPr>
              <w:pStyle w:val="bullet"/>
            </w:pPr>
            <w:r>
              <w:t>Birthweight: MD</w:t>
            </w:r>
            <w:r w:rsidR="00C344D0">
              <w:t xml:space="preserve"> 23.75; 95%CI -3.02 to 50.51, 15 RCTs, n=18,590, moderate </w:t>
            </w:r>
            <w:r w:rsidR="00FB2A6C">
              <w:t>certainty</w:t>
            </w:r>
          </w:p>
          <w:p w14:paraId="3510F29E" w14:textId="0D69F11D" w:rsidR="00C344D0" w:rsidRDefault="00C344D0" w:rsidP="00C344D0">
            <w:pPr>
              <w:pStyle w:val="bullet"/>
            </w:pPr>
            <w:r>
              <w:t xml:space="preserve">Neonatal death: RR 0.91; 95%CI 0.71 to 1.18, 4 RCTs, n=16,603, low </w:t>
            </w:r>
            <w:r w:rsidR="00FB2A6C">
              <w:t>certainty</w:t>
            </w:r>
            <w:r>
              <w:t xml:space="preserve"> </w:t>
            </w:r>
          </w:p>
          <w:p w14:paraId="0A22E6B0" w14:textId="0683955E" w:rsidR="00076898" w:rsidRPr="00C344D0" w:rsidRDefault="00C344D0" w:rsidP="00B2318B">
            <w:pPr>
              <w:pStyle w:val="bullet"/>
            </w:pPr>
            <w:r>
              <w:t xml:space="preserve">Congenital anomalies: RR 0.88, 95%CI 0.58 to 1.33, 4 RCTs, n=14,636, low </w:t>
            </w:r>
            <w:r w:rsidR="00FB2A6C">
              <w:t>certainty</w:t>
            </w:r>
            <w:r>
              <w:t xml:space="preserve"> </w:t>
            </w:r>
          </w:p>
        </w:tc>
        <w:tc>
          <w:tcPr>
            <w:tcW w:w="1843" w:type="dxa"/>
          </w:tcPr>
          <w:p w14:paraId="77F8A861" w14:textId="77777777" w:rsidR="00076898" w:rsidRPr="00D150D8" w:rsidRDefault="00076898" w:rsidP="00C344D0"/>
        </w:tc>
      </w:tr>
      <w:tr w:rsidR="00B47684" w:rsidRPr="00D150D8" w14:paraId="4C71EACB" w14:textId="77777777" w:rsidTr="00330CDB">
        <w:trPr>
          <w:cantSplit/>
        </w:trPr>
        <w:tc>
          <w:tcPr>
            <w:tcW w:w="1304" w:type="dxa"/>
          </w:tcPr>
          <w:p w14:paraId="0EFFAC4E" w14:textId="3E8585BA" w:rsidR="00B47684" w:rsidRDefault="00B47684" w:rsidP="002747EA">
            <w:r>
              <w:t>Pena-Rosas et al 2015</w:t>
            </w:r>
            <w:r w:rsidR="00201490">
              <w:fldChar w:fldCharType="begin">
                <w:fldData xml:space="preserve">PEVuZE5vdGU+PENpdGU+PEF1dGhvcj5QZW5hLVJvc2FzPC9BdXRob3I+PFllYXI+MjAxNTwvWWVh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</w:fldData>
              </w:fldChar>
            </w:r>
            <w:r w:rsidR="002747EA">
              <w:instrText xml:space="preserve"> ADDIN EN.CITE </w:instrText>
            </w:r>
            <w:r w:rsidR="002747EA">
              <w:fldChar w:fldCharType="begin">
                <w:fldData xml:space="preserve">PEVuZE5vdGU+PENpdGU+PEF1dGhvcj5QZW5hLVJvc2FzPC9BdXRob3I+PFllYXI+MjAxNTwvWWVh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</w:fldData>
              </w:fldChar>
            </w:r>
            <w:r w:rsidR="002747EA">
              <w:instrText xml:space="preserve"> ADDIN EN.CITE.DATA </w:instrText>
            </w:r>
            <w:r w:rsidR="002747EA">
              <w:fldChar w:fldCharType="end"/>
            </w:r>
            <w:r w:rsidR="00201490">
              <w:fldChar w:fldCharType="separate"/>
            </w:r>
            <w:r w:rsidR="002747EA" w:rsidRPr="002747EA">
              <w:rPr>
                <w:noProof/>
                <w:vertAlign w:val="superscript"/>
              </w:rPr>
              <w:t>175</w:t>
            </w:r>
            <w:r w:rsidR="00201490">
              <w:fldChar w:fldCharType="end"/>
            </w:r>
          </w:p>
        </w:tc>
        <w:tc>
          <w:tcPr>
            <w:tcW w:w="1528" w:type="dxa"/>
          </w:tcPr>
          <w:p w14:paraId="0181EC41" w14:textId="59BEF69E" w:rsidR="00B47684" w:rsidRDefault="00B2318B" w:rsidP="00CA1632">
            <w:r>
              <w:t>21 RCTs</w:t>
            </w:r>
          </w:p>
        </w:tc>
        <w:tc>
          <w:tcPr>
            <w:tcW w:w="4680" w:type="dxa"/>
          </w:tcPr>
          <w:p w14:paraId="001BAD36" w14:textId="77777777" w:rsidR="00B2318B" w:rsidRDefault="00B2318B" w:rsidP="00B2318B">
            <w:r w:rsidRPr="00B2318B">
              <w:rPr>
                <w:b/>
              </w:rPr>
              <w:t>Aim</w:t>
            </w:r>
            <w:r>
              <w:t xml:space="preserve">: </w:t>
            </w:r>
            <w:r w:rsidRPr="00B2318B">
              <w:t xml:space="preserve">To assess the benefits and harms of intermittent supplementation with iron alone or in combination with folic acid or other vitamins and minerals to pregnant women on neonatal and pregnancy outcomes. </w:t>
            </w:r>
          </w:p>
          <w:p w14:paraId="70512AC3" w14:textId="5ACBDBE0" w:rsidR="00B47684" w:rsidRPr="00D26C7B" w:rsidRDefault="00B2318B" w:rsidP="00B2318B">
            <w:pPr>
              <w:rPr>
                <w:b/>
              </w:rPr>
            </w:pPr>
            <w:r w:rsidRPr="00B2318B">
              <w:rPr>
                <w:b/>
              </w:rPr>
              <w:t>Methods</w:t>
            </w:r>
            <w:r w:rsidRPr="00B2318B">
              <w:t>: We searched the Cochrane Pregnancy and Childbirth Group's Trials Register (31 July 2015), the WHO International Clinical Trials Registry Platform (ICTRP) (31 July 2015) and contacted relevant organisations for the identification of ongoing and unpub</w:t>
            </w:r>
            <w:r>
              <w:t xml:space="preserve">lished studies (31 July 2015). </w:t>
            </w:r>
            <w:r w:rsidRPr="00B2318B">
              <w:t>Randomised or quasi-randomised trials</w:t>
            </w:r>
            <w:r>
              <w:t xml:space="preserve"> were included</w:t>
            </w:r>
            <w:r w:rsidRPr="00B2318B">
              <w:t xml:space="preserve">. We assessed the methodological quality of trials using standard Cochrane criteria. Two review authors independently assessed trial eligibility, extracted data and conducted checks for accuracy. </w:t>
            </w:r>
          </w:p>
        </w:tc>
        <w:tc>
          <w:tcPr>
            <w:tcW w:w="4537" w:type="dxa"/>
          </w:tcPr>
          <w:p w14:paraId="52394BCF" w14:textId="3D249ADE" w:rsidR="00B2318B" w:rsidRDefault="00B2318B" w:rsidP="00B2318B">
            <w:r>
              <w:t>Intermittent vs d</w:t>
            </w:r>
            <w:r w:rsidRPr="00B2318B">
              <w:t xml:space="preserve">aily versus iron </w:t>
            </w:r>
            <w:r>
              <w:t xml:space="preserve">regimen </w:t>
            </w:r>
            <w:r w:rsidRPr="00B2318B">
              <w:t>(with or without other vitamins and minerals)</w:t>
            </w:r>
            <w:r>
              <w:t>:</w:t>
            </w:r>
            <w:r w:rsidRPr="00B2318B">
              <w:t xml:space="preserve"> </w:t>
            </w:r>
          </w:p>
          <w:p w14:paraId="5D489804" w14:textId="5CF5378D" w:rsidR="00B2318B" w:rsidRDefault="00B2318B" w:rsidP="00B2318B">
            <w:pPr>
              <w:pStyle w:val="bullet"/>
            </w:pPr>
            <w:r>
              <w:t>Low birthweight: RR</w:t>
            </w:r>
            <w:r w:rsidRPr="00B2318B">
              <w:t xml:space="preserve"> 0.82; 95%</w:t>
            </w:r>
            <w:r>
              <w:t>CI</w:t>
            </w:r>
            <w:r w:rsidRPr="00B2318B">
              <w:t xml:space="preserve"> 0.55 to 1.22; </w:t>
            </w:r>
            <w:r>
              <w:t>n=</w:t>
            </w:r>
            <w:r w:rsidRPr="00B2318B">
              <w:t>1</w:t>
            </w:r>
            <w:r>
              <w:t>,</w:t>
            </w:r>
            <w:r w:rsidRPr="00B2318B">
              <w:t xml:space="preserve">898; </w:t>
            </w:r>
            <w:r>
              <w:t>8 RCT</w:t>
            </w:r>
            <w:r w:rsidRPr="00B2318B">
              <w:t xml:space="preserve">; low </w:t>
            </w:r>
            <w:r w:rsidR="00FB2A6C">
              <w:t>certainty</w:t>
            </w:r>
          </w:p>
          <w:p w14:paraId="5CF839EB" w14:textId="13BDBF11" w:rsidR="00B2318B" w:rsidRDefault="00B2318B" w:rsidP="00B2318B">
            <w:pPr>
              <w:pStyle w:val="bullet"/>
            </w:pPr>
            <w:r>
              <w:t>Infant birthweight: MD 5.13 g; 95%</w:t>
            </w:r>
            <w:r w:rsidRPr="00B2318B">
              <w:t xml:space="preserve">CI -29.46 to 39.72; </w:t>
            </w:r>
            <w:r>
              <w:t>n=</w:t>
            </w:r>
            <w:r w:rsidRPr="00B2318B">
              <w:t>1</w:t>
            </w:r>
            <w:r>
              <w:t>,</w:t>
            </w:r>
            <w:r w:rsidRPr="00B2318B">
              <w:t xml:space="preserve">939; </w:t>
            </w:r>
            <w:r>
              <w:t>9 RCTs</w:t>
            </w:r>
            <w:r w:rsidRPr="00B2318B">
              <w:t xml:space="preserve">; low </w:t>
            </w:r>
            <w:r w:rsidR="00FB2A6C">
              <w:t>certainty</w:t>
            </w:r>
            <w:r w:rsidRPr="00B2318B">
              <w:t xml:space="preserve"> </w:t>
            </w:r>
          </w:p>
          <w:p w14:paraId="3BF5D34E" w14:textId="4DADE84F" w:rsidR="00B2318B" w:rsidRDefault="00B2318B" w:rsidP="00B2318B">
            <w:pPr>
              <w:pStyle w:val="bullet"/>
            </w:pPr>
            <w:r>
              <w:t>P</w:t>
            </w:r>
            <w:r w:rsidRPr="00B2318B">
              <w:t>remature birth</w:t>
            </w:r>
            <w:r>
              <w:t>: RR 1.03; 95%</w:t>
            </w:r>
            <w:r w:rsidRPr="00B2318B">
              <w:t xml:space="preserve">CI 0.76 to 1.39; </w:t>
            </w:r>
            <w:r>
              <w:t>n=</w:t>
            </w:r>
            <w:r w:rsidRPr="00B2318B">
              <w:t>1</w:t>
            </w:r>
            <w:r>
              <w:t>,</w:t>
            </w:r>
            <w:r w:rsidRPr="00B2318B">
              <w:t xml:space="preserve">177; </w:t>
            </w:r>
            <w:r>
              <w:t>5 RCTs</w:t>
            </w:r>
            <w:r w:rsidRPr="00B2318B">
              <w:t xml:space="preserve">; low </w:t>
            </w:r>
            <w:r w:rsidR="00FB2A6C">
              <w:t>certainty</w:t>
            </w:r>
          </w:p>
          <w:p w14:paraId="77103E5E" w14:textId="177F92A2" w:rsidR="00B2318B" w:rsidRDefault="00B2318B" w:rsidP="00B2318B">
            <w:pPr>
              <w:pStyle w:val="bullet"/>
            </w:pPr>
            <w:r>
              <w:t>N</w:t>
            </w:r>
            <w:r w:rsidRPr="00B2318B">
              <w:t>eonatal death</w:t>
            </w:r>
            <w:r>
              <w:t>: RR 0.49; 95%</w:t>
            </w:r>
            <w:r w:rsidRPr="00B2318B">
              <w:t xml:space="preserve">CI 0.04 to 5.42; </w:t>
            </w:r>
            <w:r>
              <w:t>n=</w:t>
            </w:r>
            <w:r w:rsidRPr="00B2318B">
              <w:t xml:space="preserve">795; </w:t>
            </w:r>
            <w:r>
              <w:t>1 RCT</w:t>
            </w:r>
            <w:r w:rsidRPr="00B2318B">
              <w:t xml:space="preserve">; </w:t>
            </w:r>
            <w:r>
              <w:t xml:space="preserve">very low </w:t>
            </w:r>
            <w:r w:rsidR="00FB2A6C">
              <w:t>certainty</w:t>
            </w:r>
          </w:p>
          <w:p w14:paraId="4B6845E9" w14:textId="08916E69" w:rsidR="00D002BF" w:rsidRDefault="00D002BF" w:rsidP="00D002BF">
            <w:pPr>
              <w:pStyle w:val="bullet"/>
            </w:pPr>
            <w:r>
              <w:t>Maternal a</w:t>
            </w:r>
            <w:r w:rsidR="00B2318B" w:rsidRPr="00B2318B">
              <w:t>naemia at term</w:t>
            </w:r>
            <w:r w:rsidR="00B2318B">
              <w:t>: RR 1.22; 95%</w:t>
            </w:r>
            <w:r w:rsidR="00B2318B" w:rsidRPr="00B2318B">
              <w:t xml:space="preserve">CI 0.84 to 1.80; </w:t>
            </w:r>
            <w:r w:rsidR="00B2318B">
              <w:t>n=</w:t>
            </w:r>
            <w:r w:rsidR="00B2318B" w:rsidRPr="00B2318B">
              <w:t xml:space="preserve">676; </w:t>
            </w:r>
            <w:r w:rsidR="00B2318B">
              <w:t>4 RCTs</w:t>
            </w:r>
            <w:r w:rsidR="00B2318B" w:rsidRPr="00B2318B">
              <w:t>;</w:t>
            </w:r>
            <w:r w:rsidR="00B2318B">
              <w:t xml:space="preserve"> very low </w:t>
            </w:r>
            <w:r w:rsidR="00FB2A6C">
              <w:t>certainty</w:t>
            </w:r>
          </w:p>
          <w:p w14:paraId="32D3CE32" w14:textId="571ED905" w:rsidR="00D002BF" w:rsidRDefault="00D002BF" w:rsidP="00D002BF">
            <w:pPr>
              <w:pStyle w:val="bullet"/>
            </w:pPr>
            <w:r>
              <w:t xml:space="preserve">Maternal iron deficiency anaemia at term: RR 0.71; 95%CI 0.08 to 6.63; 1 RCT, very low </w:t>
            </w:r>
            <w:r w:rsidR="00FB2A6C">
              <w:t>certainty</w:t>
            </w:r>
          </w:p>
          <w:p w14:paraId="74E28109" w14:textId="09032BA7" w:rsidR="00B47684" w:rsidRDefault="00D002BF" w:rsidP="00330CDB">
            <w:pPr>
              <w:pStyle w:val="bullet"/>
            </w:pPr>
            <w:r>
              <w:t>S</w:t>
            </w:r>
            <w:r w:rsidR="00B2318B" w:rsidRPr="00B2318B">
              <w:t>ide effects</w:t>
            </w:r>
            <w:r>
              <w:t>: RR 0.56; 95%</w:t>
            </w:r>
            <w:r w:rsidR="00B2318B" w:rsidRPr="00B2318B">
              <w:t xml:space="preserve">CI 0.37 to 0.84; </w:t>
            </w:r>
            <w:r>
              <w:t>n=</w:t>
            </w:r>
            <w:r w:rsidR="00B2318B" w:rsidRPr="00B2318B">
              <w:t>1</w:t>
            </w:r>
            <w:r>
              <w:t>,</w:t>
            </w:r>
            <w:r w:rsidR="00B2318B" w:rsidRPr="00B2318B">
              <w:t xml:space="preserve">777; </w:t>
            </w:r>
            <w:r>
              <w:t>1 RCT</w:t>
            </w:r>
            <w:r w:rsidR="00B2318B" w:rsidRPr="00B2318B">
              <w:t xml:space="preserve">; very low </w:t>
            </w:r>
            <w:r w:rsidR="00FB2A6C">
              <w:t>certainty</w:t>
            </w:r>
          </w:p>
        </w:tc>
        <w:tc>
          <w:tcPr>
            <w:tcW w:w="1843" w:type="dxa"/>
          </w:tcPr>
          <w:p w14:paraId="307D27F0" w14:textId="77777777" w:rsidR="00B47684" w:rsidRPr="00D150D8" w:rsidRDefault="00B47684" w:rsidP="00C344D0"/>
        </w:tc>
      </w:tr>
      <w:tr w:rsidR="0045378A" w:rsidRPr="00D150D8" w14:paraId="0DFC4EBF" w14:textId="77777777" w:rsidTr="00330CDB">
        <w:trPr>
          <w:cantSplit/>
        </w:trPr>
        <w:tc>
          <w:tcPr>
            <w:tcW w:w="1304" w:type="dxa"/>
          </w:tcPr>
          <w:p w14:paraId="171001E3" w14:textId="0A138481" w:rsidR="0045378A" w:rsidRDefault="0045378A" w:rsidP="002747EA">
            <w:r>
              <w:t>Jayasinghe et al 2018</w:t>
            </w:r>
            <w:r w:rsidR="00201490">
              <w:fldChar w:fldCharType="begin">
                <w:fldData xml:space="preserve">PEVuZE5vdGU+PENpdGU+PEF1dGhvcj5KYXlhc2luZ2hlPC9BdXRob3I+PFllYXI+MjAxODwvWWVh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</w:fldData>
              </w:fldChar>
            </w:r>
            <w:r w:rsidR="002747EA">
              <w:instrText xml:space="preserve"> ADDIN EN.CITE </w:instrText>
            </w:r>
            <w:r w:rsidR="002747EA">
              <w:fldChar w:fldCharType="begin">
                <w:fldData xml:space="preserve">PEVuZE5vdGU+PENpdGU+PEF1dGhvcj5KYXlhc2luZ2hlPC9BdXRob3I+PFllYXI+MjAxODwvWWVh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</w:fldData>
              </w:fldChar>
            </w:r>
            <w:r w:rsidR="002747EA">
              <w:instrText xml:space="preserve"> ADDIN EN.CITE.DATA </w:instrText>
            </w:r>
            <w:r w:rsidR="002747EA">
              <w:fldChar w:fldCharType="end"/>
            </w:r>
            <w:r w:rsidR="00201490">
              <w:fldChar w:fldCharType="separate"/>
            </w:r>
            <w:r w:rsidR="002747EA" w:rsidRPr="002747EA">
              <w:rPr>
                <w:noProof/>
                <w:vertAlign w:val="superscript"/>
              </w:rPr>
              <w:t>176</w:t>
            </w:r>
            <w:r w:rsidR="00201490">
              <w:fldChar w:fldCharType="end"/>
            </w:r>
          </w:p>
        </w:tc>
        <w:tc>
          <w:tcPr>
            <w:tcW w:w="1528" w:type="dxa"/>
          </w:tcPr>
          <w:p w14:paraId="5C251F5B" w14:textId="0B8EE845" w:rsidR="0045378A" w:rsidRDefault="0045378A" w:rsidP="00CA1632">
            <w:r>
              <w:t>3 RCTs</w:t>
            </w:r>
          </w:p>
        </w:tc>
        <w:tc>
          <w:tcPr>
            <w:tcW w:w="4680" w:type="dxa"/>
          </w:tcPr>
          <w:p w14:paraId="1A039C05" w14:textId="77777777" w:rsidR="0045378A" w:rsidRDefault="0045378A" w:rsidP="0045378A">
            <w:r w:rsidRPr="0045378A">
              <w:rPr>
                <w:b/>
              </w:rPr>
              <w:t>Aim</w:t>
            </w:r>
            <w:r>
              <w:t>: T</w:t>
            </w:r>
            <w:r w:rsidRPr="0045378A">
              <w:t xml:space="preserve">o assess whether routine maternal antenatal iron supplementation confers later neurodevelopmental benefit to offspring. </w:t>
            </w:r>
          </w:p>
          <w:p w14:paraId="1730C140" w14:textId="56C36FDA" w:rsidR="0045378A" w:rsidRPr="00915F24" w:rsidRDefault="0045378A" w:rsidP="007A0E04">
            <w:pPr>
              <w:rPr>
                <w:b/>
              </w:rPr>
            </w:pPr>
            <w:r w:rsidRPr="0045378A">
              <w:rPr>
                <w:b/>
              </w:rPr>
              <w:t>Methods</w:t>
            </w:r>
            <w:r w:rsidRPr="0045378A">
              <w:t>: Electronic databases were searched using MESH terms or key words and identified papers were reviewed by two independent reviewers. The study quality was assessed using the Cochrane risk of bias assessment tool. The review was registered in the PROSPERO CRD data base.</w:t>
            </w:r>
          </w:p>
        </w:tc>
        <w:tc>
          <w:tcPr>
            <w:tcW w:w="4537" w:type="dxa"/>
          </w:tcPr>
          <w:p w14:paraId="4D9F1A75" w14:textId="77777777" w:rsidR="0045378A" w:rsidRDefault="0045378A" w:rsidP="0045378A">
            <w:r>
              <w:t>I</w:t>
            </w:r>
            <w:r w:rsidRPr="0045378A">
              <w:t xml:space="preserve">ron supplementation </w:t>
            </w:r>
            <w:r>
              <w:t>vs no supplementation:</w:t>
            </w:r>
          </w:p>
          <w:p w14:paraId="447269E6" w14:textId="0FD93FCF" w:rsidR="0045378A" w:rsidRPr="0045378A" w:rsidRDefault="0045378A" w:rsidP="0045378A">
            <w:pPr>
              <w:pStyle w:val="bullet"/>
            </w:pPr>
            <w:r>
              <w:t>N</w:t>
            </w:r>
            <w:r w:rsidRPr="0045378A">
              <w:t>eurodevelopment of offspring</w:t>
            </w:r>
            <w:r>
              <w:t>: MD 0.54; 95% CI</w:t>
            </w:r>
            <w:r w:rsidRPr="0045378A">
              <w:t xml:space="preserve"> -0.67 to 1.75)</w:t>
            </w:r>
          </w:p>
        </w:tc>
        <w:tc>
          <w:tcPr>
            <w:tcW w:w="1843" w:type="dxa"/>
          </w:tcPr>
          <w:p w14:paraId="7455787D" w14:textId="77777777" w:rsidR="0045378A" w:rsidRPr="00D150D8" w:rsidRDefault="0045378A" w:rsidP="00C344D0"/>
        </w:tc>
      </w:tr>
    </w:tbl>
    <w:p w14:paraId="0DE94C76" w14:textId="3A7A44FA" w:rsidR="00D150D8" w:rsidRPr="009740A7" w:rsidRDefault="009C163D" w:rsidP="00932C6D">
      <w:pPr>
        <w:pStyle w:val="TableName"/>
      </w:pPr>
      <w:bookmarkStart w:id="91" w:name="_Toc40956626"/>
      <w:r>
        <w:t xml:space="preserve">Q3 </w:t>
      </w:r>
      <w:r w:rsidR="00D150D8">
        <w:t xml:space="preserve">Harms and benefits of iron supplementation </w:t>
      </w:r>
      <w:r w:rsidR="00BC1D42">
        <w:t xml:space="preserve">in pregnancy </w:t>
      </w:r>
      <w:r w:rsidR="00D150D8">
        <w:t xml:space="preserve">— </w:t>
      </w:r>
      <w:r w:rsidR="00D56FB3">
        <w:t>RCT</w:t>
      </w:r>
      <w:r w:rsidR="00D150D8">
        <w:t>s</w:t>
      </w:r>
      <w:bookmarkEnd w:id="91"/>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48: Q3 Harms and benefits of iron supplementation in pregnancy — RCTs"/>
      </w:tblPr>
      <w:tblGrid>
        <w:gridCol w:w="1305"/>
        <w:gridCol w:w="1528"/>
        <w:gridCol w:w="4680"/>
        <w:gridCol w:w="4536"/>
        <w:gridCol w:w="1843"/>
      </w:tblGrid>
      <w:tr w:rsidR="00D150D8" w:rsidRPr="00F350A6" w14:paraId="56EDFB62" w14:textId="77777777" w:rsidTr="004C699A">
        <w:trPr>
          <w:cantSplit/>
          <w:tblHeader/>
        </w:trPr>
        <w:tc>
          <w:tcPr>
            <w:tcW w:w="1305" w:type="dxa"/>
          </w:tcPr>
          <w:p w14:paraId="4A26F401" w14:textId="77777777" w:rsidR="00D150D8" w:rsidRPr="00F350A6" w:rsidRDefault="00D150D8" w:rsidP="00D150D8">
            <w:pPr>
              <w:keepNext/>
              <w:rPr>
                <w:b/>
              </w:rPr>
            </w:pPr>
            <w:r>
              <w:rPr>
                <w:b/>
              </w:rPr>
              <w:t>Study ref</w:t>
            </w:r>
          </w:p>
        </w:tc>
        <w:tc>
          <w:tcPr>
            <w:tcW w:w="1528" w:type="dxa"/>
          </w:tcPr>
          <w:p w14:paraId="536B997D" w14:textId="77777777" w:rsidR="00D150D8" w:rsidRPr="00F350A6" w:rsidRDefault="00D150D8" w:rsidP="00D150D8">
            <w:pPr>
              <w:keepNext/>
              <w:rPr>
                <w:b/>
              </w:rPr>
            </w:pPr>
            <w:r>
              <w:rPr>
                <w:b/>
              </w:rPr>
              <w:t>N</w:t>
            </w:r>
          </w:p>
        </w:tc>
        <w:tc>
          <w:tcPr>
            <w:tcW w:w="4680" w:type="dxa"/>
          </w:tcPr>
          <w:p w14:paraId="61EC230E" w14:textId="5D486D7E" w:rsidR="00D150D8" w:rsidRPr="00F350A6" w:rsidRDefault="00D150D8" w:rsidP="00D150D8">
            <w:pPr>
              <w:keepNext/>
              <w:rPr>
                <w:b/>
              </w:rPr>
            </w:pPr>
            <w:r>
              <w:rPr>
                <w:b/>
              </w:rPr>
              <w:t>Aim/</w:t>
            </w:r>
            <w:r w:rsidRPr="00F350A6">
              <w:rPr>
                <w:b/>
              </w:rPr>
              <w:t>population</w:t>
            </w:r>
            <w:r w:rsidR="00113718">
              <w:rPr>
                <w:b/>
              </w:rPr>
              <w:t>/</w:t>
            </w:r>
            <w:r>
              <w:rPr>
                <w:b/>
              </w:rPr>
              <w:t>intervention</w:t>
            </w:r>
          </w:p>
        </w:tc>
        <w:tc>
          <w:tcPr>
            <w:tcW w:w="4536" w:type="dxa"/>
          </w:tcPr>
          <w:p w14:paraId="3B09B756" w14:textId="77777777" w:rsidR="00D150D8" w:rsidRPr="00F350A6" w:rsidRDefault="00D150D8" w:rsidP="00D150D8">
            <w:pPr>
              <w:keepNext/>
              <w:rPr>
                <w:b/>
              </w:rPr>
            </w:pPr>
            <w:r>
              <w:rPr>
                <w:b/>
              </w:rPr>
              <w:t>Results</w:t>
            </w:r>
          </w:p>
        </w:tc>
        <w:tc>
          <w:tcPr>
            <w:tcW w:w="1843" w:type="dxa"/>
          </w:tcPr>
          <w:p w14:paraId="7ECB439E" w14:textId="77777777" w:rsidR="00D150D8" w:rsidRPr="00F350A6" w:rsidRDefault="00D150D8" w:rsidP="00D150D8">
            <w:pPr>
              <w:keepNext/>
              <w:rPr>
                <w:b/>
              </w:rPr>
            </w:pPr>
            <w:r>
              <w:rPr>
                <w:b/>
              </w:rPr>
              <w:t>Comments</w:t>
            </w:r>
          </w:p>
        </w:tc>
      </w:tr>
      <w:tr w:rsidR="00D150D8" w:rsidRPr="00D150D8" w14:paraId="444944DF" w14:textId="77777777" w:rsidTr="004C699A">
        <w:trPr>
          <w:cantSplit/>
        </w:trPr>
        <w:tc>
          <w:tcPr>
            <w:tcW w:w="1305" w:type="dxa"/>
          </w:tcPr>
          <w:p w14:paraId="2F4D9562" w14:textId="0429BB79" w:rsidR="00D150D8" w:rsidRDefault="00E27A42" w:rsidP="00A118C5">
            <w:r>
              <w:t>A</w:t>
            </w:r>
            <w:r w:rsidR="004A2A1A">
              <w:t>lizadeh et al 2016</w:t>
            </w:r>
            <w:r w:rsidR="00201490">
              <w:fldChar w:fldCharType="begin"/>
            </w:r>
            <w:r w:rsidR="002747EA">
              <w:instrText xml:space="preserve"> ADDIN EN.CITE &lt;EndNote&gt;&lt;Cite&gt;&lt;Author&gt;Alizadeh&lt;/Author&gt;&lt;Year&gt;2016&lt;/Year&gt;&lt;RecNum&gt;1622&lt;/RecNum&gt;&lt;DisplayText&gt;&lt;style face="superscript" font="Trebuchet MS" size="9"&gt;177&lt;/style&gt;&lt;/DisplayText&gt;&lt;record&gt;&lt;rec-number&gt;1622&lt;/rec-number&gt;&lt;foreign-keys&gt;&lt;key app="EN" db-id="exvasrfx2dtraoesasxp2szsxa2df502592x" timestamp="1576734297"&gt;1622&lt;/key&gt;&lt;key app="ENWeb" db-id=""&gt;0&lt;/key&gt;&lt;/foreign-keys&gt;&lt;ref-type name="Journal Article"&gt;17&lt;/ref-type&gt;&lt;contributors&gt;&lt;authors&gt;&lt;author&gt;Alizadeh, L.&lt;/author&gt;&lt;author&gt;Salehi, L.&lt;/author&gt;&lt;/authors&gt;&lt;/contributors&gt;&lt;auth-address&gt;Department of Maternal and Child Health, Ardabil Branch, Islamic Azad University, Ardabil, IR Iran.&amp;#xD;Department of Health Education and Promotion, School of Public Health, Alborz University of Medical Sciences, Karaj, IR Iran.&lt;/auth-address&gt;&lt;titles&gt;&lt;title&gt;Is routine iron supplementation necessary in pregnant women with high hemoglobin?&lt;/title&gt;&lt;secondary-title&gt;Iran Red Crescent Med J&lt;/secondary-title&gt;&lt;/titles&gt;&lt;periodical&gt;&lt;full-title&gt;Iran Red Crescent Med J&lt;/full-title&gt;&lt;/periodical&gt;&lt;pages&gt;e22761&lt;/pages&gt;&lt;volume&gt;18&lt;/volume&gt;&lt;number&gt;1&lt;/number&gt;&lt;edition&gt;2016/02/19&lt;/edition&gt;&lt;keywords&gt;&lt;keyword&gt;Birth Weight&lt;/keyword&gt;&lt;keyword&gt;Hemoglobin&lt;/keyword&gt;&lt;keyword&gt;Iron, Ferritin&lt;/keyword&gt;&lt;keyword&gt;Pregnancy&lt;/keyword&gt;&lt;/keywords&gt;&lt;dates&gt;&lt;year&gt;2016&lt;/year&gt;&lt;pub-dates&gt;&lt;date&gt;Jan&lt;/date&gt;&lt;/pub-dates&gt;&lt;/dates&gt;&lt;isbn&gt;2074-1804 (Print)&amp;#xD;2074-1804 (Linking)&lt;/isbn&gt;&lt;accession-num&gt;26889391&lt;/accession-num&gt;&lt;urls&gt;&lt;related-urls&gt;&lt;url&gt;https://www.ncbi.nlm.nih.gov/pubmed/26889391&lt;/url&gt;&lt;/related-urls&gt;&lt;/urls&gt;&lt;custom2&gt;PMC4753023&lt;/custom2&gt;&lt;electronic-resource-num&gt;10.5812/ircmj.22761&lt;/electronic-resource-num&gt;&lt;/record&gt;&lt;/Cite&gt;&lt;/EndNote&gt;</w:instrText>
            </w:r>
            <w:r w:rsidR="00201490">
              <w:fldChar w:fldCharType="separate"/>
            </w:r>
            <w:r w:rsidR="002747EA" w:rsidRPr="002747EA">
              <w:rPr>
                <w:noProof/>
                <w:vertAlign w:val="superscript"/>
              </w:rPr>
              <w:t>177</w:t>
            </w:r>
            <w:r w:rsidR="00201490">
              <w:fldChar w:fldCharType="end"/>
            </w:r>
          </w:p>
          <w:p w14:paraId="02D1C987" w14:textId="4E689BAE" w:rsidR="004A2A1A" w:rsidRPr="00D150D8" w:rsidRDefault="004A2A1A" w:rsidP="00A118C5">
            <w:r>
              <w:t>Iran</w:t>
            </w:r>
          </w:p>
        </w:tc>
        <w:tc>
          <w:tcPr>
            <w:tcW w:w="1528" w:type="dxa"/>
          </w:tcPr>
          <w:p w14:paraId="336D56AF" w14:textId="77777777" w:rsidR="00D150D8" w:rsidRDefault="004A2A1A" w:rsidP="00A118C5">
            <w:r>
              <w:t>Intervention 32</w:t>
            </w:r>
          </w:p>
          <w:p w14:paraId="452CFB3D" w14:textId="07466EE4" w:rsidR="004A2A1A" w:rsidRPr="00D150D8" w:rsidRDefault="004A2A1A" w:rsidP="00A118C5">
            <w:r>
              <w:t>Control 32</w:t>
            </w:r>
          </w:p>
        </w:tc>
        <w:tc>
          <w:tcPr>
            <w:tcW w:w="4680" w:type="dxa"/>
          </w:tcPr>
          <w:p w14:paraId="2EF75023" w14:textId="515D2C23" w:rsidR="004A2A1A" w:rsidRDefault="00E27A42" w:rsidP="004A2A1A">
            <w:r w:rsidRPr="004A2A1A">
              <w:rPr>
                <w:b/>
              </w:rPr>
              <w:t>Aim</w:t>
            </w:r>
            <w:r>
              <w:t>: T</w:t>
            </w:r>
            <w:r w:rsidRPr="00E27A42">
              <w:t xml:space="preserve">o examine the effect of iron supplementation on iron status markers in pregnant women with high </w:t>
            </w:r>
            <w:r w:rsidR="004A2A1A">
              <w:t>haemoglobin</w:t>
            </w:r>
            <w:r w:rsidRPr="00E27A42">
              <w:t xml:space="preserve">. </w:t>
            </w:r>
          </w:p>
          <w:p w14:paraId="27E19D9E" w14:textId="0218AD1E" w:rsidR="004A2A1A" w:rsidRDefault="004A2A1A" w:rsidP="004A2A1A">
            <w:r w:rsidRPr="004A2A1A">
              <w:rPr>
                <w:b/>
              </w:rPr>
              <w:t>Population</w:t>
            </w:r>
            <w:r>
              <w:t>: Pregnant women with Hb&gt;13.2 g/dL and ferritin&gt;</w:t>
            </w:r>
            <w:r w:rsidR="00E27A42" w:rsidRPr="00E27A42">
              <w:t>15 mug/l in th</w:t>
            </w:r>
            <w:r>
              <w:t>e 16th-20th week of pregnancy.</w:t>
            </w:r>
          </w:p>
          <w:p w14:paraId="69AF19AB" w14:textId="75522908" w:rsidR="00D150D8" w:rsidRPr="00D150D8" w:rsidRDefault="004A2A1A" w:rsidP="00597F06">
            <w:r w:rsidRPr="004A2A1A">
              <w:rPr>
                <w:b/>
              </w:rPr>
              <w:t>Intervention</w:t>
            </w:r>
            <w:r>
              <w:t>: O</w:t>
            </w:r>
            <w:r w:rsidR="00E27A42" w:rsidRPr="00E27A42">
              <w:t>ne ferrous sulfate tablet containing 50</w:t>
            </w:r>
            <w:r w:rsidR="00597F06">
              <w:t> </w:t>
            </w:r>
            <w:r w:rsidR="00E27A42" w:rsidRPr="00E27A42">
              <w:t>mg of elemental iron daily</w:t>
            </w:r>
            <w:r>
              <w:t xml:space="preserve"> from week 20.</w:t>
            </w:r>
          </w:p>
        </w:tc>
        <w:tc>
          <w:tcPr>
            <w:tcW w:w="4536" w:type="dxa"/>
          </w:tcPr>
          <w:p w14:paraId="5BD9EA88" w14:textId="77777777" w:rsidR="004A2A1A" w:rsidRDefault="004A2A1A" w:rsidP="00E27A42">
            <w:r>
              <w:t xml:space="preserve">Intervention vs control: </w:t>
            </w:r>
          </w:p>
          <w:p w14:paraId="59844A18" w14:textId="77777777" w:rsidR="00501ED5" w:rsidRDefault="00501ED5" w:rsidP="00501ED5">
            <w:pPr>
              <w:pStyle w:val="bullet"/>
            </w:pPr>
            <w:r>
              <w:t>Haemoglobin level (g/dL): 12.05±0.9 vs 11.94±0.65; p=0.03</w:t>
            </w:r>
          </w:p>
          <w:p w14:paraId="49343862" w14:textId="77777777" w:rsidR="00501ED5" w:rsidRDefault="00501ED5" w:rsidP="00501ED5">
            <w:pPr>
              <w:pStyle w:val="bullet"/>
            </w:pPr>
            <w:r>
              <w:t>Ferritin level (µg/L): 28.5±9.3 vs 27.22±12.96; p=0.04</w:t>
            </w:r>
          </w:p>
          <w:p w14:paraId="7D78A30A" w14:textId="598D7B49" w:rsidR="00D150D8" w:rsidRPr="00E27A42" w:rsidRDefault="004A2A1A" w:rsidP="00501ED5">
            <w:pPr>
              <w:pStyle w:val="bullet"/>
            </w:pPr>
            <w:r>
              <w:t>B</w:t>
            </w:r>
            <w:r w:rsidR="00E27A42" w:rsidRPr="00E27A42">
              <w:t>irth weight</w:t>
            </w:r>
            <w:r>
              <w:t>:</w:t>
            </w:r>
            <w:r w:rsidR="00E27A42" w:rsidRPr="00E27A42">
              <w:t xml:space="preserve"> 3391/56</w:t>
            </w:r>
            <w:r>
              <w:t>±422 vs</w:t>
            </w:r>
            <w:r w:rsidR="00E27A42" w:rsidRPr="00E27A42">
              <w:t xml:space="preserve"> 3314/06</w:t>
            </w:r>
            <w:r w:rsidR="00501ED5">
              <w:t>±</w:t>
            </w:r>
            <w:r w:rsidR="00E27A42" w:rsidRPr="00E27A42">
              <w:t>341</w:t>
            </w:r>
            <w:r w:rsidR="00501ED5">
              <w:t>; p=0.2</w:t>
            </w:r>
            <w:r w:rsidR="00E27A42" w:rsidRPr="00E27A42">
              <w:t xml:space="preserve">. </w:t>
            </w:r>
          </w:p>
        </w:tc>
        <w:tc>
          <w:tcPr>
            <w:tcW w:w="1843" w:type="dxa"/>
          </w:tcPr>
          <w:p w14:paraId="1813A262" w14:textId="77777777" w:rsidR="00D150D8" w:rsidRPr="00D150D8" w:rsidRDefault="00D150D8" w:rsidP="00A118C5"/>
        </w:tc>
      </w:tr>
      <w:tr w:rsidR="00B4503E" w:rsidRPr="00D150D8" w14:paraId="0EA395CC" w14:textId="77777777" w:rsidTr="004C699A">
        <w:trPr>
          <w:cantSplit/>
        </w:trPr>
        <w:tc>
          <w:tcPr>
            <w:tcW w:w="1305" w:type="dxa"/>
          </w:tcPr>
          <w:p w14:paraId="0EDA36AE" w14:textId="45D73D0F" w:rsidR="00B4503E" w:rsidRDefault="00B4503E" w:rsidP="00A118C5">
            <w:r>
              <w:t>Etheredge et al 2015</w:t>
            </w:r>
            <w:r w:rsidR="00201490">
              <w:fldChar w:fldCharType="begin">
                <w:fldData xml:space="preserve">PEVuZE5vdGU+PENpdGU+PEF1dGhvcj5FdGhlcmVkZ2U8L0F1dGhvcj48WWVhcj4yMDE1PC9ZZWFy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</w:fldData>
              </w:fldChar>
            </w:r>
            <w:r w:rsidR="002747EA">
              <w:instrText xml:space="preserve"> ADDIN EN.CITE </w:instrText>
            </w:r>
            <w:r w:rsidR="002747EA">
              <w:fldChar w:fldCharType="begin">
                <w:fldData xml:space="preserve">PEVuZE5vdGU+PENpdGU+PEF1dGhvcj5FdGhlcmVkZ2U8L0F1dGhvcj48WWVhcj4yMDE1PC9ZZWFy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</w:fldData>
              </w:fldChar>
            </w:r>
            <w:r w:rsidR="002747EA">
              <w:instrText xml:space="preserve"> ADDIN EN.CITE.DATA </w:instrText>
            </w:r>
            <w:r w:rsidR="002747EA">
              <w:fldChar w:fldCharType="end"/>
            </w:r>
            <w:r w:rsidR="00201490">
              <w:fldChar w:fldCharType="separate"/>
            </w:r>
            <w:r w:rsidR="002747EA" w:rsidRPr="002747EA">
              <w:rPr>
                <w:noProof/>
                <w:vertAlign w:val="superscript"/>
              </w:rPr>
              <w:t>178</w:t>
            </w:r>
            <w:r w:rsidR="00201490">
              <w:fldChar w:fldCharType="end"/>
            </w:r>
          </w:p>
          <w:p w14:paraId="30675D0F" w14:textId="4909CC22" w:rsidR="00B4503E" w:rsidRDefault="00B4503E" w:rsidP="00A118C5">
            <w:r>
              <w:t>Tanzania</w:t>
            </w:r>
          </w:p>
        </w:tc>
        <w:tc>
          <w:tcPr>
            <w:tcW w:w="1528" w:type="dxa"/>
          </w:tcPr>
          <w:p w14:paraId="18550F15" w14:textId="77777777" w:rsidR="00B4503E" w:rsidRDefault="00B4503E" w:rsidP="00A118C5">
            <w:r>
              <w:t>Intervention 731</w:t>
            </w:r>
          </w:p>
          <w:p w14:paraId="0869DB53" w14:textId="61FE6F51" w:rsidR="00B4503E" w:rsidRDefault="00B4503E" w:rsidP="00A118C5">
            <w:r>
              <w:t>Control 738</w:t>
            </w:r>
          </w:p>
        </w:tc>
        <w:tc>
          <w:tcPr>
            <w:tcW w:w="4680" w:type="dxa"/>
          </w:tcPr>
          <w:p w14:paraId="39ABE883" w14:textId="77777777" w:rsidR="00B4503E" w:rsidRDefault="00B4503E" w:rsidP="00B4503E">
            <w:r w:rsidRPr="00B4503E">
              <w:rPr>
                <w:b/>
              </w:rPr>
              <w:t>Aim</w:t>
            </w:r>
            <w:r>
              <w:t xml:space="preserve">: </w:t>
            </w:r>
            <w:r w:rsidRPr="00B4503E">
              <w:t>To evaluate the safety and efficacy of iron supplementation during pregnan</w:t>
            </w:r>
            <w:r>
              <w:t>cy in a malaria-endemic region.</w:t>
            </w:r>
          </w:p>
          <w:p w14:paraId="25371848" w14:textId="77777777" w:rsidR="00B4503E" w:rsidRDefault="00B4503E" w:rsidP="00B4503E">
            <w:r w:rsidRPr="00B4503E">
              <w:rPr>
                <w:b/>
              </w:rPr>
              <w:t>Population</w:t>
            </w:r>
            <w:r>
              <w:t>:</w:t>
            </w:r>
            <w:r w:rsidRPr="00B4503E">
              <w:t xml:space="preserve"> Iron-replete, non</w:t>
            </w:r>
            <w:r>
              <w:t>-</w:t>
            </w:r>
            <w:r w:rsidRPr="00B4503E">
              <w:t>an</w:t>
            </w:r>
            <w:r>
              <w:t>a</w:t>
            </w:r>
            <w:r w:rsidRPr="00B4503E">
              <w:t xml:space="preserve">emic women </w:t>
            </w:r>
            <w:r>
              <w:t xml:space="preserve">who </w:t>
            </w:r>
            <w:r w:rsidRPr="00B4503E">
              <w:t xml:space="preserve">were uninfected with human immunodeficiency virus, primigravidae or secundigravidae, and at or before 27 weeks of gestation. </w:t>
            </w:r>
          </w:p>
          <w:p w14:paraId="600FAE95" w14:textId="43095A07" w:rsidR="00B4503E" w:rsidRPr="004A2A1A" w:rsidRDefault="00B4503E" w:rsidP="00B4503E">
            <w:pPr>
              <w:rPr>
                <w:b/>
              </w:rPr>
            </w:pPr>
            <w:r w:rsidRPr="00B4503E">
              <w:rPr>
                <w:b/>
              </w:rPr>
              <w:t>Intervention</w:t>
            </w:r>
            <w:r>
              <w:t>:</w:t>
            </w:r>
            <w:r w:rsidRPr="00B4503E">
              <w:t xml:space="preserve"> 60 mg of iron or placebo</w:t>
            </w:r>
            <w:r w:rsidR="00B4005E">
              <w:t xml:space="preserve"> daily</w:t>
            </w:r>
            <w:r w:rsidRPr="00B4503E">
              <w:t>, returning every 4 weeks for standard prenatal care, including malaria screening, prophylaxis with the combination of s</w:t>
            </w:r>
            <w:r w:rsidR="00934B36">
              <w:t>ulfadoxine and pyrimethamine and treatment</w:t>
            </w:r>
            <w:r w:rsidRPr="00B4503E">
              <w:t xml:space="preserve"> as needed.</w:t>
            </w:r>
          </w:p>
        </w:tc>
        <w:tc>
          <w:tcPr>
            <w:tcW w:w="4536" w:type="dxa"/>
          </w:tcPr>
          <w:p w14:paraId="64C4648C" w14:textId="77777777" w:rsidR="00B4503E" w:rsidRDefault="00B4503E" w:rsidP="00B4503E">
            <w:r>
              <w:t>Intervention vs control:</w:t>
            </w:r>
          </w:p>
          <w:p w14:paraId="121748EB" w14:textId="33C1CCE4" w:rsidR="00E91991" w:rsidRDefault="00B4503E" w:rsidP="00E91991">
            <w:pPr>
              <w:pStyle w:val="bullet"/>
            </w:pPr>
            <w:r>
              <w:t>P</w:t>
            </w:r>
            <w:r w:rsidRPr="00B4503E">
              <w:t>lacental malaria</w:t>
            </w:r>
            <w:r>
              <w:t>: RR 1.03; 95%</w:t>
            </w:r>
            <w:r w:rsidRPr="00B4503E">
              <w:t>CI, 0.65</w:t>
            </w:r>
            <w:r>
              <w:t xml:space="preserve"> to </w:t>
            </w:r>
            <w:r w:rsidRPr="00B4503E">
              <w:t>1.65</w:t>
            </w:r>
            <w:r w:rsidR="00E91991">
              <w:t>; p=0.89</w:t>
            </w:r>
          </w:p>
          <w:p w14:paraId="121A58AB" w14:textId="5EC0A700" w:rsidR="00E91991" w:rsidRDefault="00E91991" w:rsidP="00E91991">
            <w:pPr>
              <w:pStyle w:val="bullet"/>
            </w:pPr>
            <w:r>
              <w:t>Birthweight: 3,155 vs 3,137 g, P=0</w:t>
            </w:r>
            <w:r w:rsidR="00B4503E" w:rsidRPr="00B4503E">
              <w:t>.89</w:t>
            </w:r>
          </w:p>
          <w:p w14:paraId="12A5345B" w14:textId="77777777" w:rsidR="00E91991" w:rsidRDefault="00E91991" w:rsidP="00E91991">
            <w:pPr>
              <w:pStyle w:val="bullet"/>
            </w:pPr>
            <w:r>
              <w:t>M</w:t>
            </w:r>
            <w:r w:rsidR="00B4503E" w:rsidRPr="00B4503E">
              <w:t xml:space="preserve">ean increase </w:t>
            </w:r>
            <w:r>
              <w:t xml:space="preserve">in haemoglobin </w:t>
            </w:r>
            <w:r w:rsidR="00B4503E" w:rsidRPr="00B4503E">
              <w:t xml:space="preserve">from baseline to </w:t>
            </w:r>
            <w:r>
              <w:t>birth:</w:t>
            </w:r>
            <w:r w:rsidR="00B4503E" w:rsidRPr="00B4503E">
              <w:t xml:space="preserve"> </w:t>
            </w:r>
            <w:r>
              <w:t>0.1 vs -0.7 g/dL, P&lt;0</w:t>
            </w:r>
            <w:r w:rsidR="00B4503E" w:rsidRPr="00B4503E">
              <w:t>.001</w:t>
            </w:r>
          </w:p>
          <w:p w14:paraId="7E59D944" w14:textId="7F3F2029" w:rsidR="00E91991" w:rsidRDefault="00E91991" w:rsidP="00E91991">
            <w:pPr>
              <w:pStyle w:val="bullet"/>
            </w:pPr>
            <w:r>
              <w:t>M</w:t>
            </w:r>
            <w:r w:rsidRPr="00B4503E">
              <w:t xml:space="preserve">ean increase </w:t>
            </w:r>
            <w:r>
              <w:t>in</w:t>
            </w:r>
            <w:r w:rsidRPr="00B4503E">
              <w:t xml:space="preserve"> </w:t>
            </w:r>
            <w:r>
              <w:t>s</w:t>
            </w:r>
            <w:r w:rsidR="00B4503E" w:rsidRPr="00B4503E">
              <w:t>erum ferritin</w:t>
            </w:r>
            <w:r>
              <w:t xml:space="preserve"> from baseline to birth: 41.3 vs 11.3 microg/L, P&lt;0</w:t>
            </w:r>
            <w:r w:rsidR="00B4503E" w:rsidRPr="00B4503E">
              <w:t>.001</w:t>
            </w:r>
          </w:p>
          <w:p w14:paraId="4ED73942" w14:textId="3CE9C00A" w:rsidR="00E91991" w:rsidRDefault="00E91991" w:rsidP="00E91991">
            <w:pPr>
              <w:pStyle w:val="bullet"/>
            </w:pPr>
            <w:r>
              <w:t>A</w:t>
            </w:r>
            <w:r w:rsidR="00B4503E" w:rsidRPr="00B4503E">
              <w:t>n</w:t>
            </w:r>
            <w:r w:rsidR="00934B36">
              <w:t>a</w:t>
            </w:r>
            <w:r w:rsidR="00B4503E" w:rsidRPr="00B4503E">
              <w:t xml:space="preserve">emia at </w:t>
            </w:r>
            <w:r w:rsidR="00934B36">
              <w:t>birth</w:t>
            </w:r>
            <w:r>
              <w:t>: RR</w:t>
            </w:r>
            <w:r w:rsidR="00B4503E" w:rsidRPr="00B4503E">
              <w:t xml:space="preserve"> 0.60; 95% CI, 0.51</w:t>
            </w:r>
            <w:r>
              <w:t xml:space="preserve"> to </w:t>
            </w:r>
            <w:r w:rsidR="00B4503E" w:rsidRPr="00B4503E">
              <w:t>0.71</w:t>
            </w:r>
            <w:r>
              <w:t>; p&lt;0.001</w:t>
            </w:r>
          </w:p>
          <w:p w14:paraId="2263FCF8" w14:textId="124AFE82" w:rsidR="00E91991" w:rsidRDefault="00E91991" w:rsidP="00E91991">
            <w:pPr>
              <w:pStyle w:val="bullet"/>
            </w:pPr>
            <w:r>
              <w:t>Severe anemia: RR</w:t>
            </w:r>
            <w:r w:rsidR="00B4503E" w:rsidRPr="00B4503E">
              <w:t xml:space="preserve"> 0.68;</w:t>
            </w:r>
            <w:r>
              <w:t xml:space="preserve"> 95% CI 0.41 to 1.14; p=0.14</w:t>
            </w:r>
          </w:p>
          <w:p w14:paraId="0C081812" w14:textId="4F0CAA86" w:rsidR="00E91991" w:rsidRDefault="00E91991" w:rsidP="00E91991">
            <w:pPr>
              <w:pStyle w:val="bullet"/>
            </w:pPr>
            <w:r>
              <w:t>I</w:t>
            </w:r>
            <w:r w:rsidR="00B4503E" w:rsidRPr="00B4503E">
              <w:t xml:space="preserve">ron deficiency at </w:t>
            </w:r>
            <w:r w:rsidR="007C2966">
              <w:t>birth</w:t>
            </w:r>
            <w:r>
              <w:t>: RR</w:t>
            </w:r>
            <w:r w:rsidR="00B4503E" w:rsidRPr="00B4503E">
              <w:t xml:space="preserve"> 0.48; 95% CI, 0.32</w:t>
            </w:r>
            <w:r>
              <w:t xml:space="preserve"> to </w:t>
            </w:r>
            <w:r w:rsidR="00B4503E" w:rsidRPr="00B4503E">
              <w:t>0.70</w:t>
            </w:r>
            <w:r>
              <w:t>; p=0.001</w:t>
            </w:r>
          </w:p>
          <w:p w14:paraId="54A96325" w14:textId="640C5635" w:rsidR="00B4503E" w:rsidRDefault="00E91991" w:rsidP="008A19E7">
            <w:pPr>
              <w:pStyle w:val="bullet"/>
            </w:pPr>
            <w:r>
              <w:t>I</w:t>
            </w:r>
            <w:r w:rsidR="00B4503E" w:rsidRPr="00B4503E">
              <w:t>ron deficiency an</w:t>
            </w:r>
            <w:r>
              <w:t>a</w:t>
            </w:r>
            <w:r w:rsidR="00B4503E" w:rsidRPr="00B4503E">
              <w:t>emia</w:t>
            </w:r>
            <w:r>
              <w:t xml:space="preserve"> at birth: RR</w:t>
            </w:r>
            <w:r w:rsidR="00B4503E" w:rsidRPr="00B4503E">
              <w:t xml:space="preserve"> 0.34; 95% CI, 0.19</w:t>
            </w:r>
            <w:r>
              <w:t xml:space="preserve"> to 0.62; p&lt;0.001</w:t>
            </w:r>
            <w:r w:rsidR="00B4503E" w:rsidRPr="00B4503E">
              <w:t xml:space="preserve">. </w:t>
            </w:r>
          </w:p>
        </w:tc>
        <w:tc>
          <w:tcPr>
            <w:tcW w:w="1843" w:type="dxa"/>
          </w:tcPr>
          <w:p w14:paraId="014D5431" w14:textId="77777777" w:rsidR="00B4503E" w:rsidRPr="00D150D8" w:rsidRDefault="00B4503E" w:rsidP="00A118C5"/>
        </w:tc>
      </w:tr>
      <w:tr w:rsidR="00B4503E" w:rsidRPr="00D150D8" w14:paraId="6EAFF4A1" w14:textId="77777777" w:rsidTr="004C699A">
        <w:trPr>
          <w:cantSplit/>
        </w:trPr>
        <w:tc>
          <w:tcPr>
            <w:tcW w:w="1305" w:type="dxa"/>
          </w:tcPr>
          <w:p w14:paraId="5B549D1C" w14:textId="7FBE87F3" w:rsidR="00B4503E" w:rsidRDefault="00165972" w:rsidP="00A118C5">
            <w:r>
              <w:t>Goonewardene et al 2018</w:t>
            </w:r>
            <w:r w:rsidR="00201490">
              <w:fldChar w:fldCharType="begin">
                <w:fldData xml:space="preserve">PEVuZE5vdGU+PENpdGU+PEF1dGhvcj5Hb29uZXdhcmRlbmU8L0F1dGhvcj48WWVhcj4yMDE4PC9Z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</w:fldData>
              </w:fldChar>
            </w:r>
            <w:r w:rsidR="002747EA">
              <w:instrText xml:space="preserve"> ADDIN EN.CITE </w:instrText>
            </w:r>
            <w:r w:rsidR="002747EA">
              <w:fldChar w:fldCharType="begin">
                <w:fldData xml:space="preserve">PEVuZE5vdGU+PENpdGU+PEF1dGhvcj5Hb29uZXdhcmRlbmU8L0F1dGhvcj48WWVhcj4yMDE4PC9Z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</w:fldData>
              </w:fldChar>
            </w:r>
            <w:r w:rsidR="002747EA">
              <w:instrText xml:space="preserve"> ADDIN EN.CITE.DATA </w:instrText>
            </w:r>
            <w:r w:rsidR="002747EA">
              <w:fldChar w:fldCharType="end"/>
            </w:r>
            <w:r w:rsidR="00201490">
              <w:fldChar w:fldCharType="separate"/>
            </w:r>
            <w:r w:rsidR="002747EA" w:rsidRPr="002747EA">
              <w:rPr>
                <w:noProof/>
                <w:vertAlign w:val="superscript"/>
              </w:rPr>
              <w:t>179</w:t>
            </w:r>
            <w:r w:rsidR="00201490">
              <w:fldChar w:fldCharType="end"/>
            </w:r>
          </w:p>
          <w:p w14:paraId="06BA5BC8" w14:textId="581C2E30" w:rsidR="00165972" w:rsidRDefault="00165972" w:rsidP="00A118C5">
            <w:r>
              <w:t>Sri Lanka</w:t>
            </w:r>
          </w:p>
        </w:tc>
        <w:tc>
          <w:tcPr>
            <w:tcW w:w="1528" w:type="dxa"/>
          </w:tcPr>
          <w:p w14:paraId="5EF3A4DC" w14:textId="0912989B" w:rsidR="00B4503E" w:rsidRDefault="006D21D7" w:rsidP="00A118C5">
            <w:r>
              <w:t xml:space="preserve">Weekly </w:t>
            </w:r>
            <w:r w:rsidR="007A0E04">
              <w:t>149</w:t>
            </w:r>
          </w:p>
          <w:p w14:paraId="365FC1A7" w14:textId="0D5A0BA7" w:rsidR="006D21D7" w:rsidRDefault="006D21D7" w:rsidP="007A0E04">
            <w:r>
              <w:t>Daily 1</w:t>
            </w:r>
            <w:r w:rsidR="007A0E04">
              <w:t>43</w:t>
            </w:r>
          </w:p>
        </w:tc>
        <w:tc>
          <w:tcPr>
            <w:tcW w:w="4680" w:type="dxa"/>
          </w:tcPr>
          <w:p w14:paraId="0AF3F351" w14:textId="1EFACC90" w:rsidR="00165972" w:rsidRDefault="00165972" w:rsidP="00165972">
            <w:r>
              <w:rPr>
                <w:b/>
              </w:rPr>
              <w:t xml:space="preserve">Aim: </w:t>
            </w:r>
            <w:r>
              <w:t>T</w:t>
            </w:r>
            <w:r w:rsidRPr="00165972">
              <w:t>o determine whether weekly antenatal oral iron and folate supplementation is an effective alternative to a daily regimen in non-an</w:t>
            </w:r>
            <w:r w:rsidR="0030452C">
              <w:t>a</w:t>
            </w:r>
            <w:r w:rsidRPr="00165972">
              <w:t>emic pregnant women to prevent an</w:t>
            </w:r>
            <w:r w:rsidR="0030452C">
              <w:t>a</w:t>
            </w:r>
            <w:r w:rsidRPr="00165972">
              <w:t xml:space="preserve">emia and iron deficiency during the third trimester. </w:t>
            </w:r>
          </w:p>
          <w:p w14:paraId="659716F1" w14:textId="77777777" w:rsidR="006D21D7" w:rsidRDefault="00165972" w:rsidP="006D21D7">
            <w:r w:rsidRPr="00165972">
              <w:rPr>
                <w:b/>
              </w:rPr>
              <w:t>Population</w:t>
            </w:r>
            <w:r w:rsidRPr="00165972">
              <w:t xml:space="preserve">: </w:t>
            </w:r>
            <w:r>
              <w:t>N</w:t>
            </w:r>
            <w:r w:rsidRPr="00165972">
              <w:t>on-an</w:t>
            </w:r>
            <w:r>
              <w:t>aemic pregnant women</w:t>
            </w:r>
            <w:r w:rsidRPr="00165972">
              <w:t xml:space="preserve"> at 14-22 weeks gestation who had been treated with mebendazole 100 mg twice daily for three days</w:t>
            </w:r>
          </w:p>
          <w:p w14:paraId="1294EDC6" w14:textId="4BE0968A" w:rsidR="00B4503E" w:rsidRPr="004A2A1A" w:rsidRDefault="006D21D7" w:rsidP="00231113">
            <w:pPr>
              <w:rPr>
                <w:b/>
              </w:rPr>
            </w:pPr>
            <w:r w:rsidRPr="004877A0">
              <w:rPr>
                <w:b/>
              </w:rPr>
              <w:t>Intervention</w:t>
            </w:r>
            <w:r>
              <w:t>:</w:t>
            </w:r>
            <w:r w:rsidR="00165972" w:rsidRPr="00165972">
              <w:t xml:space="preserve"> 120 mg elemental iron, 3 mg folic acid and 100 mg vitamin C weekly or 60 mg elemental iron, 1 mg folic acid and 100 mg vitamin C daily.</w:t>
            </w:r>
          </w:p>
        </w:tc>
        <w:tc>
          <w:tcPr>
            <w:tcW w:w="4536" w:type="dxa"/>
          </w:tcPr>
          <w:p w14:paraId="1FDE960A" w14:textId="7D322C00" w:rsidR="00B4503E" w:rsidRDefault="007A0E04" w:rsidP="00165972">
            <w:r>
              <w:t>Daily vs weekly intervention:</w:t>
            </w:r>
          </w:p>
          <w:p w14:paraId="4FEB69BB" w14:textId="77777777" w:rsidR="007A0E04" w:rsidRDefault="007A0E04" w:rsidP="003C185E">
            <w:pPr>
              <w:pStyle w:val="bullet"/>
            </w:pPr>
            <w:r>
              <w:t>Haemoglobin &lt;11 g/dL: RR 1.01; 95%CI 0.76 to 1.34; p=0.943</w:t>
            </w:r>
          </w:p>
          <w:p w14:paraId="3AA5723C" w14:textId="396C32AB" w:rsidR="007A0E04" w:rsidRDefault="007A0E04" w:rsidP="003C185E">
            <w:pPr>
              <w:pStyle w:val="bullet"/>
            </w:pPr>
            <w:r>
              <w:t>Serum ferritin &lt;30 µg/L: RR 0.991; 95%CI 0.83 to 1.18; p=0.927</w:t>
            </w:r>
          </w:p>
          <w:p w14:paraId="7AA63D1D" w14:textId="77777777" w:rsidR="007A0E04" w:rsidRDefault="007A0E04" w:rsidP="003C185E">
            <w:pPr>
              <w:pStyle w:val="bullet"/>
            </w:pPr>
            <w:r>
              <w:t>Haemoglobin &lt;13 g/dL: RR 1.04; 95%CI 0.37 to 2.97; p=0.928</w:t>
            </w:r>
          </w:p>
          <w:p w14:paraId="14074FDD" w14:textId="77777777" w:rsidR="007A0E04" w:rsidRDefault="007A0E04" w:rsidP="003C185E">
            <w:pPr>
              <w:pStyle w:val="bullet"/>
            </w:pPr>
            <w:r>
              <w:t xml:space="preserve">Nausea: </w:t>
            </w:r>
            <w:r w:rsidR="00B97231">
              <w:t>56/143 (39%) vs 25/149 (17%); p&lt;0.001</w:t>
            </w:r>
          </w:p>
          <w:p w14:paraId="57CDFF8C" w14:textId="77777777" w:rsidR="00B97231" w:rsidRDefault="00B97231" w:rsidP="003C185E">
            <w:pPr>
              <w:pStyle w:val="bullet"/>
            </w:pPr>
            <w:r>
              <w:t>Dyspeptic symptoms: 40/143 (28%) vs 28/149 (19%); p=0.031</w:t>
            </w:r>
          </w:p>
          <w:p w14:paraId="420F6987" w14:textId="77777777" w:rsidR="00B97231" w:rsidRDefault="00B97231" w:rsidP="003C185E">
            <w:pPr>
              <w:pStyle w:val="bullet"/>
            </w:pPr>
            <w:r>
              <w:t>Vomiting: 27/143 (19%) vs 17/149 (9%); p=0.039</w:t>
            </w:r>
          </w:p>
          <w:p w14:paraId="7672910E" w14:textId="75A99AAF" w:rsidR="00B97231" w:rsidRPr="00165972" w:rsidRDefault="00B97231" w:rsidP="003C185E">
            <w:pPr>
              <w:pStyle w:val="bullet"/>
            </w:pPr>
            <w:r>
              <w:t>Constipation: 20/143 (14%) vs 10/149 (7%); p=0.017</w:t>
            </w:r>
          </w:p>
        </w:tc>
        <w:tc>
          <w:tcPr>
            <w:tcW w:w="1843" w:type="dxa"/>
          </w:tcPr>
          <w:p w14:paraId="2433B4E8" w14:textId="77777777" w:rsidR="00B4503E" w:rsidRPr="00D150D8" w:rsidRDefault="00B4503E" w:rsidP="00A118C5"/>
        </w:tc>
      </w:tr>
      <w:tr w:rsidR="00B4503E" w:rsidRPr="00D150D8" w14:paraId="76C9D078" w14:textId="77777777" w:rsidTr="004C699A">
        <w:trPr>
          <w:cantSplit/>
        </w:trPr>
        <w:tc>
          <w:tcPr>
            <w:tcW w:w="1305" w:type="dxa"/>
          </w:tcPr>
          <w:p w14:paraId="3D74865B" w14:textId="1555CDB3" w:rsidR="00B4503E" w:rsidRDefault="00FA2D02" w:rsidP="00A118C5">
            <w:r>
              <w:t>Jafarbegloo et al 2015</w:t>
            </w:r>
            <w:r w:rsidR="00201490">
              <w:fldChar w:fldCharType="begin"/>
            </w:r>
            <w:r w:rsidR="002747EA">
              <w:instrText xml:space="preserve"> ADDIN EN.CITE &lt;EndNote&gt;&lt;Cite&gt;&lt;Author&gt;Jafarbegloo&lt;/Author&gt;&lt;Year&gt;2015&lt;/Year&gt;&lt;RecNum&gt;1629&lt;/RecNum&gt;&lt;DisplayText&gt;&lt;style face="superscript" font="Trebuchet MS" size="9"&gt;180&lt;/style&gt;&lt;/DisplayText&gt;&lt;record&gt;&lt;rec-number&gt;1629&lt;/rec-number&gt;&lt;foreign-keys&gt;&lt;key app="EN" db-id="exvasrfx2dtraoesasxp2szsxa2df502592x" timestamp="1576734323"&gt;1629&lt;/key&gt;&lt;key app="ENWeb" db-id=""&gt;0&lt;/key&gt;&lt;/foreign-keys&gt;&lt;ref-type name="Journal Article"&gt;17&lt;/ref-type&gt;&lt;contributors&gt;&lt;authors&gt;&lt;author&gt;Jafarbegloo, E.&lt;/author&gt;&lt;author&gt;Ahmari Tehran, H.&lt;/author&gt;&lt;author&gt;Dadkhah Tehrani, T.&lt;/author&gt;&lt;/authors&gt;&lt;/contributors&gt;&lt;auth-address&gt;School of Nursing and Midwifery, Health Care Research Center, Qom University of Medical Sciences, Qom, IR Iran.&amp;#xD;PhD Student in Medical Education, Department of Medical Education, Tehran University of Medical Sciences, Tehran, IR Iran.&lt;/auth-address&gt;&lt;titles&gt;&lt;title&gt;Gastrointestinal complications of ferrous sulfate in pregnant women: a randomized double-blind placebo-controlled trial&lt;/title&gt;&lt;secondary-title&gt;Iran Red Crescent Med J&lt;/secondary-title&gt;&lt;/titles&gt;&lt;periodical&gt;&lt;full-title&gt;Iran Red Crescent Med J&lt;/full-title&gt;&lt;/periodical&gt;&lt;pages&gt;e15001&lt;/pages&gt;&lt;volume&gt;17&lt;/volume&gt;&lt;number&gt;8&lt;/number&gt;&lt;edition&gt;2015/10/03&lt;/edition&gt;&lt;keywords&gt;&lt;keyword&gt;Hemoglobin&lt;/keyword&gt;&lt;keyword&gt;Iron Supplement&lt;/keyword&gt;&lt;keyword&gt;Pregnant Women&lt;/keyword&gt;&lt;keyword&gt;Randomized Cotrolled Trial&lt;/keyword&gt;&lt;/keywords&gt;&lt;dates&gt;&lt;year&gt;2015&lt;/year&gt;&lt;pub-dates&gt;&lt;date&gt;Aug&lt;/date&gt;&lt;/pub-dates&gt;&lt;/dates&gt;&lt;isbn&gt;2074-1804 (Print)&amp;#xD;2074-1804 (Linking)&lt;/isbn&gt;&lt;accession-num&gt;26430520&lt;/accession-num&gt;&lt;urls&gt;&lt;related-urls&gt;&lt;url&gt;https://www.ncbi.nlm.nih.gov/pubmed/26430520&lt;/url&gt;&lt;/related-urls&gt;&lt;/urls&gt;&lt;custom2&gt;PMC4587092&lt;/custom2&gt;&lt;electronic-resource-num&gt;10.5812/ircmj.15001&lt;/electronic-resource-num&gt;&lt;/record&gt;&lt;/Cite&gt;&lt;/EndNote&gt;</w:instrText>
            </w:r>
            <w:r w:rsidR="00201490">
              <w:fldChar w:fldCharType="separate"/>
            </w:r>
            <w:r w:rsidR="002747EA" w:rsidRPr="002747EA">
              <w:rPr>
                <w:noProof/>
                <w:vertAlign w:val="superscript"/>
              </w:rPr>
              <w:t>180</w:t>
            </w:r>
            <w:r w:rsidR="00201490">
              <w:fldChar w:fldCharType="end"/>
            </w:r>
          </w:p>
          <w:p w14:paraId="50CE5069" w14:textId="3A533384" w:rsidR="00FA2D02" w:rsidRDefault="00FA2D02" w:rsidP="00A118C5">
            <w:r>
              <w:t>Iran</w:t>
            </w:r>
          </w:p>
        </w:tc>
        <w:tc>
          <w:tcPr>
            <w:tcW w:w="1528" w:type="dxa"/>
          </w:tcPr>
          <w:p w14:paraId="719F0E1E" w14:textId="3D44E781" w:rsidR="00B4503E" w:rsidRDefault="00FA2D02" w:rsidP="00A118C5">
            <w:r>
              <w:t xml:space="preserve">Intervention </w:t>
            </w:r>
            <w:r w:rsidR="00843AC7">
              <w:t>88</w:t>
            </w:r>
          </w:p>
          <w:p w14:paraId="15EFB1FA" w14:textId="0DCCD186" w:rsidR="00FA2D02" w:rsidRDefault="00FA2D02" w:rsidP="00843AC7">
            <w:r>
              <w:t xml:space="preserve">Control </w:t>
            </w:r>
            <w:r w:rsidR="00843AC7">
              <w:t>88</w:t>
            </w:r>
          </w:p>
        </w:tc>
        <w:tc>
          <w:tcPr>
            <w:tcW w:w="4680" w:type="dxa"/>
          </w:tcPr>
          <w:p w14:paraId="796EDB54" w14:textId="77777777" w:rsidR="00FA2D02" w:rsidRDefault="00FA2D02" w:rsidP="00FA2D02">
            <w:r w:rsidRPr="00FA2D02">
              <w:rPr>
                <w:b/>
              </w:rPr>
              <w:t>Aim</w:t>
            </w:r>
            <w:r>
              <w:t>: T</w:t>
            </w:r>
            <w:r w:rsidRPr="00FA2D02">
              <w:t xml:space="preserve">o assess </w:t>
            </w:r>
            <w:r>
              <w:t>gastrointestinal (</w:t>
            </w:r>
            <w:r w:rsidRPr="00FA2D02">
              <w:t>GI</w:t>
            </w:r>
            <w:r>
              <w:t>)</w:t>
            </w:r>
            <w:r w:rsidRPr="00FA2D02">
              <w:t xml:space="preserve"> complications of ferrous sulfate in pregnant women. </w:t>
            </w:r>
          </w:p>
          <w:p w14:paraId="4DE15D3E" w14:textId="77777777" w:rsidR="00FA2D02" w:rsidRDefault="00FA2D02" w:rsidP="00FA2D02">
            <w:r w:rsidRPr="00FA2D02">
              <w:rPr>
                <w:b/>
              </w:rPr>
              <w:t>Population</w:t>
            </w:r>
            <w:r>
              <w:t xml:space="preserve">: </w:t>
            </w:r>
            <w:r w:rsidRPr="00FA2D02">
              <w:t xml:space="preserve">Pregnant women with Hb </w:t>
            </w:r>
            <w:r>
              <w:t>≥</w:t>
            </w:r>
            <w:r w:rsidRPr="00FA2D02">
              <w:t>13.2 gr/dL at 13</w:t>
            </w:r>
            <w:r>
              <w:t>-</w:t>
            </w:r>
            <w:r w:rsidRPr="00FA2D02">
              <w:t>18</w:t>
            </w:r>
            <w:r>
              <w:t xml:space="preserve"> </w:t>
            </w:r>
            <w:r w:rsidRPr="00FA2D02">
              <w:t>weeks of gestation</w:t>
            </w:r>
            <w:r>
              <w:t>.</w:t>
            </w:r>
          </w:p>
          <w:p w14:paraId="278B7187" w14:textId="122AC96A" w:rsidR="00B4503E" w:rsidRPr="004A2A1A" w:rsidRDefault="00FA2D02" w:rsidP="00FA2D02">
            <w:pPr>
              <w:rPr>
                <w:b/>
              </w:rPr>
            </w:pPr>
            <w:r w:rsidRPr="00FA2D02">
              <w:rPr>
                <w:b/>
              </w:rPr>
              <w:t>Intervention</w:t>
            </w:r>
            <w:r>
              <w:t>:</w:t>
            </w:r>
            <w:r w:rsidRPr="00FA2D02">
              <w:t xml:space="preserve"> 50-mg ferrous sulfate tablet daily from the 20(th) week to the end of pregnancy</w:t>
            </w:r>
            <w:r>
              <w:t>.</w:t>
            </w:r>
          </w:p>
        </w:tc>
        <w:tc>
          <w:tcPr>
            <w:tcW w:w="4536" w:type="dxa"/>
          </w:tcPr>
          <w:p w14:paraId="2B8F1A3E" w14:textId="7CFE3F13" w:rsidR="00B4503E" w:rsidRPr="00DE3E29" w:rsidRDefault="00DE3E29" w:rsidP="00DE3E29">
            <w:r w:rsidRPr="00DE3E29">
              <w:t>None of the GI complications were significantly different between the ferrous sulfate and placebo groups at 24</w:t>
            </w:r>
            <w:r>
              <w:t>-28</w:t>
            </w:r>
            <w:r w:rsidRPr="00DE3E29">
              <w:t xml:space="preserve"> and 32</w:t>
            </w:r>
            <w:r>
              <w:t>-36</w:t>
            </w:r>
            <w:r w:rsidRPr="00DE3E29">
              <w:t xml:space="preserve"> weeks. H</w:t>
            </w:r>
            <w:r>
              <w:t>a</w:t>
            </w:r>
            <w:r w:rsidRPr="00DE3E29">
              <w:t>emoglobin drop lower than 10.5 gr/dL at 24</w:t>
            </w:r>
            <w:r>
              <w:t>-28</w:t>
            </w:r>
            <w:r w:rsidRPr="00DE3E29">
              <w:t xml:space="preserve"> weeks or lower than 11 g/dL at 32</w:t>
            </w:r>
            <w:r>
              <w:t>-36</w:t>
            </w:r>
            <w:r w:rsidRPr="00DE3E29">
              <w:t xml:space="preserve"> weeks was not observed in any </w:t>
            </w:r>
            <w:r>
              <w:t>women</w:t>
            </w:r>
            <w:r w:rsidRPr="00DE3E29">
              <w:t>. </w:t>
            </w:r>
          </w:p>
        </w:tc>
        <w:tc>
          <w:tcPr>
            <w:tcW w:w="1843" w:type="dxa"/>
          </w:tcPr>
          <w:p w14:paraId="2BEE79F7" w14:textId="659B6AD6" w:rsidR="00B4503E" w:rsidRPr="00D150D8" w:rsidRDefault="00A43E3A" w:rsidP="00A118C5">
            <w:r>
              <w:t xml:space="preserve">There are some discrepancies in the </w:t>
            </w:r>
            <w:r w:rsidR="00DE3E29">
              <w:t>reported outcomes so these have not been included here</w:t>
            </w:r>
          </w:p>
        </w:tc>
      </w:tr>
      <w:tr w:rsidR="00B4503E" w:rsidRPr="00D150D8" w14:paraId="41837042" w14:textId="77777777" w:rsidTr="004C699A">
        <w:trPr>
          <w:cantSplit/>
        </w:trPr>
        <w:tc>
          <w:tcPr>
            <w:tcW w:w="1305" w:type="dxa"/>
          </w:tcPr>
          <w:p w14:paraId="35FB046B" w14:textId="041CD7C4" w:rsidR="00B4503E" w:rsidRDefault="00541F5F" w:rsidP="00541F5F">
            <w:r>
              <w:t>Kinnunen et al 2016</w:t>
            </w:r>
            <w:r w:rsidR="00201490">
              <w:fldChar w:fldCharType="begin">
                <w:fldData xml:space="preserve">PEVuZE5vdGU+PENpdGU+PEF1dGhvcj5LaW5udW5lbjwvQXV0aG9yPjxZZWFyPjIwMTY8L1llYXI+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</w:fldData>
              </w:fldChar>
            </w:r>
            <w:r w:rsidR="002747EA">
              <w:instrText xml:space="preserve"> ADDIN EN.CITE </w:instrText>
            </w:r>
            <w:r w:rsidR="002747EA">
              <w:fldChar w:fldCharType="begin">
                <w:fldData xml:space="preserve">PEVuZE5vdGU+PENpdGU+PEF1dGhvcj5LaW5udW5lbjwvQXV0aG9yPjxZZWFyPjIwMTY8L1llYXI+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</w:fldData>
              </w:fldChar>
            </w:r>
            <w:r w:rsidR="002747EA">
              <w:instrText xml:space="preserve"> ADDIN EN.CITE.DATA </w:instrText>
            </w:r>
            <w:r w:rsidR="002747EA">
              <w:fldChar w:fldCharType="end"/>
            </w:r>
            <w:r w:rsidR="00201490">
              <w:fldChar w:fldCharType="separate"/>
            </w:r>
            <w:r w:rsidR="002747EA" w:rsidRPr="002747EA">
              <w:rPr>
                <w:noProof/>
                <w:vertAlign w:val="superscript"/>
              </w:rPr>
              <w:t>181</w:t>
            </w:r>
            <w:r w:rsidR="00201490">
              <w:fldChar w:fldCharType="end"/>
            </w:r>
          </w:p>
          <w:p w14:paraId="7202B6B2" w14:textId="79E55B94" w:rsidR="00541F5F" w:rsidRDefault="00541F5F" w:rsidP="00541F5F">
            <w:r>
              <w:t>Finland</w:t>
            </w:r>
          </w:p>
        </w:tc>
        <w:tc>
          <w:tcPr>
            <w:tcW w:w="1528" w:type="dxa"/>
          </w:tcPr>
          <w:p w14:paraId="0B30F398" w14:textId="77777777" w:rsidR="00541F5F" w:rsidRDefault="00541F5F" w:rsidP="00A118C5">
            <w:r>
              <w:t>Selective 1,358</w:t>
            </w:r>
          </w:p>
          <w:p w14:paraId="6D27BDC0" w14:textId="778BFDD9" w:rsidR="00B4503E" w:rsidRDefault="00541F5F" w:rsidP="00A118C5">
            <w:r>
              <w:t xml:space="preserve">Routine 1,336 </w:t>
            </w:r>
          </w:p>
        </w:tc>
        <w:tc>
          <w:tcPr>
            <w:tcW w:w="4680" w:type="dxa"/>
          </w:tcPr>
          <w:p w14:paraId="7A8E8958" w14:textId="77777777" w:rsidR="00541F5F" w:rsidRDefault="00541F5F" w:rsidP="00541F5F">
            <w:r w:rsidRPr="00541F5F">
              <w:rPr>
                <w:b/>
              </w:rPr>
              <w:t>Aim</w:t>
            </w:r>
            <w:r>
              <w:t>: To re-analyse</w:t>
            </w:r>
            <w:r w:rsidRPr="00541F5F">
              <w:t xml:space="preserve"> data from a randomised controlled trial of iron supplementation to see whether it supports the </w:t>
            </w:r>
            <w:r>
              <w:t xml:space="preserve">associated </w:t>
            </w:r>
            <w:r w:rsidRPr="00541F5F">
              <w:t xml:space="preserve">risk </w:t>
            </w:r>
            <w:r>
              <w:t xml:space="preserve">of gestational diabetes </w:t>
            </w:r>
            <w:r w:rsidRPr="00541F5F">
              <w:t xml:space="preserve">found in observational studies. </w:t>
            </w:r>
          </w:p>
          <w:p w14:paraId="00FF3F2B" w14:textId="77777777" w:rsidR="00541F5F" w:rsidRDefault="00541F5F" w:rsidP="00541F5F">
            <w:r w:rsidRPr="00541F5F">
              <w:rPr>
                <w:b/>
              </w:rPr>
              <w:t>Population</w:t>
            </w:r>
            <w:r>
              <w:t>: Pregnant women</w:t>
            </w:r>
          </w:p>
          <w:p w14:paraId="28A76EF4" w14:textId="50965ADA" w:rsidR="00B4503E" w:rsidRPr="004A2A1A" w:rsidRDefault="00541F5F" w:rsidP="00541F5F">
            <w:pPr>
              <w:rPr>
                <w:b/>
              </w:rPr>
            </w:pPr>
            <w:r w:rsidRPr="00541F5F">
              <w:rPr>
                <w:b/>
              </w:rPr>
              <w:t>Intervention</w:t>
            </w:r>
            <w:r>
              <w:t>: E</w:t>
            </w:r>
            <w:r w:rsidRPr="00541F5F">
              <w:t xml:space="preserve">lemental iron 50 mg twice a day only if diagnosed as anaemic, continuing until their haemoglobin increased to 110 g L(-1)) </w:t>
            </w:r>
            <w:r>
              <w:t xml:space="preserve">(selective group) </w:t>
            </w:r>
            <w:r w:rsidRPr="00541F5F">
              <w:t>or elemental iron 100 mg day(-1) throughout the pregnancy regardless of haemoglobin level</w:t>
            </w:r>
            <w:r>
              <w:t xml:space="preserve"> (routine group</w:t>
            </w:r>
            <w:r w:rsidRPr="00541F5F">
              <w:t xml:space="preserve">). </w:t>
            </w:r>
          </w:p>
        </w:tc>
        <w:tc>
          <w:tcPr>
            <w:tcW w:w="4536" w:type="dxa"/>
          </w:tcPr>
          <w:p w14:paraId="33284220" w14:textId="77777777" w:rsidR="00541F5F" w:rsidRDefault="00541F5F" w:rsidP="00541F5F">
            <w:r>
              <w:t>Selective vs routine:</w:t>
            </w:r>
          </w:p>
          <w:p w14:paraId="07DF7B5C" w14:textId="1539E80F" w:rsidR="00F160A8" w:rsidRDefault="00F160A8" w:rsidP="00F160A8">
            <w:pPr>
              <w:pStyle w:val="bullet"/>
            </w:pPr>
            <w:r>
              <w:t>Glucose intolerance</w:t>
            </w:r>
            <w:r w:rsidR="006E0465">
              <w:t>-related outcomes</w:t>
            </w:r>
            <w:r>
              <w:t>: 13.0 vs</w:t>
            </w:r>
            <w:r w:rsidR="00541F5F" w:rsidRPr="00541F5F">
              <w:t xml:space="preserve"> 11.0%, </w:t>
            </w:r>
            <w:r>
              <w:t>p=</w:t>
            </w:r>
            <w:r w:rsidR="00541F5F" w:rsidRPr="00541F5F">
              <w:t>0</w:t>
            </w:r>
            <w:r>
              <w:t>.12</w:t>
            </w:r>
            <w:r w:rsidR="00541F5F" w:rsidRPr="00541F5F">
              <w:t xml:space="preserve"> </w:t>
            </w:r>
          </w:p>
          <w:p w14:paraId="2A7765B4" w14:textId="77777777" w:rsidR="00B4503E" w:rsidRDefault="00F160A8" w:rsidP="00F160A8">
            <w:pPr>
              <w:pStyle w:val="bullet"/>
            </w:pPr>
            <w:r>
              <w:t>L</w:t>
            </w:r>
            <w:r w:rsidR="00541F5F" w:rsidRPr="00541F5F">
              <w:t>arge-for-gestational-age</w:t>
            </w:r>
            <w:r>
              <w:t>: 8.3 vs</w:t>
            </w:r>
            <w:r w:rsidR="00541F5F" w:rsidRPr="00541F5F">
              <w:t xml:space="preserve"> 8.2%, </w:t>
            </w:r>
            <w:r>
              <w:t>p=</w:t>
            </w:r>
            <w:r w:rsidR="006E0465">
              <w:t>0.95</w:t>
            </w:r>
          </w:p>
          <w:p w14:paraId="3A585863" w14:textId="41856835" w:rsidR="006E0465" w:rsidRPr="00541F5F" w:rsidRDefault="006E0465" w:rsidP="00F160A8">
            <w:pPr>
              <w:pStyle w:val="bullet"/>
            </w:pPr>
            <w:r>
              <w:t>Macrosomia (&gt;4,000 g): 21.3 vs 22.1%; p=0.60</w:t>
            </w:r>
          </w:p>
        </w:tc>
        <w:tc>
          <w:tcPr>
            <w:tcW w:w="1843" w:type="dxa"/>
          </w:tcPr>
          <w:p w14:paraId="6A43AE52" w14:textId="77777777" w:rsidR="00B4503E" w:rsidRPr="00D150D8" w:rsidRDefault="00B4503E" w:rsidP="00A118C5"/>
        </w:tc>
      </w:tr>
      <w:tr w:rsidR="00FE60A2" w:rsidRPr="00D150D8" w14:paraId="3DF020DA" w14:textId="77777777" w:rsidTr="004C699A">
        <w:trPr>
          <w:cantSplit/>
        </w:trPr>
        <w:tc>
          <w:tcPr>
            <w:tcW w:w="1305" w:type="dxa"/>
          </w:tcPr>
          <w:p w14:paraId="2A14008C" w14:textId="163AD4D9" w:rsidR="00FE60A2" w:rsidRDefault="00FE60A2" w:rsidP="00541F5F">
            <w:r>
              <w:t>Parisi et al 2017</w:t>
            </w:r>
            <w:r w:rsidR="00201490">
              <w:fldChar w:fldCharType="begin">
                <w:fldData xml:space="preserve">PEVuZE5vdGU+PENpdGU+PEF1dGhvcj5QYXJpc2k8L0F1dGhvcj48WWVhcj4yMDE3PC9ZZWFyPjxS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</w:fldData>
              </w:fldChar>
            </w:r>
            <w:r w:rsidR="002747EA">
              <w:instrText xml:space="preserve"> ADDIN EN.CITE </w:instrText>
            </w:r>
            <w:r w:rsidR="002747EA">
              <w:fldChar w:fldCharType="begin">
                <w:fldData xml:space="preserve">PEVuZE5vdGU+PENpdGU+PEF1dGhvcj5QYXJpc2k8L0F1dGhvcj48WWVhcj4yMDE3PC9ZZWFyPjxS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</w:fldData>
              </w:fldChar>
            </w:r>
            <w:r w:rsidR="002747EA">
              <w:instrText xml:space="preserve"> ADDIN EN.CITE.DATA </w:instrText>
            </w:r>
            <w:r w:rsidR="002747EA">
              <w:fldChar w:fldCharType="end"/>
            </w:r>
            <w:r w:rsidR="00201490">
              <w:fldChar w:fldCharType="separate"/>
            </w:r>
            <w:r w:rsidR="002747EA" w:rsidRPr="002747EA">
              <w:rPr>
                <w:noProof/>
                <w:vertAlign w:val="superscript"/>
              </w:rPr>
              <w:t>182</w:t>
            </w:r>
            <w:r w:rsidR="00201490">
              <w:fldChar w:fldCharType="end"/>
            </w:r>
          </w:p>
          <w:p w14:paraId="4863158A" w14:textId="5C65C26A" w:rsidR="00D60E6A" w:rsidRDefault="00D60E6A" w:rsidP="00541F5F">
            <w:r>
              <w:t>Italy</w:t>
            </w:r>
          </w:p>
        </w:tc>
        <w:tc>
          <w:tcPr>
            <w:tcW w:w="1528" w:type="dxa"/>
          </w:tcPr>
          <w:p w14:paraId="71F17D62" w14:textId="77777777" w:rsidR="00FE60A2" w:rsidRDefault="00FE60A2" w:rsidP="00A118C5">
            <w:r>
              <w:t>Ferrous iron 20</w:t>
            </w:r>
          </w:p>
          <w:p w14:paraId="13F2DEC2" w14:textId="562CC13E" w:rsidR="00FE60A2" w:rsidRDefault="00FE60A2" w:rsidP="00A118C5">
            <w:r>
              <w:t>Liposomal iron 14 mg 20</w:t>
            </w:r>
          </w:p>
          <w:p w14:paraId="0DFE51ED" w14:textId="7099A1E0" w:rsidR="00FE60A2" w:rsidRDefault="00FE60A2" w:rsidP="00A118C5">
            <w:r>
              <w:t>Liposomal iron 28 mg</w:t>
            </w:r>
          </w:p>
          <w:p w14:paraId="1C3E17E4" w14:textId="463AE0ED" w:rsidR="00FE60A2" w:rsidRDefault="00FE60A2" w:rsidP="00A118C5">
            <w:r>
              <w:t>Control 20</w:t>
            </w:r>
          </w:p>
        </w:tc>
        <w:tc>
          <w:tcPr>
            <w:tcW w:w="4680" w:type="dxa"/>
          </w:tcPr>
          <w:p w14:paraId="78898AE3" w14:textId="1EBA0880" w:rsidR="00FE60A2" w:rsidRDefault="00FE60A2" w:rsidP="00541F5F">
            <w:r w:rsidRPr="00FE60A2">
              <w:rPr>
                <w:b/>
              </w:rPr>
              <w:t>Aim</w:t>
            </w:r>
            <w:r>
              <w:t>: To compare</w:t>
            </w:r>
            <w:r w:rsidRPr="00FE60A2">
              <w:t xml:space="preserve"> different regimens of iron supplementation on maternal h</w:t>
            </w:r>
            <w:r w:rsidR="00041B83">
              <w:t>a</w:t>
            </w:r>
            <w:r w:rsidRPr="00FE60A2">
              <w:t>ematological status and pregnancy outcome</w:t>
            </w:r>
            <w:r>
              <w:t>.</w:t>
            </w:r>
          </w:p>
          <w:p w14:paraId="71DCDCC7" w14:textId="4E335A8C" w:rsidR="00FE60A2" w:rsidRDefault="00FE60A2" w:rsidP="00FE60A2">
            <w:r w:rsidRPr="00FE60A2">
              <w:rPr>
                <w:b/>
              </w:rPr>
              <w:t>Population</w:t>
            </w:r>
            <w:r>
              <w:t>:</w:t>
            </w:r>
            <w:r w:rsidRPr="00FE60A2">
              <w:t xml:space="preserve"> </w:t>
            </w:r>
            <w:r>
              <w:t>N</w:t>
            </w:r>
            <w:r w:rsidRPr="00FE60A2">
              <w:t>on-an</w:t>
            </w:r>
            <w:r>
              <w:t>a</w:t>
            </w:r>
            <w:r w:rsidRPr="00FE60A2">
              <w:t>emic women with a normal singleton pregnancy recruited at 11-13 weeks</w:t>
            </w:r>
            <w:r>
              <w:t>.</w:t>
            </w:r>
          </w:p>
          <w:p w14:paraId="1527479E" w14:textId="5969981A" w:rsidR="00FE60A2" w:rsidRPr="00541F5F" w:rsidRDefault="00FE60A2" w:rsidP="008A724B">
            <w:pPr>
              <w:rPr>
                <w:b/>
              </w:rPr>
            </w:pPr>
            <w:r w:rsidRPr="008A724B">
              <w:rPr>
                <w:b/>
              </w:rPr>
              <w:t>Intervention</w:t>
            </w:r>
            <w:r>
              <w:t xml:space="preserve">: </w:t>
            </w:r>
            <w:r w:rsidRPr="00FE60A2">
              <w:t>ferrous iron 30 mg</w:t>
            </w:r>
            <w:r w:rsidR="00041B83">
              <w:t>/daily;</w:t>
            </w:r>
            <w:r w:rsidRPr="00FE60A2">
              <w:t xml:space="preserve"> liposomal iron 14 mg</w:t>
            </w:r>
            <w:r w:rsidR="008A724B">
              <w:t>/daily</w:t>
            </w:r>
            <w:r w:rsidRPr="00FE60A2">
              <w:t xml:space="preserve"> </w:t>
            </w:r>
            <w:r w:rsidR="00041B83">
              <w:t>or liposomal iron 28 mg/daily</w:t>
            </w:r>
            <w:r w:rsidRPr="00FE60A2">
              <w:t xml:space="preserve"> up to 6 weeks post-partum. </w:t>
            </w:r>
          </w:p>
        </w:tc>
        <w:tc>
          <w:tcPr>
            <w:tcW w:w="4536" w:type="dxa"/>
          </w:tcPr>
          <w:p w14:paraId="1EF33E4F" w14:textId="70E55C54" w:rsidR="00FE60A2" w:rsidRPr="00FE60A2" w:rsidRDefault="00FE60A2" w:rsidP="00D60E6A">
            <w:r w:rsidRPr="00FE60A2">
              <w:t>Both LI28 and LI14 groups showed significantly higher h</w:t>
            </w:r>
            <w:r w:rsidR="00D60E6A">
              <w:t>a</w:t>
            </w:r>
            <w:r w:rsidRPr="00FE60A2">
              <w:t>emoglobin and ferritin concentrations compared with controls. Birth weight showed a trend to increase with supplementation, resulting in higher birth weight in the LI28 group compared with controls (3499</w:t>
            </w:r>
            <w:r w:rsidR="00D60E6A">
              <w:t>±</w:t>
            </w:r>
            <w:r w:rsidRPr="00FE60A2">
              <w:t>464.1 g and 3092</w:t>
            </w:r>
            <w:r w:rsidR="00D60E6A">
              <w:t>±</w:t>
            </w:r>
            <w:r w:rsidRPr="00FE60A2">
              <w:t xml:space="preserve">469.5 g, respectively, p &lt; 0.01). </w:t>
            </w:r>
          </w:p>
        </w:tc>
        <w:tc>
          <w:tcPr>
            <w:tcW w:w="1843" w:type="dxa"/>
          </w:tcPr>
          <w:p w14:paraId="74AA223B" w14:textId="77777777" w:rsidR="00FE60A2" w:rsidRPr="00D150D8" w:rsidRDefault="00FE60A2" w:rsidP="00A118C5"/>
        </w:tc>
      </w:tr>
    </w:tbl>
    <w:p w14:paraId="5F275ECA" w14:textId="7FB4F9CB" w:rsidR="00D150D8" w:rsidRDefault="009C163D" w:rsidP="005719CE">
      <w:pPr>
        <w:pStyle w:val="TableName"/>
        <w:ind w:left="1134" w:hanging="1134"/>
      </w:pPr>
      <w:bookmarkStart w:id="92" w:name="_Toc40956627"/>
      <w:r>
        <w:t xml:space="preserve">Q3 </w:t>
      </w:r>
      <w:r w:rsidR="00D150D8">
        <w:t xml:space="preserve">Harms and benefits of </w:t>
      </w:r>
      <w:r w:rsidR="00BC1D42">
        <w:t>calcium</w:t>
      </w:r>
      <w:r w:rsidR="00D150D8">
        <w:t xml:space="preserve"> supplementation </w:t>
      </w:r>
      <w:r w:rsidR="00BC1D42">
        <w:t xml:space="preserve">in pregnancy </w:t>
      </w:r>
      <w:r w:rsidR="00D150D8">
        <w:t>— systematic reviews</w:t>
      </w:r>
      <w:bookmarkEnd w:id="92"/>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49: Q3 Harms and benefits of calcium supplementation in pregnancy — systematic reviews"/>
      </w:tblPr>
      <w:tblGrid>
        <w:gridCol w:w="1305"/>
        <w:gridCol w:w="1247"/>
        <w:gridCol w:w="4961"/>
        <w:gridCol w:w="4536"/>
        <w:gridCol w:w="1843"/>
      </w:tblGrid>
      <w:tr w:rsidR="00D150D8" w:rsidRPr="00F350A6" w14:paraId="36580876" w14:textId="77777777" w:rsidTr="0042115D">
        <w:trPr>
          <w:cantSplit/>
          <w:tblHeader/>
        </w:trPr>
        <w:tc>
          <w:tcPr>
            <w:tcW w:w="1305" w:type="dxa"/>
          </w:tcPr>
          <w:p w14:paraId="046C6645" w14:textId="77777777" w:rsidR="00D150D8" w:rsidRPr="00F350A6" w:rsidRDefault="00D150D8" w:rsidP="00D150D8">
            <w:pPr>
              <w:keepNext/>
              <w:rPr>
                <w:b/>
              </w:rPr>
            </w:pPr>
            <w:r>
              <w:rPr>
                <w:b/>
              </w:rPr>
              <w:t>Study ref</w:t>
            </w:r>
          </w:p>
        </w:tc>
        <w:tc>
          <w:tcPr>
            <w:tcW w:w="1247" w:type="dxa"/>
          </w:tcPr>
          <w:p w14:paraId="4D9C1458" w14:textId="77777777" w:rsidR="00D150D8" w:rsidRPr="00F350A6" w:rsidRDefault="00D150D8" w:rsidP="00D150D8">
            <w:pPr>
              <w:keepNext/>
              <w:rPr>
                <w:b/>
              </w:rPr>
            </w:pPr>
            <w:r>
              <w:rPr>
                <w:b/>
              </w:rPr>
              <w:t>N</w:t>
            </w:r>
          </w:p>
        </w:tc>
        <w:tc>
          <w:tcPr>
            <w:tcW w:w="4961" w:type="dxa"/>
          </w:tcPr>
          <w:p w14:paraId="77C56568" w14:textId="5B99A631" w:rsidR="00D150D8" w:rsidRPr="00F350A6" w:rsidRDefault="00D150D8" w:rsidP="00534972">
            <w:pPr>
              <w:keepNext/>
              <w:rPr>
                <w:b/>
              </w:rPr>
            </w:pPr>
            <w:r>
              <w:rPr>
                <w:b/>
              </w:rPr>
              <w:t>Aim/</w:t>
            </w:r>
            <w:r w:rsidR="00534972">
              <w:rPr>
                <w:b/>
              </w:rPr>
              <w:t>methods</w:t>
            </w:r>
          </w:p>
        </w:tc>
        <w:tc>
          <w:tcPr>
            <w:tcW w:w="4536" w:type="dxa"/>
          </w:tcPr>
          <w:p w14:paraId="6AD04722" w14:textId="77777777" w:rsidR="00D150D8" w:rsidRPr="00F350A6" w:rsidRDefault="00D150D8" w:rsidP="00D150D8">
            <w:pPr>
              <w:keepNext/>
              <w:rPr>
                <w:b/>
              </w:rPr>
            </w:pPr>
            <w:r>
              <w:rPr>
                <w:b/>
              </w:rPr>
              <w:t>Results</w:t>
            </w:r>
          </w:p>
        </w:tc>
        <w:tc>
          <w:tcPr>
            <w:tcW w:w="1843" w:type="dxa"/>
          </w:tcPr>
          <w:p w14:paraId="5345C309" w14:textId="77777777" w:rsidR="00D150D8" w:rsidRPr="00F350A6" w:rsidRDefault="00D150D8" w:rsidP="00D150D8">
            <w:pPr>
              <w:keepNext/>
              <w:rPr>
                <w:b/>
              </w:rPr>
            </w:pPr>
            <w:r>
              <w:rPr>
                <w:b/>
              </w:rPr>
              <w:t>Comments</w:t>
            </w:r>
          </w:p>
        </w:tc>
      </w:tr>
      <w:tr w:rsidR="00D150D8" w:rsidRPr="00D150D8" w14:paraId="7F664194" w14:textId="77777777" w:rsidTr="00A118C5">
        <w:trPr>
          <w:cantSplit/>
        </w:trPr>
        <w:tc>
          <w:tcPr>
            <w:tcW w:w="1305" w:type="dxa"/>
          </w:tcPr>
          <w:p w14:paraId="6A4968B0" w14:textId="16B43799" w:rsidR="00D150D8" w:rsidRPr="00D150D8" w:rsidRDefault="00534972" w:rsidP="002747EA">
            <w:r>
              <w:t>Buppasiri et al 2015</w:t>
            </w:r>
            <w:r w:rsidR="00E51743">
              <w:fldChar w:fldCharType="begin">
                <w:fldData xml:space="preserve">PEVuZE5vdGU+PENpdGU+PEF1dGhvcj5CdXBwYXNpcmk8L0F1dGhvcj48WWVhcj4yMDE1PC9ZZWFy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</w:fldData>
              </w:fldChar>
            </w:r>
            <w:r w:rsidR="002747EA">
              <w:instrText xml:space="preserve"> ADDIN EN.CITE </w:instrText>
            </w:r>
            <w:r w:rsidR="002747EA">
              <w:fldChar w:fldCharType="begin">
                <w:fldData xml:space="preserve">PEVuZE5vdGU+PENpdGU+PEF1dGhvcj5CdXBwYXNpcmk8L0F1dGhvcj48WWVhcj4yMDE1PC9ZZWFy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</w:fldData>
              </w:fldChar>
            </w:r>
            <w:r w:rsidR="002747EA">
              <w:instrText xml:space="preserve"> ADDIN EN.CITE.DATA </w:instrText>
            </w:r>
            <w:r w:rsidR="002747EA">
              <w:fldChar w:fldCharType="end"/>
            </w:r>
            <w:r w:rsidR="00E51743">
              <w:fldChar w:fldCharType="separate"/>
            </w:r>
            <w:r w:rsidR="002747EA" w:rsidRPr="002747EA">
              <w:rPr>
                <w:noProof/>
                <w:vertAlign w:val="superscript"/>
              </w:rPr>
              <w:t>185</w:t>
            </w:r>
            <w:r w:rsidR="00E51743">
              <w:fldChar w:fldCharType="end"/>
            </w:r>
          </w:p>
        </w:tc>
        <w:tc>
          <w:tcPr>
            <w:tcW w:w="1247" w:type="dxa"/>
          </w:tcPr>
          <w:p w14:paraId="14C4A745" w14:textId="77777777" w:rsidR="00D150D8" w:rsidRDefault="00534972" w:rsidP="00A118C5">
            <w:r>
              <w:t>23 studies</w:t>
            </w:r>
          </w:p>
          <w:p w14:paraId="1D420F44" w14:textId="2A2388D4" w:rsidR="00534972" w:rsidRPr="009847B7" w:rsidRDefault="00534972" w:rsidP="00A118C5">
            <w:pPr>
              <w:rPr>
                <w:rFonts w:ascii="Helvetica" w:hAnsi="Helvetica"/>
                <w:szCs w:val="18"/>
              </w:rPr>
            </w:pPr>
            <w:r w:rsidRPr="00534972">
              <w:rPr>
                <w:rFonts w:ascii="Helvetica" w:hAnsi="Helvetica"/>
                <w:szCs w:val="18"/>
              </w:rPr>
              <w:t>17,842 women </w:t>
            </w:r>
          </w:p>
        </w:tc>
        <w:tc>
          <w:tcPr>
            <w:tcW w:w="4961" w:type="dxa"/>
          </w:tcPr>
          <w:p w14:paraId="6F23473F" w14:textId="77777777" w:rsidR="00534972" w:rsidRDefault="00534972" w:rsidP="00A118C5">
            <w:r w:rsidRPr="00534972">
              <w:rPr>
                <w:b/>
              </w:rPr>
              <w:t>Aim</w:t>
            </w:r>
            <w:r>
              <w:t xml:space="preserve">: </w:t>
            </w:r>
            <w:r w:rsidRPr="00534972">
              <w:t>To determine the effect of calcium supplementation on maternal, fetal and neonatal outcomes (other than for preventing or treating hypertension) as well as any possible side effects.</w:t>
            </w:r>
          </w:p>
          <w:p w14:paraId="0A5069B1" w14:textId="6181241C" w:rsidR="00D150D8" w:rsidRPr="00D150D8" w:rsidRDefault="00534972" w:rsidP="009847B7">
            <w:r w:rsidRPr="00534972">
              <w:rPr>
                <w:b/>
              </w:rPr>
              <w:t>Methods</w:t>
            </w:r>
            <w:r>
              <w:t xml:space="preserve">: </w:t>
            </w:r>
            <w:r w:rsidRPr="00534972">
              <w:t xml:space="preserve">We searched the Cochrane Pregnancy and Childbirth Group's Trials Register (30th September 2014). We considered all published, unpublished and ongoing randomised controlled trials (RCTs) comparing maternal, fetal and neonatal outcomes in pregnant women who received calcium supplementation versus placebo or no treatment. </w:t>
            </w:r>
          </w:p>
        </w:tc>
        <w:tc>
          <w:tcPr>
            <w:tcW w:w="4536" w:type="dxa"/>
          </w:tcPr>
          <w:p w14:paraId="46B07319" w14:textId="77777777" w:rsidR="00534972" w:rsidRDefault="00534972" w:rsidP="00A118C5">
            <w:r>
              <w:t>Calcium supplementation vs placebo:</w:t>
            </w:r>
          </w:p>
          <w:p w14:paraId="74D75FEE" w14:textId="13509314" w:rsidR="00534972" w:rsidRDefault="00534972" w:rsidP="001F08B3">
            <w:pPr>
              <w:pStyle w:val="bullet"/>
            </w:pPr>
            <w:r>
              <w:t>P</w:t>
            </w:r>
            <w:r w:rsidRPr="00534972">
              <w:t>reterm bir</w:t>
            </w:r>
            <w:r w:rsidRPr="001F08B3">
              <w:t>th (&lt;37 weeks</w:t>
            </w:r>
            <w:r w:rsidR="00320E51">
              <w:t>; all doses)</w:t>
            </w:r>
            <w:r w:rsidRPr="001F08B3">
              <w:t xml:space="preserve">: RR 0.86 (0.70 to 1.05); 13 studies, n=16,139; moderate </w:t>
            </w:r>
            <w:r w:rsidR="00FB2A6C">
              <w:t>certainty</w:t>
            </w:r>
          </w:p>
          <w:p w14:paraId="145AE1CB" w14:textId="7432E7DF" w:rsidR="00B2043C" w:rsidRDefault="00B2043C" w:rsidP="001F08B3">
            <w:pPr>
              <w:pStyle w:val="bullet"/>
            </w:pPr>
            <w:r>
              <w:t>Preterm birth (&lt;37 weeks; all doses</w:t>
            </w:r>
            <w:r w:rsidR="008719CC">
              <w:t>;</w:t>
            </w:r>
            <w:r>
              <w:t xml:space="preserve"> sensitivity analysis): RR 0.80 (0.65 to 0.99; 11 trials; n=15,379</w:t>
            </w:r>
          </w:p>
          <w:p w14:paraId="5DFC24C7" w14:textId="6A00A98E" w:rsidR="00320E51" w:rsidRPr="00320E51" w:rsidRDefault="00320E51" w:rsidP="00A912D4">
            <w:pPr>
              <w:pStyle w:val="bullet"/>
            </w:pPr>
            <w:r>
              <w:t xml:space="preserve">Preterm birth (&lt;37 weeks high dose): </w:t>
            </w:r>
            <w:r w:rsidR="00565185">
              <w:t xml:space="preserve">RR </w:t>
            </w:r>
            <w:r w:rsidR="008622C6">
              <w:t>0.81; 95%CI 0.66 to 0.99</w:t>
            </w:r>
            <w:r>
              <w:t>; 12 RCTs; n=</w:t>
            </w:r>
            <w:r w:rsidRPr="00320E51">
              <w:t>15</w:t>
            </w:r>
            <w:r>
              <w:t>,</w:t>
            </w:r>
            <w:r w:rsidRPr="00320E51">
              <w:t>479</w:t>
            </w:r>
          </w:p>
          <w:p w14:paraId="0678A74A" w14:textId="194411FD" w:rsidR="00534972" w:rsidRPr="001F08B3" w:rsidRDefault="00534972" w:rsidP="001F08B3">
            <w:pPr>
              <w:pStyle w:val="bullet"/>
            </w:pPr>
            <w:r w:rsidRPr="001F08B3">
              <w:t>Preterm birth (&lt;34 week</w:t>
            </w:r>
            <w:r w:rsidR="00C843A4">
              <w:t>s)</w:t>
            </w:r>
            <w:r w:rsidRPr="001F08B3">
              <w:t xml:space="preserve">: RR 1.04 (0.80 to 1.36); 4 trials, n=5,669; moderate </w:t>
            </w:r>
            <w:r w:rsidR="00FB2A6C">
              <w:t>certainty</w:t>
            </w:r>
          </w:p>
          <w:p w14:paraId="3DB5BB8E" w14:textId="494061CE" w:rsidR="00534972" w:rsidRPr="001F08B3" w:rsidRDefault="00534972" w:rsidP="001F08B3">
            <w:pPr>
              <w:pStyle w:val="bullet"/>
            </w:pPr>
            <w:r w:rsidRPr="001F08B3">
              <w:t xml:space="preserve">Low birthweight: RR 0.93 (0.81 to 1.07); 6 trials, n=14,162; moderate </w:t>
            </w:r>
            <w:r w:rsidR="00FB2A6C">
              <w:t>certainty</w:t>
            </w:r>
          </w:p>
          <w:p w14:paraId="6278379D" w14:textId="017D3E0F" w:rsidR="00D150D8" w:rsidRDefault="00534972" w:rsidP="001F08B3">
            <w:pPr>
              <w:pStyle w:val="bullet"/>
            </w:pPr>
            <w:r w:rsidRPr="001F08B3">
              <w:t>Birthweight: MD</w:t>
            </w:r>
            <w:r>
              <w:t xml:space="preserve"> </w:t>
            </w:r>
            <w:r w:rsidRPr="00534972">
              <w:t>56.40</w:t>
            </w:r>
            <w:r>
              <w:t xml:space="preserve"> (</w:t>
            </w:r>
            <w:r w:rsidRPr="00534972">
              <w:t>13.55 to 99.25</w:t>
            </w:r>
            <w:r>
              <w:t>)</w:t>
            </w:r>
            <w:r w:rsidRPr="00534972">
              <w:t xml:space="preserve">; 21 trials, </w:t>
            </w:r>
            <w:r>
              <w:t>n=</w:t>
            </w:r>
            <w:r w:rsidRPr="00534972">
              <w:t>9</w:t>
            </w:r>
            <w:r>
              <w:t>,</w:t>
            </w:r>
            <w:r w:rsidRPr="00534972">
              <w:t xml:space="preserve">202 </w:t>
            </w:r>
          </w:p>
          <w:p w14:paraId="49F35170" w14:textId="38FA6996" w:rsidR="00644290" w:rsidRPr="00534972" w:rsidRDefault="00644290" w:rsidP="00644290">
            <w:r>
              <w:t>There were no clear differences in rates of adverse effects.</w:t>
            </w:r>
          </w:p>
        </w:tc>
        <w:tc>
          <w:tcPr>
            <w:tcW w:w="1843" w:type="dxa"/>
          </w:tcPr>
          <w:p w14:paraId="168820FD" w14:textId="6B24D9C1" w:rsidR="00D150D8" w:rsidRPr="00D150D8" w:rsidRDefault="00A52DD2" w:rsidP="00A118C5">
            <w:r>
              <w:t>Preterm birth with low dose calcium not included as the single trial used calcium plus vitamin D</w:t>
            </w:r>
          </w:p>
        </w:tc>
      </w:tr>
      <w:tr w:rsidR="00CB201F" w:rsidRPr="00D150D8" w14:paraId="39F15236" w14:textId="77777777" w:rsidTr="00A118C5">
        <w:trPr>
          <w:cantSplit/>
        </w:trPr>
        <w:tc>
          <w:tcPr>
            <w:tcW w:w="1305" w:type="dxa"/>
          </w:tcPr>
          <w:p w14:paraId="769F5FF2" w14:textId="36DA763A" w:rsidR="00CB201F" w:rsidRPr="00D150D8" w:rsidRDefault="003D74A4" w:rsidP="002747EA">
            <w:r>
              <w:t>Hofmeyr et al 2018</w:t>
            </w:r>
            <w:r w:rsidR="00E51743">
              <w:fldChar w:fldCharType="begin"/>
            </w:r>
            <w:r w:rsidR="002747EA">
              <w:instrText xml:space="preserve"> ADDIN EN.CITE &lt;EndNote&gt;&lt;Cite&gt;&lt;Author&gt;Hofmeyr&lt;/Author&gt;&lt;Year&gt;2018&lt;/Year&gt;&lt;RecNum&gt;1316&lt;/RecNum&gt;&lt;DisplayText&gt;&lt;style face="superscript" font="Trebuchet MS" size="9"&gt;186&lt;/style&gt;&lt;/DisplayText&gt;&lt;record&gt;&lt;rec-number&gt;1316&lt;/rec-number&gt;&lt;foreign-keys&gt;&lt;key app="EN" db-id="exvasrfx2dtraoesasxp2szsxa2df502592x" timestamp="1566798243"&gt;1316&lt;/key&gt;&lt;key app="ENWeb" db-id=""&gt;0&lt;/key&gt;&lt;/foreign-keys&gt;&lt;ref-type name="Journal Article"&gt;17&lt;/ref-type&gt;&lt;contributors&gt;&lt;authors&gt;&lt;author&gt;Hofmeyr, G. Justus&lt;/author&gt;&lt;author&gt;Lawrie, Theresa A.&lt;/author&gt;&lt;author&gt;Atallah, Álvaro N.&lt;/author&gt;&lt;author&gt;Torloni, Maria Regina&lt;/author&gt;&lt;/authors&gt;&lt;/contributors&gt;&lt;titles&gt;&lt;title&gt;Calcium supplementation during pregnancy for preventing hypertensive disorders and related problems&lt;/title&gt;&lt;secondary-title&gt;Cochrane Database of Systematic Reviews&lt;/secondary-title&gt;&lt;/titles&gt;&lt;periodical&gt;&lt;full-title&gt;Cochrane Database of Systematic Reviews&lt;/full-title&gt;&lt;/periodical&gt;&lt;dates&gt;&lt;year&gt;2018&lt;/year&gt;&lt;/dates&gt;&lt;isbn&gt;14651858&lt;/isbn&gt;&lt;urls&gt;&lt;/urls&gt;&lt;electronic-resource-num&gt;10.1002/14651858.CD001059.pub5&lt;/electronic-resource-num&gt;&lt;/record&gt;&lt;/Cite&gt;&lt;/EndNote&gt;</w:instrText>
            </w:r>
            <w:r w:rsidR="00E51743">
              <w:fldChar w:fldCharType="separate"/>
            </w:r>
            <w:r w:rsidR="002747EA" w:rsidRPr="002747EA">
              <w:rPr>
                <w:noProof/>
                <w:vertAlign w:val="superscript"/>
              </w:rPr>
              <w:t>186</w:t>
            </w:r>
            <w:r w:rsidR="00E51743">
              <w:fldChar w:fldCharType="end"/>
            </w:r>
          </w:p>
        </w:tc>
        <w:tc>
          <w:tcPr>
            <w:tcW w:w="1247" w:type="dxa"/>
          </w:tcPr>
          <w:p w14:paraId="3381EE13" w14:textId="75C6CC5B" w:rsidR="004A4D82" w:rsidRDefault="004B0FCA" w:rsidP="004A4D82">
            <w:r>
              <w:t>13</w:t>
            </w:r>
            <w:r w:rsidR="004A4D82" w:rsidRPr="004A4D82">
              <w:t xml:space="preserve"> studies </w:t>
            </w:r>
          </w:p>
          <w:p w14:paraId="5B30C218" w14:textId="3044FBEB" w:rsidR="00CB201F" w:rsidRPr="00D150D8" w:rsidRDefault="004B0FCA" w:rsidP="00A118C5">
            <w:r w:rsidRPr="004B0FCA">
              <w:t>15,730</w:t>
            </w:r>
            <w:r w:rsidR="004A4D82">
              <w:t xml:space="preserve"> women</w:t>
            </w:r>
          </w:p>
        </w:tc>
        <w:tc>
          <w:tcPr>
            <w:tcW w:w="4961" w:type="dxa"/>
          </w:tcPr>
          <w:p w14:paraId="3A4F84D5" w14:textId="17799687" w:rsidR="004A4D82" w:rsidRPr="004A4D82" w:rsidRDefault="004A4D82" w:rsidP="004A4D82">
            <w:r w:rsidRPr="004A4D82">
              <w:rPr>
                <w:b/>
              </w:rPr>
              <w:t>Aim</w:t>
            </w:r>
            <w:r>
              <w:t xml:space="preserve">: </w:t>
            </w:r>
            <w:r w:rsidRPr="004A4D82">
              <w:t>To assess the effects of calcium supplementation during pregnancy on hypertensive disorders of pregnancy and related maternal and child outcomes.</w:t>
            </w:r>
          </w:p>
          <w:p w14:paraId="7893043B" w14:textId="35AB629C" w:rsidR="00CB201F" w:rsidRPr="004A4D82" w:rsidRDefault="004A4D82" w:rsidP="004A4D82">
            <w:pPr>
              <w:rPr>
                <w:rFonts w:ascii="Helvetica" w:hAnsi="Helvetica"/>
                <w:sz w:val="14"/>
                <w:szCs w:val="14"/>
              </w:rPr>
            </w:pPr>
            <w:r w:rsidRPr="004A4D82">
              <w:rPr>
                <w:b/>
              </w:rPr>
              <w:t>Methods</w:t>
            </w:r>
            <w:r>
              <w:t xml:space="preserve">: </w:t>
            </w:r>
            <w:r w:rsidRPr="004A4D82">
              <w:t xml:space="preserve">We searched Cochrane Pregnancy and Childbirth’s Trials Register, ClinicalTrials.gov, the WHO International Clinical Trials Registry </w:t>
            </w:r>
            <w:r>
              <w:t>Platform</w:t>
            </w:r>
            <w:r w:rsidRPr="004A4D82">
              <w:t xml:space="preserve"> and reference lists of retrieved studies. We included randomised controlled trials (RCTs), including cluster-randomised trials, comparing high-dose calcium supplementation (at least 1 g daily of calcium) during pregnancy with placebo. </w:t>
            </w:r>
          </w:p>
        </w:tc>
        <w:tc>
          <w:tcPr>
            <w:tcW w:w="4536" w:type="dxa"/>
          </w:tcPr>
          <w:p w14:paraId="0CFF1CCC" w14:textId="54CBE57C" w:rsidR="004B0FCA" w:rsidRDefault="003568AF" w:rsidP="001F08B3">
            <w:r>
              <w:t>Routine high</w:t>
            </w:r>
            <w:r w:rsidR="004B0FCA">
              <w:t xml:space="preserve">-dose calcium </w:t>
            </w:r>
            <w:r w:rsidR="001F08B3">
              <w:t>(&gt;</w:t>
            </w:r>
            <w:r w:rsidR="001F08B3" w:rsidRPr="001F08B3">
              <w:t>1 g daily)</w:t>
            </w:r>
            <w:r w:rsidR="001F08B3">
              <w:t xml:space="preserve"> </w:t>
            </w:r>
            <w:r w:rsidR="004B0FCA">
              <w:t>vs placebo:</w:t>
            </w:r>
          </w:p>
          <w:p w14:paraId="45AE90AC" w14:textId="1A9F1067" w:rsidR="004B0FCA" w:rsidRDefault="00680D46" w:rsidP="004B0FCA">
            <w:pPr>
              <w:pStyle w:val="bullet"/>
            </w:pPr>
            <w:r>
              <w:t>Gestational hypertension</w:t>
            </w:r>
            <w:r w:rsidR="00DE5C63">
              <w:t xml:space="preserve"> (all)</w:t>
            </w:r>
            <w:r>
              <w:t>:</w:t>
            </w:r>
            <w:r w:rsidR="004B0FCA">
              <w:t xml:space="preserve"> RR 0.65 (0.53 to 0.81); </w:t>
            </w:r>
            <w:r w:rsidR="004B0FCA" w:rsidRPr="004B0FCA">
              <w:t>12</w:t>
            </w:r>
            <w:r w:rsidR="00F57BC0">
              <w:t> </w:t>
            </w:r>
            <w:r w:rsidR="004B0FCA" w:rsidRPr="004B0FCA">
              <w:t xml:space="preserve">trials, </w:t>
            </w:r>
            <w:r w:rsidR="004B0FCA">
              <w:t>n=</w:t>
            </w:r>
            <w:r w:rsidR="004B0FCA" w:rsidRPr="004B0FCA">
              <w:t xml:space="preserve">15,470 </w:t>
            </w:r>
          </w:p>
          <w:p w14:paraId="46B16C26" w14:textId="629B29C3" w:rsidR="00DE5C63" w:rsidRDefault="00DE5C63" w:rsidP="004B0FCA">
            <w:pPr>
              <w:pStyle w:val="bullet"/>
            </w:pPr>
            <w:r>
              <w:t>Gestational hypertension (adequate Ca): RR 0.90 (0.81 to 0.99)</w:t>
            </w:r>
            <w:r w:rsidR="00132A21">
              <w:t>; 4 trials; n=5,022</w:t>
            </w:r>
          </w:p>
          <w:p w14:paraId="418E2DA2" w14:textId="759E10DA" w:rsidR="00DE5C63" w:rsidRDefault="00DE5C63" w:rsidP="004B0FCA">
            <w:pPr>
              <w:pStyle w:val="bullet"/>
            </w:pPr>
            <w:r>
              <w:t>Gestational hypertension (low Ca): RR 0.44 (0.28 to 0.70)</w:t>
            </w:r>
            <w:r w:rsidR="00132A21">
              <w:t>; 7 trials; n=10,418</w:t>
            </w:r>
          </w:p>
          <w:p w14:paraId="16836AFB" w14:textId="60F205FC" w:rsidR="004B0FCA" w:rsidRDefault="004B0FCA" w:rsidP="004B0FCA">
            <w:pPr>
              <w:pStyle w:val="bullet"/>
            </w:pPr>
            <w:r>
              <w:t>P</w:t>
            </w:r>
            <w:r w:rsidRPr="004B0FCA">
              <w:t>re-eclampsia</w:t>
            </w:r>
            <w:r>
              <w:t xml:space="preserve">: RR 0.45 (0.31 to 0.65); </w:t>
            </w:r>
            <w:r w:rsidRPr="004B0FCA">
              <w:t xml:space="preserve">13 trials, </w:t>
            </w:r>
            <w:r>
              <w:t>n=</w:t>
            </w:r>
            <w:r w:rsidRPr="004B0FCA">
              <w:t>15,730; low-</w:t>
            </w:r>
            <w:r w:rsidR="00FB2A6C">
              <w:t>certainty</w:t>
            </w:r>
            <w:r w:rsidR="00476EEC">
              <w:t xml:space="preserve"> evidence</w:t>
            </w:r>
          </w:p>
          <w:p w14:paraId="2F336F7D" w14:textId="4BF9746E" w:rsidR="00DE5C63" w:rsidRDefault="00DE5C63" w:rsidP="004B0FCA">
            <w:pPr>
              <w:pStyle w:val="bullet"/>
            </w:pPr>
            <w:r>
              <w:t>Pre-eclampsia (adequate Ca): RR 0.62 (0.32 to 1.20)</w:t>
            </w:r>
            <w:r w:rsidR="00132A21">
              <w:t>; 4 trials; n=5,022</w:t>
            </w:r>
          </w:p>
          <w:p w14:paraId="6348DBCF" w14:textId="3BF475E7" w:rsidR="00DE5C63" w:rsidRDefault="00DE5C63" w:rsidP="004B0FCA">
            <w:pPr>
              <w:pStyle w:val="bullet"/>
            </w:pPr>
            <w:r>
              <w:t>Pre-eclampsia (low Ca): RR 0.36 (0.20 to 0.65)</w:t>
            </w:r>
            <w:r w:rsidR="00132A21">
              <w:t>; 8 trials; n=10,678</w:t>
            </w:r>
          </w:p>
          <w:p w14:paraId="7454CC78" w14:textId="089485D8" w:rsidR="00476EEC" w:rsidRDefault="00476EEC" w:rsidP="00476EEC">
            <w:pPr>
              <w:pStyle w:val="bullet"/>
            </w:pPr>
            <w:r>
              <w:t>Preterm birth</w:t>
            </w:r>
            <w:r w:rsidR="00504B8E">
              <w:t xml:space="preserve"> (&lt;37 weeks</w:t>
            </w:r>
            <w:r w:rsidR="00DE5C63">
              <w:t>; all</w:t>
            </w:r>
            <w:r w:rsidR="00504B8E">
              <w:t>)</w:t>
            </w:r>
            <w:r>
              <w:t>: RR 0.76 (0.60 to 0.97); 11 trials, n=</w:t>
            </w:r>
            <w:r w:rsidRPr="00476EEC">
              <w:t>15,275</w:t>
            </w:r>
            <w:r>
              <w:t xml:space="preserve">; low </w:t>
            </w:r>
            <w:r w:rsidR="00FB2A6C">
              <w:t>certainty</w:t>
            </w:r>
            <w:r>
              <w:t xml:space="preserve"> evidence</w:t>
            </w:r>
          </w:p>
          <w:p w14:paraId="2AD665D6" w14:textId="593E6132" w:rsidR="005D76D9" w:rsidRDefault="005D76D9" w:rsidP="00A912D4">
            <w:r>
              <w:t xml:space="preserve">Low-dose calcium </w:t>
            </w:r>
            <w:r w:rsidR="00FF2029">
              <w:t xml:space="preserve">(&lt;1 g/day) </w:t>
            </w:r>
            <w:r>
              <w:t>vs placebo:</w:t>
            </w:r>
          </w:p>
          <w:p w14:paraId="58F79FAF" w14:textId="2D168699" w:rsidR="005D76D9" w:rsidRDefault="00FF2029" w:rsidP="00132A21">
            <w:pPr>
              <w:pStyle w:val="bullet"/>
            </w:pPr>
            <w:r>
              <w:t>Ge</w:t>
            </w:r>
            <w:r w:rsidR="005D76D9">
              <w:t>sta</w:t>
            </w:r>
            <w:r>
              <w:t>tional hypertension: RR</w:t>
            </w:r>
            <w:r w:rsidR="005D76D9">
              <w:t xml:space="preserve"> 0.57 (0.39 to 0.82); 3 trials; n=558</w:t>
            </w:r>
          </w:p>
          <w:p w14:paraId="3B1652C1" w14:textId="151F9C81" w:rsidR="00CB201F" w:rsidRPr="009847B7" w:rsidRDefault="00FF2029" w:rsidP="00FF2029">
            <w:pPr>
              <w:pStyle w:val="bullet"/>
            </w:pPr>
            <w:r>
              <w:t>Preterm birth: RR 0.40 (0.21 to 0.75); 1 trial; n=1,422</w:t>
            </w:r>
          </w:p>
        </w:tc>
        <w:tc>
          <w:tcPr>
            <w:tcW w:w="1843" w:type="dxa"/>
          </w:tcPr>
          <w:p w14:paraId="627191C0" w14:textId="77777777" w:rsidR="00CB201F" w:rsidRPr="00D150D8" w:rsidRDefault="00CB201F" w:rsidP="00A118C5"/>
        </w:tc>
      </w:tr>
      <w:tr w:rsidR="00CB201F" w:rsidRPr="00D150D8" w14:paraId="1B943F9F" w14:textId="77777777" w:rsidTr="00A118C5">
        <w:trPr>
          <w:cantSplit/>
        </w:trPr>
        <w:tc>
          <w:tcPr>
            <w:tcW w:w="1305" w:type="dxa"/>
          </w:tcPr>
          <w:p w14:paraId="10257EA7" w14:textId="332469BB" w:rsidR="00CB201F" w:rsidRPr="00D150D8" w:rsidRDefault="0042115D" w:rsidP="002747EA">
            <w:r>
              <w:t>Hofmeyr et al 2014</w:t>
            </w:r>
            <w:r w:rsidR="00E51743">
              <w:fldChar w:fldCharType="begin">
                <w:fldData xml:space="preserve">PEVuZE5vdGU+PENpdGU+PEF1dGhvcj5Ib2ZtZXlyPC9BdXRob3I+PFllYXI+MjAxNDwvWWVhcj48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</w:fldData>
              </w:fldChar>
            </w:r>
            <w:r w:rsidR="002747EA">
              <w:instrText xml:space="preserve"> ADDIN EN.CITE </w:instrText>
            </w:r>
            <w:r w:rsidR="002747EA">
              <w:fldChar w:fldCharType="begin">
                <w:fldData xml:space="preserve">PEVuZE5vdGU+PENpdGU+PEF1dGhvcj5Ib2ZtZXlyPC9BdXRob3I+PFllYXI+MjAxNDwvWWVhcj48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</w:fldData>
              </w:fldChar>
            </w:r>
            <w:r w:rsidR="002747EA">
              <w:instrText xml:space="preserve"> ADDIN EN.CITE.DATA </w:instrText>
            </w:r>
            <w:r w:rsidR="002747EA">
              <w:fldChar w:fldCharType="end"/>
            </w:r>
            <w:r w:rsidR="00E51743">
              <w:fldChar w:fldCharType="separate"/>
            </w:r>
            <w:r w:rsidR="002747EA" w:rsidRPr="002747EA">
              <w:rPr>
                <w:noProof/>
                <w:vertAlign w:val="superscript"/>
              </w:rPr>
              <w:t>187</w:t>
            </w:r>
            <w:r w:rsidR="00E51743">
              <w:fldChar w:fldCharType="end"/>
            </w:r>
          </w:p>
        </w:tc>
        <w:tc>
          <w:tcPr>
            <w:tcW w:w="1247" w:type="dxa"/>
          </w:tcPr>
          <w:p w14:paraId="0964CDAD" w14:textId="77777777" w:rsidR="00CB201F" w:rsidRDefault="009847B7" w:rsidP="00A118C5">
            <w:r>
              <w:t>4 studies</w:t>
            </w:r>
          </w:p>
          <w:p w14:paraId="097897E6" w14:textId="723438C3" w:rsidR="009847B7" w:rsidRPr="00D150D8" w:rsidRDefault="009847B7" w:rsidP="00A118C5">
            <w:r>
              <w:t>980 women</w:t>
            </w:r>
          </w:p>
        </w:tc>
        <w:tc>
          <w:tcPr>
            <w:tcW w:w="4961" w:type="dxa"/>
          </w:tcPr>
          <w:p w14:paraId="1FA6AF4F" w14:textId="324D8564" w:rsidR="0042115D" w:rsidRDefault="0042115D" w:rsidP="0042115D">
            <w:r w:rsidRPr="0042115D">
              <w:rPr>
                <w:b/>
              </w:rPr>
              <w:t>Aim</w:t>
            </w:r>
            <w:r>
              <w:t xml:space="preserve">: </w:t>
            </w:r>
            <w:r w:rsidRPr="0042115D">
              <w:t xml:space="preserve">To review the impact of lower dose calcium </w:t>
            </w:r>
            <w:r>
              <w:t xml:space="preserve">(&lt;1g/day) </w:t>
            </w:r>
            <w:r w:rsidRPr="0042115D">
              <w:t xml:space="preserve">supplementation on pre-eclampsia risk. </w:t>
            </w:r>
          </w:p>
          <w:p w14:paraId="7268141D" w14:textId="63032D76" w:rsidR="00CB201F" w:rsidRPr="00D150D8" w:rsidRDefault="0042115D" w:rsidP="0042115D">
            <w:r w:rsidRPr="0042115D">
              <w:rPr>
                <w:b/>
              </w:rPr>
              <w:t>Methods</w:t>
            </w:r>
            <w:r>
              <w:t xml:space="preserve">: </w:t>
            </w:r>
            <w:r w:rsidRPr="0042115D">
              <w:t>We searched PubMed and the Cochrane Pregnancy and Childbirth Group trials register.</w:t>
            </w:r>
          </w:p>
        </w:tc>
        <w:tc>
          <w:tcPr>
            <w:tcW w:w="4536" w:type="dxa"/>
          </w:tcPr>
          <w:p w14:paraId="0BF3E36F" w14:textId="67214A96" w:rsidR="0042115D" w:rsidRDefault="0042115D" w:rsidP="0042115D">
            <w:r>
              <w:t xml:space="preserve">Low-dose calcium </w:t>
            </w:r>
            <w:r w:rsidR="00070D03">
              <w:t xml:space="preserve">(&lt;1 g/d) </w:t>
            </w:r>
            <w:r>
              <w:t>alone vs placebo:</w:t>
            </w:r>
          </w:p>
          <w:p w14:paraId="1DD89A44" w14:textId="14BF9D00" w:rsidR="0042115D" w:rsidRPr="0042115D" w:rsidRDefault="0042115D" w:rsidP="0042115D">
            <w:pPr>
              <w:pStyle w:val="bullet"/>
            </w:pPr>
            <w:r>
              <w:t xml:space="preserve">Pre-eclampsia: </w:t>
            </w:r>
            <w:r w:rsidRPr="0042115D">
              <w:t>RR 0.36</w:t>
            </w:r>
            <w:r>
              <w:t xml:space="preserve"> (</w:t>
            </w:r>
            <w:r w:rsidRPr="0042115D">
              <w:t>0.23</w:t>
            </w:r>
            <w:r>
              <w:t xml:space="preserve"> to </w:t>
            </w:r>
            <w:r w:rsidRPr="0042115D">
              <w:t>0.57</w:t>
            </w:r>
            <w:r>
              <w:t>); 4</w:t>
            </w:r>
            <w:r w:rsidRPr="0042115D">
              <w:t xml:space="preserve"> trials, </w:t>
            </w:r>
            <w:r>
              <w:t>n=</w:t>
            </w:r>
            <w:r w:rsidRPr="0042115D">
              <w:t>980 women</w:t>
            </w:r>
          </w:p>
        </w:tc>
        <w:tc>
          <w:tcPr>
            <w:tcW w:w="1843" w:type="dxa"/>
          </w:tcPr>
          <w:p w14:paraId="19A2F4C1" w14:textId="77777777" w:rsidR="00CB201F" w:rsidRPr="00D150D8" w:rsidRDefault="00CB201F" w:rsidP="00A118C5"/>
        </w:tc>
      </w:tr>
      <w:tr w:rsidR="00CB201F" w:rsidRPr="00D150D8" w14:paraId="72E1F448" w14:textId="77777777" w:rsidTr="00A118C5">
        <w:trPr>
          <w:cantSplit/>
        </w:trPr>
        <w:tc>
          <w:tcPr>
            <w:tcW w:w="1305" w:type="dxa"/>
          </w:tcPr>
          <w:p w14:paraId="38A5F3B2" w14:textId="5BAEB4ED" w:rsidR="00CB201F" w:rsidRPr="009847B7" w:rsidRDefault="009847B7" w:rsidP="002747EA">
            <w:r w:rsidRPr="009847B7">
              <w:t>Khaing</w:t>
            </w:r>
            <w:r>
              <w:t xml:space="preserve"> et al 2017</w:t>
            </w:r>
            <w:r w:rsidR="00E51743">
              <w:fldChar w:fldCharType="begin">
                <w:fldData xml:space="preserve">PEVuZE5vdGU+PENpdGU+PEF1dGhvcj5LaGFpbmc8L0F1dGhvcj48WWVhcj4yMDE3PC9ZZWFyPjxS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</w:fldData>
              </w:fldChar>
            </w:r>
            <w:r w:rsidR="002747EA">
              <w:instrText xml:space="preserve"> ADDIN EN.CITE </w:instrText>
            </w:r>
            <w:r w:rsidR="002747EA">
              <w:fldChar w:fldCharType="begin">
                <w:fldData xml:space="preserve">PEVuZE5vdGU+PENpdGU+PEF1dGhvcj5LaGFpbmc8L0F1dGhvcj48WWVhcj4yMDE3PC9ZZWFyPjxS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</w:fldData>
              </w:fldChar>
            </w:r>
            <w:r w:rsidR="002747EA">
              <w:instrText xml:space="preserve"> ADDIN EN.CITE.DATA </w:instrText>
            </w:r>
            <w:r w:rsidR="002747EA">
              <w:fldChar w:fldCharType="end"/>
            </w:r>
            <w:r w:rsidR="00E51743">
              <w:fldChar w:fldCharType="separate"/>
            </w:r>
            <w:r w:rsidR="002747EA" w:rsidRPr="002747EA">
              <w:rPr>
                <w:noProof/>
                <w:vertAlign w:val="superscript"/>
              </w:rPr>
              <w:t>188</w:t>
            </w:r>
            <w:r w:rsidR="00E51743">
              <w:fldChar w:fldCharType="end"/>
            </w:r>
          </w:p>
        </w:tc>
        <w:tc>
          <w:tcPr>
            <w:tcW w:w="1247" w:type="dxa"/>
          </w:tcPr>
          <w:p w14:paraId="587281C1" w14:textId="77777777" w:rsidR="00CB201F" w:rsidRDefault="009847B7" w:rsidP="00A118C5">
            <w:r>
              <w:t>16 studies</w:t>
            </w:r>
          </w:p>
          <w:p w14:paraId="5182D512" w14:textId="6AF90BAF" w:rsidR="009847B7" w:rsidRPr="00D150D8" w:rsidRDefault="009847B7" w:rsidP="00A118C5">
            <w:r>
              <w:t>25,936 women</w:t>
            </w:r>
          </w:p>
        </w:tc>
        <w:tc>
          <w:tcPr>
            <w:tcW w:w="4961" w:type="dxa"/>
          </w:tcPr>
          <w:p w14:paraId="1486D648" w14:textId="1D52D57F" w:rsidR="00CB201F" w:rsidRDefault="009847B7" w:rsidP="00A118C5">
            <w:r w:rsidRPr="009847B7">
              <w:rPr>
                <w:b/>
              </w:rPr>
              <w:t>Aim</w:t>
            </w:r>
            <w:r>
              <w:t>: To determine the effects of vitamin D with or without calcium in preventing pre-eclampsia.</w:t>
            </w:r>
          </w:p>
          <w:p w14:paraId="2334F27A" w14:textId="5B0FFBDF" w:rsidR="009847B7" w:rsidRPr="00D150D8" w:rsidRDefault="009847B7" w:rsidP="00A118C5">
            <w:r w:rsidRPr="009847B7">
              <w:rPr>
                <w:b/>
              </w:rPr>
              <w:t>Methods</w:t>
            </w:r>
            <w:r>
              <w:t xml:space="preserve">: </w:t>
            </w:r>
            <w:r w:rsidRPr="009847B7">
              <w:t>Literature was systematically searched in Medline, Scopus and Cochrane databases from incep</w:t>
            </w:r>
            <w:r>
              <w:t>tion to July 2017. Only randomis</w:t>
            </w:r>
            <w:r w:rsidRPr="009847B7">
              <w:t>ed controlled trials (RCTs) in English were selected if they had any pair of interventions (calcium, vitamin D, both, or placebo).</w:t>
            </w:r>
          </w:p>
        </w:tc>
        <w:tc>
          <w:tcPr>
            <w:tcW w:w="4536" w:type="dxa"/>
          </w:tcPr>
          <w:p w14:paraId="6B2C0444" w14:textId="77777777" w:rsidR="00613ED0" w:rsidRDefault="00613ED0" w:rsidP="00613ED0">
            <w:r>
              <w:t>Calcium vs placebo:</w:t>
            </w:r>
          </w:p>
          <w:p w14:paraId="4146EB1E" w14:textId="78C3C844" w:rsidR="00613ED0" w:rsidRPr="009847B7" w:rsidRDefault="00613ED0" w:rsidP="009847B7">
            <w:pPr>
              <w:pStyle w:val="bullet"/>
            </w:pPr>
            <w:r>
              <w:t>P</w:t>
            </w:r>
            <w:r w:rsidRPr="00613ED0">
              <w:t>re-eclampsia: RR 0.54 (0.41</w:t>
            </w:r>
            <w:r w:rsidR="00565185">
              <w:t xml:space="preserve"> to</w:t>
            </w:r>
            <w:r w:rsidRPr="00613ED0">
              <w:t xml:space="preserve"> 0.70),</w:t>
            </w:r>
            <w:r w:rsidR="009847B7" w:rsidRPr="009847B7">
              <w:rPr>
                <w:rFonts w:ascii="Helvetica" w:eastAsiaTheme="minorHAnsi" w:hAnsi="Helvetica"/>
                <w:lang w:val="en-GB"/>
              </w:rPr>
              <w:t xml:space="preserve"> </w:t>
            </w:r>
            <w:r w:rsidR="009847B7">
              <w:t>16 RCTs, n=25</w:t>
            </w:r>
            <w:r w:rsidR="009847B7" w:rsidRPr="009847B7">
              <w:t>,</w:t>
            </w:r>
            <w:r w:rsidR="009847B7">
              <w:t>93</w:t>
            </w:r>
            <w:r w:rsidR="009847B7" w:rsidRPr="009847B7">
              <w:t>6 vs. 13,060</w:t>
            </w:r>
          </w:p>
        </w:tc>
        <w:tc>
          <w:tcPr>
            <w:tcW w:w="1843" w:type="dxa"/>
          </w:tcPr>
          <w:p w14:paraId="58B6AB99" w14:textId="77777777" w:rsidR="00CB201F" w:rsidRPr="00D150D8" w:rsidRDefault="00CB201F" w:rsidP="00A118C5"/>
        </w:tc>
      </w:tr>
      <w:tr w:rsidR="00CB201F" w:rsidRPr="00D150D8" w14:paraId="1687C912" w14:textId="77777777" w:rsidTr="00A118C5">
        <w:trPr>
          <w:cantSplit/>
        </w:trPr>
        <w:tc>
          <w:tcPr>
            <w:tcW w:w="1305" w:type="dxa"/>
          </w:tcPr>
          <w:p w14:paraId="2DD8DC9C" w14:textId="6317A305" w:rsidR="00CB201F" w:rsidRPr="00D150D8" w:rsidRDefault="00B81CD9" w:rsidP="002747EA">
            <w:r>
              <w:t>Sun et al 2019</w:t>
            </w:r>
            <w:r w:rsidR="00E51743">
              <w:fldChar w:fldCharType="begin">
                <w:fldData xml:space="preserve">PEVuZE5vdGU+PENpdGU+PEF1dGhvcj5TdW48L0F1dGhvcj48WWVhcj4yMDE5PC9ZZWFyPjxSZWNO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</w:fldData>
              </w:fldChar>
            </w:r>
            <w:r w:rsidR="002747EA">
              <w:instrText xml:space="preserve"> ADDIN EN.CITE </w:instrText>
            </w:r>
            <w:r w:rsidR="002747EA">
              <w:fldChar w:fldCharType="begin">
                <w:fldData xml:space="preserve">PEVuZE5vdGU+PENpdGU+PEF1dGhvcj5TdW48L0F1dGhvcj48WWVhcj4yMDE5PC9ZZWFyPjxSZWNO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</w:fldData>
              </w:fldChar>
            </w:r>
            <w:r w:rsidR="002747EA">
              <w:instrText xml:space="preserve"> ADDIN EN.CITE.DATA </w:instrText>
            </w:r>
            <w:r w:rsidR="002747EA">
              <w:fldChar w:fldCharType="end"/>
            </w:r>
            <w:r w:rsidR="00E51743">
              <w:fldChar w:fldCharType="separate"/>
            </w:r>
            <w:r w:rsidR="002747EA" w:rsidRPr="002747EA">
              <w:rPr>
                <w:noProof/>
                <w:vertAlign w:val="superscript"/>
              </w:rPr>
              <w:t>189</w:t>
            </w:r>
            <w:r w:rsidR="00E51743">
              <w:fldChar w:fldCharType="end"/>
            </w:r>
          </w:p>
        </w:tc>
        <w:tc>
          <w:tcPr>
            <w:tcW w:w="1247" w:type="dxa"/>
          </w:tcPr>
          <w:p w14:paraId="683755C9" w14:textId="77777777" w:rsidR="00CB201F" w:rsidRDefault="00B81CD9" w:rsidP="00A118C5">
            <w:r>
              <w:t>27 studies</w:t>
            </w:r>
          </w:p>
          <w:p w14:paraId="73940BD5" w14:textId="76F14EDF" w:rsidR="00B81CD9" w:rsidRPr="00D150D8" w:rsidRDefault="00B81CD9" w:rsidP="00A118C5">
            <w:r>
              <w:t>28,492 women</w:t>
            </w:r>
          </w:p>
        </w:tc>
        <w:tc>
          <w:tcPr>
            <w:tcW w:w="4961" w:type="dxa"/>
          </w:tcPr>
          <w:p w14:paraId="5A5A4B8D" w14:textId="77777777" w:rsidR="00B81CD9" w:rsidRDefault="00B81CD9" w:rsidP="00B81CD9">
            <w:r w:rsidRPr="00B81CD9">
              <w:rPr>
                <w:b/>
              </w:rPr>
              <w:t>Aim</w:t>
            </w:r>
            <w:r>
              <w:t>: T</w:t>
            </w:r>
            <w:r w:rsidRPr="00B81CD9">
              <w:t xml:space="preserve">o investigate whether calcium supplement with or without other drugs could reduce the risk of preeclampsia and gestational hypertension. </w:t>
            </w:r>
          </w:p>
          <w:p w14:paraId="34575025" w14:textId="77777777" w:rsidR="00B81CD9" w:rsidRDefault="00B81CD9" w:rsidP="00B81CD9">
            <w:r w:rsidRPr="00B81CD9">
              <w:rPr>
                <w:b/>
              </w:rPr>
              <w:t>Methods</w:t>
            </w:r>
            <w:r w:rsidRPr="00B81CD9">
              <w:t xml:space="preserve">: PubMed, Cochrane library, and EMBASE database were searched. </w:t>
            </w:r>
          </w:p>
          <w:p w14:paraId="1196EF4E" w14:textId="240F86D2" w:rsidR="00CB201F" w:rsidRPr="00D150D8" w:rsidRDefault="00B81CD9" w:rsidP="00A118C5">
            <w:r w:rsidRPr="00B81CD9">
              <w:t>27 studies, with 28 492 pregnant women were included. The results showed calcium supplement was associated with lower incidence of Sub-analyses revealed high-dose (1.2-2 g/day), moderate-dose (0.6-1.2 g/day), and low-dose (&lt;0.6 g/day) of calcium supplement could reduce the risk of preeclampsia. For gestational hypertension, only high dose and moderate dose groups were associated with reducing the risk of gestational hypertension. However, we could draw a conclusion which does group was the most protective, as we were unable to directly compare the effects of different doses. </w:t>
            </w:r>
          </w:p>
        </w:tc>
        <w:tc>
          <w:tcPr>
            <w:tcW w:w="4536" w:type="dxa"/>
          </w:tcPr>
          <w:p w14:paraId="226BA844" w14:textId="77777777" w:rsidR="00CB201F" w:rsidRDefault="00B81CD9" w:rsidP="00A118C5">
            <w:r>
              <w:t>Calcium vs placebo:</w:t>
            </w:r>
          </w:p>
          <w:p w14:paraId="6351CD3C" w14:textId="77777777" w:rsidR="00B81CD9" w:rsidRDefault="00B81CD9" w:rsidP="00B81CD9">
            <w:pPr>
              <w:pStyle w:val="bullet"/>
            </w:pPr>
            <w:r>
              <w:t xml:space="preserve">Preeclampsia: </w:t>
            </w:r>
            <w:r w:rsidRPr="00B81CD9">
              <w:t>RR 0.51</w:t>
            </w:r>
            <w:r>
              <w:t xml:space="preserve"> (</w:t>
            </w:r>
            <w:r w:rsidRPr="00B81CD9">
              <w:t>0.40 to 0.64)</w:t>
            </w:r>
          </w:p>
          <w:p w14:paraId="66673FCD" w14:textId="44F91E63" w:rsidR="00B81CD9" w:rsidRPr="00D150D8" w:rsidRDefault="00B81CD9" w:rsidP="00B81CD9">
            <w:pPr>
              <w:pStyle w:val="bullet"/>
            </w:pPr>
            <w:r>
              <w:t xml:space="preserve">Gestational hypertension: </w:t>
            </w:r>
            <w:r w:rsidRPr="00B81CD9">
              <w:t>RR 0.70</w:t>
            </w:r>
            <w:r>
              <w:t xml:space="preserve"> (</w:t>
            </w:r>
            <w:r w:rsidRPr="00B81CD9">
              <w:t>0.60 to 0.82)</w:t>
            </w:r>
          </w:p>
        </w:tc>
        <w:tc>
          <w:tcPr>
            <w:tcW w:w="1843" w:type="dxa"/>
          </w:tcPr>
          <w:p w14:paraId="22078BB8" w14:textId="77777777" w:rsidR="00CB201F" w:rsidRPr="00D150D8" w:rsidRDefault="00CB201F" w:rsidP="00A118C5"/>
        </w:tc>
      </w:tr>
    </w:tbl>
    <w:p w14:paraId="10EEC966" w14:textId="5CDFCBD1" w:rsidR="00D150D8" w:rsidRPr="009740A7" w:rsidRDefault="009C163D" w:rsidP="00932C6D">
      <w:pPr>
        <w:pStyle w:val="TableName"/>
      </w:pPr>
      <w:bookmarkStart w:id="93" w:name="_Toc40956628"/>
      <w:r>
        <w:t xml:space="preserve">Q3 </w:t>
      </w:r>
      <w:r w:rsidR="00D150D8">
        <w:t xml:space="preserve">Harms and benefits of </w:t>
      </w:r>
      <w:r w:rsidR="00BC1D42">
        <w:t>calciu</w:t>
      </w:r>
      <w:r w:rsidR="00FF3C23">
        <w:t>m</w:t>
      </w:r>
      <w:r w:rsidR="00D150D8">
        <w:t xml:space="preserve"> supplementation</w:t>
      </w:r>
      <w:r w:rsidR="00BC1D42">
        <w:t xml:space="preserve"> in pregnancy</w:t>
      </w:r>
      <w:r w:rsidR="00D150D8">
        <w:t xml:space="preserve"> — </w:t>
      </w:r>
      <w:r w:rsidR="00D56FB3">
        <w:t>RCT</w:t>
      </w:r>
      <w:r w:rsidR="00D150D8">
        <w:t>s</w:t>
      </w:r>
      <w:bookmarkEnd w:id="93"/>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50: Q3 Harms and benefits of calcium supplementation in pregnancy — RCTs"/>
      </w:tblPr>
      <w:tblGrid>
        <w:gridCol w:w="1305"/>
        <w:gridCol w:w="1528"/>
        <w:gridCol w:w="4680"/>
        <w:gridCol w:w="4536"/>
        <w:gridCol w:w="1843"/>
      </w:tblGrid>
      <w:tr w:rsidR="00D150D8" w:rsidRPr="00F350A6" w14:paraId="62FF1D08" w14:textId="77777777" w:rsidTr="00D150D8">
        <w:trPr>
          <w:cantSplit/>
          <w:tblHeader/>
        </w:trPr>
        <w:tc>
          <w:tcPr>
            <w:tcW w:w="1305" w:type="dxa"/>
          </w:tcPr>
          <w:p w14:paraId="33B100A2" w14:textId="77777777" w:rsidR="00D150D8" w:rsidRPr="00F350A6" w:rsidRDefault="00D150D8" w:rsidP="00D150D8">
            <w:pPr>
              <w:keepNext/>
              <w:rPr>
                <w:b/>
              </w:rPr>
            </w:pPr>
            <w:r>
              <w:rPr>
                <w:b/>
              </w:rPr>
              <w:t>Study ref</w:t>
            </w:r>
          </w:p>
        </w:tc>
        <w:tc>
          <w:tcPr>
            <w:tcW w:w="1528" w:type="dxa"/>
          </w:tcPr>
          <w:p w14:paraId="287211A2" w14:textId="77777777" w:rsidR="00D150D8" w:rsidRPr="00F350A6" w:rsidRDefault="00D150D8" w:rsidP="00D150D8">
            <w:pPr>
              <w:keepNext/>
              <w:rPr>
                <w:b/>
              </w:rPr>
            </w:pPr>
            <w:r>
              <w:rPr>
                <w:b/>
              </w:rPr>
              <w:t>N</w:t>
            </w:r>
          </w:p>
        </w:tc>
        <w:tc>
          <w:tcPr>
            <w:tcW w:w="4680" w:type="dxa"/>
          </w:tcPr>
          <w:p w14:paraId="3B1B31F8" w14:textId="0F73D6BA" w:rsidR="00D150D8" w:rsidRPr="00F350A6" w:rsidRDefault="00D150D8" w:rsidP="00D150D8">
            <w:pPr>
              <w:keepNext/>
              <w:rPr>
                <w:b/>
              </w:rPr>
            </w:pPr>
            <w:r>
              <w:rPr>
                <w:b/>
              </w:rPr>
              <w:t>Aim/</w:t>
            </w:r>
            <w:r w:rsidRPr="00F350A6">
              <w:rPr>
                <w:b/>
              </w:rPr>
              <w:t>population</w:t>
            </w:r>
            <w:r w:rsidR="0030367B">
              <w:rPr>
                <w:b/>
              </w:rPr>
              <w:t>/</w:t>
            </w:r>
            <w:r>
              <w:rPr>
                <w:b/>
              </w:rPr>
              <w:t>intervention</w:t>
            </w:r>
          </w:p>
        </w:tc>
        <w:tc>
          <w:tcPr>
            <w:tcW w:w="4536" w:type="dxa"/>
          </w:tcPr>
          <w:p w14:paraId="1D58C0D3" w14:textId="77777777" w:rsidR="00D150D8" w:rsidRPr="00F350A6" w:rsidRDefault="00D150D8" w:rsidP="00D150D8">
            <w:pPr>
              <w:keepNext/>
              <w:rPr>
                <w:b/>
              </w:rPr>
            </w:pPr>
            <w:r>
              <w:rPr>
                <w:b/>
              </w:rPr>
              <w:t>Results</w:t>
            </w:r>
          </w:p>
        </w:tc>
        <w:tc>
          <w:tcPr>
            <w:tcW w:w="1843" w:type="dxa"/>
          </w:tcPr>
          <w:p w14:paraId="70EA2E4C" w14:textId="77777777" w:rsidR="00D150D8" w:rsidRPr="00F350A6" w:rsidRDefault="00D150D8" w:rsidP="00D150D8">
            <w:pPr>
              <w:keepNext/>
              <w:rPr>
                <w:b/>
              </w:rPr>
            </w:pPr>
            <w:r>
              <w:rPr>
                <w:b/>
              </w:rPr>
              <w:t>Comments</w:t>
            </w:r>
          </w:p>
        </w:tc>
      </w:tr>
      <w:tr w:rsidR="00D150D8" w:rsidRPr="00D150D8" w14:paraId="08A7116D" w14:textId="77777777" w:rsidTr="00D150D8">
        <w:trPr>
          <w:cantSplit/>
          <w:tblHeader/>
        </w:trPr>
        <w:tc>
          <w:tcPr>
            <w:tcW w:w="1305" w:type="dxa"/>
          </w:tcPr>
          <w:p w14:paraId="7C5641F1" w14:textId="3BCF55A5" w:rsidR="00D150D8" w:rsidRDefault="0030367B" w:rsidP="00A118C5">
            <w:r>
              <w:t>Cullers et al 2019</w:t>
            </w:r>
            <w:r w:rsidR="00E51743">
              <w:fldChar w:fldCharType="begin"/>
            </w:r>
            <w:r w:rsidR="002747EA">
              <w:instrText xml:space="preserve"> ADDIN EN.CITE &lt;EndNote&gt;&lt;Cite&gt;&lt;Author&gt;Cullers&lt;/Author&gt;&lt;Year&gt;2019&lt;/Year&gt;&lt;RecNum&gt;1327&lt;/RecNum&gt;&lt;DisplayText&gt;&lt;style face="superscript" font="Trebuchet MS" size="9"&gt;190&lt;/style&gt;&lt;/DisplayText&gt;&lt;record&gt;&lt;rec-number&gt;1327&lt;/rec-number&gt;&lt;foreign-keys&gt;&lt;key app="EN" db-id="exvasrfx2dtraoesasxp2szsxa2df502592x" timestamp="1566802807"&gt;1327&lt;/key&gt;&lt;/foreign-keys&gt;&lt;ref-type name="Journal Article"&gt;17&lt;/ref-type&gt;&lt;contributors&gt;&lt;authors&gt;&lt;author&gt;Cullers, A.&lt;/author&gt;&lt;author&gt;King, J. C.&lt;/author&gt;&lt;author&gt;Van Loan, M.&lt;/author&gt;&lt;author&gt;Gildengorin, G.&lt;/author&gt;&lt;author&gt;Fung, E. B.&lt;/author&gt;&lt;/authors&gt;&lt;/contributors&gt;&lt;auth-address&gt;Department of Kinesiology, Missouri Southern State University, Joplin, MO.&amp;#xD;Children&amp;apos;s Hospital Oakland Research Institute, Oakland, CA.&amp;#xD;USDA Western States Nutrition Research Center, Davis, CA.&lt;/auth-address&gt;&lt;titles&gt;&lt;title&gt;Effect of prenatal calcium supplementation on bone during pregnancy and 1 y postpartum&lt;/title&gt;&lt;secondary-title&gt;Am J Clin Nutr&lt;/secondary-title&gt;&lt;/titles&gt;&lt;periodical&gt;&lt;full-title&gt;Am J Clin Nutr&lt;/full-title&gt;&lt;/periodical&gt;&lt;pages&gt;197-206&lt;/pages&gt;&lt;volume&gt;109&lt;/volume&gt;&lt;number&gt;1&lt;/number&gt;&lt;edition&gt;2019/01/17&lt;/edition&gt;&lt;dates&gt;&lt;year&gt;2019&lt;/year&gt;&lt;pub-dates&gt;&lt;date&gt;Jan 1&lt;/date&gt;&lt;/pub-dates&gt;&lt;/dates&gt;&lt;isbn&gt;1938-3207 (Electronic)&amp;#xD;0002-9165 (Linking)&lt;/isbn&gt;&lt;accession-num&gt;30649176&lt;/accession-num&gt;&lt;urls&gt;&lt;related-urls&gt;&lt;url&gt;https://www.ncbi.nlm.nih.gov/pubmed/30649176&lt;/url&gt;&lt;/related-urls&gt;&lt;/urls&gt;&lt;electronic-resource-num&gt;10.1093/ajcn/nqy233&lt;/electronic-resource-num&gt;&lt;/record&gt;&lt;/Cite&gt;&lt;/EndNote&gt;</w:instrText>
            </w:r>
            <w:r w:rsidR="00E51743">
              <w:fldChar w:fldCharType="separate"/>
            </w:r>
            <w:r w:rsidR="002747EA" w:rsidRPr="002747EA">
              <w:rPr>
                <w:noProof/>
                <w:vertAlign w:val="superscript"/>
              </w:rPr>
              <w:t>190</w:t>
            </w:r>
            <w:r w:rsidR="00E51743">
              <w:fldChar w:fldCharType="end"/>
            </w:r>
          </w:p>
          <w:p w14:paraId="7009ACD2" w14:textId="28F7EF6D" w:rsidR="0030367B" w:rsidRPr="00D150D8" w:rsidRDefault="0030367B" w:rsidP="00A118C5">
            <w:r>
              <w:t xml:space="preserve">United States </w:t>
            </w:r>
          </w:p>
        </w:tc>
        <w:tc>
          <w:tcPr>
            <w:tcW w:w="1528" w:type="dxa"/>
          </w:tcPr>
          <w:p w14:paraId="7A69F482" w14:textId="77777777" w:rsidR="00D150D8" w:rsidRDefault="00D015C6" w:rsidP="00A118C5">
            <w:r>
              <w:t>15 intervention</w:t>
            </w:r>
          </w:p>
          <w:p w14:paraId="3E37EA3A" w14:textId="2886A779" w:rsidR="00D015C6" w:rsidRPr="00D150D8" w:rsidRDefault="00D015C6" w:rsidP="00A118C5">
            <w:r>
              <w:t>15 control</w:t>
            </w:r>
          </w:p>
        </w:tc>
        <w:tc>
          <w:tcPr>
            <w:tcW w:w="4680" w:type="dxa"/>
          </w:tcPr>
          <w:p w14:paraId="23A80771" w14:textId="77777777" w:rsidR="0030367B" w:rsidRDefault="0030367B" w:rsidP="00A118C5">
            <w:r w:rsidRPr="0030367B">
              <w:rPr>
                <w:b/>
              </w:rPr>
              <w:t>Aim</w:t>
            </w:r>
            <w:r>
              <w:t>: T</w:t>
            </w:r>
            <w:r w:rsidRPr="003E4D93">
              <w:t xml:space="preserve">o determine the effect of maternal calcium supplementation on peripheral cortical and trabecular bone loss during pregnancy and bone gain postpartum. </w:t>
            </w:r>
          </w:p>
          <w:p w14:paraId="203D2364" w14:textId="4F3166FB" w:rsidR="0030367B" w:rsidRDefault="0030367B" w:rsidP="00A118C5">
            <w:r w:rsidRPr="0030367B">
              <w:rPr>
                <w:b/>
              </w:rPr>
              <w:t>Population</w:t>
            </w:r>
            <w:r>
              <w:t>: Women at 16 weeks gestation.</w:t>
            </w:r>
          </w:p>
          <w:p w14:paraId="02218951" w14:textId="10FDA55A" w:rsidR="00D150D8" w:rsidRPr="00D150D8" w:rsidRDefault="0030367B" w:rsidP="0030367B">
            <w:r w:rsidRPr="0030367B">
              <w:rPr>
                <w:b/>
              </w:rPr>
              <w:t>Intervention</w:t>
            </w:r>
            <w:r w:rsidRPr="003E4D93">
              <w:t xml:space="preserve">: </w:t>
            </w:r>
            <w:r>
              <w:t>1</w:t>
            </w:r>
            <w:r w:rsidR="004F206A">
              <w:t>,</w:t>
            </w:r>
            <w:r>
              <w:t>000 mg Ca/d</w:t>
            </w:r>
            <w:r w:rsidRPr="003E4D93">
              <w:t xml:space="preserve"> for the remainder of the pregnancy. </w:t>
            </w:r>
          </w:p>
        </w:tc>
        <w:tc>
          <w:tcPr>
            <w:tcW w:w="4536" w:type="dxa"/>
          </w:tcPr>
          <w:p w14:paraId="485D38A1" w14:textId="77777777" w:rsidR="00D150D8" w:rsidRDefault="00DB25CF" w:rsidP="00DB25CF">
            <w:r>
              <w:t>Intervention vs control:</w:t>
            </w:r>
          </w:p>
          <w:p w14:paraId="5F961AA8" w14:textId="77777777" w:rsidR="00DB25CF" w:rsidRDefault="00DB25CF" w:rsidP="00A118C5">
            <w:pPr>
              <w:pStyle w:val="bullet"/>
            </w:pPr>
            <w:r>
              <w:t xml:space="preserve">Osteocalcin (ng/mL) </w:t>
            </w:r>
            <w:r w:rsidR="00FE7482">
              <w:t>4 months postpartum: 14.2±2.5 vs 17.3±3.9</w:t>
            </w:r>
          </w:p>
          <w:p w14:paraId="5B9D9E86" w14:textId="027FE6C0" w:rsidR="00FE7482" w:rsidRPr="00D015C6" w:rsidRDefault="00FE7482" w:rsidP="00A118C5">
            <w:pPr>
              <w:pStyle w:val="bullet"/>
            </w:pPr>
            <w:r>
              <w:t xml:space="preserve">Osteocalcin (ng/mL) 12 months postpartum: </w:t>
            </w:r>
            <w:r w:rsidR="000A3481">
              <w:t>11.3±3.6 vs 13.9±3.4</w:t>
            </w:r>
          </w:p>
        </w:tc>
        <w:tc>
          <w:tcPr>
            <w:tcW w:w="1843" w:type="dxa"/>
          </w:tcPr>
          <w:p w14:paraId="48D75A11" w14:textId="77777777" w:rsidR="00D150D8" w:rsidRPr="00D150D8" w:rsidRDefault="00D150D8" w:rsidP="00A118C5"/>
        </w:tc>
      </w:tr>
      <w:tr w:rsidR="003B3442" w:rsidRPr="00D150D8" w14:paraId="7BD85F19" w14:textId="77777777" w:rsidTr="00D150D8">
        <w:trPr>
          <w:cantSplit/>
          <w:tblHeader/>
        </w:trPr>
        <w:tc>
          <w:tcPr>
            <w:tcW w:w="1305" w:type="dxa"/>
          </w:tcPr>
          <w:p w14:paraId="1F826001" w14:textId="77B218BA" w:rsidR="003B3442" w:rsidRDefault="003B3442" w:rsidP="00A118C5">
            <w:r>
              <w:t>Ettinger et al 2014</w:t>
            </w:r>
            <w:r w:rsidR="00E51743">
              <w:fldChar w:fldCharType="begin">
                <w:fldData xml:space="preserve">PEVuZE5vdGU+PENpdGU+PEF1dGhvcj5FdHRpbmdlcjwvQXV0aG9yPjxZZWFyPjIwMTQ8L1llYXI+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</w:fldData>
              </w:fldChar>
            </w:r>
            <w:r w:rsidR="002747EA">
              <w:instrText xml:space="preserve"> ADDIN EN.CITE </w:instrText>
            </w:r>
            <w:r w:rsidR="002747EA">
              <w:fldChar w:fldCharType="begin">
                <w:fldData xml:space="preserve">PEVuZE5vdGU+PENpdGU+PEF1dGhvcj5FdHRpbmdlcjwvQXV0aG9yPjxZZWFyPjIwMTQ8L1llYXI+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</w:fldData>
              </w:fldChar>
            </w:r>
            <w:r w:rsidR="002747EA">
              <w:instrText xml:space="preserve"> ADDIN EN.CITE.DATA </w:instrText>
            </w:r>
            <w:r w:rsidR="002747EA">
              <w:fldChar w:fldCharType="end"/>
            </w:r>
            <w:r w:rsidR="00E51743">
              <w:fldChar w:fldCharType="separate"/>
            </w:r>
            <w:r w:rsidR="002747EA" w:rsidRPr="002747EA">
              <w:rPr>
                <w:noProof/>
                <w:vertAlign w:val="superscript"/>
              </w:rPr>
              <w:t>191</w:t>
            </w:r>
            <w:r w:rsidR="00E51743">
              <w:fldChar w:fldCharType="end"/>
            </w:r>
          </w:p>
          <w:p w14:paraId="04B32D96" w14:textId="67A9D1F7" w:rsidR="003B3442" w:rsidRDefault="003B3442" w:rsidP="00A118C5">
            <w:r>
              <w:t>Mexico</w:t>
            </w:r>
          </w:p>
        </w:tc>
        <w:tc>
          <w:tcPr>
            <w:tcW w:w="1528" w:type="dxa"/>
          </w:tcPr>
          <w:p w14:paraId="31699FD4" w14:textId="77777777" w:rsidR="003B3442" w:rsidRDefault="003B3442" w:rsidP="00A118C5">
            <w:r>
              <w:t>Intervention 334</w:t>
            </w:r>
          </w:p>
          <w:p w14:paraId="68E87E6D" w14:textId="7EC67BA5" w:rsidR="003B3442" w:rsidRDefault="003B3442" w:rsidP="00A118C5">
            <w:r>
              <w:t>Control 336</w:t>
            </w:r>
          </w:p>
        </w:tc>
        <w:tc>
          <w:tcPr>
            <w:tcW w:w="4680" w:type="dxa"/>
          </w:tcPr>
          <w:p w14:paraId="6BF81046" w14:textId="496A400F" w:rsidR="003B3442" w:rsidRPr="003B3442" w:rsidRDefault="003B3442" w:rsidP="003B3442">
            <w:r>
              <w:rPr>
                <w:b/>
              </w:rPr>
              <w:t>Aim:</w:t>
            </w:r>
            <w:r>
              <w:t xml:space="preserve"> T</w:t>
            </w:r>
            <w:r w:rsidRPr="003B3442">
              <w:t>o evaluate the effect</w:t>
            </w:r>
            <w:r>
              <w:t xml:space="preserve"> </w:t>
            </w:r>
            <w:r w:rsidRPr="003B3442">
              <w:t>of dietary calcium supplementation on bone turnover</w:t>
            </w:r>
            <w:r>
              <w:t xml:space="preserve"> </w:t>
            </w:r>
            <w:r w:rsidRPr="003B3442">
              <w:t>during pregnancy and the early postpartum period</w:t>
            </w:r>
          </w:p>
          <w:p w14:paraId="487F9538" w14:textId="0C285060" w:rsidR="003B3442" w:rsidRPr="003B3442" w:rsidRDefault="003B3442" w:rsidP="00A118C5">
            <w:r>
              <w:rPr>
                <w:b/>
              </w:rPr>
              <w:t>Population</w:t>
            </w:r>
            <w:r w:rsidRPr="003B3442">
              <w:t>: Women in the first trimester of pregnancy.</w:t>
            </w:r>
          </w:p>
          <w:p w14:paraId="3A46F882" w14:textId="01A02CF3" w:rsidR="003B3442" w:rsidRPr="0030367B" w:rsidRDefault="003B3442" w:rsidP="00A118C5">
            <w:pPr>
              <w:rPr>
                <w:b/>
              </w:rPr>
            </w:pPr>
            <w:r>
              <w:rPr>
                <w:b/>
              </w:rPr>
              <w:t>Intervention</w:t>
            </w:r>
            <w:r w:rsidRPr="003B3442">
              <w:t xml:space="preserve">: </w:t>
            </w:r>
            <w:r>
              <w:t>1,200 mg Ca/d</w:t>
            </w:r>
          </w:p>
        </w:tc>
        <w:tc>
          <w:tcPr>
            <w:tcW w:w="4536" w:type="dxa"/>
          </w:tcPr>
          <w:p w14:paraId="18E62B8F" w14:textId="1056B638" w:rsidR="005A34AC" w:rsidRPr="005A34AC" w:rsidRDefault="00BF3022" w:rsidP="005A34AC">
            <w:r>
              <w:t>I</w:t>
            </w:r>
            <w:r w:rsidR="005A34AC">
              <w:t>ntervention vs control:</w:t>
            </w:r>
          </w:p>
          <w:p w14:paraId="4FB8760E" w14:textId="1F362D05" w:rsidR="003B3442" w:rsidRDefault="00BF3022" w:rsidP="00864819">
            <w:pPr>
              <w:pStyle w:val="bullet"/>
            </w:pPr>
            <w:r>
              <w:t>Bone resorption: reduction of 15.8% relative to placebo (p&lt;0.001)</w:t>
            </w:r>
          </w:p>
        </w:tc>
        <w:tc>
          <w:tcPr>
            <w:tcW w:w="1843" w:type="dxa"/>
          </w:tcPr>
          <w:p w14:paraId="7295E753" w14:textId="77777777" w:rsidR="003B3442" w:rsidRPr="00D150D8" w:rsidRDefault="003B3442" w:rsidP="00A118C5"/>
        </w:tc>
      </w:tr>
    </w:tbl>
    <w:p w14:paraId="45416230" w14:textId="109B007F" w:rsidR="005668AF" w:rsidRPr="009740A7" w:rsidRDefault="009C163D" w:rsidP="00932C6D">
      <w:pPr>
        <w:pStyle w:val="TableName"/>
      </w:pPr>
      <w:bookmarkStart w:id="94" w:name="_Toc40956629"/>
      <w:r>
        <w:t xml:space="preserve">Q3 </w:t>
      </w:r>
      <w:r w:rsidR="005668AF">
        <w:t xml:space="preserve">Harms and benefits of calcium supplementation in pregnancy — </w:t>
      </w:r>
      <w:r w:rsidR="009B1EE9">
        <w:t>cost-effectiveness study</w:t>
      </w:r>
      <w:bookmarkEnd w:id="94"/>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51: Q3 Harms and benefits of calcium supplementation in pregnancy — cost-effectiveness study"/>
      </w:tblPr>
      <w:tblGrid>
        <w:gridCol w:w="1417"/>
        <w:gridCol w:w="1417"/>
        <w:gridCol w:w="4679"/>
        <w:gridCol w:w="4536"/>
        <w:gridCol w:w="1843"/>
      </w:tblGrid>
      <w:tr w:rsidR="00360E5F" w:rsidRPr="00F350A6" w14:paraId="2CC3963A" w14:textId="77777777" w:rsidTr="00360E5F">
        <w:trPr>
          <w:cantSplit/>
          <w:tblHeader/>
        </w:trPr>
        <w:tc>
          <w:tcPr>
            <w:tcW w:w="1417" w:type="dxa"/>
          </w:tcPr>
          <w:p w14:paraId="786097A3" w14:textId="77777777" w:rsidR="005668AF" w:rsidRPr="00F350A6" w:rsidRDefault="005668AF" w:rsidP="00E51743">
            <w:pPr>
              <w:keepNext/>
              <w:rPr>
                <w:b/>
              </w:rPr>
            </w:pPr>
            <w:r>
              <w:rPr>
                <w:b/>
              </w:rPr>
              <w:t>Study ref</w:t>
            </w:r>
          </w:p>
        </w:tc>
        <w:tc>
          <w:tcPr>
            <w:tcW w:w="1417" w:type="dxa"/>
          </w:tcPr>
          <w:p w14:paraId="2CA63E01" w14:textId="77777777" w:rsidR="005668AF" w:rsidRPr="00F350A6" w:rsidRDefault="005668AF" w:rsidP="00E51743">
            <w:pPr>
              <w:keepNext/>
              <w:rPr>
                <w:b/>
              </w:rPr>
            </w:pPr>
            <w:r>
              <w:rPr>
                <w:b/>
              </w:rPr>
              <w:t>N</w:t>
            </w:r>
          </w:p>
        </w:tc>
        <w:tc>
          <w:tcPr>
            <w:tcW w:w="4679" w:type="dxa"/>
          </w:tcPr>
          <w:p w14:paraId="00A57486" w14:textId="43319672" w:rsidR="005668AF" w:rsidRPr="00F350A6" w:rsidRDefault="005668AF" w:rsidP="00360E5F">
            <w:pPr>
              <w:keepNext/>
              <w:rPr>
                <w:b/>
              </w:rPr>
            </w:pPr>
            <w:r>
              <w:rPr>
                <w:b/>
              </w:rPr>
              <w:t>Aim/methods</w:t>
            </w:r>
          </w:p>
        </w:tc>
        <w:tc>
          <w:tcPr>
            <w:tcW w:w="4536" w:type="dxa"/>
          </w:tcPr>
          <w:p w14:paraId="6673E915" w14:textId="77777777" w:rsidR="005668AF" w:rsidRPr="00F350A6" w:rsidRDefault="005668AF" w:rsidP="00E51743">
            <w:pPr>
              <w:keepNext/>
              <w:rPr>
                <w:b/>
              </w:rPr>
            </w:pPr>
            <w:r>
              <w:rPr>
                <w:b/>
              </w:rPr>
              <w:t>Results</w:t>
            </w:r>
          </w:p>
        </w:tc>
        <w:tc>
          <w:tcPr>
            <w:tcW w:w="1843" w:type="dxa"/>
          </w:tcPr>
          <w:p w14:paraId="07C1B183" w14:textId="77777777" w:rsidR="005668AF" w:rsidRPr="00F350A6" w:rsidRDefault="005668AF" w:rsidP="00E51743">
            <w:pPr>
              <w:keepNext/>
              <w:rPr>
                <w:b/>
              </w:rPr>
            </w:pPr>
            <w:r>
              <w:rPr>
                <w:b/>
              </w:rPr>
              <w:t>Comments</w:t>
            </w:r>
          </w:p>
        </w:tc>
      </w:tr>
      <w:tr w:rsidR="00360E5F" w:rsidRPr="005668AF" w14:paraId="42146A48" w14:textId="77777777" w:rsidTr="00360E5F">
        <w:trPr>
          <w:cantSplit/>
        </w:trPr>
        <w:tc>
          <w:tcPr>
            <w:tcW w:w="1417" w:type="dxa"/>
          </w:tcPr>
          <w:p w14:paraId="61000C22" w14:textId="10AD46AC" w:rsidR="007741B2" w:rsidRDefault="007741B2" w:rsidP="002747EA">
            <w:r>
              <w:t>Meertens et al 2018</w:t>
            </w:r>
            <w:r w:rsidR="00E51743">
              <w:fldChar w:fldCharType="begin">
                <w:fldData xml:space="preserve">PEVuZE5vdGU+PENpdGU+PEF1dGhvcj5NZWVydGVuczwvQXV0aG9yPjxZZWFyPjIwMTg8L1llYXI+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</w:fldData>
              </w:fldChar>
            </w:r>
            <w:r w:rsidR="002747EA">
              <w:instrText xml:space="preserve"> ADDIN EN.CITE </w:instrText>
            </w:r>
            <w:r w:rsidR="002747EA">
              <w:fldChar w:fldCharType="begin">
                <w:fldData xml:space="preserve">PEVuZE5vdGU+PENpdGU+PEF1dGhvcj5NZWVydGVuczwvQXV0aG9yPjxZZWFyPjIwMTg8L1llYXI+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</w:fldData>
              </w:fldChar>
            </w:r>
            <w:r w:rsidR="002747EA">
              <w:instrText xml:space="preserve"> ADDIN EN.CITE.DATA </w:instrText>
            </w:r>
            <w:r w:rsidR="002747EA">
              <w:fldChar w:fldCharType="end"/>
            </w:r>
            <w:r w:rsidR="00E51743">
              <w:fldChar w:fldCharType="separate"/>
            </w:r>
            <w:r w:rsidR="002747EA" w:rsidRPr="002747EA">
              <w:rPr>
                <w:noProof/>
                <w:vertAlign w:val="superscript"/>
              </w:rPr>
              <w:t>192</w:t>
            </w:r>
            <w:r w:rsidR="00E51743">
              <w:fldChar w:fldCharType="end"/>
            </w:r>
          </w:p>
        </w:tc>
        <w:tc>
          <w:tcPr>
            <w:tcW w:w="1417" w:type="dxa"/>
          </w:tcPr>
          <w:p w14:paraId="59DE5502" w14:textId="14C15690" w:rsidR="007741B2" w:rsidRDefault="007741B2" w:rsidP="005668AF">
            <w:r>
              <w:t>100,000</w:t>
            </w:r>
          </w:p>
        </w:tc>
        <w:tc>
          <w:tcPr>
            <w:tcW w:w="4679" w:type="dxa"/>
          </w:tcPr>
          <w:p w14:paraId="4A2DEAC6" w14:textId="77777777" w:rsidR="007741B2" w:rsidRDefault="007741B2" w:rsidP="00D048E2">
            <w:r w:rsidRPr="007741B2">
              <w:rPr>
                <w:b/>
              </w:rPr>
              <w:t>Aim</w:t>
            </w:r>
            <w:r>
              <w:t>: T</w:t>
            </w:r>
            <w:r w:rsidRPr="007741B2">
              <w:t xml:space="preserve">o predict the impact of advising pregnant women to use calcium supplements (1,000 mg/day) on the number of cases of pre-eclampsia prevented and related health care costs. </w:t>
            </w:r>
          </w:p>
          <w:p w14:paraId="417013B4" w14:textId="26FB60E7" w:rsidR="007741B2" w:rsidRPr="00B85B9A" w:rsidRDefault="007741B2" w:rsidP="007741B2">
            <w:pPr>
              <w:rPr>
                <w:b/>
              </w:rPr>
            </w:pPr>
            <w:r w:rsidRPr="007741B2">
              <w:rPr>
                <w:b/>
              </w:rPr>
              <w:t>Methods</w:t>
            </w:r>
            <w:r>
              <w:t xml:space="preserve">: </w:t>
            </w:r>
            <w:r w:rsidRPr="007741B2">
              <w:t>By use of a decision-analytic model, we assessed the expected impact of advising calcium supplementation to either (1) all pregnant women, (2) women at high risk of developing pre-eclampsia, or (3) women with a low dietary calcium intake compared with current care. Calculations were performed for a hypothetical cohort of 100,000 pregnant women living in a high-income country.</w:t>
            </w:r>
          </w:p>
        </w:tc>
        <w:tc>
          <w:tcPr>
            <w:tcW w:w="4536" w:type="dxa"/>
          </w:tcPr>
          <w:p w14:paraId="03B0C267" w14:textId="2845EFE8" w:rsidR="007741B2" w:rsidRPr="007741B2" w:rsidRDefault="007741B2" w:rsidP="007741B2">
            <w:r w:rsidRPr="007741B2">
              <w:t>The incidence of pre-eclampsia could be reduced by 25%, 8%, or 13% when advising calcium supplementation to all pregnant women, women at high risk of pre-eclampsia, or women with a low dietary calcium intake, respectively. Expected net financial benefits of the three scenarios were of euro4,621,465, euro2,059,165, or euro2,822,115 per 100,000 pregnant women, respectively. Advising pregnant women to use calcium supplements can be expected to cause substantial reductions in the incidence of pre-eclampsia as well as related health care costs. It appears most efficient to advise calcium supplementation to all pregnant women, not subgroups only.</w:t>
            </w:r>
          </w:p>
        </w:tc>
        <w:tc>
          <w:tcPr>
            <w:tcW w:w="1843" w:type="dxa"/>
          </w:tcPr>
          <w:p w14:paraId="2F1E8D03" w14:textId="77777777" w:rsidR="007741B2" w:rsidRPr="005668AF" w:rsidRDefault="007741B2" w:rsidP="005668AF"/>
        </w:tc>
      </w:tr>
    </w:tbl>
    <w:p w14:paraId="6ACF20EC" w14:textId="256ECD5F" w:rsidR="00D150D8" w:rsidRDefault="009C163D" w:rsidP="005719CE">
      <w:pPr>
        <w:pStyle w:val="TableName"/>
        <w:ind w:left="1134" w:hanging="1134"/>
      </w:pPr>
      <w:bookmarkStart w:id="95" w:name="_Toc40956630"/>
      <w:r>
        <w:t xml:space="preserve">Q3 </w:t>
      </w:r>
      <w:r w:rsidR="00D150D8">
        <w:t xml:space="preserve">Harms and benefits of iodine supplementation </w:t>
      </w:r>
      <w:r w:rsidR="00BC1D42">
        <w:t xml:space="preserve">in pregnancy </w:t>
      </w:r>
      <w:r w:rsidR="00D150D8">
        <w:t>— systematic reviews</w:t>
      </w:r>
      <w:bookmarkEnd w:id="95"/>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52: Q3 Harms and benefits of iodine supplementation in pregnancy — systematic reviews"/>
      </w:tblPr>
      <w:tblGrid>
        <w:gridCol w:w="1305"/>
        <w:gridCol w:w="1247"/>
        <w:gridCol w:w="4961"/>
        <w:gridCol w:w="4536"/>
        <w:gridCol w:w="1843"/>
      </w:tblGrid>
      <w:tr w:rsidR="00D150D8" w:rsidRPr="00F350A6" w14:paraId="7E2D8AAF" w14:textId="77777777" w:rsidTr="00E41F5F">
        <w:trPr>
          <w:cantSplit/>
          <w:tblHeader/>
        </w:trPr>
        <w:tc>
          <w:tcPr>
            <w:tcW w:w="1305" w:type="dxa"/>
          </w:tcPr>
          <w:p w14:paraId="272EDBB2" w14:textId="77777777" w:rsidR="00D150D8" w:rsidRPr="00F350A6" w:rsidRDefault="00D150D8" w:rsidP="00D150D8">
            <w:pPr>
              <w:keepNext/>
              <w:rPr>
                <w:b/>
              </w:rPr>
            </w:pPr>
            <w:r>
              <w:rPr>
                <w:b/>
              </w:rPr>
              <w:t>Study ref</w:t>
            </w:r>
          </w:p>
        </w:tc>
        <w:tc>
          <w:tcPr>
            <w:tcW w:w="1247" w:type="dxa"/>
          </w:tcPr>
          <w:p w14:paraId="4BAF0D1C" w14:textId="77777777" w:rsidR="00D150D8" w:rsidRPr="00F350A6" w:rsidRDefault="00D150D8" w:rsidP="00D150D8">
            <w:pPr>
              <w:keepNext/>
              <w:rPr>
                <w:b/>
              </w:rPr>
            </w:pPr>
            <w:r>
              <w:rPr>
                <w:b/>
              </w:rPr>
              <w:t>N</w:t>
            </w:r>
          </w:p>
        </w:tc>
        <w:tc>
          <w:tcPr>
            <w:tcW w:w="4961" w:type="dxa"/>
          </w:tcPr>
          <w:p w14:paraId="1596D606" w14:textId="0273CB04" w:rsidR="00D150D8" w:rsidRPr="00F350A6" w:rsidRDefault="00D150D8" w:rsidP="00DE2A9C">
            <w:pPr>
              <w:keepNext/>
              <w:rPr>
                <w:b/>
              </w:rPr>
            </w:pPr>
            <w:r>
              <w:rPr>
                <w:b/>
              </w:rPr>
              <w:t>Aim/</w:t>
            </w:r>
            <w:r w:rsidRPr="00F350A6">
              <w:rPr>
                <w:b/>
              </w:rPr>
              <w:t>population</w:t>
            </w:r>
            <w:r>
              <w:rPr>
                <w:b/>
              </w:rPr>
              <w:t>/interventions</w:t>
            </w:r>
          </w:p>
        </w:tc>
        <w:tc>
          <w:tcPr>
            <w:tcW w:w="4536" w:type="dxa"/>
          </w:tcPr>
          <w:p w14:paraId="569D5867" w14:textId="77777777" w:rsidR="00D150D8" w:rsidRPr="00F350A6" w:rsidRDefault="00D150D8" w:rsidP="00D150D8">
            <w:pPr>
              <w:keepNext/>
              <w:rPr>
                <w:b/>
              </w:rPr>
            </w:pPr>
            <w:r>
              <w:rPr>
                <w:b/>
              </w:rPr>
              <w:t>Results</w:t>
            </w:r>
          </w:p>
        </w:tc>
        <w:tc>
          <w:tcPr>
            <w:tcW w:w="1843" w:type="dxa"/>
          </w:tcPr>
          <w:p w14:paraId="6D555868" w14:textId="77777777" w:rsidR="00D150D8" w:rsidRPr="00F350A6" w:rsidRDefault="00D150D8" w:rsidP="00D150D8">
            <w:pPr>
              <w:keepNext/>
              <w:rPr>
                <w:b/>
              </w:rPr>
            </w:pPr>
            <w:r>
              <w:rPr>
                <w:b/>
              </w:rPr>
              <w:t>Comments</w:t>
            </w:r>
          </w:p>
        </w:tc>
      </w:tr>
      <w:tr w:rsidR="00D150D8" w:rsidRPr="00D150D8" w14:paraId="19918D1E" w14:textId="77777777" w:rsidTr="00E41F5F">
        <w:trPr>
          <w:cantSplit/>
        </w:trPr>
        <w:tc>
          <w:tcPr>
            <w:tcW w:w="1305" w:type="dxa"/>
          </w:tcPr>
          <w:p w14:paraId="342E53FC" w14:textId="4267ADFF" w:rsidR="00D150D8" w:rsidRPr="00D150D8" w:rsidRDefault="0057113C" w:rsidP="002747EA">
            <w:pPr>
              <w:keepNext/>
            </w:pPr>
            <w:r>
              <w:t>Harding et al 2017</w:t>
            </w:r>
            <w:r w:rsidR="003523C5">
              <w:fldChar w:fldCharType="begin">
                <w:fldData xml:space="preserve">PEVuZE5vdGU+PENpdGU+PEF1dGhvcj5IYXJkaW5nPC9BdXRob3I+PFllYXI+MjAxNzwvWWVhcj48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</w:fldData>
              </w:fldChar>
            </w:r>
            <w:r w:rsidR="002747EA">
              <w:instrText xml:space="preserve"> ADDIN EN.CITE </w:instrText>
            </w:r>
            <w:r w:rsidR="002747EA">
              <w:fldChar w:fldCharType="begin">
                <w:fldData xml:space="preserve">PEVuZE5vdGU+PENpdGU+PEF1dGhvcj5IYXJkaW5nPC9BdXRob3I+PFllYXI+MjAxNzwvWWVhcj48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</w:fldData>
              </w:fldChar>
            </w:r>
            <w:r w:rsidR="002747EA">
              <w:instrText xml:space="preserve"> ADDIN EN.CITE.DATA </w:instrText>
            </w:r>
            <w:r w:rsidR="002747EA">
              <w:fldChar w:fldCharType="end"/>
            </w:r>
            <w:r w:rsidR="003523C5">
              <w:fldChar w:fldCharType="separate"/>
            </w:r>
            <w:r w:rsidR="002747EA" w:rsidRPr="002747EA">
              <w:rPr>
                <w:noProof/>
                <w:vertAlign w:val="superscript"/>
              </w:rPr>
              <w:t>201</w:t>
            </w:r>
            <w:r w:rsidR="003523C5">
              <w:fldChar w:fldCharType="end"/>
            </w:r>
          </w:p>
        </w:tc>
        <w:tc>
          <w:tcPr>
            <w:tcW w:w="1247" w:type="dxa"/>
          </w:tcPr>
          <w:p w14:paraId="5344F3AC" w14:textId="77777777" w:rsidR="00D150D8" w:rsidRDefault="00AF6E6F" w:rsidP="00D150D8">
            <w:pPr>
              <w:keepNext/>
            </w:pPr>
            <w:r>
              <w:t>11 studies</w:t>
            </w:r>
          </w:p>
          <w:p w14:paraId="7058C07D" w14:textId="4A5CB8F7" w:rsidR="00AF6E6F" w:rsidRPr="00D150D8" w:rsidRDefault="00AF6E6F" w:rsidP="00D150D8">
            <w:pPr>
              <w:keepNext/>
            </w:pPr>
            <w:r>
              <w:t>&gt;2,700 women</w:t>
            </w:r>
          </w:p>
        </w:tc>
        <w:tc>
          <w:tcPr>
            <w:tcW w:w="4961" w:type="dxa"/>
          </w:tcPr>
          <w:p w14:paraId="3008A058" w14:textId="25A54409" w:rsidR="008E2876" w:rsidRPr="00A958FD" w:rsidRDefault="008E2876" w:rsidP="00A958FD">
            <w:r w:rsidRPr="00A958FD">
              <w:rPr>
                <w:b/>
              </w:rPr>
              <w:t>Aim</w:t>
            </w:r>
            <w:r>
              <w:t xml:space="preserve">: </w:t>
            </w:r>
            <w:r w:rsidRPr="008E2876">
              <w:t>To assess the benefits and harms of supplementation with iodine, alone or in combination with other vitamins and minerals, for women</w:t>
            </w:r>
            <w:r w:rsidR="00A958FD">
              <w:t xml:space="preserve"> </w:t>
            </w:r>
            <w:r w:rsidRPr="00A958FD">
              <w:t>in the preconceptional, pregnancy or postpartum period on their and their children’s outcomes</w:t>
            </w:r>
          </w:p>
          <w:p w14:paraId="2FF7A5C9" w14:textId="7074B9AF" w:rsidR="00D150D8" w:rsidRPr="00234247" w:rsidRDefault="008E2876" w:rsidP="00B94D4E">
            <w:r w:rsidRPr="006A2344">
              <w:rPr>
                <w:b/>
              </w:rPr>
              <w:t>Population</w:t>
            </w:r>
            <w:r>
              <w:t>:</w:t>
            </w:r>
            <w:r w:rsidR="00234247">
              <w:t xml:space="preserve"> </w:t>
            </w:r>
            <w:r w:rsidR="00234247" w:rsidRPr="00234247">
              <w:t>women during the preconception, pregnancy and postpartum period</w:t>
            </w:r>
          </w:p>
          <w:p w14:paraId="4A9FED4E" w14:textId="38F87809" w:rsidR="008E2876" w:rsidRDefault="008E2876" w:rsidP="00A958FD">
            <w:r w:rsidRPr="00B94D4E">
              <w:rPr>
                <w:b/>
              </w:rPr>
              <w:t>Settings</w:t>
            </w:r>
            <w:r>
              <w:t xml:space="preserve">: </w:t>
            </w:r>
            <w:r w:rsidR="00A958FD">
              <w:t>S</w:t>
            </w:r>
            <w:r w:rsidR="00A958FD" w:rsidRPr="00B94D4E">
              <w:t>ettings with mild to moderate iodine deficiency</w:t>
            </w:r>
            <w:r w:rsidR="00A41B56" w:rsidRPr="00B94D4E">
              <w:t xml:space="preserve"> (</w:t>
            </w:r>
            <w:r w:rsidR="00B94D4E" w:rsidRPr="00B94D4E">
              <w:t>Denmark, Germany, Morocco, New Zealand, Thailand, Zaire)</w:t>
            </w:r>
          </w:p>
          <w:p w14:paraId="17DD625D" w14:textId="01D13E05" w:rsidR="008E2876" w:rsidRPr="00D150D8" w:rsidRDefault="008E2876" w:rsidP="00AF6E6F">
            <w:r w:rsidRPr="00B94D4E">
              <w:rPr>
                <w:b/>
              </w:rPr>
              <w:t>Intervention</w:t>
            </w:r>
            <w:r>
              <w:t xml:space="preserve">: </w:t>
            </w:r>
            <w:r w:rsidR="00AF6E6F" w:rsidRPr="00AF6E6F">
              <w:t>any supplement containing iodine versus same supplement without io</w:t>
            </w:r>
            <w:r w:rsidR="00AF6E6F">
              <w:t>dine or no intervention/placebo</w:t>
            </w:r>
          </w:p>
        </w:tc>
        <w:tc>
          <w:tcPr>
            <w:tcW w:w="4536" w:type="dxa"/>
          </w:tcPr>
          <w:p w14:paraId="502FD354" w14:textId="77777777" w:rsidR="00A958FD" w:rsidRDefault="00A958FD" w:rsidP="00A958FD">
            <w:r>
              <w:t>Intervention vs control:</w:t>
            </w:r>
          </w:p>
          <w:p w14:paraId="151C8F9D" w14:textId="4A2B60D8" w:rsidR="00B94D4E" w:rsidRDefault="00B94D4E" w:rsidP="00B94D4E">
            <w:pPr>
              <w:pStyle w:val="bullet"/>
            </w:pPr>
            <w:r>
              <w:t>H</w:t>
            </w:r>
            <w:r w:rsidRPr="00A958FD">
              <w:t>ypothyroidism in pregnancy or postpartum (pregnancy: average RR 1.90; 95%CI 0.57 to 6.38, one trial, 365 w</w:t>
            </w:r>
            <w:r>
              <w:t>omen, low-</w:t>
            </w:r>
            <w:r w:rsidR="00FB2A6C">
              <w:t>certainty</w:t>
            </w:r>
            <w:r>
              <w:t xml:space="preserve"> evidence, and </w:t>
            </w:r>
          </w:p>
          <w:p w14:paraId="03BE3203" w14:textId="1148F172" w:rsidR="00B94D4E" w:rsidRPr="00721A55" w:rsidRDefault="00B94D4E" w:rsidP="00B94D4E">
            <w:pPr>
              <w:pStyle w:val="bullet"/>
            </w:pPr>
            <w:r>
              <w:t>Hypothyroidism postpartum: average RR 0.44</w:t>
            </w:r>
            <w:r w:rsidRPr="00A958FD">
              <w:t xml:space="preserve"> </w:t>
            </w:r>
            <w:r>
              <w:t>(0.06 to 3.42)</w:t>
            </w:r>
            <w:r w:rsidRPr="00A958FD">
              <w:t xml:space="preserve"> </w:t>
            </w:r>
            <w:r>
              <w:t>(3</w:t>
            </w:r>
            <w:r w:rsidRPr="00A958FD">
              <w:t xml:space="preserve"> </w:t>
            </w:r>
            <w:r w:rsidRPr="00721A55">
              <w:t xml:space="preserve">studies; n= </w:t>
            </w:r>
            <w:r w:rsidRPr="00721A55">
              <w:rPr>
                <w:lang w:val="en-AU"/>
              </w:rPr>
              <w:t>540 women</w:t>
            </w:r>
            <w:r w:rsidRPr="00721A55">
              <w:t xml:space="preserve">; </w:t>
            </w:r>
            <w:r w:rsidRPr="00721A55">
              <w:rPr>
                <w:lang w:val="en-AU"/>
              </w:rPr>
              <w:t>low-</w:t>
            </w:r>
            <w:r w:rsidR="00FB2A6C">
              <w:rPr>
                <w:lang w:val="en-AU"/>
              </w:rPr>
              <w:t>certainty</w:t>
            </w:r>
            <w:r>
              <w:rPr>
                <w:lang w:val="en-AU"/>
              </w:rPr>
              <w:t>)</w:t>
            </w:r>
          </w:p>
          <w:p w14:paraId="32914481" w14:textId="1CDFD21F" w:rsidR="00B94D4E" w:rsidRDefault="00B94D4E" w:rsidP="00B94D4E">
            <w:pPr>
              <w:pStyle w:val="bullet"/>
            </w:pPr>
            <w:r>
              <w:t xml:space="preserve">Preterm birth: </w:t>
            </w:r>
            <w:r w:rsidRPr="00A958FD">
              <w:t>average RR 0.71</w:t>
            </w:r>
            <w:r>
              <w:t xml:space="preserve"> (CI 0.30 to 1.66)</w:t>
            </w:r>
            <w:r w:rsidRPr="00A958FD">
              <w:t xml:space="preserve"> </w:t>
            </w:r>
            <w:r>
              <w:t>(2 studies; n=</w:t>
            </w:r>
            <w:r w:rsidRPr="00A958FD">
              <w:t>376</w:t>
            </w:r>
            <w:r>
              <w:t xml:space="preserve">; </w:t>
            </w:r>
            <w:r w:rsidRPr="00A958FD">
              <w:t>low-</w:t>
            </w:r>
            <w:r w:rsidR="00FB2A6C">
              <w:t>certainty</w:t>
            </w:r>
            <w:r w:rsidRPr="00A958FD">
              <w:t xml:space="preserve">) </w:t>
            </w:r>
          </w:p>
          <w:p w14:paraId="09FDD12C" w14:textId="1E5F9AE6" w:rsidR="00B94D4E" w:rsidRDefault="00B94D4E" w:rsidP="00B94D4E">
            <w:pPr>
              <w:pStyle w:val="bullet"/>
            </w:pPr>
            <w:r>
              <w:t>E</w:t>
            </w:r>
            <w:r w:rsidRPr="00A958FD">
              <w:t>levated thyroid peroxidase antibodies (TPOab)</w:t>
            </w:r>
            <w:r>
              <w:t xml:space="preserve"> in pregnancy: a</w:t>
            </w:r>
            <w:r w:rsidRPr="00A958FD">
              <w:t>verage RR 0.95</w:t>
            </w:r>
            <w:r>
              <w:t xml:space="preserve"> (0.44 to 2.07)</w:t>
            </w:r>
            <w:r w:rsidRPr="00A958FD">
              <w:t xml:space="preserve"> </w:t>
            </w:r>
            <w:r>
              <w:t>(1 study; n=</w:t>
            </w:r>
            <w:r w:rsidRPr="00A958FD">
              <w:t>359</w:t>
            </w:r>
            <w:r>
              <w:t>;</w:t>
            </w:r>
            <w:r w:rsidRPr="00A958FD">
              <w:t xml:space="preserve"> low-</w:t>
            </w:r>
            <w:r w:rsidR="00FB2A6C">
              <w:t>certainty</w:t>
            </w:r>
            <w:r>
              <w:t>)</w:t>
            </w:r>
            <w:r w:rsidRPr="00A958FD">
              <w:t xml:space="preserve"> </w:t>
            </w:r>
          </w:p>
          <w:p w14:paraId="694E4353" w14:textId="5284E8D9" w:rsidR="00B94D4E" w:rsidRDefault="00B94D4E" w:rsidP="00B94D4E">
            <w:pPr>
              <w:pStyle w:val="bullet"/>
            </w:pPr>
            <w:r>
              <w:t>E</w:t>
            </w:r>
            <w:r w:rsidRPr="00A958FD">
              <w:t xml:space="preserve">levated </w:t>
            </w:r>
            <w:r>
              <w:t xml:space="preserve">TPOab postpartum: </w:t>
            </w:r>
            <w:r w:rsidRPr="00A958FD">
              <w:t>average RR 1.01</w:t>
            </w:r>
            <w:r>
              <w:t xml:space="preserve"> (</w:t>
            </w:r>
            <w:r w:rsidRPr="00A958FD">
              <w:t>0.78</w:t>
            </w:r>
            <w:r>
              <w:t xml:space="preserve"> to 1.30)</w:t>
            </w:r>
            <w:r w:rsidRPr="00A958FD">
              <w:t xml:space="preserve"> </w:t>
            </w:r>
            <w:r>
              <w:t>(3 studies; n=</w:t>
            </w:r>
            <w:r w:rsidRPr="00A958FD">
              <w:t xml:space="preserve">397 </w:t>
            </w:r>
            <w:r>
              <w:t xml:space="preserve">; </w:t>
            </w:r>
            <w:r w:rsidRPr="00A958FD">
              <w:t>low-</w:t>
            </w:r>
            <w:r w:rsidR="00FB2A6C">
              <w:t>certainty</w:t>
            </w:r>
            <w:r>
              <w:t>)</w:t>
            </w:r>
          </w:p>
          <w:p w14:paraId="27D9F9AC" w14:textId="3AFB0658" w:rsidR="00B94D4E" w:rsidRDefault="00B94D4E" w:rsidP="00B94D4E">
            <w:pPr>
              <w:pStyle w:val="bullet"/>
            </w:pPr>
            <w:r>
              <w:t>H</w:t>
            </w:r>
            <w:r w:rsidRPr="00A958FD">
              <w:t>yperthyroidism in pregnancy</w:t>
            </w:r>
            <w:r>
              <w:t xml:space="preserve">: </w:t>
            </w:r>
            <w:r w:rsidRPr="00A958FD">
              <w:t>average RR 1.90</w:t>
            </w:r>
            <w:r>
              <w:t xml:space="preserve"> (</w:t>
            </w:r>
            <w:r w:rsidRPr="00A958FD">
              <w:t>0.57 to 6.38</w:t>
            </w:r>
            <w:r>
              <w:t>)</w:t>
            </w:r>
            <w:r w:rsidRPr="00A958FD">
              <w:t xml:space="preserve"> </w:t>
            </w:r>
            <w:r>
              <w:t>(1</w:t>
            </w:r>
            <w:r w:rsidRPr="00A958FD">
              <w:t xml:space="preserve"> </w:t>
            </w:r>
            <w:r>
              <w:t xml:space="preserve">study; n=365; </w:t>
            </w:r>
            <w:r w:rsidRPr="00A958FD">
              <w:t>low-</w:t>
            </w:r>
            <w:r w:rsidR="00FB2A6C">
              <w:t>certainty</w:t>
            </w:r>
            <w:r>
              <w:t>)</w:t>
            </w:r>
          </w:p>
          <w:p w14:paraId="537B8C97" w14:textId="6AF8EED6" w:rsidR="00BD3F42" w:rsidRDefault="00BD3F42" w:rsidP="00B94D4E">
            <w:pPr>
              <w:pStyle w:val="bullet"/>
            </w:pPr>
            <w:r>
              <w:t>P</w:t>
            </w:r>
            <w:r w:rsidR="00A958FD" w:rsidRPr="00A958FD">
              <w:t>ostpartum hyperthyroidism</w:t>
            </w:r>
            <w:r>
              <w:t xml:space="preserve">: </w:t>
            </w:r>
            <w:r w:rsidR="00A958FD" w:rsidRPr="00A958FD">
              <w:t xml:space="preserve">average </w:t>
            </w:r>
            <w:r>
              <w:t>RR</w:t>
            </w:r>
            <w:r w:rsidR="00A958FD">
              <w:t xml:space="preserve"> </w:t>
            </w:r>
            <w:r w:rsidR="00A958FD" w:rsidRPr="00A958FD">
              <w:t>0.32</w:t>
            </w:r>
            <w:r>
              <w:t xml:space="preserve"> (0.11 to 0.91)</w:t>
            </w:r>
            <w:r w:rsidR="00A958FD" w:rsidRPr="00A958FD">
              <w:t xml:space="preserve"> </w:t>
            </w:r>
            <w:r>
              <w:t>(3 studies</w:t>
            </w:r>
            <w:r w:rsidR="00A958FD" w:rsidRPr="00A958FD">
              <w:t xml:space="preserve">, </w:t>
            </w:r>
            <w:r>
              <w:t>n=</w:t>
            </w:r>
            <w:r w:rsidR="00A958FD" w:rsidRPr="00A958FD">
              <w:t>543</w:t>
            </w:r>
            <w:r>
              <w:t>;</w:t>
            </w:r>
            <w:r w:rsidR="00A958FD" w:rsidRPr="00A958FD">
              <w:t xml:space="preserve"> low-</w:t>
            </w:r>
            <w:r w:rsidR="00FB2A6C">
              <w:t>certainty</w:t>
            </w:r>
            <w:r w:rsidR="00A958FD" w:rsidRPr="00A958FD">
              <w:t xml:space="preserve">) </w:t>
            </w:r>
          </w:p>
          <w:p w14:paraId="23135371" w14:textId="0289DD4D" w:rsidR="00D150D8" w:rsidRPr="00D150D8" w:rsidRDefault="00BD3F42" w:rsidP="00FF3C23">
            <w:pPr>
              <w:pStyle w:val="bullet"/>
            </w:pPr>
            <w:r>
              <w:t>D</w:t>
            </w:r>
            <w:r w:rsidR="00A958FD" w:rsidRPr="00A958FD">
              <w:t>igestive intolerance in pregnancy</w:t>
            </w:r>
            <w:r>
              <w:t>:</w:t>
            </w:r>
            <w:r w:rsidR="00A958FD">
              <w:t xml:space="preserve"> </w:t>
            </w:r>
            <w:r w:rsidR="00A958FD" w:rsidRPr="00A958FD">
              <w:t>average RR</w:t>
            </w:r>
            <w:r>
              <w:t> </w:t>
            </w:r>
            <w:r w:rsidR="00A958FD" w:rsidRPr="00A958FD">
              <w:t>15.33</w:t>
            </w:r>
            <w:r>
              <w:t xml:space="preserve"> (</w:t>
            </w:r>
            <w:r w:rsidR="00A958FD" w:rsidRPr="00A958FD">
              <w:t>2.07 to 113.70</w:t>
            </w:r>
            <w:r>
              <w:t>) (1</w:t>
            </w:r>
            <w:r w:rsidR="00A958FD" w:rsidRPr="00A958FD">
              <w:t xml:space="preserve"> </w:t>
            </w:r>
            <w:r>
              <w:t>study; n=</w:t>
            </w:r>
            <w:r w:rsidR="00A958FD" w:rsidRPr="00A958FD">
              <w:t>76</w:t>
            </w:r>
            <w:r>
              <w:t>;</w:t>
            </w:r>
            <w:r w:rsidR="00A958FD" w:rsidRPr="00A958FD">
              <w:t xml:space="preserve"> very low-</w:t>
            </w:r>
            <w:r w:rsidR="00FB2A6C">
              <w:t>certainty</w:t>
            </w:r>
            <w:r w:rsidR="00B94D4E">
              <w:t>)</w:t>
            </w:r>
          </w:p>
        </w:tc>
        <w:tc>
          <w:tcPr>
            <w:tcW w:w="1843" w:type="dxa"/>
          </w:tcPr>
          <w:p w14:paraId="3774DEBB" w14:textId="77777777" w:rsidR="00D150D8" w:rsidRPr="00D150D8" w:rsidRDefault="00D150D8" w:rsidP="00D150D8">
            <w:pPr>
              <w:keepNext/>
            </w:pPr>
          </w:p>
        </w:tc>
      </w:tr>
      <w:tr w:rsidR="00412299" w:rsidRPr="00D150D8" w14:paraId="6AAA0886" w14:textId="77777777" w:rsidTr="00E41F5F">
        <w:trPr>
          <w:cantSplit/>
        </w:trPr>
        <w:tc>
          <w:tcPr>
            <w:tcW w:w="1305" w:type="dxa"/>
          </w:tcPr>
          <w:p w14:paraId="48261323" w14:textId="1184D8CA" w:rsidR="00412299" w:rsidRDefault="00412299" w:rsidP="003523C5">
            <w:pPr>
              <w:keepNext/>
            </w:pPr>
            <w:r>
              <w:t>Farebrother et al 2018</w:t>
            </w:r>
            <w:r w:rsidR="003523C5">
              <w:fldChar w:fldCharType="begin">
                <w:fldData xml:space="preserve">PEVuZE5vdGU+PENpdGU+PEF1dGhvcj5GYXJlYnJvdGhlcjwvQXV0aG9yPjxZZWFyPjIwMTg8L1ll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</w:fldData>
              </w:fldChar>
            </w:r>
            <w:r w:rsidR="002747EA">
              <w:instrText xml:space="preserve"> ADDIN EN.CITE </w:instrText>
            </w:r>
            <w:r w:rsidR="002747EA">
              <w:fldChar w:fldCharType="begin">
                <w:fldData xml:space="preserve">PEVuZE5vdGU+PENpdGU+PEF1dGhvcj5GYXJlYnJvdGhlcjwvQXV0aG9yPjxZZWFyPjIwMTg8L1ll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</w:fldData>
              </w:fldChar>
            </w:r>
            <w:r w:rsidR="002747EA">
              <w:instrText xml:space="preserve"> ADDIN EN.CITE.DATA </w:instrText>
            </w:r>
            <w:r w:rsidR="002747EA">
              <w:fldChar w:fldCharType="end"/>
            </w:r>
            <w:r w:rsidR="003523C5">
              <w:fldChar w:fldCharType="separate"/>
            </w:r>
            <w:r w:rsidR="002747EA" w:rsidRPr="002747EA">
              <w:rPr>
                <w:noProof/>
                <w:vertAlign w:val="superscript"/>
              </w:rPr>
              <w:t>202</w:t>
            </w:r>
            <w:r w:rsidR="003523C5">
              <w:fldChar w:fldCharType="end"/>
            </w:r>
          </w:p>
          <w:p w14:paraId="4F60D841" w14:textId="77B8F031" w:rsidR="00DE2A9C" w:rsidRPr="00D150D8" w:rsidRDefault="00DE2A9C" w:rsidP="003523C5">
            <w:pPr>
              <w:keepNext/>
            </w:pPr>
            <w:r>
              <w:t>Australia, China, France, India, Thailand</w:t>
            </w:r>
          </w:p>
        </w:tc>
        <w:tc>
          <w:tcPr>
            <w:tcW w:w="1247" w:type="dxa"/>
          </w:tcPr>
          <w:p w14:paraId="3A76B48F" w14:textId="77777777" w:rsidR="00412299" w:rsidRDefault="006A2344" w:rsidP="00D150D8">
            <w:pPr>
              <w:keepNext/>
            </w:pPr>
            <w:r>
              <w:t>4 studies</w:t>
            </w:r>
          </w:p>
          <w:p w14:paraId="51551E71" w14:textId="76F9B24E" w:rsidR="006A2344" w:rsidRPr="00D150D8" w:rsidRDefault="006A2344" w:rsidP="00D150D8">
            <w:pPr>
              <w:keepNext/>
            </w:pPr>
            <w:r>
              <w:t>783 women</w:t>
            </w:r>
          </w:p>
        </w:tc>
        <w:tc>
          <w:tcPr>
            <w:tcW w:w="4961" w:type="dxa"/>
          </w:tcPr>
          <w:p w14:paraId="5E635226" w14:textId="22A0F46B" w:rsidR="00412299" w:rsidRPr="00A41B56" w:rsidRDefault="008E2876" w:rsidP="00A41B56">
            <w:r w:rsidRPr="00A41B56">
              <w:rPr>
                <w:b/>
              </w:rPr>
              <w:t>Aim</w:t>
            </w:r>
            <w:r>
              <w:t xml:space="preserve">: </w:t>
            </w:r>
            <w:r w:rsidR="00A41B56" w:rsidRPr="00A41B56">
              <w:t>to assess the effects of iodine fortification or supplementation on prenatal and postnatal growth outcomes in noncretinous</w:t>
            </w:r>
            <w:r w:rsidR="00A41B56">
              <w:t xml:space="preserve"> </w:t>
            </w:r>
            <w:r w:rsidR="00A41B56" w:rsidRPr="00A41B56">
              <w:rPr>
                <w:rFonts w:ascii="Helvetica" w:hAnsi="Helvetica"/>
              </w:rPr>
              <w:t>children</w:t>
            </w:r>
          </w:p>
          <w:p w14:paraId="53C67609" w14:textId="4FE251C7" w:rsidR="008E2876" w:rsidRDefault="008E2876" w:rsidP="00D150D8">
            <w:pPr>
              <w:keepNext/>
            </w:pPr>
            <w:r w:rsidRPr="00067F8E">
              <w:rPr>
                <w:b/>
              </w:rPr>
              <w:t>Population</w:t>
            </w:r>
            <w:r>
              <w:t>:</w:t>
            </w:r>
            <w:r w:rsidR="00067F8E">
              <w:t xml:space="preserve"> Pregnant women</w:t>
            </w:r>
            <w:r w:rsidR="00ED6E11">
              <w:t xml:space="preserve"> with mild to moderate iodine deficiency</w:t>
            </w:r>
          </w:p>
          <w:p w14:paraId="497DA3F3" w14:textId="38EDDE3E" w:rsidR="008E2876" w:rsidRPr="006A2344" w:rsidRDefault="008E2876" w:rsidP="00D150D8">
            <w:pPr>
              <w:keepNext/>
              <w:rPr>
                <w:b/>
              </w:rPr>
            </w:pPr>
            <w:r w:rsidRPr="006A2344">
              <w:rPr>
                <w:b/>
              </w:rPr>
              <w:t>Intervention</w:t>
            </w:r>
            <w:r>
              <w:t xml:space="preserve">: </w:t>
            </w:r>
            <w:r w:rsidR="006A2344">
              <w:t xml:space="preserve">150–200 </w:t>
            </w:r>
            <w:r w:rsidR="006A2344">
              <w:rPr>
                <w:rFonts w:ascii="Times" w:hAnsi="Times"/>
              </w:rPr>
              <w:sym w:font="Symbol" w:char="F06D"/>
            </w:r>
            <w:r w:rsidR="006A2344" w:rsidRPr="00D741EF">
              <w:t>g</w:t>
            </w:r>
            <w:r w:rsidR="006A2344">
              <w:t>/day (for 30 days in one study and from enrolment until birth or 3 months postpartum in the others)</w:t>
            </w:r>
          </w:p>
        </w:tc>
        <w:tc>
          <w:tcPr>
            <w:tcW w:w="4536" w:type="dxa"/>
          </w:tcPr>
          <w:p w14:paraId="0078F0CE" w14:textId="77777777" w:rsidR="00412299" w:rsidRDefault="00E25DF1" w:rsidP="00D150D8">
            <w:pPr>
              <w:keepNext/>
            </w:pPr>
            <w:r>
              <w:t>Intervention vs control:</w:t>
            </w:r>
          </w:p>
          <w:p w14:paraId="74078561" w14:textId="5CA35FDF" w:rsidR="00E25DF1" w:rsidRPr="00D150D8" w:rsidRDefault="00E25DF1" w:rsidP="00E41F5F">
            <w:pPr>
              <w:pStyle w:val="bullet"/>
            </w:pPr>
            <w:r>
              <w:t xml:space="preserve">Birthweight: </w:t>
            </w:r>
            <w:r w:rsidR="00590213">
              <w:t>MD –13.75 (–212.46 to 184.97) (4</w:t>
            </w:r>
            <w:r w:rsidR="00E41F5F">
              <w:t> </w:t>
            </w:r>
            <w:r w:rsidR="00590213">
              <w:t>studies; n=1,743)</w:t>
            </w:r>
          </w:p>
        </w:tc>
        <w:tc>
          <w:tcPr>
            <w:tcW w:w="1843" w:type="dxa"/>
          </w:tcPr>
          <w:p w14:paraId="5F94CDDA" w14:textId="10B3485B" w:rsidR="00412299" w:rsidRPr="00D150D8" w:rsidRDefault="00EE1741" w:rsidP="002747EA">
            <w:pPr>
              <w:keepNext/>
            </w:pPr>
            <w:r>
              <w:t>Overlap of two studies with Harding et al 2017</w:t>
            </w:r>
            <w:r w:rsidR="003523C5">
              <w:fldChar w:fldCharType="begin">
                <w:fldData xml:space="preserve">PEVuZE5vdGU+PENpdGU+PEF1dGhvcj5IYXJkaW5nPC9BdXRob3I+PFllYXI+MjAxNzwvWWVhcj48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</w:fldData>
              </w:fldChar>
            </w:r>
            <w:r w:rsidR="002747EA">
              <w:instrText xml:space="preserve"> ADDIN EN.CITE </w:instrText>
            </w:r>
            <w:r w:rsidR="002747EA">
              <w:fldChar w:fldCharType="begin">
                <w:fldData xml:space="preserve">PEVuZE5vdGU+PENpdGU+PEF1dGhvcj5IYXJkaW5nPC9BdXRob3I+PFllYXI+MjAxNzwvWWVhcj48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</w:fldData>
              </w:fldChar>
            </w:r>
            <w:r w:rsidR="002747EA">
              <w:instrText xml:space="preserve"> ADDIN EN.CITE.DATA </w:instrText>
            </w:r>
            <w:r w:rsidR="002747EA">
              <w:fldChar w:fldCharType="end"/>
            </w:r>
            <w:r w:rsidR="003523C5">
              <w:fldChar w:fldCharType="separate"/>
            </w:r>
            <w:r w:rsidR="002747EA" w:rsidRPr="002747EA">
              <w:rPr>
                <w:noProof/>
                <w:vertAlign w:val="superscript"/>
              </w:rPr>
              <w:t>201</w:t>
            </w:r>
            <w:r w:rsidR="003523C5">
              <w:fldChar w:fldCharType="end"/>
            </w:r>
          </w:p>
        </w:tc>
      </w:tr>
    </w:tbl>
    <w:p w14:paraId="7FDF81ED" w14:textId="26C9890F" w:rsidR="00D150D8" w:rsidRPr="009740A7" w:rsidRDefault="009C163D" w:rsidP="00932C6D">
      <w:pPr>
        <w:pStyle w:val="TableName"/>
      </w:pPr>
      <w:bookmarkStart w:id="96" w:name="_Toc40956631"/>
      <w:r>
        <w:t xml:space="preserve">Q3 </w:t>
      </w:r>
      <w:r w:rsidR="00D150D8">
        <w:t xml:space="preserve">Harms and benefits of iodine supplementation </w:t>
      </w:r>
      <w:r w:rsidR="00BC1D42">
        <w:t xml:space="preserve">in pregnancy </w:t>
      </w:r>
      <w:r w:rsidR="00D150D8">
        <w:t xml:space="preserve">— </w:t>
      </w:r>
      <w:r w:rsidR="00D56FB3">
        <w:t>RCT</w:t>
      </w:r>
      <w:r w:rsidR="00D150D8">
        <w:t>s</w:t>
      </w:r>
      <w:bookmarkEnd w:id="96"/>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53: Q3 Harms and benefits of iodine supplementation in pregnancy — RCTs"/>
      </w:tblPr>
      <w:tblGrid>
        <w:gridCol w:w="1305"/>
        <w:gridCol w:w="1528"/>
        <w:gridCol w:w="4680"/>
        <w:gridCol w:w="4536"/>
        <w:gridCol w:w="1843"/>
      </w:tblGrid>
      <w:tr w:rsidR="00D150D8" w:rsidRPr="00F350A6" w14:paraId="36C94A7B" w14:textId="77777777" w:rsidTr="005719CE">
        <w:trPr>
          <w:cantSplit/>
          <w:tblHeader/>
        </w:trPr>
        <w:tc>
          <w:tcPr>
            <w:tcW w:w="1305" w:type="dxa"/>
          </w:tcPr>
          <w:p w14:paraId="3C884C9F" w14:textId="77777777" w:rsidR="00D150D8" w:rsidRPr="00F350A6" w:rsidRDefault="00D150D8" w:rsidP="00D150D8">
            <w:pPr>
              <w:keepNext/>
              <w:rPr>
                <w:b/>
              </w:rPr>
            </w:pPr>
            <w:r>
              <w:rPr>
                <w:b/>
              </w:rPr>
              <w:t>Study ref</w:t>
            </w:r>
          </w:p>
        </w:tc>
        <w:tc>
          <w:tcPr>
            <w:tcW w:w="1528" w:type="dxa"/>
          </w:tcPr>
          <w:p w14:paraId="53F03C6A" w14:textId="77777777" w:rsidR="00D150D8" w:rsidRPr="00F350A6" w:rsidRDefault="00D150D8" w:rsidP="00D150D8">
            <w:pPr>
              <w:keepNext/>
              <w:rPr>
                <w:b/>
              </w:rPr>
            </w:pPr>
            <w:r>
              <w:rPr>
                <w:b/>
              </w:rPr>
              <w:t>N</w:t>
            </w:r>
          </w:p>
        </w:tc>
        <w:tc>
          <w:tcPr>
            <w:tcW w:w="4680" w:type="dxa"/>
          </w:tcPr>
          <w:p w14:paraId="424A8161" w14:textId="309EDC1C" w:rsidR="00D150D8" w:rsidRPr="00F350A6" w:rsidRDefault="00D150D8" w:rsidP="00DE2A9C">
            <w:pPr>
              <w:keepNext/>
              <w:rPr>
                <w:b/>
              </w:rPr>
            </w:pPr>
            <w:r>
              <w:rPr>
                <w:b/>
              </w:rPr>
              <w:t>Aim/</w:t>
            </w:r>
            <w:r w:rsidRPr="00F350A6">
              <w:rPr>
                <w:b/>
              </w:rPr>
              <w:t>population</w:t>
            </w:r>
            <w:r>
              <w:rPr>
                <w:b/>
              </w:rPr>
              <w:t>/intervention</w:t>
            </w:r>
          </w:p>
        </w:tc>
        <w:tc>
          <w:tcPr>
            <w:tcW w:w="4536" w:type="dxa"/>
          </w:tcPr>
          <w:p w14:paraId="3F523C08" w14:textId="77777777" w:rsidR="00D150D8" w:rsidRPr="00F350A6" w:rsidRDefault="00D150D8" w:rsidP="00D150D8">
            <w:pPr>
              <w:keepNext/>
              <w:rPr>
                <w:b/>
              </w:rPr>
            </w:pPr>
            <w:r>
              <w:rPr>
                <w:b/>
              </w:rPr>
              <w:t>Results</w:t>
            </w:r>
          </w:p>
        </w:tc>
        <w:tc>
          <w:tcPr>
            <w:tcW w:w="1843" w:type="dxa"/>
          </w:tcPr>
          <w:p w14:paraId="50D5D7EC" w14:textId="77777777" w:rsidR="00D150D8" w:rsidRPr="00F350A6" w:rsidRDefault="00D150D8" w:rsidP="00D150D8">
            <w:pPr>
              <w:keepNext/>
              <w:rPr>
                <w:b/>
              </w:rPr>
            </w:pPr>
            <w:r>
              <w:rPr>
                <w:b/>
              </w:rPr>
              <w:t>Comments</w:t>
            </w:r>
          </w:p>
        </w:tc>
      </w:tr>
      <w:tr w:rsidR="00CA78D5" w:rsidRPr="00D150D8" w14:paraId="0AA76FBD" w14:textId="77777777" w:rsidTr="005719CE">
        <w:trPr>
          <w:cantSplit/>
        </w:trPr>
        <w:tc>
          <w:tcPr>
            <w:tcW w:w="1305" w:type="dxa"/>
          </w:tcPr>
          <w:p w14:paraId="02318775" w14:textId="76908703" w:rsidR="00CA78D5" w:rsidRDefault="00CA78D5" w:rsidP="003523C5">
            <w:pPr>
              <w:keepNext/>
            </w:pPr>
            <w:r>
              <w:t>Censi et al 2019</w:t>
            </w:r>
            <w:r w:rsidR="00D07346">
              <w:fldChar w:fldCharType="begin">
                <w:fldData xml:space="preserve">PEVuZE5vdGU+PENpdGU+PEF1dGhvcj5DZW5zaTwvQXV0aG9yPjxZZWFyPjIwMTk8L1llYXI+PFJl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</w:fldData>
              </w:fldChar>
            </w:r>
            <w:r w:rsidR="002747EA">
              <w:instrText xml:space="preserve"> ADDIN EN.CITE </w:instrText>
            </w:r>
            <w:r w:rsidR="002747EA">
              <w:fldChar w:fldCharType="begin">
                <w:fldData xml:space="preserve">PEVuZE5vdGU+PENpdGU+PEF1dGhvcj5DZW5zaTwvQXV0aG9yPjxZZWFyPjIwMTk8L1llYXI+PFJl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</w:fldData>
              </w:fldChar>
            </w:r>
            <w:r w:rsidR="002747EA">
              <w:instrText xml:space="preserve"> ADDIN EN.CITE.DATA </w:instrText>
            </w:r>
            <w:r w:rsidR="002747EA">
              <w:fldChar w:fldCharType="end"/>
            </w:r>
            <w:r w:rsidR="00D07346">
              <w:fldChar w:fldCharType="separate"/>
            </w:r>
            <w:r w:rsidR="002747EA" w:rsidRPr="002747EA">
              <w:rPr>
                <w:noProof/>
                <w:vertAlign w:val="superscript"/>
              </w:rPr>
              <w:t>204</w:t>
            </w:r>
            <w:r w:rsidR="00D07346">
              <w:fldChar w:fldCharType="end"/>
            </w:r>
          </w:p>
          <w:p w14:paraId="1A28BB79" w14:textId="41264149" w:rsidR="00CA78D5" w:rsidRDefault="00CA78D5" w:rsidP="003523C5">
            <w:pPr>
              <w:keepNext/>
            </w:pPr>
            <w:r>
              <w:t>Italy</w:t>
            </w:r>
          </w:p>
        </w:tc>
        <w:tc>
          <w:tcPr>
            <w:tcW w:w="1528" w:type="dxa"/>
          </w:tcPr>
          <w:p w14:paraId="721B1D22" w14:textId="77777777" w:rsidR="00CA78D5" w:rsidRDefault="00CA78D5" w:rsidP="00D150D8">
            <w:pPr>
              <w:keepNext/>
            </w:pPr>
            <w:r>
              <w:t>52 intervention</w:t>
            </w:r>
          </w:p>
          <w:p w14:paraId="27ACD837" w14:textId="5BE3F9C4" w:rsidR="00CA78D5" w:rsidRDefault="00CA78D5" w:rsidP="00D150D8">
            <w:pPr>
              <w:keepNext/>
            </w:pPr>
            <w:r>
              <w:t>38 control</w:t>
            </w:r>
          </w:p>
        </w:tc>
        <w:tc>
          <w:tcPr>
            <w:tcW w:w="4680" w:type="dxa"/>
          </w:tcPr>
          <w:p w14:paraId="53F1C532" w14:textId="0168639A" w:rsidR="00CA78D5" w:rsidRDefault="00CA78D5" w:rsidP="00F30291">
            <w:r w:rsidRPr="005719CE">
              <w:rPr>
                <w:b/>
              </w:rPr>
              <w:t>Aim</w:t>
            </w:r>
            <w:r>
              <w:t xml:space="preserve">: To assess the efficacy of iodine supplementation during pregnancy </w:t>
            </w:r>
            <w:r w:rsidRPr="00CA78D5">
              <w:t>in areas with mild-to-moderate iodine deficiency</w:t>
            </w:r>
            <w:r>
              <w:t>.</w:t>
            </w:r>
          </w:p>
          <w:p w14:paraId="584722B9" w14:textId="510C5F63" w:rsidR="00CA78D5" w:rsidRDefault="00CA78D5" w:rsidP="00F30291">
            <w:r w:rsidRPr="005719CE">
              <w:rPr>
                <w:b/>
              </w:rPr>
              <w:t>Population</w:t>
            </w:r>
            <w:r>
              <w:t>: Pregnant women before 12 weeks gestation.</w:t>
            </w:r>
          </w:p>
          <w:p w14:paraId="2CEF85DB" w14:textId="2E53EE70" w:rsidR="00CA78D5" w:rsidRPr="005719CE" w:rsidRDefault="00CA78D5" w:rsidP="00CA78D5">
            <w:r w:rsidRPr="005719CE">
              <w:rPr>
                <w:b/>
              </w:rPr>
              <w:t>Intervention</w:t>
            </w:r>
            <w:r>
              <w:t xml:space="preserve">: Women in the intervention group were given </w:t>
            </w:r>
            <w:r w:rsidRPr="00CA78D5">
              <w:t>an iodine supplement (225 ug/day, potassium iodide tablets)</w:t>
            </w:r>
            <w:r>
              <w:t xml:space="preserve"> from enrolment to 8 weeks after birth.</w:t>
            </w:r>
          </w:p>
        </w:tc>
        <w:tc>
          <w:tcPr>
            <w:tcW w:w="4536" w:type="dxa"/>
          </w:tcPr>
          <w:p w14:paraId="64EF117B" w14:textId="63D9565E" w:rsidR="00CA78D5" w:rsidRDefault="00CA78D5" w:rsidP="00CA78D5">
            <w:r>
              <w:t>Intervention vs control</w:t>
            </w:r>
            <w:r w:rsidR="00B86F78">
              <w:t xml:space="preserve"> at T3</w:t>
            </w:r>
            <w:r>
              <w:t>:</w:t>
            </w:r>
          </w:p>
          <w:p w14:paraId="4DC67674" w14:textId="49685E97" w:rsidR="00B86F78" w:rsidRDefault="00CA78D5" w:rsidP="005719CE">
            <w:pPr>
              <w:pStyle w:val="bullet"/>
            </w:pPr>
            <w:r w:rsidRPr="00CA78D5">
              <w:t xml:space="preserve">UI/Creat </w:t>
            </w:r>
            <w:r w:rsidR="00B86F78">
              <w:t>(ug/g): 171.16 vs 84.19 (p&lt;0.0001)</w:t>
            </w:r>
          </w:p>
          <w:p w14:paraId="7BEEEE28" w14:textId="63E75BE4" w:rsidR="00CA78D5" w:rsidRPr="00CA78D5" w:rsidRDefault="00575DD0" w:rsidP="005719CE">
            <w:pPr>
              <w:pStyle w:val="bullet"/>
            </w:pPr>
            <w:r>
              <w:t>Thyroglobulin</w:t>
            </w:r>
            <w:r w:rsidR="00B86F78">
              <w:t xml:space="preserve"> (ng/mL): 6.07 vs 9.8 (p=0.02)</w:t>
            </w:r>
            <w:r w:rsidR="00CA78D5" w:rsidRPr="00CA78D5">
              <w:t xml:space="preserve"> </w:t>
            </w:r>
          </w:p>
        </w:tc>
        <w:tc>
          <w:tcPr>
            <w:tcW w:w="1843" w:type="dxa"/>
          </w:tcPr>
          <w:p w14:paraId="18337F4D" w14:textId="77777777" w:rsidR="00CA78D5" w:rsidRPr="00D150D8" w:rsidRDefault="00CA78D5" w:rsidP="00D150D8">
            <w:pPr>
              <w:keepNext/>
            </w:pPr>
          </w:p>
        </w:tc>
      </w:tr>
      <w:tr w:rsidR="00431A72" w:rsidRPr="00D150D8" w14:paraId="3C7325D0" w14:textId="77777777" w:rsidTr="00CA78D5">
        <w:trPr>
          <w:cantSplit/>
        </w:trPr>
        <w:tc>
          <w:tcPr>
            <w:tcW w:w="1305" w:type="dxa"/>
          </w:tcPr>
          <w:p w14:paraId="23189FC6" w14:textId="592EF752" w:rsidR="00D144F5" w:rsidRPr="00D144F5" w:rsidRDefault="00D144F5" w:rsidP="005719CE">
            <w:r>
              <w:t>Chawanpaiboon et al 2019</w:t>
            </w:r>
            <w:r w:rsidR="00D07346">
              <w:fldChar w:fldCharType="begin"/>
            </w:r>
            <w:r w:rsidR="002747EA">
              <w:instrText xml:space="preserve"> ADDIN EN.CITE &lt;EndNote&gt;&lt;Cite&gt;&lt;Author&gt;Chawanpaiboon&lt;/Author&gt;&lt;Year&gt;2019&lt;/Year&gt;&lt;RecNum&gt;1849&lt;/RecNum&gt;&lt;DisplayText&gt;&lt;style face="superscript" font="Trebuchet MS" size="9"&gt;205&lt;/style&gt;&lt;/DisplayText&gt;&lt;record&gt;&lt;rec-number&gt;1849&lt;/rec-number&gt;&lt;foreign-keys&gt;&lt;key app="EN" db-id="exvasrfx2dtraoesasxp2szsxa2df502592x" timestamp="1587613770"&gt;1849&lt;/key&gt;&lt;key app="ENWeb" db-id=""&gt;0&lt;/key&gt;&lt;/foreign-keys&gt;&lt;ref-type name="Journal Article"&gt;17&lt;/ref-type&gt;&lt;contributors&gt;&lt;authors&gt;&lt;author&gt;Chawanpaiboon, S.,&lt;/author&gt;&lt;/authors&gt;&lt;/contributors&gt;&lt;titles&gt;&lt;title&gt;A randomized controlled trial of the correlation between iodine supplementation in pregnancy and maternal urine iodine and neonatal thyroid stimulating hormone levels&lt;/title&gt;&lt;secondary-title&gt;Siriraj Medical Journal&lt;/secondary-title&gt;&lt;/titles&gt;&lt;periodical&gt;&lt;full-title&gt;Siriraj Medical Journal&lt;/full-title&gt;&lt;/periodical&gt;&lt;volume&gt;71&lt;/volume&gt;&lt;number&gt;1&lt;/number&gt;&lt;dates&gt;&lt;year&gt;2019&lt;/year&gt;&lt;/dates&gt;&lt;isbn&gt;2629995X&amp;#xD;22288082&lt;/isbn&gt;&lt;urls&gt;&lt;/urls&gt;&lt;electronic-resource-num&gt;10.33192/Smj.2019.10&lt;/electronic-resource-num&gt;&lt;/record&gt;&lt;/Cite&gt;&lt;/EndNote&gt;</w:instrText>
            </w:r>
            <w:r w:rsidR="00D07346">
              <w:fldChar w:fldCharType="separate"/>
            </w:r>
            <w:r w:rsidR="002747EA" w:rsidRPr="002747EA">
              <w:rPr>
                <w:noProof/>
                <w:vertAlign w:val="superscript"/>
              </w:rPr>
              <w:t>205</w:t>
            </w:r>
            <w:r w:rsidR="00D07346">
              <w:fldChar w:fldCharType="end"/>
            </w:r>
          </w:p>
          <w:p w14:paraId="45BC3790" w14:textId="124636E2" w:rsidR="00805680" w:rsidRDefault="00805680" w:rsidP="003523C5">
            <w:pPr>
              <w:keepNext/>
            </w:pPr>
            <w:r>
              <w:t>Thailand</w:t>
            </w:r>
          </w:p>
        </w:tc>
        <w:tc>
          <w:tcPr>
            <w:tcW w:w="1528" w:type="dxa"/>
          </w:tcPr>
          <w:p w14:paraId="59935D0E" w14:textId="77777777" w:rsidR="00431A72" w:rsidRDefault="00805680" w:rsidP="00D150D8">
            <w:pPr>
              <w:keepNext/>
            </w:pPr>
            <w:r>
              <w:t>Intervention 112</w:t>
            </w:r>
          </w:p>
          <w:p w14:paraId="60AC6A6C" w14:textId="691E2C21" w:rsidR="00805680" w:rsidRDefault="00805680" w:rsidP="00D150D8">
            <w:pPr>
              <w:keepNext/>
            </w:pPr>
            <w:r>
              <w:t>Control 111</w:t>
            </w:r>
          </w:p>
        </w:tc>
        <w:tc>
          <w:tcPr>
            <w:tcW w:w="4680" w:type="dxa"/>
          </w:tcPr>
          <w:p w14:paraId="3628D553" w14:textId="347FD60D" w:rsidR="00431A72" w:rsidRDefault="00431A72" w:rsidP="00431A72">
            <w:r w:rsidRPr="00BD61CC">
              <w:rPr>
                <w:b/>
                <w:color w:val="000000"/>
                <w:szCs w:val="18"/>
              </w:rPr>
              <w:t>Aim</w:t>
            </w:r>
            <w:r>
              <w:rPr>
                <w:color w:val="000000"/>
                <w:szCs w:val="18"/>
              </w:rPr>
              <w:t xml:space="preserve">: </w:t>
            </w:r>
            <w:r w:rsidRPr="00535E8B">
              <w:t>To establish the correlation of maternal urine iodine and neonatal thyroid stimulating hormone (TSH) in iodine supplemented and non-iodine supplemented pregnant women</w:t>
            </w:r>
            <w:r w:rsidR="00991E0B">
              <w:t xml:space="preserve"> in an area of iodine deficiency</w:t>
            </w:r>
            <w:r w:rsidRPr="00535E8B">
              <w:t>. </w:t>
            </w:r>
          </w:p>
          <w:p w14:paraId="3A5A368E" w14:textId="08B44FF8" w:rsidR="00805680" w:rsidRPr="00805680" w:rsidRDefault="00431A72" w:rsidP="00BD61CC">
            <w:r w:rsidRPr="00BD61CC">
              <w:rPr>
                <w:b/>
              </w:rPr>
              <w:t>Population</w:t>
            </w:r>
            <w:r>
              <w:t xml:space="preserve">: </w:t>
            </w:r>
            <w:r w:rsidR="00805680">
              <w:t>P</w:t>
            </w:r>
            <w:r w:rsidR="00805680" w:rsidRPr="00805680">
              <w:t>regnant women who were older than 18</w:t>
            </w:r>
            <w:r w:rsidR="00805680">
              <w:t> </w:t>
            </w:r>
            <w:r w:rsidR="00805680" w:rsidRPr="00805680">
              <w:t>years and who had a singleton fetus at a gestational age of less than 18 weeks</w:t>
            </w:r>
            <w:r w:rsidR="00805680">
              <w:t>.</w:t>
            </w:r>
          </w:p>
          <w:p w14:paraId="517BACA4" w14:textId="600F47B8" w:rsidR="00431A72" w:rsidRPr="00BD61CC" w:rsidRDefault="00431A72" w:rsidP="00431A72">
            <w:r w:rsidRPr="00BD61CC">
              <w:rPr>
                <w:b/>
              </w:rPr>
              <w:t>Intervention</w:t>
            </w:r>
            <w:r>
              <w:t xml:space="preserve">: </w:t>
            </w:r>
            <w:r w:rsidR="00D144F5">
              <w:t>Participants in the intervention group were give</w:t>
            </w:r>
            <w:r w:rsidR="00D144F5" w:rsidRPr="00D144F5">
              <w:t xml:space="preserve">n </w:t>
            </w:r>
            <w:r w:rsidR="00D144F5" w:rsidRPr="00BD61CC">
              <w:t>iodine-containing ferrous tablet</w:t>
            </w:r>
            <w:r w:rsidR="00D144F5">
              <w:t>s</w:t>
            </w:r>
            <w:r w:rsidR="00D144F5" w:rsidRPr="00BD61CC">
              <w:t> </w:t>
            </w:r>
            <w:r w:rsidR="00D144F5">
              <w:t>and the control group were given ferrous tablets (no dosages reported).</w:t>
            </w:r>
          </w:p>
        </w:tc>
        <w:tc>
          <w:tcPr>
            <w:tcW w:w="4536" w:type="dxa"/>
          </w:tcPr>
          <w:p w14:paraId="7F462C48" w14:textId="77777777" w:rsidR="00991E0B" w:rsidRDefault="00991E0B" w:rsidP="00BD61CC">
            <w:r>
              <w:t>Intervention vs control:</w:t>
            </w:r>
          </w:p>
          <w:p w14:paraId="64D949F8" w14:textId="0AAF37A5" w:rsidR="00991E0B" w:rsidRDefault="00991E0B" w:rsidP="00BD61CC">
            <w:pPr>
              <w:pStyle w:val="bullet"/>
            </w:pPr>
            <w:r>
              <w:t>U</w:t>
            </w:r>
            <w:r w:rsidR="00431A72" w:rsidRPr="00535E8B">
              <w:t>rinary iodine levels</w:t>
            </w:r>
            <w:r>
              <w:t>: 84.14±</w:t>
            </w:r>
            <w:r w:rsidR="00431A72" w:rsidRPr="00535E8B">
              <w:t xml:space="preserve">61.85 </w:t>
            </w:r>
            <w:r>
              <w:t>vs 58.41±</w:t>
            </w:r>
            <w:r w:rsidR="00431A72" w:rsidRPr="00535E8B">
              <w:t>41.36 microgram/L</w:t>
            </w:r>
            <w:r>
              <w:t xml:space="preserve"> </w:t>
            </w:r>
            <w:r w:rsidRPr="00535E8B">
              <w:t>(p</w:t>
            </w:r>
            <w:r w:rsidR="00696E8F">
              <w:t>&lt;</w:t>
            </w:r>
            <w:r w:rsidRPr="00535E8B">
              <w:t>0.05)</w:t>
            </w:r>
          </w:p>
          <w:p w14:paraId="109AEFA4" w14:textId="3C500118" w:rsidR="00431A72" w:rsidRPr="00991E0B" w:rsidRDefault="00991E0B" w:rsidP="00BD61CC">
            <w:pPr>
              <w:pStyle w:val="bullet"/>
            </w:pPr>
            <w:r>
              <w:t>Median</w:t>
            </w:r>
            <w:r w:rsidR="00431A72" w:rsidRPr="00535E8B">
              <w:t xml:space="preserve"> neonatal TSH levels</w:t>
            </w:r>
            <w:r>
              <w:t>: 3.7±</w:t>
            </w:r>
            <w:r w:rsidR="00431A72" w:rsidRPr="00535E8B">
              <w:t xml:space="preserve">1.87 </w:t>
            </w:r>
            <w:r>
              <w:t>vs 4.4±</w:t>
            </w:r>
            <w:r w:rsidR="00431A72" w:rsidRPr="00535E8B">
              <w:t>1.99 mIU/ml (p</w:t>
            </w:r>
            <w:r w:rsidR="00696E8F">
              <w:t>&lt;</w:t>
            </w:r>
            <w:r w:rsidR="00431A72" w:rsidRPr="00535E8B">
              <w:t>0.05).</w:t>
            </w:r>
          </w:p>
        </w:tc>
        <w:tc>
          <w:tcPr>
            <w:tcW w:w="1843" w:type="dxa"/>
          </w:tcPr>
          <w:p w14:paraId="22E814D0" w14:textId="77777777" w:rsidR="00431A72" w:rsidRPr="00D150D8" w:rsidRDefault="00431A72" w:rsidP="00D150D8">
            <w:pPr>
              <w:keepNext/>
            </w:pPr>
          </w:p>
        </w:tc>
      </w:tr>
      <w:tr w:rsidR="00D150D8" w:rsidRPr="00D150D8" w14:paraId="36317812" w14:textId="77777777" w:rsidTr="00BD61CC">
        <w:trPr>
          <w:cantSplit/>
        </w:trPr>
        <w:tc>
          <w:tcPr>
            <w:tcW w:w="1305" w:type="dxa"/>
          </w:tcPr>
          <w:p w14:paraId="756906DF" w14:textId="1D9BDF44" w:rsidR="00D150D8" w:rsidRDefault="00F30291" w:rsidP="003523C5">
            <w:pPr>
              <w:keepNext/>
            </w:pPr>
            <w:r>
              <w:t>Gowachirapant et al 2017</w:t>
            </w:r>
            <w:r w:rsidR="003523C5">
              <w:fldChar w:fldCharType="begin"/>
            </w:r>
            <w:r w:rsidR="002747EA">
              <w:instrText xml:space="preserve"> ADDIN EN.CITE &lt;EndNote&gt;&lt;Cite&gt;&lt;Author&gt;Gowachirapant&lt;/Author&gt;&lt;Year&gt;2017&lt;/Year&gt;&lt;RecNum&gt;1199&lt;/RecNum&gt;&lt;DisplayText&gt;&lt;style face="superscript" font="Trebuchet MS" size="9"&gt;203&lt;/style&gt;&lt;/DisplayText&gt;&lt;record&gt;&lt;rec-number&gt;1199&lt;/rec-number&gt;&lt;foreign-keys&gt;&lt;key app="EN" db-id="exvasrfx2dtraoesasxp2szsxa2df502592x" timestamp="1559622618"&gt;1199&lt;/key&gt;&lt;key app="ENWeb" db-id=""&gt;0&lt;/key&gt;&lt;/foreign-keys&gt;&lt;ref-type name="Journal Article"&gt;17&lt;/ref-type&gt;&lt;contributors&gt;&lt;authors&gt;&lt;author&gt;Gowachirapant, S.,&lt;/author&gt;&lt;author&gt;Jaiswal, N.,&lt;/author&gt;&lt;author&gt;Melse-Boonstra, A.,&lt;/author&gt;&lt;author&gt;Galetti, V.,&lt;/author&gt;&lt;author&gt;Stinca, S.,&lt;/author&gt;&lt;author&gt;Mackenzie, I.,&lt;/author&gt;&lt;author&gt;Thomas, S.,&lt;/author&gt;&lt;author&gt;Thomas, T.,&lt;/author&gt;&lt;author&gt;Winichagoon, P.,&lt;/author&gt;&lt;author&gt;Srinivasan, K.,&lt;/author&gt;&lt;author&gt;Zimmermann, M.B.,&lt;/author&gt;&lt;/authors&gt;&lt;/contributors&gt;&lt;titles&gt;&lt;title&gt;Effect of iodine supplementation in pregnant women on child neurodevelopment: a randomised, double-blind, placebo-controlled trial&lt;/title&gt;&lt;secondary-title&gt;The Lancet Diabetes &amp;amp; Endocrinology&lt;/secondary-title&gt;&lt;/titles&gt;&lt;periodical&gt;&lt;full-title&gt;The Lancet Diabetes &amp;amp; Endocrinology&lt;/full-title&gt;&lt;/periodical&gt;&lt;pages&gt;853-63&lt;/pages&gt;&lt;volume&gt;5&lt;/volume&gt;&lt;number&gt;11&lt;/number&gt;&lt;section&gt;853&lt;/section&gt;&lt;dates&gt;&lt;year&gt;2017&lt;/year&gt;&lt;/dates&gt;&lt;isbn&gt;22138587&lt;/isbn&gt;&lt;urls&gt;&lt;/urls&gt;&lt;electronic-resource-num&gt;10.1016/s2213-8587(17)30332-7&lt;/electronic-resource-num&gt;&lt;/record&gt;&lt;/Cite&gt;&lt;/EndNote&gt;</w:instrText>
            </w:r>
            <w:r w:rsidR="003523C5">
              <w:fldChar w:fldCharType="separate"/>
            </w:r>
            <w:r w:rsidR="002747EA" w:rsidRPr="002747EA">
              <w:rPr>
                <w:noProof/>
                <w:vertAlign w:val="superscript"/>
              </w:rPr>
              <w:t>203</w:t>
            </w:r>
            <w:r w:rsidR="003523C5">
              <w:fldChar w:fldCharType="end"/>
            </w:r>
          </w:p>
          <w:p w14:paraId="633B310A" w14:textId="59398FD9" w:rsidR="00DE2A9C" w:rsidRPr="00D150D8" w:rsidRDefault="00DE2A9C" w:rsidP="003523C5">
            <w:pPr>
              <w:keepNext/>
            </w:pPr>
            <w:r>
              <w:t>India, Thailand</w:t>
            </w:r>
          </w:p>
        </w:tc>
        <w:tc>
          <w:tcPr>
            <w:tcW w:w="1528" w:type="dxa"/>
          </w:tcPr>
          <w:p w14:paraId="080B57D0" w14:textId="77777777" w:rsidR="00D150D8" w:rsidRDefault="00143BEF" w:rsidP="00D150D8">
            <w:pPr>
              <w:keepNext/>
            </w:pPr>
            <w:r>
              <w:t>Intervention 159</w:t>
            </w:r>
          </w:p>
          <w:p w14:paraId="70D53D19" w14:textId="15AAE9C6" w:rsidR="00143BEF" w:rsidRPr="00D150D8" w:rsidRDefault="00143BEF" w:rsidP="00D150D8">
            <w:pPr>
              <w:keepNext/>
            </w:pPr>
            <w:r>
              <w:t>Control 156</w:t>
            </w:r>
          </w:p>
        </w:tc>
        <w:tc>
          <w:tcPr>
            <w:tcW w:w="4680" w:type="dxa"/>
          </w:tcPr>
          <w:p w14:paraId="64DDECDB" w14:textId="5214FD5C" w:rsidR="00D150D8" w:rsidRPr="00F30291" w:rsidRDefault="00F30291" w:rsidP="00F30291">
            <w:r w:rsidRPr="00F30291">
              <w:rPr>
                <w:b/>
              </w:rPr>
              <w:t>Aim</w:t>
            </w:r>
            <w:r>
              <w:t xml:space="preserve">: To assess </w:t>
            </w:r>
            <w:r w:rsidRPr="00F30291">
              <w:t xml:space="preserve">the effect of </w:t>
            </w:r>
            <w:r>
              <w:t xml:space="preserve">maternal </w:t>
            </w:r>
            <w:r w:rsidRPr="00F30291">
              <w:t>iodine supplementation on neurodevelopment of their offspring in areas where schoolchildren were iodine sufficient</w:t>
            </w:r>
          </w:p>
          <w:p w14:paraId="17277671" w14:textId="6A76E74E" w:rsidR="00F30291" w:rsidRDefault="00F30291" w:rsidP="00D150D8">
            <w:pPr>
              <w:keepNext/>
            </w:pPr>
            <w:r w:rsidRPr="00F30291">
              <w:rPr>
                <w:b/>
              </w:rPr>
              <w:t>Population</w:t>
            </w:r>
            <w:r>
              <w:t>: M</w:t>
            </w:r>
            <w:r w:rsidRPr="00F30291">
              <w:t>ildly iodine-deficient pregnant women</w:t>
            </w:r>
          </w:p>
          <w:p w14:paraId="3F95DA93" w14:textId="0A48A5BD" w:rsidR="00F30291" w:rsidRPr="00D150D8" w:rsidRDefault="00F30291" w:rsidP="00F30291">
            <w:r w:rsidRPr="00F30291">
              <w:rPr>
                <w:b/>
              </w:rPr>
              <w:t>Intervention</w:t>
            </w:r>
            <w:r>
              <w:t xml:space="preserve">: </w:t>
            </w:r>
            <w:r w:rsidRPr="00F30291">
              <w:t>200 μg iodine orally once a day</w:t>
            </w:r>
          </w:p>
        </w:tc>
        <w:tc>
          <w:tcPr>
            <w:tcW w:w="4536" w:type="dxa"/>
          </w:tcPr>
          <w:p w14:paraId="55DF08BD" w14:textId="77777777" w:rsidR="00795090" w:rsidRDefault="00795090" w:rsidP="00795090">
            <w:r>
              <w:t>Intervention vs control:</w:t>
            </w:r>
          </w:p>
          <w:p w14:paraId="516B3CFA" w14:textId="5C558AA0" w:rsidR="00795090" w:rsidRPr="00795090" w:rsidRDefault="00795090" w:rsidP="00795090">
            <w:pPr>
              <w:pStyle w:val="bullet"/>
            </w:pPr>
            <w:r w:rsidRPr="00795090">
              <w:t>WPPSI-III, verbal IQ</w:t>
            </w:r>
            <w:r>
              <w:t>: MD</w:t>
            </w:r>
            <w:r w:rsidRPr="00795090">
              <w:t xml:space="preserve"> –0.7 (–2.9 to 1.5) </w:t>
            </w:r>
            <w:r w:rsidR="00143BEF">
              <w:t>p=</w:t>
            </w:r>
            <w:r w:rsidRPr="00795090">
              <w:t>0.77</w:t>
            </w:r>
          </w:p>
          <w:p w14:paraId="1A0F30AB" w14:textId="58B3F73D" w:rsidR="00795090" w:rsidRPr="00795090" w:rsidRDefault="00795090" w:rsidP="00795090">
            <w:pPr>
              <w:pStyle w:val="bullet"/>
            </w:pPr>
            <w:r w:rsidRPr="00795090">
              <w:t>WPPSI-III, performance IQ</w:t>
            </w:r>
            <w:r w:rsidR="00143BEF">
              <w:t>: MD</w:t>
            </w:r>
            <w:r w:rsidRPr="00795090">
              <w:t xml:space="preserve"> –1.6 (–4.5 to 1.3) </w:t>
            </w:r>
            <w:r w:rsidR="00143BEF">
              <w:t>p=</w:t>
            </w:r>
            <w:r w:rsidRPr="00795090">
              <w:t>0.44</w:t>
            </w:r>
          </w:p>
          <w:p w14:paraId="53CACE89" w14:textId="308054DF" w:rsidR="00795090" w:rsidRPr="00795090" w:rsidRDefault="00795090" w:rsidP="00795090">
            <w:pPr>
              <w:pStyle w:val="bullet"/>
            </w:pPr>
            <w:r w:rsidRPr="00795090">
              <w:t>WPPSI-III, processing speed</w:t>
            </w:r>
            <w:r w:rsidR="00143BEF">
              <w:t xml:space="preserve">: MD </w:t>
            </w:r>
            <w:r w:rsidRPr="00795090">
              <w:t xml:space="preserve">–1.6 (–4.2 to 1.0) </w:t>
            </w:r>
            <w:r w:rsidR="00143BEF">
              <w:t>p=</w:t>
            </w:r>
            <w:r w:rsidRPr="00795090">
              <w:t>0.15</w:t>
            </w:r>
          </w:p>
          <w:p w14:paraId="26624360" w14:textId="4F5EFD83" w:rsidR="00795090" w:rsidRPr="00795090" w:rsidRDefault="00143BEF" w:rsidP="00795090">
            <w:pPr>
              <w:pStyle w:val="bullet"/>
            </w:pPr>
            <w:r>
              <w:t>WPPSI-III, full scale IQ</w:t>
            </w:r>
            <w:r w:rsidR="00795090" w:rsidRPr="00795090">
              <w:t xml:space="preserve"> –1.2 (–3.5 to 1.1) </w:t>
            </w:r>
            <w:r>
              <w:t>p=</w:t>
            </w:r>
            <w:r w:rsidR="00795090" w:rsidRPr="00795090">
              <w:t>0.44</w:t>
            </w:r>
          </w:p>
          <w:p w14:paraId="22BF790B" w14:textId="67728B8F" w:rsidR="00795090" w:rsidRPr="00795090" w:rsidRDefault="00143BEF" w:rsidP="00795090">
            <w:pPr>
              <w:pStyle w:val="bullet"/>
            </w:pPr>
            <w:r>
              <w:t>BRIEF-P, global executive:</w:t>
            </w:r>
            <w:r w:rsidR="00795090" w:rsidRPr="00795090">
              <w:t xml:space="preserve"> –0.9 (–6.8 to 5.0) </w:t>
            </w:r>
            <w:r>
              <w:t>p=</w:t>
            </w:r>
            <w:r w:rsidR="00795090" w:rsidRPr="00795090">
              <w:t>0.74</w:t>
            </w:r>
          </w:p>
          <w:p w14:paraId="72EF01DB" w14:textId="5AFE351A" w:rsidR="00D150D8" w:rsidRPr="00143BEF" w:rsidRDefault="00143BEF" w:rsidP="00143BEF">
            <w:pPr>
              <w:rPr>
                <w:sz w:val="16"/>
                <w:szCs w:val="16"/>
              </w:rPr>
            </w:pPr>
            <w:r w:rsidRPr="00143BEF">
              <w:rPr>
                <w:sz w:val="16"/>
                <w:szCs w:val="16"/>
              </w:rPr>
              <w:t>WPPSI-III: Wechsler Preschool and Primary Scale of Intelligence Third Edition</w:t>
            </w:r>
          </w:p>
        </w:tc>
        <w:tc>
          <w:tcPr>
            <w:tcW w:w="1843" w:type="dxa"/>
          </w:tcPr>
          <w:p w14:paraId="56272133" w14:textId="77777777" w:rsidR="00D150D8" w:rsidRPr="00D150D8" w:rsidRDefault="00D150D8" w:rsidP="00D150D8">
            <w:pPr>
              <w:keepNext/>
            </w:pPr>
          </w:p>
        </w:tc>
      </w:tr>
    </w:tbl>
    <w:p w14:paraId="7034646F" w14:textId="1C9BCC3C" w:rsidR="00C97429" w:rsidRPr="009740A7" w:rsidRDefault="009C163D" w:rsidP="00BD61CC">
      <w:pPr>
        <w:pStyle w:val="TableName"/>
        <w:pageBreakBefore/>
        <w:ind w:left="1134" w:hanging="1134"/>
      </w:pPr>
      <w:bookmarkStart w:id="97" w:name="_Toc40956632"/>
      <w:r>
        <w:t xml:space="preserve">Q3 </w:t>
      </w:r>
      <w:r w:rsidR="00C97429">
        <w:t>Harms and benefits of zinc supplementation</w:t>
      </w:r>
      <w:r w:rsidR="00C97429" w:rsidRPr="009740A7">
        <w:t xml:space="preserve"> </w:t>
      </w:r>
      <w:r w:rsidR="00BC1D42">
        <w:t xml:space="preserve">in pregnancy </w:t>
      </w:r>
      <w:r w:rsidR="00C97429">
        <w:t>— systematic reviews</w:t>
      </w:r>
      <w:bookmarkEnd w:id="97"/>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54: Q3 Harms and benefits of zinc supplementation in pregnancy — systematic reviews"/>
      </w:tblPr>
      <w:tblGrid>
        <w:gridCol w:w="1305"/>
        <w:gridCol w:w="1247"/>
        <w:gridCol w:w="4961"/>
        <w:gridCol w:w="4536"/>
        <w:gridCol w:w="1843"/>
      </w:tblGrid>
      <w:tr w:rsidR="0058428D" w:rsidRPr="00F350A6" w14:paraId="4BF3C24E" w14:textId="77777777" w:rsidTr="0057113C">
        <w:trPr>
          <w:cantSplit/>
          <w:tblHeader/>
        </w:trPr>
        <w:tc>
          <w:tcPr>
            <w:tcW w:w="1305" w:type="dxa"/>
          </w:tcPr>
          <w:p w14:paraId="7262207B" w14:textId="77777777" w:rsidR="0058428D" w:rsidRPr="00F350A6" w:rsidRDefault="0058428D" w:rsidP="000F71A9">
            <w:pPr>
              <w:keepNext/>
              <w:rPr>
                <w:b/>
              </w:rPr>
            </w:pPr>
            <w:r>
              <w:rPr>
                <w:b/>
              </w:rPr>
              <w:t>Study ref</w:t>
            </w:r>
          </w:p>
        </w:tc>
        <w:tc>
          <w:tcPr>
            <w:tcW w:w="1247" w:type="dxa"/>
          </w:tcPr>
          <w:p w14:paraId="39850393" w14:textId="77777777" w:rsidR="0058428D" w:rsidRPr="00F350A6" w:rsidRDefault="0058428D" w:rsidP="000F71A9">
            <w:pPr>
              <w:keepNext/>
              <w:rPr>
                <w:b/>
              </w:rPr>
            </w:pPr>
            <w:r>
              <w:rPr>
                <w:b/>
              </w:rPr>
              <w:t>N</w:t>
            </w:r>
          </w:p>
        </w:tc>
        <w:tc>
          <w:tcPr>
            <w:tcW w:w="4961" w:type="dxa"/>
          </w:tcPr>
          <w:p w14:paraId="3EE6DFAA" w14:textId="437D33CD" w:rsidR="0058428D" w:rsidRPr="00F350A6" w:rsidRDefault="0058428D" w:rsidP="00DE2A9C">
            <w:pPr>
              <w:keepNext/>
              <w:rPr>
                <w:b/>
              </w:rPr>
            </w:pPr>
            <w:r>
              <w:rPr>
                <w:b/>
              </w:rPr>
              <w:t>Aim/</w:t>
            </w:r>
            <w:r w:rsidRPr="00F350A6">
              <w:rPr>
                <w:b/>
              </w:rPr>
              <w:t>population</w:t>
            </w:r>
            <w:r>
              <w:rPr>
                <w:b/>
              </w:rPr>
              <w:t>/</w:t>
            </w:r>
            <w:r w:rsidR="00BE7640">
              <w:rPr>
                <w:b/>
              </w:rPr>
              <w:t>intervention</w:t>
            </w:r>
          </w:p>
        </w:tc>
        <w:tc>
          <w:tcPr>
            <w:tcW w:w="4536" w:type="dxa"/>
          </w:tcPr>
          <w:p w14:paraId="3A1F5E9D" w14:textId="77777777" w:rsidR="0058428D" w:rsidRPr="00F350A6" w:rsidRDefault="0058428D" w:rsidP="000F71A9">
            <w:pPr>
              <w:keepNext/>
              <w:rPr>
                <w:b/>
              </w:rPr>
            </w:pPr>
            <w:r>
              <w:rPr>
                <w:b/>
              </w:rPr>
              <w:t>Results</w:t>
            </w:r>
          </w:p>
        </w:tc>
        <w:tc>
          <w:tcPr>
            <w:tcW w:w="1843" w:type="dxa"/>
          </w:tcPr>
          <w:p w14:paraId="607D8F6A" w14:textId="77777777" w:rsidR="0058428D" w:rsidRPr="00F350A6" w:rsidRDefault="0058428D" w:rsidP="000F71A9">
            <w:pPr>
              <w:keepNext/>
              <w:rPr>
                <w:b/>
              </w:rPr>
            </w:pPr>
            <w:r>
              <w:rPr>
                <w:b/>
              </w:rPr>
              <w:t>Comments</w:t>
            </w:r>
          </w:p>
        </w:tc>
      </w:tr>
      <w:tr w:rsidR="0058428D" w:rsidRPr="00D77EAD" w14:paraId="2C1CC8E8" w14:textId="77777777" w:rsidTr="0057113C">
        <w:trPr>
          <w:cantSplit/>
        </w:trPr>
        <w:tc>
          <w:tcPr>
            <w:tcW w:w="1305" w:type="dxa"/>
          </w:tcPr>
          <w:p w14:paraId="3C59ADE3" w14:textId="40466FAF" w:rsidR="0058428D" w:rsidRDefault="00224DE7" w:rsidP="003523C5">
            <w:pPr>
              <w:keepNext/>
            </w:pPr>
            <w:r>
              <w:t>Ota et al 2015</w:t>
            </w:r>
            <w:r w:rsidR="00BE7640">
              <w:fldChar w:fldCharType="begin"/>
            </w:r>
            <w:r w:rsidR="002747EA">
              <w:instrText xml:space="preserve"> ADDIN EN.CITE &lt;EndNote&gt;&lt;Cite&gt;&lt;Author&gt;Ota&lt;/Author&gt;&lt;Year&gt;2015&lt;/Year&gt;&lt;RecNum&gt;1193&lt;/RecNum&gt;&lt;DisplayText&gt;&lt;style face="superscript" font="Trebuchet MS" size="9"&gt;206&lt;/style&gt;&lt;/DisplayText&gt;&lt;record&gt;&lt;rec-number&gt;1193&lt;/rec-number&gt;&lt;foreign-keys&gt;&lt;key app="EN" db-id="exvasrfx2dtraoesasxp2szsxa2df502592x" timestamp="1559532928"&gt;1193&lt;/key&gt;&lt;key app="ENWeb" db-id=""&gt;0&lt;/key&gt;&lt;/foreign-keys&gt;&lt;ref-type name="Journal Article"&gt;17&lt;/ref-type&gt;&lt;contributors&gt;&lt;authors&gt;&lt;author&gt;Ota, E.,&lt;/author&gt;&lt;author&gt;Mori, R.,&lt;/author&gt;&lt;author&gt;Middleton, P.,&lt;/author&gt;&lt;author&gt;Tobe-Gai, R.,&lt;/author&gt;&lt;author&gt;Mahomed, K.,&lt;/author&gt;&lt;author&gt;Miyazaki, C.,&lt;/author&gt;&lt;author&gt;Bhutta, Z.A.,&lt;/author&gt;&lt;/authors&gt;&lt;/contributors&gt;&lt;titles&gt;&lt;title&gt;Zinc supplementation for improving pregnancy and infant outcome&lt;/title&gt;&lt;secondary-title&gt;Cochrane Database of Systematic Reviews&lt;/secondary-title&gt;&lt;/titles&gt;&lt;periodical&gt;&lt;full-title&gt;Cochrane Database of Systematic Reviews&lt;/full-title&gt;&lt;/periodical&gt;&lt;dates&gt;&lt;year&gt;2015&lt;/year&gt;&lt;/dates&gt;&lt;isbn&gt;14651858&lt;/isbn&gt;&lt;urls&gt;&lt;/urls&gt;&lt;electronic-resource-num&gt;10.1002/14651858.CD000230.pub5&lt;/electronic-resource-num&gt;&lt;/record&gt;&lt;/Cite&gt;&lt;/EndNote&gt;</w:instrText>
            </w:r>
            <w:r w:rsidR="00BE7640">
              <w:fldChar w:fldCharType="separate"/>
            </w:r>
            <w:r w:rsidR="002747EA" w:rsidRPr="002747EA">
              <w:rPr>
                <w:noProof/>
                <w:vertAlign w:val="superscript"/>
              </w:rPr>
              <w:t>206</w:t>
            </w:r>
            <w:r w:rsidR="00BE7640">
              <w:fldChar w:fldCharType="end"/>
            </w:r>
          </w:p>
          <w:p w14:paraId="6171FA48" w14:textId="5770B654" w:rsidR="00DE2A9C" w:rsidRPr="00D77EAD" w:rsidRDefault="00DE2A9C" w:rsidP="003523C5">
            <w:pPr>
              <w:keepNext/>
            </w:pPr>
            <w:r w:rsidRPr="009C73EC">
              <w:t>Bangladesh, Chile, China, Denmark, Egypt, Ghana, Indonesia, Iran, Nepal, Pakistan, Peru, Sou</w:t>
            </w:r>
            <w:r>
              <w:t>th Af</w:t>
            </w:r>
            <w:r w:rsidRPr="009C73EC">
              <w:t>rica, UK, USA</w:t>
            </w:r>
          </w:p>
        </w:tc>
        <w:tc>
          <w:tcPr>
            <w:tcW w:w="1247" w:type="dxa"/>
          </w:tcPr>
          <w:p w14:paraId="1AE7212D" w14:textId="77777777" w:rsidR="0058428D" w:rsidRDefault="007B62DE" w:rsidP="000F71A9">
            <w:pPr>
              <w:keepNext/>
            </w:pPr>
            <w:r>
              <w:t>21 studies</w:t>
            </w:r>
          </w:p>
          <w:p w14:paraId="6C9B9517" w14:textId="3A7E70C9" w:rsidR="007B62DE" w:rsidRPr="00D77EAD" w:rsidRDefault="007B62DE" w:rsidP="000F71A9">
            <w:pPr>
              <w:keepNext/>
            </w:pPr>
            <w:r>
              <w:t>&gt;17,000 women</w:t>
            </w:r>
          </w:p>
        </w:tc>
        <w:tc>
          <w:tcPr>
            <w:tcW w:w="4961" w:type="dxa"/>
          </w:tcPr>
          <w:p w14:paraId="11C2AA12" w14:textId="77777777" w:rsidR="007B62DE" w:rsidRPr="007B62DE" w:rsidRDefault="007B62DE" w:rsidP="007B62DE">
            <w:r w:rsidRPr="007B62DE">
              <w:rPr>
                <w:b/>
              </w:rPr>
              <w:t>Aim</w:t>
            </w:r>
            <w:r>
              <w:t xml:space="preserve">: </w:t>
            </w:r>
            <w:r w:rsidRPr="007B62DE">
              <w:t>To assess the effects of zinc supplementation in pregnancy on maternal, fetal, neonatal and infant outcomes.</w:t>
            </w:r>
          </w:p>
          <w:p w14:paraId="74032EAE" w14:textId="4932F904" w:rsidR="0058428D" w:rsidRDefault="007B62DE" w:rsidP="007B62DE">
            <w:r w:rsidRPr="009C73EC">
              <w:rPr>
                <w:b/>
              </w:rPr>
              <w:t>Population</w:t>
            </w:r>
            <w:r w:rsidR="009C73EC">
              <w:t>: Healthy</w:t>
            </w:r>
            <w:r w:rsidR="009C73EC" w:rsidRPr="009C73EC">
              <w:t xml:space="preserve"> pregnant women with no systemic illness. Women may</w:t>
            </w:r>
            <w:r w:rsidR="009C73EC">
              <w:t xml:space="preserve"> </w:t>
            </w:r>
            <w:r w:rsidR="009C73EC" w:rsidRPr="009C73EC">
              <w:t>have had normal zinc levels or they may have been, or likely to</w:t>
            </w:r>
            <w:r w:rsidR="009C73EC">
              <w:t xml:space="preserve"> </w:t>
            </w:r>
            <w:r w:rsidR="009C73EC" w:rsidRPr="009C73EC">
              <w:t>have been, zinc deficient.</w:t>
            </w:r>
          </w:p>
          <w:p w14:paraId="27B373A4" w14:textId="2CA5A650" w:rsidR="007B62DE" w:rsidRPr="00D77EAD" w:rsidRDefault="007B62DE" w:rsidP="00461769">
            <w:r w:rsidRPr="009C73EC">
              <w:rPr>
                <w:b/>
              </w:rPr>
              <w:t>Interventions</w:t>
            </w:r>
            <w:r>
              <w:t>:</w:t>
            </w:r>
            <w:r w:rsidR="00461769">
              <w:t xml:space="preserve"> </w:t>
            </w:r>
            <w:r w:rsidR="00461769" w:rsidRPr="00461769">
              <w:t>Most trials (15/21) compared zinc</w:t>
            </w:r>
            <w:r w:rsidR="00461769">
              <w:t xml:space="preserve"> </w:t>
            </w:r>
            <w:r w:rsidR="00461769" w:rsidRPr="00461769">
              <w:t>with placebo</w:t>
            </w:r>
            <w:r w:rsidR="00461769" w:rsidRPr="00461769">
              <w:rPr>
                <w:rFonts w:eastAsiaTheme="majorEastAsia"/>
                <w:color w:val="000000"/>
              </w:rPr>
              <w:t>. Two trials</w:t>
            </w:r>
            <w:r w:rsidR="00461769">
              <w:rPr>
                <w:rFonts w:eastAsiaTheme="majorEastAsia"/>
                <w:color w:val="000000"/>
              </w:rPr>
              <w:t xml:space="preserve"> </w:t>
            </w:r>
            <w:r w:rsidR="00461769" w:rsidRPr="00461769">
              <w:t>compared zinc with non-zinc supplement</w:t>
            </w:r>
            <w:r w:rsidR="00461769">
              <w:t xml:space="preserve"> </w:t>
            </w:r>
            <w:r w:rsidR="00461769" w:rsidRPr="00461769">
              <w:t>(iron plus folate). In some trials, all women were also given iron, folate or vitamins or</w:t>
            </w:r>
            <w:r w:rsidR="00461769">
              <w:t xml:space="preserve"> </w:t>
            </w:r>
            <w:r w:rsidR="00461769" w:rsidRPr="00461769">
              <w:t xml:space="preserve">combinations of these. </w:t>
            </w:r>
          </w:p>
        </w:tc>
        <w:tc>
          <w:tcPr>
            <w:tcW w:w="4536" w:type="dxa"/>
          </w:tcPr>
          <w:p w14:paraId="7B3C8395" w14:textId="77777777" w:rsidR="0058428D" w:rsidRDefault="007B62DE" w:rsidP="000F71A9">
            <w:pPr>
              <w:keepNext/>
            </w:pPr>
            <w:r>
              <w:t>Intervention vs control:</w:t>
            </w:r>
          </w:p>
          <w:p w14:paraId="5E6512DF" w14:textId="378F625D" w:rsidR="007B62DE" w:rsidRDefault="007B62DE" w:rsidP="007B62DE">
            <w:pPr>
              <w:pStyle w:val="bullet"/>
            </w:pPr>
            <w:r>
              <w:t>Preterm birth: RR 0.86 (0.76 to 0.97) (16</w:t>
            </w:r>
            <w:r w:rsidR="00461769">
              <w:t> </w:t>
            </w:r>
            <w:r>
              <w:t>studies; n=7,637</w:t>
            </w:r>
            <w:r w:rsidR="00461769">
              <w:t xml:space="preserve">; moderate </w:t>
            </w:r>
            <w:r w:rsidR="00FB2A6C">
              <w:t>certainty</w:t>
            </w:r>
            <w:r>
              <w:t>)</w:t>
            </w:r>
          </w:p>
          <w:p w14:paraId="6664ECAD" w14:textId="0533D35B" w:rsidR="007B62DE" w:rsidRDefault="007B62DE" w:rsidP="007B62DE">
            <w:pPr>
              <w:pStyle w:val="bullet"/>
            </w:pPr>
            <w:r>
              <w:t>Perinatal death: RR 1.12 (0.86 to 1.46) (8 studies; n=5,100</w:t>
            </w:r>
            <w:r w:rsidR="00461769">
              <w:t xml:space="preserve">; low </w:t>
            </w:r>
            <w:r w:rsidR="00FB2A6C">
              <w:t>certainty</w:t>
            </w:r>
            <w:r>
              <w:t>)</w:t>
            </w:r>
          </w:p>
          <w:p w14:paraId="727FDDF4" w14:textId="206D13C6" w:rsidR="00461769" w:rsidRDefault="00461769" w:rsidP="007B62DE">
            <w:pPr>
              <w:pStyle w:val="bullet"/>
            </w:pPr>
            <w:r>
              <w:t xml:space="preserve">Birthweight: MD 0.90 (-22.23 to 24.02) (17 studies; n=6,757; low </w:t>
            </w:r>
            <w:r w:rsidR="00FB2A6C">
              <w:t>certainty</w:t>
            </w:r>
            <w:r>
              <w:t>)</w:t>
            </w:r>
          </w:p>
          <w:p w14:paraId="02052A69" w14:textId="6F793C1A" w:rsidR="007B62DE" w:rsidRDefault="007B62DE" w:rsidP="007B62DE">
            <w:pPr>
              <w:pStyle w:val="bullet"/>
            </w:pPr>
            <w:r>
              <w:t>Small for gestational age: RR 1.02 (0.94 to 1.11) (8 studies; n=4,252</w:t>
            </w:r>
            <w:r w:rsidR="00461769">
              <w:t xml:space="preserve">; moderate </w:t>
            </w:r>
            <w:r w:rsidR="00FB2A6C">
              <w:t>certainty</w:t>
            </w:r>
            <w:r>
              <w:t>)</w:t>
            </w:r>
          </w:p>
          <w:p w14:paraId="2A681DCA" w14:textId="3D614373" w:rsidR="007B62DE" w:rsidRPr="00D77EAD" w:rsidRDefault="007B62DE" w:rsidP="00DE2A9C">
            <w:pPr>
              <w:pStyle w:val="bullet"/>
            </w:pPr>
            <w:r>
              <w:t>Low birthweight: RR 0.93 (0.78 to 1.12) (14 studies; n=5,643</w:t>
            </w:r>
            <w:r w:rsidR="00461769">
              <w:t xml:space="preserve">; moderate </w:t>
            </w:r>
            <w:r w:rsidR="00FB2A6C">
              <w:t>certainty</w:t>
            </w:r>
            <w:r>
              <w:t>)</w:t>
            </w:r>
          </w:p>
        </w:tc>
        <w:tc>
          <w:tcPr>
            <w:tcW w:w="1843" w:type="dxa"/>
          </w:tcPr>
          <w:p w14:paraId="774BA599" w14:textId="77777777" w:rsidR="0058428D" w:rsidRPr="00D77EAD" w:rsidRDefault="0058428D" w:rsidP="000F71A9">
            <w:pPr>
              <w:keepNext/>
            </w:pPr>
          </w:p>
        </w:tc>
      </w:tr>
      <w:tr w:rsidR="003222CF" w:rsidRPr="00D77EAD" w14:paraId="37768A9F" w14:textId="77777777" w:rsidTr="0057113C">
        <w:trPr>
          <w:cantSplit/>
        </w:trPr>
        <w:tc>
          <w:tcPr>
            <w:tcW w:w="1305" w:type="dxa"/>
          </w:tcPr>
          <w:p w14:paraId="40D868CA" w14:textId="23EDA16E" w:rsidR="003222CF" w:rsidRDefault="003222CF" w:rsidP="003523C5">
            <w:pPr>
              <w:keepNext/>
            </w:pPr>
            <w:r>
              <w:t>Liu et al 2018</w:t>
            </w:r>
            <w:r w:rsidR="00BE7640">
              <w:fldChar w:fldCharType="begin">
                <w:fldData xml:space="preserve">PEVuZE5vdGU+PENpdGU+PEF1dGhvcj5MaXU8L0F1dGhvcj48WWVhcj4yMDE4PC9ZZWFyPjxSZWNO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</w:fldData>
              </w:fldChar>
            </w:r>
            <w:r w:rsidR="002747EA">
              <w:instrText xml:space="preserve"> ADDIN EN.CITE </w:instrText>
            </w:r>
            <w:r w:rsidR="002747EA">
              <w:fldChar w:fldCharType="begin">
                <w:fldData xml:space="preserve">PEVuZE5vdGU+PENpdGU+PEF1dGhvcj5MaXU8L0F1dGhvcj48WWVhcj4yMDE4PC9ZZWFyPjxSZWNO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</w:fldData>
              </w:fldChar>
            </w:r>
            <w:r w:rsidR="002747EA">
              <w:instrText xml:space="preserve"> ADDIN EN.CITE.DATA </w:instrText>
            </w:r>
            <w:r w:rsidR="002747EA">
              <w:fldChar w:fldCharType="end"/>
            </w:r>
            <w:r w:rsidR="00BE7640">
              <w:fldChar w:fldCharType="separate"/>
            </w:r>
            <w:r w:rsidR="002747EA" w:rsidRPr="002747EA">
              <w:rPr>
                <w:noProof/>
                <w:vertAlign w:val="superscript"/>
              </w:rPr>
              <w:t>207</w:t>
            </w:r>
            <w:r w:rsidR="00BE7640">
              <w:fldChar w:fldCharType="end"/>
            </w:r>
          </w:p>
          <w:p w14:paraId="42FC3931" w14:textId="4938EA72" w:rsidR="00DE2A9C" w:rsidRDefault="00DE2A9C" w:rsidP="003523C5">
            <w:pPr>
              <w:keepNext/>
            </w:pPr>
            <w:r w:rsidRPr="00E11CB4">
              <w:t>Australia, Bangladesh, Chile, China, Denmark, Egypt, Ghana, India, Indonesia, Iran, Nepal, Pakistan, Peru, Tanzania, United Kingdom, United States</w:t>
            </w:r>
          </w:p>
        </w:tc>
        <w:tc>
          <w:tcPr>
            <w:tcW w:w="1247" w:type="dxa"/>
          </w:tcPr>
          <w:p w14:paraId="6BB87719" w14:textId="77777777" w:rsidR="003222CF" w:rsidRDefault="001A4976" w:rsidP="000F71A9">
            <w:pPr>
              <w:keepNext/>
            </w:pPr>
            <w:r>
              <w:t>24 studies</w:t>
            </w:r>
          </w:p>
          <w:p w14:paraId="612AEAE9" w14:textId="1EBDF484" w:rsidR="00DF3121" w:rsidRDefault="00DF3121" w:rsidP="000F71A9">
            <w:pPr>
              <w:keepNext/>
            </w:pPr>
            <w:r>
              <w:t>13,167 women</w:t>
            </w:r>
          </w:p>
        </w:tc>
        <w:tc>
          <w:tcPr>
            <w:tcW w:w="4961" w:type="dxa"/>
          </w:tcPr>
          <w:p w14:paraId="1A5E3ABE" w14:textId="778B4401" w:rsidR="00871EE2" w:rsidRPr="00871EE2" w:rsidRDefault="00871EE2" w:rsidP="008023BB">
            <w:r>
              <w:rPr>
                <w:b/>
              </w:rPr>
              <w:t xml:space="preserve">Aim: </w:t>
            </w:r>
            <w:r w:rsidRPr="00871EE2">
              <w:t>to syste</w:t>
            </w:r>
            <w:r w:rsidR="008023BB">
              <w:t>matically review and meta-analys</w:t>
            </w:r>
            <w:r w:rsidRPr="00871EE2">
              <w:t xml:space="preserve">e </w:t>
            </w:r>
            <w:r w:rsidR="008023BB">
              <w:t>RCT</w:t>
            </w:r>
            <w:r w:rsidRPr="00871EE2">
              <w:t>s evaluating effects of preventive zinc supplementation for 3 months or longer during</w:t>
            </w:r>
            <w:r>
              <w:t xml:space="preserve"> </w:t>
            </w:r>
            <w:r w:rsidRPr="00871EE2">
              <w:t>pregnancy</w:t>
            </w:r>
          </w:p>
          <w:p w14:paraId="7617AAEF" w14:textId="0D355065" w:rsidR="003222CF" w:rsidRDefault="008023BB" w:rsidP="007B62DE">
            <w:pPr>
              <w:rPr>
                <w:b/>
              </w:rPr>
            </w:pPr>
            <w:r>
              <w:rPr>
                <w:b/>
              </w:rPr>
              <w:t>Population</w:t>
            </w:r>
            <w:r w:rsidRPr="00B77378">
              <w:t xml:space="preserve">: </w:t>
            </w:r>
            <w:r w:rsidR="00B77378" w:rsidRPr="00B77378">
              <w:t>Pregnant women</w:t>
            </w:r>
          </w:p>
          <w:p w14:paraId="4682CBE1" w14:textId="479E5D3B" w:rsidR="008023BB" w:rsidRPr="007B62DE" w:rsidRDefault="008023BB" w:rsidP="007B62DE">
            <w:pPr>
              <w:rPr>
                <w:b/>
              </w:rPr>
            </w:pPr>
            <w:r>
              <w:rPr>
                <w:b/>
              </w:rPr>
              <w:t>Intervention</w:t>
            </w:r>
            <w:r w:rsidRPr="00DF61D1">
              <w:t>:</w:t>
            </w:r>
            <w:r w:rsidR="00E11CB4" w:rsidRPr="00DF61D1">
              <w:t xml:space="preserve"> 10–50 mg/day for </w:t>
            </w:r>
            <w:r w:rsidR="00DF61D1" w:rsidRPr="00DF61D1">
              <w:t>a mean duration of 22.9 weeks</w:t>
            </w:r>
          </w:p>
        </w:tc>
        <w:tc>
          <w:tcPr>
            <w:tcW w:w="4536" w:type="dxa"/>
          </w:tcPr>
          <w:p w14:paraId="7D01B9B8" w14:textId="77777777" w:rsidR="003222CF" w:rsidRDefault="003222CF" w:rsidP="000F71A9">
            <w:pPr>
              <w:keepNext/>
            </w:pPr>
            <w:r>
              <w:t>Intervention vs control:</w:t>
            </w:r>
          </w:p>
          <w:p w14:paraId="720BC06A" w14:textId="148C4FDA" w:rsidR="003222CF" w:rsidRDefault="003222CF" w:rsidP="003222CF">
            <w:pPr>
              <w:pStyle w:val="bullet"/>
            </w:pPr>
            <w:r>
              <w:t>Birthweight: WMD 0.08 kg (–0.05 to</w:t>
            </w:r>
            <w:r w:rsidRPr="007D6F28">
              <w:t xml:space="preserve"> 0.22</w:t>
            </w:r>
            <w:r>
              <w:t>)</w:t>
            </w:r>
          </w:p>
          <w:p w14:paraId="22D44B69" w14:textId="4C3E1B32" w:rsidR="003222CF" w:rsidRDefault="003222CF" w:rsidP="003222CF">
            <w:pPr>
              <w:pStyle w:val="bullet"/>
            </w:pPr>
            <w:r>
              <w:t xml:space="preserve">Low birthweight: </w:t>
            </w:r>
            <w:r w:rsidRPr="007D6F28">
              <w:t>RR 0.76</w:t>
            </w:r>
            <w:r>
              <w:t xml:space="preserve"> (</w:t>
            </w:r>
            <w:r w:rsidRPr="007D6F28">
              <w:t>0.52</w:t>
            </w:r>
            <w:r>
              <w:t xml:space="preserve"> to </w:t>
            </w:r>
            <w:r w:rsidRPr="007D6F28">
              <w:t>1.11</w:t>
            </w:r>
            <w:r>
              <w:t>)</w:t>
            </w:r>
          </w:p>
        </w:tc>
        <w:tc>
          <w:tcPr>
            <w:tcW w:w="1843" w:type="dxa"/>
          </w:tcPr>
          <w:p w14:paraId="455DB85C" w14:textId="718720B1" w:rsidR="003222CF" w:rsidRPr="00D77EAD" w:rsidRDefault="00415382" w:rsidP="002747EA">
            <w:pPr>
              <w:keepNext/>
            </w:pPr>
            <w:r>
              <w:t>Considerable overlap with</w:t>
            </w:r>
            <w:r w:rsidR="00E41F5F">
              <w:t xml:space="preserve"> Ota et al 2015;</w:t>
            </w:r>
            <w:r w:rsidR="00BE7640">
              <w:fldChar w:fldCharType="begin"/>
            </w:r>
            <w:r w:rsidR="002747EA">
              <w:instrText xml:space="preserve"> ADDIN EN.CITE &lt;EndNote&gt;&lt;Cite&gt;&lt;Author&gt;Ota&lt;/Author&gt;&lt;Year&gt;2015&lt;/Year&gt;&lt;RecNum&gt;1193&lt;/RecNum&gt;&lt;DisplayText&gt;&lt;style face="superscript" font="Trebuchet MS" size="9"&gt;206&lt;/style&gt;&lt;/DisplayText&gt;&lt;record&gt;&lt;rec-number&gt;1193&lt;/rec-number&gt;&lt;foreign-keys&gt;&lt;key app="EN" db-id="exvasrfx2dtraoesasxp2szsxa2df502592x" timestamp="1559532928"&gt;1193&lt;/key&gt;&lt;key app="ENWeb" db-id=""&gt;0&lt;/key&gt;&lt;/foreign-keys&gt;&lt;ref-type name="Journal Article"&gt;17&lt;/ref-type&gt;&lt;contributors&gt;&lt;authors&gt;&lt;author&gt;Ota, E.,&lt;/author&gt;&lt;author&gt;Mori, R.,&lt;/author&gt;&lt;author&gt;Middleton, P.,&lt;/author&gt;&lt;author&gt;Tobe-Gai, R.,&lt;/author&gt;&lt;author&gt;Mahomed, K.,&lt;/author&gt;&lt;author&gt;Miyazaki, C.,&lt;/author&gt;&lt;author&gt;Bhutta, Z.A.,&lt;/author&gt;&lt;/authors&gt;&lt;/contributors&gt;&lt;titles&gt;&lt;title&gt;Zinc supplementation for improving pregnancy and infant outcome&lt;/title&gt;&lt;secondary-title&gt;Cochrane Database of Systematic Reviews&lt;/secondary-title&gt;&lt;/titles&gt;&lt;periodical&gt;&lt;full-title&gt;Cochrane Database of Systematic Reviews&lt;/full-title&gt;&lt;/periodical&gt;&lt;dates&gt;&lt;year&gt;2015&lt;/year&gt;&lt;/dates&gt;&lt;isbn&gt;14651858&lt;/isbn&gt;&lt;urls&gt;&lt;/urls&gt;&lt;electronic-resource-num&gt;10.1002/14651858.CD000230.pub5&lt;/electronic-resource-num&gt;&lt;/record&gt;&lt;/Cite&gt;&lt;/EndNote&gt;</w:instrText>
            </w:r>
            <w:r w:rsidR="00BE7640">
              <w:fldChar w:fldCharType="separate"/>
            </w:r>
            <w:r w:rsidR="002747EA" w:rsidRPr="002747EA">
              <w:rPr>
                <w:noProof/>
                <w:vertAlign w:val="superscript"/>
              </w:rPr>
              <w:t>206</w:t>
            </w:r>
            <w:r w:rsidR="00BE7640">
              <w:fldChar w:fldCharType="end"/>
            </w:r>
            <w:r>
              <w:t xml:space="preserve"> includes some studies that were excluded from the Cochrane review.</w:t>
            </w:r>
          </w:p>
        </w:tc>
      </w:tr>
      <w:tr w:rsidR="009F491F" w:rsidRPr="00D77EAD" w14:paraId="64328097" w14:textId="77777777" w:rsidTr="0057113C">
        <w:trPr>
          <w:cantSplit/>
        </w:trPr>
        <w:tc>
          <w:tcPr>
            <w:tcW w:w="1305" w:type="dxa"/>
          </w:tcPr>
          <w:p w14:paraId="211D1F56" w14:textId="596AA7B9" w:rsidR="009F491F" w:rsidRDefault="009F491F" w:rsidP="002747EA">
            <w:pPr>
              <w:keepNext/>
            </w:pPr>
            <w:r>
              <w:t>Oh et al 2020</w:t>
            </w:r>
            <w:r w:rsidR="00D07346">
              <w:fldChar w:fldCharType="begin"/>
            </w:r>
            <w:r w:rsidR="002747EA">
              <w:instrText xml:space="preserve"> ADDIN EN.CITE &lt;EndNote&gt;&lt;Cite&gt;&lt;Author&gt;Oh&lt;/Author&gt;&lt;Year&gt;2020&lt;/Year&gt;&lt;RecNum&gt;1873&lt;/RecNum&gt;&lt;DisplayText&gt;&lt;style face="superscript" font="Trebuchet MS" size="9"&gt;208&lt;/style&gt;&lt;/DisplayText&gt;&lt;record&gt;&lt;rec-number&gt;1873&lt;/rec-number&gt;&lt;foreign-keys&gt;&lt;key app="EN" db-id="exvasrfx2dtraoesasxp2szsxa2df502592x" timestamp="1588138629"&gt;1873&lt;/key&gt;&lt;key app="ENWeb" db-id=""&gt;0&lt;/key&gt;&lt;/foreign-keys&gt;&lt;ref-type name="Journal Article"&gt;17&lt;/ref-type&gt;&lt;contributors&gt;&lt;authors&gt;&lt;author&gt;Oh, C.&lt;/author&gt;&lt;author&gt;Keats, E. C.&lt;/author&gt;&lt;author&gt;Bhutta, Z. A.&lt;/author&gt;&lt;/authors&gt;&lt;/contributors&gt;&lt;auth-address&gt;Centre for Global Child Health, The Hospital for Sick Children, Toronto, ON M5G 0A4, Canada.&amp;#xD;Centre of Excellence in Women and Child&amp;apos;s Health, Aga Khan University, Karachi 74800, Pakistan.&lt;/auth-address&gt;&lt;titles&gt;&lt;title&gt;Vitamin and mineral supplementation during pregnancy on maternal, birth, child health and development outcomes in low- and middle-income countries: a systematic review and meta-analysis&lt;/title&gt;&lt;secondary-title&gt;Nutrients&lt;/secondary-title&gt;&lt;/titles&gt;&lt;periodical&gt;&lt;full-title&gt;Nutrients&lt;/full-title&gt;&lt;/periodical&gt;&lt;volume&gt;12&lt;/volume&gt;&lt;number&gt;2&lt;/number&gt;&lt;edition&gt;2020/02/23&lt;/edition&gt;&lt;keywords&gt;&lt;keyword&gt;developing countries&lt;/keyword&gt;&lt;keyword&gt;micronutrient supplementation&lt;/keyword&gt;&lt;keyword&gt;pregnancy&lt;/keyword&gt;&lt;keyword&gt;vitamin supplementation&lt;/keyword&gt;&lt;/keywords&gt;&lt;dates&gt;&lt;year&gt;2020&lt;/year&gt;&lt;pub-dates&gt;&lt;date&gt;Feb 14&lt;/date&gt;&lt;/pub-dates&gt;&lt;/dates&gt;&lt;isbn&gt;2072-6643 (Electronic)&amp;#xD;2072-6643 (Linking)&lt;/isbn&gt;&lt;accession-num&gt;32075071&lt;/accession-num&gt;&lt;urls&gt;&lt;related-urls&gt;&lt;url&gt;https://www.ncbi.nlm.nih.gov/pubmed/32075071&lt;/url&gt;&lt;/related-urls&gt;&lt;/urls&gt;&lt;custom2&gt;PMC7071347&lt;/custom2&gt;&lt;electronic-resource-num&gt;10.3390/nu12020491&lt;/electronic-resource-num&gt;&lt;/record&gt;&lt;/Cite&gt;&lt;/EndNote&gt;</w:instrText>
            </w:r>
            <w:r w:rsidR="00D07346">
              <w:fldChar w:fldCharType="separate"/>
            </w:r>
            <w:r w:rsidR="002747EA" w:rsidRPr="002747EA">
              <w:rPr>
                <w:noProof/>
                <w:vertAlign w:val="superscript"/>
              </w:rPr>
              <w:t>208</w:t>
            </w:r>
            <w:r w:rsidR="00D07346">
              <w:fldChar w:fldCharType="end"/>
            </w:r>
          </w:p>
        </w:tc>
        <w:tc>
          <w:tcPr>
            <w:tcW w:w="1247" w:type="dxa"/>
          </w:tcPr>
          <w:p w14:paraId="7547ED59" w14:textId="329279E7" w:rsidR="009F491F" w:rsidRDefault="009F491F" w:rsidP="000F71A9">
            <w:pPr>
              <w:keepNext/>
            </w:pPr>
            <w:r>
              <w:t>2 studies</w:t>
            </w:r>
          </w:p>
        </w:tc>
        <w:tc>
          <w:tcPr>
            <w:tcW w:w="4961" w:type="dxa"/>
          </w:tcPr>
          <w:p w14:paraId="1ACB71AB" w14:textId="419AD6CA" w:rsidR="009F491F" w:rsidRPr="009F491F" w:rsidRDefault="009F491F" w:rsidP="00BD61CC">
            <w:r w:rsidRPr="00BD61CC">
              <w:rPr>
                <w:b/>
              </w:rPr>
              <w:t>Aim</w:t>
            </w:r>
            <w:r>
              <w:t>: T</w:t>
            </w:r>
            <w:r w:rsidRPr="009F491F">
              <w:t>o compile evidence from</w:t>
            </w:r>
            <w:r>
              <w:t xml:space="preserve"> both efficacy and eff</w:t>
            </w:r>
            <w:r w:rsidRPr="009F491F">
              <w:t>ectiveness trials, evaluating</w:t>
            </w:r>
            <w:r>
              <w:t xml:space="preserve"> diff</w:t>
            </w:r>
            <w:r w:rsidRPr="009F491F">
              <w:t>erent supplementation interventions on maternal, birth, child health, and developmental outcomes.</w:t>
            </w:r>
          </w:p>
          <w:p w14:paraId="636957A1" w14:textId="711E0023" w:rsidR="009F491F" w:rsidRPr="00BD61CC" w:rsidRDefault="009F491F" w:rsidP="008023BB">
            <w:r w:rsidRPr="00BD61CC">
              <w:rPr>
                <w:b/>
              </w:rPr>
              <w:t>Methods</w:t>
            </w:r>
            <w:r>
              <w:t>: We evaluated randomis</w:t>
            </w:r>
            <w:r w:rsidRPr="009F491F">
              <w:t>ed controlled trials and quasi-experimental studies published since 1995</w:t>
            </w:r>
            <w:r>
              <w:t xml:space="preserve"> </w:t>
            </w:r>
            <w:r w:rsidRPr="009F491F">
              <w:t>in peer-reviewed and grey literature</w:t>
            </w:r>
            <w:r>
              <w:t>.</w:t>
            </w:r>
          </w:p>
        </w:tc>
        <w:tc>
          <w:tcPr>
            <w:tcW w:w="4536" w:type="dxa"/>
          </w:tcPr>
          <w:p w14:paraId="2A9547EF" w14:textId="776D2E34" w:rsidR="009F491F" w:rsidRPr="009F491F" w:rsidRDefault="009F491F" w:rsidP="00BD61CC">
            <w:r>
              <w:t>Zinc versus placebo:</w:t>
            </w:r>
          </w:p>
          <w:p w14:paraId="5B53B5B2" w14:textId="7AC52018" w:rsidR="009F491F" w:rsidRPr="009F491F" w:rsidRDefault="009F491F" w:rsidP="00BD61CC">
            <w:pPr>
              <w:pStyle w:val="bullet"/>
            </w:pPr>
            <w:r w:rsidRPr="009F491F">
              <w:t>maternal serum/ plasma zinc concentration</w:t>
            </w:r>
            <w:r>
              <w:t>:</w:t>
            </w:r>
            <w:r w:rsidRPr="009F491F">
              <w:t xml:space="preserve"> </w:t>
            </w:r>
            <w:r w:rsidRPr="00BD61CC">
              <w:rPr>
                <w:rFonts w:eastAsia="Times New Roman"/>
                <w:lang w:val="en-AU"/>
              </w:rPr>
              <w:t>MD</w:t>
            </w:r>
            <w:r>
              <w:rPr>
                <w:rFonts w:eastAsia="Times New Roman"/>
                <w:lang w:val="en-AU"/>
              </w:rPr>
              <w:t> </w:t>
            </w:r>
            <w:r w:rsidRPr="009F491F">
              <w:rPr>
                <w:rFonts w:eastAsia="Times New Roman"/>
                <w:lang w:val="en-AU"/>
              </w:rPr>
              <w:t>0.86 umol/L, 95%</w:t>
            </w:r>
            <w:r w:rsidRPr="00BD61CC">
              <w:rPr>
                <w:rFonts w:eastAsia="Times New Roman"/>
                <w:lang w:val="en-AU"/>
              </w:rPr>
              <w:t xml:space="preserve">CI 0.67 to 1.05; </w:t>
            </w:r>
            <w:r>
              <w:rPr>
                <w:rFonts w:eastAsia="Times New Roman"/>
                <w:lang w:val="en-AU"/>
              </w:rPr>
              <w:t xml:space="preserve">2 </w:t>
            </w:r>
            <w:r w:rsidRPr="009F491F">
              <w:rPr>
                <w:rFonts w:eastAsia="Times New Roman"/>
                <w:lang w:val="en-AU"/>
              </w:rPr>
              <w:t>studies</w:t>
            </w:r>
          </w:p>
        </w:tc>
        <w:tc>
          <w:tcPr>
            <w:tcW w:w="1843" w:type="dxa"/>
          </w:tcPr>
          <w:p w14:paraId="356E5152" w14:textId="77777777" w:rsidR="009F491F" w:rsidRDefault="009F491F" w:rsidP="00F86F38">
            <w:pPr>
              <w:keepNext/>
            </w:pPr>
          </w:p>
        </w:tc>
      </w:tr>
    </w:tbl>
    <w:p w14:paraId="15994C34" w14:textId="1FF6CDB9" w:rsidR="00461769" w:rsidRPr="009740A7" w:rsidRDefault="009C163D" w:rsidP="00BD61CC">
      <w:pPr>
        <w:pStyle w:val="TableName"/>
        <w:ind w:left="1134" w:hanging="1134"/>
      </w:pPr>
      <w:bookmarkStart w:id="98" w:name="_Toc40956633"/>
      <w:r>
        <w:t xml:space="preserve">Q3 </w:t>
      </w:r>
      <w:r w:rsidR="00C97429">
        <w:t>Harms and benefits of zinc supplementation</w:t>
      </w:r>
      <w:r w:rsidR="00461769" w:rsidRPr="009740A7">
        <w:t xml:space="preserve"> </w:t>
      </w:r>
      <w:r w:rsidR="00BC1D42">
        <w:t xml:space="preserve">in pregnancy </w:t>
      </w:r>
      <w:r w:rsidR="00D56FB3">
        <w:t>— RCT</w:t>
      </w:r>
      <w:r w:rsidR="00461769">
        <w:t>s</w:t>
      </w:r>
      <w:bookmarkEnd w:id="98"/>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55: Q3 Harms and benefits of zinc supplementation in pregnancy — RCTs"/>
      </w:tblPr>
      <w:tblGrid>
        <w:gridCol w:w="1305"/>
        <w:gridCol w:w="1528"/>
        <w:gridCol w:w="4680"/>
        <w:gridCol w:w="4536"/>
        <w:gridCol w:w="1843"/>
      </w:tblGrid>
      <w:tr w:rsidR="00461769" w:rsidRPr="00F350A6" w14:paraId="338C7C59" w14:textId="77777777" w:rsidTr="000F71A9">
        <w:trPr>
          <w:cantSplit/>
          <w:tblHeader/>
        </w:trPr>
        <w:tc>
          <w:tcPr>
            <w:tcW w:w="1305" w:type="dxa"/>
          </w:tcPr>
          <w:p w14:paraId="350D3557" w14:textId="77777777" w:rsidR="00461769" w:rsidRPr="00F350A6" w:rsidRDefault="00461769" w:rsidP="00C97429">
            <w:pPr>
              <w:keepNext/>
              <w:keepLines/>
              <w:rPr>
                <w:b/>
              </w:rPr>
            </w:pPr>
            <w:r>
              <w:rPr>
                <w:b/>
              </w:rPr>
              <w:t>Study ref</w:t>
            </w:r>
          </w:p>
        </w:tc>
        <w:tc>
          <w:tcPr>
            <w:tcW w:w="1528" w:type="dxa"/>
          </w:tcPr>
          <w:p w14:paraId="56C42B43" w14:textId="77777777" w:rsidR="00461769" w:rsidRPr="00F350A6" w:rsidRDefault="00461769" w:rsidP="00C97429">
            <w:pPr>
              <w:keepNext/>
              <w:keepLines/>
              <w:rPr>
                <w:b/>
              </w:rPr>
            </w:pPr>
            <w:r>
              <w:rPr>
                <w:b/>
              </w:rPr>
              <w:t>N</w:t>
            </w:r>
          </w:p>
        </w:tc>
        <w:tc>
          <w:tcPr>
            <w:tcW w:w="4680" w:type="dxa"/>
          </w:tcPr>
          <w:p w14:paraId="3EBC8F51" w14:textId="06BAC070" w:rsidR="00461769" w:rsidRPr="00F350A6" w:rsidRDefault="00BE7640" w:rsidP="00DE2A9C">
            <w:pPr>
              <w:keepNext/>
              <w:keepLines/>
              <w:rPr>
                <w:b/>
              </w:rPr>
            </w:pPr>
            <w:r>
              <w:rPr>
                <w:b/>
              </w:rPr>
              <w:t>Aim</w:t>
            </w:r>
            <w:r w:rsidR="00461769">
              <w:rPr>
                <w:b/>
              </w:rPr>
              <w:t>/</w:t>
            </w:r>
            <w:r w:rsidR="00461769" w:rsidRPr="00F350A6">
              <w:rPr>
                <w:b/>
              </w:rPr>
              <w:t>population</w:t>
            </w:r>
            <w:r w:rsidR="00461769">
              <w:rPr>
                <w:b/>
              </w:rPr>
              <w:t>/</w:t>
            </w:r>
            <w:r>
              <w:rPr>
                <w:b/>
              </w:rPr>
              <w:t>intervention</w:t>
            </w:r>
          </w:p>
        </w:tc>
        <w:tc>
          <w:tcPr>
            <w:tcW w:w="4536" w:type="dxa"/>
          </w:tcPr>
          <w:p w14:paraId="62D2F86E" w14:textId="77777777" w:rsidR="00461769" w:rsidRPr="00F350A6" w:rsidRDefault="00461769" w:rsidP="00C97429">
            <w:pPr>
              <w:keepNext/>
              <w:keepLines/>
              <w:rPr>
                <w:b/>
              </w:rPr>
            </w:pPr>
            <w:r>
              <w:rPr>
                <w:b/>
              </w:rPr>
              <w:t>Results</w:t>
            </w:r>
          </w:p>
        </w:tc>
        <w:tc>
          <w:tcPr>
            <w:tcW w:w="1843" w:type="dxa"/>
          </w:tcPr>
          <w:p w14:paraId="52918447" w14:textId="77777777" w:rsidR="00461769" w:rsidRPr="00F350A6" w:rsidRDefault="00461769" w:rsidP="00C97429">
            <w:pPr>
              <w:keepNext/>
              <w:keepLines/>
              <w:rPr>
                <w:b/>
              </w:rPr>
            </w:pPr>
            <w:r>
              <w:rPr>
                <w:b/>
              </w:rPr>
              <w:t>Comments</w:t>
            </w:r>
          </w:p>
        </w:tc>
      </w:tr>
      <w:tr w:rsidR="00AD0054" w:rsidRPr="00D77EAD" w14:paraId="1863C7FF" w14:textId="77777777" w:rsidTr="000F71A9">
        <w:trPr>
          <w:cantSplit/>
        </w:trPr>
        <w:tc>
          <w:tcPr>
            <w:tcW w:w="1305" w:type="dxa"/>
          </w:tcPr>
          <w:p w14:paraId="0E11B037" w14:textId="7D2FBC3B" w:rsidR="00AD0054" w:rsidRDefault="00AD0054" w:rsidP="002747EA">
            <w:r>
              <w:t>Noor et al 2019</w:t>
            </w:r>
            <w:r w:rsidR="00D07346">
              <w:fldChar w:fldCharType="begin">
                <w:fldData xml:space="preserve">PEVuZE5vdGU+PENpdGU+PEF1dGhvcj5Ob29yPC9BdXRob3I+PFllYXI+MjAyMDwvWWVhcj48UmVj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</w:fldData>
              </w:fldChar>
            </w:r>
            <w:r w:rsidR="002747EA">
              <w:instrText xml:space="preserve"> ADDIN EN.CITE </w:instrText>
            </w:r>
            <w:r w:rsidR="002747EA">
              <w:fldChar w:fldCharType="begin">
                <w:fldData xml:space="preserve">PEVuZE5vdGU+PENpdGU+PEF1dGhvcj5Ob29yPC9BdXRob3I+PFllYXI+MjAyMDwvWWVhcj48UmVj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</w:fldData>
              </w:fldChar>
            </w:r>
            <w:r w:rsidR="002747EA">
              <w:instrText xml:space="preserve"> ADDIN EN.CITE.DATA </w:instrText>
            </w:r>
            <w:r w:rsidR="002747EA">
              <w:fldChar w:fldCharType="end"/>
            </w:r>
            <w:r w:rsidR="00D07346">
              <w:fldChar w:fldCharType="separate"/>
            </w:r>
            <w:r w:rsidR="002747EA" w:rsidRPr="002747EA">
              <w:rPr>
                <w:noProof/>
                <w:vertAlign w:val="superscript"/>
              </w:rPr>
              <w:t>211</w:t>
            </w:r>
            <w:r w:rsidR="00D07346">
              <w:fldChar w:fldCharType="end"/>
            </w:r>
          </w:p>
        </w:tc>
        <w:tc>
          <w:tcPr>
            <w:tcW w:w="1528" w:type="dxa"/>
          </w:tcPr>
          <w:p w14:paraId="4893ED19" w14:textId="77777777" w:rsidR="00AD0054" w:rsidRDefault="00194754" w:rsidP="004018E0">
            <w:r>
              <w:t>Intervention 641</w:t>
            </w:r>
          </w:p>
          <w:p w14:paraId="57A1E2A7" w14:textId="6ED0DAC7" w:rsidR="00194754" w:rsidRDefault="00194754" w:rsidP="004018E0">
            <w:r>
              <w:t>Control 639</w:t>
            </w:r>
          </w:p>
        </w:tc>
        <w:tc>
          <w:tcPr>
            <w:tcW w:w="4680" w:type="dxa"/>
          </w:tcPr>
          <w:p w14:paraId="1AED6779" w14:textId="77777777" w:rsidR="00AD0054" w:rsidRDefault="00AD0054" w:rsidP="00AD0054">
            <w:r>
              <w:rPr>
                <w:b/>
              </w:rPr>
              <w:t xml:space="preserve">Aim: </w:t>
            </w:r>
            <w:r w:rsidRPr="00BD61CC">
              <w:t xml:space="preserve">To </w:t>
            </w:r>
            <w:r w:rsidRPr="00AD0054">
              <w:t>d</w:t>
            </w:r>
            <w:r>
              <w:t>etermine</w:t>
            </w:r>
            <w:r w:rsidRPr="00AD0054">
              <w:t xml:space="preserve"> the effects of prenatal zinc, vitamin A, and iron supplementation on maternal hematologic and micronutrient status at delivery in Tanzania. </w:t>
            </w:r>
          </w:p>
          <w:p w14:paraId="7881151A" w14:textId="265C5E76" w:rsidR="00AD0054" w:rsidRPr="0058428D" w:rsidRDefault="00AD0054" w:rsidP="00AD0054">
            <w:pPr>
              <w:rPr>
                <w:b/>
              </w:rPr>
            </w:pPr>
            <w:r w:rsidRPr="00BD61CC">
              <w:rPr>
                <w:b/>
              </w:rPr>
              <w:t>Methods</w:t>
            </w:r>
            <w:r>
              <w:t>: We analys</w:t>
            </w:r>
            <w:r w:rsidRPr="00AD0054">
              <w:t xml:space="preserve">ed 2 large randomized controlled trials, using generalized estimating equations, and examined the effect of daily zinc (25 mg) and vitamin A (2500 IU) supplementation starting in the first trimester of pregnancy compared with placebo (n = 2500), and separately evaluated the safety and efficacy of daily iron (60 mg) supplementation among iron-replete pregnant women (n = 1500). Blood samples from baseline and delivery were tested for Hb, serum ferritin, soluble transferrin receptor, plasma zinc, and zinc protoporphyrin. </w:t>
            </w:r>
          </w:p>
        </w:tc>
        <w:tc>
          <w:tcPr>
            <w:tcW w:w="4536" w:type="dxa"/>
          </w:tcPr>
          <w:p w14:paraId="5624DC2C" w14:textId="2E2349BF" w:rsidR="00AD0054" w:rsidRDefault="00AD0054" w:rsidP="00AD0054">
            <w:r w:rsidRPr="00AD0054">
              <w:t xml:space="preserve">Zinc supplementation </w:t>
            </w:r>
            <w:r>
              <w:t xml:space="preserve">versus </w:t>
            </w:r>
            <w:r w:rsidR="00194754">
              <w:t>no zinc</w:t>
            </w:r>
            <w:r>
              <w:t>:</w:t>
            </w:r>
          </w:p>
          <w:p w14:paraId="7B344F64" w14:textId="652A0688" w:rsidR="00AD0054" w:rsidRDefault="00AD0054" w:rsidP="00BD61CC">
            <w:pPr>
              <w:pStyle w:val="bullet"/>
            </w:pPr>
            <w:r>
              <w:t>Haemoglobin</w:t>
            </w:r>
            <w:r w:rsidR="00194754">
              <w:t xml:space="preserve"> concentration</w:t>
            </w:r>
            <w:r w:rsidRPr="00AD0054">
              <w:t xml:space="preserve"> at </w:t>
            </w:r>
            <w:r>
              <w:t xml:space="preserve">birth: </w:t>
            </w:r>
            <w:r>
              <w:br/>
              <w:t>MD -0.26 g/dL; 95% CI: -0.50 to -0.02</w:t>
            </w:r>
            <w:r w:rsidR="00194754">
              <w:t>; p=0.03</w:t>
            </w:r>
          </w:p>
          <w:p w14:paraId="20D696F5" w14:textId="2DD96E0D" w:rsidR="00194754" w:rsidRDefault="00194754" w:rsidP="00BD61CC">
            <w:pPr>
              <w:pStyle w:val="bullet"/>
            </w:pPr>
            <w:r>
              <w:t>Serum ferritin at birth: -11.31 µg/L; 95%CI -26.19 to 3.56</w:t>
            </w:r>
            <w:r w:rsidR="00335558">
              <w:t xml:space="preserve">; </w:t>
            </w:r>
            <w:r>
              <w:t>p=0.14</w:t>
            </w:r>
          </w:p>
          <w:p w14:paraId="0B1390FE" w14:textId="583A5784" w:rsidR="00194754" w:rsidRPr="00AD0054" w:rsidRDefault="00194754" w:rsidP="00BD61CC">
            <w:pPr>
              <w:pStyle w:val="bullet"/>
            </w:pPr>
            <w:r>
              <w:t>Plasma zinc: -6.64</w:t>
            </w:r>
            <w:r w:rsidR="00335558">
              <w:t xml:space="preserve"> µg/dL</w:t>
            </w:r>
            <w:r>
              <w:t>; 95%CI -15.71 to 2.43</w:t>
            </w:r>
            <w:r w:rsidR="00335558">
              <w:t>; p=0.15</w:t>
            </w:r>
          </w:p>
        </w:tc>
        <w:tc>
          <w:tcPr>
            <w:tcW w:w="1843" w:type="dxa"/>
          </w:tcPr>
          <w:p w14:paraId="08AE0E35" w14:textId="77777777" w:rsidR="00AD0054" w:rsidRDefault="00AD0054" w:rsidP="00F86F38"/>
        </w:tc>
      </w:tr>
      <w:tr w:rsidR="00461769" w:rsidRPr="00D77EAD" w14:paraId="1D4FC915" w14:textId="77777777" w:rsidTr="000F71A9">
        <w:trPr>
          <w:cantSplit/>
        </w:trPr>
        <w:tc>
          <w:tcPr>
            <w:tcW w:w="1305" w:type="dxa"/>
          </w:tcPr>
          <w:p w14:paraId="476417FA" w14:textId="71E89BD0" w:rsidR="00461769" w:rsidRDefault="00871EE2" w:rsidP="003523C5">
            <w:r>
              <w:t>Nossier et al 2015</w:t>
            </w:r>
            <w:r w:rsidR="00BE7640">
              <w:fldChar w:fldCharType="begin"/>
            </w:r>
            <w:r w:rsidR="002747EA">
              <w:instrText xml:space="preserve"> ADDIN EN.CITE &lt;EndNote&gt;&lt;Cite&gt;&lt;Author&gt;Nossier&lt;/Author&gt;&lt;Year&gt;2015&lt;/Year&gt;&lt;RecNum&gt;1196&lt;/RecNum&gt;&lt;DisplayText&gt;&lt;style face="superscript" font="Trebuchet MS" size="9"&gt;209&lt;/style&gt;&lt;/DisplayText&gt;&lt;record&gt;&lt;rec-number&gt;1196&lt;/rec-number&gt;&lt;foreign-keys&gt;&lt;key app="EN" db-id="exvasrfx2dtraoesasxp2szsxa2df502592x" timestamp="1559536228"&gt;1196&lt;/key&gt;&lt;key app="ENWeb" db-id=""&gt;0&lt;/key&gt;&lt;/foreign-keys&gt;&lt;ref-type name="Journal Article"&gt;17&lt;/ref-type&gt;&lt;contributors&gt;&lt;authors&gt;&lt;author&gt;Nossier, S. A.&lt;/author&gt;&lt;author&gt;Naeim, N. E.&lt;/author&gt;&lt;author&gt;El-Sayed, N. A.&lt;/author&gt;&lt;author&gt;Abu Zeid, A. A.&lt;/author&gt;&lt;/authors&gt;&lt;/contributors&gt;&lt;titles&gt;&lt;title&gt;The effect of zinc supplementation on pregnancy outcomes: a double-blind, randomised controlled trial, Egypt&lt;/title&gt;&lt;secondary-title&gt;Br J Nutr&lt;/secondary-title&gt;&lt;/titles&gt;&lt;periodical&gt;&lt;full-title&gt;Br J Nutr&lt;/full-title&gt;&lt;/periodical&gt;&lt;pages&gt;274-85&lt;/pages&gt;&lt;volume&gt;114&lt;/volume&gt;&lt;number&gt;2&lt;/number&gt;&lt;edition&gt;2015/06/24&lt;/edition&gt;&lt;keywords&gt;&lt;keyword&gt;Adult&lt;/keyword&gt;&lt;keyword&gt;Birth Weight&lt;/keyword&gt;&lt;keyword&gt;*Dietary Supplements&lt;/keyword&gt;&lt;keyword&gt;Double-Blind Method&lt;/keyword&gt;&lt;keyword&gt;Egypt&lt;/keyword&gt;&lt;keyword&gt;Female&lt;/keyword&gt;&lt;keyword&gt;Healthy Volunteers&lt;/keyword&gt;&lt;keyword&gt;Humans&lt;/keyword&gt;&lt;keyword&gt;Middle Aged&lt;/keyword&gt;&lt;keyword&gt;Pregnancy&lt;/keyword&gt;&lt;keyword&gt;Pregnancy Complications/prevention &amp;amp; control&lt;/keyword&gt;&lt;keyword&gt;*Pregnancy Outcome&lt;/keyword&gt;&lt;keyword&gt;Premature Birth/prevention &amp;amp; control&lt;/keyword&gt;&lt;keyword&gt;Vitamins/administration &amp;amp; dosage&lt;/keyword&gt;&lt;keyword&gt;Young Adult&lt;/keyword&gt;&lt;keyword&gt;Zinc/*administration &amp;amp; dosage&lt;/keyword&gt;&lt;/keywords&gt;&lt;dates&gt;&lt;year&gt;2015&lt;/year&gt;&lt;pub-dates&gt;&lt;date&gt;Jul&lt;/date&gt;&lt;/pub-dates&gt;&lt;/dates&gt;&lt;isbn&gt;1475-2662 (Electronic)&amp;#xD;0007-1145 (Linking)&lt;/isbn&gt;&lt;accession-num&gt;26099195&lt;/accession-num&gt;&lt;urls&gt;&lt;related-urls&gt;&lt;url&gt;https://www.ncbi.nlm.nih.gov/pubmed/26099195&lt;/url&gt;&lt;/related-urls&gt;&lt;/urls&gt;&lt;electronic-resource-num&gt;10.1017/S000711451500166X&lt;/electronic-resource-num&gt;&lt;/record&gt;&lt;/Cite&gt;&lt;/EndNote&gt;</w:instrText>
            </w:r>
            <w:r w:rsidR="00BE7640">
              <w:fldChar w:fldCharType="separate"/>
            </w:r>
            <w:r w:rsidR="002747EA" w:rsidRPr="002747EA">
              <w:rPr>
                <w:noProof/>
                <w:vertAlign w:val="superscript"/>
              </w:rPr>
              <w:t>209</w:t>
            </w:r>
            <w:r w:rsidR="00BE7640">
              <w:fldChar w:fldCharType="end"/>
            </w:r>
          </w:p>
          <w:p w14:paraId="2F8B3308" w14:textId="65F8B7F2" w:rsidR="00DE2A9C" w:rsidRPr="00D77EAD" w:rsidRDefault="00DE2A9C" w:rsidP="003523C5">
            <w:r>
              <w:t>Egypt</w:t>
            </w:r>
          </w:p>
        </w:tc>
        <w:tc>
          <w:tcPr>
            <w:tcW w:w="1528" w:type="dxa"/>
          </w:tcPr>
          <w:p w14:paraId="0A318570" w14:textId="28D583C5" w:rsidR="00461769" w:rsidRDefault="00461769" w:rsidP="004018E0">
            <w:r>
              <w:t xml:space="preserve">Intervention </w:t>
            </w:r>
            <w:r w:rsidR="0060666D">
              <w:t>198</w:t>
            </w:r>
          </w:p>
          <w:p w14:paraId="6939E17A" w14:textId="5CCA249D" w:rsidR="00461769" w:rsidRDefault="00461769" w:rsidP="004018E0">
            <w:r>
              <w:t xml:space="preserve">Control </w:t>
            </w:r>
            <w:r w:rsidR="00460C92">
              <w:t>100</w:t>
            </w:r>
          </w:p>
          <w:p w14:paraId="28D8D0C3" w14:textId="6C8BF0C4" w:rsidR="00460C92" w:rsidRPr="00D77EAD" w:rsidRDefault="00460C92" w:rsidP="004018E0">
            <w:r>
              <w:t>3-armed study; control group halved</w:t>
            </w:r>
          </w:p>
        </w:tc>
        <w:tc>
          <w:tcPr>
            <w:tcW w:w="4680" w:type="dxa"/>
          </w:tcPr>
          <w:p w14:paraId="66601EB1" w14:textId="38EDD5C5" w:rsidR="00520633" w:rsidRPr="00520633" w:rsidRDefault="00461769" w:rsidP="004018E0">
            <w:r w:rsidRPr="0058428D">
              <w:rPr>
                <w:b/>
              </w:rPr>
              <w:t>Aim</w:t>
            </w:r>
            <w:r>
              <w:t xml:space="preserve">: </w:t>
            </w:r>
            <w:r w:rsidRPr="0058428D">
              <w:t xml:space="preserve">To </w:t>
            </w:r>
            <w:r w:rsidR="00520633" w:rsidRPr="00520633">
              <w:t xml:space="preserve">evaluate the effect of two regimens of </w:t>
            </w:r>
            <w:r w:rsidR="00D741EF">
              <w:t>zinc</w:t>
            </w:r>
            <w:r w:rsidR="00520633" w:rsidRPr="00520633">
              <w:t xml:space="preserve"> supplementation on pregnancy</w:t>
            </w:r>
          </w:p>
          <w:p w14:paraId="2F6D6529" w14:textId="307D7698" w:rsidR="00131D6B" w:rsidRPr="00131D6B" w:rsidRDefault="00461769" w:rsidP="004018E0">
            <w:r w:rsidRPr="0058428D">
              <w:rPr>
                <w:b/>
              </w:rPr>
              <w:t>Population</w:t>
            </w:r>
            <w:r>
              <w:t xml:space="preserve">: </w:t>
            </w:r>
            <w:r w:rsidR="00131D6B">
              <w:t>Healthy pregnant w</w:t>
            </w:r>
            <w:r w:rsidRPr="0058428D">
              <w:t>omen</w:t>
            </w:r>
            <w:r w:rsidR="00D741EF">
              <w:t xml:space="preserve"> </w:t>
            </w:r>
            <w:r w:rsidR="00131D6B">
              <w:t xml:space="preserve">at 16 weeks gestation with </w:t>
            </w:r>
            <w:r w:rsidR="00131D6B" w:rsidRPr="00131D6B">
              <w:t>Zn level at the time of enrolment below the estimated median for gestational age</w:t>
            </w:r>
            <w:r w:rsidR="00131D6B">
              <w:t>.</w:t>
            </w:r>
          </w:p>
          <w:p w14:paraId="1C4815B4" w14:textId="063F11DD" w:rsidR="00461769" w:rsidRPr="00D77EAD" w:rsidRDefault="00461769" w:rsidP="004018E0">
            <w:r>
              <w:rPr>
                <w:b/>
              </w:rPr>
              <w:t>Intervention</w:t>
            </w:r>
            <w:r w:rsidRPr="0058428D">
              <w:t xml:space="preserve">: </w:t>
            </w:r>
            <w:r w:rsidR="000F71A9">
              <w:t>30 mg/day</w:t>
            </w:r>
            <w:r w:rsidRPr="0058428D">
              <w:t xml:space="preserve">. </w:t>
            </w:r>
          </w:p>
        </w:tc>
        <w:tc>
          <w:tcPr>
            <w:tcW w:w="4536" w:type="dxa"/>
          </w:tcPr>
          <w:p w14:paraId="14754866" w14:textId="77777777" w:rsidR="00461769" w:rsidRDefault="00461769" w:rsidP="004018E0">
            <w:r>
              <w:t>Intervention vs control:</w:t>
            </w:r>
          </w:p>
          <w:p w14:paraId="7D5E6524" w14:textId="39762CDE" w:rsidR="00461769" w:rsidRDefault="00C13B31" w:rsidP="004018E0">
            <w:pPr>
              <w:pStyle w:val="bullet"/>
            </w:pPr>
            <w:r>
              <w:t xml:space="preserve">Stillbirth: 1/198 (0.5%) vs </w:t>
            </w:r>
            <w:r w:rsidR="00611DBC">
              <w:t>2</w:t>
            </w:r>
            <w:r>
              <w:t>/</w:t>
            </w:r>
            <w:r w:rsidR="00611DBC">
              <w:t>100</w:t>
            </w:r>
            <w:r>
              <w:t xml:space="preserve"> (2.5%)</w:t>
            </w:r>
            <w:r w:rsidR="00327199">
              <w:t xml:space="preserve"> </w:t>
            </w:r>
            <w:r w:rsidR="00611DBC">
              <w:t>— RR</w:t>
            </w:r>
            <w:r w:rsidR="00C65A72">
              <w:t> </w:t>
            </w:r>
            <w:r w:rsidR="00611DBC">
              <w:t>0.25 (0.02 to</w:t>
            </w:r>
            <w:r w:rsidR="00611DBC" w:rsidRPr="00B1105E">
              <w:t xml:space="preserve"> 2.75]</w:t>
            </w:r>
          </w:p>
          <w:p w14:paraId="23E05798" w14:textId="56798CF4" w:rsidR="00C13B31" w:rsidRDefault="00460C92" w:rsidP="004018E0">
            <w:pPr>
              <w:pStyle w:val="bullet"/>
            </w:pPr>
            <w:r>
              <w:t>Preterm birth: 2/198 (1.0%) vs 1</w:t>
            </w:r>
            <w:r w:rsidR="00C13B31">
              <w:t>1/</w:t>
            </w:r>
            <w:r>
              <w:t>100</w:t>
            </w:r>
            <w:r w:rsidR="00C13B31">
              <w:t xml:space="preserve"> (10.6%)</w:t>
            </w:r>
            <w:r w:rsidR="00F72623">
              <w:t xml:space="preserve"> — RR 0.10 (0.02 to 0.40)</w:t>
            </w:r>
          </w:p>
          <w:p w14:paraId="7CF96428" w14:textId="7E768395" w:rsidR="00C13B31" w:rsidRPr="00D3614F" w:rsidRDefault="00C13B31" w:rsidP="004018E0">
            <w:pPr>
              <w:pStyle w:val="bullet"/>
            </w:pPr>
            <w:r>
              <w:t>Birthweight: 2922.22±324.05 g vs 2929.12±330.28 g</w:t>
            </w:r>
            <w:r w:rsidR="00F72623">
              <w:t xml:space="preserve"> — MD </w:t>
            </w:r>
            <w:r w:rsidR="00C65A72">
              <w:t>-6.90 (-85.82 to</w:t>
            </w:r>
            <w:r w:rsidR="00C65A72" w:rsidRPr="00487C6B">
              <w:t xml:space="preserve"> 72.02</w:t>
            </w:r>
            <w:r w:rsidR="00C65A72">
              <w:t>)</w:t>
            </w:r>
          </w:p>
        </w:tc>
        <w:tc>
          <w:tcPr>
            <w:tcW w:w="1843" w:type="dxa"/>
          </w:tcPr>
          <w:p w14:paraId="06845223" w14:textId="7596F8A0" w:rsidR="00461769" w:rsidRPr="00D77EAD" w:rsidRDefault="000F71A9" w:rsidP="002747EA">
            <w:r>
              <w:t xml:space="preserve">Included in </w:t>
            </w:r>
            <w:r w:rsidR="004A0E1A">
              <w:t>Lui et al 2018</w:t>
            </w:r>
            <w:r w:rsidR="00BE7640">
              <w:fldChar w:fldCharType="begin">
                <w:fldData xml:space="preserve">PEVuZE5vdGU+PENpdGU+PEF1dGhvcj5MaXU8L0F1dGhvcj48WWVhcj4yMDE4PC9ZZWFyPjxSZWNO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</w:fldData>
              </w:fldChar>
            </w:r>
            <w:r w:rsidR="002747EA">
              <w:instrText xml:space="preserve"> ADDIN EN.CITE </w:instrText>
            </w:r>
            <w:r w:rsidR="002747EA">
              <w:fldChar w:fldCharType="begin">
                <w:fldData xml:space="preserve">PEVuZE5vdGU+PENpdGU+PEF1dGhvcj5MaXU8L0F1dGhvcj48WWVhcj4yMDE4PC9ZZWFyPjxSZWNO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</w:fldData>
              </w:fldChar>
            </w:r>
            <w:r w:rsidR="002747EA">
              <w:instrText xml:space="preserve"> ADDIN EN.CITE.DATA </w:instrText>
            </w:r>
            <w:r w:rsidR="002747EA">
              <w:fldChar w:fldCharType="end"/>
            </w:r>
            <w:r w:rsidR="00BE7640">
              <w:fldChar w:fldCharType="separate"/>
            </w:r>
            <w:r w:rsidR="002747EA" w:rsidRPr="002747EA">
              <w:rPr>
                <w:noProof/>
                <w:vertAlign w:val="superscript"/>
              </w:rPr>
              <w:t>207</w:t>
            </w:r>
            <w:r w:rsidR="00BE7640">
              <w:fldChar w:fldCharType="end"/>
            </w:r>
          </w:p>
        </w:tc>
      </w:tr>
      <w:tr w:rsidR="000F71A9" w:rsidRPr="00D77EAD" w14:paraId="4F295D5D" w14:textId="77777777" w:rsidTr="000F71A9">
        <w:trPr>
          <w:cantSplit/>
        </w:trPr>
        <w:tc>
          <w:tcPr>
            <w:tcW w:w="1305" w:type="dxa"/>
          </w:tcPr>
          <w:p w14:paraId="4E136B30" w14:textId="4CDBC8CF" w:rsidR="000F71A9" w:rsidRDefault="000F71A9" w:rsidP="003523C5">
            <w:pPr>
              <w:keepNext/>
            </w:pPr>
            <w:r>
              <w:t>Zahiri Sorouri et al 2016</w:t>
            </w:r>
            <w:r w:rsidR="00BE7640">
              <w:fldChar w:fldCharType="begin">
                <w:fldData xml:space="preserve">PEVuZE5vdGU+PENpdGU+PEF1dGhvcj5aYWhpcmkgU29yb3VyaTwvQXV0aG9yPjxZZWFyPjIwMTY8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</w:fldData>
              </w:fldChar>
            </w:r>
            <w:r w:rsidR="002747EA">
              <w:instrText xml:space="preserve"> ADDIN EN.CITE </w:instrText>
            </w:r>
            <w:r w:rsidR="002747EA">
              <w:fldChar w:fldCharType="begin">
                <w:fldData xml:space="preserve">PEVuZE5vdGU+PENpdGU+PEF1dGhvcj5aYWhpcmkgU29yb3VyaTwvQXV0aG9yPjxZZWFyPjIwMTY8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</w:fldData>
              </w:fldChar>
            </w:r>
            <w:r w:rsidR="002747EA">
              <w:instrText xml:space="preserve"> ADDIN EN.CITE.DATA </w:instrText>
            </w:r>
            <w:r w:rsidR="002747EA">
              <w:fldChar w:fldCharType="end"/>
            </w:r>
            <w:r w:rsidR="00BE7640">
              <w:fldChar w:fldCharType="separate"/>
            </w:r>
            <w:r w:rsidR="002747EA" w:rsidRPr="002747EA">
              <w:rPr>
                <w:noProof/>
                <w:vertAlign w:val="superscript"/>
              </w:rPr>
              <w:t>210</w:t>
            </w:r>
            <w:r w:rsidR="00BE7640">
              <w:fldChar w:fldCharType="end"/>
            </w:r>
          </w:p>
          <w:p w14:paraId="039ED9AE" w14:textId="5A03F01F" w:rsidR="00DE2A9C" w:rsidRDefault="00DE2A9C" w:rsidP="003523C5">
            <w:pPr>
              <w:keepNext/>
            </w:pPr>
            <w:r>
              <w:t>Iran</w:t>
            </w:r>
          </w:p>
        </w:tc>
        <w:tc>
          <w:tcPr>
            <w:tcW w:w="1528" w:type="dxa"/>
          </w:tcPr>
          <w:p w14:paraId="30AAD184" w14:textId="77777777" w:rsidR="000F71A9" w:rsidRDefault="000F71A9" w:rsidP="000F71A9">
            <w:pPr>
              <w:keepNext/>
            </w:pPr>
            <w:r>
              <w:t>Intervention</w:t>
            </w:r>
            <w:r w:rsidR="00FC6609">
              <w:t xml:space="preserve"> 270</w:t>
            </w:r>
          </w:p>
          <w:p w14:paraId="001193AC" w14:textId="04FA8F2E" w:rsidR="00FC6609" w:rsidRDefault="00C65A72" w:rsidP="000F71A9">
            <w:pPr>
              <w:keepNext/>
            </w:pPr>
            <w:r>
              <w:t xml:space="preserve">Control </w:t>
            </w:r>
            <w:r w:rsidR="00FC6609">
              <w:t>270</w:t>
            </w:r>
          </w:p>
        </w:tc>
        <w:tc>
          <w:tcPr>
            <w:tcW w:w="4680" w:type="dxa"/>
          </w:tcPr>
          <w:p w14:paraId="1925F08A" w14:textId="40300AF8" w:rsidR="00D741EF" w:rsidRPr="00D741EF" w:rsidRDefault="00D741EF" w:rsidP="00D741EF">
            <w:pPr>
              <w:rPr>
                <w:rFonts w:ascii="Helvetica" w:hAnsi="Helvetica"/>
              </w:rPr>
            </w:pPr>
            <w:r>
              <w:rPr>
                <w:b/>
              </w:rPr>
              <w:t xml:space="preserve">Aim: </w:t>
            </w:r>
            <w:r w:rsidRPr="00D741EF">
              <w:t>to evaluate the impact of prenatal zinc supplementation on</w:t>
            </w:r>
            <w:r>
              <w:t xml:space="preserve"> </w:t>
            </w:r>
            <w:r w:rsidRPr="00D741EF">
              <w:rPr>
                <w:rFonts w:ascii="Helvetica" w:hAnsi="Helvetica"/>
              </w:rPr>
              <w:t>pregnancy outcomes.</w:t>
            </w:r>
          </w:p>
          <w:p w14:paraId="4C9E9755" w14:textId="6D194F62" w:rsidR="000F71A9" w:rsidRPr="00D741EF" w:rsidRDefault="00D741EF" w:rsidP="00D741EF">
            <w:r>
              <w:rPr>
                <w:b/>
              </w:rPr>
              <w:t xml:space="preserve">Population: </w:t>
            </w:r>
            <w:r w:rsidRPr="00D741EF">
              <w:t>healthy women at 16 weeks of</w:t>
            </w:r>
            <w:r>
              <w:t xml:space="preserve"> </w:t>
            </w:r>
            <w:r w:rsidRPr="00D741EF">
              <w:t>gestatio</w:t>
            </w:r>
            <w:r>
              <w:t>n</w:t>
            </w:r>
          </w:p>
          <w:p w14:paraId="3D5AEE73" w14:textId="25855530" w:rsidR="00D741EF" w:rsidRPr="00D741EF" w:rsidRDefault="00D741EF" w:rsidP="00131D6B">
            <w:r w:rsidRPr="00D741EF">
              <w:rPr>
                <w:b/>
              </w:rPr>
              <w:t>Intervention</w:t>
            </w:r>
            <w:r>
              <w:t xml:space="preserve">: </w:t>
            </w:r>
            <w:r w:rsidRPr="00D741EF">
              <w:t>400</w:t>
            </w:r>
            <w:r w:rsidR="00131D6B">
              <w:t xml:space="preserve"> </w:t>
            </w:r>
            <w:r w:rsidR="00131D6B">
              <w:rPr>
                <w:rFonts w:ascii="Times" w:hAnsi="Times"/>
              </w:rPr>
              <w:sym w:font="Symbol" w:char="F06D"/>
            </w:r>
            <w:r w:rsidRPr="00D741EF">
              <w:t>g f</w:t>
            </w:r>
            <w:r w:rsidR="00131D6B">
              <w:t>olic acid and 30 mg ferrous sulph</w:t>
            </w:r>
            <w:r w:rsidRPr="00D741EF">
              <w:t>ate,</w:t>
            </w:r>
            <w:r>
              <w:t xml:space="preserve"> </w:t>
            </w:r>
            <w:r w:rsidR="00131D6B">
              <w:t>with or without 15-mg zinc sulph</w:t>
            </w:r>
            <w:r w:rsidRPr="00D741EF">
              <w:t xml:space="preserve">ate from the 16th week of gestation until </w:t>
            </w:r>
            <w:r w:rsidR="00131D6B">
              <w:t>birth.</w:t>
            </w:r>
          </w:p>
        </w:tc>
        <w:tc>
          <w:tcPr>
            <w:tcW w:w="4536" w:type="dxa"/>
          </w:tcPr>
          <w:p w14:paraId="770ABDD6" w14:textId="77777777" w:rsidR="000F71A9" w:rsidRDefault="00131D6B" w:rsidP="000F71A9">
            <w:r>
              <w:t>Intervention vs control:</w:t>
            </w:r>
          </w:p>
          <w:p w14:paraId="7782A00F" w14:textId="0B20E5A4" w:rsidR="008F26DC" w:rsidRPr="008F26DC" w:rsidRDefault="000F7BE5" w:rsidP="008F26DC">
            <w:pPr>
              <w:pStyle w:val="bullet"/>
            </w:pPr>
            <w:r>
              <w:t>Pre-eclampsia: 23/270 (8.5%) vs 19/270 (7.0%)</w:t>
            </w:r>
            <w:r w:rsidR="008F26DC">
              <w:t xml:space="preserve"> — </w:t>
            </w:r>
            <w:r w:rsidR="008F26DC" w:rsidRPr="008F26DC">
              <w:rPr>
                <w:lang w:val="en-AU"/>
              </w:rPr>
              <w:t xml:space="preserve">RR </w:t>
            </w:r>
            <w:r w:rsidR="008F26DC">
              <w:rPr>
                <w:lang w:val="en-AU"/>
              </w:rPr>
              <w:t>1.21 (0.68 to 2.17)</w:t>
            </w:r>
          </w:p>
          <w:p w14:paraId="45C17A11" w14:textId="0F2DFF9D" w:rsidR="00131D6B" w:rsidRDefault="000F7BE5" w:rsidP="00C17D56">
            <w:pPr>
              <w:pStyle w:val="bullet"/>
            </w:pPr>
            <w:r>
              <w:t>Preterm birth (&lt;37 wks): 14/270 (8.5%) vs 15/270 (5.6%)</w:t>
            </w:r>
            <w:r w:rsidR="00C17D56">
              <w:t xml:space="preserve"> </w:t>
            </w:r>
            <w:r w:rsidR="00C17D56" w:rsidRPr="00C17D56">
              <w:t xml:space="preserve">— </w:t>
            </w:r>
            <w:r w:rsidR="00DC7007">
              <w:t xml:space="preserve">RR </w:t>
            </w:r>
            <w:r w:rsidR="00C17D56" w:rsidRPr="00C17D56">
              <w:t>0.93 (0.46 to</w:t>
            </w:r>
            <w:r w:rsidR="00C17D56" w:rsidRPr="00C17D56">
              <w:rPr>
                <w:lang w:val="en-AU"/>
              </w:rPr>
              <w:t xml:space="preserve"> 1.90</w:t>
            </w:r>
            <w:r w:rsidR="00C17D56" w:rsidRPr="00C17D56">
              <w:t>)</w:t>
            </w:r>
          </w:p>
          <w:p w14:paraId="0B18E04A" w14:textId="2F2A8CEF" w:rsidR="000F7BE5" w:rsidRDefault="000F7BE5" w:rsidP="00967A97">
            <w:pPr>
              <w:pStyle w:val="bullet"/>
            </w:pPr>
            <w:r>
              <w:t>Low birthweight: 17/263 (6.5%) vs 19/265 (7.2%)</w:t>
            </w:r>
            <w:r w:rsidR="00967A97">
              <w:t xml:space="preserve"> — RR</w:t>
            </w:r>
            <w:r w:rsidR="00967A97" w:rsidRPr="00967A97">
              <w:t xml:space="preserve"> </w:t>
            </w:r>
            <w:r w:rsidR="00967A97">
              <w:rPr>
                <w:lang w:val="en-AU"/>
              </w:rPr>
              <w:t>0.90 (0.48 to 1.70)</w:t>
            </w:r>
          </w:p>
          <w:p w14:paraId="36A5629E" w14:textId="2F91345F" w:rsidR="000F7BE5" w:rsidRDefault="000F7BE5" w:rsidP="00E5661E">
            <w:pPr>
              <w:pStyle w:val="bullet"/>
            </w:pPr>
            <w:r>
              <w:t>Macrosomia (≥4,000 g): 11/263 (4.2%) vs 8/265 (3.0%)</w:t>
            </w:r>
            <w:r w:rsidR="00967A97">
              <w:t xml:space="preserve"> — RR</w:t>
            </w:r>
            <w:r w:rsidR="00E5661E">
              <w:t xml:space="preserve"> </w:t>
            </w:r>
            <w:r w:rsidR="00E5661E">
              <w:rPr>
                <w:lang w:val="en-AU"/>
              </w:rPr>
              <w:t>1.39 (0.57 to 3.39)</w:t>
            </w:r>
          </w:p>
          <w:p w14:paraId="647A77C3" w14:textId="1606B575" w:rsidR="000F7BE5" w:rsidRDefault="000F7BE5" w:rsidP="006C0497">
            <w:pPr>
              <w:pStyle w:val="bullet"/>
            </w:pPr>
            <w:r>
              <w:t>Apgar score &lt;7 at 5 mins: 16/263 (6.1%) vs 17/265 (6.4%)</w:t>
            </w:r>
            <w:r w:rsidR="006C0497">
              <w:t xml:space="preserve"> — RR</w:t>
            </w:r>
            <w:r w:rsidR="006C0497" w:rsidRPr="006C0497">
              <w:t xml:space="preserve"> </w:t>
            </w:r>
            <w:r w:rsidR="006C0497">
              <w:rPr>
                <w:lang w:val="en-AU"/>
              </w:rPr>
              <w:t>0.95 (0.49 to</w:t>
            </w:r>
            <w:r w:rsidR="006C0497" w:rsidRPr="006C0497">
              <w:rPr>
                <w:lang w:val="en-AU"/>
              </w:rPr>
              <w:t xml:space="preserve"> 1.84</w:t>
            </w:r>
            <w:r w:rsidR="006C0497">
              <w:rPr>
                <w:lang w:val="en-AU"/>
              </w:rPr>
              <w:t>)</w:t>
            </w:r>
          </w:p>
        </w:tc>
        <w:tc>
          <w:tcPr>
            <w:tcW w:w="1843" w:type="dxa"/>
          </w:tcPr>
          <w:p w14:paraId="49514DFA" w14:textId="77777777" w:rsidR="000F71A9" w:rsidRDefault="000F71A9" w:rsidP="000F71A9">
            <w:pPr>
              <w:keepNext/>
            </w:pPr>
          </w:p>
        </w:tc>
      </w:tr>
    </w:tbl>
    <w:p w14:paraId="635670C8" w14:textId="5A3F0753" w:rsidR="005F5D31" w:rsidRDefault="009C163D" w:rsidP="00BD61CC">
      <w:pPr>
        <w:pStyle w:val="TableName"/>
        <w:pageBreakBefore/>
        <w:ind w:left="1134" w:hanging="1134"/>
      </w:pPr>
      <w:bookmarkStart w:id="99" w:name="_Toc40956634"/>
      <w:r>
        <w:t xml:space="preserve">Q3 </w:t>
      </w:r>
      <w:r w:rsidR="00D150D8">
        <w:t>Harms and benefits of m</w:t>
      </w:r>
      <w:r w:rsidR="005F5D31">
        <w:t xml:space="preserve">agnesium </w:t>
      </w:r>
      <w:r w:rsidR="00D150D8">
        <w:t xml:space="preserve">supplementation </w:t>
      </w:r>
      <w:r w:rsidR="00BC1D42">
        <w:t xml:space="preserve">in pregnancy </w:t>
      </w:r>
      <w:r w:rsidR="005F5D31">
        <w:t>— systematic reviews</w:t>
      </w:r>
      <w:bookmarkEnd w:id="99"/>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56: Q3 Harms and benefits of magnesium supplementation in pregnancy — systematic reviews"/>
      </w:tblPr>
      <w:tblGrid>
        <w:gridCol w:w="1305"/>
        <w:gridCol w:w="1247"/>
        <w:gridCol w:w="4961"/>
        <w:gridCol w:w="4536"/>
        <w:gridCol w:w="1843"/>
      </w:tblGrid>
      <w:tr w:rsidR="005F5D31" w:rsidRPr="00F350A6" w14:paraId="3DCFC8C6" w14:textId="77777777" w:rsidTr="000F71A9">
        <w:trPr>
          <w:cantSplit/>
          <w:tblHeader/>
        </w:trPr>
        <w:tc>
          <w:tcPr>
            <w:tcW w:w="1305" w:type="dxa"/>
          </w:tcPr>
          <w:p w14:paraId="7FC552D7" w14:textId="77777777" w:rsidR="005F5D31" w:rsidRPr="00F350A6" w:rsidRDefault="005F5D31" w:rsidP="000F71A9">
            <w:pPr>
              <w:keepNext/>
              <w:rPr>
                <w:b/>
              </w:rPr>
            </w:pPr>
            <w:r>
              <w:rPr>
                <w:b/>
              </w:rPr>
              <w:t>Study ref</w:t>
            </w:r>
          </w:p>
        </w:tc>
        <w:tc>
          <w:tcPr>
            <w:tcW w:w="1247" w:type="dxa"/>
          </w:tcPr>
          <w:p w14:paraId="50080A1A" w14:textId="77777777" w:rsidR="005F5D31" w:rsidRPr="00F350A6" w:rsidRDefault="005F5D31" w:rsidP="000F71A9">
            <w:pPr>
              <w:keepNext/>
              <w:rPr>
                <w:b/>
              </w:rPr>
            </w:pPr>
            <w:r>
              <w:rPr>
                <w:b/>
              </w:rPr>
              <w:t>N</w:t>
            </w:r>
          </w:p>
        </w:tc>
        <w:tc>
          <w:tcPr>
            <w:tcW w:w="4961" w:type="dxa"/>
          </w:tcPr>
          <w:p w14:paraId="5F7854FF" w14:textId="502A0775" w:rsidR="005F5D31" w:rsidRPr="00F350A6" w:rsidRDefault="00DC7D99" w:rsidP="00DE2A9C">
            <w:pPr>
              <w:keepNext/>
              <w:rPr>
                <w:b/>
              </w:rPr>
            </w:pPr>
            <w:r>
              <w:rPr>
                <w:b/>
              </w:rPr>
              <w:t>Aim</w:t>
            </w:r>
            <w:r w:rsidR="005F5D31">
              <w:rPr>
                <w:b/>
              </w:rPr>
              <w:t>/</w:t>
            </w:r>
            <w:r w:rsidR="005F5D31" w:rsidRPr="00F350A6">
              <w:rPr>
                <w:b/>
              </w:rPr>
              <w:t>population</w:t>
            </w:r>
            <w:r w:rsidR="005F5D31">
              <w:rPr>
                <w:b/>
              </w:rPr>
              <w:t>/</w:t>
            </w:r>
            <w:r>
              <w:rPr>
                <w:b/>
              </w:rPr>
              <w:t>interventions</w:t>
            </w:r>
          </w:p>
        </w:tc>
        <w:tc>
          <w:tcPr>
            <w:tcW w:w="4536" w:type="dxa"/>
          </w:tcPr>
          <w:p w14:paraId="26619467" w14:textId="77777777" w:rsidR="005F5D31" w:rsidRPr="00F350A6" w:rsidRDefault="005F5D31" w:rsidP="000F71A9">
            <w:pPr>
              <w:keepNext/>
              <w:rPr>
                <w:b/>
              </w:rPr>
            </w:pPr>
            <w:r>
              <w:rPr>
                <w:b/>
              </w:rPr>
              <w:t>Results</w:t>
            </w:r>
          </w:p>
        </w:tc>
        <w:tc>
          <w:tcPr>
            <w:tcW w:w="1843" w:type="dxa"/>
          </w:tcPr>
          <w:p w14:paraId="0886FE20" w14:textId="77777777" w:rsidR="005F5D31" w:rsidRPr="00F350A6" w:rsidRDefault="005F5D31" w:rsidP="000F71A9">
            <w:pPr>
              <w:keepNext/>
              <w:rPr>
                <w:b/>
              </w:rPr>
            </w:pPr>
            <w:r>
              <w:rPr>
                <w:b/>
              </w:rPr>
              <w:t>Comments</w:t>
            </w:r>
          </w:p>
        </w:tc>
      </w:tr>
      <w:tr w:rsidR="005F5D31" w:rsidRPr="00D77EAD" w14:paraId="5057B2BA" w14:textId="77777777" w:rsidTr="000F71A9">
        <w:trPr>
          <w:cantSplit/>
        </w:trPr>
        <w:tc>
          <w:tcPr>
            <w:tcW w:w="1305" w:type="dxa"/>
          </w:tcPr>
          <w:p w14:paraId="4A2AC272" w14:textId="14E2C352" w:rsidR="005F5D31" w:rsidRDefault="005F5D31" w:rsidP="003523C5">
            <w:pPr>
              <w:keepNext/>
            </w:pPr>
            <w:r>
              <w:t>Makrides et al 2014</w:t>
            </w:r>
            <w:r w:rsidR="00BE7640">
              <w:fldChar w:fldCharType="begin"/>
            </w:r>
            <w:r w:rsidR="002747EA">
              <w:instrText xml:space="preserve"> ADDIN EN.CITE &lt;EndNote&gt;&lt;Cite&gt;&lt;Author&gt;Makrides&lt;/Author&gt;&lt;Year&gt;2014&lt;/Year&gt;&lt;RecNum&gt;1192&lt;/RecNum&gt;&lt;DisplayText&gt;&lt;style face="superscript" font="Trebuchet MS" size="9"&gt;212&lt;/style&gt;&lt;/DisplayText&gt;&lt;record&gt;&lt;rec-number&gt;1192&lt;/rec-number&gt;&lt;foreign-keys&gt;&lt;key app="EN" db-id="exvasrfx2dtraoesasxp2szsxa2df502592x" timestamp="1559283572"&gt;1192&lt;/key&gt;&lt;key app="ENWeb" db-id=""&gt;0&lt;/key&gt;&lt;/foreign-keys&gt;&lt;ref-type name="Journal Article"&gt;17&lt;/ref-type&gt;&lt;contributors&gt;&lt;authors&gt;&lt;author&gt;Makrides, Maria&lt;/author&gt;&lt;author&gt;Crosby, Danielle D.&lt;/author&gt;&lt;author&gt;Shepherd, Emily&lt;/author&gt;&lt;author&gt;Crowther, Caroline A.&lt;/author&gt;&lt;/authors&gt;&lt;/contributors&gt;&lt;titles&gt;&lt;title&gt;Magnesium supplementation in pregnancy&lt;/title&gt;&lt;secondary-title&gt;Cochrane Database of Systematic Reviews&lt;/secondary-title&gt;&lt;/titles&gt;&lt;periodical&gt;&lt;full-title&gt;Cochrane Database of Systematic Reviews&lt;/full-title&gt;&lt;/periodical&gt;&lt;dates&gt;&lt;year&gt;2014&lt;/year&gt;&lt;/dates&gt;&lt;isbn&gt;14651858&lt;/isbn&gt;&lt;urls&gt;&lt;/urls&gt;&lt;electronic-resource-num&gt;10.1002/14651858.CD000937.pub2&lt;/electronic-resource-num&gt;&lt;/record&gt;&lt;/Cite&gt;&lt;/EndNote&gt;</w:instrText>
            </w:r>
            <w:r w:rsidR="00BE7640">
              <w:fldChar w:fldCharType="separate"/>
            </w:r>
            <w:r w:rsidR="002747EA" w:rsidRPr="002747EA">
              <w:rPr>
                <w:noProof/>
                <w:vertAlign w:val="superscript"/>
              </w:rPr>
              <w:t>212</w:t>
            </w:r>
            <w:r w:rsidR="00BE7640">
              <w:fldChar w:fldCharType="end"/>
            </w:r>
          </w:p>
          <w:p w14:paraId="675621C7" w14:textId="28F9B938" w:rsidR="00DE2A9C" w:rsidRPr="00D77EAD" w:rsidRDefault="00DE2A9C" w:rsidP="00DE2A9C">
            <w:pPr>
              <w:keepNext/>
            </w:pPr>
            <w:r>
              <w:t xml:space="preserve">Angola, </w:t>
            </w:r>
            <w:r w:rsidRPr="00FB5FF2">
              <w:rPr>
                <w:rFonts w:eastAsiaTheme="majorEastAsia"/>
              </w:rPr>
              <w:t>Austria</w:t>
            </w:r>
            <w:r>
              <w:rPr>
                <w:rFonts w:eastAsiaTheme="majorEastAsia"/>
              </w:rPr>
              <w:t>,</w:t>
            </w:r>
            <w:r w:rsidRPr="00FB5FF2">
              <w:t xml:space="preserve"> </w:t>
            </w:r>
            <w:r>
              <w:t xml:space="preserve">China, </w:t>
            </w:r>
            <w:r w:rsidRPr="00FB5FF2">
              <w:rPr>
                <w:rFonts w:eastAsiaTheme="majorEastAsia"/>
              </w:rPr>
              <w:t>Hungary</w:t>
            </w:r>
            <w:r>
              <w:rPr>
                <w:rFonts w:eastAsiaTheme="majorEastAsia"/>
                <w:color w:val="000000"/>
              </w:rPr>
              <w:t>,</w:t>
            </w:r>
            <w:r w:rsidRPr="00FB5FF2">
              <w:rPr>
                <w:rFonts w:eastAsiaTheme="majorEastAsia"/>
                <w:color w:val="000000"/>
              </w:rPr>
              <w:t xml:space="preserve"> </w:t>
            </w:r>
            <w:r w:rsidRPr="00FB5FF2">
              <w:t>Italy</w:t>
            </w:r>
            <w:r>
              <w:t>,</w:t>
            </w:r>
            <w:r w:rsidRPr="00FB5FF2">
              <w:rPr>
                <w:rFonts w:eastAsiaTheme="majorEastAsia"/>
                <w:color w:val="000000"/>
              </w:rPr>
              <w:t xml:space="preserve"> </w:t>
            </w:r>
            <w:r>
              <w:t>Switzerland, South Africa, United States</w:t>
            </w:r>
          </w:p>
        </w:tc>
        <w:tc>
          <w:tcPr>
            <w:tcW w:w="1247" w:type="dxa"/>
          </w:tcPr>
          <w:p w14:paraId="577AD61B" w14:textId="77777777" w:rsidR="005F5D31" w:rsidRDefault="005F5D31" w:rsidP="000F71A9">
            <w:pPr>
              <w:keepNext/>
            </w:pPr>
            <w:r>
              <w:t>10 studies</w:t>
            </w:r>
          </w:p>
          <w:p w14:paraId="2B41BF0C" w14:textId="7EE46460" w:rsidR="005F5D31" w:rsidRPr="00D77EAD" w:rsidRDefault="005F5D31" w:rsidP="000F71A9">
            <w:pPr>
              <w:keepNext/>
            </w:pPr>
            <w:r>
              <w:t>9,090 women</w:t>
            </w:r>
          </w:p>
        </w:tc>
        <w:tc>
          <w:tcPr>
            <w:tcW w:w="4961" w:type="dxa"/>
          </w:tcPr>
          <w:p w14:paraId="144AE815" w14:textId="5989B066" w:rsidR="005F5D31" w:rsidRPr="00B7017E" w:rsidRDefault="005F5D31" w:rsidP="00B7017E">
            <w:r w:rsidRPr="0058428D">
              <w:rPr>
                <w:b/>
              </w:rPr>
              <w:t>Aim</w:t>
            </w:r>
            <w:r>
              <w:t xml:space="preserve">: </w:t>
            </w:r>
            <w:r w:rsidR="00B7017E" w:rsidRPr="00B7017E">
              <w:t>To assess the effects of magnesium supplementation during pregnancy on maternal, neonatal/infant and paediatric outcomes</w:t>
            </w:r>
          </w:p>
          <w:p w14:paraId="18B6345D" w14:textId="12412747" w:rsidR="005F5D31" w:rsidRDefault="005F5D31" w:rsidP="000F71A9">
            <w:r w:rsidRPr="0058428D">
              <w:rPr>
                <w:b/>
              </w:rPr>
              <w:t>Population</w:t>
            </w:r>
            <w:r>
              <w:t xml:space="preserve">: </w:t>
            </w:r>
            <w:r w:rsidR="00B7017E">
              <w:t>Primiparous and multiparous women</w:t>
            </w:r>
          </w:p>
          <w:p w14:paraId="221AC7FA" w14:textId="064A9926" w:rsidR="005F5D31" w:rsidRPr="00D77EAD" w:rsidRDefault="005F5D31" w:rsidP="000F71A9">
            <w:r>
              <w:rPr>
                <w:b/>
              </w:rPr>
              <w:t>Interventions</w:t>
            </w:r>
            <w:r w:rsidRPr="0058428D">
              <w:t xml:space="preserve">: </w:t>
            </w:r>
            <w:r w:rsidRPr="00903956">
              <w:t>the compositions of the magnesium supplements,</w:t>
            </w:r>
            <w:r>
              <w:t xml:space="preserve"> </w:t>
            </w:r>
            <w:r w:rsidRPr="00903956">
              <w:t>gestational ages at commencement, and doses administered varied, including: magnesium oxide, 1000 mg daily from four months</w:t>
            </w:r>
            <w:r>
              <w:t xml:space="preserve"> </w:t>
            </w:r>
            <w:r w:rsidRPr="00903956">
              <w:t>post-conception (one trial); magnesium citrate, 365 mg daily from 18 weeks until hospitalisation after 38 weeks (one trial), and 340</w:t>
            </w:r>
            <w:r>
              <w:t xml:space="preserve"> </w:t>
            </w:r>
            <w:r w:rsidRPr="00903956">
              <w:t>mg daily from nine to 27 weeks’ gestation (one trial); magnesium gluconate, 2 to 3 g from 28 weeks’ gestation until birth (one trial),</w:t>
            </w:r>
            <w:r>
              <w:t xml:space="preserve"> </w:t>
            </w:r>
            <w:r w:rsidRPr="005F5D31">
              <w:t>and 4 g daily from 23 weeks’ gestation (one trial); magnesium aspartate, 15 mmol daily (three trials, commencing from either six to 21</w:t>
            </w:r>
            <w:r>
              <w:t xml:space="preserve"> </w:t>
            </w:r>
            <w:r w:rsidRPr="005F5D31">
              <w:t>weeks’ gestation until birth, 16 weeks’ gestation until birth, or &lt; 12 weeks until birth), or 365 mg daily from 13 to 24 weeks until</w:t>
            </w:r>
            <w:r>
              <w:t xml:space="preserve"> </w:t>
            </w:r>
            <w:r w:rsidRPr="005F5D31">
              <w:t>birth (one trial); and magnesium stearate, 128 mg elemental magnesium from 10 to 35 weeks until birth (one trial)</w:t>
            </w:r>
            <w:r w:rsidRPr="0058428D">
              <w:t xml:space="preserve">. </w:t>
            </w:r>
          </w:p>
        </w:tc>
        <w:tc>
          <w:tcPr>
            <w:tcW w:w="4536" w:type="dxa"/>
          </w:tcPr>
          <w:p w14:paraId="78767D3C" w14:textId="77777777" w:rsidR="005F5D31" w:rsidRDefault="005F5D31" w:rsidP="000F71A9">
            <w:r>
              <w:t>Intervention vs control:</w:t>
            </w:r>
          </w:p>
          <w:p w14:paraId="68932333" w14:textId="77777777" w:rsidR="005F5D31" w:rsidRDefault="0054415E" w:rsidP="000F71A9">
            <w:pPr>
              <w:pStyle w:val="bullet"/>
            </w:pPr>
            <w:r>
              <w:t>Perinatal mortality: RR 1.10 (0.72 to 1.67) (5 studies; n=5,903)</w:t>
            </w:r>
          </w:p>
          <w:p w14:paraId="6FBA5C7A" w14:textId="286D9672" w:rsidR="00F875EA" w:rsidRDefault="00F875EA" w:rsidP="000F71A9">
            <w:pPr>
              <w:pStyle w:val="bullet"/>
            </w:pPr>
            <w:r>
              <w:t>Small for gestational age:</w:t>
            </w:r>
            <w:r w:rsidR="00F64710">
              <w:t xml:space="preserve"> RR 0.76 (0.54 to 1.07) (3 studie</w:t>
            </w:r>
            <w:r>
              <w:t>s; n=1,291)</w:t>
            </w:r>
          </w:p>
          <w:p w14:paraId="1C974048" w14:textId="77777777" w:rsidR="00F875EA" w:rsidRDefault="00F875EA" w:rsidP="000F71A9">
            <w:pPr>
              <w:pStyle w:val="bullet"/>
            </w:pPr>
            <w:r>
              <w:t>Pre-eclampsia RR 0.87 (0.58 to 1.32) (3 studies; n=1,042)</w:t>
            </w:r>
          </w:p>
          <w:p w14:paraId="5058D231" w14:textId="77777777" w:rsidR="00F875EA" w:rsidRDefault="00F875EA" w:rsidP="000F71A9">
            <w:pPr>
              <w:pStyle w:val="bullet"/>
            </w:pPr>
            <w:r>
              <w:t>Miscarriage &lt;20 wks: RR 0.85 (0.49 to 1.49) (6 studies; n=3,704)</w:t>
            </w:r>
          </w:p>
          <w:p w14:paraId="45A529FA" w14:textId="1B5FEFE7" w:rsidR="00F875EA" w:rsidRDefault="00F875EA" w:rsidP="000F71A9">
            <w:pPr>
              <w:pStyle w:val="bullet"/>
            </w:pPr>
            <w:r>
              <w:t>Preterm birth (&lt;37 wks):</w:t>
            </w:r>
            <w:r w:rsidR="00F64710">
              <w:t xml:space="preserve"> RR 0.89 (0.69 to 1.14) (7 studi</w:t>
            </w:r>
            <w:r>
              <w:t>es; n=5,981)</w:t>
            </w:r>
          </w:p>
          <w:p w14:paraId="2978E37B" w14:textId="77777777" w:rsidR="00F875EA" w:rsidRDefault="00F875EA" w:rsidP="000F71A9">
            <w:pPr>
              <w:pStyle w:val="bullet"/>
            </w:pPr>
            <w:r>
              <w:t>Low birthweight (&lt;2,500 g): RR 0.95 (0.83 to 1.09) (5 studies; n=5,577)</w:t>
            </w:r>
          </w:p>
          <w:p w14:paraId="45C953B3" w14:textId="77777777" w:rsidR="00F875EA" w:rsidRDefault="00F875EA" w:rsidP="000F71A9">
            <w:pPr>
              <w:pStyle w:val="bullet"/>
            </w:pPr>
            <w:r>
              <w:t>Apgar score &lt;7 at 5 min: RR 0.34 (0.15 to 0.80) (4 studies; n=1.083)</w:t>
            </w:r>
          </w:p>
          <w:p w14:paraId="70E78FF9" w14:textId="77777777" w:rsidR="00F875EA" w:rsidRDefault="00F875EA" w:rsidP="000F71A9">
            <w:pPr>
              <w:pStyle w:val="bullet"/>
            </w:pPr>
            <w:r>
              <w:t>Significant congenital abnormality: RR 2.05 (0.77 to 5.45) (1 study; n=4,082)</w:t>
            </w:r>
          </w:p>
          <w:p w14:paraId="3D4577DF" w14:textId="77777777" w:rsidR="00F875EA" w:rsidRDefault="00F875EA" w:rsidP="000F71A9">
            <w:pPr>
              <w:pStyle w:val="bullet"/>
            </w:pPr>
            <w:r>
              <w:t>Maternal gastrointestinal side effects: RR 0.88 (0.69 to 1.12) (4 studies; n=1,388)</w:t>
            </w:r>
          </w:p>
          <w:p w14:paraId="296669E9" w14:textId="77777777" w:rsidR="00F875EA" w:rsidRDefault="00F875EA" w:rsidP="000F71A9">
            <w:pPr>
              <w:pStyle w:val="bullet"/>
            </w:pPr>
            <w:r>
              <w:t>Systolic blood pressure near birth: MD 1.0 (0.03 to 1.97) (3 studies; n=1,432)</w:t>
            </w:r>
          </w:p>
          <w:p w14:paraId="72AF5709" w14:textId="15A36FCE" w:rsidR="00F875EA" w:rsidRDefault="00F875EA" w:rsidP="000F71A9">
            <w:pPr>
              <w:pStyle w:val="bullet"/>
            </w:pPr>
            <w:r>
              <w:t xml:space="preserve">Diastolic blood pressure near birth: MD 0.23 </w:t>
            </w:r>
            <w:r w:rsidR="004018E0">
              <w:br/>
            </w:r>
            <w:r>
              <w:t>(-0.67 to 1.13) (3 studies; n=1,432)</w:t>
            </w:r>
          </w:p>
          <w:p w14:paraId="7899D5E4" w14:textId="77777777" w:rsidR="00F875EA" w:rsidRDefault="00F875EA" w:rsidP="000F71A9">
            <w:pPr>
              <w:pStyle w:val="bullet"/>
            </w:pPr>
            <w:r>
              <w:t>Pregnancy-induced hypertension: RR 0.39 (0.11 to 1.41) (3 studies; n=4,284)</w:t>
            </w:r>
          </w:p>
          <w:p w14:paraId="084B99F6" w14:textId="7552B6A0" w:rsidR="00F875EA" w:rsidRPr="00D3614F" w:rsidRDefault="00F875EA" w:rsidP="000F71A9">
            <w:pPr>
              <w:pStyle w:val="bullet"/>
            </w:pPr>
            <w:r>
              <w:t>Need f</w:t>
            </w:r>
            <w:r w:rsidR="0013716C">
              <w:t>or maternal hospitalis</w:t>
            </w:r>
            <w:r>
              <w:t>ation: RR 0.65 (0.48 to 0.86) (3 studies; n=1,158)</w:t>
            </w:r>
          </w:p>
        </w:tc>
        <w:tc>
          <w:tcPr>
            <w:tcW w:w="1843" w:type="dxa"/>
          </w:tcPr>
          <w:p w14:paraId="575E1BA7" w14:textId="67FF26D6" w:rsidR="005F5D31" w:rsidRPr="00D77EAD" w:rsidRDefault="00F64710" w:rsidP="000F71A9">
            <w:pPr>
              <w:keepNext/>
            </w:pPr>
            <w:r w:rsidRPr="005F5D31">
              <w:t xml:space="preserve">Of the 10 trials included in the review, only two were judged to be of high </w:t>
            </w:r>
            <w:r w:rsidR="00FB2A6C">
              <w:t>certainty</w:t>
            </w:r>
            <w:r w:rsidRPr="005F5D31">
              <w:t xml:space="preserve"> overall. When an analysis was restricted to these two</w:t>
            </w:r>
            <w:r>
              <w:t xml:space="preserve"> </w:t>
            </w:r>
            <w:r w:rsidRPr="005F5D31">
              <w:t>trials none of the review’s primary outcomes (perinatal mortality, small-for-gestational age, pre-eclampsia) were significantly different</w:t>
            </w:r>
            <w:r>
              <w:t xml:space="preserve"> </w:t>
            </w:r>
            <w:r w:rsidRPr="005F5D31">
              <w:t>between the magnesium supplemented and control groups.</w:t>
            </w:r>
          </w:p>
        </w:tc>
      </w:tr>
    </w:tbl>
    <w:p w14:paraId="500571AE" w14:textId="3F08E22E" w:rsidR="00222336" w:rsidRPr="009740A7" w:rsidRDefault="009C163D" w:rsidP="00932C6D">
      <w:pPr>
        <w:pStyle w:val="TableName"/>
      </w:pPr>
      <w:bookmarkStart w:id="100" w:name="_Toc40956635"/>
      <w:r>
        <w:t xml:space="preserve">Q3 </w:t>
      </w:r>
      <w:r w:rsidR="00D150D8">
        <w:t xml:space="preserve">Harms and benefits of magnesium supplementation </w:t>
      </w:r>
      <w:r w:rsidR="00BC1D42">
        <w:t xml:space="preserve">in pregnancy </w:t>
      </w:r>
      <w:r w:rsidR="005F5D31">
        <w:t xml:space="preserve">— </w:t>
      </w:r>
      <w:r w:rsidR="00D56FB3">
        <w:t>RCT</w:t>
      </w:r>
      <w:r w:rsidR="005F5D31">
        <w:t>s</w:t>
      </w:r>
      <w:bookmarkEnd w:id="100"/>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57: Q3 Harms and benefits of magnesium supplementation in pregnancy — RCTs"/>
      </w:tblPr>
      <w:tblGrid>
        <w:gridCol w:w="1305"/>
        <w:gridCol w:w="1528"/>
        <w:gridCol w:w="4680"/>
        <w:gridCol w:w="4536"/>
        <w:gridCol w:w="1843"/>
      </w:tblGrid>
      <w:tr w:rsidR="00105F33" w:rsidRPr="00F350A6" w14:paraId="5748290D" w14:textId="77777777" w:rsidTr="00105F33">
        <w:trPr>
          <w:cantSplit/>
          <w:tblHeader/>
        </w:trPr>
        <w:tc>
          <w:tcPr>
            <w:tcW w:w="1305" w:type="dxa"/>
          </w:tcPr>
          <w:p w14:paraId="7BE7049D" w14:textId="77777777" w:rsidR="00222336" w:rsidRPr="00F350A6" w:rsidRDefault="00222336" w:rsidP="000F71A9">
            <w:pPr>
              <w:keepNext/>
              <w:rPr>
                <w:b/>
              </w:rPr>
            </w:pPr>
            <w:r>
              <w:rPr>
                <w:b/>
              </w:rPr>
              <w:t>Study ref</w:t>
            </w:r>
          </w:p>
        </w:tc>
        <w:tc>
          <w:tcPr>
            <w:tcW w:w="1528" w:type="dxa"/>
          </w:tcPr>
          <w:p w14:paraId="68A8E428" w14:textId="77777777" w:rsidR="00222336" w:rsidRPr="00F350A6" w:rsidRDefault="00222336" w:rsidP="000F71A9">
            <w:pPr>
              <w:keepNext/>
              <w:rPr>
                <w:b/>
              </w:rPr>
            </w:pPr>
            <w:r>
              <w:rPr>
                <w:b/>
              </w:rPr>
              <w:t>N</w:t>
            </w:r>
          </w:p>
        </w:tc>
        <w:tc>
          <w:tcPr>
            <w:tcW w:w="4680" w:type="dxa"/>
          </w:tcPr>
          <w:p w14:paraId="3245CCBE" w14:textId="4D83EECC" w:rsidR="00222336" w:rsidRPr="00F350A6" w:rsidRDefault="00BE7640" w:rsidP="00DE2A9C">
            <w:pPr>
              <w:keepNext/>
              <w:rPr>
                <w:b/>
              </w:rPr>
            </w:pPr>
            <w:r>
              <w:rPr>
                <w:b/>
              </w:rPr>
              <w:t>Aim/</w:t>
            </w:r>
            <w:r w:rsidRPr="00F350A6">
              <w:rPr>
                <w:b/>
              </w:rPr>
              <w:t>population</w:t>
            </w:r>
            <w:r>
              <w:rPr>
                <w:b/>
              </w:rPr>
              <w:t>/intervention</w:t>
            </w:r>
          </w:p>
        </w:tc>
        <w:tc>
          <w:tcPr>
            <w:tcW w:w="4536" w:type="dxa"/>
          </w:tcPr>
          <w:p w14:paraId="3ACC5251" w14:textId="77777777" w:rsidR="00222336" w:rsidRPr="00F350A6" w:rsidRDefault="00222336" w:rsidP="000F71A9">
            <w:pPr>
              <w:keepNext/>
              <w:rPr>
                <w:b/>
              </w:rPr>
            </w:pPr>
            <w:r>
              <w:rPr>
                <w:b/>
              </w:rPr>
              <w:t>Results</w:t>
            </w:r>
          </w:p>
        </w:tc>
        <w:tc>
          <w:tcPr>
            <w:tcW w:w="1843" w:type="dxa"/>
          </w:tcPr>
          <w:p w14:paraId="4B7EB73B" w14:textId="77777777" w:rsidR="00222336" w:rsidRPr="00F350A6" w:rsidRDefault="00222336" w:rsidP="000F71A9">
            <w:pPr>
              <w:keepNext/>
              <w:rPr>
                <w:b/>
              </w:rPr>
            </w:pPr>
            <w:r>
              <w:rPr>
                <w:b/>
              </w:rPr>
              <w:t>Comments</w:t>
            </w:r>
          </w:p>
        </w:tc>
      </w:tr>
      <w:tr w:rsidR="00105F33" w:rsidRPr="00D77EAD" w14:paraId="71B9F470" w14:textId="77777777" w:rsidTr="00105F33">
        <w:trPr>
          <w:cantSplit/>
        </w:trPr>
        <w:tc>
          <w:tcPr>
            <w:tcW w:w="1305" w:type="dxa"/>
          </w:tcPr>
          <w:p w14:paraId="35017FA6" w14:textId="62E71DFC" w:rsidR="00222336" w:rsidRDefault="0058428D" w:rsidP="003523C5">
            <w:pPr>
              <w:keepNext/>
            </w:pPr>
            <w:r>
              <w:t>Bullarbo et al 2013</w:t>
            </w:r>
            <w:r w:rsidR="00BE7640">
              <w:fldChar w:fldCharType="begin">
                <w:fldData xml:space="preserve">PEVuZE5vdGU+PENpdGU+PEF1dGhvcj5CdWxsYXJibzwvQXV0aG9yPjxZZWFyPjIwMTM8L1llYXI+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</w:fldData>
              </w:fldChar>
            </w:r>
            <w:r w:rsidR="002747EA">
              <w:instrText xml:space="preserve"> ADDIN EN.CITE </w:instrText>
            </w:r>
            <w:r w:rsidR="002747EA">
              <w:fldChar w:fldCharType="begin">
                <w:fldData xml:space="preserve">PEVuZE5vdGU+PENpdGU+PEF1dGhvcj5CdWxsYXJibzwvQXV0aG9yPjxZZWFyPjIwMTM8L1llYXI+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</w:fldData>
              </w:fldChar>
            </w:r>
            <w:r w:rsidR="002747EA">
              <w:instrText xml:space="preserve"> ADDIN EN.CITE.DATA </w:instrText>
            </w:r>
            <w:r w:rsidR="002747EA">
              <w:fldChar w:fldCharType="end"/>
            </w:r>
            <w:r w:rsidR="00BE7640">
              <w:fldChar w:fldCharType="separate"/>
            </w:r>
            <w:r w:rsidR="002747EA" w:rsidRPr="002747EA">
              <w:rPr>
                <w:noProof/>
                <w:vertAlign w:val="superscript"/>
              </w:rPr>
              <w:t>214</w:t>
            </w:r>
            <w:r w:rsidR="00BE7640">
              <w:fldChar w:fldCharType="end"/>
            </w:r>
          </w:p>
          <w:p w14:paraId="065BB0AB" w14:textId="158ACEE9" w:rsidR="00DE2A9C" w:rsidRPr="00D77EAD" w:rsidRDefault="00DE2A9C" w:rsidP="003523C5">
            <w:pPr>
              <w:keepNext/>
            </w:pPr>
            <w:r>
              <w:t>Sweden</w:t>
            </w:r>
          </w:p>
        </w:tc>
        <w:tc>
          <w:tcPr>
            <w:tcW w:w="1528" w:type="dxa"/>
          </w:tcPr>
          <w:p w14:paraId="597812D7" w14:textId="32850D69" w:rsidR="00222336" w:rsidRDefault="00357C6B" w:rsidP="000F71A9">
            <w:pPr>
              <w:keepNext/>
            </w:pPr>
            <w:r>
              <w:t>Intervention 28</w:t>
            </w:r>
          </w:p>
          <w:p w14:paraId="0695348A" w14:textId="35604F36" w:rsidR="00357C6B" w:rsidRPr="00D77EAD" w:rsidRDefault="00357C6B" w:rsidP="000F71A9">
            <w:pPr>
              <w:keepNext/>
            </w:pPr>
            <w:r>
              <w:t>Control 29</w:t>
            </w:r>
          </w:p>
        </w:tc>
        <w:tc>
          <w:tcPr>
            <w:tcW w:w="4680" w:type="dxa"/>
          </w:tcPr>
          <w:p w14:paraId="654C0CE0" w14:textId="77777777" w:rsidR="0058428D" w:rsidRDefault="0058428D" w:rsidP="0058428D">
            <w:r w:rsidRPr="0058428D">
              <w:rPr>
                <w:b/>
              </w:rPr>
              <w:t>Aim</w:t>
            </w:r>
            <w:r>
              <w:t xml:space="preserve">: </w:t>
            </w:r>
            <w:r w:rsidRPr="0058428D">
              <w:t xml:space="preserve">To assess if hypertension during the last part of pregnancy could be prevented by magnesium supplementation. </w:t>
            </w:r>
          </w:p>
          <w:p w14:paraId="1A124EE3" w14:textId="5CB81D6E" w:rsidR="0058428D" w:rsidRPr="003F3753" w:rsidRDefault="0058428D" w:rsidP="003F3753">
            <w:r w:rsidRPr="0058428D">
              <w:rPr>
                <w:b/>
              </w:rPr>
              <w:t>Population</w:t>
            </w:r>
            <w:r>
              <w:t xml:space="preserve">: </w:t>
            </w:r>
            <w:r w:rsidR="003F3753">
              <w:t>P</w:t>
            </w:r>
            <w:r w:rsidR="003F3753" w:rsidRPr="003F3753">
              <w:t>regnant nulliparous women with high</w:t>
            </w:r>
            <w:r w:rsidR="003F3753">
              <w:t xml:space="preserve"> </w:t>
            </w:r>
            <w:r w:rsidR="003F3753" w:rsidRPr="003F3753">
              <w:t>urinary excretion of Mg and calcium in early pregnancy,</w:t>
            </w:r>
            <w:r w:rsidR="003F3753">
              <w:t xml:space="preserve"> </w:t>
            </w:r>
            <w:r w:rsidR="003F3753" w:rsidRPr="003F3753">
              <w:t>indirectly indicating</w:t>
            </w:r>
            <w:r w:rsidR="003F3753">
              <w:t xml:space="preserve"> </w:t>
            </w:r>
            <w:r w:rsidR="003F3753" w:rsidRPr="003F3753">
              <w:t>Mg</w:t>
            </w:r>
            <w:r w:rsidR="003F3753">
              <w:t xml:space="preserve"> </w:t>
            </w:r>
            <w:r w:rsidR="003F3753" w:rsidRPr="003F3753">
              <w:t>deficiency</w:t>
            </w:r>
          </w:p>
          <w:p w14:paraId="250D5040" w14:textId="5C6596B5" w:rsidR="00222336" w:rsidRPr="00D77EAD" w:rsidRDefault="0058428D" w:rsidP="00672843">
            <w:r>
              <w:rPr>
                <w:b/>
              </w:rPr>
              <w:t>Intervention</w:t>
            </w:r>
            <w:r w:rsidRPr="0058428D">
              <w:t xml:space="preserve">: 300 mg </w:t>
            </w:r>
            <w:r>
              <w:t xml:space="preserve">oral </w:t>
            </w:r>
            <w:r w:rsidRPr="0058428D">
              <w:t xml:space="preserve">magnesium as citrate from pregnancy week 25. </w:t>
            </w:r>
          </w:p>
        </w:tc>
        <w:tc>
          <w:tcPr>
            <w:tcW w:w="4536" w:type="dxa"/>
          </w:tcPr>
          <w:p w14:paraId="3AB791B0" w14:textId="77777777" w:rsidR="0058428D" w:rsidRDefault="0058428D" w:rsidP="0058428D">
            <w:r>
              <w:t>Intervention vs control:</w:t>
            </w:r>
          </w:p>
          <w:p w14:paraId="16B35B14" w14:textId="3718568F" w:rsidR="007271E1" w:rsidRPr="007271E1" w:rsidRDefault="006777B5" w:rsidP="007271E1">
            <w:pPr>
              <w:pStyle w:val="bullet"/>
            </w:pPr>
            <w:r>
              <w:t xml:space="preserve">Diastolic blood pressure </w:t>
            </w:r>
            <w:r w:rsidR="00504448">
              <w:t>at 37 weeks</w:t>
            </w:r>
            <w:r>
              <w:t>:</w:t>
            </w:r>
            <w:r w:rsidR="000F4863">
              <w:t xml:space="preserve"> </w:t>
            </w:r>
            <w:r w:rsidR="00584F85">
              <w:t>72/1.4 mean/SEM vs 77/1.4, p=</w:t>
            </w:r>
            <w:r w:rsidR="000F4863" w:rsidRPr="0058428D">
              <w:t>0.031</w:t>
            </w:r>
            <w:r w:rsidR="007271E1">
              <w:t xml:space="preserve"> — </w:t>
            </w:r>
            <w:r w:rsidR="007271E1" w:rsidRPr="007271E1">
              <w:t xml:space="preserve">MD </w:t>
            </w:r>
            <w:r w:rsidR="007271E1">
              <w:rPr>
                <w:lang w:val="en-AU"/>
              </w:rPr>
              <w:t>-0.66 (-1.20 to -0.13)</w:t>
            </w:r>
          </w:p>
          <w:p w14:paraId="0ACC70FC" w14:textId="7EF6AB48" w:rsidR="00222336" w:rsidRPr="00D3614F" w:rsidRDefault="006777B5" w:rsidP="007271E1">
            <w:pPr>
              <w:pStyle w:val="bullet"/>
            </w:pPr>
            <w:r>
              <w:t>Increase in DBP ≥15 mmHg</w:t>
            </w:r>
            <w:r w:rsidR="00D3614F">
              <w:t>: significantly higher in the placebo group than in the magnesium group p=0.012 (actual data not reported).</w:t>
            </w:r>
          </w:p>
        </w:tc>
        <w:tc>
          <w:tcPr>
            <w:tcW w:w="1843" w:type="dxa"/>
          </w:tcPr>
          <w:p w14:paraId="60171CD5" w14:textId="77777777" w:rsidR="00222336" w:rsidRPr="00D77EAD" w:rsidRDefault="00222336" w:rsidP="000F71A9">
            <w:pPr>
              <w:keepNext/>
            </w:pPr>
          </w:p>
        </w:tc>
      </w:tr>
      <w:tr w:rsidR="00105F33" w:rsidRPr="00D77EAD" w14:paraId="07DD05BB" w14:textId="77777777" w:rsidTr="00105F33">
        <w:trPr>
          <w:cantSplit/>
        </w:trPr>
        <w:tc>
          <w:tcPr>
            <w:tcW w:w="1305" w:type="dxa"/>
          </w:tcPr>
          <w:p w14:paraId="4270650D" w14:textId="058C90F7" w:rsidR="0058428D" w:rsidRDefault="0058428D" w:rsidP="003523C5">
            <w:pPr>
              <w:keepNext/>
            </w:pPr>
            <w:r>
              <w:t>Bullarbo et al 2018</w:t>
            </w:r>
            <w:r w:rsidR="00BE7640">
              <w:fldChar w:fldCharType="begin">
                <w:fldData xml:space="preserve">PEVuZE5vdGU+PENpdGU+PEF1dGhvcj5CdWxsYXJibzwvQXV0aG9yPjxZZWFyPjIwMTg8L1llYXI+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=
</w:fldData>
              </w:fldChar>
            </w:r>
            <w:r w:rsidR="002747EA">
              <w:instrText xml:space="preserve"> ADDIN EN.CITE </w:instrText>
            </w:r>
            <w:r w:rsidR="002747EA">
              <w:fldChar w:fldCharType="begin">
                <w:fldData xml:space="preserve">PEVuZE5vdGU+PENpdGU+PEF1dGhvcj5CdWxsYXJibzwvQXV0aG9yPjxZZWFyPjIwMTg8L1llYXI+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=
</w:fldData>
              </w:fldChar>
            </w:r>
            <w:r w:rsidR="002747EA">
              <w:instrText xml:space="preserve"> ADDIN EN.CITE.DATA </w:instrText>
            </w:r>
            <w:r w:rsidR="002747EA">
              <w:fldChar w:fldCharType="end"/>
            </w:r>
            <w:r w:rsidR="00BE7640">
              <w:fldChar w:fldCharType="separate"/>
            </w:r>
            <w:r w:rsidR="002747EA" w:rsidRPr="002747EA">
              <w:rPr>
                <w:noProof/>
                <w:vertAlign w:val="superscript"/>
              </w:rPr>
              <w:t>213</w:t>
            </w:r>
            <w:r w:rsidR="00BE7640">
              <w:fldChar w:fldCharType="end"/>
            </w:r>
          </w:p>
          <w:p w14:paraId="49C4A13E" w14:textId="6CE1831B" w:rsidR="00DE2A9C" w:rsidRDefault="00DE2A9C" w:rsidP="003523C5">
            <w:pPr>
              <w:keepNext/>
            </w:pPr>
            <w:r>
              <w:t>Sweden</w:t>
            </w:r>
          </w:p>
        </w:tc>
        <w:tc>
          <w:tcPr>
            <w:tcW w:w="1528" w:type="dxa"/>
          </w:tcPr>
          <w:p w14:paraId="19267546" w14:textId="77934D1C" w:rsidR="0058428D" w:rsidRDefault="00C7535E" w:rsidP="000F71A9">
            <w:pPr>
              <w:keepNext/>
            </w:pPr>
            <w:r>
              <w:t>Intervention 5</w:t>
            </w:r>
            <w:r w:rsidR="00105F33">
              <w:t>3</w:t>
            </w:r>
          </w:p>
          <w:p w14:paraId="176AAAF5" w14:textId="7E5FC19A" w:rsidR="00105F33" w:rsidRPr="00D77EAD" w:rsidRDefault="00C7535E" w:rsidP="000F71A9">
            <w:pPr>
              <w:keepNext/>
            </w:pPr>
            <w:r>
              <w:t>Control 58</w:t>
            </w:r>
          </w:p>
        </w:tc>
        <w:tc>
          <w:tcPr>
            <w:tcW w:w="4680" w:type="dxa"/>
          </w:tcPr>
          <w:p w14:paraId="353C81EE" w14:textId="77777777" w:rsidR="00DB7D10" w:rsidRDefault="0058428D" w:rsidP="0058428D">
            <w:r w:rsidRPr="006777B5">
              <w:rPr>
                <w:b/>
              </w:rPr>
              <w:t>Aim</w:t>
            </w:r>
            <w:r>
              <w:t xml:space="preserve">: </w:t>
            </w:r>
            <w:r w:rsidRPr="0058428D">
              <w:t>To investigate the effect of magnesium (Mg) supplementation in healthy pregnant women for prevention of blood pressure increase.</w:t>
            </w:r>
          </w:p>
          <w:p w14:paraId="62544394" w14:textId="47243165" w:rsidR="00DB7D10" w:rsidRDefault="00DB7D10" w:rsidP="0058428D">
            <w:r w:rsidRPr="006777B5">
              <w:rPr>
                <w:b/>
              </w:rPr>
              <w:t>Population</w:t>
            </w:r>
            <w:r>
              <w:t>:</w:t>
            </w:r>
            <w:r w:rsidR="00A7615C">
              <w:t xml:space="preserve"> </w:t>
            </w:r>
            <w:r w:rsidR="00672843">
              <w:t>Women who were nulliparous with</w:t>
            </w:r>
            <w:r w:rsidR="00A7615C">
              <w:t xml:space="preserve"> </w:t>
            </w:r>
            <w:r w:rsidR="00A7615C" w:rsidRPr="00A7615C">
              <w:t>no regular medication, normotension, singleton pregnancy,</w:t>
            </w:r>
            <w:r w:rsidR="00A7615C">
              <w:t xml:space="preserve"> and maternal</w:t>
            </w:r>
            <w:r w:rsidR="00A7615C" w:rsidRPr="00A7615C">
              <w:t xml:space="preserve"> age &gt;18 years and &lt;40 years</w:t>
            </w:r>
          </w:p>
          <w:p w14:paraId="722D2DE7" w14:textId="3E10F7B1" w:rsidR="0058428D" w:rsidRPr="0002705E" w:rsidRDefault="0002705E" w:rsidP="002E34E2">
            <w:r w:rsidRPr="00CB49EE">
              <w:rPr>
                <w:b/>
              </w:rPr>
              <w:t>Intervention</w:t>
            </w:r>
            <w:r>
              <w:t xml:space="preserve">: </w:t>
            </w:r>
            <w:r w:rsidR="00844C24">
              <w:t> 400 mg m</w:t>
            </w:r>
            <w:r w:rsidR="00CB49EE" w:rsidRPr="00CB49EE">
              <w:t>agnesium</w:t>
            </w:r>
          </w:p>
        </w:tc>
        <w:tc>
          <w:tcPr>
            <w:tcW w:w="4536" w:type="dxa"/>
          </w:tcPr>
          <w:p w14:paraId="5CC66947" w14:textId="77777777" w:rsidR="00DB7D10" w:rsidRDefault="00DB7D10" w:rsidP="0058428D">
            <w:r>
              <w:t>Intervention vs control:</w:t>
            </w:r>
          </w:p>
          <w:p w14:paraId="6E4AEE18" w14:textId="5DD7164F" w:rsidR="00DB7D10" w:rsidRDefault="00DB7D10" w:rsidP="00EE7D5C">
            <w:pPr>
              <w:pStyle w:val="bullet"/>
            </w:pPr>
            <w:r>
              <w:t xml:space="preserve">Increase in </w:t>
            </w:r>
            <w:r w:rsidR="000A57B7">
              <w:t xml:space="preserve">diastolic </w:t>
            </w:r>
            <w:r>
              <w:t>blood pressure</w:t>
            </w:r>
            <w:r w:rsidR="000A57B7">
              <w:t xml:space="preserve"> ≥15 mmHg</w:t>
            </w:r>
            <w:r>
              <w:t xml:space="preserve">: </w:t>
            </w:r>
            <w:r w:rsidR="00C7535E">
              <w:t>25/53 (47.2%) vs 25/58 (43.1%)</w:t>
            </w:r>
            <w:r w:rsidR="00EE7D5C">
              <w:t xml:space="preserve"> — </w:t>
            </w:r>
            <w:r w:rsidR="00EE7D5C" w:rsidRPr="00EE7D5C">
              <w:t xml:space="preserve">RR </w:t>
            </w:r>
            <w:r w:rsidR="00EE7D5C">
              <w:rPr>
                <w:lang w:val="en-AU"/>
              </w:rPr>
              <w:t>1.09 (0.73 to 1.65)</w:t>
            </w:r>
          </w:p>
          <w:p w14:paraId="53033CF2" w14:textId="0E47F04A" w:rsidR="00173B5E" w:rsidRPr="00FF3C23" w:rsidRDefault="00173B5E" w:rsidP="00FF3C23">
            <w:pPr>
              <w:pStyle w:val="bullet"/>
            </w:pPr>
            <w:r>
              <w:t>Increase in systolic blood pressure</w:t>
            </w:r>
            <w:r w:rsidR="00672843">
              <w:t xml:space="preserve"> </w:t>
            </w:r>
            <w:r>
              <w:t xml:space="preserve">≥30 mmHg: </w:t>
            </w:r>
            <w:r w:rsidR="00C7535E">
              <w:t>3/53 (5.7%) vs 6/58 (10.3%)</w:t>
            </w:r>
            <w:r w:rsidR="00EE7D5C">
              <w:t xml:space="preserve"> —</w:t>
            </w:r>
            <w:r w:rsidR="00EE7D5C" w:rsidRPr="00FF3C23">
              <w:t xml:space="preserve"> </w:t>
            </w:r>
            <w:r w:rsidR="00FF3C23" w:rsidRPr="00FF3C23">
              <w:t xml:space="preserve">RR </w:t>
            </w:r>
            <w:r w:rsidR="00AF5FCC">
              <w:rPr>
                <w:lang w:val="en-AU"/>
              </w:rPr>
              <w:t>0.55 (0.14 to</w:t>
            </w:r>
            <w:r w:rsidR="00FF3C23">
              <w:rPr>
                <w:lang w:val="en-AU"/>
              </w:rPr>
              <w:t xml:space="preserve"> 2.08)</w:t>
            </w:r>
          </w:p>
          <w:p w14:paraId="4A46D9E6" w14:textId="28BD6803" w:rsidR="0058428D" w:rsidRPr="00C7535E" w:rsidRDefault="007832A6" w:rsidP="00C7535E">
            <w:pPr>
              <w:pStyle w:val="bullet"/>
            </w:pPr>
            <w:r>
              <w:t xml:space="preserve">Gestational hypertension: </w:t>
            </w:r>
            <w:r w:rsidR="00C7535E">
              <w:t>11/53 (20.8%) vs 10/58 (17.2%)</w:t>
            </w:r>
            <w:r w:rsidR="0058428D" w:rsidRPr="00C7535E">
              <w:rPr>
                <w:rFonts w:eastAsia="Times New Roman"/>
                <w:lang w:val="en-AU"/>
              </w:rPr>
              <w:t xml:space="preserve"> </w:t>
            </w:r>
            <w:r w:rsidR="007271E1">
              <w:rPr>
                <w:rFonts w:eastAsia="Times New Roman"/>
                <w:lang w:val="en-AU"/>
              </w:rPr>
              <w:t>— RR 1.20 (0.56 to 2.60)</w:t>
            </w:r>
          </w:p>
        </w:tc>
        <w:tc>
          <w:tcPr>
            <w:tcW w:w="1843" w:type="dxa"/>
          </w:tcPr>
          <w:p w14:paraId="1B222473" w14:textId="77777777" w:rsidR="0058428D" w:rsidRPr="00D77EAD" w:rsidRDefault="0058428D" w:rsidP="000F71A9">
            <w:pPr>
              <w:keepNext/>
            </w:pPr>
          </w:p>
        </w:tc>
      </w:tr>
      <w:tr w:rsidR="00954F0F" w:rsidRPr="00D77EAD" w14:paraId="499885C6" w14:textId="77777777" w:rsidTr="00105F33">
        <w:trPr>
          <w:cantSplit/>
        </w:trPr>
        <w:tc>
          <w:tcPr>
            <w:tcW w:w="1305" w:type="dxa"/>
          </w:tcPr>
          <w:p w14:paraId="226F0291" w14:textId="5B15AE57" w:rsidR="00954F0F" w:rsidRDefault="00954F0F" w:rsidP="003523C5">
            <w:pPr>
              <w:keepNext/>
            </w:pPr>
            <w:r>
              <w:t>Parente et al 201</w:t>
            </w:r>
            <w:r w:rsidR="00883203">
              <w:t>4</w:t>
            </w:r>
            <w:r w:rsidR="00BE7640">
              <w:fldChar w:fldCharType="begin"/>
            </w:r>
            <w:r w:rsidR="002747EA">
              <w:instrText xml:space="preserve"> ADDIN EN.CITE &lt;EndNote&gt;&lt;Cite&gt;&lt;Author&gt;Parente&lt;/Author&gt;&lt;Year&gt;2014&lt;/Year&gt;&lt;RecNum&gt;1190&lt;/RecNum&gt;&lt;DisplayText&gt;&lt;style face="superscript" font="Trebuchet MS" size="9"&gt;215&lt;/style&gt;&lt;/DisplayText&gt;&lt;record&gt;&lt;rec-number&gt;1190&lt;/rec-number&gt;&lt;foreign-keys&gt;&lt;key app="EN" db-id="exvasrfx2dtraoesasxp2szsxa2df502592x" timestamp="1559269375"&gt;1190&lt;/key&gt;&lt;key app="ENWeb" db-id=""&gt;0&lt;/key&gt;&lt;/foreign-keys&gt;&lt;ref-type name="Journal Article"&gt;17&lt;/ref-type&gt;&lt;contributors&gt;&lt;authors&gt;&lt;author&gt;Parente, Eligio&lt;/author&gt;&lt;author&gt;Colannino, Giulia&lt;/author&gt;&lt;author&gt;Ferrara, Pasquale&lt;/author&gt;&lt;/authors&gt;&lt;/contributors&gt;&lt;titles&gt;&lt;title&gt;Efficacy of Magnesium and Alpha Lipoic Acid Supplementation in Reducing Premature Uterine Contractions&lt;/title&gt;&lt;secondary-title&gt;Open Journal of Obstetrics and Gynecology&lt;/secondary-title&gt;&lt;/titles&gt;&lt;periodical&gt;&lt;full-title&gt;Open Journal of Obstetrics and Gynecology&lt;/full-title&gt;&lt;/periodical&gt;&lt;pages&gt;578-583&lt;/pages&gt;&lt;volume&gt;04&lt;/volume&gt;&lt;number&gt;09&lt;/number&gt;&lt;section&gt;578&lt;/section&gt;&lt;dates&gt;&lt;year&gt;2014&lt;/year&gt;&lt;/dates&gt;&lt;isbn&gt;2160-8792&amp;#xD;2160-8806&lt;/isbn&gt;&lt;urls&gt;&lt;/urls&gt;&lt;electronic-resource-num&gt;10.4236/ojog.2014.49082&lt;/electronic-resource-num&gt;&lt;/record&gt;&lt;/Cite&gt;&lt;/EndNote&gt;</w:instrText>
            </w:r>
            <w:r w:rsidR="00BE7640">
              <w:fldChar w:fldCharType="separate"/>
            </w:r>
            <w:r w:rsidR="002747EA" w:rsidRPr="002747EA">
              <w:rPr>
                <w:noProof/>
                <w:vertAlign w:val="superscript"/>
              </w:rPr>
              <w:t>215</w:t>
            </w:r>
            <w:r w:rsidR="00BE7640">
              <w:fldChar w:fldCharType="end"/>
            </w:r>
          </w:p>
          <w:p w14:paraId="77479831" w14:textId="17C24A66" w:rsidR="00DE2A9C" w:rsidRDefault="00DE2A9C" w:rsidP="003523C5">
            <w:pPr>
              <w:keepNext/>
            </w:pPr>
            <w:r>
              <w:t>Italy</w:t>
            </w:r>
          </w:p>
        </w:tc>
        <w:tc>
          <w:tcPr>
            <w:tcW w:w="1528" w:type="dxa"/>
          </w:tcPr>
          <w:p w14:paraId="002C61B3" w14:textId="77777777" w:rsidR="00954F0F" w:rsidRDefault="002B5ADB" w:rsidP="000F71A9">
            <w:pPr>
              <w:keepNext/>
            </w:pPr>
            <w:r>
              <w:t>Intervention 250</w:t>
            </w:r>
          </w:p>
          <w:p w14:paraId="10A682D2" w14:textId="19C41556" w:rsidR="002B5ADB" w:rsidRDefault="002B5ADB" w:rsidP="000F71A9">
            <w:pPr>
              <w:keepNext/>
            </w:pPr>
            <w:r>
              <w:t>Control 50</w:t>
            </w:r>
          </w:p>
        </w:tc>
        <w:tc>
          <w:tcPr>
            <w:tcW w:w="4680" w:type="dxa"/>
          </w:tcPr>
          <w:p w14:paraId="7EB47C67" w14:textId="268D2F05" w:rsidR="00954F0F" w:rsidRPr="00483939" w:rsidRDefault="00303D77" w:rsidP="0058428D">
            <w:r>
              <w:rPr>
                <w:b/>
              </w:rPr>
              <w:t>Aim</w:t>
            </w:r>
            <w:r w:rsidRPr="00483939">
              <w:t>:</w:t>
            </w:r>
            <w:r w:rsidR="00483939" w:rsidRPr="00483939">
              <w:t xml:space="preserve"> To evaluate</w:t>
            </w:r>
            <w:r w:rsidR="00483939">
              <w:rPr>
                <w:b/>
              </w:rPr>
              <w:t xml:space="preserve"> </w:t>
            </w:r>
            <w:r w:rsidR="00483939" w:rsidRPr="00483939">
              <w:t>the efficacy of a supplementation of</w:t>
            </w:r>
            <w:r w:rsidR="00483939">
              <w:t xml:space="preserve"> </w:t>
            </w:r>
            <w:r w:rsidR="00483939" w:rsidRPr="00483939">
              <w:t>magnesium and alpha-lipoic acid</w:t>
            </w:r>
            <w:r w:rsidR="00483939">
              <w:t xml:space="preserve"> in preventing</w:t>
            </w:r>
            <w:r w:rsidR="00483939" w:rsidRPr="00483939">
              <w:t xml:space="preserve"> premature uterine contractions</w:t>
            </w:r>
            <w:r w:rsidR="00483939">
              <w:t>.</w:t>
            </w:r>
          </w:p>
          <w:p w14:paraId="2D061D78" w14:textId="14259B6C" w:rsidR="00303D77" w:rsidRPr="00483939" w:rsidRDefault="00303D77" w:rsidP="0058428D">
            <w:r>
              <w:rPr>
                <w:b/>
              </w:rPr>
              <w:t>Population:</w:t>
            </w:r>
            <w:r w:rsidR="00483939">
              <w:rPr>
                <w:b/>
              </w:rPr>
              <w:t xml:space="preserve"> </w:t>
            </w:r>
            <w:r w:rsidR="00483939" w:rsidRPr="00483939">
              <w:t xml:space="preserve">nulliparous </w:t>
            </w:r>
            <w:r w:rsidR="00483939">
              <w:t xml:space="preserve">(n=100) </w:t>
            </w:r>
            <w:r w:rsidR="00483939" w:rsidRPr="00483939">
              <w:t xml:space="preserve">and multiparous </w:t>
            </w:r>
            <w:r w:rsidR="00483939">
              <w:t xml:space="preserve">(n=200) </w:t>
            </w:r>
            <w:r w:rsidR="00483939" w:rsidRPr="00483939">
              <w:t xml:space="preserve">with history of spontaneous </w:t>
            </w:r>
            <w:r w:rsidR="00483939">
              <w:t>birth</w:t>
            </w:r>
            <w:r w:rsidR="00483939" w:rsidRPr="00483939">
              <w:t xml:space="preserve"> or</w:t>
            </w:r>
            <w:r w:rsidR="00483939">
              <w:t xml:space="preserve"> </w:t>
            </w:r>
            <w:r w:rsidR="00483939" w:rsidRPr="00483939">
              <w:t>c</w:t>
            </w:r>
            <w:r w:rsidR="00483939">
              <w:t>a</w:t>
            </w:r>
            <w:r w:rsidR="00483939" w:rsidRPr="00483939">
              <w:t xml:space="preserve">esarean section, among which 50 women reported previous miscarriages or preterm </w:t>
            </w:r>
            <w:r w:rsidR="00483939">
              <w:t>birth</w:t>
            </w:r>
            <w:r w:rsidR="00483939" w:rsidRPr="00483939">
              <w:t xml:space="preserve"> (before 35 weeks</w:t>
            </w:r>
            <w:r w:rsidR="00483939">
              <w:t xml:space="preserve"> </w:t>
            </w:r>
            <w:r w:rsidR="00483939" w:rsidRPr="00483939">
              <w:rPr>
                <w:rFonts w:ascii="Helvetica" w:hAnsi="Helvetica"/>
              </w:rPr>
              <w:t>of gestation).</w:t>
            </w:r>
          </w:p>
          <w:p w14:paraId="5EF55EDF" w14:textId="060A838E" w:rsidR="00303D77" w:rsidRPr="00303D77" w:rsidRDefault="00303D77" w:rsidP="00672843">
            <w:r>
              <w:rPr>
                <w:b/>
              </w:rPr>
              <w:t xml:space="preserve">Intervention: </w:t>
            </w:r>
            <w:r>
              <w:t>M</w:t>
            </w:r>
            <w:r w:rsidRPr="00303D77">
              <w:t>agnesium 225 mg, alpha lipoic acid 100</w:t>
            </w:r>
            <w:r w:rsidR="00672843">
              <w:t> </w:t>
            </w:r>
            <w:r w:rsidRPr="00303D77">
              <w:t>mg and vitamin B6 1.3 mg</w:t>
            </w:r>
          </w:p>
        </w:tc>
        <w:tc>
          <w:tcPr>
            <w:tcW w:w="4536" w:type="dxa"/>
          </w:tcPr>
          <w:p w14:paraId="12733CAB" w14:textId="77777777" w:rsidR="00954F0F" w:rsidRDefault="002B5ADB" w:rsidP="0058428D">
            <w:r>
              <w:t>Intervention vs control:</w:t>
            </w:r>
          </w:p>
          <w:p w14:paraId="4B8918E0" w14:textId="2ABA37D6" w:rsidR="00391E99" w:rsidRPr="00391E99" w:rsidRDefault="002B5ADB" w:rsidP="00391E99">
            <w:pPr>
              <w:pStyle w:val="bullet"/>
            </w:pPr>
            <w:r w:rsidRPr="002B5ADB">
              <w:t>Frequent and persistent episodes of preterm</w:t>
            </w:r>
            <w:r>
              <w:t xml:space="preserve"> </w:t>
            </w:r>
            <w:r w:rsidRPr="002B5ADB">
              <w:t>uterine contractions associated with pain</w:t>
            </w:r>
            <w:r>
              <w:t xml:space="preserve">: 50/250 </w:t>
            </w:r>
            <w:r w:rsidR="006A75CD">
              <w:t xml:space="preserve">(20%) </w:t>
            </w:r>
            <w:r>
              <w:t>vs 30/50</w:t>
            </w:r>
            <w:r w:rsidR="006A75CD">
              <w:t xml:space="preserve"> (60%)</w:t>
            </w:r>
            <w:r w:rsidR="004F05F7">
              <w:t xml:space="preserve"> — </w:t>
            </w:r>
            <w:r w:rsidR="00391E99">
              <w:t xml:space="preserve">RR </w:t>
            </w:r>
            <w:r w:rsidR="00391E99">
              <w:rPr>
                <w:lang w:val="en-AU"/>
              </w:rPr>
              <w:t>0.33 (0.24 to 0.47)</w:t>
            </w:r>
          </w:p>
          <w:p w14:paraId="06456DC7" w14:textId="1CDCDCE8" w:rsidR="002B5ADB" w:rsidRDefault="002B5ADB" w:rsidP="002D387F">
            <w:pPr>
              <w:pStyle w:val="bullet"/>
            </w:pPr>
            <w:r w:rsidRPr="002B5ADB">
              <w:t>Maternal need for hospital admission for</w:t>
            </w:r>
            <w:r>
              <w:t xml:space="preserve"> </w:t>
            </w:r>
            <w:r w:rsidRPr="002B5ADB">
              <w:t>threatened preterm labor</w:t>
            </w:r>
            <w:r>
              <w:t xml:space="preserve">: 50/250 </w:t>
            </w:r>
            <w:r w:rsidR="006A75CD">
              <w:t xml:space="preserve">(20%) </w:t>
            </w:r>
            <w:r>
              <w:t>vs 20/50</w:t>
            </w:r>
            <w:r w:rsidR="006A75CD">
              <w:t xml:space="preserve"> (40%)</w:t>
            </w:r>
            <w:r w:rsidR="004F05F7">
              <w:t xml:space="preserve"> — </w:t>
            </w:r>
            <w:r w:rsidR="002D387F" w:rsidRPr="002D387F">
              <w:t>RR 0.50 (0.33 to</w:t>
            </w:r>
            <w:r w:rsidR="002D387F" w:rsidRPr="002D387F">
              <w:rPr>
                <w:lang w:val="en-AU"/>
              </w:rPr>
              <w:t xml:space="preserve"> 0.76</w:t>
            </w:r>
            <w:r w:rsidR="002D387F" w:rsidRPr="002D387F">
              <w:t>)</w:t>
            </w:r>
          </w:p>
        </w:tc>
        <w:tc>
          <w:tcPr>
            <w:tcW w:w="1843" w:type="dxa"/>
          </w:tcPr>
          <w:p w14:paraId="309119D3" w14:textId="77777777" w:rsidR="00954F0F" w:rsidRPr="00D77EAD" w:rsidRDefault="00954F0F" w:rsidP="000F71A9">
            <w:pPr>
              <w:keepNext/>
            </w:pPr>
          </w:p>
        </w:tc>
      </w:tr>
      <w:tr w:rsidR="006777B5" w:rsidRPr="00D77EAD" w14:paraId="07B61927" w14:textId="77777777" w:rsidTr="00105F33">
        <w:trPr>
          <w:cantSplit/>
        </w:trPr>
        <w:tc>
          <w:tcPr>
            <w:tcW w:w="1305" w:type="dxa"/>
          </w:tcPr>
          <w:p w14:paraId="397F3F2B" w14:textId="007F0C81" w:rsidR="006777B5" w:rsidRDefault="006777B5" w:rsidP="003523C5">
            <w:pPr>
              <w:keepNext/>
            </w:pPr>
            <w:r>
              <w:t>Supakatisant et al 2015</w:t>
            </w:r>
            <w:r w:rsidR="00BE7640">
              <w:fldChar w:fldCharType="begin"/>
            </w:r>
            <w:r w:rsidR="002747EA">
              <w:instrText xml:space="preserve"> ADDIN EN.CITE &lt;EndNote&gt;&lt;Cite&gt;&lt;Author&gt;Supakatisant&lt;/Author&gt;&lt;Year&gt;2015&lt;/Year&gt;&lt;RecNum&gt;1191&lt;/RecNum&gt;&lt;DisplayText&gt;&lt;style face="superscript" font="Trebuchet MS" size="9"&gt;216&lt;/style&gt;&lt;/DisplayText&gt;&lt;record&gt;&lt;rec-number&gt;1191&lt;/rec-number&gt;&lt;foreign-keys&gt;&lt;key app="EN" db-id="exvasrfx2dtraoesasxp2szsxa2df502592x" timestamp="1559269381"&gt;1191&lt;/key&gt;&lt;key app="ENWeb" db-id=""&gt;0&lt;/key&gt;&lt;/foreign-keys&gt;&lt;ref-type name="Journal Article"&gt;17&lt;/ref-type&gt;&lt;contributors&gt;&lt;authors&gt;&lt;author&gt;Supakatisant, C.&lt;/author&gt;&lt;author&gt;Phupong, V.&lt;/author&gt;&lt;/authors&gt;&lt;/contributors&gt;&lt;auth-address&gt;Department of Obstetrics and Gynecology, Faculty of Medicine, Chulalongkorn University, Pathumwan, Bangkok, 10330, Thailand.&lt;/auth-address&gt;&lt;titles&gt;&lt;title&gt;Oral magnesium for relief in pregnancy-induced leg cramps: a randomised controlled trial&lt;/title&gt;&lt;secondary-title&gt;Matern Child Nutr&lt;/secondary-title&gt;&lt;/titles&gt;&lt;periodical&gt;&lt;full-title&gt;Matern Child Nutr&lt;/full-title&gt;&lt;/periodical&gt;&lt;pages&gt;139-45&lt;/pages&gt;&lt;volume&gt;11&lt;/volume&gt;&lt;number&gt;2&lt;/number&gt;&lt;edition&gt;2012/08/23&lt;/edition&gt;&lt;keywords&gt;&lt;keyword&gt;Administration, Oral&lt;/keyword&gt;&lt;keyword&gt;Adult&lt;/keyword&gt;&lt;keyword&gt;Double-Blind Method&lt;/keyword&gt;&lt;keyword&gt;Female&lt;/keyword&gt;&lt;keyword&gt;Humans&lt;/keyword&gt;&lt;keyword&gt;Leg/*physiopathology&lt;/keyword&gt;&lt;keyword&gt;Magnesium/*administration &amp;amp; dosage&lt;/keyword&gt;&lt;keyword&gt;Muscle Cramp/*drug therapy&lt;/keyword&gt;&lt;keyword&gt;Pregnancy&lt;/keyword&gt;&lt;keyword&gt;Pregnancy Complications/*drug therapy&lt;/keyword&gt;&lt;keyword&gt;Treatment Outcome&lt;/keyword&gt;&lt;keyword&gt;Young Adult&lt;/keyword&gt;&lt;keyword&gt;leg cramps&lt;/keyword&gt;&lt;keyword&gt;magnesium bisglycinate chelate&lt;/keyword&gt;&lt;keyword&gt;oral&lt;/keyword&gt;&lt;keyword&gt;trial&lt;/keyword&gt;&lt;/keywords&gt;&lt;dates&gt;&lt;year&gt;2015&lt;/year&gt;&lt;pub-dates&gt;&lt;date&gt;Apr&lt;/date&gt;&lt;/pub-dates&gt;&lt;/dates&gt;&lt;isbn&gt;1740-8709 (Electronic)&amp;#xD;1740-8695 (Linking)&lt;/isbn&gt;&lt;accession-num&gt;22909270&lt;/accession-num&gt;&lt;urls&gt;&lt;related-urls&gt;&lt;url&gt;https://www.ncbi.nlm.nih.gov/pubmed/22909270&lt;/url&gt;&lt;/related-urls&gt;&lt;/urls&gt;&lt;electronic-resource-num&gt;10.1111/j.1740-8709.2012.00440.x&lt;/electronic-resource-num&gt;&lt;/record&gt;&lt;/Cite&gt;&lt;/EndNote&gt;</w:instrText>
            </w:r>
            <w:r w:rsidR="00BE7640">
              <w:fldChar w:fldCharType="separate"/>
            </w:r>
            <w:r w:rsidR="002747EA" w:rsidRPr="002747EA">
              <w:rPr>
                <w:noProof/>
                <w:vertAlign w:val="superscript"/>
              </w:rPr>
              <w:t>216</w:t>
            </w:r>
            <w:r w:rsidR="00BE7640">
              <w:fldChar w:fldCharType="end"/>
            </w:r>
          </w:p>
          <w:p w14:paraId="78DA58AC" w14:textId="61A7355A" w:rsidR="00DE2A9C" w:rsidRDefault="00DE2A9C" w:rsidP="003523C5">
            <w:pPr>
              <w:keepNext/>
            </w:pPr>
            <w:r>
              <w:t>Thailand</w:t>
            </w:r>
          </w:p>
        </w:tc>
        <w:tc>
          <w:tcPr>
            <w:tcW w:w="1528" w:type="dxa"/>
          </w:tcPr>
          <w:p w14:paraId="77ABC033" w14:textId="77777777" w:rsidR="006777B5" w:rsidRDefault="006777B5" w:rsidP="000F71A9">
            <w:pPr>
              <w:keepNext/>
            </w:pPr>
            <w:r>
              <w:t>Intervention 41</w:t>
            </w:r>
          </w:p>
          <w:p w14:paraId="6B88AA61" w14:textId="0EC31B4D" w:rsidR="006777B5" w:rsidRDefault="006777B5" w:rsidP="000F71A9">
            <w:pPr>
              <w:keepNext/>
            </w:pPr>
            <w:r>
              <w:t>Placebo 39</w:t>
            </w:r>
          </w:p>
        </w:tc>
        <w:tc>
          <w:tcPr>
            <w:tcW w:w="4680" w:type="dxa"/>
          </w:tcPr>
          <w:p w14:paraId="79F4D8A2" w14:textId="000CB7C0" w:rsidR="006777B5" w:rsidRDefault="006777B5" w:rsidP="0058428D">
            <w:r>
              <w:rPr>
                <w:b/>
              </w:rPr>
              <w:t xml:space="preserve">Aim: </w:t>
            </w:r>
            <w:r w:rsidR="00483939">
              <w:t>T</w:t>
            </w:r>
            <w:r w:rsidRPr="006777B5">
              <w:t xml:space="preserve">o evaluate the therapeutic efficacy of oral magnesium in pregnant women with leg cramps. </w:t>
            </w:r>
          </w:p>
          <w:p w14:paraId="53A6C4C5" w14:textId="3423D871" w:rsidR="006777B5" w:rsidRDefault="006777B5" w:rsidP="0058428D">
            <w:r w:rsidRPr="006777B5">
              <w:rPr>
                <w:b/>
              </w:rPr>
              <w:t>Population</w:t>
            </w:r>
            <w:r w:rsidR="003F3753">
              <w:t>: H</w:t>
            </w:r>
            <w:r>
              <w:t>ealthy pregnant women at</w:t>
            </w:r>
            <w:r w:rsidRPr="006777B5">
              <w:t xml:space="preserve"> 14-34 weeks of gestation who had leg cramps at least twice per week. </w:t>
            </w:r>
          </w:p>
          <w:p w14:paraId="74FD3AA7" w14:textId="0E9E8143" w:rsidR="006777B5" w:rsidRPr="006777B5" w:rsidRDefault="006777B5" w:rsidP="0058428D">
            <w:r w:rsidRPr="006777B5">
              <w:rPr>
                <w:b/>
              </w:rPr>
              <w:t>Intervention</w:t>
            </w:r>
            <w:r>
              <w:t xml:space="preserve">: 300 mg </w:t>
            </w:r>
            <w:r w:rsidRPr="006777B5">
              <w:t>magnesium bisglycinate chelate</w:t>
            </w:r>
            <w:r>
              <w:t xml:space="preserve"> daily.</w:t>
            </w:r>
          </w:p>
        </w:tc>
        <w:tc>
          <w:tcPr>
            <w:tcW w:w="4536" w:type="dxa"/>
          </w:tcPr>
          <w:p w14:paraId="6E562F0C" w14:textId="77777777" w:rsidR="00AF4042" w:rsidRDefault="00AF4042" w:rsidP="006777B5">
            <w:r>
              <w:t>Intervention vs control:</w:t>
            </w:r>
          </w:p>
          <w:p w14:paraId="0F46FC36" w14:textId="3B57D9B3" w:rsidR="00AF4042" w:rsidRDefault="00AF4042" w:rsidP="00AF4042">
            <w:pPr>
              <w:pStyle w:val="bullet"/>
            </w:pPr>
            <w:r>
              <w:t>Re</w:t>
            </w:r>
            <w:r w:rsidR="006777B5" w:rsidRPr="006777B5">
              <w:t>duction of cramp frequency</w:t>
            </w:r>
            <w:r>
              <w:t xml:space="preserve">: </w:t>
            </w:r>
            <w:r w:rsidR="003F3753">
              <w:t>86.0% vs. 60.5%, P=0.007</w:t>
            </w:r>
          </w:p>
          <w:p w14:paraId="31C01CC5" w14:textId="57898746" w:rsidR="006777B5" w:rsidRPr="006777B5" w:rsidRDefault="006777B5" w:rsidP="00AF4042">
            <w:pPr>
              <w:pStyle w:val="bullet"/>
            </w:pPr>
            <w:r w:rsidRPr="006777B5">
              <w:t>50% reduction of cramp intensity</w:t>
            </w:r>
            <w:r w:rsidR="00AF4042">
              <w:t>: 69.8% vs. 48.8%, P=0.048</w:t>
            </w:r>
            <w:r w:rsidRPr="006777B5">
              <w:t xml:space="preserve">. </w:t>
            </w:r>
          </w:p>
        </w:tc>
        <w:tc>
          <w:tcPr>
            <w:tcW w:w="1843" w:type="dxa"/>
          </w:tcPr>
          <w:p w14:paraId="321C6E09" w14:textId="77777777" w:rsidR="006777B5" w:rsidRPr="00D77EAD" w:rsidRDefault="006777B5" w:rsidP="000F71A9">
            <w:pPr>
              <w:keepNext/>
            </w:pPr>
          </w:p>
        </w:tc>
      </w:tr>
    </w:tbl>
    <w:p w14:paraId="440F28D5" w14:textId="52D9CF2F" w:rsidR="00D150D8" w:rsidRPr="009740A7" w:rsidRDefault="009C163D" w:rsidP="00932C6D">
      <w:pPr>
        <w:pStyle w:val="TableName"/>
      </w:pPr>
      <w:bookmarkStart w:id="101" w:name="_Toc40956636"/>
      <w:r>
        <w:t xml:space="preserve">Q3 </w:t>
      </w:r>
      <w:r w:rsidR="00D150D8">
        <w:t xml:space="preserve">Harms and benefits of selenium supplementation </w:t>
      </w:r>
      <w:r w:rsidR="00BC1D42">
        <w:t xml:space="preserve">in pregnancy </w:t>
      </w:r>
      <w:r w:rsidR="00D150D8">
        <w:t xml:space="preserve">— </w:t>
      </w:r>
      <w:r w:rsidR="00D56FB3">
        <w:t>RCT</w:t>
      </w:r>
      <w:r w:rsidR="00D150D8">
        <w:t>s</w:t>
      </w:r>
      <w:bookmarkEnd w:id="101"/>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58: Q3 Harms and benefits of selenium supplementation in pregnancy — RCTs"/>
      </w:tblPr>
      <w:tblGrid>
        <w:gridCol w:w="1305"/>
        <w:gridCol w:w="1528"/>
        <w:gridCol w:w="4680"/>
        <w:gridCol w:w="4536"/>
        <w:gridCol w:w="1843"/>
      </w:tblGrid>
      <w:tr w:rsidR="00D150D8" w:rsidRPr="00F350A6" w14:paraId="20901145" w14:textId="77777777" w:rsidTr="00055933">
        <w:trPr>
          <w:cantSplit/>
          <w:tblHeader/>
        </w:trPr>
        <w:tc>
          <w:tcPr>
            <w:tcW w:w="1305" w:type="dxa"/>
          </w:tcPr>
          <w:p w14:paraId="149E5DB5" w14:textId="77777777" w:rsidR="00D150D8" w:rsidRPr="00F350A6" w:rsidRDefault="00D150D8" w:rsidP="00D150D8">
            <w:pPr>
              <w:keepNext/>
              <w:rPr>
                <w:b/>
              </w:rPr>
            </w:pPr>
            <w:r>
              <w:rPr>
                <w:b/>
              </w:rPr>
              <w:t>Study ref</w:t>
            </w:r>
          </w:p>
        </w:tc>
        <w:tc>
          <w:tcPr>
            <w:tcW w:w="1528" w:type="dxa"/>
          </w:tcPr>
          <w:p w14:paraId="1A7D9291" w14:textId="77777777" w:rsidR="00D150D8" w:rsidRPr="00F350A6" w:rsidRDefault="00D150D8" w:rsidP="00D150D8">
            <w:pPr>
              <w:keepNext/>
              <w:rPr>
                <w:b/>
              </w:rPr>
            </w:pPr>
            <w:r>
              <w:rPr>
                <w:b/>
              </w:rPr>
              <w:t>N</w:t>
            </w:r>
          </w:p>
        </w:tc>
        <w:tc>
          <w:tcPr>
            <w:tcW w:w="4680" w:type="dxa"/>
          </w:tcPr>
          <w:p w14:paraId="5E6C85C9" w14:textId="5D6C268F" w:rsidR="00D150D8" w:rsidRPr="00F350A6" w:rsidRDefault="00D150D8" w:rsidP="00DE2A9C">
            <w:pPr>
              <w:keepNext/>
              <w:rPr>
                <w:b/>
              </w:rPr>
            </w:pPr>
            <w:r>
              <w:rPr>
                <w:b/>
              </w:rPr>
              <w:t>Aim/</w:t>
            </w:r>
            <w:r w:rsidRPr="00F350A6">
              <w:rPr>
                <w:b/>
              </w:rPr>
              <w:t>population</w:t>
            </w:r>
            <w:r>
              <w:rPr>
                <w:b/>
              </w:rPr>
              <w:t>/intervention</w:t>
            </w:r>
          </w:p>
        </w:tc>
        <w:tc>
          <w:tcPr>
            <w:tcW w:w="4536" w:type="dxa"/>
          </w:tcPr>
          <w:p w14:paraId="04556A4E" w14:textId="77777777" w:rsidR="00D150D8" w:rsidRPr="00F350A6" w:rsidRDefault="00D150D8" w:rsidP="00D150D8">
            <w:pPr>
              <w:keepNext/>
              <w:rPr>
                <w:b/>
              </w:rPr>
            </w:pPr>
            <w:r>
              <w:rPr>
                <w:b/>
              </w:rPr>
              <w:t>Results</w:t>
            </w:r>
          </w:p>
        </w:tc>
        <w:tc>
          <w:tcPr>
            <w:tcW w:w="1843" w:type="dxa"/>
          </w:tcPr>
          <w:p w14:paraId="5BDBF698" w14:textId="77777777" w:rsidR="00D150D8" w:rsidRPr="00F350A6" w:rsidRDefault="00D150D8" w:rsidP="00D150D8">
            <w:pPr>
              <w:keepNext/>
              <w:rPr>
                <w:b/>
              </w:rPr>
            </w:pPr>
            <w:r>
              <w:rPr>
                <w:b/>
              </w:rPr>
              <w:t>Comments</w:t>
            </w:r>
          </w:p>
        </w:tc>
      </w:tr>
      <w:tr w:rsidR="00A44F5D" w:rsidRPr="00D150D8" w14:paraId="2200C8B4" w14:textId="77777777" w:rsidTr="00E61C09">
        <w:trPr>
          <w:cantSplit/>
        </w:trPr>
        <w:tc>
          <w:tcPr>
            <w:tcW w:w="1305" w:type="dxa"/>
          </w:tcPr>
          <w:p w14:paraId="0E9F8C04" w14:textId="173A1B62" w:rsidR="00A44F5D" w:rsidRDefault="00BC6CD6" w:rsidP="003523C5">
            <w:pPr>
              <w:keepNext/>
            </w:pPr>
            <w:r>
              <w:t>Tara et al 2010</w:t>
            </w:r>
            <w:r w:rsidR="003523C5">
              <w:fldChar w:fldCharType="begin">
                <w:fldData xml:space="preserve">PEVuZE5vdGU+PENpdGU+PEF1dGhvcj5UYXJhPC9BdXRob3I+PFllYXI+MjAxMDwvWWVhcj48UmVj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==
</w:fldData>
              </w:fldChar>
            </w:r>
            <w:r w:rsidR="002747EA">
              <w:instrText xml:space="preserve"> ADDIN EN.CITE </w:instrText>
            </w:r>
            <w:r w:rsidR="002747EA">
              <w:fldChar w:fldCharType="begin">
                <w:fldData xml:space="preserve">PEVuZE5vdGU+PENpdGU+PEF1dGhvcj5UYXJhPC9BdXRob3I+PFllYXI+MjAxMDwvWWVhcj48UmVj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==
</w:fldData>
              </w:fldChar>
            </w:r>
            <w:r w:rsidR="002747EA">
              <w:instrText xml:space="preserve"> ADDIN EN.CITE.DATA </w:instrText>
            </w:r>
            <w:r w:rsidR="002747EA">
              <w:fldChar w:fldCharType="end"/>
            </w:r>
            <w:r w:rsidR="003523C5">
              <w:fldChar w:fldCharType="separate"/>
            </w:r>
            <w:r w:rsidR="002747EA" w:rsidRPr="002747EA">
              <w:rPr>
                <w:noProof/>
                <w:vertAlign w:val="superscript"/>
              </w:rPr>
              <w:t>217-220</w:t>
            </w:r>
            <w:r w:rsidR="003523C5">
              <w:fldChar w:fldCharType="end"/>
            </w:r>
          </w:p>
          <w:p w14:paraId="02E24182" w14:textId="19CB220A" w:rsidR="00DE2A9C" w:rsidRPr="00D150D8" w:rsidRDefault="00DE2A9C" w:rsidP="003523C5">
            <w:pPr>
              <w:keepNext/>
            </w:pPr>
            <w:r>
              <w:t>Iran</w:t>
            </w:r>
          </w:p>
        </w:tc>
        <w:tc>
          <w:tcPr>
            <w:tcW w:w="1528" w:type="dxa"/>
          </w:tcPr>
          <w:p w14:paraId="3CF7CA0E" w14:textId="77777777" w:rsidR="00A44F5D" w:rsidRDefault="00A44F5D" w:rsidP="00E61C09">
            <w:pPr>
              <w:keepNext/>
            </w:pPr>
            <w:r>
              <w:t>Intervention 61</w:t>
            </w:r>
          </w:p>
          <w:p w14:paraId="090F4CEA" w14:textId="77777777" w:rsidR="00A44F5D" w:rsidRPr="00D150D8" w:rsidRDefault="00A44F5D" w:rsidP="00E61C09">
            <w:pPr>
              <w:keepNext/>
            </w:pPr>
            <w:r>
              <w:t>Control 64</w:t>
            </w:r>
          </w:p>
        </w:tc>
        <w:tc>
          <w:tcPr>
            <w:tcW w:w="4680" w:type="dxa"/>
          </w:tcPr>
          <w:p w14:paraId="2B065E9D" w14:textId="77777777" w:rsidR="00A44F5D" w:rsidRPr="006B6969" w:rsidRDefault="00A44F5D" w:rsidP="00E61C09">
            <w:r w:rsidRPr="006B6969">
              <w:rPr>
                <w:b/>
              </w:rPr>
              <w:t>Aim</w:t>
            </w:r>
            <w:r>
              <w:t>: T</w:t>
            </w:r>
            <w:r w:rsidRPr="006B6969">
              <w:t>o examine the effects of selenium supplementation in the prevention of preeclampsia in high-risk pregnant women</w:t>
            </w:r>
            <w:r>
              <w:t>.</w:t>
            </w:r>
          </w:p>
          <w:p w14:paraId="2E6869F4" w14:textId="77777777" w:rsidR="00A44F5D" w:rsidRDefault="00A44F5D" w:rsidP="00E61C09">
            <w:r w:rsidRPr="006B6969">
              <w:rPr>
                <w:b/>
              </w:rPr>
              <w:t>Population</w:t>
            </w:r>
            <w:r>
              <w:t xml:space="preserve">: </w:t>
            </w:r>
            <w:r w:rsidRPr="006B6969">
              <w:t>primigravid pregnant women</w:t>
            </w:r>
          </w:p>
          <w:p w14:paraId="2C6E28F4" w14:textId="77777777" w:rsidR="00A44F5D" w:rsidRPr="000D0F0D" w:rsidRDefault="00A44F5D" w:rsidP="00E61C09">
            <w:r w:rsidRPr="006B6969">
              <w:rPr>
                <w:b/>
              </w:rPr>
              <w:t>Intervention</w:t>
            </w:r>
            <w:r>
              <w:t xml:space="preserve">: </w:t>
            </w:r>
            <w:r w:rsidRPr="000D0F0D">
              <w:t>100 μg of selenium yeast daily from the first</w:t>
            </w:r>
            <w:r>
              <w:t xml:space="preserve"> </w:t>
            </w:r>
            <w:r w:rsidRPr="000D0F0D">
              <w:t>trimester of their pregnancy until delivery for a period</w:t>
            </w:r>
            <w:r>
              <w:t xml:space="preserve"> </w:t>
            </w:r>
            <w:r w:rsidRPr="000D0F0D">
              <w:t>of approximately 6 months</w:t>
            </w:r>
            <w:r>
              <w:t>.</w:t>
            </w:r>
          </w:p>
        </w:tc>
        <w:tc>
          <w:tcPr>
            <w:tcW w:w="4536" w:type="dxa"/>
          </w:tcPr>
          <w:p w14:paraId="1925EFC9" w14:textId="77777777" w:rsidR="00A44F5D" w:rsidRDefault="00A44F5D" w:rsidP="00E61C09">
            <w:r>
              <w:t>Intervention vs control:</w:t>
            </w:r>
          </w:p>
          <w:p w14:paraId="7E016ABF" w14:textId="77777777" w:rsidR="00A44F5D" w:rsidRPr="00DB27FE" w:rsidRDefault="00A44F5D" w:rsidP="00E61C09">
            <w:pPr>
              <w:pStyle w:val="bullet"/>
            </w:pPr>
            <w:r>
              <w:t>Pre-eclampsia: 0/61 vs 3/64 — RR</w:t>
            </w:r>
            <w:r w:rsidRPr="00643283">
              <w:t xml:space="preserve"> </w:t>
            </w:r>
            <w:r>
              <w:rPr>
                <w:lang w:val="en-AU"/>
              </w:rPr>
              <w:t>0.15 (0.01 to 2.84)</w:t>
            </w:r>
          </w:p>
          <w:p w14:paraId="4AE49761" w14:textId="77777777" w:rsidR="00DB27FE" w:rsidRPr="004F48C4" w:rsidRDefault="00DB27FE" w:rsidP="00A80955">
            <w:pPr>
              <w:pStyle w:val="bullet"/>
            </w:pPr>
            <w:r>
              <w:rPr>
                <w:lang w:val="en-AU"/>
              </w:rPr>
              <w:t xml:space="preserve">Premature rupture of the membranes: </w:t>
            </w:r>
            <w:r w:rsidR="006B6005">
              <w:rPr>
                <w:lang w:val="en-AU"/>
              </w:rPr>
              <w:t>8/61 vs 22/64</w:t>
            </w:r>
            <w:r w:rsidR="00A80955">
              <w:rPr>
                <w:lang w:val="en-AU"/>
              </w:rPr>
              <w:t xml:space="preserve"> — RR</w:t>
            </w:r>
            <w:r w:rsidR="00A80955" w:rsidRPr="00A80955">
              <w:t xml:space="preserve"> </w:t>
            </w:r>
            <w:r w:rsidR="00A80955">
              <w:rPr>
                <w:lang w:val="en-AU"/>
              </w:rPr>
              <w:t>0.38 (0.18 to 0.79)</w:t>
            </w:r>
          </w:p>
          <w:p w14:paraId="0DF261B7" w14:textId="77777777" w:rsidR="004F48C4" w:rsidRPr="00FE6359" w:rsidRDefault="004F48C4" w:rsidP="00B35A49">
            <w:pPr>
              <w:pStyle w:val="bullet"/>
            </w:pPr>
            <w:r>
              <w:rPr>
                <w:lang w:val="en-AU"/>
              </w:rPr>
              <w:t xml:space="preserve">Birthweight: </w:t>
            </w:r>
            <w:r>
              <w:t xml:space="preserve">3085.3±622.2 vs </w:t>
            </w:r>
            <w:r w:rsidRPr="004F48C4">
              <w:t>3069.0±551.1</w:t>
            </w:r>
            <w:r>
              <w:t xml:space="preserve"> — </w:t>
            </w:r>
            <w:r w:rsidR="00B35A49">
              <w:t>MD </w:t>
            </w:r>
            <w:r w:rsidR="00B35A49">
              <w:rPr>
                <w:rFonts w:eastAsia="Times New Roman"/>
                <w:lang w:val="en-AU"/>
              </w:rPr>
              <w:t>16.30 (-190.12 to 222.72)</w:t>
            </w:r>
          </w:p>
          <w:p w14:paraId="5F6CAF02" w14:textId="721C596D" w:rsidR="00FE6359" w:rsidRPr="00451945" w:rsidRDefault="00FE6359" w:rsidP="00DE2A9C">
            <w:pPr>
              <w:pStyle w:val="bullet"/>
            </w:pPr>
            <w:r>
              <w:rPr>
                <w:rFonts w:eastAsia="Times New Roman"/>
                <w:lang w:val="en-AU"/>
              </w:rPr>
              <w:t>EPDS score</w:t>
            </w:r>
            <w:r>
              <w:t xml:space="preserve">: </w:t>
            </w:r>
            <w:r w:rsidRPr="00FE6359">
              <w:t>8.8+5.1</w:t>
            </w:r>
            <w:r>
              <w:t xml:space="preserve"> </w:t>
            </w:r>
            <w:r w:rsidR="00DE01BA">
              <w:t xml:space="preserve">(n=44) </w:t>
            </w:r>
            <w:r>
              <w:t>vs</w:t>
            </w:r>
            <w:r>
              <w:rPr>
                <w:rFonts w:eastAsia="Times New Roman"/>
                <w:lang w:val="en-AU"/>
              </w:rPr>
              <w:t xml:space="preserve"> </w:t>
            </w:r>
            <w:r w:rsidRPr="00FE6359">
              <w:t>10.7+4.4</w:t>
            </w:r>
            <w:r>
              <w:t xml:space="preserve"> </w:t>
            </w:r>
            <w:r w:rsidR="00DE01BA">
              <w:t xml:space="preserve">(n=41) </w:t>
            </w:r>
            <w:r>
              <w:t xml:space="preserve">— </w:t>
            </w:r>
            <w:r w:rsidR="00DE01BA" w:rsidRPr="00DE01BA">
              <w:rPr>
                <w:lang w:val="en-AU"/>
              </w:rPr>
              <w:t>MD -1.90 (-3.92, 0.12)</w:t>
            </w:r>
          </w:p>
        </w:tc>
        <w:tc>
          <w:tcPr>
            <w:tcW w:w="1843" w:type="dxa"/>
          </w:tcPr>
          <w:p w14:paraId="6782DA62" w14:textId="449F95BF" w:rsidR="00A44F5D" w:rsidRPr="000C642D" w:rsidRDefault="00A44F5D" w:rsidP="00DE2A9C">
            <w:r w:rsidRPr="000C642D">
              <w:t xml:space="preserve">The </w:t>
            </w:r>
            <w:r>
              <w:t xml:space="preserve">authors note that larger trials are required to draw conclusions on the </w:t>
            </w:r>
            <w:r w:rsidRPr="000C642D">
              <w:t>efficacy of selenium</w:t>
            </w:r>
            <w:r>
              <w:t xml:space="preserve"> </w:t>
            </w:r>
            <w:r w:rsidRPr="000C642D">
              <w:t>supplementation in pregnancy for preventing</w:t>
            </w:r>
            <w:r>
              <w:t xml:space="preserve"> </w:t>
            </w:r>
            <w:r w:rsidRPr="000C642D">
              <w:t>preeclampsia.</w:t>
            </w:r>
          </w:p>
        </w:tc>
      </w:tr>
      <w:tr w:rsidR="00451945" w:rsidRPr="00D150D8" w14:paraId="5BF79D6F" w14:textId="77777777" w:rsidTr="00055933">
        <w:trPr>
          <w:cantSplit/>
        </w:trPr>
        <w:tc>
          <w:tcPr>
            <w:tcW w:w="1305" w:type="dxa"/>
          </w:tcPr>
          <w:p w14:paraId="1C9374DB" w14:textId="3CCB15AE" w:rsidR="00451945" w:rsidRDefault="005B0938" w:rsidP="003523C5">
            <w:pPr>
              <w:keepNext/>
            </w:pPr>
            <w:r>
              <w:t>Rayman et al 2014</w:t>
            </w:r>
            <w:r w:rsidR="003523C5">
              <w:fldChar w:fldCharType="begin">
                <w:fldData xml:space="preserve">PEVuZE5vdGU+PENpdGU+PEF1dGhvcj5SYXltYW48L0F1dGhvcj48WWVhcj4yMDE0PC9ZZWFyPjxS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</w:fldData>
              </w:fldChar>
            </w:r>
            <w:r w:rsidR="002747EA">
              <w:instrText xml:space="preserve"> ADDIN EN.CITE </w:instrText>
            </w:r>
            <w:r w:rsidR="002747EA">
              <w:fldChar w:fldCharType="begin">
                <w:fldData xml:space="preserve">PEVuZE5vdGU+PENpdGU+PEF1dGhvcj5SYXltYW48L0F1dGhvcj48WWVhcj4yMDE0PC9ZZWFyPjxS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</w:fldData>
              </w:fldChar>
            </w:r>
            <w:r w:rsidR="002747EA">
              <w:instrText xml:space="preserve"> ADDIN EN.CITE.DATA </w:instrText>
            </w:r>
            <w:r w:rsidR="002747EA">
              <w:fldChar w:fldCharType="end"/>
            </w:r>
            <w:r w:rsidR="003523C5">
              <w:fldChar w:fldCharType="separate"/>
            </w:r>
            <w:r w:rsidR="002747EA" w:rsidRPr="002747EA">
              <w:rPr>
                <w:noProof/>
                <w:vertAlign w:val="superscript"/>
              </w:rPr>
              <w:t>221-223</w:t>
            </w:r>
            <w:r w:rsidR="003523C5">
              <w:fldChar w:fldCharType="end"/>
            </w:r>
          </w:p>
          <w:p w14:paraId="0CF3C8D2" w14:textId="5FF6BEB0" w:rsidR="00DE2A9C" w:rsidRPr="00D150D8" w:rsidRDefault="00DE2A9C" w:rsidP="003523C5">
            <w:pPr>
              <w:keepNext/>
            </w:pPr>
            <w:r>
              <w:t>United Kingdom</w:t>
            </w:r>
          </w:p>
        </w:tc>
        <w:tc>
          <w:tcPr>
            <w:tcW w:w="1528" w:type="dxa"/>
          </w:tcPr>
          <w:p w14:paraId="219AC462" w14:textId="77777777" w:rsidR="00451945" w:rsidRDefault="004B3A90" w:rsidP="00D150D8">
            <w:pPr>
              <w:keepNext/>
            </w:pPr>
            <w:r>
              <w:t>Intervention 105</w:t>
            </w:r>
          </w:p>
          <w:p w14:paraId="7F6BE73E" w14:textId="6B282FAB" w:rsidR="004B3A90" w:rsidRPr="00D150D8" w:rsidRDefault="004B3A90" w:rsidP="00D150D8">
            <w:pPr>
              <w:keepNext/>
            </w:pPr>
            <w:r>
              <w:t>Control 109</w:t>
            </w:r>
          </w:p>
        </w:tc>
        <w:tc>
          <w:tcPr>
            <w:tcW w:w="4680" w:type="dxa"/>
          </w:tcPr>
          <w:p w14:paraId="1F15DD7F" w14:textId="038C4C0B" w:rsidR="00451945" w:rsidRDefault="001C2AF7" w:rsidP="00D150D8">
            <w:pPr>
              <w:keepNext/>
            </w:pPr>
            <w:r w:rsidRPr="004B3A90">
              <w:rPr>
                <w:b/>
              </w:rPr>
              <w:t>Aim</w:t>
            </w:r>
            <w:r>
              <w:t>:</w:t>
            </w:r>
            <w:r w:rsidR="00BF2E1B">
              <w:t xml:space="preserve"> To </w:t>
            </w:r>
            <w:r w:rsidR="004B3A90">
              <w:t>evaluate the role of selenium supplementation in reducing risk of pre-eclampsia.</w:t>
            </w:r>
          </w:p>
          <w:p w14:paraId="263DA319" w14:textId="24F500F7" w:rsidR="00055933" w:rsidRPr="00055933" w:rsidRDefault="001C2AF7" w:rsidP="00055933">
            <w:pPr>
              <w:rPr>
                <w:sz w:val="14"/>
                <w:szCs w:val="14"/>
              </w:rPr>
            </w:pPr>
            <w:r w:rsidRPr="00055933">
              <w:rPr>
                <w:b/>
              </w:rPr>
              <w:t>Population</w:t>
            </w:r>
            <w:r>
              <w:t>:</w:t>
            </w:r>
            <w:r w:rsidR="00055933">
              <w:t xml:space="preserve"> Women with a </w:t>
            </w:r>
            <w:r w:rsidR="00055933" w:rsidRPr="00055933">
              <w:t xml:space="preserve">first pregnancy </w:t>
            </w:r>
            <w:r w:rsidR="00055933">
              <w:t>at</w:t>
            </w:r>
            <w:r w:rsidR="00055933" w:rsidRPr="00055933">
              <w:t xml:space="preserve"> 12–14</w:t>
            </w:r>
            <w:r w:rsidR="00055933">
              <w:t xml:space="preserve"> </w:t>
            </w:r>
            <w:r w:rsidR="00055933" w:rsidRPr="00055933">
              <w:t>weeks.</w:t>
            </w:r>
          </w:p>
          <w:p w14:paraId="6993363F" w14:textId="068F3C45" w:rsidR="001C2AF7" w:rsidRPr="00D150D8" w:rsidRDefault="001C2AF7" w:rsidP="00A44F5D">
            <w:r w:rsidRPr="00055933">
              <w:rPr>
                <w:b/>
              </w:rPr>
              <w:t>Intervention</w:t>
            </w:r>
            <w:r>
              <w:t>:</w:t>
            </w:r>
            <w:r w:rsidR="00055933">
              <w:t xml:space="preserve"> </w:t>
            </w:r>
            <w:r w:rsidR="00055933" w:rsidRPr="00055933">
              <w:t xml:space="preserve">60 </w:t>
            </w:r>
            <w:r w:rsidR="00055933" w:rsidRPr="000D0F0D">
              <w:t>μg</w:t>
            </w:r>
            <w:r w:rsidR="00055933">
              <w:t xml:space="preserve"> </w:t>
            </w:r>
            <w:r w:rsidR="00055933" w:rsidRPr="00055933">
              <w:t>d</w:t>
            </w:r>
            <w:r w:rsidR="00055933">
              <w:t>aily</w:t>
            </w:r>
            <w:r w:rsidR="00055933" w:rsidRPr="00055933">
              <w:t xml:space="preserve"> of </w:t>
            </w:r>
            <w:r w:rsidR="00055933">
              <w:t>selenium</w:t>
            </w:r>
            <w:r w:rsidR="00055933" w:rsidRPr="00055933">
              <w:t xml:space="preserve"> as </w:t>
            </w:r>
            <w:r w:rsidR="00055933">
              <w:t>selenium</w:t>
            </w:r>
            <w:r w:rsidR="00055933" w:rsidRPr="00055933">
              <w:t>-enriched yeast</w:t>
            </w:r>
          </w:p>
        </w:tc>
        <w:tc>
          <w:tcPr>
            <w:tcW w:w="4536" w:type="dxa"/>
          </w:tcPr>
          <w:p w14:paraId="75AED126" w14:textId="77777777" w:rsidR="00451945" w:rsidRDefault="00A44F5D" w:rsidP="001C2AF7">
            <w:r>
              <w:t>Intervention vs control:</w:t>
            </w:r>
          </w:p>
          <w:p w14:paraId="44EE8CED" w14:textId="7731BCB7" w:rsidR="00A44F5D" w:rsidRPr="00A44F5D" w:rsidRDefault="00A44F5D" w:rsidP="00A44F5D">
            <w:pPr>
              <w:pStyle w:val="bullet"/>
            </w:pPr>
            <w:r w:rsidRPr="00A44F5D">
              <w:t xml:space="preserve">sFlt-1: RR 0·95 </w:t>
            </w:r>
            <w:r>
              <w:t>(0·80 to</w:t>
            </w:r>
            <w:r w:rsidRPr="00A44F5D">
              <w:t xml:space="preserve"> 1·12</w:t>
            </w:r>
            <w:r>
              <w:t>)</w:t>
            </w:r>
          </w:p>
          <w:p w14:paraId="21A24FA1" w14:textId="4DA0CEBC" w:rsidR="00A44F5D" w:rsidRPr="00A44F5D" w:rsidRDefault="00A44F5D" w:rsidP="00A44F5D">
            <w:pPr>
              <w:pStyle w:val="bullet"/>
            </w:pPr>
            <w:r w:rsidRPr="00A44F5D">
              <w:t xml:space="preserve">PlGF: </w:t>
            </w:r>
            <w:r>
              <w:t xml:space="preserve">RR </w:t>
            </w:r>
            <w:r w:rsidRPr="00A44F5D">
              <w:t xml:space="preserve">0·97 </w:t>
            </w:r>
            <w:r>
              <w:t>(0·78 to</w:t>
            </w:r>
            <w:r w:rsidRPr="00A44F5D">
              <w:t xml:space="preserve"> 1·21</w:t>
            </w:r>
            <w:r>
              <w:t>)</w:t>
            </w:r>
          </w:p>
          <w:p w14:paraId="328FCB9F" w14:textId="77777777" w:rsidR="00A44F5D" w:rsidRDefault="00A44F5D" w:rsidP="00A44F5D">
            <w:pPr>
              <w:pStyle w:val="bullet"/>
            </w:pPr>
            <w:r w:rsidRPr="00A44F5D">
              <w:t xml:space="preserve">sFlt-1:PlGF: </w:t>
            </w:r>
            <w:r>
              <w:t xml:space="preserve">RR </w:t>
            </w:r>
            <w:r w:rsidRPr="00A44F5D">
              <w:t xml:space="preserve">0·97 </w:t>
            </w:r>
            <w:r>
              <w:t>(0·70 to</w:t>
            </w:r>
            <w:r w:rsidRPr="00A44F5D">
              <w:t xml:space="preserve"> 1·36</w:t>
            </w:r>
            <w:r>
              <w:t>)</w:t>
            </w:r>
          </w:p>
          <w:p w14:paraId="3363D282" w14:textId="3BEA5F28" w:rsidR="00672032" w:rsidRPr="00672032" w:rsidRDefault="00672032" w:rsidP="00672032">
            <w:pPr>
              <w:pStyle w:val="bullet"/>
            </w:pPr>
            <w:r>
              <w:t xml:space="preserve">subclinical hypothyroidism: 16/106 vs 13/109 — </w:t>
            </w:r>
            <w:r w:rsidRPr="00672032">
              <w:t xml:space="preserve">RR </w:t>
            </w:r>
            <w:r>
              <w:rPr>
                <w:lang w:val="en-AU"/>
              </w:rPr>
              <w:t>1.37 (0.68 to 2.76)</w:t>
            </w:r>
          </w:p>
          <w:p w14:paraId="4F95117C" w14:textId="66BC4E0A" w:rsidR="00AB2A48" w:rsidRPr="006A3838" w:rsidRDefault="006A3838" w:rsidP="009C7C61">
            <w:pPr>
              <w:pStyle w:val="bullet"/>
            </w:pPr>
            <w:r>
              <w:t xml:space="preserve">Insulin resistance: </w:t>
            </w:r>
            <w:r w:rsidRPr="006A3838">
              <w:t>no adverse effect on the concentration of</w:t>
            </w:r>
            <w:r>
              <w:t xml:space="preserve"> </w:t>
            </w:r>
            <w:r w:rsidRPr="006A3838">
              <w:t xml:space="preserve">adiponectin, a biomarker of insulin resistance, in pregnant women of modest </w:t>
            </w:r>
            <w:r w:rsidR="009C7C61">
              <w:t>selenium</w:t>
            </w:r>
            <w:r w:rsidRPr="006A3838">
              <w:t xml:space="preserve"> status</w:t>
            </w:r>
            <w:r w:rsidR="009C7C61">
              <w:t>.</w:t>
            </w:r>
          </w:p>
        </w:tc>
        <w:tc>
          <w:tcPr>
            <w:tcW w:w="1843" w:type="dxa"/>
          </w:tcPr>
          <w:p w14:paraId="24CCB2E4" w14:textId="22E9259E" w:rsidR="00451945" w:rsidRPr="00BF2E1B" w:rsidRDefault="00BF2E1B" w:rsidP="00A44F5D">
            <w:r w:rsidRPr="00BF2E1B">
              <w:t>The</w:t>
            </w:r>
            <w:r>
              <w:t xml:space="preserve"> authors note that the</w:t>
            </w:r>
            <w:r w:rsidRPr="00BF2E1B">
              <w:t xml:space="preserve"> </w:t>
            </w:r>
            <w:r>
              <w:t>finding that selenium</w:t>
            </w:r>
            <w:r w:rsidRPr="00BF2E1B">
              <w:t xml:space="preserve"> supplementation has the potential to reduce the risk of pre-eclampsia needs to be validated in an adequately powered trial.</w:t>
            </w:r>
          </w:p>
        </w:tc>
      </w:tr>
    </w:tbl>
    <w:p w14:paraId="65D5FDF0" w14:textId="77777777" w:rsidR="00D77EAD" w:rsidRPr="00D77EAD" w:rsidRDefault="00D77EAD" w:rsidP="00D77EAD"/>
    <w:p w14:paraId="2E6D6805" w14:textId="77777777" w:rsidR="00D77EAD" w:rsidRDefault="00D77EAD" w:rsidP="00F43F44">
      <w:pPr>
        <w:pStyle w:val="Heading2"/>
        <w:rPr>
          <w:b/>
        </w:rPr>
        <w:sectPr w:rsidR="00D77EAD" w:rsidSect="00D77EAD">
          <w:pgSz w:w="16820" w:h="11900" w:orient="landscape"/>
          <w:pgMar w:top="1418" w:right="1134" w:bottom="1418" w:left="1134" w:header="709" w:footer="709" w:gutter="0"/>
          <w:cols w:space="708"/>
          <w:docGrid w:linePitch="360"/>
        </w:sectPr>
      </w:pPr>
    </w:p>
    <w:p w14:paraId="37F573C8" w14:textId="1F58D844" w:rsidR="00F43F44" w:rsidRDefault="00F43F44" w:rsidP="00F43F44">
      <w:pPr>
        <w:pStyle w:val="Heading2"/>
      </w:pPr>
      <w:bookmarkStart w:id="102" w:name="_Toc40956502"/>
      <w:r w:rsidRPr="00F43F44">
        <w:rPr>
          <w:b/>
        </w:rPr>
        <w:t>Q4</w:t>
      </w:r>
      <w:r>
        <w:t xml:space="preserve">: </w:t>
      </w:r>
      <w:r w:rsidRPr="00F16C5B">
        <w:t xml:space="preserve">What are the </w:t>
      </w:r>
      <w:r>
        <w:t>harms and benefits</w:t>
      </w:r>
      <w:r w:rsidRPr="00F16C5B">
        <w:t xml:space="preserve"> of </w:t>
      </w:r>
      <w:r>
        <w:t xml:space="preserve">nutritionally based </w:t>
      </w:r>
      <w:r w:rsidRPr="00F16C5B">
        <w:t>complem</w:t>
      </w:r>
      <w:r>
        <w:t>entary medicines in pregnancy?</w:t>
      </w:r>
      <w:bookmarkEnd w:id="102"/>
    </w:p>
    <w:p w14:paraId="718355DD" w14:textId="383AB074" w:rsidR="00301F21" w:rsidRDefault="00201307" w:rsidP="002170A1">
      <w:pPr>
        <w:pStyle w:val="Heading3"/>
      </w:pPr>
      <w:bookmarkStart w:id="103" w:name="_Toc40956503"/>
      <w:r>
        <w:t>Omega-3 fatty acids</w:t>
      </w:r>
      <w:bookmarkEnd w:id="103"/>
    </w:p>
    <w:p w14:paraId="67655ED2" w14:textId="77777777" w:rsidR="00102216" w:rsidRDefault="00102216" w:rsidP="00102216">
      <w:pPr>
        <w:pStyle w:val="Heading4"/>
      </w:pPr>
      <w:r>
        <w:t>Background</w:t>
      </w:r>
    </w:p>
    <w:p w14:paraId="4F83F06E" w14:textId="36F386D1" w:rsidR="004C299A" w:rsidRDefault="004C299A" w:rsidP="008A6B17">
      <w:r w:rsidRPr="00401D96">
        <w:t>Higher intakes of foods containing omega-3 long-chain polyunsaturated fatty acids (LCPUFA), such as fish, during pregnancy have been associated with longer gestations and improved perinatal outcomes.</w:t>
      </w:r>
    </w:p>
    <w:p w14:paraId="7EB3A137" w14:textId="4C3CB1BE" w:rsidR="00102216" w:rsidRDefault="00102216" w:rsidP="008A6B17">
      <w:r>
        <w:t>The guidelines do not currently include information on omega-3 fatty acids.</w:t>
      </w:r>
    </w:p>
    <w:p w14:paraId="3787C250" w14:textId="32338CF7" w:rsidR="00102216" w:rsidRDefault="00102216" w:rsidP="00102216">
      <w:pPr>
        <w:pStyle w:val="Heading4"/>
      </w:pPr>
      <w:r>
        <w:t>Current review</w:t>
      </w:r>
    </w:p>
    <w:p w14:paraId="67104CC9" w14:textId="58D712BC" w:rsidR="008A6B17" w:rsidRPr="00401D96" w:rsidRDefault="004C299A" w:rsidP="008A6B17">
      <w:r w:rsidRPr="00BD61D3">
        <w:t xml:space="preserve">As a </w:t>
      </w:r>
      <w:r w:rsidR="00D2012E">
        <w:t xml:space="preserve">recent </w:t>
      </w:r>
      <w:r w:rsidRPr="00BD61D3">
        <w:t xml:space="preserve">Cochrane review on </w:t>
      </w:r>
      <w:r>
        <w:t>omega-3 fatty acids</w:t>
      </w:r>
      <w:r w:rsidRPr="00BD61D3">
        <w:t xml:space="preserve"> for improving birth outcomes for women at or beyond term has recently been published, it was agreed that the </w:t>
      </w:r>
      <w:r w:rsidR="00D2012E">
        <w:t xml:space="preserve">findings from the </w:t>
      </w:r>
      <w:r w:rsidRPr="00BD61D3">
        <w:t xml:space="preserve">review be used </w:t>
      </w:r>
      <w:r w:rsidR="00D2012E">
        <w:t xml:space="preserve">to inform this </w:t>
      </w:r>
      <w:r w:rsidR="005056D2">
        <w:t>review</w:t>
      </w:r>
      <w:r w:rsidR="00D2012E">
        <w:t xml:space="preserve"> rather than new searches being conducted</w:t>
      </w:r>
      <w:r w:rsidR="008A6B17" w:rsidRPr="00401D96">
        <w:t>.</w:t>
      </w:r>
    </w:p>
    <w:p w14:paraId="12C8F081" w14:textId="3593AF6A" w:rsidR="008A6B17" w:rsidRDefault="004C299A" w:rsidP="008A6B17">
      <w:r>
        <w:t>The update</w:t>
      </w:r>
      <w:r w:rsidR="00D2012E">
        <w:t>d review</w:t>
      </w:r>
      <w:r w:rsidR="008A6B17" w:rsidRPr="00401D96">
        <w:t xml:space="preserve"> included 70 RCTs (involving 19,927 women at low, mixed or high risk of poor pregnancy outcomes) which compared omega-3 LCPUFA interventions (supplements and food) compared with placebo or no omega-3. Overall study-level risk of bias was mixed, with selection and performance bias mostly at low risk, but there was high risk of attrition bias in some trials. Most trials were conducted in upper-middle or high-income countries; and nearly half the trials included women at increased/high risk for factors which might increase the risk of adverse maternal and birth outcomes.</w:t>
      </w:r>
    </w:p>
    <w:p w14:paraId="6364EACC" w14:textId="40346084" w:rsidR="008A6B17" w:rsidRPr="00401D96" w:rsidRDefault="00D2012E" w:rsidP="00D2012E">
      <w:r>
        <w:t xml:space="preserve">The review found lower rates of </w:t>
      </w:r>
      <w:r>
        <w:rPr>
          <w:b/>
        </w:rPr>
        <w:t>p</w:t>
      </w:r>
      <w:r>
        <w:t>reterm birth &lt;</w:t>
      </w:r>
      <w:r w:rsidR="008A6B17" w:rsidRPr="00401D96">
        <w:t>37 weeks (</w:t>
      </w:r>
      <w:r w:rsidR="008A6B17" w:rsidRPr="004C299A">
        <w:rPr>
          <w:sz w:val="16"/>
          <w:szCs w:val="16"/>
        </w:rPr>
        <w:t xml:space="preserve">13.4% versus 11.9%; </w:t>
      </w:r>
      <w:r w:rsidR="004C299A" w:rsidRPr="004C299A">
        <w:rPr>
          <w:sz w:val="16"/>
          <w:szCs w:val="16"/>
        </w:rPr>
        <w:t>RR</w:t>
      </w:r>
      <w:r w:rsidR="008A6B17" w:rsidRPr="004C299A">
        <w:rPr>
          <w:sz w:val="16"/>
          <w:szCs w:val="16"/>
        </w:rPr>
        <w:t xml:space="preserve"> 0.89, 95%</w:t>
      </w:r>
      <w:r w:rsidR="004C299A" w:rsidRPr="004C299A">
        <w:rPr>
          <w:sz w:val="16"/>
          <w:szCs w:val="16"/>
        </w:rPr>
        <w:t>CI</w:t>
      </w:r>
      <w:r w:rsidR="008A6B17" w:rsidRPr="004C299A">
        <w:rPr>
          <w:sz w:val="16"/>
          <w:szCs w:val="16"/>
        </w:rPr>
        <w:t xml:space="preserve"> 0.81 to 0.97; 26 RCTs, </w:t>
      </w:r>
      <w:r w:rsidR="004C299A" w:rsidRPr="004C299A">
        <w:rPr>
          <w:sz w:val="16"/>
          <w:szCs w:val="16"/>
        </w:rPr>
        <w:t>n=</w:t>
      </w:r>
      <w:r w:rsidR="008A6B17" w:rsidRPr="004C299A">
        <w:rPr>
          <w:sz w:val="16"/>
          <w:szCs w:val="16"/>
        </w:rPr>
        <w:t>10,304; high-</w:t>
      </w:r>
      <w:r w:rsidR="00FB2A6C">
        <w:rPr>
          <w:sz w:val="16"/>
          <w:szCs w:val="16"/>
        </w:rPr>
        <w:t>certainty</w:t>
      </w:r>
      <w:r w:rsidR="00F10B5A">
        <w:t>) and early preterm birth &lt;</w:t>
      </w:r>
      <w:r w:rsidR="008A6B17" w:rsidRPr="00401D96">
        <w:t>34 weeks (</w:t>
      </w:r>
      <w:r w:rsidR="008A6B17" w:rsidRPr="004C299A">
        <w:rPr>
          <w:sz w:val="16"/>
          <w:szCs w:val="16"/>
        </w:rPr>
        <w:t xml:space="preserve">4.6% </w:t>
      </w:r>
      <w:r w:rsidR="004C299A" w:rsidRPr="004C299A">
        <w:rPr>
          <w:sz w:val="16"/>
          <w:szCs w:val="16"/>
        </w:rPr>
        <w:t>v</w:t>
      </w:r>
      <w:r w:rsidR="008A6B17" w:rsidRPr="004C299A">
        <w:rPr>
          <w:sz w:val="16"/>
          <w:szCs w:val="16"/>
        </w:rPr>
        <w:t xml:space="preserve">s 2.7%; RR 0.58, 95%CI 0.44 to 0.77; 9 RCTs, </w:t>
      </w:r>
      <w:r w:rsidR="004C299A" w:rsidRPr="004C299A">
        <w:rPr>
          <w:sz w:val="16"/>
          <w:szCs w:val="16"/>
        </w:rPr>
        <w:t>n=</w:t>
      </w:r>
      <w:r w:rsidR="008A6B17" w:rsidRPr="004C299A">
        <w:rPr>
          <w:sz w:val="16"/>
          <w:szCs w:val="16"/>
        </w:rPr>
        <w:t>5</w:t>
      </w:r>
      <w:r w:rsidR="004C299A" w:rsidRPr="004C299A">
        <w:rPr>
          <w:sz w:val="16"/>
          <w:szCs w:val="16"/>
        </w:rPr>
        <w:t>,</w:t>
      </w:r>
      <w:r w:rsidR="008A6B17" w:rsidRPr="004C299A">
        <w:rPr>
          <w:sz w:val="16"/>
          <w:szCs w:val="16"/>
        </w:rPr>
        <w:t>204; high-</w:t>
      </w:r>
      <w:r w:rsidR="00FB2A6C">
        <w:rPr>
          <w:sz w:val="16"/>
          <w:szCs w:val="16"/>
        </w:rPr>
        <w:t>certainty</w:t>
      </w:r>
      <w:r w:rsidR="008A6B17" w:rsidRPr="00401D96">
        <w:t xml:space="preserve">) </w:t>
      </w:r>
      <w:r>
        <w:t xml:space="preserve">among </w:t>
      </w:r>
      <w:r w:rsidR="008A6B17" w:rsidRPr="00401D96">
        <w:t xml:space="preserve">women who received omega-3 LCPUFA compared with no omega-3. Prolonged </w:t>
      </w:r>
      <w:r w:rsidR="00F10B5A">
        <w:t>pregnancy</w:t>
      </w:r>
      <w:r w:rsidR="008A6B17" w:rsidRPr="00401D96">
        <w:t xml:space="preserve"> &gt;42 weeks was probably increased from 1.6% to 2.6% in women who received omega-3 LCPUFA compared with no omega-3 (</w:t>
      </w:r>
      <w:r w:rsidR="008A6B17" w:rsidRPr="004C299A">
        <w:rPr>
          <w:sz w:val="16"/>
          <w:szCs w:val="16"/>
        </w:rPr>
        <w:t xml:space="preserve">RR 1.61 95%CI 1.11 to 2.33; </w:t>
      </w:r>
      <w:r w:rsidR="004C299A" w:rsidRPr="004C299A">
        <w:rPr>
          <w:sz w:val="16"/>
          <w:szCs w:val="16"/>
        </w:rPr>
        <w:t>n=</w:t>
      </w:r>
      <w:r w:rsidR="008A6B17" w:rsidRPr="004C299A">
        <w:rPr>
          <w:sz w:val="16"/>
          <w:szCs w:val="16"/>
        </w:rPr>
        <w:t>5</w:t>
      </w:r>
      <w:r w:rsidR="004C299A" w:rsidRPr="004C299A">
        <w:rPr>
          <w:sz w:val="16"/>
          <w:szCs w:val="16"/>
        </w:rPr>
        <w:t>,</w:t>
      </w:r>
      <w:r w:rsidR="008A6B17" w:rsidRPr="004C299A">
        <w:rPr>
          <w:sz w:val="16"/>
          <w:szCs w:val="16"/>
        </w:rPr>
        <w:t>141; 6 RCTs; moderate-</w:t>
      </w:r>
      <w:r w:rsidR="00FB2A6C">
        <w:rPr>
          <w:sz w:val="16"/>
          <w:szCs w:val="16"/>
        </w:rPr>
        <w:t>certainty</w:t>
      </w:r>
      <w:r w:rsidR="008A6B17" w:rsidRPr="004C299A">
        <w:rPr>
          <w:sz w:val="16"/>
          <w:szCs w:val="16"/>
        </w:rPr>
        <w:t xml:space="preserve"> evidence</w:t>
      </w:r>
      <w:r w:rsidR="008A6B17" w:rsidRPr="00401D96">
        <w:t>).</w:t>
      </w:r>
    </w:p>
    <w:p w14:paraId="180982D5" w14:textId="757FD3E1" w:rsidR="00D2012E" w:rsidRDefault="008A6B17" w:rsidP="008A6B17">
      <w:r w:rsidRPr="00401D96">
        <w:t>F</w:t>
      </w:r>
      <w:r w:rsidR="00D2012E">
        <w:t>or infant outcomes, there was:</w:t>
      </w:r>
    </w:p>
    <w:p w14:paraId="4E088B7A" w14:textId="7FD75257" w:rsidR="00D2012E" w:rsidRDefault="008A6B17" w:rsidP="00D2012E">
      <w:pPr>
        <w:pStyle w:val="bullet"/>
      </w:pPr>
      <w:r w:rsidRPr="00401D96">
        <w:t>a possibly reduced risk of perinatal death (</w:t>
      </w:r>
      <w:r w:rsidRPr="00D2012E">
        <w:rPr>
          <w:sz w:val="16"/>
          <w:szCs w:val="16"/>
        </w:rPr>
        <w:t xml:space="preserve">RR 0.75, 95%CI 0.54 to 1.03; 10 RCTs, </w:t>
      </w:r>
      <w:r w:rsidR="004C299A" w:rsidRPr="00D2012E">
        <w:rPr>
          <w:sz w:val="16"/>
          <w:szCs w:val="16"/>
        </w:rPr>
        <w:t>n=</w:t>
      </w:r>
      <w:r w:rsidRPr="00D2012E">
        <w:rPr>
          <w:sz w:val="16"/>
          <w:szCs w:val="16"/>
        </w:rPr>
        <w:t>7</w:t>
      </w:r>
      <w:r w:rsidR="004C299A" w:rsidRPr="00D2012E">
        <w:rPr>
          <w:sz w:val="16"/>
          <w:szCs w:val="16"/>
        </w:rPr>
        <w:t>,</w:t>
      </w:r>
      <w:r w:rsidRPr="00D2012E">
        <w:rPr>
          <w:sz w:val="16"/>
          <w:szCs w:val="16"/>
        </w:rPr>
        <w:t xml:space="preserve">416; </w:t>
      </w:r>
      <w:r w:rsidR="004C299A" w:rsidRPr="00D2012E">
        <w:rPr>
          <w:sz w:val="16"/>
          <w:szCs w:val="16"/>
        </w:rPr>
        <w:t>moderate-</w:t>
      </w:r>
      <w:r w:rsidR="00FB2A6C">
        <w:rPr>
          <w:sz w:val="16"/>
          <w:szCs w:val="16"/>
        </w:rPr>
        <w:t>certainty</w:t>
      </w:r>
      <w:r w:rsidRPr="00401D96">
        <w:t xml:space="preserve">) </w:t>
      </w:r>
    </w:p>
    <w:p w14:paraId="1D0BAA31" w14:textId="55C4670D" w:rsidR="00D2012E" w:rsidRDefault="008A6B17" w:rsidP="00D2012E">
      <w:pPr>
        <w:pStyle w:val="bullet"/>
      </w:pPr>
      <w:r w:rsidRPr="00401D96">
        <w:t>possibly fewer neonatal care admissions (</w:t>
      </w:r>
      <w:r w:rsidRPr="00D2012E">
        <w:rPr>
          <w:sz w:val="16"/>
          <w:szCs w:val="16"/>
        </w:rPr>
        <w:t xml:space="preserve">RR 0.92, 95%CI 0.83 to 1.03; 9 RCTs, </w:t>
      </w:r>
      <w:r w:rsidR="004C299A" w:rsidRPr="00D2012E">
        <w:rPr>
          <w:sz w:val="16"/>
          <w:szCs w:val="16"/>
        </w:rPr>
        <w:t>n=</w:t>
      </w:r>
      <w:r w:rsidRPr="00D2012E">
        <w:rPr>
          <w:sz w:val="16"/>
          <w:szCs w:val="16"/>
        </w:rPr>
        <w:t>6</w:t>
      </w:r>
      <w:r w:rsidR="004C299A" w:rsidRPr="00D2012E">
        <w:rPr>
          <w:sz w:val="16"/>
          <w:szCs w:val="16"/>
        </w:rPr>
        <w:t>,</w:t>
      </w:r>
      <w:r w:rsidRPr="00D2012E">
        <w:rPr>
          <w:sz w:val="16"/>
          <w:szCs w:val="16"/>
        </w:rPr>
        <w:t>920; moderate-</w:t>
      </w:r>
      <w:r w:rsidR="00FB2A6C">
        <w:rPr>
          <w:sz w:val="16"/>
          <w:szCs w:val="16"/>
        </w:rPr>
        <w:t>certainty</w:t>
      </w:r>
      <w:r w:rsidRPr="00401D96">
        <w:t>)</w:t>
      </w:r>
    </w:p>
    <w:p w14:paraId="011A5B38" w14:textId="5593EF40" w:rsidR="00D2012E" w:rsidRDefault="008A6B17" w:rsidP="00D2012E">
      <w:pPr>
        <w:pStyle w:val="bullet"/>
      </w:pPr>
      <w:r w:rsidRPr="00401D96">
        <w:t>a reduced risk of low birthweight (</w:t>
      </w:r>
      <w:r w:rsidRPr="00D2012E">
        <w:rPr>
          <w:sz w:val="16"/>
          <w:szCs w:val="16"/>
        </w:rPr>
        <w:t xml:space="preserve">15.6% </w:t>
      </w:r>
      <w:r w:rsidR="004C299A" w:rsidRPr="00D2012E">
        <w:rPr>
          <w:sz w:val="16"/>
          <w:szCs w:val="16"/>
        </w:rPr>
        <w:t>v</w:t>
      </w:r>
      <w:r w:rsidRPr="00D2012E">
        <w:rPr>
          <w:sz w:val="16"/>
          <w:szCs w:val="16"/>
        </w:rPr>
        <w:t xml:space="preserve">s 14%; RR 0.90, 95%CI 0.82 to 0.99; 15 trials, </w:t>
      </w:r>
      <w:r w:rsidR="004C299A" w:rsidRPr="00D2012E">
        <w:rPr>
          <w:sz w:val="16"/>
          <w:szCs w:val="16"/>
        </w:rPr>
        <w:t>n=</w:t>
      </w:r>
      <w:r w:rsidRPr="00D2012E">
        <w:rPr>
          <w:sz w:val="16"/>
          <w:szCs w:val="16"/>
        </w:rPr>
        <w:t>8</w:t>
      </w:r>
      <w:r w:rsidR="004C299A" w:rsidRPr="00D2012E">
        <w:rPr>
          <w:sz w:val="16"/>
          <w:szCs w:val="16"/>
        </w:rPr>
        <w:t>,</w:t>
      </w:r>
      <w:r w:rsidRPr="00D2012E">
        <w:rPr>
          <w:sz w:val="16"/>
          <w:szCs w:val="16"/>
        </w:rPr>
        <w:t>449; high-</w:t>
      </w:r>
      <w:r w:rsidR="00FB2A6C">
        <w:rPr>
          <w:sz w:val="16"/>
          <w:szCs w:val="16"/>
        </w:rPr>
        <w:t>certainty</w:t>
      </w:r>
      <w:r w:rsidRPr="00401D96">
        <w:t>)</w:t>
      </w:r>
    </w:p>
    <w:p w14:paraId="414DF122" w14:textId="00187DB9" w:rsidR="00D2012E" w:rsidRDefault="008A6B17" w:rsidP="00D2012E">
      <w:pPr>
        <w:pStyle w:val="bullet"/>
      </w:pPr>
      <w:r w:rsidRPr="00401D96">
        <w:t>a possible small increase in large-for-gestational age babies (</w:t>
      </w:r>
      <w:r w:rsidRPr="00F10B5A">
        <w:rPr>
          <w:sz w:val="16"/>
          <w:szCs w:val="16"/>
        </w:rPr>
        <w:t>RR</w:t>
      </w:r>
      <w:r w:rsidR="004C299A" w:rsidRPr="00F10B5A">
        <w:rPr>
          <w:sz w:val="16"/>
          <w:szCs w:val="16"/>
        </w:rPr>
        <w:t> </w:t>
      </w:r>
      <w:r w:rsidRPr="00F10B5A">
        <w:rPr>
          <w:sz w:val="16"/>
          <w:szCs w:val="16"/>
        </w:rPr>
        <w:t xml:space="preserve">1.15, 95%CI 0.97 to 1.36; 6 RCTs, </w:t>
      </w:r>
      <w:r w:rsidR="004C299A" w:rsidRPr="00F10B5A">
        <w:rPr>
          <w:sz w:val="16"/>
          <w:szCs w:val="16"/>
        </w:rPr>
        <w:t>n=</w:t>
      </w:r>
      <w:r w:rsidRPr="00F10B5A">
        <w:rPr>
          <w:sz w:val="16"/>
          <w:szCs w:val="16"/>
        </w:rPr>
        <w:t>3</w:t>
      </w:r>
      <w:r w:rsidR="004C299A" w:rsidRPr="00F10B5A">
        <w:rPr>
          <w:sz w:val="16"/>
          <w:szCs w:val="16"/>
        </w:rPr>
        <w:t>,</w:t>
      </w:r>
      <w:r w:rsidRPr="00F10B5A">
        <w:rPr>
          <w:sz w:val="16"/>
          <w:szCs w:val="16"/>
        </w:rPr>
        <w:t>722; moderate-</w:t>
      </w:r>
      <w:r w:rsidR="00FB2A6C">
        <w:rPr>
          <w:sz w:val="16"/>
          <w:szCs w:val="16"/>
        </w:rPr>
        <w:t>certainty</w:t>
      </w:r>
      <w:r w:rsidR="004C299A">
        <w:t>)</w:t>
      </w:r>
      <w:r w:rsidRPr="00401D96">
        <w:t xml:space="preserve"> </w:t>
      </w:r>
    </w:p>
    <w:p w14:paraId="31907BF6" w14:textId="61BDBF21" w:rsidR="008A6B17" w:rsidRPr="00401D96" w:rsidRDefault="00D2012E" w:rsidP="00D2012E">
      <w:pPr>
        <w:pStyle w:val="bullet"/>
      </w:pPr>
      <w:r>
        <w:t>l</w:t>
      </w:r>
      <w:r w:rsidR="008A6B17" w:rsidRPr="00401D96">
        <w:t>ittle or no difference</w:t>
      </w:r>
      <w:r w:rsidR="008E03BA">
        <w:t xml:space="preserve"> </w:t>
      </w:r>
      <w:r w:rsidR="008A6B17" w:rsidRPr="00401D96">
        <w:t>in small-for-gestational age or intrauterine growth restriction (</w:t>
      </w:r>
      <w:r w:rsidR="008A6B17" w:rsidRPr="00D2012E">
        <w:rPr>
          <w:sz w:val="16"/>
          <w:szCs w:val="16"/>
        </w:rPr>
        <w:t>RR</w:t>
      </w:r>
      <w:r w:rsidR="008E03BA" w:rsidRPr="00D2012E">
        <w:rPr>
          <w:sz w:val="16"/>
          <w:szCs w:val="16"/>
        </w:rPr>
        <w:t> </w:t>
      </w:r>
      <w:r w:rsidR="008A6B17" w:rsidRPr="00D2012E">
        <w:rPr>
          <w:sz w:val="16"/>
          <w:szCs w:val="16"/>
        </w:rPr>
        <w:t xml:space="preserve">1.01, 95%CI 0.90 to 1.13; 8 RCTs, </w:t>
      </w:r>
      <w:r w:rsidR="008E03BA" w:rsidRPr="00D2012E">
        <w:rPr>
          <w:sz w:val="16"/>
          <w:szCs w:val="16"/>
        </w:rPr>
        <w:t>n=</w:t>
      </w:r>
      <w:r w:rsidR="008A6B17" w:rsidRPr="00D2012E">
        <w:rPr>
          <w:sz w:val="16"/>
          <w:szCs w:val="16"/>
        </w:rPr>
        <w:t>6907; moderate-</w:t>
      </w:r>
      <w:r w:rsidR="00FB2A6C">
        <w:rPr>
          <w:sz w:val="16"/>
          <w:szCs w:val="16"/>
        </w:rPr>
        <w:t>certainty</w:t>
      </w:r>
      <w:r w:rsidR="008A6B17" w:rsidRPr="00401D96">
        <w:t>).</w:t>
      </w:r>
    </w:p>
    <w:p w14:paraId="23241B9F" w14:textId="77777777" w:rsidR="00F10B5A" w:rsidRDefault="008A6B17" w:rsidP="008A6B17">
      <w:r w:rsidRPr="00401D96">
        <w:t>For the maternal outcomes, there is insufficient evidence to determine the effects of omega-3 on</w:t>
      </w:r>
      <w:r w:rsidR="00F10B5A">
        <w:t>:</w:t>
      </w:r>
      <w:r w:rsidRPr="00401D96">
        <w:t xml:space="preserve"> </w:t>
      </w:r>
    </w:p>
    <w:p w14:paraId="7FD5B059" w14:textId="69EB8AE0" w:rsidR="00F10B5A" w:rsidRDefault="008A6B17" w:rsidP="00F10B5A">
      <w:pPr>
        <w:pStyle w:val="bullet"/>
      </w:pPr>
      <w:r w:rsidRPr="00401D96">
        <w:t xml:space="preserve">induction </w:t>
      </w:r>
      <w:r w:rsidR="003D4065">
        <w:t>post-term (</w:t>
      </w:r>
      <w:r w:rsidR="003D4065" w:rsidRPr="00F10B5A">
        <w:rPr>
          <w:sz w:val="16"/>
          <w:szCs w:val="16"/>
        </w:rPr>
        <w:t>average RR 0.82, 95%</w:t>
      </w:r>
      <w:r w:rsidRPr="00F10B5A">
        <w:rPr>
          <w:sz w:val="16"/>
          <w:szCs w:val="16"/>
        </w:rPr>
        <w:t xml:space="preserve">CI 0.22 to 2.98; 3 </w:t>
      </w:r>
      <w:r w:rsidR="003D4065" w:rsidRPr="00F10B5A">
        <w:rPr>
          <w:sz w:val="16"/>
          <w:szCs w:val="16"/>
        </w:rPr>
        <w:t>RCTs</w:t>
      </w:r>
      <w:r w:rsidRPr="00F10B5A">
        <w:rPr>
          <w:sz w:val="16"/>
          <w:szCs w:val="16"/>
        </w:rPr>
        <w:t xml:space="preserve">, </w:t>
      </w:r>
      <w:r w:rsidR="003D4065" w:rsidRPr="00F10B5A">
        <w:rPr>
          <w:sz w:val="16"/>
          <w:szCs w:val="16"/>
        </w:rPr>
        <w:t>n=</w:t>
      </w:r>
      <w:r w:rsidRPr="00F10B5A">
        <w:rPr>
          <w:sz w:val="16"/>
          <w:szCs w:val="16"/>
        </w:rPr>
        <w:t>2</w:t>
      </w:r>
      <w:r w:rsidR="003D4065" w:rsidRPr="00F10B5A">
        <w:rPr>
          <w:sz w:val="16"/>
          <w:szCs w:val="16"/>
        </w:rPr>
        <w:t>,</w:t>
      </w:r>
      <w:r w:rsidRPr="00F10B5A">
        <w:rPr>
          <w:sz w:val="16"/>
          <w:szCs w:val="16"/>
        </w:rPr>
        <w:t>900; low-</w:t>
      </w:r>
      <w:r w:rsidR="00FB2A6C">
        <w:rPr>
          <w:sz w:val="16"/>
          <w:szCs w:val="16"/>
        </w:rPr>
        <w:t>certainty</w:t>
      </w:r>
      <w:r w:rsidR="00F10B5A">
        <w:t>)</w:t>
      </w:r>
    </w:p>
    <w:p w14:paraId="61CF0BA8" w14:textId="666E2894" w:rsidR="00F10B5A" w:rsidRDefault="008A6B17" w:rsidP="00F10B5A">
      <w:pPr>
        <w:pStyle w:val="bullet"/>
      </w:pPr>
      <w:r w:rsidRPr="00401D96">
        <w:t>maternal serio</w:t>
      </w:r>
      <w:r w:rsidR="003D4065">
        <w:t>us adverse events (</w:t>
      </w:r>
      <w:r w:rsidR="003D4065" w:rsidRPr="00F10B5A">
        <w:rPr>
          <w:sz w:val="16"/>
          <w:szCs w:val="16"/>
        </w:rPr>
        <w:t>RR 1.04, 95%</w:t>
      </w:r>
      <w:r w:rsidRPr="00F10B5A">
        <w:rPr>
          <w:sz w:val="16"/>
          <w:szCs w:val="16"/>
        </w:rPr>
        <w:t>CI</w:t>
      </w:r>
      <w:r w:rsidR="008E03BA" w:rsidRPr="00F10B5A">
        <w:rPr>
          <w:sz w:val="16"/>
          <w:szCs w:val="16"/>
        </w:rPr>
        <w:t xml:space="preserve"> </w:t>
      </w:r>
      <w:r w:rsidRPr="00F10B5A">
        <w:rPr>
          <w:sz w:val="16"/>
          <w:szCs w:val="16"/>
        </w:rPr>
        <w:t xml:space="preserve">0.40 to 2.72; 2 </w:t>
      </w:r>
      <w:r w:rsidR="003D4065" w:rsidRPr="00F10B5A">
        <w:rPr>
          <w:sz w:val="16"/>
          <w:szCs w:val="16"/>
        </w:rPr>
        <w:t>RCTs</w:t>
      </w:r>
      <w:r w:rsidRPr="00F10B5A">
        <w:rPr>
          <w:sz w:val="16"/>
          <w:szCs w:val="16"/>
        </w:rPr>
        <w:t xml:space="preserve">, </w:t>
      </w:r>
      <w:r w:rsidR="003D4065" w:rsidRPr="00F10B5A">
        <w:rPr>
          <w:sz w:val="16"/>
          <w:szCs w:val="16"/>
        </w:rPr>
        <w:t>n=</w:t>
      </w:r>
      <w:r w:rsidRPr="00F10B5A">
        <w:rPr>
          <w:sz w:val="16"/>
          <w:szCs w:val="16"/>
        </w:rPr>
        <w:t>2</w:t>
      </w:r>
      <w:r w:rsidR="003D4065" w:rsidRPr="00F10B5A">
        <w:rPr>
          <w:sz w:val="16"/>
          <w:szCs w:val="16"/>
        </w:rPr>
        <w:t>,</w:t>
      </w:r>
      <w:r w:rsidRPr="00F10B5A">
        <w:rPr>
          <w:sz w:val="16"/>
          <w:szCs w:val="16"/>
        </w:rPr>
        <w:t>690; low-</w:t>
      </w:r>
      <w:r w:rsidR="00FB2A6C">
        <w:rPr>
          <w:sz w:val="16"/>
          <w:szCs w:val="16"/>
        </w:rPr>
        <w:t>certainty</w:t>
      </w:r>
      <w:r w:rsidR="00F10B5A">
        <w:t>)</w:t>
      </w:r>
    </w:p>
    <w:p w14:paraId="7D170868" w14:textId="43ECA7F6" w:rsidR="00F10B5A" w:rsidRDefault="008A6B17" w:rsidP="00F10B5A">
      <w:pPr>
        <w:pStyle w:val="bullet"/>
      </w:pPr>
      <w:r w:rsidRPr="00401D96">
        <w:t>maternal admission to intensiv</w:t>
      </w:r>
      <w:r w:rsidR="003D4065">
        <w:t>e care (</w:t>
      </w:r>
      <w:r w:rsidR="003D4065" w:rsidRPr="00F10B5A">
        <w:rPr>
          <w:sz w:val="16"/>
          <w:szCs w:val="16"/>
        </w:rPr>
        <w:t>RR 0.56, 95%</w:t>
      </w:r>
      <w:r w:rsidRPr="00F10B5A">
        <w:rPr>
          <w:sz w:val="16"/>
          <w:szCs w:val="16"/>
        </w:rPr>
        <w:t xml:space="preserve">CI 0.12 to 2.63; 2 </w:t>
      </w:r>
      <w:r w:rsidR="003D4065" w:rsidRPr="00F10B5A">
        <w:rPr>
          <w:sz w:val="16"/>
          <w:szCs w:val="16"/>
        </w:rPr>
        <w:t>RCTs</w:t>
      </w:r>
      <w:r w:rsidRPr="00F10B5A">
        <w:rPr>
          <w:sz w:val="16"/>
          <w:szCs w:val="16"/>
        </w:rPr>
        <w:t xml:space="preserve">, </w:t>
      </w:r>
      <w:r w:rsidR="003D4065" w:rsidRPr="00F10B5A">
        <w:rPr>
          <w:sz w:val="16"/>
          <w:szCs w:val="16"/>
        </w:rPr>
        <w:t>n=</w:t>
      </w:r>
      <w:r w:rsidRPr="00F10B5A">
        <w:rPr>
          <w:sz w:val="16"/>
          <w:szCs w:val="16"/>
        </w:rPr>
        <w:t>2</w:t>
      </w:r>
      <w:r w:rsidR="003D4065" w:rsidRPr="00F10B5A">
        <w:rPr>
          <w:sz w:val="16"/>
          <w:szCs w:val="16"/>
        </w:rPr>
        <w:t>,</w:t>
      </w:r>
      <w:r w:rsidRPr="00F10B5A">
        <w:rPr>
          <w:sz w:val="16"/>
          <w:szCs w:val="16"/>
        </w:rPr>
        <w:t>458; low-</w:t>
      </w:r>
      <w:r w:rsidR="00FB2A6C">
        <w:rPr>
          <w:sz w:val="16"/>
          <w:szCs w:val="16"/>
        </w:rPr>
        <w:t>certainty</w:t>
      </w:r>
      <w:r w:rsidRPr="00401D96">
        <w:t>)</w:t>
      </w:r>
    </w:p>
    <w:p w14:paraId="639BB3B0" w14:textId="01A4E5B9" w:rsidR="00F10B5A" w:rsidRDefault="008A6B17" w:rsidP="00F10B5A">
      <w:pPr>
        <w:pStyle w:val="bullet"/>
      </w:pPr>
      <w:r w:rsidRPr="00401D96">
        <w:t>postnatal d</w:t>
      </w:r>
      <w:r w:rsidR="003D4065">
        <w:t>epression (</w:t>
      </w:r>
      <w:r w:rsidR="003D4065" w:rsidRPr="00F10B5A">
        <w:rPr>
          <w:sz w:val="16"/>
          <w:szCs w:val="16"/>
        </w:rPr>
        <w:t>average RR 0.99, 95%</w:t>
      </w:r>
      <w:r w:rsidRPr="00F10B5A">
        <w:rPr>
          <w:sz w:val="16"/>
          <w:szCs w:val="16"/>
        </w:rPr>
        <w:t xml:space="preserve">CI 0.56 to 1.77; 2 </w:t>
      </w:r>
      <w:r w:rsidR="003D4065" w:rsidRPr="00F10B5A">
        <w:rPr>
          <w:sz w:val="16"/>
          <w:szCs w:val="16"/>
        </w:rPr>
        <w:t>RCTs</w:t>
      </w:r>
      <w:r w:rsidRPr="00F10B5A">
        <w:rPr>
          <w:sz w:val="16"/>
          <w:szCs w:val="16"/>
        </w:rPr>
        <w:t xml:space="preserve">, </w:t>
      </w:r>
      <w:r w:rsidR="003D4065" w:rsidRPr="00F10B5A">
        <w:rPr>
          <w:sz w:val="16"/>
          <w:szCs w:val="16"/>
        </w:rPr>
        <w:t>n=</w:t>
      </w:r>
      <w:r w:rsidRPr="00F10B5A">
        <w:rPr>
          <w:sz w:val="16"/>
          <w:szCs w:val="16"/>
        </w:rPr>
        <w:t>2</w:t>
      </w:r>
      <w:r w:rsidR="003D4065" w:rsidRPr="00F10B5A">
        <w:rPr>
          <w:sz w:val="16"/>
          <w:szCs w:val="16"/>
        </w:rPr>
        <w:t>,</w:t>
      </w:r>
      <w:r w:rsidRPr="00F10B5A">
        <w:rPr>
          <w:sz w:val="16"/>
          <w:szCs w:val="16"/>
        </w:rPr>
        <w:t>431; low-</w:t>
      </w:r>
      <w:r w:rsidR="00FB2A6C">
        <w:rPr>
          <w:sz w:val="16"/>
          <w:szCs w:val="16"/>
        </w:rPr>
        <w:t>certainty</w:t>
      </w:r>
      <w:r w:rsidRPr="00401D96">
        <w:t xml:space="preserve">). </w:t>
      </w:r>
    </w:p>
    <w:p w14:paraId="3623A139" w14:textId="7B4F429E" w:rsidR="008A6B17" w:rsidRPr="00401D96" w:rsidRDefault="008A6B17" w:rsidP="00F10B5A">
      <w:r w:rsidRPr="00401D96">
        <w:t>Mean gestational length was greater in women who received omega-3 LCPUFA (</w:t>
      </w:r>
      <w:r w:rsidR="003D4065" w:rsidRPr="00F10B5A">
        <w:rPr>
          <w:sz w:val="16"/>
          <w:szCs w:val="16"/>
        </w:rPr>
        <w:t>MD 1.67 days, 95%</w:t>
      </w:r>
      <w:r w:rsidRPr="00F10B5A">
        <w:rPr>
          <w:sz w:val="16"/>
          <w:szCs w:val="16"/>
        </w:rPr>
        <w:t xml:space="preserve">CI 0.95 to 2.39; 41 </w:t>
      </w:r>
      <w:r w:rsidR="003D4065" w:rsidRPr="00F10B5A">
        <w:rPr>
          <w:sz w:val="16"/>
          <w:szCs w:val="16"/>
        </w:rPr>
        <w:t>RCTs</w:t>
      </w:r>
      <w:r w:rsidRPr="00F10B5A">
        <w:rPr>
          <w:sz w:val="16"/>
          <w:szCs w:val="16"/>
        </w:rPr>
        <w:t xml:space="preserve">, </w:t>
      </w:r>
      <w:r w:rsidR="003D4065" w:rsidRPr="00F10B5A">
        <w:rPr>
          <w:sz w:val="16"/>
          <w:szCs w:val="16"/>
        </w:rPr>
        <w:t>n=</w:t>
      </w:r>
      <w:r w:rsidR="00F10B5A">
        <w:rPr>
          <w:sz w:val="16"/>
          <w:szCs w:val="16"/>
        </w:rPr>
        <w:t xml:space="preserve">12,517; moderate </w:t>
      </w:r>
      <w:r w:rsidR="00FB2A6C">
        <w:rPr>
          <w:sz w:val="16"/>
          <w:szCs w:val="16"/>
        </w:rPr>
        <w:t>certainty</w:t>
      </w:r>
      <w:r w:rsidRPr="00401D96">
        <w:t>), and pre-eclampsia may possibly be reduced wi</w:t>
      </w:r>
      <w:r w:rsidR="003D4065">
        <w:t>th omega-3 LCPUFA (</w:t>
      </w:r>
      <w:r w:rsidR="003D4065" w:rsidRPr="00F10B5A">
        <w:rPr>
          <w:sz w:val="16"/>
          <w:szCs w:val="16"/>
        </w:rPr>
        <w:t>RR 0.84, 95%</w:t>
      </w:r>
      <w:r w:rsidRPr="00F10B5A">
        <w:rPr>
          <w:sz w:val="16"/>
          <w:szCs w:val="16"/>
        </w:rPr>
        <w:t xml:space="preserve">CI 0.69 to 1.01; 20 </w:t>
      </w:r>
      <w:r w:rsidR="003D4065" w:rsidRPr="00F10B5A">
        <w:rPr>
          <w:sz w:val="16"/>
          <w:szCs w:val="16"/>
        </w:rPr>
        <w:t>RCTs</w:t>
      </w:r>
      <w:r w:rsidRPr="00F10B5A">
        <w:rPr>
          <w:sz w:val="16"/>
          <w:szCs w:val="16"/>
        </w:rPr>
        <w:t xml:space="preserve">, </w:t>
      </w:r>
      <w:r w:rsidR="003D4065" w:rsidRPr="00F10B5A">
        <w:rPr>
          <w:sz w:val="16"/>
          <w:szCs w:val="16"/>
        </w:rPr>
        <w:t>n=</w:t>
      </w:r>
      <w:r w:rsidRPr="00F10B5A">
        <w:rPr>
          <w:sz w:val="16"/>
          <w:szCs w:val="16"/>
        </w:rPr>
        <w:t>8</w:t>
      </w:r>
      <w:r w:rsidR="003D4065" w:rsidRPr="00F10B5A">
        <w:rPr>
          <w:sz w:val="16"/>
          <w:szCs w:val="16"/>
        </w:rPr>
        <w:t>,</w:t>
      </w:r>
      <w:r w:rsidR="00F10B5A">
        <w:rPr>
          <w:sz w:val="16"/>
          <w:szCs w:val="16"/>
        </w:rPr>
        <w:t xml:space="preserve">306; low </w:t>
      </w:r>
      <w:r w:rsidR="00FB2A6C">
        <w:rPr>
          <w:sz w:val="16"/>
          <w:szCs w:val="16"/>
        </w:rPr>
        <w:t>certainty</w:t>
      </w:r>
      <w:r w:rsidRPr="00401D96">
        <w:t>).</w:t>
      </w:r>
    </w:p>
    <w:p w14:paraId="0FECCF44" w14:textId="4A075173" w:rsidR="008A6B17" w:rsidRPr="00401D96" w:rsidRDefault="008A6B17" w:rsidP="008A6B17">
      <w:r w:rsidRPr="00401D96">
        <w:t>For the child/adult outcomes, very few differences between antenatal omega-3 LCPUFA supplementation and no omega-3 were observed in cognition, IQ, vision, other neurodevelopment and growth outcomes, language and behaviour (mostly low-</w:t>
      </w:r>
      <w:r w:rsidR="00FB2A6C">
        <w:t>certainty</w:t>
      </w:r>
      <w:r w:rsidRPr="00401D96">
        <w:t xml:space="preserve"> to very low-</w:t>
      </w:r>
      <w:r w:rsidR="00FB2A6C">
        <w:t>certainty</w:t>
      </w:r>
      <w:r w:rsidRPr="00401D96">
        <w:t xml:space="preserve"> evidence). The effect of omega-3 LCPUFA on body ma</w:t>
      </w:r>
      <w:r w:rsidR="003D4065">
        <w:t>ss index at 19 years (</w:t>
      </w:r>
      <w:r w:rsidR="003D4065" w:rsidRPr="003D4065">
        <w:rPr>
          <w:sz w:val="16"/>
          <w:szCs w:val="16"/>
        </w:rPr>
        <w:t>MD 0, 95%</w:t>
      </w:r>
      <w:r w:rsidRPr="003D4065">
        <w:rPr>
          <w:sz w:val="16"/>
          <w:szCs w:val="16"/>
        </w:rPr>
        <w:t xml:space="preserve">CI -0.83 to 0.83; 1 </w:t>
      </w:r>
      <w:r w:rsidR="003D4065" w:rsidRPr="003D4065">
        <w:rPr>
          <w:sz w:val="16"/>
          <w:szCs w:val="16"/>
        </w:rPr>
        <w:t>RCT</w:t>
      </w:r>
      <w:r w:rsidRPr="003D4065">
        <w:rPr>
          <w:sz w:val="16"/>
          <w:szCs w:val="16"/>
        </w:rPr>
        <w:t xml:space="preserve">, </w:t>
      </w:r>
      <w:r w:rsidR="003D4065" w:rsidRPr="003D4065">
        <w:rPr>
          <w:sz w:val="16"/>
          <w:szCs w:val="16"/>
        </w:rPr>
        <w:t>n=</w:t>
      </w:r>
      <w:r w:rsidRPr="003D4065">
        <w:rPr>
          <w:sz w:val="16"/>
          <w:szCs w:val="16"/>
        </w:rPr>
        <w:t>243; very low-</w:t>
      </w:r>
      <w:r w:rsidR="00FB2A6C">
        <w:rPr>
          <w:sz w:val="16"/>
          <w:szCs w:val="16"/>
        </w:rPr>
        <w:t>certainty</w:t>
      </w:r>
      <w:r w:rsidRPr="003D4065">
        <w:rPr>
          <w:sz w:val="16"/>
          <w:szCs w:val="16"/>
        </w:rPr>
        <w:t xml:space="preserve"> evidence</w:t>
      </w:r>
      <w:r w:rsidRPr="00401D96">
        <w:t>) was uncertain. No data were reported for development of diabetes in the children of study participants.</w:t>
      </w:r>
    </w:p>
    <w:p w14:paraId="35AA7FF6" w14:textId="78665B90" w:rsidR="008A6B17" w:rsidRPr="00401D96" w:rsidRDefault="008A6B17" w:rsidP="008A6B17"/>
    <w:p w14:paraId="286BF68C" w14:textId="77777777" w:rsidR="008A6B17" w:rsidRDefault="008A6B17" w:rsidP="008E03BA">
      <w:pPr>
        <w:pStyle w:val="Heading4"/>
        <w:sectPr w:rsidR="008A6B17" w:rsidSect="008A6B17">
          <w:pgSz w:w="11901" w:h="16817"/>
          <w:pgMar w:top="1134" w:right="1418" w:bottom="1134" w:left="1418" w:header="709" w:footer="709" w:gutter="0"/>
          <w:cols w:space="708"/>
          <w:docGrid w:linePitch="360"/>
        </w:sectPr>
      </w:pPr>
      <w:bookmarkStart w:id="104" w:name="_TOC_250009"/>
      <w:bookmarkEnd w:id="104"/>
    </w:p>
    <w:tbl>
      <w:tblPr>
        <w:tblW w:w="5000" w:type="pct"/>
        <w:tblCellMar>
          <w:top w:w="100" w:type="dxa"/>
          <w:left w:w="100" w:type="dxa"/>
          <w:bottom w:w="100" w:type="dxa"/>
          <w:right w:w="100" w:type="dxa"/>
        </w:tblCellMar>
        <w:tblLook w:val="04A0" w:firstRow="1" w:lastRow="0" w:firstColumn="1" w:lastColumn="0" w:noHBand="0" w:noVBand="1"/>
      </w:tblPr>
      <w:tblGrid>
        <w:gridCol w:w="1254"/>
        <w:gridCol w:w="1683"/>
        <w:gridCol w:w="2020"/>
        <w:gridCol w:w="1458"/>
        <w:gridCol w:w="1455"/>
        <w:gridCol w:w="1395"/>
      </w:tblGrid>
      <w:tr w:rsidR="002170A1" w:rsidRPr="00C12274" w14:paraId="4F0F01C2" w14:textId="77777777" w:rsidTr="008E03BA">
        <w:trPr>
          <w:cantSplit/>
          <w:tblHeader/>
        </w:trPr>
        <w:tc>
          <w:tcPr>
            <w:tcW w:w="5000" w:type="pct"/>
            <w:gridSpan w:val="6"/>
            <w:tcBorders>
              <w:top w:val="nil"/>
              <w:left w:val="nil"/>
              <w:bottom w:val="nil"/>
              <w:right w:val="nil"/>
            </w:tcBorders>
            <w:vAlign w:val="center"/>
            <w:hideMark/>
          </w:tcPr>
          <w:p w14:paraId="448C225C" w14:textId="3CEB42BC" w:rsidR="002170A1" w:rsidRPr="00C12274" w:rsidRDefault="002170A1" w:rsidP="008E03BA">
            <w:pPr>
              <w:pStyle w:val="Heading4"/>
            </w:pPr>
            <w:r w:rsidRPr="00C12274">
              <w:t>Summary of findings</w:t>
            </w:r>
          </w:p>
        </w:tc>
      </w:tr>
      <w:tr w:rsidR="002170A1" w:rsidRPr="002170A1" w14:paraId="1611AEEC" w14:textId="77777777" w:rsidTr="008E03BA">
        <w:trPr>
          <w:cantSplit/>
          <w:tblHeader/>
        </w:trPr>
        <w:tc>
          <w:tcPr>
            <w:tcW w:w="5000" w:type="pct"/>
            <w:gridSpan w:val="6"/>
            <w:tcBorders>
              <w:top w:val="single" w:sz="12" w:space="0" w:color="000000"/>
              <w:left w:val="nil"/>
              <w:bottom w:val="single" w:sz="12" w:space="0" w:color="000000"/>
              <w:right w:val="nil"/>
            </w:tcBorders>
            <w:vAlign w:val="center"/>
            <w:hideMark/>
          </w:tcPr>
          <w:p w14:paraId="0DC33D41" w14:textId="6CF6BA99" w:rsidR="002170A1" w:rsidRPr="002170A1" w:rsidRDefault="002170A1" w:rsidP="008E03BA">
            <w:pPr>
              <w:pStyle w:val="Heading5"/>
            </w:pPr>
            <w:r w:rsidRPr="002170A1">
              <w:t>Omega- 3 LCPUFA compared with no omega- 3 during pregnancy: birth/ infant outcomes</w:t>
            </w:r>
          </w:p>
        </w:tc>
      </w:tr>
      <w:tr w:rsidR="002170A1" w:rsidRPr="00C12274" w14:paraId="6A7F2849" w14:textId="77777777" w:rsidTr="008E03BA">
        <w:trPr>
          <w:cantSplit/>
          <w:tblHeader/>
        </w:trPr>
        <w:tc>
          <w:tcPr>
            <w:tcW w:w="5000" w:type="pct"/>
            <w:gridSpan w:val="6"/>
            <w:tcBorders>
              <w:top w:val="single" w:sz="12" w:space="0" w:color="000000"/>
              <w:left w:val="nil"/>
              <w:bottom w:val="single" w:sz="12" w:space="0" w:color="000000"/>
              <w:right w:val="nil"/>
            </w:tcBorders>
            <w:vAlign w:val="center"/>
            <w:hideMark/>
          </w:tcPr>
          <w:p w14:paraId="3F705213" w14:textId="3E3764C7" w:rsidR="002170A1" w:rsidRPr="00C12274" w:rsidRDefault="002170A1" w:rsidP="008E03BA">
            <w:pPr>
              <w:spacing w:line="240" w:lineRule="auto"/>
              <w:rPr>
                <w:rFonts w:ascii="Arial Narrow" w:eastAsia="Times New Roman" w:hAnsi="Arial Narrow"/>
                <w:sz w:val="16"/>
                <w:szCs w:val="16"/>
              </w:rPr>
            </w:pPr>
            <w:r w:rsidRPr="00C12274">
              <w:rPr>
                <w:rFonts w:ascii="Arial Narrow" w:eastAsia="Times New Roman" w:hAnsi="Arial Narrow"/>
                <w:b/>
                <w:bCs/>
                <w:sz w:val="16"/>
                <w:szCs w:val="16"/>
              </w:rPr>
              <w:t>Patient or population</w:t>
            </w:r>
            <w:r w:rsidRPr="00C12274">
              <w:rPr>
                <w:rFonts w:ascii="Arial Narrow" w:eastAsia="Times New Roman" w:hAnsi="Arial Narrow"/>
                <w:sz w:val="16"/>
                <w:szCs w:val="16"/>
              </w:rPr>
              <w:t xml:space="preserve">: Pregnant women </w:t>
            </w:r>
            <w:r>
              <w:rPr>
                <w:rFonts w:ascii="Arial Narrow" w:eastAsia="Times New Roman" w:hAnsi="Arial Narrow"/>
                <w:sz w:val="16"/>
                <w:szCs w:val="16"/>
              </w:rPr>
              <w:t>and their babies</w:t>
            </w:r>
            <w:r w:rsidRPr="00C12274">
              <w:rPr>
                <w:rFonts w:ascii="Arial Narrow" w:eastAsia="Times New Roman" w:hAnsi="Arial Narrow"/>
                <w:sz w:val="16"/>
                <w:szCs w:val="16"/>
              </w:rPr>
              <w:t xml:space="preserve"> </w:t>
            </w:r>
          </w:p>
          <w:p w14:paraId="53098189" w14:textId="39DC1671" w:rsidR="002170A1" w:rsidRPr="002170A1" w:rsidRDefault="002170A1" w:rsidP="008E03BA">
            <w:pPr>
              <w:spacing w:line="240" w:lineRule="auto"/>
              <w:rPr>
                <w:sz w:val="16"/>
                <w:szCs w:val="16"/>
              </w:rPr>
            </w:pPr>
            <w:r w:rsidRPr="00C12274">
              <w:rPr>
                <w:rFonts w:ascii="Arial Narrow" w:eastAsia="Times New Roman" w:hAnsi="Arial Narrow"/>
                <w:b/>
                <w:bCs/>
                <w:sz w:val="16"/>
                <w:szCs w:val="16"/>
              </w:rPr>
              <w:t>Setting</w:t>
            </w:r>
            <w:r w:rsidRPr="00C12274">
              <w:rPr>
                <w:rFonts w:ascii="Arial Narrow" w:eastAsia="Times New Roman" w:hAnsi="Arial Narrow"/>
                <w:sz w:val="16"/>
                <w:szCs w:val="16"/>
              </w:rPr>
              <w:t>:</w:t>
            </w:r>
            <w:r w:rsidRPr="00555A80">
              <w:rPr>
                <w:rFonts w:ascii="Arial Narrow" w:eastAsia="Times New Roman" w:hAnsi="Arial Narrow"/>
                <w:sz w:val="16"/>
                <w:szCs w:val="16"/>
              </w:rPr>
              <w:t xml:space="preserve"> </w:t>
            </w:r>
            <w:r w:rsidRPr="00555A80">
              <w:rPr>
                <w:rFonts w:ascii="Arial Narrow" w:hAnsi="Arial Narrow"/>
                <w:sz w:val="16"/>
                <w:szCs w:val="16"/>
              </w:rPr>
              <w:t>Angola, Australia, Belgium, Canada, Chile, Croatia, Chile, Denmark, Egypt, Germany, India, Iran, Italy, Mexico, Netherlands, Norway, Russia, Sweden, Turkey, UK, USA</w:t>
            </w:r>
          </w:p>
          <w:p w14:paraId="2EBB4E6B" w14:textId="4230C2E2" w:rsidR="002170A1" w:rsidRPr="00C12274" w:rsidRDefault="002170A1" w:rsidP="008E03BA">
            <w:pPr>
              <w:spacing w:line="240" w:lineRule="auto"/>
              <w:rPr>
                <w:rFonts w:ascii="Arial Narrow" w:eastAsia="Times New Roman" w:hAnsi="Arial Narrow"/>
                <w:sz w:val="16"/>
                <w:szCs w:val="16"/>
              </w:rPr>
            </w:pPr>
            <w:r w:rsidRPr="00C12274">
              <w:rPr>
                <w:rFonts w:ascii="Arial Narrow" w:eastAsia="Times New Roman" w:hAnsi="Arial Narrow"/>
                <w:b/>
                <w:bCs/>
                <w:sz w:val="16"/>
                <w:szCs w:val="16"/>
              </w:rPr>
              <w:t>Intervention</w:t>
            </w:r>
            <w:r w:rsidRPr="00C12274">
              <w:rPr>
                <w:rFonts w:ascii="Arial Narrow" w:eastAsia="Times New Roman" w:hAnsi="Arial Narrow"/>
                <w:sz w:val="16"/>
                <w:szCs w:val="16"/>
              </w:rPr>
              <w:t xml:space="preserve">: </w:t>
            </w:r>
            <w:r>
              <w:rPr>
                <w:rFonts w:ascii="Arial Narrow" w:eastAsia="Times New Roman" w:hAnsi="Arial Narrow"/>
                <w:sz w:val="16"/>
                <w:szCs w:val="16"/>
              </w:rPr>
              <w:t>Omega-3</w:t>
            </w:r>
            <w:r w:rsidRPr="00C12274">
              <w:rPr>
                <w:rFonts w:ascii="Arial Narrow" w:eastAsia="Times New Roman" w:hAnsi="Arial Narrow"/>
                <w:sz w:val="16"/>
                <w:szCs w:val="16"/>
              </w:rPr>
              <w:t xml:space="preserve"> </w:t>
            </w:r>
          </w:p>
          <w:p w14:paraId="62BC3D0E" w14:textId="216DE9DC" w:rsidR="002170A1" w:rsidRPr="00C12274" w:rsidRDefault="002170A1" w:rsidP="002170A1">
            <w:pPr>
              <w:spacing w:line="240" w:lineRule="auto"/>
              <w:rPr>
                <w:rFonts w:ascii="Arial Narrow" w:eastAsia="Times New Roman" w:hAnsi="Arial Narrow"/>
                <w:sz w:val="16"/>
                <w:szCs w:val="16"/>
              </w:rPr>
            </w:pPr>
            <w:r w:rsidRPr="00C12274">
              <w:rPr>
                <w:rFonts w:ascii="Arial Narrow" w:eastAsia="Times New Roman" w:hAnsi="Arial Narrow"/>
                <w:b/>
                <w:bCs/>
                <w:sz w:val="16"/>
                <w:szCs w:val="16"/>
              </w:rPr>
              <w:t>Comparison</w:t>
            </w:r>
            <w:r w:rsidRPr="00C12274">
              <w:rPr>
                <w:rFonts w:ascii="Arial Narrow" w:eastAsia="Times New Roman" w:hAnsi="Arial Narrow"/>
                <w:sz w:val="16"/>
                <w:szCs w:val="16"/>
              </w:rPr>
              <w:t xml:space="preserve">: </w:t>
            </w:r>
            <w:r>
              <w:rPr>
                <w:rFonts w:ascii="Arial Narrow" w:eastAsia="Times New Roman" w:hAnsi="Arial Narrow"/>
                <w:sz w:val="16"/>
                <w:szCs w:val="16"/>
              </w:rPr>
              <w:t>No omega-3</w:t>
            </w:r>
          </w:p>
        </w:tc>
      </w:tr>
      <w:tr w:rsidR="002170A1" w:rsidRPr="00C12274" w14:paraId="0B6E2BE1" w14:textId="77777777" w:rsidTr="005A3845">
        <w:trPr>
          <w:cantSplit/>
          <w:tblHeader/>
        </w:trPr>
        <w:tc>
          <w:tcPr>
            <w:tcW w:w="677" w:type="pct"/>
            <w:vMerge w:val="restart"/>
            <w:tcBorders>
              <w:right w:val="single" w:sz="6" w:space="0" w:color="EFEFEF"/>
            </w:tcBorders>
            <w:shd w:val="clear" w:color="auto" w:fill="3271AA"/>
            <w:vAlign w:val="center"/>
            <w:hideMark/>
          </w:tcPr>
          <w:p w14:paraId="2B396F6F" w14:textId="77777777" w:rsidR="002170A1" w:rsidRPr="00C12274" w:rsidRDefault="002170A1" w:rsidP="008E03BA">
            <w:pPr>
              <w:pStyle w:val="NormalWeb"/>
              <w:spacing w:before="0" w:beforeAutospacing="0" w:after="0" w:afterAutospacing="0"/>
              <w:jc w:val="center"/>
              <w:rPr>
                <w:rFonts w:ascii="Arial Narrow" w:hAnsi="Arial Narrow"/>
                <w:color w:val="FFFFFF"/>
                <w:sz w:val="16"/>
                <w:szCs w:val="16"/>
              </w:rPr>
            </w:pPr>
            <w:r w:rsidRPr="00C12274">
              <w:rPr>
                <w:rFonts w:ascii="Arial Narrow" w:hAnsi="Arial Narrow"/>
                <w:color w:val="FFFFFF"/>
                <w:sz w:val="16"/>
                <w:szCs w:val="16"/>
              </w:rPr>
              <w:t>Outcomes</w:t>
            </w:r>
          </w:p>
        </w:tc>
        <w:tc>
          <w:tcPr>
            <w:tcW w:w="1997" w:type="pct"/>
            <w:gridSpan w:val="2"/>
            <w:tcBorders>
              <w:top w:val="single" w:sz="6" w:space="0" w:color="EFEFEF"/>
              <w:right w:val="single" w:sz="6" w:space="0" w:color="EFEFEF"/>
            </w:tcBorders>
            <w:shd w:val="clear" w:color="auto" w:fill="E0E0E0"/>
            <w:hideMark/>
          </w:tcPr>
          <w:p w14:paraId="5574B2EA" w14:textId="6BCC5C78" w:rsidR="002170A1" w:rsidRPr="00C12274" w:rsidRDefault="002170A1" w:rsidP="008E03BA">
            <w:pPr>
              <w:pStyle w:val="NormalWeb"/>
              <w:spacing w:before="0" w:beforeAutospacing="0" w:after="0" w:afterAutospacing="0"/>
              <w:jc w:val="center"/>
              <w:rPr>
                <w:rFonts w:ascii="Arial Narrow" w:hAnsi="Arial Narrow"/>
                <w:b/>
                <w:bCs/>
                <w:sz w:val="16"/>
                <w:szCs w:val="16"/>
              </w:rPr>
            </w:pPr>
            <w:r>
              <w:rPr>
                <w:rFonts w:ascii="Arial Narrow" w:hAnsi="Arial Narrow"/>
                <w:b/>
                <w:bCs/>
                <w:sz w:val="16"/>
                <w:szCs w:val="16"/>
              </w:rPr>
              <w:t>Illustrative comparative risks</w:t>
            </w:r>
            <w:r w:rsidRPr="00C12274">
              <w:rPr>
                <w:rFonts w:ascii="Arial Narrow" w:hAnsi="Arial Narrow"/>
                <w:b/>
                <w:bCs/>
                <w:sz w:val="16"/>
                <w:szCs w:val="16"/>
                <w:vertAlign w:val="superscript"/>
              </w:rPr>
              <w:t>*</w:t>
            </w:r>
            <w:r w:rsidRPr="00C12274">
              <w:rPr>
                <w:rFonts w:ascii="Arial Narrow" w:hAnsi="Arial Narrow"/>
                <w:b/>
                <w:bCs/>
                <w:sz w:val="16"/>
                <w:szCs w:val="16"/>
              </w:rPr>
              <w:t xml:space="preserve"> </w:t>
            </w:r>
            <w:r w:rsidRPr="00C12274">
              <w:rPr>
                <w:rFonts w:ascii="Arial Narrow" w:hAnsi="Arial Narrow"/>
                <w:sz w:val="16"/>
                <w:szCs w:val="16"/>
              </w:rPr>
              <w:t>(95% CI)</w:t>
            </w:r>
            <w:r w:rsidRPr="00C12274">
              <w:rPr>
                <w:rFonts w:ascii="Arial Narrow" w:hAnsi="Arial Narrow"/>
                <w:b/>
                <w:bCs/>
                <w:sz w:val="16"/>
                <w:szCs w:val="16"/>
              </w:rPr>
              <w:t xml:space="preserve"> </w:t>
            </w:r>
          </w:p>
        </w:tc>
        <w:tc>
          <w:tcPr>
            <w:tcW w:w="787" w:type="pct"/>
            <w:vMerge w:val="restart"/>
            <w:tcBorders>
              <w:right w:val="single" w:sz="6" w:space="0" w:color="EFEFEF"/>
            </w:tcBorders>
            <w:shd w:val="clear" w:color="auto" w:fill="3271AA"/>
            <w:vAlign w:val="center"/>
            <w:hideMark/>
          </w:tcPr>
          <w:p w14:paraId="7900A0AF" w14:textId="77777777" w:rsidR="002170A1" w:rsidRPr="00C12274" w:rsidRDefault="002170A1" w:rsidP="008E03BA">
            <w:pPr>
              <w:pStyle w:val="NormalWeb"/>
              <w:spacing w:before="0" w:beforeAutospacing="0" w:after="0" w:afterAutospacing="0"/>
              <w:jc w:val="center"/>
              <w:rPr>
                <w:rFonts w:ascii="Arial Narrow" w:hAnsi="Arial Narrow"/>
                <w:color w:val="FFFFFF"/>
                <w:sz w:val="16"/>
                <w:szCs w:val="16"/>
              </w:rPr>
            </w:pPr>
            <w:r w:rsidRPr="00C12274">
              <w:rPr>
                <w:rFonts w:ascii="Arial Narrow" w:hAnsi="Arial Narrow"/>
                <w:color w:val="FFFFFF"/>
                <w:sz w:val="16"/>
                <w:szCs w:val="16"/>
              </w:rPr>
              <w:t>Relative effect</w:t>
            </w:r>
            <w:r w:rsidRPr="00C12274">
              <w:rPr>
                <w:rFonts w:ascii="Arial Narrow" w:hAnsi="Arial Narrow"/>
                <w:color w:val="FFFFFF"/>
                <w:sz w:val="16"/>
                <w:szCs w:val="16"/>
              </w:rPr>
              <w:br/>
              <w:t xml:space="preserve">(95% CI) </w:t>
            </w:r>
          </w:p>
        </w:tc>
        <w:tc>
          <w:tcPr>
            <w:tcW w:w="785" w:type="pct"/>
            <w:vMerge w:val="restart"/>
            <w:tcBorders>
              <w:right w:val="single" w:sz="6" w:space="0" w:color="EFEFEF"/>
            </w:tcBorders>
            <w:shd w:val="clear" w:color="auto" w:fill="3271AA"/>
            <w:vAlign w:val="center"/>
            <w:hideMark/>
          </w:tcPr>
          <w:p w14:paraId="28214612" w14:textId="77777777" w:rsidR="002170A1" w:rsidRPr="00C12274" w:rsidRDefault="002170A1" w:rsidP="008E03BA">
            <w:pPr>
              <w:pStyle w:val="NormalWeb"/>
              <w:spacing w:before="0" w:beforeAutospacing="0" w:after="0" w:afterAutospacing="0"/>
              <w:jc w:val="center"/>
              <w:rPr>
                <w:rFonts w:ascii="Arial Narrow" w:hAnsi="Arial Narrow"/>
                <w:color w:val="FFFFFF"/>
                <w:sz w:val="16"/>
                <w:szCs w:val="16"/>
              </w:rPr>
            </w:pPr>
            <w:r w:rsidRPr="00C12274">
              <w:rPr>
                <w:rFonts w:ascii="Arial Narrow" w:hAnsi="Arial Narrow"/>
                <w:color w:val="FFFFFF"/>
                <w:sz w:val="16"/>
                <w:szCs w:val="16"/>
              </w:rPr>
              <w:t xml:space="preserve">№ of participants </w:t>
            </w:r>
            <w:r w:rsidRPr="00C12274">
              <w:rPr>
                <w:rFonts w:ascii="Arial Narrow" w:hAnsi="Arial Narrow"/>
                <w:color w:val="FFFFFF"/>
                <w:sz w:val="16"/>
                <w:szCs w:val="16"/>
              </w:rPr>
              <w:br/>
              <w:t xml:space="preserve">(studies) </w:t>
            </w:r>
          </w:p>
        </w:tc>
        <w:tc>
          <w:tcPr>
            <w:tcW w:w="754" w:type="pct"/>
            <w:vMerge w:val="restart"/>
            <w:tcBorders>
              <w:right w:val="single" w:sz="6" w:space="0" w:color="EFEFEF"/>
            </w:tcBorders>
            <w:shd w:val="clear" w:color="auto" w:fill="3271AA"/>
            <w:vAlign w:val="center"/>
            <w:hideMark/>
          </w:tcPr>
          <w:p w14:paraId="1F89FAFB" w14:textId="77777777" w:rsidR="002170A1" w:rsidRPr="00C12274" w:rsidRDefault="002170A1" w:rsidP="008E03BA">
            <w:pPr>
              <w:pStyle w:val="NormalWeb"/>
              <w:spacing w:before="0" w:beforeAutospacing="0" w:after="0" w:afterAutospacing="0"/>
              <w:jc w:val="center"/>
              <w:rPr>
                <w:rFonts w:ascii="Arial Narrow" w:hAnsi="Arial Narrow"/>
                <w:color w:val="FFFFFF"/>
                <w:sz w:val="16"/>
                <w:szCs w:val="16"/>
              </w:rPr>
            </w:pPr>
            <w:r w:rsidRPr="00C12274">
              <w:rPr>
                <w:rFonts w:ascii="Arial Narrow" w:hAnsi="Arial Narrow"/>
                <w:color w:val="FFFFFF"/>
                <w:sz w:val="16"/>
                <w:szCs w:val="16"/>
              </w:rPr>
              <w:t>Certainty of the evidence</w:t>
            </w:r>
            <w:r w:rsidRPr="00C12274">
              <w:rPr>
                <w:rFonts w:ascii="Arial Narrow" w:hAnsi="Arial Narrow"/>
                <w:color w:val="FFFFFF"/>
                <w:sz w:val="16"/>
                <w:szCs w:val="16"/>
              </w:rPr>
              <w:br/>
              <w:t xml:space="preserve">(GRADE) </w:t>
            </w:r>
          </w:p>
        </w:tc>
      </w:tr>
      <w:tr w:rsidR="005A3845" w:rsidRPr="00C12274" w14:paraId="3CB621AF" w14:textId="77777777" w:rsidTr="005A3845">
        <w:trPr>
          <w:cantSplit/>
          <w:tblHeader/>
        </w:trPr>
        <w:tc>
          <w:tcPr>
            <w:tcW w:w="677" w:type="pct"/>
            <w:vMerge/>
            <w:tcBorders>
              <w:right w:val="single" w:sz="6" w:space="0" w:color="EFEFEF"/>
            </w:tcBorders>
            <w:vAlign w:val="center"/>
            <w:hideMark/>
          </w:tcPr>
          <w:p w14:paraId="1C960F29" w14:textId="77777777" w:rsidR="002170A1" w:rsidRPr="00C12274" w:rsidRDefault="002170A1" w:rsidP="008E03BA">
            <w:pPr>
              <w:rPr>
                <w:rFonts w:ascii="Arial Narrow" w:eastAsiaTheme="minorEastAsia" w:hAnsi="Arial Narrow"/>
                <w:color w:val="FFFFFF"/>
                <w:sz w:val="16"/>
                <w:szCs w:val="16"/>
              </w:rPr>
            </w:pPr>
          </w:p>
        </w:tc>
        <w:tc>
          <w:tcPr>
            <w:tcW w:w="908" w:type="pct"/>
            <w:tcBorders>
              <w:top w:val="single" w:sz="6" w:space="0" w:color="EFEFEF"/>
              <w:right w:val="single" w:sz="6" w:space="0" w:color="EFEFEF"/>
            </w:tcBorders>
            <w:shd w:val="clear" w:color="auto" w:fill="E0E0E0"/>
            <w:hideMark/>
          </w:tcPr>
          <w:p w14:paraId="43D0691E" w14:textId="019EFA1B" w:rsidR="002170A1" w:rsidRPr="00C12274" w:rsidRDefault="002170A1" w:rsidP="002170A1">
            <w:pPr>
              <w:pStyle w:val="first-letter"/>
              <w:spacing w:before="0" w:beforeAutospacing="0" w:after="0" w:afterAutospacing="0"/>
              <w:jc w:val="center"/>
              <w:rPr>
                <w:rFonts w:ascii="Arial Narrow" w:hAnsi="Arial Narrow"/>
                <w:b/>
                <w:bCs/>
                <w:sz w:val="16"/>
                <w:szCs w:val="16"/>
              </w:rPr>
            </w:pPr>
            <w:r w:rsidRPr="00C12274">
              <w:rPr>
                <w:rFonts w:ascii="Arial Narrow" w:hAnsi="Arial Narrow"/>
                <w:b/>
                <w:bCs/>
                <w:sz w:val="16"/>
                <w:szCs w:val="16"/>
              </w:rPr>
              <w:t xml:space="preserve">Risk with </w:t>
            </w:r>
            <w:r>
              <w:rPr>
                <w:rFonts w:ascii="Arial Narrow" w:hAnsi="Arial Narrow"/>
                <w:b/>
                <w:bCs/>
                <w:sz w:val="16"/>
                <w:szCs w:val="16"/>
              </w:rPr>
              <w:t>no omega-3</w:t>
            </w:r>
          </w:p>
        </w:tc>
        <w:tc>
          <w:tcPr>
            <w:tcW w:w="1090" w:type="pct"/>
            <w:tcBorders>
              <w:top w:val="single" w:sz="6" w:space="0" w:color="EFEFEF"/>
              <w:right w:val="single" w:sz="6" w:space="0" w:color="EFEFEF"/>
            </w:tcBorders>
            <w:shd w:val="clear" w:color="auto" w:fill="E0E0E0"/>
            <w:hideMark/>
          </w:tcPr>
          <w:p w14:paraId="2D5D79D8" w14:textId="149B49D6" w:rsidR="002170A1" w:rsidRPr="00C12274" w:rsidRDefault="002170A1" w:rsidP="002170A1">
            <w:pPr>
              <w:pStyle w:val="first-letter"/>
              <w:spacing w:before="0" w:beforeAutospacing="0" w:after="0" w:afterAutospacing="0"/>
              <w:jc w:val="center"/>
              <w:rPr>
                <w:rFonts w:ascii="Arial Narrow" w:hAnsi="Arial Narrow"/>
                <w:b/>
                <w:bCs/>
                <w:sz w:val="16"/>
                <w:szCs w:val="16"/>
              </w:rPr>
            </w:pPr>
            <w:r w:rsidRPr="00C12274">
              <w:rPr>
                <w:rFonts w:ascii="Arial Narrow" w:hAnsi="Arial Narrow"/>
                <w:b/>
                <w:bCs/>
                <w:sz w:val="16"/>
                <w:szCs w:val="16"/>
              </w:rPr>
              <w:t xml:space="preserve">Risk with </w:t>
            </w:r>
            <w:r>
              <w:rPr>
                <w:rFonts w:ascii="Arial Narrow" w:hAnsi="Arial Narrow"/>
                <w:b/>
                <w:bCs/>
                <w:sz w:val="16"/>
                <w:szCs w:val="16"/>
              </w:rPr>
              <w:t>omega-3</w:t>
            </w:r>
          </w:p>
        </w:tc>
        <w:tc>
          <w:tcPr>
            <w:tcW w:w="787" w:type="pct"/>
            <w:vMerge/>
            <w:tcBorders>
              <w:right w:val="single" w:sz="6" w:space="0" w:color="EFEFEF"/>
            </w:tcBorders>
            <w:vAlign w:val="center"/>
            <w:hideMark/>
          </w:tcPr>
          <w:p w14:paraId="7618140E" w14:textId="77777777" w:rsidR="002170A1" w:rsidRPr="00C12274" w:rsidRDefault="002170A1" w:rsidP="008E03BA">
            <w:pPr>
              <w:rPr>
                <w:rFonts w:ascii="Arial Narrow" w:eastAsiaTheme="minorEastAsia" w:hAnsi="Arial Narrow"/>
                <w:color w:val="FFFFFF"/>
                <w:sz w:val="16"/>
                <w:szCs w:val="16"/>
              </w:rPr>
            </w:pPr>
          </w:p>
        </w:tc>
        <w:tc>
          <w:tcPr>
            <w:tcW w:w="785" w:type="pct"/>
            <w:vMerge/>
            <w:tcBorders>
              <w:right w:val="single" w:sz="6" w:space="0" w:color="EFEFEF"/>
            </w:tcBorders>
            <w:vAlign w:val="center"/>
            <w:hideMark/>
          </w:tcPr>
          <w:p w14:paraId="14C64CF5" w14:textId="77777777" w:rsidR="002170A1" w:rsidRPr="00C12274" w:rsidRDefault="002170A1" w:rsidP="008E03BA">
            <w:pPr>
              <w:rPr>
                <w:rFonts w:ascii="Arial Narrow" w:eastAsiaTheme="minorEastAsia" w:hAnsi="Arial Narrow"/>
                <w:color w:val="FFFFFF"/>
                <w:sz w:val="16"/>
                <w:szCs w:val="16"/>
              </w:rPr>
            </w:pPr>
          </w:p>
        </w:tc>
        <w:tc>
          <w:tcPr>
            <w:tcW w:w="754" w:type="pct"/>
            <w:vMerge/>
            <w:tcBorders>
              <w:right w:val="single" w:sz="6" w:space="0" w:color="EFEFEF"/>
            </w:tcBorders>
            <w:vAlign w:val="center"/>
            <w:hideMark/>
          </w:tcPr>
          <w:p w14:paraId="16830DD3" w14:textId="77777777" w:rsidR="002170A1" w:rsidRPr="00C12274" w:rsidRDefault="002170A1" w:rsidP="008E03BA">
            <w:pPr>
              <w:rPr>
                <w:rFonts w:ascii="Arial Narrow" w:eastAsiaTheme="minorEastAsia" w:hAnsi="Arial Narrow"/>
                <w:color w:val="FFFFFF"/>
                <w:sz w:val="16"/>
                <w:szCs w:val="16"/>
              </w:rPr>
            </w:pPr>
          </w:p>
        </w:tc>
      </w:tr>
      <w:tr w:rsidR="005A3845" w:rsidRPr="00C12274" w14:paraId="132DCF64" w14:textId="77777777" w:rsidTr="005A3845">
        <w:trPr>
          <w:cantSplit/>
        </w:trPr>
        <w:tc>
          <w:tcPr>
            <w:tcW w:w="677" w:type="pct"/>
            <w:tcBorders>
              <w:top w:val="single" w:sz="6" w:space="0" w:color="000000"/>
              <w:left w:val="nil"/>
              <w:bottom w:val="single" w:sz="6" w:space="0" w:color="000000"/>
              <w:right w:val="nil"/>
            </w:tcBorders>
            <w:vAlign w:val="center"/>
            <w:hideMark/>
          </w:tcPr>
          <w:p w14:paraId="2D22FB93" w14:textId="57061B5C" w:rsidR="002170A1" w:rsidRPr="00C12274" w:rsidRDefault="002170A1" w:rsidP="008E03BA">
            <w:pPr>
              <w:jc w:val="center"/>
              <w:rPr>
                <w:rFonts w:ascii="Arial Narrow" w:eastAsia="Times New Roman" w:hAnsi="Arial Narrow"/>
                <w:sz w:val="16"/>
                <w:szCs w:val="16"/>
              </w:rPr>
            </w:pPr>
            <w:r>
              <w:rPr>
                <w:rStyle w:val="label"/>
                <w:rFonts w:ascii="Arial Narrow" w:eastAsia="Times New Roman" w:hAnsi="Arial Narrow"/>
                <w:szCs w:val="18"/>
              </w:rPr>
              <w:t>Preterm birth &lt;37 weeks</w:t>
            </w:r>
          </w:p>
        </w:tc>
        <w:tc>
          <w:tcPr>
            <w:tcW w:w="908" w:type="pct"/>
            <w:tcBorders>
              <w:top w:val="single" w:sz="6" w:space="0" w:color="000000"/>
              <w:left w:val="nil"/>
              <w:bottom w:val="single" w:sz="6" w:space="0" w:color="000000"/>
              <w:right w:val="nil"/>
            </w:tcBorders>
            <w:vAlign w:val="center"/>
            <w:hideMark/>
          </w:tcPr>
          <w:p w14:paraId="321A0D2C" w14:textId="61827397" w:rsidR="002170A1" w:rsidRPr="00C12274" w:rsidRDefault="002170A1" w:rsidP="008E03BA">
            <w:pPr>
              <w:rPr>
                <w:rFonts w:ascii="Arial Narrow" w:eastAsia="Times New Roman" w:hAnsi="Arial Narrow"/>
                <w:sz w:val="16"/>
                <w:szCs w:val="16"/>
              </w:rPr>
            </w:pPr>
            <w:r>
              <w:rPr>
                <w:rFonts w:ascii="Arial Narrow" w:eastAsia="Times New Roman" w:hAnsi="Arial Narrow"/>
                <w:sz w:val="16"/>
                <w:szCs w:val="16"/>
              </w:rPr>
              <w:t>134</w:t>
            </w:r>
            <w:r w:rsidRPr="00C12274">
              <w:rPr>
                <w:rFonts w:ascii="Arial Narrow" w:eastAsia="Times New Roman" w:hAnsi="Arial Narrow"/>
                <w:sz w:val="16"/>
                <w:szCs w:val="16"/>
              </w:rPr>
              <w:t xml:space="preserve"> per 1,000 </w:t>
            </w:r>
          </w:p>
        </w:tc>
        <w:tc>
          <w:tcPr>
            <w:tcW w:w="1090" w:type="pct"/>
            <w:tcBorders>
              <w:top w:val="single" w:sz="6" w:space="0" w:color="000000"/>
              <w:left w:val="nil"/>
              <w:bottom w:val="single" w:sz="6" w:space="0" w:color="000000"/>
              <w:right w:val="nil"/>
            </w:tcBorders>
            <w:shd w:val="clear" w:color="auto" w:fill="EBEBEB"/>
            <w:hideMark/>
          </w:tcPr>
          <w:p w14:paraId="2C781180" w14:textId="4A0B7FDB" w:rsidR="002170A1" w:rsidRPr="00C12274" w:rsidRDefault="002170A1" w:rsidP="002170A1">
            <w:pPr>
              <w:jc w:val="center"/>
              <w:rPr>
                <w:rFonts w:ascii="Arial Narrow" w:eastAsia="Times New Roman" w:hAnsi="Arial Narrow"/>
                <w:sz w:val="16"/>
                <w:szCs w:val="16"/>
              </w:rPr>
            </w:pPr>
            <w:r>
              <w:rPr>
                <w:rStyle w:val="cell-value"/>
                <w:rFonts w:ascii="Arial Narrow" w:eastAsia="Times New Roman" w:hAnsi="Arial Narrow"/>
                <w:b/>
                <w:bCs/>
                <w:szCs w:val="18"/>
              </w:rPr>
              <w:t>119</w:t>
            </w:r>
            <w:r w:rsidRPr="00C12274">
              <w:rPr>
                <w:rStyle w:val="cell-value"/>
                <w:rFonts w:ascii="Arial Narrow" w:eastAsia="Times New Roman" w:hAnsi="Arial Narrow"/>
                <w:b/>
                <w:bCs/>
                <w:szCs w:val="18"/>
              </w:rPr>
              <w:t xml:space="preserve"> per 1,000</w:t>
            </w:r>
            <w:r w:rsidRPr="00C12274">
              <w:rPr>
                <w:rFonts w:ascii="Arial Narrow" w:eastAsia="Times New Roman" w:hAnsi="Arial Narrow"/>
                <w:szCs w:val="18"/>
              </w:rPr>
              <w:br/>
            </w:r>
            <w:r w:rsidRPr="00C12274">
              <w:rPr>
                <w:rStyle w:val="cell-value"/>
                <w:rFonts w:ascii="Arial Narrow" w:eastAsia="Times New Roman" w:hAnsi="Arial Narrow"/>
                <w:szCs w:val="18"/>
              </w:rPr>
              <w:t>(</w:t>
            </w:r>
            <w:r>
              <w:rPr>
                <w:rStyle w:val="cell-value"/>
                <w:rFonts w:ascii="Arial Narrow" w:eastAsia="Times New Roman" w:hAnsi="Arial Narrow"/>
                <w:szCs w:val="18"/>
              </w:rPr>
              <w:t>109 to 130</w:t>
            </w:r>
            <w:r w:rsidRPr="00C12274">
              <w:rPr>
                <w:rStyle w:val="cell-value"/>
                <w:rFonts w:ascii="Arial Narrow" w:eastAsia="Times New Roman" w:hAnsi="Arial Narrow"/>
                <w:szCs w:val="18"/>
              </w:rPr>
              <w:t>)</w:t>
            </w:r>
            <w:r w:rsidRPr="00C12274">
              <w:rPr>
                <w:rFonts w:ascii="Arial Narrow" w:eastAsia="Times New Roman" w:hAnsi="Arial Narrow"/>
                <w:sz w:val="16"/>
                <w:szCs w:val="16"/>
              </w:rPr>
              <w:t xml:space="preserve"> </w:t>
            </w:r>
          </w:p>
        </w:tc>
        <w:tc>
          <w:tcPr>
            <w:tcW w:w="787" w:type="pct"/>
            <w:tcBorders>
              <w:top w:val="single" w:sz="6" w:space="0" w:color="000000"/>
              <w:left w:val="nil"/>
              <w:bottom w:val="single" w:sz="6" w:space="0" w:color="000000"/>
              <w:right w:val="nil"/>
            </w:tcBorders>
            <w:vAlign w:val="center"/>
            <w:hideMark/>
          </w:tcPr>
          <w:p w14:paraId="15441E0A" w14:textId="7F21C8B3" w:rsidR="002170A1" w:rsidRPr="00C12274" w:rsidRDefault="002170A1" w:rsidP="002170A1">
            <w:pPr>
              <w:jc w:val="center"/>
              <w:rPr>
                <w:rFonts w:ascii="Arial Narrow" w:eastAsia="Times New Roman" w:hAnsi="Arial Narrow"/>
                <w:sz w:val="16"/>
                <w:szCs w:val="16"/>
              </w:rPr>
            </w:pPr>
            <w:r w:rsidRPr="00C12274">
              <w:rPr>
                <w:rStyle w:val="block"/>
                <w:rFonts w:ascii="Arial Narrow" w:eastAsia="Times New Roman" w:hAnsi="Arial Narrow"/>
                <w:b/>
                <w:bCs/>
                <w:sz w:val="16"/>
                <w:szCs w:val="16"/>
              </w:rPr>
              <w:t>RR 0.</w:t>
            </w:r>
            <w:r>
              <w:rPr>
                <w:rStyle w:val="block"/>
                <w:rFonts w:ascii="Arial Narrow" w:eastAsia="Times New Roman" w:hAnsi="Arial Narrow"/>
                <w:b/>
                <w:bCs/>
                <w:sz w:val="16"/>
                <w:szCs w:val="16"/>
              </w:rPr>
              <w:t>89</w:t>
            </w:r>
            <w:r w:rsidRPr="00C12274">
              <w:rPr>
                <w:rFonts w:ascii="Arial Narrow" w:eastAsia="Times New Roman" w:hAnsi="Arial Narrow"/>
                <w:sz w:val="16"/>
                <w:szCs w:val="16"/>
              </w:rPr>
              <w:br/>
            </w:r>
            <w:r w:rsidRPr="00C12274">
              <w:rPr>
                <w:rStyle w:val="cell"/>
                <w:rFonts w:ascii="Arial Narrow" w:eastAsia="Times New Roman" w:hAnsi="Arial Narrow"/>
                <w:sz w:val="16"/>
                <w:szCs w:val="16"/>
              </w:rPr>
              <w:t>(0.</w:t>
            </w:r>
            <w:r>
              <w:rPr>
                <w:rStyle w:val="cell"/>
                <w:rFonts w:ascii="Arial Narrow" w:eastAsia="Times New Roman" w:hAnsi="Arial Narrow"/>
                <w:sz w:val="16"/>
                <w:szCs w:val="16"/>
              </w:rPr>
              <w:t>81 to 0.97</w:t>
            </w:r>
            <w:r w:rsidRPr="00C12274">
              <w:rPr>
                <w:rStyle w:val="cell"/>
                <w:rFonts w:ascii="Arial Narrow" w:eastAsia="Times New Roman" w:hAnsi="Arial Narrow"/>
                <w:sz w:val="16"/>
                <w:szCs w:val="16"/>
              </w:rPr>
              <w:t>)</w:t>
            </w:r>
            <w:r w:rsidRPr="00C12274">
              <w:rPr>
                <w:rFonts w:ascii="Arial Narrow" w:eastAsia="Times New Roman" w:hAnsi="Arial Narrow"/>
                <w:sz w:val="16"/>
                <w:szCs w:val="16"/>
              </w:rPr>
              <w:t xml:space="preserve"> </w:t>
            </w:r>
          </w:p>
        </w:tc>
        <w:tc>
          <w:tcPr>
            <w:tcW w:w="785" w:type="pct"/>
            <w:tcBorders>
              <w:top w:val="single" w:sz="6" w:space="0" w:color="000000"/>
              <w:left w:val="nil"/>
              <w:bottom w:val="single" w:sz="6" w:space="0" w:color="000000"/>
              <w:right w:val="nil"/>
            </w:tcBorders>
            <w:vAlign w:val="center"/>
            <w:hideMark/>
          </w:tcPr>
          <w:p w14:paraId="7141247F" w14:textId="0D4B3435" w:rsidR="002170A1" w:rsidRPr="00C12274" w:rsidRDefault="002170A1" w:rsidP="008E03BA">
            <w:pPr>
              <w:jc w:val="center"/>
              <w:rPr>
                <w:rFonts w:ascii="Arial Narrow" w:eastAsia="Times New Roman" w:hAnsi="Arial Narrow"/>
                <w:sz w:val="16"/>
                <w:szCs w:val="16"/>
              </w:rPr>
            </w:pPr>
            <w:r>
              <w:rPr>
                <w:rFonts w:ascii="Arial Narrow" w:eastAsia="Times New Roman" w:hAnsi="Arial Narrow"/>
                <w:sz w:val="16"/>
                <w:szCs w:val="16"/>
              </w:rPr>
              <w:t>10,304</w:t>
            </w:r>
            <w:r>
              <w:rPr>
                <w:rFonts w:ascii="Arial Narrow" w:eastAsia="Times New Roman" w:hAnsi="Arial Narrow"/>
                <w:sz w:val="16"/>
                <w:szCs w:val="16"/>
              </w:rPr>
              <w:br/>
              <w:t>(2</w:t>
            </w:r>
            <w:r w:rsidRPr="00C12274">
              <w:rPr>
                <w:rFonts w:ascii="Arial Narrow" w:eastAsia="Times New Roman" w:hAnsi="Arial Narrow"/>
                <w:sz w:val="16"/>
                <w:szCs w:val="16"/>
              </w:rPr>
              <w:t xml:space="preserve">6 RCTs) </w:t>
            </w:r>
          </w:p>
        </w:tc>
        <w:tc>
          <w:tcPr>
            <w:tcW w:w="754" w:type="pct"/>
            <w:tcBorders>
              <w:top w:val="single" w:sz="6" w:space="0" w:color="000000"/>
              <w:left w:val="nil"/>
              <w:bottom w:val="single" w:sz="6" w:space="0" w:color="000000"/>
              <w:right w:val="nil"/>
            </w:tcBorders>
            <w:vAlign w:val="center"/>
            <w:hideMark/>
          </w:tcPr>
          <w:p w14:paraId="6B22052F" w14:textId="13098886" w:rsidR="002170A1" w:rsidRPr="00C12274" w:rsidRDefault="002170A1" w:rsidP="002170A1">
            <w:pPr>
              <w:jc w:val="center"/>
              <w:rPr>
                <w:rFonts w:ascii="Arial Narrow" w:eastAsia="Times New Roman" w:hAnsi="Arial Narrow"/>
                <w:sz w:val="16"/>
                <w:szCs w:val="16"/>
              </w:rPr>
            </w:pPr>
            <w:r w:rsidRPr="00C12274">
              <w:rPr>
                <w:rStyle w:val="quality-sign"/>
                <w:rFonts w:ascii="Cambria" w:eastAsia="Cambria" w:hAnsi="Cambria" w:cs="Cambria"/>
                <w:sz w:val="21"/>
                <w:szCs w:val="21"/>
              </w:rPr>
              <w:t>⨁⨁⨁⨁</w:t>
            </w:r>
            <w:r w:rsidRPr="00C12274">
              <w:rPr>
                <w:rFonts w:ascii="Arial Narrow" w:eastAsia="Times New Roman" w:hAnsi="Arial Narrow"/>
                <w:sz w:val="16"/>
                <w:szCs w:val="16"/>
              </w:rPr>
              <w:br/>
            </w:r>
            <w:r>
              <w:rPr>
                <w:rStyle w:val="quality-text"/>
                <w:rFonts w:ascii="Arial Narrow" w:eastAsia="Times New Roman" w:hAnsi="Arial Narrow"/>
                <w:sz w:val="16"/>
                <w:szCs w:val="16"/>
              </w:rPr>
              <w:t>HIGH</w:t>
            </w:r>
            <w:r w:rsidRPr="00C12274">
              <w:rPr>
                <w:rFonts w:ascii="Arial Narrow" w:eastAsia="Times New Roman" w:hAnsi="Arial Narrow"/>
                <w:sz w:val="16"/>
                <w:szCs w:val="16"/>
              </w:rPr>
              <w:t xml:space="preserve"> </w:t>
            </w:r>
            <w:r>
              <w:rPr>
                <w:rFonts w:ascii="Arial Narrow" w:eastAsia="Times New Roman" w:hAnsi="Arial Narrow"/>
                <w:sz w:val="16"/>
                <w:szCs w:val="16"/>
                <w:vertAlign w:val="superscript"/>
              </w:rPr>
              <w:t>1</w:t>
            </w:r>
          </w:p>
        </w:tc>
      </w:tr>
      <w:tr w:rsidR="005A3845" w:rsidRPr="00C12274" w14:paraId="22B9B9C3" w14:textId="77777777" w:rsidTr="005A3845">
        <w:trPr>
          <w:cantSplit/>
        </w:trPr>
        <w:tc>
          <w:tcPr>
            <w:tcW w:w="677" w:type="pct"/>
            <w:tcBorders>
              <w:top w:val="single" w:sz="6" w:space="0" w:color="000000"/>
              <w:left w:val="nil"/>
              <w:bottom w:val="single" w:sz="6" w:space="0" w:color="000000"/>
              <w:right w:val="nil"/>
            </w:tcBorders>
            <w:vAlign w:val="center"/>
            <w:hideMark/>
          </w:tcPr>
          <w:p w14:paraId="5F79F7C8" w14:textId="61E05163" w:rsidR="002170A1" w:rsidRPr="00C12274" w:rsidRDefault="002170A1" w:rsidP="008E03BA">
            <w:pPr>
              <w:jc w:val="center"/>
              <w:rPr>
                <w:rFonts w:ascii="Arial Narrow" w:eastAsia="Times New Roman" w:hAnsi="Arial Narrow"/>
                <w:sz w:val="16"/>
                <w:szCs w:val="16"/>
              </w:rPr>
            </w:pPr>
            <w:r>
              <w:rPr>
                <w:rStyle w:val="label"/>
                <w:rFonts w:ascii="Arial Narrow" w:eastAsia="Times New Roman" w:hAnsi="Arial Narrow"/>
                <w:szCs w:val="18"/>
              </w:rPr>
              <w:t>Early preterm birth &lt;34 weeks</w:t>
            </w:r>
          </w:p>
        </w:tc>
        <w:tc>
          <w:tcPr>
            <w:tcW w:w="908" w:type="pct"/>
            <w:tcBorders>
              <w:top w:val="single" w:sz="6" w:space="0" w:color="000000"/>
              <w:left w:val="nil"/>
              <w:bottom w:val="single" w:sz="6" w:space="0" w:color="000000"/>
              <w:right w:val="nil"/>
            </w:tcBorders>
            <w:vAlign w:val="center"/>
            <w:hideMark/>
          </w:tcPr>
          <w:p w14:paraId="6523A64B" w14:textId="74321BBB" w:rsidR="002170A1" w:rsidRPr="00C12274" w:rsidRDefault="002170A1" w:rsidP="008E03BA">
            <w:pPr>
              <w:rPr>
                <w:rFonts w:ascii="Arial Narrow" w:eastAsia="Times New Roman" w:hAnsi="Arial Narrow"/>
                <w:sz w:val="16"/>
                <w:szCs w:val="16"/>
              </w:rPr>
            </w:pPr>
            <w:r>
              <w:rPr>
                <w:rFonts w:ascii="Arial Narrow" w:eastAsia="Times New Roman" w:hAnsi="Arial Narrow"/>
                <w:sz w:val="16"/>
                <w:szCs w:val="16"/>
              </w:rPr>
              <w:t>46</w:t>
            </w:r>
            <w:r w:rsidRPr="00C12274">
              <w:rPr>
                <w:rFonts w:ascii="Arial Narrow" w:eastAsia="Times New Roman" w:hAnsi="Arial Narrow"/>
                <w:sz w:val="16"/>
                <w:szCs w:val="16"/>
              </w:rPr>
              <w:t xml:space="preserve"> per 1,000 </w:t>
            </w:r>
          </w:p>
        </w:tc>
        <w:tc>
          <w:tcPr>
            <w:tcW w:w="1090" w:type="pct"/>
            <w:tcBorders>
              <w:top w:val="single" w:sz="6" w:space="0" w:color="000000"/>
              <w:left w:val="nil"/>
              <w:bottom w:val="single" w:sz="6" w:space="0" w:color="000000"/>
              <w:right w:val="nil"/>
            </w:tcBorders>
            <w:shd w:val="clear" w:color="auto" w:fill="EBEBEB"/>
            <w:hideMark/>
          </w:tcPr>
          <w:p w14:paraId="23AF8801" w14:textId="1D80E30C" w:rsidR="002170A1" w:rsidRPr="00C12274" w:rsidRDefault="002170A1" w:rsidP="002170A1">
            <w:pPr>
              <w:jc w:val="center"/>
              <w:rPr>
                <w:rFonts w:ascii="Arial Narrow" w:eastAsia="Times New Roman" w:hAnsi="Arial Narrow"/>
                <w:sz w:val="16"/>
                <w:szCs w:val="16"/>
              </w:rPr>
            </w:pPr>
            <w:r>
              <w:rPr>
                <w:rStyle w:val="cell-value"/>
                <w:rFonts w:ascii="Arial Narrow" w:eastAsia="Times New Roman" w:hAnsi="Arial Narrow"/>
                <w:b/>
                <w:bCs/>
                <w:szCs w:val="18"/>
              </w:rPr>
              <w:t>27</w:t>
            </w:r>
            <w:r w:rsidRPr="00C12274">
              <w:rPr>
                <w:rStyle w:val="cell-value"/>
                <w:rFonts w:ascii="Arial Narrow" w:eastAsia="Times New Roman" w:hAnsi="Arial Narrow"/>
                <w:b/>
                <w:bCs/>
                <w:szCs w:val="18"/>
              </w:rPr>
              <w:t xml:space="preserve"> per 1,000</w:t>
            </w:r>
            <w:r w:rsidRPr="00C12274">
              <w:rPr>
                <w:rFonts w:ascii="Arial Narrow" w:eastAsia="Times New Roman" w:hAnsi="Arial Narrow"/>
                <w:szCs w:val="18"/>
              </w:rPr>
              <w:br/>
            </w:r>
            <w:r w:rsidRPr="00C12274">
              <w:rPr>
                <w:rStyle w:val="cell-value"/>
                <w:rFonts w:ascii="Arial Narrow" w:eastAsia="Times New Roman" w:hAnsi="Arial Narrow"/>
                <w:szCs w:val="18"/>
              </w:rPr>
              <w:t>(</w:t>
            </w:r>
            <w:r>
              <w:rPr>
                <w:rStyle w:val="cell-value"/>
                <w:rFonts w:ascii="Arial Narrow" w:eastAsia="Times New Roman" w:hAnsi="Arial Narrow"/>
                <w:szCs w:val="18"/>
              </w:rPr>
              <w:t>20 to 35</w:t>
            </w:r>
            <w:r w:rsidRPr="00C12274">
              <w:rPr>
                <w:rStyle w:val="cell-value"/>
                <w:rFonts w:ascii="Arial Narrow" w:eastAsia="Times New Roman" w:hAnsi="Arial Narrow"/>
                <w:szCs w:val="18"/>
              </w:rPr>
              <w:t>)</w:t>
            </w:r>
            <w:r w:rsidRPr="00C12274">
              <w:rPr>
                <w:rFonts w:ascii="Arial Narrow" w:eastAsia="Times New Roman" w:hAnsi="Arial Narrow"/>
                <w:sz w:val="16"/>
                <w:szCs w:val="16"/>
              </w:rPr>
              <w:t xml:space="preserve"> </w:t>
            </w:r>
          </w:p>
        </w:tc>
        <w:tc>
          <w:tcPr>
            <w:tcW w:w="787" w:type="pct"/>
            <w:tcBorders>
              <w:top w:val="single" w:sz="6" w:space="0" w:color="000000"/>
              <w:left w:val="nil"/>
              <w:bottom w:val="single" w:sz="6" w:space="0" w:color="000000"/>
              <w:right w:val="nil"/>
            </w:tcBorders>
            <w:vAlign w:val="center"/>
            <w:hideMark/>
          </w:tcPr>
          <w:p w14:paraId="20015267" w14:textId="40ECC4C5" w:rsidR="002170A1" w:rsidRPr="00C12274" w:rsidRDefault="002170A1" w:rsidP="002170A1">
            <w:pPr>
              <w:jc w:val="center"/>
              <w:rPr>
                <w:rFonts w:ascii="Arial Narrow" w:eastAsia="Times New Roman" w:hAnsi="Arial Narrow"/>
                <w:sz w:val="16"/>
                <w:szCs w:val="16"/>
              </w:rPr>
            </w:pPr>
            <w:r w:rsidRPr="00C12274">
              <w:rPr>
                <w:rStyle w:val="block"/>
                <w:rFonts w:ascii="Arial Narrow" w:eastAsia="Times New Roman" w:hAnsi="Arial Narrow"/>
                <w:b/>
                <w:bCs/>
                <w:sz w:val="16"/>
                <w:szCs w:val="16"/>
              </w:rPr>
              <w:t>RR 0.</w:t>
            </w:r>
            <w:r>
              <w:rPr>
                <w:rStyle w:val="block"/>
                <w:rFonts w:ascii="Arial Narrow" w:eastAsia="Times New Roman" w:hAnsi="Arial Narrow"/>
                <w:b/>
                <w:bCs/>
                <w:sz w:val="16"/>
                <w:szCs w:val="16"/>
              </w:rPr>
              <w:t>58</w:t>
            </w:r>
            <w:r w:rsidRPr="00C12274">
              <w:rPr>
                <w:rFonts w:ascii="Arial Narrow" w:eastAsia="Times New Roman" w:hAnsi="Arial Narrow"/>
                <w:sz w:val="16"/>
                <w:szCs w:val="16"/>
              </w:rPr>
              <w:br/>
            </w:r>
            <w:r w:rsidRPr="00C12274">
              <w:rPr>
                <w:rStyle w:val="cell"/>
                <w:rFonts w:ascii="Arial Narrow" w:eastAsia="Times New Roman" w:hAnsi="Arial Narrow"/>
                <w:sz w:val="16"/>
                <w:szCs w:val="16"/>
              </w:rPr>
              <w:t>(0.</w:t>
            </w:r>
            <w:r>
              <w:rPr>
                <w:rStyle w:val="cell"/>
                <w:rFonts w:ascii="Arial Narrow" w:eastAsia="Times New Roman" w:hAnsi="Arial Narrow"/>
                <w:sz w:val="16"/>
                <w:szCs w:val="16"/>
              </w:rPr>
              <w:t>44</w:t>
            </w:r>
            <w:r w:rsidRPr="00C12274">
              <w:rPr>
                <w:rStyle w:val="cell"/>
                <w:rFonts w:ascii="Arial Narrow" w:eastAsia="Times New Roman" w:hAnsi="Arial Narrow"/>
                <w:sz w:val="16"/>
                <w:szCs w:val="16"/>
              </w:rPr>
              <w:t xml:space="preserve"> to 0.</w:t>
            </w:r>
            <w:r>
              <w:rPr>
                <w:rStyle w:val="cell"/>
                <w:rFonts w:ascii="Arial Narrow" w:eastAsia="Times New Roman" w:hAnsi="Arial Narrow"/>
                <w:sz w:val="16"/>
                <w:szCs w:val="16"/>
              </w:rPr>
              <w:t>77</w:t>
            </w:r>
            <w:r w:rsidRPr="00C12274">
              <w:rPr>
                <w:rStyle w:val="cell"/>
                <w:rFonts w:ascii="Arial Narrow" w:eastAsia="Times New Roman" w:hAnsi="Arial Narrow"/>
                <w:sz w:val="16"/>
                <w:szCs w:val="16"/>
              </w:rPr>
              <w:t>)</w:t>
            </w:r>
            <w:r w:rsidRPr="00C12274">
              <w:rPr>
                <w:rFonts w:ascii="Arial Narrow" w:eastAsia="Times New Roman" w:hAnsi="Arial Narrow"/>
                <w:sz w:val="16"/>
                <w:szCs w:val="16"/>
              </w:rPr>
              <w:t xml:space="preserve"> </w:t>
            </w:r>
          </w:p>
        </w:tc>
        <w:tc>
          <w:tcPr>
            <w:tcW w:w="785" w:type="pct"/>
            <w:tcBorders>
              <w:top w:val="single" w:sz="6" w:space="0" w:color="000000"/>
              <w:left w:val="nil"/>
              <w:bottom w:val="single" w:sz="6" w:space="0" w:color="000000"/>
              <w:right w:val="nil"/>
            </w:tcBorders>
            <w:vAlign w:val="center"/>
            <w:hideMark/>
          </w:tcPr>
          <w:p w14:paraId="6DC2EA32" w14:textId="7AC80047" w:rsidR="002170A1" w:rsidRPr="00C12274" w:rsidRDefault="002170A1" w:rsidP="002170A1">
            <w:pPr>
              <w:jc w:val="center"/>
              <w:rPr>
                <w:rFonts w:ascii="Arial Narrow" w:eastAsia="Times New Roman" w:hAnsi="Arial Narrow"/>
                <w:sz w:val="16"/>
                <w:szCs w:val="16"/>
              </w:rPr>
            </w:pPr>
            <w:r w:rsidRPr="00C12274">
              <w:rPr>
                <w:rFonts w:ascii="Arial Narrow" w:eastAsia="Times New Roman" w:hAnsi="Arial Narrow"/>
                <w:sz w:val="16"/>
                <w:szCs w:val="16"/>
              </w:rPr>
              <w:t>5,</w:t>
            </w:r>
            <w:r>
              <w:rPr>
                <w:rFonts w:ascii="Arial Narrow" w:eastAsia="Times New Roman" w:hAnsi="Arial Narrow"/>
                <w:sz w:val="16"/>
                <w:szCs w:val="16"/>
              </w:rPr>
              <w:t>204</w:t>
            </w:r>
            <w:r w:rsidRPr="00C12274">
              <w:rPr>
                <w:rFonts w:ascii="Arial Narrow" w:eastAsia="Times New Roman" w:hAnsi="Arial Narrow"/>
                <w:sz w:val="16"/>
                <w:szCs w:val="16"/>
              </w:rPr>
              <w:br/>
              <w:t>(</w:t>
            </w:r>
            <w:r>
              <w:rPr>
                <w:rFonts w:ascii="Arial Narrow" w:eastAsia="Times New Roman" w:hAnsi="Arial Narrow"/>
                <w:sz w:val="16"/>
                <w:szCs w:val="16"/>
              </w:rPr>
              <w:t>9</w:t>
            </w:r>
            <w:r w:rsidRPr="00C12274">
              <w:rPr>
                <w:rFonts w:ascii="Arial Narrow" w:eastAsia="Times New Roman" w:hAnsi="Arial Narrow"/>
                <w:sz w:val="16"/>
                <w:szCs w:val="16"/>
              </w:rPr>
              <w:t xml:space="preserve"> RCTs) </w:t>
            </w:r>
          </w:p>
        </w:tc>
        <w:tc>
          <w:tcPr>
            <w:tcW w:w="754" w:type="pct"/>
            <w:tcBorders>
              <w:top w:val="single" w:sz="6" w:space="0" w:color="000000"/>
              <w:left w:val="nil"/>
              <w:bottom w:val="single" w:sz="6" w:space="0" w:color="000000"/>
              <w:right w:val="nil"/>
            </w:tcBorders>
            <w:vAlign w:val="center"/>
            <w:hideMark/>
          </w:tcPr>
          <w:p w14:paraId="699F6384" w14:textId="74EC7DE1" w:rsidR="002170A1" w:rsidRPr="00C12274" w:rsidRDefault="002170A1" w:rsidP="008E03BA">
            <w:pPr>
              <w:jc w:val="center"/>
              <w:rPr>
                <w:rFonts w:ascii="Arial Narrow" w:eastAsia="Times New Roman" w:hAnsi="Arial Narrow"/>
                <w:sz w:val="16"/>
                <w:szCs w:val="16"/>
              </w:rPr>
            </w:pPr>
            <w:r w:rsidRPr="00C12274">
              <w:rPr>
                <w:rStyle w:val="quality-sign"/>
                <w:rFonts w:ascii="Cambria" w:eastAsia="Cambria" w:hAnsi="Cambria" w:cs="Cambria"/>
                <w:sz w:val="21"/>
                <w:szCs w:val="21"/>
              </w:rPr>
              <w:t>⨁⨁⨁⨁</w:t>
            </w:r>
            <w:r w:rsidRPr="00C12274">
              <w:rPr>
                <w:rFonts w:ascii="Arial Narrow" w:eastAsia="Times New Roman" w:hAnsi="Arial Narrow"/>
                <w:sz w:val="16"/>
                <w:szCs w:val="16"/>
              </w:rPr>
              <w:br/>
            </w:r>
            <w:r>
              <w:rPr>
                <w:rStyle w:val="quality-text"/>
                <w:rFonts w:ascii="Arial Narrow" w:eastAsia="Times New Roman" w:hAnsi="Arial Narrow"/>
                <w:sz w:val="16"/>
                <w:szCs w:val="16"/>
              </w:rPr>
              <w:t>HIGH</w:t>
            </w:r>
            <w:r w:rsidRPr="00C12274">
              <w:rPr>
                <w:rFonts w:ascii="Arial Narrow" w:eastAsia="Times New Roman" w:hAnsi="Arial Narrow"/>
                <w:sz w:val="16"/>
                <w:szCs w:val="16"/>
              </w:rPr>
              <w:t xml:space="preserve"> </w:t>
            </w:r>
            <w:r>
              <w:rPr>
                <w:rFonts w:ascii="Arial Narrow" w:eastAsia="Times New Roman" w:hAnsi="Arial Narrow"/>
                <w:sz w:val="16"/>
                <w:szCs w:val="16"/>
                <w:vertAlign w:val="superscript"/>
              </w:rPr>
              <w:t>2</w:t>
            </w:r>
          </w:p>
        </w:tc>
      </w:tr>
      <w:tr w:rsidR="005A3845" w:rsidRPr="00C12274" w14:paraId="64C19139" w14:textId="77777777" w:rsidTr="005A3845">
        <w:trPr>
          <w:cantSplit/>
        </w:trPr>
        <w:tc>
          <w:tcPr>
            <w:tcW w:w="677" w:type="pct"/>
            <w:tcBorders>
              <w:top w:val="single" w:sz="6" w:space="0" w:color="000000"/>
              <w:left w:val="nil"/>
              <w:bottom w:val="single" w:sz="6" w:space="0" w:color="000000"/>
              <w:right w:val="nil"/>
            </w:tcBorders>
            <w:vAlign w:val="center"/>
            <w:hideMark/>
          </w:tcPr>
          <w:p w14:paraId="4A183C84" w14:textId="03E680AE" w:rsidR="002170A1" w:rsidRPr="00C12274" w:rsidRDefault="002170A1" w:rsidP="008E03BA">
            <w:pPr>
              <w:jc w:val="center"/>
              <w:rPr>
                <w:rFonts w:ascii="Arial Narrow" w:eastAsia="Times New Roman" w:hAnsi="Arial Narrow"/>
                <w:sz w:val="16"/>
                <w:szCs w:val="16"/>
              </w:rPr>
            </w:pPr>
            <w:r>
              <w:rPr>
                <w:rStyle w:val="label"/>
                <w:rFonts w:ascii="Arial Narrow" w:eastAsia="Times New Roman" w:hAnsi="Arial Narrow"/>
                <w:szCs w:val="18"/>
              </w:rPr>
              <w:t>Perinatal death</w:t>
            </w:r>
            <w:r w:rsidRPr="00C12274">
              <w:rPr>
                <w:rFonts w:ascii="Arial Narrow" w:eastAsia="Times New Roman" w:hAnsi="Arial Narrow"/>
                <w:sz w:val="16"/>
                <w:szCs w:val="16"/>
              </w:rPr>
              <w:t xml:space="preserve"> </w:t>
            </w:r>
          </w:p>
        </w:tc>
        <w:tc>
          <w:tcPr>
            <w:tcW w:w="908" w:type="pct"/>
            <w:tcBorders>
              <w:top w:val="single" w:sz="6" w:space="0" w:color="000000"/>
              <w:left w:val="nil"/>
              <w:bottom w:val="single" w:sz="6" w:space="0" w:color="000000"/>
              <w:right w:val="nil"/>
            </w:tcBorders>
            <w:vAlign w:val="center"/>
            <w:hideMark/>
          </w:tcPr>
          <w:p w14:paraId="1ED66328" w14:textId="5C984B05" w:rsidR="002170A1" w:rsidRPr="00C12274" w:rsidRDefault="002170A1" w:rsidP="008E03BA">
            <w:pPr>
              <w:rPr>
                <w:rFonts w:ascii="Arial Narrow" w:eastAsia="Times New Roman" w:hAnsi="Arial Narrow"/>
                <w:sz w:val="16"/>
                <w:szCs w:val="16"/>
              </w:rPr>
            </w:pPr>
            <w:r>
              <w:rPr>
                <w:rFonts w:ascii="Arial Narrow" w:eastAsia="Times New Roman" w:hAnsi="Arial Narrow"/>
                <w:sz w:val="16"/>
                <w:szCs w:val="16"/>
              </w:rPr>
              <w:t>20</w:t>
            </w:r>
            <w:r w:rsidRPr="00C12274">
              <w:rPr>
                <w:rFonts w:ascii="Arial Narrow" w:eastAsia="Times New Roman" w:hAnsi="Arial Narrow"/>
                <w:sz w:val="16"/>
                <w:szCs w:val="16"/>
              </w:rPr>
              <w:t xml:space="preserve"> per 1,000 </w:t>
            </w:r>
          </w:p>
        </w:tc>
        <w:tc>
          <w:tcPr>
            <w:tcW w:w="1090" w:type="pct"/>
            <w:tcBorders>
              <w:top w:val="single" w:sz="6" w:space="0" w:color="000000"/>
              <w:left w:val="nil"/>
              <w:bottom w:val="single" w:sz="6" w:space="0" w:color="000000"/>
              <w:right w:val="nil"/>
            </w:tcBorders>
            <w:shd w:val="clear" w:color="auto" w:fill="EBEBEB"/>
            <w:hideMark/>
          </w:tcPr>
          <w:p w14:paraId="21A6A8C9" w14:textId="5449EEDD" w:rsidR="002170A1" w:rsidRPr="00C12274" w:rsidRDefault="002170A1" w:rsidP="002170A1">
            <w:pPr>
              <w:jc w:val="center"/>
              <w:rPr>
                <w:rFonts w:ascii="Arial Narrow" w:eastAsia="Times New Roman" w:hAnsi="Arial Narrow"/>
                <w:sz w:val="16"/>
                <w:szCs w:val="16"/>
              </w:rPr>
            </w:pPr>
            <w:r>
              <w:rPr>
                <w:rStyle w:val="cell-value"/>
                <w:rFonts w:ascii="Arial Narrow" w:eastAsia="Times New Roman" w:hAnsi="Arial Narrow"/>
                <w:b/>
                <w:bCs/>
                <w:szCs w:val="18"/>
              </w:rPr>
              <w:t>15</w:t>
            </w:r>
            <w:r w:rsidRPr="00C12274">
              <w:rPr>
                <w:rStyle w:val="cell-value"/>
                <w:rFonts w:ascii="Arial Narrow" w:eastAsia="Times New Roman" w:hAnsi="Arial Narrow"/>
                <w:b/>
                <w:bCs/>
                <w:szCs w:val="18"/>
              </w:rPr>
              <w:t xml:space="preserve"> per 1,000</w:t>
            </w:r>
            <w:r w:rsidRPr="00C12274">
              <w:rPr>
                <w:rFonts w:ascii="Arial Narrow" w:eastAsia="Times New Roman" w:hAnsi="Arial Narrow"/>
                <w:szCs w:val="18"/>
              </w:rPr>
              <w:br/>
            </w:r>
            <w:r w:rsidRPr="00C12274">
              <w:rPr>
                <w:rStyle w:val="cell-value"/>
                <w:rFonts w:ascii="Arial Narrow" w:eastAsia="Times New Roman" w:hAnsi="Arial Narrow"/>
                <w:szCs w:val="18"/>
              </w:rPr>
              <w:t>(</w:t>
            </w:r>
            <w:r>
              <w:rPr>
                <w:rStyle w:val="cell-value"/>
                <w:rFonts w:ascii="Arial Narrow" w:eastAsia="Times New Roman" w:hAnsi="Arial Narrow"/>
                <w:szCs w:val="18"/>
              </w:rPr>
              <w:t>15 to 21</w:t>
            </w:r>
            <w:r w:rsidRPr="00C12274">
              <w:rPr>
                <w:rStyle w:val="cell-value"/>
                <w:rFonts w:ascii="Arial Narrow" w:eastAsia="Times New Roman" w:hAnsi="Arial Narrow"/>
                <w:szCs w:val="18"/>
              </w:rPr>
              <w:t>)</w:t>
            </w:r>
            <w:r w:rsidRPr="00C12274">
              <w:rPr>
                <w:rFonts w:ascii="Arial Narrow" w:eastAsia="Times New Roman" w:hAnsi="Arial Narrow"/>
                <w:sz w:val="16"/>
                <w:szCs w:val="16"/>
              </w:rPr>
              <w:t xml:space="preserve"> </w:t>
            </w:r>
          </w:p>
        </w:tc>
        <w:tc>
          <w:tcPr>
            <w:tcW w:w="787" w:type="pct"/>
            <w:tcBorders>
              <w:top w:val="single" w:sz="6" w:space="0" w:color="000000"/>
              <w:left w:val="nil"/>
              <w:bottom w:val="single" w:sz="6" w:space="0" w:color="000000"/>
              <w:right w:val="nil"/>
            </w:tcBorders>
            <w:vAlign w:val="center"/>
            <w:hideMark/>
          </w:tcPr>
          <w:p w14:paraId="11A5E3CA" w14:textId="02AA6B7B" w:rsidR="002170A1" w:rsidRPr="00C12274" w:rsidRDefault="002170A1" w:rsidP="002170A1">
            <w:pPr>
              <w:jc w:val="center"/>
              <w:rPr>
                <w:rFonts w:ascii="Arial Narrow" w:eastAsia="Times New Roman" w:hAnsi="Arial Narrow"/>
                <w:sz w:val="16"/>
                <w:szCs w:val="16"/>
              </w:rPr>
            </w:pPr>
            <w:r w:rsidRPr="00C12274">
              <w:rPr>
                <w:rStyle w:val="block"/>
                <w:rFonts w:ascii="Arial Narrow" w:eastAsia="Times New Roman" w:hAnsi="Arial Narrow"/>
                <w:b/>
                <w:bCs/>
                <w:sz w:val="16"/>
                <w:szCs w:val="16"/>
              </w:rPr>
              <w:t>RR 0.</w:t>
            </w:r>
            <w:r>
              <w:rPr>
                <w:rStyle w:val="block"/>
                <w:rFonts w:ascii="Arial Narrow" w:eastAsia="Times New Roman" w:hAnsi="Arial Narrow"/>
                <w:b/>
                <w:bCs/>
                <w:sz w:val="16"/>
                <w:szCs w:val="16"/>
              </w:rPr>
              <w:t>75</w:t>
            </w:r>
            <w:r w:rsidRPr="00C12274">
              <w:rPr>
                <w:rFonts w:ascii="Arial Narrow" w:eastAsia="Times New Roman" w:hAnsi="Arial Narrow"/>
                <w:sz w:val="16"/>
                <w:szCs w:val="16"/>
              </w:rPr>
              <w:br/>
            </w:r>
            <w:r w:rsidRPr="00C12274">
              <w:rPr>
                <w:rStyle w:val="cell"/>
                <w:rFonts w:ascii="Arial Narrow" w:eastAsia="Times New Roman" w:hAnsi="Arial Narrow"/>
                <w:sz w:val="16"/>
                <w:szCs w:val="16"/>
              </w:rPr>
              <w:t>(0.</w:t>
            </w:r>
            <w:r>
              <w:rPr>
                <w:rStyle w:val="cell"/>
                <w:rFonts w:ascii="Arial Narrow" w:eastAsia="Times New Roman" w:hAnsi="Arial Narrow"/>
                <w:sz w:val="16"/>
                <w:szCs w:val="16"/>
              </w:rPr>
              <w:t>54</w:t>
            </w:r>
            <w:r w:rsidRPr="00C12274">
              <w:rPr>
                <w:rStyle w:val="cell"/>
                <w:rFonts w:ascii="Arial Narrow" w:eastAsia="Times New Roman" w:hAnsi="Arial Narrow"/>
                <w:sz w:val="16"/>
                <w:szCs w:val="16"/>
              </w:rPr>
              <w:t xml:space="preserve"> to </w:t>
            </w:r>
            <w:r>
              <w:rPr>
                <w:rStyle w:val="cell"/>
                <w:rFonts w:ascii="Arial Narrow" w:eastAsia="Times New Roman" w:hAnsi="Arial Narrow"/>
                <w:sz w:val="16"/>
                <w:szCs w:val="16"/>
              </w:rPr>
              <w:t>1.03</w:t>
            </w:r>
            <w:r w:rsidRPr="00C12274">
              <w:rPr>
                <w:rStyle w:val="cell"/>
                <w:rFonts w:ascii="Arial Narrow" w:eastAsia="Times New Roman" w:hAnsi="Arial Narrow"/>
                <w:sz w:val="16"/>
                <w:szCs w:val="16"/>
              </w:rPr>
              <w:t>)</w:t>
            </w:r>
            <w:r w:rsidRPr="00C12274">
              <w:rPr>
                <w:rFonts w:ascii="Arial Narrow" w:eastAsia="Times New Roman" w:hAnsi="Arial Narrow"/>
                <w:sz w:val="16"/>
                <w:szCs w:val="16"/>
              </w:rPr>
              <w:t xml:space="preserve"> </w:t>
            </w:r>
          </w:p>
        </w:tc>
        <w:tc>
          <w:tcPr>
            <w:tcW w:w="785" w:type="pct"/>
            <w:tcBorders>
              <w:top w:val="single" w:sz="6" w:space="0" w:color="000000"/>
              <w:left w:val="nil"/>
              <w:bottom w:val="single" w:sz="6" w:space="0" w:color="000000"/>
              <w:right w:val="nil"/>
            </w:tcBorders>
            <w:vAlign w:val="center"/>
            <w:hideMark/>
          </w:tcPr>
          <w:p w14:paraId="24207BC6" w14:textId="6BB1F188" w:rsidR="002170A1" w:rsidRPr="00C12274" w:rsidRDefault="002170A1" w:rsidP="008E03BA">
            <w:pPr>
              <w:jc w:val="center"/>
              <w:rPr>
                <w:rFonts w:ascii="Arial Narrow" w:eastAsia="Times New Roman" w:hAnsi="Arial Narrow"/>
                <w:sz w:val="16"/>
                <w:szCs w:val="16"/>
              </w:rPr>
            </w:pPr>
            <w:r>
              <w:rPr>
                <w:rFonts w:ascii="Arial Narrow" w:eastAsia="Times New Roman" w:hAnsi="Arial Narrow"/>
                <w:sz w:val="16"/>
                <w:szCs w:val="16"/>
              </w:rPr>
              <w:t>7,416</w:t>
            </w:r>
            <w:r>
              <w:rPr>
                <w:rFonts w:ascii="Arial Narrow" w:eastAsia="Times New Roman" w:hAnsi="Arial Narrow"/>
                <w:sz w:val="16"/>
                <w:szCs w:val="16"/>
              </w:rPr>
              <w:br/>
              <w:t>(10</w:t>
            </w:r>
            <w:r w:rsidRPr="00C12274">
              <w:rPr>
                <w:rFonts w:ascii="Arial Narrow" w:eastAsia="Times New Roman" w:hAnsi="Arial Narrow"/>
                <w:sz w:val="16"/>
                <w:szCs w:val="16"/>
              </w:rPr>
              <w:t xml:space="preserve"> RCTs) </w:t>
            </w:r>
          </w:p>
        </w:tc>
        <w:tc>
          <w:tcPr>
            <w:tcW w:w="754" w:type="pct"/>
            <w:tcBorders>
              <w:top w:val="single" w:sz="6" w:space="0" w:color="000000"/>
              <w:left w:val="nil"/>
              <w:bottom w:val="single" w:sz="6" w:space="0" w:color="000000"/>
              <w:right w:val="nil"/>
            </w:tcBorders>
            <w:vAlign w:val="center"/>
            <w:hideMark/>
          </w:tcPr>
          <w:p w14:paraId="0D392809" w14:textId="133F0FD1" w:rsidR="002170A1" w:rsidRPr="00C12274" w:rsidRDefault="002170A1" w:rsidP="008E03BA">
            <w:pPr>
              <w:jc w:val="center"/>
              <w:rPr>
                <w:rFonts w:ascii="Arial Narrow" w:eastAsia="Times New Roman" w:hAnsi="Arial Narrow"/>
                <w:sz w:val="16"/>
                <w:szCs w:val="16"/>
              </w:rPr>
            </w:pPr>
            <w:r w:rsidRPr="00C12274">
              <w:rPr>
                <w:rStyle w:val="quality-sign"/>
                <w:rFonts w:ascii="Cambria" w:eastAsia="Cambria" w:hAnsi="Cambria" w:cs="Cambria"/>
                <w:sz w:val="21"/>
                <w:szCs w:val="21"/>
              </w:rPr>
              <w:t>⨁⨁⨁</w:t>
            </w:r>
            <w:r w:rsidRPr="00C12274">
              <w:rPr>
                <w:rStyle w:val="quality-sign"/>
                <w:rFonts w:ascii="MS Mincho" w:eastAsia="MS Mincho" w:hAnsi="MS Mincho" w:cs="MS Mincho"/>
                <w:sz w:val="21"/>
                <w:szCs w:val="21"/>
              </w:rPr>
              <w:t>◯</w:t>
            </w:r>
            <w:r w:rsidRPr="00C12274">
              <w:rPr>
                <w:rFonts w:ascii="Arial Narrow" w:eastAsia="Times New Roman" w:hAnsi="Arial Narrow"/>
                <w:sz w:val="16"/>
                <w:szCs w:val="16"/>
              </w:rPr>
              <w:br/>
            </w:r>
            <w:r w:rsidRPr="00C12274">
              <w:rPr>
                <w:rStyle w:val="quality-text"/>
                <w:rFonts w:ascii="Arial Narrow" w:eastAsia="Times New Roman" w:hAnsi="Arial Narrow"/>
                <w:sz w:val="16"/>
                <w:szCs w:val="16"/>
              </w:rPr>
              <w:t>MODERATE</w:t>
            </w:r>
            <w:r w:rsidRPr="00C12274">
              <w:rPr>
                <w:rFonts w:ascii="Arial Narrow" w:eastAsia="Times New Roman" w:hAnsi="Arial Narrow"/>
                <w:sz w:val="16"/>
                <w:szCs w:val="16"/>
              </w:rPr>
              <w:t xml:space="preserve"> </w:t>
            </w:r>
            <w:r>
              <w:rPr>
                <w:rFonts w:ascii="Arial Narrow" w:eastAsia="Times New Roman" w:hAnsi="Arial Narrow"/>
                <w:sz w:val="16"/>
                <w:szCs w:val="16"/>
                <w:vertAlign w:val="superscript"/>
              </w:rPr>
              <w:t>3</w:t>
            </w:r>
          </w:p>
        </w:tc>
      </w:tr>
      <w:tr w:rsidR="005A3845" w:rsidRPr="00C12274" w14:paraId="7328F526" w14:textId="77777777" w:rsidTr="005A3845">
        <w:trPr>
          <w:cantSplit/>
        </w:trPr>
        <w:tc>
          <w:tcPr>
            <w:tcW w:w="677" w:type="pct"/>
            <w:tcBorders>
              <w:top w:val="single" w:sz="6" w:space="0" w:color="000000"/>
              <w:left w:val="nil"/>
              <w:bottom w:val="single" w:sz="6" w:space="0" w:color="000000"/>
              <w:right w:val="nil"/>
            </w:tcBorders>
            <w:vAlign w:val="center"/>
            <w:hideMark/>
          </w:tcPr>
          <w:p w14:paraId="70ED1B22" w14:textId="22F25A99" w:rsidR="002170A1" w:rsidRPr="00C12274" w:rsidRDefault="002170A1" w:rsidP="008E03BA">
            <w:pPr>
              <w:jc w:val="center"/>
              <w:rPr>
                <w:rFonts w:ascii="Arial Narrow" w:eastAsia="Times New Roman" w:hAnsi="Arial Narrow"/>
                <w:sz w:val="16"/>
                <w:szCs w:val="16"/>
              </w:rPr>
            </w:pPr>
            <w:r>
              <w:rPr>
                <w:rStyle w:val="label"/>
                <w:rFonts w:ascii="Arial Narrow" w:eastAsia="Times New Roman" w:hAnsi="Arial Narrow"/>
                <w:szCs w:val="18"/>
              </w:rPr>
              <w:t>Small for gestational age</w:t>
            </w:r>
            <w:r w:rsidRPr="00C12274">
              <w:rPr>
                <w:rFonts w:ascii="Arial Narrow" w:eastAsia="Times New Roman" w:hAnsi="Arial Narrow"/>
                <w:sz w:val="16"/>
                <w:szCs w:val="16"/>
              </w:rPr>
              <w:t xml:space="preserve"> </w:t>
            </w:r>
          </w:p>
        </w:tc>
        <w:tc>
          <w:tcPr>
            <w:tcW w:w="908" w:type="pct"/>
            <w:tcBorders>
              <w:top w:val="single" w:sz="6" w:space="0" w:color="000000"/>
              <w:left w:val="nil"/>
              <w:bottom w:val="single" w:sz="6" w:space="0" w:color="000000"/>
              <w:right w:val="nil"/>
            </w:tcBorders>
            <w:vAlign w:val="center"/>
            <w:hideMark/>
          </w:tcPr>
          <w:p w14:paraId="5336E8FA" w14:textId="48839FDD" w:rsidR="002170A1" w:rsidRPr="00C12274" w:rsidRDefault="002170A1" w:rsidP="008E03BA">
            <w:pPr>
              <w:rPr>
                <w:rFonts w:ascii="Arial Narrow" w:eastAsia="Times New Roman" w:hAnsi="Arial Narrow"/>
                <w:sz w:val="16"/>
                <w:szCs w:val="16"/>
              </w:rPr>
            </w:pPr>
            <w:r>
              <w:rPr>
                <w:rFonts w:ascii="Arial Narrow" w:eastAsia="Times New Roman" w:hAnsi="Arial Narrow"/>
                <w:sz w:val="16"/>
                <w:szCs w:val="16"/>
              </w:rPr>
              <w:t>129</w:t>
            </w:r>
            <w:r w:rsidRPr="00C12274">
              <w:rPr>
                <w:rFonts w:ascii="Arial Narrow" w:eastAsia="Times New Roman" w:hAnsi="Arial Narrow"/>
                <w:sz w:val="16"/>
                <w:szCs w:val="16"/>
              </w:rPr>
              <w:t xml:space="preserve"> per 1,000 </w:t>
            </w:r>
          </w:p>
        </w:tc>
        <w:tc>
          <w:tcPr>
            <w:tcW w:w="1090" w:type="pct"/>
            <w:tcBorders>
              <w:top w:val="single" w:sz="6" w:space="0" w:color="000000"/>
              <w:left w:val="nil"/>
              <w:bottom w:val="single" w:sz="6" w:space="0" w:color="000000"/>
              <w:right w:val="nil"/>
            </w:tcBorders>
            <w:shd w:val="clear" w:color="auto" w:fill="EBEBEB"/>
            <w:hideMark/>
          </w:tcPr>
          <w:p w14:paraId="7C94A1F2" w14:textId="505F8421" w:rsidR="002170A1" w:rsidRPr="00C12274" w:rsidRDefault="002170A1" w:rsidP="002170A1">
            <w:pPr>
              <w:jc w:val="center"/>
              <w:rPr>
                <w:rFonts w:ascii="Arial Narrow" w:eastAsia="Times New Roman" w:hAnsi="Arial Narrow"/>
                <w:sz w:val="16"/>
                <w:szCs w:val="16"/>
              </w:rPr>
            </w:pPr>
            <w:r>
              <w:rPr>
                <w:rStyle w:val="cell-value"/>
                <w:rFonts w:ascii="Arial Narrow" w:eastAsia="Times New Roman" w:hAnsi="Arial Narrow"/>
                <w:b/>
                <w:bCs/>
                <w:szCs w:val="18"/>
              </w:rPr>
              <w:t>130</w:t>
            </w:r>
            <w:r w:rsidRPr="00C12274">
              <w:rPr>
                <w:rStyle w:val="cell-value"/>
                <w:rFonts w:ascii="Arial Narrow" w:eastAsia="Times New Roman" w:hAnsi="Arial Narrow"/>
                <w:b/>
                <w:bCs/>
                <w:szCs w:val="18"/>
              </w:rPr>
              <w:t xml:space="preserve"> per 1,000</w:t>
            </w:r>
            <w:r w:rsidRPr="00C12274">
              <w:rPr>
                <w:rFonts w:ascii="Arial Narrow" w:eastAsia="Times New Roman" w:hAnsi="Arial Narrow"/>
                <w:szCs w:val="18"/>
              </w:rPr>
              <w:br/>
            </w:r>
            <w:r w:rsidRPr="00C12274">
              <w:rPr>
                <w:rStyle w:val="cell-value"/>
                <w:rFonts w:ascii="Arial Narrow" w:eastAsia="Times New Roman" w:hAnsi="Arial Narrow"/>
                <w:szCs w:val="18"/>
              </w:rPr>
              <w:t>(</w:t>
            </w:r>
            <w:r>
              <w:rPr>
                <w:rStyle w:val="cell-value"/>
                <w:rFonts w:ascii="Arial Narrow" w:eastAsia="Times New Roman" w:hAnsi="Arial Narrow"/>
                <w:szCs w:val="18"/>
              </w:rPr>
              <w:t>116 to 146</w:t>
            </w:r>
            <w:r w:rsidRPr="00C12274">
              <w:rPr>
                <w:rStyle w:val="cell-value"/>
                <w:rFonts w:ascii="Arial Narrow" w:eastAsia="Times New Roman" w:hAnsi="Arial Narrow"/>
                <w:szCs w:val="18"/>
              </w:rPr>
              <w:t>)</w:t>
            </w:r>
            <w:r w:rsidRPr="00C12274">
              <w:rPr>
                <w:rFonts w:ascii="Arial Narrow" w:eastAsia="Times New Roman" w:hAnsi="Arial Narrow"/>
                <w:sz w:val="16"/>
                <w:szCs w:val="16"/>
              </w:rPr>
              <w:t xml:space="preserve"> </w:t>
            </w:r>
          </w:p>
        </w:tc>
        <w:tc>
          <w:tcPr>
            <w:tcW w:w="787" w:type="pct"/>
            <w:tcBorders>
              <w:top w:val="single" w:sz="6" w:space="0" w:color="000000"/>
              <w:left w:val="nil"/>
              <w:bottom w:val="single" w:sz="6" w:space="0" w:color="000000"/>
              <w:right w:val="nil"/>
            </w:tcBorders>
            <w:vAlign w:val="center"/>
            <w:hideMark/>
          </w:tcPr>
          <w:p w14:paraId="6D15CD07" w14:textId="2116E47F" w:rsidR="002170A1" w:rsidRPr="00C12274" w:rsidRDefault="002170A1" w:rsidP="002170A1">
            <w:pPr>
              <w:jc w:val="center"/>
              <w:rPr>
                <w:rFonts w:ascii="Arial Narrow" w:eastAsia="Times New Roman" w:hAnsi="Arial Narrow"/>
                <w:sz w:val="16"/>
                <w:szCs w:val="16"/>
              </w:rPr>
            </w:pPr>
            <w:r w:rsidRPr="00C12274">
              <w:rPr>
                <w:rStyle w:val="block"/>
                <w:rFonts w:ascii="Arial Narrow" w:eastAsia="Times New Roman" w:hAnsi="Arial Narrow"/>
                <w:b/>
                <w:bCs/>
                <w:sz w:val="16"/>
                <w:szCs w:val="16"/>
              </w:rPr>
              <w:t xml:space="preserve">RR </w:t>
            </w:r>
            <w:r>
              <w:rPr>
                <w:rStyle w:val="block"/>
                <w:rFonts w:ascii="Arial Narrow" w:eastAsia="Times New Roman" w:hAnsi="Arial Narrow"/>
                <w:b/>
                <w:bCs/>
                <w:sz w:val="16"/>
                <w:szCs w:val="16"/>
              </w:rPr>
              <w:t>1.01</w:t>
            </w:r>
            <w:r w:rsidRPr="00C12274">
              <w:rPr>
                <w:rFonts w:ascii="Arial Narrow" w:eastAsia="Times New Roman" w:hAnsi="Arial Narrow"/>
                <w:sz w:val="16"/>
                <w:szCs w:val="16"/>
              </w:rPr>
              <w:br/>
            </w:r>
            <w:r w:rsidRPr="00C12274">
              <w:rPr>
                <w:rStyle w:val="cell"/>
                <w:rFonts w:ascii="Arial Narrow" w:eastAsia="Times New Roman" w:hAnsi="Arial Narrow"/>
                <w:sz w:val="16"/>
                <w:szCs w:val="16"/>
              </w:rPr>
              <w:t>(0.</w:t>
            </w:r>
            <w:r>
              <w:rPr>
                <w:rStyle w:val="cell"/>
                <w:rFonts w:ascii="Arial Narrow" w:eastAsia="Times New Roman" w:hAnsi="Arial Narrow"/>
                <w:sz w:val="16"/>
                <w:szCs w:val="16"/>
              </w:rPr>
              <w:t>90</w:t>
            </w:r>
            <w:r w:rsidRPr="00C12274">
              <w:rPr>
                <w:rStyle w:val="cell"/>
                <w:rFonts w:ascii="Arial Narrow" w:eastAsia="Times New Roman" w:hAnsi="Arial Narrow"/>
                <w:sz w:val="16"/>
                <w:szCs w:val="16"/>
              </w:rPr>
              <w:t xml:space="preserve"> to 1.</w:t>
            </w:r>
            <w:r>
              <w:rPr>
                <w:rStyle w:val="cell"/>
                <w:rFonts w:ascii="Arial Narrow" w:eastAsia="Times New Roman" w:hAnsi="Arial Narrow"/>
                <w:sz w:val="16"/>
                <w:szCs w:val="16"/>
              </w:rPr>
              <w:t>13</w:t>
            </w:r>
            <w:r w:rsidRPr="00C12274">
              <w:rPr>
                <w:rStyle w:val="cell"/>
                <w:rFonts w:ascii="Arial Narrow" w:eastAsia="Times New Roman" w:hAnsi="Arial Narrow"/>
                <w:sz w:val="16"/>
                <w:szCs w:val="16"/>
              </w:rPr>
              <w:t>)</w:t>
            </w:r>
            <w:r w:rsidRPr="00C12274">
              <w:rPr>
                <w:rFonts w:ascii="Arial Narrow" w:eastAsia="Times New Roman" w:hAnsi="Arial Narrow"/>
                <w:sz w:val="16"/>
                <w:szCs w:val="16"/>
              </w:rPr>
              <w:t xml:space="preserve"> </w:t>
            </w:r>
          </w:p>
        </w:tc>
        <w:tc>
          <w:tcPr>
            <w:tcW w:w="785" w:type="pct"/>
            <w:tcBorders>
              <w:top w:val="single" w:sz="6" w:space="0" w:color="000000"/>
              <w:left w:val="nil"/>
              <w:bottom w:val="single" w:sz="6" w:space="0" w:color="000000"/>
              <w:right w:val="nil"/>
            </w:tcBorders>
            <w:vAlign w:val="center"/>
            <w:hideMark/>
          </w:tcPr>
          <w:p w14:paraId="78677927" w14:textId="6A8BA184" w:rsidR="002170A1" w:rsidRPr="00C12274" w:rsidRDefault="002170A1" w:rsidP="008E03BA">
            <w:pPr>
              <w:jc w:val="center"/>
              <w:rPr>
                <w:rFonts w:ascii="Arial Narrow" w:eastAsia="Times New Roman" w:hAnsi="Arial Narrow"/>
                <w:sz w:val="16"/>
                <w:szCs w:val="16"/>
              </w:rPr>
            </w:pPr>
            <w:r>
              <w:rPr>
                <w:rFonts w:ascii="Arial Narrow" w:eastAsia="Times New Roman" w:hAnsi="Arial Narrow"/>
                <w:sz w:val="16"/>
                <w:szCs w:val="16"/>
              </w:rPr>
              <w:t>6,907</w:t>
            </w:r>
            <w:r w:rsidRPr="00C12274">
              <w:rPr>
                <w:rFonts w:ascii="Arial Narrow" w:eastAsia="Times New Roman" w:hAnsi="Arial Narrow"/>
                <w:sz w:val="16"/>
                <w:szCs w:val="16"/>
              </w:rPr>
              <w:br/>
              <w:t>(</w:t>
            </w:r>
            <w:r>
              <w:rPr>
                <w:rFonts w:ascii="Arial Narrow" w:eastAsia="Times New Roman" w:hAnsi="Arial Narrow"/>
                <w:sz w:val="16"/>
                <w:szCs w:val="16"/>
              </w:rPr>
              <w:t>8</w:t>
            </w:r>
            <w:r w:rsidRPr="00C12274">
              <w:rPr>
                <w:rFonts w:ascii="Arial Narrow" w:eastAsia="Times New Roman" w:hAnsi="Arial Narrow"/>
                <w:sz w:val="16"/>
                <w:szCs w:val="16"/>
              </w:rPr>
              <w:t xml:space="preserve"> RCTs) </w:t>
            </w:r>
          </w:p>
        </w:tc>
        <w:tc>
          <w:tcPr>
            <w:tcW w:w="754" w:type="pct"/>
            <w:tcBorders>
              <w:top w:val="single" w:sz="6" w:space="0" w:color="000000"/>
              <w:left w:val="nil"/>
              <w:bottom w:val="single" w:sz="6" w:space="0" w:color="000000"/>
              <w:right w:val="nil"/>
            </w:tcBorders>
            <w:vAlign w:val="center"/>
            <w:hideMark/>
          </w:tcPr>
          <w:p w14:paraId="349FD7DC" w14:textId="2FFBE346" w:rsidR="002170A1" w:rsidRPr="00C12274" w:rsidRDefault="002170A1" w:rsidP="008E03BA">
            <w:pPr>
              <w:jc w:val="center"/>
              <w:rPr>
                <w:rFonts w:ascii="Arial Narrow" w:eastAsia="Times New Roman" w:hAnsi="Arial Narrow"/>
                <w:sz w:val="16"/>
                <w:szCs w:val="16"/>
              </w:rPr>
            </w:pPr>
            <w:r w:rsidRPr="00C12274">
              <w:rPr>
                <w:rStyle w:val="quality-sign"/>
                <w:rFonts w:ascii="Cambria" w:eastAsia="Cambria" w:hAnsi="Cambria" w:cs="Cambria"/>
                <w:sz w:val="21"/>
                <w:szCs w:val="21"/>
              </w:rPr>
              <w:t>⨁⨁⨁</w:t>
            </w:r>
            <w:r w:rsidRPr="00C12274">
              <w:rPr>
                <w:rStyle w:val="quality-sign"/>
                <w:rFonts w:ascii="MS Mincho" w:eastAsia="MS Mincho" w:hAnsi="MS Mincho" w:cs="MS Mincho"/>
                <w:sz w:val="21"/>
                <w:szCs w:val="21"/>
              </w:rPr>
              <w:t>◯</w:t>
            </w:r>
            <w:r w:rsidRPr="00C12274">
              <w:rPr>
                <w:rFonts w:ascii="Arial Narrow" w:eastAsia="Times New Roman" w:hAnsi="Arial Narrow"/>
                <w:sz w:val="16"/>
                <w:szCs w:val="16"/>
              </w:rPr>
              <w:br/>
            </w:r>
            <w:r w:rsidRPr="00C12274">
              <w:rPr>
                <w:rStyle w:val="quality-text"/>
                <w:rFonts w:ascii="Arial Narrow" w:eastAsia="Times New Roman" w:hAnsi="Arial Narrow"/>
                <w:sz w:val="16"/>
                <w:szCs w:val="16"/>
              </w:rPr>
              <w:t>MODERATE</w:t>
            </w:r>
            <w:r w:rsidRPr="00C12274">
              <w:rPr>
                <w:rFonts w:ascii="Arial Narrow" w:eastAsia="Times New Roman" w:hAnsi="Arial Narrow"/>
                <w:sz w:val="16"/>
                <w:szCs w:val="16"/>
              </w:rPr>
              <w:t xml:space="preserve"> </w:t>
            </w:r>
            <w:r>
              <w:rPr>
                <w:rFonts w:ascii="Arial Narrow" w:eastAsia="Times New Roman" w:hAnsi="Arial Narrow"/>
                <w:sz w:val="16"/>
                <w:szCs w:val="16"/>
                <w:vertAlign w:val="superscript"/>
              </w:rPr>
              <w:t>3</w:t>
            </w:r>
          </w:p>
        </w:tc>
      </w:tr>
      <w:tr w:rsidR="005A3845" w:rsidRPr="00C12274" w14:paraId="7183F39A" w14:textId="77777777" w:rsidTr="005A3845">
        <w:trPr>
          <w:cantSplit/>
        </w:trPr>
        <w:tc>
          <w:tcPr>
            <w:tcW w:w="677" w:type="pct"/>
            <w:tcBorders>
              <w:top w:val="single" w:sz="6" w:space="0" w:color="000000"/>
              <w:left w:val="nil"/>
              <w:bottom w:val="single" w:sz="6" w:space="0" w:color="000000"/>
              <w:right w:val="nil"/>
            </w:tcBorders>
            <w:vAlign w:val="center"/>
            <w:hideMark/>
          </w:tcPr>
          <w:p w14:paraId="0551B808" w14:textId="6828D223" w:rsidR="002170A1" w:rsidRPr="00C12274" w:rsidRDefault="002170A1" w:rsidP="008E03BA">
            <w:pPr>
              <w:jc w:val="center"/>
              <w:rPr>
                <w:rFonts w:ascii="Arial Narrow" w:eastAsia="Times New Roman" w:hAnsi="Arial Narrow"/>
                <w:sz w:val="16"/>
                <w:szCs w:val="16"/>
              </w:rPr>
            </w:pPr>
            <w:r>
              <w:rPr>
                <w:rStyle w:val="label"/>
                <w:rFonts w:ascii="Arial Narrow" w:eastAsia="Times New Roman" w:hAnsi="Arial Narrow"/>
                <w:szCs w:val="18"/>
              </w:rPr>
              <w:t>Low birth weight</w:t>
            </w:r>
            <w:r w:rsidRPr="00C12274">
              <w:rPr>
                <w:rFonts w:ascii="Arial Narrow" w:eastAsia="Times New Roman" w:hAnsi="Arial Narrow"/>
                <w:sz w:val="16"/>
                <w:szCs w:val="16"/>
              </w:rPr>
              <w:t xml:space="preserve"> </w:t>
            </w:r>
          </w:p>
        </w:tc>
        <w:tc>
          <w:tcPr>
            <w:tcW w:w="908" w:type="pct"/>
            <w:tcBorders>
              <w:top w:val="single" w:sz="6" w:space="0" w:color="000000"/>
              <w:left w:val="nil"/>
              <w:bottom w:val="single" w:sz="6" w:space="0" w:color="000000"/>
              <w:right w:val="nil"/>
            </w:tcBorders>
            <w:vAlign w:val="center"/>
            <w:hideMark/>
          </w:tcPr>
          <w:p w14:paraId="2B0DBCE3" w14:textId="39F12C89" w:rsidR="002170A1" w:rsidRPr="00C12274" w:rsidRDefault="002170A1" w:rsidP="008E03BA">
            <w:pPr>
              <w:rPr>
                <w:rFonts w:ascii="Arial Narrow" w:eastAsia="Times New Roman" w:hAnsi="Arial Narrow"/>
                <w:sz w:val="16"/>
                <w:szCs w:val="16"/>
              </w:rPr>
            </w:pPr>
            <w:r>
              <w:rPr>
                <w:rFonts w:ascii="Arial Narrow" w:eastAsia="Times New Roman" w:hAnsi="Arial Narrow"/>
                <w:sz w:val="16"/>
                <w:szCs w:val="16"/>
              </w:rPr>
              <w:t>156</w:t>
            </w:r>
            <w:r w:rsidRPr="00C12274">
              <w:rPr>
                <w:rFonts w:ascii="Arial Narrow" w:eastAsia="Times New Roman" w:hAnsi="Arial Narrow"/>
                <w:sz w:val="16"/>
                <w:szCs w:val="16"/>
              </w:rPr>
              <w:t xml:space="preserve"> per 1,000 </w:t>
            </w:r>
          </w:p>
        </w:tc>
        <w:tc>
          <w:tcPr>
            <w:tcW w:w="1090" w:type="pct"/>
            <w:tcBorders>
              <w:top w:val="single" w:sz="6" w:space="0" w:color="000000"/>
              <w:left w:val="nil"/>
              <w:bottom w:val="single" w:sz="6" w:space="0" w:color="000000"/>
              <w:right w:val="nil"/>
            </w:tcBorders>
            <w:shd w:val="clear" w:color="auto" w:fill="EBEBEB"/>
            <w:hideMark/>
          </w:tcPr>
          <w:p w14:paraId="491409DC" w14:textId="5A783CB7" w:rsidR="002170A1" w:rsidRPr="00C12274" w:rsidRDefault="002170A1" w:rsidP="002170A1">
            <w:pPr>
              <w:jc w:val="center"/>
              <w:rPr>
                <w:rFonts w:ascii="Arial Narrow" w:eastAsia="Times New Roman" w:hAnsi="Arial Narrow"/>
                <w:sz w:val="16"/>
                <w:szCs w:val="16"/>
              </w:rPr>
            </w:pPr>
            <w:r w:rsidRPr="00C12274">
              <w:rPr>
                <w:rStyle w:val="cell-value"/>
                <w:rFonts w:ascii="Arial Narrow" w:eastAsia="Times New Roman" w:hAnsi="Arial Narrow"/>
                <w:b/>
                <w:bCs/>
                <w:szCs w:val="18"/>
              </w:rPr>
              <w:t>1</w:t>
            </w:r>
            <w:r>
              <w:rPr>
                <w:rStyle w:val="cell-value"/>
                <w:rFonts w:ascii="Arial Narrow" w:eastAsia="Times New Roman" w:hAnsi="Arial Narrow"/>
                <w:b/>
                <w:bCs/>
                <w:szCs w:val="18"/>
              </w:rPr>
              <w:t>40</w:t>
            </w:r>
            <w:r w:rsidRPr="00C12274">
              <w:rPr>
                <w:rStyle w:val="cell-value"/>
                <w:rFonts w:ascii="Arial Narrow" w:eastAsia="Times New Roman" w:hAnsi="Arial Narrow"/>
                <w:b/>
                <w:bCs/>
                <w:szCs w:val="18"/>
              </w:rPr>
              <w:t xml:space="preserve"> per 1,000</w:t>
            </w:r>
            <w:r w:rsidRPr="00C12274">
              <w:rPr>
                <w:rFonts w:ascii="Arial Narrow" w:eastAsia="Times New Roman" w:hAnsi="Arial Narrow"/>
                <w:szCs w:val="18"/>
              </w:rPr>
              <w:br/>
            </w:r>
            <w:r w:rsidRPr="00C12274">
              <w:rPr>
                <w:rStyle w:val="cell-value"/>
                <w:rFonts w:ascii="Arial Narrow" w:eastAsia="Times New Roman" w:hAnsi="Arial Narrow"/>
                <w:szCs w:val="18"/>
              </w:rPr>
              <w:t>(1</w:t>
            </w:r>
            <w:r>
              <w:rPr>
                <w:rStyle w:val="cell-value"/>
                <w:rFonts w:ascii="Arial Narrow" w:eastAsia="Times New Roman" w:hAnsi="Arial Narrow"/>
                <w:szCs w:val="18"/>
              </w:rPr>
              <w:t>28</w:t>
            </w:r>
            <w:r w:rsidRPr="00C12274">
              <w:rPr>
                <w:rStyle w:val="cell-value"/>
                <w:rFonts w:ascii="Arial Narrow" w:eastAsia="Times New Roman" w:hAnsi="Arial Narrow"/>
                <w:szCs w:val="18"/>
              </w:rPr>
              <w:t xml:space="preserve"> to </w:t>
            </w:r>
            <w:r>
              <w:rPr>
                <w:rStyle w:val="cell-value"/>
                <w:rFonts w:ascii="Arial Narrow" w:eastAsia="Times New Roman" w:hAnsi="Arial Narrow"/>
                <w:szCs w:val="18"/>
              </w:rPr>
              <w:t>154</w:t>
            </w:r>
            <w:r w:rsidRPr="00C12274">
              <w:rPr>
                <w:rStyle w:val="cell-value"/>
                <w:rFonts w:ascii="Arial Narrow" w:eastAsia="Times New Roman" w:hAnsi="Arial Narrow"/>
                <w:szCs w:val="18"/>
              </w:rPr>
              <w:t>)</w:t>
            </w:r>
            <w:r w:rsidRPr="00C12274">
              <w:rPr>
                <w:rFonts w:ascii="Arial Narrow" w:eastAsia="Times New Roman" w:hAnsi="Arial Narrow"/>
                <w:sz w:val="16"/>
                <w:szCs w:val="16"/>
              </w:rPr>
              <w:t xml:space="preserve"> </w:t>
            </w:r>
          </w:p>
        </w:tc>
        <w:tc>
          <w:tcPr>
            <w:tcW w:w="787" w:type="pct"/>
            <w:tcBorders>
              <w:top w:val="single" w:sz="6" w:space="0" w:color="000000"/>
              <w:left w:val="nil"/>
              <w:bottom w:val="single" w:sz="6" w:space="0" w:color="000000"/>
              <w:right w:val="nil"/>
            </w:tcBorders>
            <w:vAlign w:val="center"/>
            <w:hideMark/>
          </w:tcPr>
          <w:p w14:paraId="20CB1C02" w14:textId="0AF3F96A" w:rsidR="002170A1" w:rsidRPr="00C12274" w:rsidRDefault="002170A1" w:rsidP="002170A1">
            <w:pPr>
              <w:jc w:val="center"/>
              <w:rPr>
                <w:rFonts w:ascii="Arial Narrow" w:eastAsia="Times New Roman" w:hAnsi="Arial Narrow"/>
                <w:sz w:val="16"/>
                <w:szCs w:val="16"/>
              </w:rPr>
            </w:pPr>
            <w:r w:rsidRPr="00C12274">
              <w:rPr>
                <w:rStyle w:val="block"/>
                <w:rFonts w:ascii="Arial Narrow" w:eastAsia="Times New Roman" w:hAnsi="Arial Narrow"/>
                <w:b/>
                <w:bCs/>
                <w:sz w:val="16"/>
                <w:szCs w:val="16"/>
              </w:rPr>
              <w:t>RR 0.</w:t>
            </w:r>
            <w:r>
              <w:rPr>
                <w:rStyle w:val="block"/>
                <w:rFonts w:ascii="Arial Narrow" w:eastAsia="Times New Roman" w:hAnsi="Arial Narrow"/>
                <w:b/>
                <w:bCs/>
                <w:sz w:val="16"/>
                <w:szCs w:val="16"/>
              </w:rPr>
              <w:t>90</w:t>
            </w:r>
            <w:r w:rsidRPr="00C12274">
              <w:rPr>
                <w:rFonts w:ascii="Arial Narrow" w:eastAsia="Times New Roman" w:hAnsi="Arial Narrow"/>
                <w:sz w:val="16"/>
                <w:szCs w:val="16"/>
              </w:rPr>
              <w:br/>
            </w:r>
            <w:r w:rsidRPr="00C12274">
              <w:rPr>
                <w:rStyle w:val="cell"/>
                <w:rFonts w:ascii="Arial Narrow" w:eastAsia="Times New Roman" w:hAnsi="Arial Narrow"/>
                <w:sz w:val="16"/>
                <w:szCs w:val="16"/>
              </w:rPr>
              <w:t>(0.</w:t>
            </w:r>
            <w:r>
              <w:rPr>
                <w:rStyle w:val="cell"/>
                <w:rFonts w:ascii="Arial Narrow" w:eastAsia="Times New Roman" w:hAnsi="Arial Narrow"/>
                <w:sz w:val="16"/>
                <w:szCs w:val="16"/>
              </w:rPr>
              <w:t>82</w:t>
            </w:r>
            <w:r w:rsidRPr="00C12274">
              <w:rPr>
                <w:rStyle w:val="cell"/>
                <w:rFonts w:ascii="Arial Narrow" w:eastAsia="Times New Roman" w:hAnsi="Arial Narrow"/>
                <w:sz w:val="16"/>
                <w:szCs w:val="16"/>
              </w:rPr>
              <w:t xml:space="preserve"> to 0.9</w:t>
            </w:r>
            <w:r>
              <w:rPr>
                <w:rStyle w:val="cell"/>
                <w:rFonts w:ascii="Arial Narrow" w:eastAsia="Times New Roman" w:hAnsi="Arial Narrow"/>
                <w:sz w:val="16"/>
                <w:szCs w:val="16"/>
              </w:rPr>
              <w:t>9</w:t>
            </w:r>
            <w:r w:rsidRPr="00C12274">
              <w:rPr>
                <w:rStyle w:val="cell"/>
                <w:rFonts w:ascii="Arial Narrow" w:eastAsia="Times New Roman" w:hAnsi="Arial Narrow"/>
                <w:sz w:val="16"/>
                <w:szCs w:val="16"/>
              </w:rPr>
              <w:t>)</w:t>
            </w:r>
            <w:r w:rsidRPr="00C12274">
              <w:rPr>
                <w:rFonts w:ascii="Arial Narrow" w:eastAsia="Times New Roman" w:hAnsi="Arial Narrow"/>
                <w:sz w:val="16"/>
                <w:szCs w:val="16"/>
              </w:rPr>
              <w:t xml:space="preserve"> </w:t>
            </w:r>
          </w:p>
        </w:tc>
        <w:tc>
          <w:tcPr>
            <w:tcW w:w="785" w:type="pct"/>
            <w:tcBorders>
              <w:top w:val="single" w:sz="6" w:space="0" w:color="000000"/>
              <w:left w:val="nil"/>
              <w:bottom w:val="single" w:sz="6" w:space="0" w:color="000000"/>
              <w:right w:val="nil"/>
            </w:tcBorders>
            <w:vAlign w:val="center"/>
            <w:hideMark/>
          </w:tcPr>
          <w:p w14:paraId="2AFE3F76" w14:textId="6A40CA7C" w:rsidR="002170A1" w:rsidRPr="00C12274" w:rsidRDefault="002170A1" w:rsidP="002170A1">
            <w:pPr>
              <w:jc w:val="center"/>
              <w:rPr>
                <w:rFonts w:ascii="Arial Narrow" w:eastAsia="Times New Roman" w:hAnsi="Arial Narrow"/>
                <w:sz w:val="16"/>
                <w:szCs w:val="16"/>
              </w:rPr>
            </w:pPr>
            <w:r>
              <w:rPr>
                <w:rFonts w:ascii="Arial Narrow" w:eastAsia="Times New Roman" w:hAnsi="Arial Narrow"/>
                <w:sz w:val="16"/>
                <w:szCs w:val="16"/>
              </w:rPr>
              <w:t>8,449</w:t>
            </w:r>
            <w:r w:rsidRPr="00C12274">
              <w:rPr>
                <w:rFonts w:ascii="Arial Narrow" w:eastAsia="Times New Roman" w:hAnsi="Arial Narrow"/>
                <w:sz w:val="16"/>
                <w:szCs w:val="16"/>
              </w:rPr>
              <w:br/>
              <w:t>(</w:t>
            </w:r>
            <w:r>
              <w:rPr>
                <w:rFonts w:ascii="Arial Narrow" w:eastAsia="Times New Roman" w:hAnsi="Arial Narrow"/>
                <w:sz w:val="16"/>
                <w:szCs w:val="16"/>
              </w:rPr>
              <w:t>15</w:t>
            </w:r>
            <w:r w:rsidRPr="00C12274">
              <w:rPr>
                <w:rFonts w:ascii="Arial Narrow" w:eastAsia="Times New Roman" w:hAnsi="Arial Narrow"/>
                <w:sz w:val="16"/>
                <w:szCs w:val="16"/>
              </w:rPr>
              <w:t xml:space="preserve"> RCTs) </w:t>
            </w:r>
          </w:p>
        </w:tc>
        <w:tc>
          <w:tcPr>
            <w:tcW w:w="754" w:type="pct"/>
            <w:tcBorders>
              <w:top w:val="single" w:sz="6" w:space="0" w:color="000000"/>
              <w:left w:val="nil"/>
              <w:bottom w:val="single" w:sz="6" w:space="0" w:color="000000"/>
              <w:right w:val="nil"/>
            </w:tcBorders>
            <w:vAlign w:val="center"/>
            <w:hideMark/>
          </w:tcPr>
          <w:p w14:paraId="76D55753" w14:textId="25E7D5C3" w:rsidR="002170A1" w:rsidRPr="00C12274" w:rsidRDefault="002170A1" w:rsidP="002170A1">
            <w:pPr>
              <w:jc w:val="center"/>
              <w:rPr>
                <w:rFonts w:ascii="Arial Narrow" w:eastAsia="Times New Roman" w:hAnsi="Arial Narrow"/>
                <w:sz w:val="16"/>
                <w:szCs w:val="16"/>
              </w:rPr>
            </w:pPr>
            <w:r w:rsidRPr="00C12274">
              <w:rPr>
                <w:rStyle w:val="quality-sign"/>
                <w:rFonts w:ascii="Cambria" w:eastAsia="Cambria" w:hAnsi="Cambria" w:cs="Cambria"/>
                <w:sz w:val="21"/>
                <w:szCs w:val="21"/>
              </w:rPr>
              <w:t>⨁⨁⨁⨁</w:t>
            </w:r>
            <w:r w:rsidRPr="00C12274">
              <w:rPr>
                <w:rFonts w:ascii="Arial Narrow" w:eastAsia="Times New Roman" w:hAnsi="Arial Narrow"/>
                <w:sz w:val="16"/>
                <w:szCs w:val="16"/>
              </w:rPr>
              <w:br/>
            </w:r>
            <w:r>
              <w:rPr>
                <w:rStyle w:val="quality-text"/>
                <w:rFonts w:ascii="Arial Narrow" w:eastAsia="Times New Roman" w:hAnsi="Arial Narrow"/>
                <w:sz w:val="16"/>
                <w:szCs w:val="16"/>
              </w:rPr>
              <w:t>HIGH</w:t>
            </w:r>
            <w:r w:rsidRPr="00C12274">
              <w:rPr>
                <w:rFonts w:ascii="Arial Narrow" w:eastAsia="Times New Roman" w:hAnsi="Arial Narrow"/>
                <w:sz w:val="16"/>
                <w:szCs w:val="16"/>
              </w:rPr>
              <w:t xml:space="preserve"> </w:t>
            </w:r>
          </w:p>
        </w:tc>
      </w:tr>
      <w:tr w:rsidR="005A3845" w:rsidRPr="00C12274" w14:paraId="5BAA5EC9" w14:textId="77777777" w:rsidTr="005A3845">
        <w:trPr>
          <w:cantSplit/>
        </w:trPr>
        <w:tc>
          <w:tcPr>
            <w:tcW w:w="677" w:type="pct"/>
            <w:tcBorders>
              <w:top w:val="single" w:sz="6" w:space="0" w:color="000000"/>
              <w:left w:val="nil"/>
              <w:bottom w:val="single" w:sz="6" w:space="0" w:color="000000"/>
              <w:right w:val="nil"/>
            </w:tcBorders>
            <w:vAlign w:val="center"/>
          </w:tcPr>
          <w:p w14:paraId="113EF212" w14:textId="3D0E6C3B" w:rsidR="002170A1" w:rsidRPr="00C12274" w:rsidRDefault="002170A1" w:rsidP="008E03BA">
            <w:pPr>
              <w:jc w:val="center"/>
              <w:rPr>
                <w:rStyle w:val="label"/>
                <w:rFonts w:ascii="Arial Narrow" w:eastAsia="Times New Roman" w:hAnsi="Arial Narrow"/>
                <w:szCs w:val="18"/>
              </w:rPr>
            </w:pPr>
            <w:r>
              <w:rPr>
                <w:rStyle w:val="label"/>
                <w:rFonts w:ascii="Arial Narrow" w:eastAsia="Times New Roman" w:hAnsi="Arial Narrow"/>
                <w:szCs w:val="18"/>
              </w:rPr>
              <w:t>Large for gestational age</w:t>
            </w:r>
          </w:p>
        </w:tc>
        <w:tc>
          <w:tcPr>
            <w:tcW w:w="908" w:type="pct"/>
            <w:tcBorders>
              <w:top w:val="single" w:sz="6" w:space="0" w:color="000000"/>
              <w:left w:val="nil"/>
              <w:bottom w:val="single" w:sz="6" w:space="0" w:color="000000"/>
              <w:right w:val="nil"/>
            </w:tcBorders>
            <w:vAlign w:val="center"/>
          </w:tcPr>
          <w:p w14:paraId="36D955CA" w14:textId="556CDB2B" w:rsidR="002170A1" w:rsidRPr="00C12274" w:rsidRDefault="002170A1" w:rsidP="008E03BA">
            <w:pPr>
              <w:rPr>
                <w:rFonts w:ascii="Arial Narrow" w:eastAsia="Times New Roman" w:hAnsi="Arial Narrow"/>
                <w:sz w:val="16"/>
                <w:szCs w:val="16"/>
              </w:rPr>
            </w:pPr>
            <w:r>
              <w:rPr>
                <w:rFonts w:ascii="Arial Narrow" w:eastAsia="Times New Roman" w:hAnsi="Arial Narrow"/>
                <w:sz w:val="16"/>
                <w:szCs w:val="16"/>
              </w:rPr>
              <w:t>117</w:t>
            </w:r>
            <w:r w:rsidRPr="00C12274">
              <w:rPr>
                <w:rFonts w:ascii="Arial Narrow" w:eastAsia="Times New Roman" w:hAnsi="Arial Narrow"/>
                <w:sz w:val="16"/>
                <w:szCs w:val="16"/>
              </w:rPr>
              <w:t xml:space="preserve"> per 1,000</w:t>
            </w:r>
          </w:p>
        </w:tc>
        <w:tc>
          <w:tcPr>
            <w:tcW w:w="1090" w:type="pct"/>
            <w:tcBorders>
              <w:top w:val="single" w:sz="6" w:space="0" w:color="000000"/>
              <w:left w:val="nil"/>
              <w:bottom w:val="single" w:sz="6" w:space="0" w:color="000000"/>
              <w:right w:val="nil"/>
            </w:tcBorders>
            <w:shd w:val="clear" w:color="auto" w:fill="EBEBEB"/>
          </w:tcPr>
          <w:p w14:paraId="4ABCE82B" w14:textId="1D8A5046" w:rsidR="002170A1" w:rsidRPr="00C12274" w:rsidRDefault="002170A1" w:rsidP="002170A1">
            <w:pPr>
              <w:jc w:val="center"/>
              <w:rPr>
                <w:rStyle w:val="cell-value"/>
                <w:rFonts w:ascii="Arial Narrow" w:eastAsia="Times New Roman" w:hAnsi="Arial Narrow"/>
                <w:b/>
                <w:bCs/>
                <w:szCs w:val="18"/>
              </w:rPr>
            </w:pPr>
            <w:r>
              <w:rPr>
                <w:rStyle w:val="cell-value"/>
                <w:rFonts w:ascii="Arial Narrow" w:eastAsia="Times New Roman" w:hAnsi="Arial Narrow"/>
                <w:b/>
                <w:bCs/>
                <w:szCs w:val="18"/>
              </w:rPr>
              <w:t>134</w:t>
            </w:r>
            <w:r w:rsidRPr="00C12274">
              <w:rPr>
                <w:rStyle w:val="cell-value"/>
                <w:rFonts w:ascii="Arial Narrow" w:eastAsia="Times New Roman" w:hAnsi="Arial Narrow"/>
                <w:b/>
                <w:bCs/>
                <w:szCs w:val="18"/>
              </w:rPr>
              <w:t xml:space="preserve"> per 1,000</w:t>
            </w:r>
            <w:r w:rsidRPr="00C12274">
              <w:rPr>
                <w:rStyle w:val="cell-value"/>
                <w:rFonts w:ascii="Arial Narrow" w:eastAsia="Times New Roman" w:hAnsi="Arial Narrow"/>
                <w:b/>
                <w:bCs/>
                <w:szCs w:val="18"/>
              </w:rPr>
              <w:br/>
            </w:r>
            <w:r w:rsidRPr="00C12274">
              <w:rPr>
                <w:rStyle w:val="cell-value"/>
                <w:rFonts w:ascii="Arial Narrow" w:eastAsia="Times New Roman" w:hAnsi="Arial Narrow"/>
                <w:bCs/>
                <w:szCs w:val="18"/>
              </w:rPr>
              <w:t>(</w:t>
            </w:r>
            <w:r>
              <w:rPr>
                <w:rStyle w:val="cell-value"/>
                <w:rFonts w:ascii="Arial Narrow" w:eastAsia="Times New Roman" w:hAnsi="Arial Narrow"/>
                <w:bCs/>
                <w:szCs w:val="18"/>
              </w:rPr>
              <w:t>113</w:t>
            </w:r>
            <w:r w:rsidRPr="00C12274">
              <w:rPr>
                <w:rStyle w:val="cell-value"/>
                <w:rFonts w:ascii="Arial Narrow" w:eastAsia="Times New Roman" w:hAnsi="Arial Narrow"/>
                <w:bCs/>
                <w:szCs w:val="18"/>
              </w:rPr>
              <w:t xml:space="preserve"> to 1</w:t>
            </w:r>
            <w:r>
              <w:rPr>
                <w:rStyle w:val="cell-value"/>
                <w:rFonts w:ascii="Arial Narrow" w:eastAsia="Times New Roman" w:hAnsi="Arial Narrow"/>
                <w:bCs/>
                <w:szCs w:val="18"/>
              </w:rPr>
              <w:t>59</w:t>
            </w:r>
            <w:r w:rsidRPr="00C12274">
              <w:rPr>
                <w:rStyle w:val="cell-value"/>
                <w:rFonts w:ascii="Arial Narrow" w:eastAsia="Times New Roman" w:hAnsi="Arial Narrow"/>
                <w:bCs/>
                <w:szCs w:val="18"/>
              </w:rPr>
              <w:t>)</w:t>
            </w:r>
          </w:p>
        </w:tc>
        <w:tc>
          <w:tcPr>
            <w:tcW w:w="787" w:type="pct"/>
            <w:tcBorders>
              <w:top w:val="single" w:sz="6" w:space="0" w:color="000000"/>
              <w:left w:val="nil"/>
              <w:bottom w:val="single" w:sz="6" w:space="0" w:color="000000"/>
              <w:right w:val="nil"/>
            </w:tcBorders>
            <w:vAlign w:val="center"/>
          </w:tcPr>
          <w:p w14:paraId="4C23A5E4" w14:textId="668D6808" w:rsidR="002170A1" w:rsidRPr="00C12274" w:rsidRDefault="002170A1" w:rsidP="00555A80">
            <w:pPr>
              <w:jc w:val="center"/>
              <w:rPr>
                <w:rStyle w:val="block"/>
                <w:rFonts w:ascii="Arial Narrow" w:eastAsia="Times New Roman" w:hAnsi="Arial Narrow"/>
                <w:b/>
                <w:bCs/>
                <w:sz w:val="16"/>
                <w:szCs w:val="16"/>
              </w:rPr>
            </w:pPr>
            <w:r w:rsidRPr="00C12274">
              <w:rPr>
                <w:rStyle w:val="block"/>
                <w:rFonts w:ascii="Arial Narrow" w:eastAsia="Times New Roman" w:hAnsi="Arial Narrow"/>
                <w:b/>
                <w:bCs/>
                <w:sz w:val="16"/>
                <w:szCs w:val="16"/>
              </w:rPr>
              <w:t xml:space="preserve">RR </w:t>
            </w:r>
            <w:r>
              <w:rPr>
                <w:rStyle w:val="block"/>
                <w:rFonts w:ascii="Arial Narrow" w:eastAsia="Times New Roman" w:hAnsi="Arial Narrow"/>
                <w:b/>
                <w:bCs/>
                <w:sz w:val="16"/>
                <w:szCs w:val="16"/>
              </w:rPr>
              <w:t>1.15</w:t>
            </w:r>
            <w:r w:rsidRPr="00C12274">
              <w:rPr>
                <w:rStyle w:val="block"/>
                <w:rFonts w:ascii="Arial Narrow" w:eastAsia="Times New Roman" w:hAnsi="Arial Narrow"/>
                <w:b/>
                <w:bCs/>
                <w:sz w:val="16"/>
                <w:szCs w:val="16"/>
              </w:rPr>
              <w:br/>
            </w:r>
            <w:r w:rsidRPr="00C12274">
              <w:rPr>
                <w:rStyle w:val="block"/>
                <w:rFonts w:ascii="Arial Narrow" w:eastAsia="Times New Roman" w:hAnsi="Arial Narrow"/>
                <w:bCs/>
                <w:sz w:val="16"/>
                <w:szCs w:val="16"/>
              </w:rPr>
              <w:t>(0.</w:t>
            </w:r>
            <w:r w:rsidR="00555A80">
              <w:rPr>
                <w:rStyle w:val="block"/>
                <w:rFonts w:ascii="Arial Narrow" w:eastAsia="Times New Roman" w:hAnsi="Arial Narrow"/>
                <w:bCs/>
                <w:sz w:val="16"/>
                <w:szCs w:val="16"/>
              </w:rPr>
              <w:t>97</w:t>
            </w:r>
            <w:r w:rsidRPr="00C12274">
              <w:rPr>
                <w:rStyle w:val="block"/>
                <w:rFonts w:ascii="Arial Narrow" w:eastAsia="Times New Roman" w:hAnsi="Arial Narrow"/>
                <w:bCs/>
                <w:sz w:val="16"/>
                <w:szCs w:val="16"/>
              </w:rPr>
              <w:t xml:space="preserve"> to </w:t>
            </w:r>
            <w:r w:rsidR="00555A80">
              <w:rPr>
                <w:rStyle w:val="block"/>
                <w:rFonts w:ascii="Arial Narrow" w:eastAsia="Times New Roman" w:hAnsi="Arial Narrow"/>
                <w:bCs/>
                <w:sz w:val="16"/>
                <w:szCs w:val="16"/>
              </w:rPr>
              <w:t>1.36</w:t>
            </w:r>
            <w:r w:rsidRPr="00C12274">
              <w:rPr>
                <w:rStyle w:val="block"/>
                <w:rFonts w:ascii="Arial Narrow" w:eastAsia="Times New Roman" w:hAnsi="Arial Narrow"/>
                <w:bCs/>
                <w:sz w:val="16"/>
                <w:szCs w:val="16"/>
              </w:rPr>
              <w:t>)</w:t>
            </w:r>
          </w:p>
        </w:tc>
        <w:tc>
          <w:tcPr>
            <w:tcW w:w="785" w:type="pct"/>
            <w:tcBorders>
              <w:top w:val="single" w:sz="6" w:space="0" w:color="000000"/>
              <w:left w:val="nil"/>
              <w:bottom w:val="single" w:sz="6" w:space="0" w:color="000000"/>
              <w:right w:val="nil"/>
            </w:tcBorders>
            <w:vAlign w:val="center"/>
          </w:tcPr>
          <w:p w14:paraId="0EA007BA" w14:textId="3B879003" w:rsidR="002170A1" w:rsidRPr="00C12274" w:rsidDel="000D5A95" w:rsidRDefault="00555A80" w:rsidP="008E03BA">
            <w:pPr>
              <w:jc w:val="center"/>
              <w:rPr>
                <w:rFonts w:ascii="Arial Narrow" w:eastAsia="Times New Roman" w:hAnsi="Arial Narrow"/>
                <w:sz w:val="16"/>
                <w:szCs w:val="16"/>
              </w:rPr>
            </w:pPr>
            <w:r>
              <w:rPr>
                <w:rFonts w:ascii="Arial Narrow" w:eastAsia="Times New Roman" w:hAnsi="Arial Narrow"/>
                <w:sz w:val="16"/>
                <w:szCs w:val="16"/>
              </w:rPr>
              <w:t>3,722</w:t>
            </w:r>
            <w:r>
              <w:rPr>
                <w:rFonts w:ascii="Arial Narrow" w:eastAsia="Times New Roman" w:hAnsi="Arial Narrow"/>
                <w:sz w:val="16"/>
                <w:szCs w:val="16"/>
              </w:rPr>
              <w:br/>
              <w:t>(6</w:t>
            </w:r>
            <w:r w:rsidR="002170A1" w:rsidRPr="00C12274">
              <w:rPr>
                <w:rFonts w:ascii="Arial Narrow" w:eastAsia="Times New Roman" w:hAnsi="Arial Narrow"/>
                <w:sz w:val="16"/>
                <w:szCs w:val="16"/>
              </w:rPr>
              <w:t xml:space="preserve"> RCTs)</w:t>
            </w:r>
          </w:p>
        </w:tc>
        <w:tc>
          <w:tcPr>
            <w:tcW w:w="754" w:type="pct"/>
            <w:tcBorders>
              <w:top w:val="single" w:sz="6" w:space="0" w:color="000000"/>
              <w:left w:val="nil"/>
              <w:bottom w:val="single" w:sz="6" w:space="0" w:color="000000"/>
              <w:right w:val="nil"/>
            </w:tcBorders>
            <w:vAlign w:val="center"/>
          </w:tcPr>
          <w:p w14:paraId="2C5533A0" w14:textId="2130A189" w:rsidR="002170A1" w:rsidRPr="00C12274" w:rsidRDefault="002170A1" w:rsidP="00555A80">
            <w:pPr>
              <w:jc w:val="center"/>
              <w:rPr>
                <w:rStyle w:val="quality-sign"/>
                <w:rFonts w:ascii="Cambria" w:eastAsia="Cambria" w:hAnsi="Cambria" w:cs="Cambria"/>
                <w:sz w:val="21"/>
                <w:szCs w:val="21"/>
              </w:rPr>
            </w:pPr>
            <w:r w:rsidRPr="00C12274">
              <w:rPr>
                <w:rStyle w:val="quality-sign"/>
                <w:rFonts w:ascii="Cambria" w:eastAsia="Cambria" w:hAnsi="Cambria" w:cs="Cambria"/>
                <w:sz w:val="21"/>
                <w:szCs w:val="21"/>
              </w:rPr>
              <w:t>⨁⨁⨁</w:t>
            </w:r>
            <w:r w:rsidR="00555A80" w:rsidRPr="00C12274">
              <w:rPr>
                <w:rStyle w:val="quality-sign"/>
                <w:rFonts w:ascii="MS Mincho" w:eastAsia="MS Mincho" w:hAnsi="MS Mincho" w:cs="MS Mincho"/>
                <w:sz w:val="21"/>
                <w:szCs w:val="21"/>
              </w:rPr>
              <w:t>◯</w:t>
            </w:r>
            <w:r w:rsidRPr="00C12274">
              <w:rPr>
                <w:rFonts w:ascii="Arial Narrow" w:eastAsia="Times New Roman" w:hAnsi="Arial Narrow"/>
                <w:sz w:val="16"/>
                <w:szCs w:val="16"/>
              </w:rPr>
              <w:br/>
            </w:r>
            <w:r w:rsidR="00555A80">
              <w:rPr>
                <w:rStyle w:val="quality-text"/>
                <w:rFonts w:ascii="Arial Narrow" w:eastAsia="Times New Roman" w:hAnsi="Arial Narrow"/>
                <w:sz w:val="16"/>
                <w:szCs w:val="16"/>
              </w:rPr>
              <w:t>MODERATE</w:t>
            </w:r>
            <w:r w:rsidR="00555A80" w:rsidRPr="00C12274">
              <w:rPr>
                <w:rFonts w:ascii="Arial Narrow" w:eastAsia="Times New Roman" w:hAnsi="Arial Narrow"/>
                <w:sz w:val="16"/>
                <w:szCs w:val="16"/>
              </w:rPr>
              <w:t xml:space="preserve"> </w:t>
            </w:r>
            <w:r w:rsidR="00555A80">
              <w:rPr>
                <w:rFonts w:ascii="Arial Narrow" w:eastAsia="Times New Roman" w:hAnsi="Arial Narrow"/>
                <w:sz w:val="16"/>
                <w:szCs w:val="16"/>
                <w:vertAlign w:val="superscript"/>
              </w:rPr>
              <w:t>4</w:t>
            </w:r>
          </w:p>
        </w:tc>
      </w:tr>
      <w:tr w:rsidR="005A3845" w:rsidRPr="00C12274" w14:paraId="42F0762E" w14:textId="77777777" w:rsidTr="005A3845">
        <w:trPr>
          <w:cantSplit/>
        </w:trPr>
        <w:tc>
          <w:tcPr>
            <w:tcW w:w="677" w:type="pct"/>
            <w:tcBorders>
              <w:top w:val="single" w:sz="6" w:space="0" w:color="000000"/>
              <w:left w:val="nil"/>
              <w:bottom w:val="single" w:sz="6" w:space="0" w:color="000000"/>
              <w:right w:val="nil"/>
            </w:tcBorders>
            <w:vAlign w:val="center"/>
          </w:tcPr>
          <w:p w14:paraId="0CB467B8" w14:textId="4D53CDE0" w:rsidR="00555A80" w:rsidRPr="00C12274" w:rsidRDefault="00555A80" w:rsidP="008E03BA">
            <w:pPr>
              <w:jc w:val="center"/>
              <w:rPr>
                <w:rStyle w:val="label"/>
                <w:rFonts w:ascii="Arial Narrow" w:eastAsia="Times New Roman" w:hAnsi="Arial Narrow"/>
                <w:szCs w:val="18"/>
              </w:rPr>
            </w:pPr>
            <w:r>
              <w:rPr>
                <w:rStyle w:val="label"/>
                <w:rFonts w:ascii="Arial Narrow" w:eastAsia="Times New Roman" w:hAnsi="Arial Narrow"/>
                <w:szCs w:val="18"/>
              </w:rPr>
              <w:t>Serious adverse events for neonate /infant</w:t>
            </w:r>
          </w:p>
        </w:tc>
        <w:tc>
          <w:tcPr>
            <w:tcW w:w="908" w:type="pct"/>
            <w:tcBorders>
              <w:top w:val="single" w:sz="6" w:space="0" w:color="000000"/>
              <w:left w:val="nil"/>
              <w:bottom w:val="single" w:sz="6" w:space="0" w:color="000000"/>
              <w:right w:val="nil"/>
            </w:tcBorders>
            <w:vAlign w:val="center"/>
          </w:tcPr>
          <w:p w14:paraId="7FFBABB2" w14:textId="666C20FE" w:rsidR="00555A80" w:rsidRPr="00C12274" w:rsidRDefault="00555A80" w:rsidP="008E03BA">
            <w:pPr>
              <w:rPr>
                <w:rFonts w:ascii="Arial Narrow" w:eastAsia="Times New Roman" w:hAnsi="Arial Narrow"/>
                <w:sz w:val="16"/>
                <w:szCs w:val="16"/>
              </w:rPr>
            </w:pPr>
            <w:r>
              <w:rPr>
                <w:rFonts w:ascii="Arial Narrow" w:eastAsia="Times New Roman" w:hAnsi="Arial Narrow"/>
                <w:sz w:val="16"/>
                <w:szCs w:val="16"/>
              </w:rPr>
              <w:t>63</w:t>
            </w:r>
            <w:r w:rsidRPr="00C12274">
              <w:rPr>
                <w:rFonts w:ascii="Arial Narrow" w:eastAsia="Times New Roman" w:hAnsi="Arial Narrow"/>
                <w:sz w:val="16"/>
                <w:szCs w:val="16"/>
              </w:rPr>
              <w:t xml:space="preserve"> per 1,000</w:t>
            </w:r>
          </w:p>
        </w:tc>
        <w:tc>
          <w:tcPr>
            <w:tcW w:w="1090" w:type="pct"/>
            <w:tcBorders>
              <w:top w:val="single" w:sz="6" w:space="0" w:color="000000"/>
              <w:left w:val="nil"/>
              <w:bottom w:val="single" w:sz="6" w:space="0" w:color="000000"/>
              <w:right w:val="nil"/>
            </w:tcBorders>
            <w:shd w:val="clear" w:color="auto" w:fill="EBEBEB"/>
          </w:tcPr>
          <w:p w14:paraId="74F6D228" w14:textId="308217CA" w:rsidR="00555A80" w:rsidRPr="00C12274" w:rsidRDefault="00555A80" w:rsidP="00555A80">
            <w:pPr>
              <w:jc w:val="center"/>
              <w:rPr>
                <w:rStyle w:val="cell-value"/>
                <w:rFonts w:ascii="Arial Narrow" w:eastAsia="Times New Roman" w:hAnsi="Arial Narrow"/>
                <w:b/>
                <w:bCs/>
                <w:szCs w:val="18"/>
              </w:rPr>
            </w:pPr>
            <w:r>
              <w:rPr>
                <w:rStyle w:val="cell-value"/>
                <w:rFonts w:ascii="Arial Narrow" w:eastAsia="Times New Roman" w:hAnsi="Arial Narrow"/>
                <w:b/>
                <w:bCs/>
                <w:szCs w:val="18"/>
              </w:rPr>
              <w:t>45</w:t>
            </w:r>
            <w:r w:rsidRPr="00C12274">
              <w:rPr>
                <w:rStyle w:val="cell-value"/>
                <w:rFonts w:ascii="Arial Narrow" w:eastAsia="Times New Roman" w:hAnsi="Arial Narrow"/>
                <w:b/>
                <w:bCs/>
                <w:szCs w:val="18"/>
              </w:rPr>
              <w:t xml:space="preserve"> per 1,000</w:t>
            </w:r>
            <w:r w:rsidRPr="00C12274">
              <w:rPr>
                <w:rStyle w:val="cell-value"/>
                <w:rFonts w:ascii="Arial Narrow" w:eastAsia="Times New Roman" w:hAnsi="Arial Narrow"/>
                <w:b/>
                <w:bCs/>
                <w:szCs w:val="18"/>
              </w:rPr>
              <w:br/>
            </w:r>
            <w:r w:rsidRPr="00C12274">
              <w:rPr>
                <w:rStyle w:val="cell-value"/>
                <w:rFonts w:ascii="Arial Narrow" w:eastAsia="Times New Roman" w:hAnsi="Arial Narrow"/>
                <w:bCs/>
                <w:szCs w:val="18"/>
              </w:rPr>
              <w:t>(</w:t>
            </w:r>
            <w:r>
              <w:rPr>
                <w:rStyle w:val="cell-value"/>
                <w:rFonts w:ascii="Arial Narrow" w:eastAsia="Times New Roman" w:hAnsi="Arial Narrow"/>
                <w:bCs/>
                <w:szCs w:val="18"/>
              </w:rPr>
              <w:t>37 to 62</w:t>
            </w:r>
            <w:r w:rsidRPr="00C12274">
              <w:rPr>
                <w:rStyle w:val="cell-value"/>
                <w:rFonts w:ascii="Arial Narrow" w:eastAsia="Times New Roman" w:hAnsi="Arial Narrow"/>
                <w:bCs/>
                <w:szCs w:val="18"/>
              </w:rPr>
              <w:t>)</w:t>
            </w:r>
          </w:p>
        </w:tc>
        <w:tc>
          <w:tcPr>
            <w:tcW w:w="787" w:type="pct"/>
            <w:tcBorders>
              <w:top w:val="single" w:sz="6" w:space="0" w:color="000000"/>
              <w:left w:val="nil"/>
              <w:bottom w:val="single" w:sz="6" w:space="0" w:color="000000"/>
              <w:right w:val="nil"/>
            </w:tcBorders>
            <w:vAlign w:val="center"/>
          </w:tcPr>
          <w:p w14:paraId="3BE94A88" w14:textId="0E9260A5" w:rsidR="00555A80" w:rsidRPr="00C12274" w:rsidRDefault="00555A80" w:rsidP="00555A80">
            <w:pPr>
              <w:jc w:val="center"/>
              <w:rPr>
                <w:rStyle w:val="block"/>
                <w:rFonts w:ascii="Arial Narrow" w:eastAsia="Times New Roman" w:hAnsi="Arial Narrow"/>
                <w:b/>
                <w:bCs/>
                <w:sz w:val="16"/>
                <w:szCs w:val="16"/>
              </w:rPr>
            </w:pPr>
            <w:r w:rsidRPr="00C12274">
              <w:rPr>
                <w:rStyle w:val="block"/>
                <w:rFonts w:ascii="Arial Narrow" w:eastAsia="Times New Roman" w:hAnsi="Arial Narrow"/>
                <w:b/>
                <w:bCs/>
                <w:sz w:val="16"/>
                <w:szCs w:val="16"/>
              </w:rPr>
              <w:t xml:space="preserve">RR </w:t>
            </w:r>
            <w:r>
              <w:rPr>
                <w:rStyle w:val="block"/>
                <w:rFonts w:ascii="Arial Narrow" w:eastAsia="Times New Roman" w:hAnsi="Arial Narrow"/>
                <w:b/>
                <w:bCs/>
                <w:sz w:val="16"/>
                <w:szCs w:val="16"/>
              </w:rPr>
              <w:t>0.72</w:t>
            </w:r>
            <w:r w:rsidRPr="00C12274">
              <w:rPr>
                <w:rStyle w:val="block"/>
                <w:rFonts w:ascii="Arial Narrow" w:eastAsia="Times New Roman" w:hAnsi="Arial Narrow"/>
                <w:b/>
                <w:bCs/>
                <w:sz w:val="16"/>
                <w:szCs w:val="16"/>
              </w:rPr>
              <w:br/>
            </w:r>
            <w:r w:rsidRPr="00C12274">
              <w:rPr>
                <w:rStyle w:val="block"/>
                <w:rFonts w:ascii="Arial Narrow" w:eastAsia="Times New Roman" w:hAnsi="Arial Narrow"/>
                <w:bCs/>
                <w:sz w:val="16"/>
                <w:szCs w:val="16"/>
              </w:rPr>
              <w:t>(0.</w:t>
            </w:r>
            <w:r>
              <w:rPr>
                <w:rStyle w:val="block"/>
                <w:rFonts w:ascii="Arial Narrow" w:eastAsia="Times New Roman" w:hAnsi="Arial Narrow"/>
                <w:bCs/>
                <w:sz w:val="16"/>
                <w:szCs w:val="16"/>
              </w:rPr>
              <w:t>53</w:t>
            </w:r>
            <w:r w:rsidRPr="00C12274">
              <w:rPr>
                <w:rStyle w:val="block"/>
                <w:rFonts w:ascii="Arial Narrow" w:eastAsia="Times New Roman" w:hAnsi="Arial Narrow"/>
                <w:bCs/>
                <w:sz w:val="16"/>
                <w:szCs w:val="16"/>
              </w:rPr>
              <w:t xml:space="preserve"> to </w:t>
            </w:r>
            <w:r>
              <w:rPr>
                <w:rStyle w:val="block"/>
                <w:rFonts w:ascii="Arial Narrow" w:eastAsia="Times New Roman" w:hAnsi="Arial Narrow"/>
                <w:bCs/>
                <w:sz w:val="16"/>
                <w:szCs w:val="16"/>
              </w:rPr>
              <w:t>0.99</w:t>
            </w:r>
            <w:r w:rsidRPr="00C12274">
              <w:rPr>
                <w:rStyle w:val="block"/>
                <w:rFonts w:ascii="Arial Narrow" w:eastAsia="Times New Roman" w:hAnsi="Arial Narrow"/>
                <w:bCs/>
                <w:sz w:val="16"/>
                <w:szCs w:val="16"/>
              </w:rPr>
              <w:t>)</w:t>
            </w:r>
          </w:p>
        </w:tc>
        <w:tc>
          <w:tcPr>
            <w:tcW w:w="785" w:type="pct"/>
            <w:tcBorders>
              <w:top w:val="single" w:sz="6" w:space="0" w:color="000000"/>
              <w:left w:val="nil"/>
              <w:bottom w:val="single" w:sz="6" w:space="0" w:color="000000"/>
              <w:right w:val="nil"/>
            </w:tcBorders>
            <w:vAlign w:val="center"/>
          </w:tcPr>
          <w:p w14:paraId="7FDD22F0" w14:textId="407451C9" w:rsidR="00555A80" w:rsidRPr="00C12274" w:rsidDel="000D5A95" w:rsidRDefault="00555A80" w:rsidP="008E03BA">
            <w:pPr>
              <w:jc w:val="center"/>
              <w:rPr>
                <w:rFonts w:ascii="Arial Narrow" w:eastAsia="Times New Roman" w:hAnsi="Arial Narrow"/>
                <w:sz w:val="16"/>
                <w:szCs w:val="16"/>
              </w:rPr>
            </w:pPr>
            <w:r>
              <w:rPr>
                <w:rFonts w:ascii="Arial Narrow" w:eastAsia="Times New Roman" w:hAnsi="Arial Narrow"/>
                <w:sz w:val="16"/>
                <w:szCs w:val="16"/>
              </w:rPr>
              <w:t>2,690</w:t>
            </w:r>
            <w:r>
              <w:rPr>
                <w:rFonts w:ascii="Arial Narrow" w:eastAsia="Times New Roman" w:hAnsi="Arial Narrow"/>
                <w:sz w:val="16"/>
                <w:szCs w:val="16"/>
              </w:rPr>
              <w:br/>
              <w:t>(2</w:t>
            </w:r>
            <w:r w:rsidRPr="00C12274">
              <w:rPr>
                <w:rFonts w:ascii="Arial Narrow" w:eastAsia="Times New Roman" w:hAnsi="Arial Narrow"/>
                <w:sz w:val="16"/>
                <w:szCs w:val="16"/>
              </w:rPr>
              <w:t xml:space="preserve"> RCTs)</w:t>
            </w:r>
          </w:p>
        </w:tc>
        <w:tc>
          <w:tcPr>
            <w:tcW w:w="754" w:type="pct"/>
            <w:tcBorders>
              <w:top w:val="single" w:sz="6" w:space="0" w:color="000000"/>
              <w:left w:val="nil"/>
              <w:bottom w:val="single" w:sz="6" w:space="0" w:color="000000"/>
              <w:right w:val="nil"/>
            </w:tcBorders>
            <w:vAlign w:val="center"/>
          </w:tcPr>
          <w:p w14:paraId="619241BA" w14:textId="2E28559B" w:rsidR="00555A80" w:rsidRPr="00C12274" w:rsidRDefault="00555A80" w:rsidP="00555A80">
            <w:pPr>
              <w:jc w:val="center"/>
              <w:rPr>
                <w:rStyle w:val="quality-sign"/>
                <w:rFonts w:ascii="Cambria" w:eastAsia="Cambria" w:hAnsi="Cambria" w:cs="Cambria"/>
                <w:sz w:val="21"/>
                <w:szCs w:val="21"/>
              </w:rPr>
            </w:pPr>
            <w:r w:rsidRPr="00C12274">
              <w:rPr>
                <w:rStyle w:val="quality-sign"/>
                <w:rFonts w:ascii="Cambria" w:eastAsia="Cambria" w:hAnsi="Cambria" w:cs="Cambria"/>
                <w:sz w:val="21"/>
                <w:szCs w:val="21"/>
              </w:rPr>
              <w:t>⨁⨁</w:t>
            </w:r>
            <w:r w:rsidRPr="00C12274">
              <w:rPr>
                <w:rStyle w:val="quality-sign"/>
                <w:rFonts w:ascii="MS Mincho" w:eastAsia="MS Mincho" w:hAnsi="MS Mincho" w:cs="MS Mincho"/>
                <w:sz w:val="21"/>
                <w:szCs w:val="21"/>
              </w:rPr>
              <w:t>◯◯</w:t>
            </w:r>
            <w:r w:rsidRPr="00C12274">
              <w:rPr>
                <w:rFonts w:ascii="Arial Narrow" w:eastAsia="Times New Roman" w:hAnsi="Arial Narrow"/>
                <w:sz w:val="16"/>
                <w:szCs w:val="16"/>
              </w:rPr>
              <w:br/>
            </w:r>
            <w:r>
              <w:rPr>
                <w:rStyle w:val="quality-text"/>
                <w:rFonts w:ascii="Arial Narrow" w:eastAsia="Times New Roman" w:hAnsi="Arial Narrow"/>
                <w:sz w:val="16"/>
                <w:szCs w:val="16"/>
              </w:rPr>
              <w:t>LOW</w:t>
            </w:r>
            <w:r w:rsidRPr="00C12274">
              <w:rPr>
                <w:rFonts w:ascii="Arial Narrow" w:eastAsia="Times New Roman" w:hAnsi="Arial Narrow"/>
                <w:sz w:val="16"/>
                <w:szCs w:val="16"/>
              </w:rPr>
              <w:t xml:space="preserve"> </w:t>
            </w:r>
            <w:r>
              <w:rPr>
                <w:rFonts w:ascii="Arial Narrow" w:eastAsia="Times New Roman" w:hAnsi="Arial Narrow"/>
                <w:sz w:val="16"/>
                <w:szCs w:val="16"/>
                <w:vertAlign w:val="superscript"/>
              </w:rPr>
              <w:t>5</w:t>
            </w:r>
          </w:p>
        </w:tc>
      </w:tr>
      <w:tr w:rsidR="002170A1" w:rsidRPr="00C12274" w14:paraId="5630EE3A" w14:textId="77777777" w:rsidTr="008A6B17">
        <w:trPr>
          <w:cantSplit/>
        </w:trPr>
        <w:tc>
          <w:tcPr>
            <w:tcW w:w="5000" w:type="pct"/>
            <w:gridSpan w:val="6"/>
            <w:tcBorders>
              <w:top w:val="single" w:sz="6" w:space="0" w:color="000000"/>
              <w:left w:val="nil"/>
              <w:bottom w:val="single" w:sz="6" w:space="0" w:color="000000"/>
              <w:right w:val="nil"/>
            </w:tcBorders>
            <w:vAlign w:val="center"/>
            <w:hideMark/>
          </w:tcPr>
          <w:p w14:paraId="1B41C29B" w14:textId="2598A715" w:rsidR="008A6B17" w:rsidRPr="008A6B17" w:rsidRDefault="008A6B17" w:rsidP="008A6B17">
            <w:pPr>
              <w:spacing w:before="0" w:after="0" w:line="240" w:lineRule="auto"/>
              <w:rPr>
                <w:rFonts w:ascii="Helvetica" w:hAnsi="Helvetica"/>
                <w:sz w:val="14"/>
                <w:szCs w:val="14"/>
              </w:rPr>
            </w:pPr>
            <w:r w:rsidRPr="008A6B17">
              <w:rPr>
                <w:rFonts w:ascii="Helvetica" w:hAnsi="Helvetica"/>
                <w:sz w:val="14"/>
                <w:szCs w:val="14"/>
              </w:rPr>
              <w:t>* The basis for the assumed risk (e.g. the median control group risk across studies) is provided in footnotes. The corre</w:t>
            </w:r>
            <w:r>
              <w:rPr>
                <w:rFonts w:ascii="Helvetica" w:hAnsi="Helvetica"/>
                <w:sz w:val="14"/>
                <w:szCs w:val="14"/>
              </w:rPr>
              <w:t>sponding risk (and its 95% conf</w:t>
            </w:r>
            <w:r w:rsidRPr="008A6B17">
              <w:rPr>
                <w:rFonts w:ascii="Helvetica" w:hAnsi="Helvetica"/>
                <w:sz w:val="14"/>
                <w:szCs w:val="14"/>
              </w:rPr>
              <w:t>idence interval) is</w:t>
            </w:r>
            <w:r>
              <w:rPr>
                <w:rFonts w:ascii="Helvetica" w:hAnsi="Helvetica"/>
                <w:sz w:val="14"/>
                <w:szCs w:val="14"/>
              </w:rPr>
              <w:t xml:space="preserve"> </w:t>
            </w:r>
            <w:r w:rsidRPr="008A6B17">
              <w:rPr>
                <w:rFonts w:ascii="Helvetica" w:hAnsi="Helvetica"/>
                <w:sz w:val="14"/>
                <w:szCs w:val="14"/>
              </w:rPr>
              <w:t>based on the assumed risk in the comparison group and the relative effect of the intervention (and its 95%CI).</w:t>
            </w:r>
          </w:p>
          <w:p w14:paraId="61DF7FA6" w14:textId="49D36D43" w:rsidR="002170A1" w:rsidRPr="008A6B17" w:rsidRDefault="008A6B17" w:rsidP="008A6B17">
            <w:pPr>
              <w:spacing w:before="0" w:after="0" w:line="240" w:lineRule="auto"/>
              <w:rPr>
                <w:rFonts w:ascii="Helvetica" w:hAnsi="Helvetica"/>
                <w:sz w:val="14"/>
                <w:szCs w:val="14"/>
              </w:rPr>
            </w:pPr>
            <w:r w:rsidRPr="008A6B17">
              <w:rPr>
                <w:rFonts w:ascii="Helvetica" w:hAnsi="Helvetica"/>
                <w:b/>
                <w:sz w:val="14"/>
                <w:szCs w:val="14"/>
              </w:rPr>
              <w:t>CI</w:t>
            </w:r>
            <w:r>
              <w:rPr>
                <w:rFonts w:ascii="Helvetica" w:hAnsi="Helvetica"/>
                <w:sz w:val="14"/>
                <w:szCs w:val="14"/>
              </w:rPr>
              <w:t>: conf</w:t>
            </w:r>
            <w:r w:rsidRPr="008A6B17">
              <w:rPr>
                <w:rFonts w:ascii="Helvetica" w:hAnsi="Helvetica"/>
                <w:sz w:val="14"/>
                <w:szCs w:val="14"/>
              </w:rPr>
              <w:t xml:space="preserve">idence interval; </w:t>
            </w:r>
            <w:r w:rsidRPr="008A6B17">
              <w:rPr>
                <w:rFonts w:ascii="Helvetica" w:hAnsi="Helvetica"/>
                <w:b/>
                <w:sz w:val="14"/>
                <w:szCs w:val="14"/>
              </w:rPr>
              <w:t>RCT</w:t>
            </w:r>
            <w:r w:rsidRPr="008A6B17">
              <w:rPr>
                <w:rFonts w:ascii="Helvetica" w:hAnsi="Helvetica"/>
                <w:sz w:val="14"/>
                <w:szCs w:val="14"/>
              </w:rPr>
              <w:t xml:space="preserve">: randomised controlled trial; </w:t>
            </w:r>
            <w:r w:rsidRPr="008A6B17">
              <w:rPr>
                <w:rFonts w:ascii="Helvetica" w:hAnsi="Helvetica"/>
                <w:b/>
                <w:sz w:val="14"/>
                <w:szCs w:val="14"/>
              </w:rPr>
              <w:t>RR</w:t>
            </w:r>
            <w:r w:rsidRPr="008A6B17">
              <w:rPr>
                <w:rFonts w:ascii="Helvetica" w:hAnsi="Helvetica"/>
                <w:sz w:val="14"/>
                <w:szCs w:val="14"/>
              </w:rPr>
              <w:t xml:space="preserve">: risk ratio; </w:t>
            </w:r>
          </w:p>
        </w:tc>
      </w:tr>
      <w:tr w:rsidR="002170A1" w:rsidRPr="00C12274" w14:paraId="03C7CF00" w14:textId="77777777" w:rsidTr="008E03BA">
        <w:trPr>
          <w:cantSplit/>
        </w:trPr>
        <w:tc>
          <w:tcPr>
            <w:tcW w:w="5000" w:type="pct"/>
            <w:gridSpan w:val="6"/>
            <w:tcBorders>
              <w:top w:val="single" w:sz="6" w:space="0" w:color="000000"/>
              <w:left w:val="nil"/>
              <w:bottom w:val="single" w:sz="6" w:space="0" w:color="000000"/>
              <w:right w:val="nil"/>
            </w:tcBorders>
            <w:vAlign w:val="center"/>
            <w:hideMark/>
          </w:tcPr>
          <w:p w14:paraId="2E3008A1" w14:textId="77777777" w:rsidR="002170A1" w:rsidRPr="00C12274" w:rsidRDefault="002170A1" w:rsidP="008E03BA">
            <w:pPr>
              <w:spacing w:line="240" w:lineRule="auto"/>
              <w:rPr>
                <w:rFonts w:ascii="Arial Narrow" w:eastAsia="Times New Roman" w:hAnsi="Arial Narrow"/>
                <w:sz w:val="16"/>
                <w:szCs w:val="16"/>
              </w:rPr>
            </w:pPr>
            <w:r w:rsidRPr="00C12274">
              <w:rPr>
                <w:rFonts w:ascii="Arial Narrow" w:eastAsia="Times New Roman" w:hAnsi="Arial Narrow"/>
                <w:b/>
                <w:bCs/>
                <w:sz w:val="16"/>
                <w:szCs w:val="16"/>
              </w:rPr>
              <w:t>GRADE Working Group grades of evidence</w:t>
            </w:r>
            <w:r w:rsidRPr="00C12274">
              <w:rPr>
                <w:rFonts w:ascii="Arial Narrow" w:eastAsia="Times New Roman" w:hAnsi="Arial Narrow"/>
                <w:sz w:val="16"/>
                <w:szCs w:val="16"/>
              </w:rPr>
              <w:br/>
            </w:r>
            <w:r w:rsidRPr="00C12274">
              <w:rPr>
                <w:rFonts w:ascii="Arial Narrow" w:eastAsia="Times New Roman" w:hAnsi="Arial Narrow"/>
                <w:b/>
                <w:bCs/>
                <w:sz w:val="16"/>
                <w:szCs w:val="16"/>
              </w:rPr>
              <w:t>High certainty:</w:t>
            </w:r>
            <w:r w:rsidRPr="00C12274">
              <w:rPr>
                <w:rFonts w:ascii="Arial Narrow" w:eastAsia="Times New Roman" w:hAnsi="Arial Narrow"/>
                <w:sz w:val="16"/>
                <w:szCs w:val="16"/>
              </w:rPr>
              <w:t xml:space="preserve"> We are very confident that the true effect lies close to that of the estimate of the effect</w:t>
            </w:r>
            <w:r w:rsidRPr="00C12274">
              <w:rPr>
                <w:rFonts w:ascii="Arial Narrow" w:eastAsia="Times New Roman" w:hAnsi="Arial Narrow"/>
                <w:sz w:val="16"/>
                <w:szCs w:val="16"/>
              </w:rPr>
              <w:br/>
            </w:r>
            <w:r w:rsidRPr="00C12274">
              <w:rPr>
                <w:rFonts w:ascii="Arial Narrow" w:eastAsia="Times New Roman" w:hAnsi="Arial Narrow"/>
                <w:b/>
                <w:bCs/>
                <w:sz w:val="16"/>
                <w:szCs w:val="16"/>
              </w:rPr>
              <w:t>Moderate certainty:</w:t>
            </w:r>
            <w:r w:rsidRPr="00C12274">
              <w:rPr>
                <w:rFonts w:ascii="Arial Narrow" w:eastAsia="Times New Roman" w:hAnsi="Arial Narrow"/>
                <w:sz w:val="16"/>
                <w:szCs w:val="16"/>
              </w:rPr>
              <w:t xml:space="preserve"> We are moderately confident in the effect estimate: The true effect is likely to be close to the estimate of the effect, but there is a possibility that it is substantially different</w:t>
            </w:r>
            <w:r w:rsidRPr="00C12274">
              <w:rPr>
                <w:rFonts w:ascii="Arial Narrow" w:eastAsia="Times New Roman" w:hAnsi="Arial Narrow"/>
                <w:sz w:val="16"/>
                <w:szCs w:val="16"/>
              </w:rPr>
              <w:br/>
            </w:r>
            <w:r w:rsidRPr="00C12274">
              <w:rPr>
                <w:rFonts w:ascii="Arial Narrow" w:eastAsia="Times New Roman" w:hAnsi="Arial Narrow"/>
                <w:b/>
                <w:bCs/>
                <w:sz w:val="16"/>
                <w:szCs w:val="16"/>
              </w:rPr>
              <w:t>Low certainty:</w:t>
            </w:r>
            <w:r w:rsidRPr="00C12274">
              <w:rPr>
                <w:rFonts w:ascii="Arial Narrow" w:eastAsia="Times New Roman" w:hAnsi="Arial Narrow"/>
                <w:sz w:val="16"/>
                <w:szCs w:val="16"/>
              </w:rPr>
              <w:t xml:space="preserve"> Our confidence in the effect estimate is limited: The true effect may be substantially different from the estimate of the effect</w:t>
            </w:r>
            <w:r w:rsidRPr="00C12274">
              <w:rPr>
                <w:rFonts w:ascii="Arial Narrow" w:eastAsia="Times New Roman" w:hAnsi="Arial Narrow"/>
                <w:sz w:val="16"/>
                <w:szCs w:val="16"/>
              </w:rPr>
              <w:br/>
            </w:r>
            <w:r w:rsidRPr="00C12274">
              <w:rPr>
                <w:rFonts w:ascii="Arial Narrow" w:eastAsia="Times New Roman" w:hAnsi="Arial Narrow"/>
                <w:b/>
                <w:bCs/>
                <w:sz w:val="16"/>
                <w:szCs w:val="16"/>
              </w:rPr>
              <w:t>Very low certainty:</w:t>
            </w:r>
            <w:r w:rsidRPr="00C12274">
              <w:rPr>
                <w:rFonts w:ascii="Arial Narrow" w:eastAsia="Times New Roman" w:hAnsi="Arial Narrow"/>
                <w:sz w:val="16"/>
                <w:szCs w:val="16"/>
              </w:rPr>
              <w:t xml:space="preserve"> We have very little confidence in the effect estimate: The true effect is likely to be substantially different from the estimate of effect </w:t>
            </w:r>
          </w:p>
        </w:tc>
      </w:tr>
    </w:tbl>
    <w:p w14:paraId="5D5C7BAC" w14:textId="4F04E33E" w:rsidR="00555A80" w:rsidRPr="00555A80" w:rsidRDefault="00555A80" w:rsidP="00555A80">
      <w:pPr>
        <w:pStyle w:val="BodyText"/>
        <w:spacing w:before="20" w:after="20" w:line="240" w:lineRule="auto"/>
        <w:ind w:left="284" w:hanging="284"/>
        <w:rPr>
          <w:rFonts w:ascii="Arial Narrow" w:hAnsi="Arial Narrow"/>
          <w:sz w:val="16"/>
          <w:szCs w:val="16"/>
        </w:rPr>
      </w:pPr>
      <w:r w:rsidRPr="00555A80">
        <w:rPr>
          <w:rFonts w:ascii="Arial Narrow" w:hAnsi="Arial Narrow"/>
          <w:sz w:val="16"/>
          <w:szCs w:val="16"/>
        </w:rPr>
        <w:t>1</w:t>
      </w:r>
      <w:r w:rsidRPr="00555A80">
        <w:rPr>
          <w:rFonts w:ascii="Arial Narrow" w:hAnsi="Arial Narrow"/>
          <w:sz w:val="16"/>
          <w:szCs w:val="16"/>
        </w:rPr>
        <w:tab/>
        <w:t>Design limitations: larger studies of high quality, but some smaller studies with unclear risk of selective reporting and some smaller studies with unclear or high attrition bias at the time of birth (not downgraded for study limitations)</w:t>
      </w:r>
    </w:p>
    <w:p w14:paraId="0D24B6A3" w14:textId="3F1BEE42" w:rsidR="00555A80" w:rsidRPr="00555A80" w:rsidRDefault="00555A80" w:rsidP="00555A80">
      <w:pPr>
        <w:pStyle w:val="BodyText"/>
        <w:spacing w:before="20" w:after="20" w:line="240" w:lineRule="auto"/>
        <w:ind w:left="284" w:hanging="284"/>
        <w:rPr>
          <w:rFonts w:ascii="Arial Narrow" w:hAnsi="Arial Narrow"/>
          <w:sz w:val="16"/>
          <w:szCs w:val="16"/>
        </w:rPr>
      </w:pPr>
      <w:r w:rsidRPr="00555A80">
        <w:rPr>
          <w:rFonts w:ascii="Arial Narrow" w:hAnsi="Arial Narrow"/>
          <w:sz w:val="16"/>
          <w:szCs w:val="16"/>
        </w:rPr>
        <w:t>2</w:t>
      </w:r>
      <w:r w:rsidRPr="00555A80">
        <w:rPr>
          <w:rFonts w:ascii="Arial Narrow" w:hAnsi="Arial Narrow"/>
          <w:sz w:val="16"/>
          <w:szCs w:val="16"/>
        </w:rPr>
        <w:tab/>
        <w:t>Design limitations: larger studies of higher quality, but several studies with unclear or high attrition bias at the time of birth, or baseline imbalances (not downgraded for study limitations)</w:t>
      </w:r>
    </w:p>
    <w:p w14:paraId="547F5192" w14:textId="1111DDE6" w:rsidR="00555A80" w:rsidRPr="00555A80" w:rsidRDefault="00555A80" w:rsidP="00555A80">
      <w:pPr>
        <w:pStyle w:val="BodyText"/>
        <w:spacing w:before="20" w:after="20" w:line="240" w:lineRule="auto"/>
        <w:ind w:left="284" w:hanging="284"/>
        <w:rPr>
          <w:rFonts w:ascii="Arial Narrow" w:hAnsi="Arial Narrow"/>
          <w:sz w:val="16"/>
          <w:szCs w:val="16"/>
        </w:rPr>
      </w:pPr>
      <w:r w:rsidRPr="00555A80">
        <w:rPr>
          <w:rFonts w:ascii="Arial Narrow" w:hAnsi="Arial Narrow"/>
          <w:sz w:val="16"/>
          <w:szCs w:val="16"/>
        </w:rPr>
        <w:t xml:space="preserve">3 </w:t>
      </w:r>
      <w:r w:rsidRPr="00555A80">
        <w:rPr>
          <w:rFonts w:ascii="Arial Narrow" w:hAnsi="Arial Narrow"/>
          <w:sz w:val="16"/>
          <w:szCs w:val="16"/>
        </w:rPr>
        <w:tab/>
      </w:r>
      <w:r>
        <w:rPr>
          <w:rFonts w:ascii="Arial Narrow" w:hAnsi="Arial Narrow"/>
          <w:sz w:val="16"/>
          <w:szCs w:val="16"/>
        </w:rPr>
        <w:t>I</w:t>
      </w:r>
      <w:r w:rsidRPr="00555A80">
        <w:rPr>
          <w:rFonts w:ascii="Arial Narrow" w:hAnsi="Arial Narrow"/>
          <w:sz w:val="16"/>
          <w:szCs w:val="16"/>
        </w:rPr>
        <w:t xml:space="preserve">mprecision (-1): downgraded one level due to crossing line </w:t>
      </w:r>
      <w:r>
        <w:rPr>
          <w:rFonts w:ascii="Arial Narrow" w:hAnsi="Arial Narrow"/>
          <w:sz w:val="16"/>
          <w:szCs w:val="16"/>
        </w:rPr>
        <w:t>of no ef</w:t>
      </w:r>
      <w:r w:rsidRPr="00555A80">
        <w:rPr>
          <w:rFonts w:ascii="Arial Narrow" w:hAnsi="Arial Narrow"/>
          <w:sz w:val="16"/>
          <w:szCs w:val="16"/>
        </w:rPr>
        <w:t>fect and/ or wide confidence intervals</w:t>
      </w:r>
    </w:p>
    <w:p w14:paraId="33693D62" w14:textId="6EBC94EF" w:rsidR="00555A80" w:rsidRPr="00555A80" w:rsidRDefault="00555A80" w:rsidP="00555A80">
      <w:pPr>
        <w:pStyle w:val="BodyText"/>
        <w:spacing w:before="20" w:after="20" w:line="240" w:lineRule="auto"/>
        <w:ind w:left="284" w:hanging="284"/>
        <w:rPr>
          <w:rFonts w:ascii="Arial Narrow" w:hAnsi="Arial Narrow"/>
          <w:sz w:val="16"/>
          <w:szCs w:val="16"/>
        </w:rPr>
      </w:pPr>
      <w:r w:rsidRPr="00555A80">
        <w:rPr>
          <w:rFonts w:ascii="Arial Narrow" w:hAnsi="Arial Narrow"/>
          <w:sz w:val="16"/>
          <w:szCs w:val="16"/>
        </w:rPr>
        <w:t xml:space="preserve">4 </w:t>
      </w:r>
      <w:r w:rsidRPr="00555A80">
        <w:rPr>
          <w:rFonts w:ascii="Arial Narrow" w:hAnsi="Arial Narrow"/>
          <w:sz w:val="16"/>
          <w:szCs w:val="16"/>
        </w:rPr>
        <w:tab/>
        <w:t>Imprecision (-1): downgraded one level due to wide confidence intervals</w:t>
      </w:r>
    </w:p>
    <w:p w14:paraId="3A3972ED" w14:textId="53AA8032" w:rsidR="002170A1" w:rsidRPr="00555A80" w:rsidRDefault="00555A80" w:rsidP="00555A80">
      <w:pPr>
        <w:spacing w:before="20" w:after="20" w:line="240" w:lineRule="auto"/>
        <w:ind w:left="284" w:hanging="284"/>
        <w:rPr>
          <w:rFonts w:ascii="Arial Narrow" w:hAnsi="Arial Narrow"/>
          <w:sz w:val="16"/>
          <w:szCs w:val="16"/>
        </w:rPr>
      </w:pPr>
      <w:r w:rsidRPr="00555A80">
        <w:rPr>
          <w:rFonts w:ascii="Arial Narrow" w:hAnsi="Arial Narrow"/>
          <w:sz w:val="16"/>
          <w:szCs w:val="16"/>
        </w:rPr>
        <w:t xml:space="preserve">5 </w:t>
      </w:r>
      <w:r w:rsidRPr="00555A80">
        <w:rPr>
          <w:rFonts w:ascii="Arial Narrow" w:hAnsi="Arial Narrow"/>
          <w:sz w:val="16"/>
          <w:szCs w:val="16"/>
        </w:rPr>
        <w:tab/>
        <w:t>Design limitations (-2): downgraded two levels; one study with unclear allocation concealment and attrition bias; specific adverse events not detailed in this study</w:t>
      </w:r>
    </w:p>
    <w:p w14:paraId="12FEEAF0" w14:textId="77777777" w:rsidR="00201307" w:rsidRDefault="00201307" w:rsidP="00301F21"/>
    <w:p w14:paraId="7306FD33" w14:textId="77777777" w:rsidR="00301F21" w:rsidRDefault="00301F21" w:rsidP="00301F21">
      <w:pPr>
        <w:pStyle w:val="Heading3"/>
        <w:sectPr w:rsidR="00301F21" w:rsidSect="008A6B17">
          <w:pgSz w:w="11901" w:h="16817"/>
          <w:pgMar w:top="1134" w:right="1418" w:bottom="1134" w:left="1418" w:header="709" w:footer="709" w:gutter="0"/>
          <w:cols w:space="708"/>
          <w:docGrid w:linePitch="360"/>
        </w:sectPr>
      </w:pPr>
    </w:p>
    <w:p w14:paraId="5EB6E7E6" w14:textId="77777777" w:rsidR="00677230" w:rsidRDefault="00677230" w:rsidP="00677230">
      <w:pPr>
        <w:pStyle w:val="Heading3"/>
      </w:pPr>
      <w:bookmarkStart w:id="105" w:name="_Toc40956504"/>
      <w:r>
        <w:t>Probiotics</w:t>
      </w:r>
      <w:bookmarkEnd w:id="105"/>
    </w:p>
    <w:p w14:paraId="485E604C" w14:textId="2DB6B6A3" w:rsidR="005B4719" w:rsidRDefault="005B4719" w:rsidP="005B4719">
      <w:pPr>
        <w:pStyle w:val="Heading4"/>
      </w:pPr>
      <w:r>
        <w:t>Background</w:t>
      </w:r>
    </w:p>
    <w:p w14:paraId="2465387D" w14:textId="39B2969D" w:rsidR="0099206A" w:rsidRDefault="0099206A" w:rsidP="0099206A">
      <w:r>
        <w:t>The guidelines do not currently include information on probiotics.</w:t>
      </w:r>
    </w:p>
    <w:p w14:paraId="67A12FE1" w14:textId="55895445" w:rsidR="005B4719" w:rsidRPr="005B4719" w:rsidRDefault="005B4719" w:rsidP="005B4719">
      <w:pPr>
        <w:pStyle w:val="Heading4"/>
      </w:pPr>
      <w:r>
        <w:t>Current review</w:t>
      </w:r>
    </w:p>
    <w:p w14:paraId="5C10C341" w14:textId="193701F3" w:rsidR="00A9542F" w:rsidRDefault="005B4719" w:rsidP="005B4719">
      <w:r>
        <w:t>This review identified three systematic reviews</w:t>
      </w:r>
      <w:r w:rsidR="00AB21E2">
        <w:fldChar w:fldCharType="begin">
          <w:fldData xml:space="preserve">PEVuZE5vdGU+PENpdGU+PEF1dGhvcj5KYXJkZTwvQXV0aG9yPjxZZWFyPjIwMTg8L1llYXI+PFJl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</w:fldData>
        </w:fldChar>
      </w:r>
      <w:r w:rsidR="002747EA">
        <w:instrText xml:space="preserve"> ADDIN EN.CITE </w:instrText>
      </w:r>
      <w:r w:rsidR="002747EA">
        <w:fldChar w:fldCharType="begin">
          <w:fldData xml:space="preserve">PEVuZE5vdGU+PENpdGU+PEF1dGhvcj5KYXJkZTwvQXV0aG9yPjxZZWFyPjIwMTg8L1llYXI+PFJl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</w:fldData>
        </w:fldChar>
      </w:r>
      <w:r w:rsidR="002747EA">
        <w:instrText xml:space="preserve"> ADDIN EN.CITE.DATA </w:instrText>
      </w:r>
      <w:r w:rsidR="002747EA">
        <w:fldChar w:fldCharType="end"/>
      </w:r>
      <w:r w:rsidR="00AB21E2">
        <w:fldChar w:fldCharType="separate"/>
      </w:r>
      <w:r w:rsidR="002747EA" w:rsidRPr="002747EA">
        <w:rPr>
          <w:noProof/>
          <w:vertAlign w:val="superscript"/>
        </w:rPr>
        <w:t>225-227</w:t>
      </w:r>
      <w:r w:rsidR="00AB21E2">
        <w:fldChar w:fldCharType="end"/>
      </w:r>
      <w:r w:rsidR="00F730C0">
        <w:t xml:space="preserve">, from which </w:t>
      </w:r>
      <w:r w:rsidR="00424D97">
        <w:t xml:space="preserve">study </w:t>
      </w:r>
      <w:r w:rsidR="00F730C0">
        <w:t xml:space="preserve">data </w:t>
      </w:r>
      <w:r w:rsidR="00424D97">
        <w:t xml:space="preserve">and risk of bias </w:t>
      </w:r>
      <w:r w:rsidR="00AB21E2">
        <w:t xml:space="preserve">assessment </w:t>
      </w:r>
      <w:r w:rsidR="00285C71">
        <w:t>were extracted for</w:t>
      </w:r>
      <w:r w:rsidR="00FD6130">
        <w:t xml:space="preserve"> </w:t>
      </w:r>
      <w:r w:rsidR="00B675A9">
        <w:t>15</w:t>
      </w:r>
      <w:r w:rsidR="00FD6130">
        <w:t xml:space="preserve"> RCTs</w:t>
      </w:r>
      <w:r w:rsidR="00AB21E2">
        <w:t>,</w:t>
      </w:r>
      <w:r>
        <w:t xml:space="preserve"> and </w:t>
      </w:r>
      <w:r w:rsidR="00B675A9">
        <w:t>10</w:t>
      </w:r>
      <w:r>
        <w:t xml:space="preserve"> RCTs</w:t>
      </w:r>
      <w:r w:rsidR="00AB21E2">
        <w:fldChar w:fldCharType="begin">
          <w:fldData xml:space="preserve">PEVuZE5vdGU+PENpdGU+PEF1dGhvcj5DYWxsYXdheTwvQXV0aG9yPjxZZWFyPjIwMTk8L1llYXI+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</w:fldData>
        </w:fldChar>
      </w:r>
      <w:r w:rsidR="002747EA">
        <w:instrText xml:space="preserve"> ADDIN EN.CITE </w:instrText>
      </w:r>
      <w:r w:rsidR="002747EA">
        <w:fldChar w:fldCharType="begin">
          <w:fldData xml:space="preserve">PEVuZE5vdGU+PENpdGU+PEF1dGhvcj5DYWxsYXdheTwvQXV0aG9yPjxZZWFyPjIwMTk8L1llYXI+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</w:fldData>
        </w:fldChar>
      </w:r>
      <w:r w:rsidR="002747EA">
        <w:instrText xml:space="preserve"> ADDIN EN.CITE.DATA </w:instrText>
      </w:r>
      <w:r w:rsidR="002747EA">
        <w:fldChar w:fldCharType="end"/>
      </w:r>
      <w:r w:rsidR="00AB21E2">
        <w:fldChar w:fldCharType="separate"/>
      </w:r>
      <w:r w:rsidR="002747EA" w:rsidRPr="002747EA">
        <w:rPr>
          <w:noProof/>
          <w:vertAlign w:val="superscript"/>
        </w:rPr>
        <w:t>228-237</w:t>
      </w:r>
      <w:r w:rsidR="00AB21E2">
        <w:fldChar w:fldCharType="end"/>
      </w:r>
      <w:r>
        <w:t xml:space="preserve"> published subsequent</w:t>
      </w:r>
      <w:r w:rsidR="00C370FB">
        <w:t>ly</w:t>
      </w:r>
      <w:r>
        <w:t xml:space="preserve"> to the reviews. </w:t>
      </w:r>
    </w:p>
    <w:p w14:paraId="46A4645B" w14:textId="0AF06C21" w:rsidR="00DF23E5" w:rsidRDefault="005B4719" w:rsidP="005B4719">
      <w:r>
        <w:t>The inclusion criteria differed between the systematic rev</w:t>
      </w:r>
      <w:r w:rsidR="00582145">
        <w:t>iews but results were consistent</w:t>
      </w:r>
      <w:r>
        <w:t xml:space="preserve"> in finding no clear difference in risk of preterm birth</w:t>
      </w:r>
      <w:r w:rsidR="00513E14">
        <w:t>,</w:t>
      </w:r>
      <w:r w:rsidR="00AB21E2">
        <w:fldChar w:fldCharType="begin">
          <w:fldData xml:space="preserve">PEVuZE5vdGU+PENpdGU+PEF1dGhvcj5HcmV2PC9BdXRob3I+PFllYXI+MjAxODwvWWVhcj48UmVj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</w:fldData>
        </w:fldChar>
      </w:r>
      <w:r w:rsidR="002747EA">
        <w:instrText xml:space="preserve"> ADDIN EN.CITE </w:instrText>
      </w:r>
      <w:r w:rsidR="002747EA">
        <w:fldChar w:fldCharType="begin">
          <w:fldData xml:space="preserve">PEVuZE5vdGU+PENpdGU+PEF1dGhvcj5HcmV2PC9BdXRob3I+PFllYXI+MjAxODwvWWVhcj48UmVj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</w:fldData>
        </w:fldChar>
      </w:r>
      <w:r w:rsidR="002747EA">
        <w:instrText xml:space="preserve"> ADDIN EN.CITE.DATA </w:instrText>
      </w:r>
      <w:r w:rsidR="002747EA">
        <w:fldChar w:fldCharType="end"/>
      </w:r>
      <w:r w:rsidR="00AB21E2">
        <w:fldChar w:fldCharType="separate"/>
      </w:r>
      <w:r w:rsidR="002747EA" w:rsidRPr="002747EA">
        <w:rPr>
          <w:noProof/>
          <w:vertAlign w:val="superscript"/>
        </w:rPr>
        <w:t>225-227</w:t>
      </w:r>
      <w:r w:rsidR="00AB21E2">
        <w:fldChar w:fldCharType="end"/>
      </w:r>
      <w:r w:rsidR="00513E14">
        <w:t xml:space="preserve"> caesarean section</w:t>
      </w:r>
      <w:r w:rsidR="00AB21E2">
        <w:fldChar w:fldCharType="begin">
          <w:fldData xml:space="preserve">PEVuZE5vdGU+PENpdGU+PEF1dGhvcj5KYXJkZTwvQXV0aG9yPjxZZWFyPjIwMTg8L1llYXI+PFJl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</w:fldData>
        </w:fldChar>
      </w:r>
      <w:r w:rsidR="002747EA">
        <w:instrText xml:space="preserve"> ADDIN EN.CITE </w:instrText>
      </w:r>
      <w:r w:rsidR="002747EA">
        <w:fldChar w:fldCharType="begin">
          <w:fldData xml:space="preserve">PEVuZE5vdGU+PENpdGU+PEF1dGhvcj5KYXJkZTwvQXV0aG9yPjxZZWFyPjIwMTg8L1llYXI+PFJl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</w:fldData>
        </w:fldChar>
      </w:r>
      <w:r w:rsidR="002747EA">
        <w:instrText xml:space="preserve"> ADDIN EN.CITE.DATA </w:instrText>
      </w:r>
      <w:r w:rsidR="002747EA">
        <w:fldChar w:fldCharType="end"/>
      </w:r>
      <w:r w:rsidR="00AB21E2">
        <w:fldChar w:fldCharType="separate"/>
      </w:r>
      <w:r w:rsidR="002747EA" w:rsidRPr="002747EA">
        <w:rPr>
          <w:noProof/>
          <w:vertAlign w:val="superscript"/>
        </w:rPr>
        <w:t>225,227</w:t>
      </w:r>
      <w:r w:rsidR="00AB21E2">
        <w:fldChar w:fldCharType="end"/>
      </w:r>
      <w:r w:rsidR="00513E14">
        <w:t xml:space="preserve"> </w:t>
      </w:r>
      <w:r w:rsidR="00C370FB">
        <w:t xml:space="preserve">or </w:t>
      </w:r>
      <w:r w:rsidR="00513E14">
        <w:t>macrosomia</w:t>
      </w:r>
      <w:r>
        <w:t>.</w:t>
      </w:r>
      <w:r w:rsidR="00AB21E2">
        <w:fldChar w:fldCharType="begin">
          <w:fldData xml:space="preserve">PEVuZE5vdGU+PENpdGU+PEF1dGhvcj5KYXJkZTwvQXV0aG9yPjxZZWFyPjIwMTg8L1llYXI+PFJl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</w:fldData>
        </w:fldChar>
      </w:r>
      <w:r w:rsidR="002747EA">
        <w:instrText xml:space="preserve"> ADDIN EN.CITE </w:instrText>
      </w:r>
      <w:r w:rsidR="002747EA">
        <w:fldChar w:fldCharType="begin">
          <w:fldData xml:space="preserve">PEVuZE5vdGU+PENpdGU+PEF1dGhvcj5KYXJkZTwvQXV0aG9yPjxZZWFyPjIwMTg8L1llYXI+PFJl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</w:fldData>
        </w:fldChar>
      </w:r>
      <w:r w:rsidR="002747EA">
        <w:instrText xml:space="preserve"> ADDIN EN.CITE.DATA </w:instrText>
      </w:r>
      <w:r w:rsidR="002747EA">
        <w:fldChar w:fldCharType="end"/>
      </w:r>
      <w:r w:rsidR="00AB21E2">
        <w:fldChar w:fldCharType="separate"/>
      </w:r>
      <w:r w:rsidR="002747EA" w:rsidRPr="002747EA">
        <w:rPr>
          <w:noProof/>
          <w:vertAlign w:val="superscript"/>
        </w:rPr>
        <w:t>225,227</w:t>
      </w:r>
      <w:r w:rsidR="00AB21E2">
        <w:fldChar w:fldCharType="end"/>
      </w:r>
      <w:r>
        <w:t xml:space="preserve"> </w:t>
      </w:r>
      <w:r w:rsidR="00513E14">
        <w:t>The two reviews that conducted a meta-analysis of risk of gestational diabetes were inconsistent (</w:t>
      </w:r>
      <w:r w:rsidR="00513E14" w:rsidRPr="00C370FB">
        <w:rPr>
          <w:sz w:val="16"/>
          <w:szCs w:val="16"/>
        </w:rPr>
        <w:t xml:space="preserve">RR 0.52; 95%CI 0.34 to 0.80; 3 </w:t>
      </w:r>
      <w:r w:rsidR="00C370FB">
        <w:rPr>
          <w:sz w:val="16"/>
          <w:szCs w:val="16"/>
        </w:rPr>
        <w:t>RCT</w:t>
      </w:r>
      <w:r w:rsidR="00513E14" w:rsidRPr="00C370FB">
        <w:rPr>
          <w:sz w:val="16"/>
          <w:szCs w:val="16"/>
        </w:rPr>
        <w:t>s</w:t>
      </w:r>
      <w:r w:rsidR="00AB21E2">
        <w:fldChar w:fldCharType="begin">
          <w:fldData xml:space="preserve">PEVuZE5vdGU+PENpdGU+PEF1dGhvcj5IYW48L0F1dGhvcj48WWVhcj4yMDE5PC9ZZWFyPjxSZWNO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</w:fldData>
        </w:fldChar>
      </w:r>
      <w:r w:rsidR="002747EA">
        <w:instrText xml:space="preserve"> ADDIN EN.CITE </w:instrText>
      </w:r>
      <w:r w:rsidR="002747EA">
        <w:fldChar w:fldCharType="begin">
          <w:fldData xml:space="preserve">PEVuZE5vdGU+PENpdGU+PEF1dGhvcj5IYW48L0F1dGhvcj48WWVhcj4yMDE5PC9ZZWFyPjxSZWNO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</w:fldData>
        </w:fldChar>
      </w:r>
      <w:r w:rsidR="002747EA">
        <w:instrText xml:space="preserve"> ADDIN EN.CITE.DATA </w:instrText>
      </w:r>
      <w:r w:rsidR="002747EA">
        <w:fldChar w:fldCharType="end"/>
      </w:r>
      <w:r w:rsidR="00AB21E2">
        <w:fldChar w:fldCharType="separate"/>
      </w:r>
      <w:r w:rsidR="002747EA" w:rsidRPr="002747EA">
        <w:rPr>
          <w:noProof/>
          <w:vertAlign w:val="superscript"/>
        </w:rPr>
        <w:t>227</w:t>
      </w:r>
      <w:r w:rsidR="00AB21E2">
        <w:fldChar w:fldCharType="end"/>
      </w:r>
      <w:r w:rsidR="00513E14">
        <w:t xml:space="preserve"> </w:t>
      </w:r>
      <w:r w:rsidR="00513E14" w:rsidRPr="00C370FB">
        <w:rPr>
          <w:sz w:val="16"/>
          <w:szCs w:val="16"/>
        </w:rPr>
        <w:t>versus RR 1.25; 95%CI 0.61 to 2.56; 388; 3 RCTs</w:t>
      </w:r>
      <w:r w:rsidR="00AB21E2">
        <w:fldChar w:fldCharType="begin">
          <w:fldData xml:space="preserve">PEVuZE5vdGU+PENpdGU+PEF1dGhvcj5KYXJkZTwvQXV0aG9yPjxZZWFyPjIwMTg8L1llYXI+PFJl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=
</w:fldData>
        </w:fldChar>
      </w:r>
      <w:r w:rsidR="002747EA">
        <w:instrText xml:space="preserve"> ADDIN EN.CITE </w:instrText>
      </w:r>
      <w:r w:rsidR="002747EA">
        <w:fldChar w:fldCharType="begin">
          <w:fldData xml:space="preserve">PEVuZE5vdGU+PENpdGU+PEF1dGhvcj5KYXJkZTwvQXV0aG9yPjxZZWFyPjIwMTg8L1llYXI+PFJl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=
</w:fldData>
        </w:fldChar>
      </w:r>
      <w:r w:rsidR="002747EA">
        <w:instrText xml:space="preserve"> ADDIN EN.CITE.DATA </w:instrText>
      </w:r>
      <w:r w:rsidR="002747EA">
        <w:fldChar w:fldCharType="end"/>
      </w:r>
      <w:r w:rsidR="00AB21E2">
        <w:fldChar w:fldCharType="separate"/>
      </w:r>
      <w:r w:rsidR="002747EA" w:rsidRPr="002747EA">
        <w:rPr>
          <w:noProof/>
          <w:vertAlign w:val="superscript"/>
        </w:rPr>
        <w:t>225</w:t>
      </w:r>
      <w:r w:rsidR="00AB21E2">
        <w:fldChar w:fldCharType="end"/>
      </w:r>
      <w:r w:rsidR="00513E14">
        <w:t>).</w:t>
      </w:r>
      <w:r w:rsidR="00102383">
        <w:t xml:space="preserve"> One review found no clear difference in infant mortality.</w:t>
      </w:r>
      <w:r w:rsidR="00AB21E2">
        <w:fldChar w:fldCharType="begin"/>
      </w:r>
      <w:r w:rsidR="002747EA">
        <w:instrText xml:space="preserve"> ADDIN EN.CITE &lt;EndNote&gt;&lt;Cite&gt;&lt;Author&gt;Grev&lt;/Author&gt;&lt;Year&gt;2018&lt;/Year&gt;&lt;RecNum&gt;1654&lt;/RecNum&gt;&lt;DisplayText&gt;&lt;style face="superscript" font="Trebuchet MS" size="9"&gt;226&lt;/style&gt;&lt;/DisplayText&gt;&lt;record&gt;&lt;rec-number&gt;1654&lt;/rec-number&gt;&lt;foreign-keys&gt;&lt;key app="EN" db-id="exvasrfx2dtraoesasxp2szsxa2df502592x" timestamp="1581312734"&gt;1654&lt;/key&gt;&lt;key app="ENWeb" db-id=""&gt;0&lt;/key&gt;&lt;/foreign-keys&gt;&lt;ref-type name="Journal Article"&gt;17&lt;/ref-type&gt;&lt;contributors&gt;&lt;authors&gt;&lt;author&gt;Grev, J.&lt;/author&gt;&lt;author&gt;Berg, M.&lt;/author&gt;&lt;author&gt;Soll, R.&lt;/author&gt;&lt;/authors&gt;&lt;/contributors&gt;&lt;auth-address&gt;University of Vermont Medical Center, Burlington VT, USA.&lt;/auth-address&gt;&lt;titles&gt;&lt;title&gt;Maternal probiotic supplementation for prevention of morbidity and mortality in preterm infants&lt;/title&gt;&lt;secondary-title&gt;Cochrane Database Syst Rev&lt;/secondary-title&gt;&lt;/titles&gt;&lt;periodical&gt;&lt;full-title&gt;Cochrane Database Syst Rev&lt;/full-title&gt;&lt;/periodical&gt;&lt;pages&gt;CD012519&lt;/pages&gt;&lt;volume&gt;12&lt;/volume&gt;&lt;edition&gt;2018/12/15&lt;/edition&gt;&lt;keywords&gt;&lt;keyword&gt;Administration, Oral&lt;/keyword&gt;&lt;keyword&gt;Enterocolitis, Necrotizing/*prevention &amp;amp; control&lt;/keyword&gt;&lt;keyword&gt;Gastrointestinal Microbiome&lt;/keyword&gt;&lt;keyword&gt;Humans&lt;/keyword&gt;&lt;keyword&gt;Infant&lt;/keyword&gt;&lt;keyword&gt;Infant Mortality&lt;/keyword&gt;&lt;keyword&gt;Infant, Newborn&lt;/keyword&gt;&lt;keyword&gt;*Infant, Premature&lt;/keyword&gt;&lt;keyword&gt;Infant, Premature, Diseases/*prevention &amp;amp; control&lt;/keyword&gt;&lt;keyword&gt;Inflammation&lt;/keyword&gt;&lt;keyword&gt;Morbidity&lt;/keyword&gt;&lt;keyword&gt;*Mothers&lt;/keyword&gt;&lt;keyword&gt;Prenatal Care&lt;/keyword&gt;&lt;keyword&gt;Probiotics/*administration &amp;amp; dosage&lt;/keyword&gt;&lt;keyword&gt;Randomized Controlled Trials as Topic&lt;/keyword&gt;&lt;/keywords&gt;&lt;dates&gt;&lt;year&gt;2018&lt;/year&gt;&lt;pub-dates&gt;&lt;date&gt;Dec 12&lt;/date&gt;&lt;/pub-dates&gt;&lt;/dates&gt;&lt;isbn&gt;1469-493X (Electronic)&amp;#xD;1361-6137 (Linking)&lt;/isbn&gt;&lt;accession-num&gt;30548483&lt;/accession-num&gt;&lt;urls&gt;&lt;related-urls&gt;&lt;url&gt;https://www.ncbi.nlm.nih.gov/pubmed/30548483&lt;/url&gt;&lt;/related-urls&gt;&lt;/urls&gt;&lt;custom2&gt;PMC6516999&lt;/custom2&gt;&lt;electronic-resource-num&gt;10.1002/14651858.CD012519.pub2&lt;/electronic-resource-num&gt;&lt;/record&gt;&lt;/Cite&gt;&lt;/EndNote&gt;</w:instrText>
      </w:r>
      <w:r w:rsidR="00AB21E2">
        <w:fldChar w:fldCharType="separate"/>
      </w:r>
      <w:r w:rsidR="002747EA" w:rsidRPr="002747EA">
        <w:rPr>
          <w:noProof/>
          <w:vertAlign w:val="superscript"/>
        </w:rPr>
        <w:t>226</w:t>
      </w:r>
      <w:r w:rsidR="00AB21E2">
        <w:fldChar w:fldCharType="end"/>
      </w:r>
      <w:r w:rsidR="00102383">
        <w:t xml:space="preserve"> Another found no clear difference in risk of gestational hypertension, </w:t>
      </w:r>
      <w:r w:rsidR="008F2A78">
        <w:t>small for gestational age or</w:t>
      </w:r>
      <w:r w:rsidR="00102383">
        <w:t xml:space="preserve"> large for gestational age.</w:t>
      </w:r>
      <w:r w:rsidR="00AB21E2">
        <w:fldChar w:fldCharType="begin">
          <w:fldData xml:space="preserve">PEVuZE5vdGU+PENpdGU+PEF1dGhvcj5KYXJkZTwvQXV0aG9yPjxZZWFyPjIwMTg8L1llYXI+PFJl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=
</w:fldData>
        </w:fldChar>
      </w:r>
      <w:r w:rsidR="002747EA">
        <w:instrText xml:space="preserve"> ADDIN EN.CITE </w:instrText>
      </w:r>
      <w:r w:rsidR="002747EA">
        <w:fldChar w:fldCharType="begin">
          <w:fldData xml:space="preserve">PEVuZE5vdGU+PENpdGU+PEF1dGhvcj5KYXJkZTwvQXV0aG9yPjxZZWFyPjIwMTg8L1llYXI+PFJl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=
</w:fldData>
        </w:fldChar>
      </w:r>
      <w:r w:rsidR="002747EA">
        <w:instrText xml:space="preserve"> ADDIN EN.CITE.DATA </w:instrText>
      </w:r>
      <w:r w:rsidR="002747EA">
        <w:fldChar w:fldCharType="end"/>
      </w:r>
      <w:r w:rsidR="00AB21E2">
        <w:fldChar w:fldCharType="separate"/>
      </w:r>
      <w:r w:rsidR="002747EA" w:rsidRPr="002747EA">
        <w:rPr>
          <w:noProof/>
          <w:vertAlign w:val="superscript"/>
        </w:rPr>
        <w:t>225</w:t>
      </w:r>
      <w:r w:rsidR="00AB21E2">
        <w:fldChar w:fldCharType="end"/>
      </w:r>
    </w:p>
    <w:p w14:paraId="039D3469" w14:textId="73EAF4BE" w:rsidR="00D76EA6" w:rsidRDefault="005864DA" w:rsidP="005B4719">
      <w:r>
        <w:t>T</w:t>
      </w:r>
      <w:r w:rsidR="005B4719">
        <w:t>his meta-analysis</w:t>
      </w:r>
      <w:r>
        <w:t xml:space="preserve"> includes</w:t>
      </w:r>
      <w:r w:rsidR="005B4719">
        <w:t xml:space="preserve"> RCTs that compared probio</w:t>
      </w:r>
      <w:r w:rsidR="00DF23E5">
        <w:t xml:space="preserve">tics </w:t>
      </w:r>
      <w:r w:rsidR="00C56E2C">
        <w:t xml:space="preserve">during pregnancy </w:t>
      </w:r>
      <w:r w:rsidR="00DF23E5">
        <w:t>with placebo</w:t>
      </w:r>
      <w:r w:rsidR="00446960">
        <w:t xml:space="preserve"> or no intervention</w:t>
      </w:r>
      <w:r w:rsidR="00A71BDF">
        <w:t xml:space="preserve">. </w:t>
      </w:r>
      <w:r w:rsidR="00D76EA6">
        <w:t>The study populations were heterogeneous and included healthy pregnant women,</w:t>
      </w:r>
      <w:r w:rsidR="00AB21E2">
        <w:fldChar w:fldCharType="begin">
          <w:fldData xml:space="preserve">PEVuZE5vdGU+PENpdGU+PEF1dGhvcj5TaGFycGU8L0F1dGhvcj48WWVhcj4yMDE5PC9ZZWFyPjxS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</w:fldData>
        </w:fldChar>
      </w:r>
      <w:r w:rsidR="002747EA">
        <w:instrText xml:space="preserve"> ADDIN EN.CITE </w:instrText>
      </w:r>
      <w:r w:rsidR="002747EA">
        <w:fldChar w:fldCharType="begin">
          <w:fldData xml:space="preserve">PEVuZE5vdGU+PENpdGU+PEF1dGhvcj5TaGFycGU8L0F1dGhvcj48WWVhcj4yMDE5PC9ZZWFyPjxS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</w:fldData>
        </w:fldChar>
      </w:r>
      <w:r w:rsidR="002747EA">
        <w:instrText xml:space="preserve"> ADDIN EN.CITE.DATA </w:instrText>
      </w:r>
      <w:r w:rsidR="002747EA">
        <w:fldChar w:fldCharType="end"/>
      </w:r>
      <w:r w:rsidR="00AB21E2">
        <w:fldChar w:fldCharType="separate"/>
      </w:r>
      <w:r w:rsidR="002747EA" w:rsidRPr="002747EA">
        <w:rPr>
          <w:noProof/>
          <w:vertAlign w:val="superscript"/>
        </w:rPr>
        <w:t>229,231,233,234,238-240</w:t>
      </w:r>
      <w:r w:rsidR="00AB21E2">
        <w:fldChar w:fldCharType="end"/>
      </w:r>
      <w:r w:rsidR="00D76EA6">
        <w:t xml:space="preserve"> women with gestational diabetes,</w:t>
      </w:r>
      <w:r w:rsidR="00AB21E2">
        <w:fldChar w:fldCharType="begin">
          <w:fldData xml:space="preserve">PEVuZE5vdGU+PENpdGU+PEF1dGhvcj5MaW5kc2F5PC9BdXRob3I+PFllYXI+MjAxNTwvWWVhcj48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</w:fldData>
        </w:fldChar>
      </w:r>
      <w:r w:rsidR="002747EA">
        <w:instrText xml:space="preserve"> ADDIN EN.CITE </w:instrText>
      </w:r>
      <w:r w:rsidR="002747EA">
        <w:fldChar w:fldCharType="begin">
          <w:fldData xml:space="preserve">PEVuZE5vdGU+PENpdGU+PEF1dGhvcj5MaW5kc2F5PC9BdXRob3I+PFllYXI+MjAxNTwvWWVhcj48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</w:fldData>
        </w:fldChar>
      </w:r>
      <w:r w:rsidR="002747EA">
        <w:instrText xml:space="preserve"> ADDIN EN.CITE.DATA </w:instrText>
      </w:r>
      <w:r w:rsidR="002747EA">
        <w:fldChar w:fldCharType="end"/>
      </w:r>
      <w:r w:rsidR="00AB21E2">
        <w:fldChar w:fldCharType="separate"/>
      </w:r>
      <w:r w:rsidR="002747EA" w:rsidRPr="002747EA">
        <w:rPr>
          <w:noProof/>
          <w:vertAlign w:val="superscript"/>
        </w:rPr>
        <w:t>241-245</w:t>
      </w:r>
      <w:r w:rsidR="00AB21E2">
        <w:fldChar w:fldCharType="end"/>
      </w:r>
      <w:r w:rsidR="00D76EA6">
        <w:t xml:space="preserve"> women who were overweight or obese,</w:t>
      </w:r>
      <w:r w:rsidR="00AB21E2">
        <w:fldChar w:fldCharType="begin">
          <w:fldData xml:space="preserve">PEVuZE5vdGU+PENpdGU+PEF1dGhvcj5Pa2VzZW5lLUdhZmE8L0F1dGhvcj48WWVhcj4yMDE5PC9Z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=
</w:fldData>
        </w:fldChar>
      </w:r>
      <w:r w:rsidR="002747EA">
        <w:instrText xml:space="preserve"> ADDIN EN.CITE </w:instrText>
      </w:r>
      <w:r w:rsidR="002747EA">
        <w:fldChar w:fldCharType="begin">
          <w:fldData xml:space="preserve">PEVuZE5vdGU+PENpdGU+PEF1dGhvcj5Pa2VzZW5lLUdhZmE8L0F1dGhvcj48WWVhcj4yMDE5PC9Z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=
</w:fldData>
        </w:fldChar>
      </w:r>
      <w:r w:rsidR="002747EA">
        <w:instrText xml:space="preserve"> ADDIN EN.CITE.DATA </w:instrText>
      </w:r>
      <w:r w:rsidR="002747EA">
        <w:fldChar w:fldCharType="end"/>
      </w:r>
      <w:r w:rsidR="00AB21E2">
        <w:fldChar w:fldCharType="separate"/>
      </w:r>
      <w:r w:rsidR="002747EA" w:rsidRPr="002747EA">
        <w:rPr>
          <w:noProof/>
          <w:vertAlign w:val="superscript"/>
        </w:rPr>
        <w:t>228,232,236</w:t>
      </w:r>
      <w:r w:rsidR="00AB21E2">
        <w:fldChar w:fldCharType="end"/>
      </w:r>
      <w:r w:rsidR="00D76EA6">
        <w:t xml:space="preserve"> women colonised with Group B streptococcus,</w:t>
      </w:r>
      <w:r w:rsidR="00AB21E2">
        <w:fldChar w:fldCharType="begin">
          <w:fldData xml:space="preserve">PEVuZE5vdGU+PENpdGU+PEF1dGhvcj5IbzwvQXV0aG9yPjxZZWFyPjIwMTY8L1llYXI+PFJlY051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</w:fldData>
        </w:fldChar>
      </w:r>
      <w:r w:rsidR="002747EA">
        <w:instrText xml:space="preserve"> ADDIN EN.CITE </w:instrText>
      </w:r>
      <w:r w:rsidR="002747EA">
        <w:fldChar w:fldCharType="begin">
          <w:fldData xml:space="preserve">PEVuZE5vdGU+PENpdGU+PEF1dGhvcj5IbzwvQXV0aG9yPjxZZWFyPjIwMTY8L1llYXI+PFJlY051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</w:fldData>
        </w:fldChar>
      </w:r>
      <w:r w:rsidR="002747EA">
        <w:instrText xml:space="preserve"> ADDIN EN.CITE.DATA </w:instrText>
      </w:r>
      <w:r w:rsidR="002747EA">
        <w:fldChar w:fldCharType="end"/>
      </w:r>
      <w:r w:rsidR="00AB21E2">
        <w:fldChar w:fldCharType="separate"/>
      </w:r>
      <w:r w:rsidR="002747EA" w:rsidRPr="002747EA">
        <w:rPr>
          <w:noProof/>
          <w:vertAlign w:val="superscript"/>
        </w:rPr>
        <w:t>230,235</w:t>
      </w:r>
      <w:r w:rsidR="00AB21E2">
        <w:fldChar w:fldCharType="end"/>
      </w:r>
      <w:r w:rsidR="00D76EA6">
        <w:t xml:space="preserve"> and women with a fetus at risk of allergies.</w:t>
      </w:r>
      <w:r w:rsidR="00AB21E2">
        <w:fldChar w:fldCharType="begin">
          <w:fldData xml:space="preserve">PEVuZE5vdGU+PENpdGU+PEF1dGhvcj5BYnJhaGFtc3NvbjwvQXV0aG9yPjxZZWFyPjIwMDc8L1ll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=
</w:fldData>
        </w:fldChar>
      </w:r>
      <w:r w:rsidR="002747EA">
        <w:instrText xml:space="preserve"> ADDIN EN.CITE </w:instrText>
      </w:r>
      <w:r w:rsidR="002747EA">
        <w:fldChar w:fldCharType="begin">
          <w:fldData xml:space="preserve">PEVuZE5vdGU+PENpdGU+PEF1dGhvcj5BYnJhaGFtc3NvbjwvQXV0aG9yPjxZZWFyPjIwMDc8L1ll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=
</w:fldData>
        </w:fldChar>
      </w:r>
      <w:r w:rsidR="002747EA">
        <w:instrText xml:space="preserve"> ADDIN EN.CITE.DATA </w:instrText>
      </w:r>
      <w:r w:rsidR="002747EA">
        <w:fldChar w:fldCharType="end"/>
      </w:r>
      <w:r w:rsidR="00AB21E2">
        <w:fldChar w:fldCharType="separate"/>
      </w:r>
      <w:r w:rsidR="002747EA" w:rsidRPr="002747EA">
        <w:rPr>
          <w:noProof/>
          <w:vertAlign w:val="superscript"/>
        </w:rPr>
        <w:t>237,246-251</w:t>
      </w:r>
      <w:r w:rsidR="00AB21E2">
        <w:fldChar w:fldCharType="end"/>
      </w:r>
      <w:r w:rsidR="00D76EA6">
        <w:t xml:space="preserve"> </w:t>
      </w:r>
    </w:p>
    <w:p w14:paraId="0C43D4DB" w14:textId="174A5EE5" w:rsidR="00AB21E2" w:rsidRDefault="00AB21E2" w:rsidP="005B4719">
      <w:r>
        <w:t>The type(s) of probiotic given in the studies also varied, as did the timing and duration of the intervention, with duration varying from 4 to 31 weeks.</w:t>
      </w:r>
    </w:p>
    <w:p w14:paraId="555BC93B" w14:textId="74F3F84D" w:rsidR="00855446" w:rsidRDefault="00B16E31" w:rsidP="005B4719">
      <w:r>
        <w:t>The studies were carried out in Australia (</w:t>
      </w:r>
      <w:r w:rsidRPr="00D676D7">
        <w:rPr>
          <w:sz w:val="16"/>
          <w:szCs w:val="16"/>
        </w:rPr>
        <w:t>n=</w:t>
      </w:r>
      <w:r w:rsidR="00446960">
        <w:rPr>
          <w:sz w:val="16"/>
          <w:szCs w:val="16"/>
        </w:rPr>
        <w:t>3</w:t>
      </w:r>
      <w:r>
        <w:t>),</w:t>
      </w:r>
      <w:r w:rsidR="00AB21E2">
        <w:fldChar w:fldCharType="begin">
          <w:fldData xml:space="preserve">PEVuZE5vdGU+PENpdGU+PEF1dGhvcj5Cb3lsZTwvQXV0aG9yPjxZZWFyPjIwMTE8L1llYXI+PFJl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</w:fldData>
        </w:fldChar>
      </w:r>
      <w:r w:rsidR="002747EA">
        <w:instrText xml:space="preserve"> ADDIN EN.CITE </w:instrText>
      </w:r>
      <w:r w:rsidR="002747EA">
        <w:fldChar w:fldCharType="begin">
          <w:fldData xml:space="preserve">PEVuZE5vdGU+PENpdGU+PEF1dGhvcj5Cb3lsZTwvQXV0aG9yPjxZZWFyPjIwMTE8L1llYXI+PFJl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</w:fldData>
        </w:fldChar>
      </w:r>
      <w:r w:rsidR="002747EA">
        <w:instrText xml:space="preserve"> ADDIN EN.CITE.DATA </w:instrText>
      </w:r>
      <w:r w:rsidR="002747EA">
        <w:fldChar w:fldCharType="end"/>
      </w:r>
      <w:r w:rsidR="00AB21E2">
        <w:fldChar w:fldCharType="separate"/>
      </w:r>
      <w:r w:rsidR="002747EA" w:rsidRPr="002747EA">
        <w:rPr>
          <w:noProof/>
          <w:vertAlign w:val="superscript"/>
        </w:rPr>
        <w:t>228,235,247</w:t>
      </w:r>
      <w:r w:rsidR="00AB21E2">
        <w:fldChar w:fldCharType="end"/>
      </w:r>
      <w:r>
        <w:t xml:space="preserve"> Brazil (</w:t>
      </w:r>
      <w:r w:rsidRPr="00D676D7">
        <w:rPr>
          <w:sz w:val="16"/>
          <w:szCs w:val="16"/>
        </w:rPr>
        <w:t>n=1</w:t>
      </w:r>
      <w:r>
        <w:t>),</w:t>
      </w:r>
      <w:r w:rsidR="00AB21E2">
        <w:fldChar w:fldCharType="begin"/>
      </w:r>
      <w:r w:rsidR="002747EA">
        <w:instrText xml:space="preserve"> ADDIN EN.CITE &lt;EndNote&gt;&lt;Cite&gt;&lt;Author&gt;Krauss-Silva&lt;/Author&gt;&lt;Year&gt;2011&lt;/Year&gt;&lt;RecNum&gt;1691&lt;/RecNum&gt;&lt;DisplayText&gt;&lt;style face="superscript" font="Trebuchet MS" size="9"&gt;239&lt;/style&gt;&lt;/DisplayText&gt;&lt;record&gt;&lt;rec-number&gt;1691&lt;/rec-number&gt;&lt;foreign-keys&gt;&lt;key app="EN" db-id="exvasrfx2dtraoesasxp2szsxa2df502592x" timestamp="1581832076"&gt;1691&lt;/key&gt;&lt;/foreign-keys&gt;&lt;ref-type name="Journal Article"&gt;17&lt;/ref-type&gt;&lt;contributors&gt;&lt;authors&gt;&lt;author&gt;Krauss-Silva, L.&lt;/author&gt;&lt;author&gt;Moreira, M. E.&lt;/author&gt;&lt;author&gt;Alves, M. B.&lt;/author&gt;&lt;author&gt;Braga, A.&lt;/author&gt;&lt;author&gt;Camacho, K. G.&lt;/author&gt;&lt;author&gt;Batista, M. R.&lt;/author&gt;&lt;author&gt;Almada-Horta, A.&lt;/author&gt;&lt;author&gt;Rebello, M. R.&lt;/author&gt;&lt;author&gt;Guerra, F.&lt;/author&gt;&lt;/authors&gt;&lt;/contributors&gt;&lt;auth-address&gt;Health Technology Assessment Unit, National School of Public Health, Oswaldo Cruz Foundation, Brazilian Health Ministry, Rio de Janeiro, Brazil. leticiak@ensp.fiocruz.br&lt;/auth-address&gt;&lt;titles&gt;&lt;title&gt;A randomised controlled trial of probiotics for the prevention of spontaneous preterm delivery associated with bacterial vaginosis: preliminary results&lt;/title&gt;&lt;secondary-title&gt;Trials&lt;/secondary-title&gt;&lt;/titles&gt;&lt;periodical&gt;&lt;full-title&gt;Trials&lt;/full-title&gt;&lt;/periodical&gt;&lt;pages&gt;239&lt;/pages&gt;&lt;volume&gt;12&lt;/volume&gt;&lt;edition&gt;2011/11/09&lt;/edition&gt;&lt;keywords&gt;&lt;keyword&gt;Female&lt;/keyword&gt;&lt;keyword&gt;Humans&lt;/keyword&gt;&lt;keyword&gt;Infant, Newborn&lt;/keyword&gt;&lt;keyword&gt;Pregnancy&lt;/keyword&gt;&lt;keyword&gt;Premature Birth/*prevention &amp;amp; control&lt;/keyword&gt;&lt;keyword&gt;Probiotics/*therapeutic use&lt;/keyword&gt;&lt;keyword&gt;Vaginosis, Bacterial/*drug therapy&lt;/keyword&gt;&lt;/keywords&gt;&lt;dates&gt;&lt;year&gt;2011&lt;/year&gt;&lt;pub-dates&gt;&lt;date&gt;Nov 8&lt;/date&gt;&lt;/pub-dates&gt;&lt;/dates&gt;&lt;isbn&gt;1745-6215 (Electronic)&amp;#xD;1745-6215 (Linking)&lt;/isbn&gt;&lt;accession-num&gt;22059409&lt;/accession-num&gt;&lt;urls&gt;&lt;related-urls&gt;&lt;url&gt;https://www.ncbi.nlm.nih.gov/pubmed/22059409&lt;/url&gt;&lt;/related-urls&gt;&lt;/urls&gt;&lt;custom2&gt;PMC3264514&lt;/custom2&gt;&lt;electronic-resource-num&gt;10.1186/1745-6215-12-239&lt;/electronic-resource-num&gt;&lt;/record&gt;&lt;/Cite&gt;&lt;/EndNote&gt;</w:instrText>
      </w:r>
      <w:r w:rsidR="00AB21E2">
        <w:fldChar w:fldCharType="separate"/>
      </w:r>
      <w:r w:rsidR="002747EA" w:rsidRPr="002747EA">
        <w:rPr>
          <w:noProof/>
          <w:vertAlign w:val="superscript"/>
        </w:rPr>
        <w:t>239</w:t>
      </w:r>
      <w:r w:rsidR="00AB21E2">
        <w:fldChar w:fldCharType="end"/>
      </w:r>
      <w:r>
        <w:t xml:space="preserve"> Canada (</w:t>
      </w:r>
      <w:r w:rsidRPr="00D676D7">
        <w:rPr>
          <w:sz w:val="16"/>
          <w:szCs w:val="16"/>
        </w:rPr>
        <w:t>n=1</w:t>
      </w:r>
      <w:r>
        <w:t>),</w:t>
      </w:r>
      <w:r w:rsidR="00AB21E2">
        <w:fldChar w:fldCharType="begin"/>
      </w:r>
      <w:r w:rsidR="002747EA">
        <w:instrText xml:space="preserve"> ADDIN EN.CITE &lt;EndNote&gt;&lt;Cite&gt;&lt;Author&gt;Sharpe&lt;/Author&gt;&lt;Year&gt;2019&lt;/Year&gt;&lt;RecNum&gt;1670&lt;/RecNum&gt;&lt;DisplayText&gt;&lt;style face="superscript" font="Trebuchet MS" size="9"&gt;234&lt;/style&gt;&lt;/DisplayText&gt;&lt;record&gt;&lt;rec-number&gt;1670&lt;/rec-number&gt;&lt;foreign-keys&gt;&lt;key app="EN" db-id="exvasrfx2dtraoesasxp2szsxa2df502592x" timestamp="1581312847"&gt;1670&lt;/key&gt;&lt;key app="ENWeb" db-id=""&gt;0&lt;/key&gt;&lt;/foreign-keys&gt;&lt;ref-type name="Journal Article"&gt;17&lt;/ref-type&gt;&lt;contributors&gt;&lt;authors&gt;&lt;author&gt;Sharpe, M.&lt;/author&gt;&lt;author&gt;Shah, V.&lt;/author&gt;&lt;author&gt;Freire-Lizama, T.&lt;/author&gt;&lt;author&gt;Cates, E. C.&lt;/author&gt;&lt;author&gt;McGrath, K.&lt;/author&gt;&lt;author&gt;David, I.&lt;/author&gt;&lt;author&gt;Cowan, S.&lt;/author&gt;&lt;author&gt;Letkeman, J.&lt;/author&gt;&lt;author&gt;Stewart-Wilson, E.&lt;/author&gt;&lt;/authors&gt;&lt;/contributors&gt;&lt;auth-address&gt;a Midwifery Education Program, Ryerson University , Toronto , Canada.&amp;#xD;b Department of Pediatrics, Mount Sinai Hospital , Toronto , Canada.&amp;#xD;c Department of Obstetrics and Gynecology, St. Michael&amp;apos;s Hospital , Toronto , Canada.&amp;#xD;d Department of Psychology, Ryerson University , Toronto , Canada.&lt;/auth-address&gt;&lt;titles&gt;&lt;title&gt;Effectiveness of oral intake of Lactobacillus rhamnosus GR-1 and Lactobacillus reuteri RC-14 on Group B Streptococcus colonization during pregnancy: a midwifery-led double-blind randomized controlled pilot trial&lt;/title&gt;&lt;secondary-title&gt;J Matern Fetal Neonatal Med&lt;/secondary-title&gt;&lt;/titles&gt;&lt;periodical&gt;&lt;full-title&gt;J Matern Fetal Neonatal Med&lt;/full-title&gt;&lt;/periodical&gt;&lt;pages&gt;1-8&lt;/pages&gt;&lt;edition&gt;2019/08/01&lt;/edition&gt;&lt;keywords&gt;&lt;keyword&gt;Clinical trial&lt;/keyword&gt;&lt;keyword&gt;group B Streptococcus&lt;/keyword&gt;&lt;keyword&gt;midwifery&lt;/keyword&gt;&lt;keyword&gt;pregnancy&lt;/keyword&gt;&lt;keyword&gt;probiotics&lt;/keyword&gt;&lt;/keywords&gt;&lt;dates&gt;&lt;year&gt;2019&lt;/year&gt;&lt;pub-dates&gt;&lt;date&gt;Aug 13&lt;/date&gt;&lt;/pub-dates&gt;&lt;/dates&gt;&lt;isbn&gt;1476-4954 (Electronic)&amp;#xD;1476-4954 (Linking)&lt;/isbn&gt;&lt;accession-num&gt;31362572&lt;/accession-num&gt;&lt;urls&gt;&lt;related-urls&gt;&lt;url&gt;https://www.ncbi.nlm.nih.gov/pubmed/31362572&lt;/url&gt;&lt;/related-urls&gt;&lt;/urls&gt;&lt;electronic-resource-num&gt;10.1080/14767058.2019.1650907&lt;/electronic-resource-num&gt;&lt;/record&gt;&lt;/Cite&gt;&lt;/EndNote&gt;</w:instrText>
      </w:r>
      <w:r w:rsidR="00AB21E2">
        <w:fldChar w:fldCharType="separate"/>
      </w:r>
      <w:r w:rsidR="002747EA" w:rsidRPr="002747EA">
        <w:rPr>
          <w:noProof/>
          <w:vertAlign w:val="superscript"/>
        </w:rPr>
        <w:t>234</w:t>
      </w:r>
      <w:r w:rsidR="00AB21E2">
        <w:fldChar w:fldCharType="end"/>
      </w:r>
      <w:r>
        <w:t xml:space="preserve"> Finland (</w:t>
      </w:r>
      <w:r w:rsidRPr="00D676D7">
        <w:rPr>
          <w:sz w:val="16"/>
          <w:szCs w:val="16"/>
        </w:rPr>
        <w:t>n=4</w:t>
      </w:r>
      <w:r>
        <w:t>),</w:t>
      </w:r>
      <w:r w:rsidR="00AB21E2">
        <w:fldChar w:fldCharType="begin">
          <w:fldData xml:space="preserve">PEVuZE5vdGU+PENpdGU+PEF1dGhvcj5LYWxsaW9tYWtpPC9BdXRob3I+PFllYXI+MjAwMTwvWWVh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</w:fldData>
        </w:fldChar>
      </w:r>
      <w:r w:rsidR="002747EA">
        <w:instrText xml:space="preserve"> ADDIN EN.CITE </w:instrText>
      </w:r>
      <w:r w:rsidR="002747EA">
        <w:fldChar w:fldCharType="begin">
          <w:fldData xml:space="preserve">PEVuZE5vdGU+PENpdGU+PEF1dGhvcj5LYWxsaW9tYWtpPC9BdXRob3I+PFllYXI+MjAwMTwvWWVh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</w:fldData>
        </w:fldChar>
      </w:r>
      <w:r w:rsidR="002747EA">
        <w:instrText xml:space="preserve"> ADDIN EN.CITE.DATA </w:instrText>
      </w:r>
      <w:r w:rsidR="002747EA">
        <w:fldChar w:fldCharType="end"/>
      </w:r>
      <w:r w:rsidR="00AB21E2">
        <w:fldChar w:fldCharType="separate"/>
      </w:r>
      <w:r w:rsidR="002747EA" w:rsidRPr="002747EA">
        <w:rPr>
          <w:noProof/>
          <w:vertAlign w:val="superscript"/>
        </w:rPr>
        <w:t>233,240,248,251</w:t>
      </w:r>
      <w:r w:rsidR="00AB21E2">
        <w:fldChar w:fldCharType="end"/>
      </w:r>
      <w:r>
        <w:t xml:space="preserve"> Germany (</w:t>
      </w:r>
      <w:r w:rsidRPr="00D676D7">
        <w:rPr>
          <w:sz w:val="16"/>
          <w:szCs w:val="16"/>
        </w:rPr>
        <w:t>n=1</w:t>
      </w:r>
      <w:r>
        <w:t>),</w:t>
      </w:r>
      <w:r w:rsidR="00AB21E2">
        <w:fldChar w:fldCharType="begin">
          <w:fldData xml:space="preserve">PEVuZE5vdGU+PENpdGU+PEF1dGhvcj5HaWxsZTwvQXV0aG9yPjxZZWFyPjIwMTY8L1llYXI+PFJl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</w:fldData>
        </w:fldChar>
      </w:r>
      <w:r w:rsidR="002747EA">
        <w:instrText xml:space="preserve"> ADDIN EN.CITE </w:instrText>
      </w:r>
      <w:r w:rsidR="002747EA">
        <w:fldChar w:fldCharType="begin">
          <w:fldData xml:space="preserve">PEVuZE5vdGU+PENpdGU+PEF1dGhvcj5HaWxsZTwvQXV0aG9yPjxZZWFyPjIwMTY8L1llYXI+PFJl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</w:fldData>
        </w:fldChar>
      </w:r>
      <w:r w:rsidR="002747EA">
        <w:instrText xml:space="preserve"> ADDIN EN.CITE.DATA </w:instrText>
      </w:r>
      <w:r w:rsidR="002747EA">
        <w:fldChar w:fldCharType="end"/>
      </w:r>
      <w:r w:rsidR="00AB21E2">
        <w:fldChar w:fldCharType="separate"/>
      </w:r>
      <w:r w:rsidR="002747EA" w:rsidRPr="002747EA">
        <w:rPr>
          <w:noProof/>
          <w:vertAlign w:val="superscript"/>
        </w:rPr>
        <w:t>229</w:t>
      </w:r>
      <w:r w:rsidR="00AB21E2">
        <w:fldChar w:fldCharType="end"/>
      </w:r>
      <w:r>
        <w:t xml:space="preserve"> Iran (</w:t>
      </w:r>
      <w:r w:rsidRPr="00D676D7">
        <w:rPr>
          <w:sz w:val="16"/>
          <w:szCs w:val="16"/>
        </w:rPr>
        <w:t>n=4</w:t>
      </w:r>
      <w:r>
        <w:t>),</w:t>
      </w:r>
      <w:r w:rsidR="00AB21E2">
        <w:fldChar w:fldCharType="begin">
          <w:fldData xml:space="preserve">PEVuZE5vdGU+PENpdGU+PEF1dGhvcj5CYWRlaG5vb3NoPC9BdXRob3I+PFllYXI+MjAxODwvWWVh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</w:fldData>
        </w:fldChar>
      </w:r>
      <w:r w:rsidR="002747EA">
        <w:instrText xml:space="preserve"> ADDIN EN.CITE </w:instrText>
      </w:r>
      <w:r w:rsidR="002747EA">
        <w:fldChar w:fldCharType="begin">
          <w:fldData xml:space="preserve">PEVuZE5vdGU+PENpdGU+PEF1dGhvcj5CYWRlaG5vb3NoPC9BdXRob3I+PFllYXI+MjAxODwvWWVh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</w:fldData>
        </w:fldChar>
      </w:r>
      <w:r w:rsidR="002747EA">
        <w:instrText xml:space="preserve"> ADDIN EN.CITE.DATA </w:instrText>
      </w:r>
      <w:r w:rsidR="002747EA">
        <w:fldChar w:fldCharType="end"/>
      </w:r>
      <w:r w:rsidR="00AB21E2">
        <w:fldChar w:fldCharType="separate"/>
      </w:r>
      <w:r w:rsidR="002747EA" w:rsidRPr="002747EA">
        <w:rPr>
          <w:noProof/>
          <w:vertAlign w:val="superscript"/>
        </w:rPr>
        <w:t>242-245</w:t>
      </w:r>
      <w:r w:rsidR="00AB21E2">
        <w:fldChar w:fldCharType="end"/>
      </w:r>
      <w:r>
        <w:t xml:space="preserve"> Ireland (</w:t>
      </w:r>
      <w:r w:rsidRPr="00D676D7">
        <w:rPr>
          <w:sz w:val="16"/>
          <w:szCs w:val="16"/>
        </w:rPr>
        <w:t>n=2</w:t>
      </w:r>
      <w:r>
        <w:t>),</w:t>
      </w:r>
      <w:r w:rsidR="00AB21E2">
        <w:fldChar w:fldCharType="begin">
          <w:fldData xml:space="preserve">PEVuZE5vdGU+PENpdGU+PEF1dGhvcj5MaW5kc2F5PC9BdXRob3I+PFllYXI+MjAxNDwvWWVhcj48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</w:fldData>
        </w:fldChar>
      </w:r>
      <w:r w:rsidR="002747EA">
        <w:instrText xml:space="preserve"> ADDIN EN.CITE </w:instrText>
      </w:r>
      <w:r w:rsidR="002747EA">
        <w:fldChar w:fldCharType="begin">
          <w:fldData xml:space="preserve">PEVuZE5vdGU+PENpdGU+PEF1dGhvcj5MaW5kc2F5PC9BdXRob3I+PFllYXI+MjAxNDwvWWVhcj48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</w:fldData>
        </w:fldChar>
      </w:r>
      <w:r w:rsidR="002747EA">
        <w:instrText xml:space="preserve"> ADDIN EN.CITE.DATA </w:instrText>
      </w:r>
      <w:r w:rsidR="002747EA">
        <w:fldChar w:fldCharType="end"/>
      </w:r>
      <w:r w:rsidR="00AB21E2">
        <w:fldChar w:fldCharType="separate"/>
      </w:r>
      <w:r w:rsidR="002747EA" w:rsidRPr="002747EA">
        <w:rPr>
          <w:noProof/>
          <w:vertAlign w:val="superscript"/>
        </w:rPr>
        <w:t>236,241</w:t>
      </w:r>
      <w:r w:rsidR="00AB21E2">
        <w:fldChar w:fldCharType="end"/>
      </w:r>
      <w:r>
        <w:t xml:space="preserve"> Italy (</w:t>
      </w:r>
      <w:r w:rsidRPr="00D676D7">
        <w:rPr>
          <w:sz w:val="16"/>
          <w:szCs w:val="16"/>
        </w:rPr>
        <w:t>n=1</w:t>
      </w:r>
      <w:r>
        <w:t>),</w:t>
      </w:r>
      <w:r w:rsidR="00AB21E2">
        <w:fldChar w:fldCharType="begin">
          <w:fldData xml:space="preserve">PEVuZE5vdGU+PENpdGU+PEF1dGhvcj5NYXN0cm9tYXJpbm88L0F1dGhvcj48WWVhcj4yMDE1PC9Z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</w:fldData>
        </w:fldChar>
      </w:r>
      <w:r w:rsidR="002747EA">
        <w:instrText xml:space="preserve"> ADDIN EN.CITE </w:instrText>
      </w:r>
      <w:r w:rsidR="002747EA">
        <w:fldChar w:fldCharType="begin">
          <w:fldData xml:space="preserve">PEVuZE5vdGU+PENpdGU+PEF1dGhvcj5NYXN0cm9tYXJpbm88L0F1dGhvcj48WWVhcj4yMDE1PC9Z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</w:fldData>
        </w:fldChar>
      </w:r>
      <w:r w:rsidR="002747EA">
        <w:instrText xml:space="preserve"> ADDIN EN.CITE.DATA </w:instrText>
      </w:r>
      <w:r w:rsidR="002747EA">
        <w:fldChar w:fldCharType="end"/>
      </w:r>
      <w:r w:rsidR="00AB21E2">
        <w:fldChar w:fldCharType="separate"/>
      </w:r>
      <w:r w:rsidR="002747EA" w:rsidRPr="002747EA">
        <w:rPr>
          <w:noProof/>
          <w:vertAlign w:val="superscript"/>
        </w:rPr>
        <w:t>238</w:t>
      </w:r>
      <w:r w:rsidR="00AB21E2">
        <w:fldChar w:fldCharType="end"/>
      </w:r>
      <w:r>
        <w:t xml:space="preserve"> Korea (</w:t>
      </w:r>
      <w:r w:rsidRPr="00D676D7">
        <w:rPr>
          <w:sz w:val="16"/>
          <w:szCs w:val="16"/>
        </w:rPr>
        <w:t>n=1</w:t>
      </w:r>
      <w:r>
        <w:t>),</w:t>
      </w:r>
      <w:r w:rsidR="00AB21E2">
        <w:fldChar w:fldCharType="begin">
          <w:fldData xml:space="preserve">PEVuZE5vdGU+PENpdGU+PEF1dGhvcj5LaW08L0F1dGhvcj48WWVhcj4yMDEwPC9ZZWFyPjxSZWNO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</w:fldData>
        </w:fldChar>
      </w:r>
      <w:r w:rsidR="002747EA">
        <w:instrText xml:space="preserve"> ADDIN EN.CITE </w:instrText>
      </w:r>
      <w:r w:rsidR="002747EA">
        <w:fldChar w:fldCharType="begin">
          <w:fldData xml:space="preserve">PEVuZE5vdGU+PENpdGU+PEF1dGhvcj5LaW08L0F1dGhvcj48WWVhcj4yMDEwPC9ZZWFyPjxSZWNO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</w:fldData>
        </w:fldChar>
      </w:r>
      <w:r w:rsidR="002747EA">
        <w:instrText xml:space="preserve"> ADDIN EN.CITE.DATA </w:instrText>
      </w:r>
      <w:r w:rsidR="002747EA">
        <w:fldChar w:fldCharType="end"/>
      </w:r>
      <w:r w:rsidR="00AB21E2">
        <w:fldChar w:fldCharType="separate"/>
      </w:r>
      <w:r w:rsidR="002747EA" w:rsidRPr="002747EA">
        <w:rPr>
          <w:noProof/>
          <w:vertAlign w:val="superscript"/>
        </w:rPr>
        <w:t>249</w:t>
      </w:r>
      <w:r w:rsidR="00AB21E2">
        <w:fldChar w:fldCharType="end"/>
      </w:r>
      <w:r>
        <w:t xml:space="preserve"> the Netherlands (</w:t>
      </w:r>
      <w:r w:rsidRPr="00D676D7">
        <w:rPr>
          <w:sz w:val="16"/>
          <w:szCs w:val="16"/>
        </w:rPr>
        <w:t>n=1</w:t>
      </w:r>
      <w:r>
        <w:t>),</w:t>
      </w:r>
      <w:r w:rsidR="00AB21E2">
        <w:fldChar w:fldCharType="begin">
          <w:fldData xml:space="preserve">PEVuZE5vdGU+PENpdGU+PEF1dGhvcj5OaWVyczwvQXV0aG9yPjxZZWFyPjIwMDk8L1llYXI+PFJl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</w:fldData>
        </w:fldChar>
      </w:r>
      <w:r w:rsidR="002747EA">
        <w:instrText xml:space="preserve"> ADDIN EN.CITE </w:instrText>
      </w:r>
      <w:r w:rsidR="002747EA">
        <w:fldChar w:fldCharType="begin">
          <w:fldData xml:space="preserve">PEVuZE5vdGU+PENpdGU+PEF1dGhvcj5OaWVyczwvQXV0aG9yPjxZZWFyPjIwMDk8L1llYXI+PFJl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</w:fldData>
        </w:fldChar>
      </w:r>
      <w:r w:rsidR="002747EA">
        <w:instrText xml:space="preserve"> ADDIN EN.CITE.DATA </w:instrText>
      </w:r>
      <w:r w:rsidR="002747EA">
        <w:fldChar w:fldCharType="end"/>
      </w:r>
      <w:r w:rsidR="00AB21E2">
        <w:fldChar w:fldCharType="separate"/>
      </w:r>
      <w:r w:rsidR="002747EA" w:rsidRPr="002747EA">
        <w:rPr>
          <w:noProof/>
          <w:vertAlign w:val="superscript"/>
        </w:rPr>
        <w:t>250</w:t>
      </w:r>
      <w:r w:rsidR="00AB21E2">
        <w:fldChar w:fldCharType="end"/>
      </w:r>
      <w:r>
        <w:t xml:space="preserve"> New Zealand (</w:t>
      </w:r>
      <w:r w:rsidRPr="00D676D7">
        <w:rPr>
          <w:sz w:val="16"/>
          <w:szCs w:val="16"/>
        </w:rPr>
        <w:t>n=2</w:t>
      </w:r>
      <w:r>
        <w:t>),</w:t>
      </w:r>
      <w:r w:rsidR="00AB21E2">
        <w:fldChar w:fldCharType="begin">
          <w:fldData xml:space="preserve">PEVuZE5vdGU+PENpdGU+PEF1dGhvcj5Pa2VzZW5lLUdhZmE8L0F1dGhvcj48WWVhcj4yMDE5PC9Z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</w:fldData>
        </w:fldChar>
      </w:r>
      <w:r w:rsidR="002747EA">
        <w:instrText xml:space="preserve"> ADDIN EN.CITE </w:instrText>
      </w:r>
      <w:r w:rsidR="002747EA">
        <w:fldChar w:fldCharType="begin">
          <w:fldData xml:space="preserve">PEVuZE5vdGU+PENpdGU+PEF1dGhvcj5Pa2VzZW5lLUdhZmE8L0F1dGhvcj48WWVhcj4yMDE5PC9Z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</w:fldData>
        </w:fldChar>
      </w:r>
      <w:r w:rsidR="002747EA">
        <w:instrText xml:space="preserve"> ADDIN EN.CITE.DATA </w:instrText>
      </w:r>
      <w:r w:rsidR="002747EA">
        <w:fldChar w:fldCharType="end"/>
      </w:r>
      <w:r w:rsidR="00AB21E2">
        <w:fldChar w:fldCharType="separate"/>
      </w:r>
      <w:r w:rsidR="002747EA" w:rsidRPr="002747EA">
        <w:rPr>
          <w:noProof/>
          <w:vertAlign w:val="superscript"/>
        </w:rPr>
        <w:t>232,237</w:t>
      </w:r>
      <w:r w:rsidR="00AB21E2">
        <w:fldChar w:fldCharType="end"/>
      </w:r>
      <w:r>
        <w:t xml:space="preserve"> Norway (</w:t>
      </w:r>
      <w:r w:rsidRPr="00D676D7">
        <w:rPr>
          <w:sz w:val="16"/>
          <w:szCs w:val="16"/>
        </w:rPr>
        <w:t>n=1</w:t>
      </w:r>
      <w:r>
        <w:t>),</w:t>
      </w:r>
      <w:r w:rsidR="00AB21E2">
        <w:fldChar w:fldCharType="begin">
          <w:fldData xml:space="preserve">PEVuZE5vdGU+PENpdGU+PEF1dGhvcj5Eb3R0ZXJ1ZDwvQXV0aG9yPjxZZWFyPjIwMTA8L1llYXI+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</w:fldData>
        </w:fldChar>
      </w:r>
      <w:r w:rsidR="002747EA">
        <w:instrText xml:space="preserve"> ADDIN EN.CITE </w:instrText>
      </w:r>
      <w:r w:rsidR="002747EA">
        <w:fldChar w:fldCharType="begin">
          <w:fldData xml:space="preserve">PEVuZE5vdGU+PENpdGU+PEF1dGhvcj5Eb3R0ZXJ1ZDwvQXV0aG9yPjxZZWFyPjIwMTA8L1llYXI+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</w:fldData>
        </w:fldChar>
      </w:r>
      <w:r w:rsidR="002747EA">
        <w:instrText xml:space="preserve"> ADDIN EN.CITE.DATA </w:instrText>
      </w:r>
      <w:r w:rsidR="002747EA">
        <w:fldChar w:fldCharType="end"/>
      </w:r>
      <w:r w:rsidR="00AB21E2">
        <w:fldChar w:fldCharType="separate"/>
      </w:r>
      <w:r w:rsidR="002747EA" w:rsidRPr="002747EA">
        <w:rPr>
          <w:noProof/>
          <w:vertAlign w:val="superscript"/>
        </w:rPr>
        <w:t>252</w:t>
      </w:r>
      <w:r w:rsidR="00AB21E2">
        <w:fldChar w:fldCharType="end"/>
      </w:r>
      <w:r>
        <w:t xml:space="preserve"> Sweden (</w:t>
      </w:r>
      <w:r w:rsidRPr="00D676D7">
        <w:rPr>
          <w:sz w:val="16"/>
          <w:szCs w:val="16"/>
        </w:rPr>
        <w:t>n=1</w:t>
      </w:r>
      <w:r>
        <w:t>),</w:t>
      </w:r>
      <w:r w:rsidR="00AB21E2">
        <w:fldChar w:fldCharType="begin"/>
      </w:r>
      <w:r w:rsidR="002747EA">
        <w:instrText xml:space="preserve"> ADDIN EN.CITE &lt;EndNote&gt;&lt;Cite&gt;&lt;Author&gt;Abrahamsson&lt;/Author&gt;&lt;Year&gt;2007&lt;/Year&gt;&lt;RecNum&gt;1683&lt;/RecNum&gt;&lt;DisplayText&gt;&lt;style face="superscript" font="Trebuchet MS" size="9"&gt;246&lt;/style&gt;&lt;/DisplayText&gt;&lt;record&gt;&lt;rec-number&gt;1683&lt;/rec-number&gt;&lt;foreign-keys&gt;&lt;key app="EN" db-id="exvasrfx2dtraoesasxp2szsxa2df502592x" timestamp="1581832076"&gt;1683&lt;/key&gt;&lt;/foreign-keys&gt;&lt;ref-type name="Journal Article"&gt;17&lt;/ref-type&gt;&lt;contributors&gt;&lt;authors&gt;&lt;author&gt;Abrahamsson, T. R.&lt;/author&gt;&lt;author&gt;Jakobsson, T.&lt;/author&gt;&lt;author&gt;Bottcher, M. F.&lt;/author&gt;&lt;author&gt;Fredrikson, M.&lt;/author&gt;&lt;author&gt;Jenmalm, M. C.&lt;/author&gt;&lt;author&gt;Bjorksten, B.&lt;/author&gt;&lt;author&gt;Oldaeus, G.&lt;/author&gt;&lt;/authors&gt;&lt;/contributors&gt;&lt;auth-address&gt;Department of Molecular and Clinical Medicine, Division of Pediatrics, Linkoping University, Sweden. Thomas.Abrahamsson@lio.se&lt;/auth-address&gt;&lt;titles&gt;&lt;title&gt;Probiotics in prevention of IgE-associated eczema: a double-blind, randomized, placebo-controlled trial&lt;/title&gt;&lt;secondary-title&gt;J Allergy Clin Immunol&lt;/secondary-title&gt;&lt;/titles&gt;&lt;periodical&gt;&lt;full-title&gt;J Allergy Clin Immunol&lt;/full-title&gt;&lt;/periodical&gt;&lt;pages&gt;1174-80&lt;/pages&gt;&lt;volume&gt;119&lt;/volume&gt;&lt;number&gt;5&lt;/number&gt;&lt;edition&gt;2007/03/14&lt;/edition&gt;&lt;keywords&gt;&lt;keyword&gt;Child, Preschool&lt;/keyword&gt;&lt;keyword&gt;Eczema/*prevention &amp;amp; control&lt;/keyword&gt;&lt;keyword&gt;Female&lt;/keyword&gt;&lt;keyword&gt;Humans&lt;/keyword&gt;&lt;keyword&gt;Hypersensitivity/*prevention &amp;amp; control&lt;/keyword&gt;&lt;keyword&gt;Immunoglobulin E/blood&lt;/keyword&gt;&lt;keyword&gt;Infant&lt;/keyword&gt;&lt;keyword&gt;Infant, Newborn&lt;/keyword&gt;&lt;keyword&gt;Lactobacillus reuteri/*immunology&lt;/keyword&gt;&lt;keyword&gt;Male&lt;/keyword&gt;&lt;keyword&gt;Pregnancy&lt;/keyword&gt;&lt;keyword&gt;Probiotics/*therapeutic use&lt;/keyword&gt;&lt;keyword&gt;Skin Tests&lt;/keyword&gt;&lt;/keywords&gt;&lt;dates&gt;&lt;year&gt;2007&lt;/year&gt;&lt;pub-dates&gt;&lt;date&gt;May&lt;/date&gt;&lt;/pub-dates&gt;&lt;/dates&gt;&lt;isbn&gt;0091-6749 (Print)&amp;#xD;0091-6749 (Linking)&lt;/isbn&gt;&lt;accession-num&gt;17349686&lt;/accession-num&gt;&lt;urls&gt;&lt;related-urls&gt;&lt;url&gt;https://www.ncbi.nlm.nih.gov/pubmed/17349686&lt;/url&gt;&lt;/related-urls&gt;&lt;/urls&gt;&lt;electronic-resource-num&gt;10.1016/j.jaci.2007.01.007&lt;/electronic-resource-num&gt;&lt;/record&gt;&lt;/Cite&gt;&lt;/EndNote&gt;</w:instrText>
      </w:r>
      <w:r w:rsidR="00AB21E2">
        <w:fldChar w:fldCharType="separate"/>
      </w:r>
      <w:r w:rsidR="002747EA" w:rsidRPr="002747EA">
        <w:rPr>
          <w:noProof/>
          <w:vertAlign w:val="superscript"/>
        </w:rPr>
        <w:t>246</w:t>
      </w:r>
      <w:r w:rsidR="00AB21E2">
        <w:fldChar w:fldCharType="end"/>
      </w:r>
      <w:r>
        <w:t xml:space="preserve"> Taiwan (</w:t>
      </w:r>
      <w:r w:rsidRPr="00D676D7">
        <w:rPr>
          <w:sz w:val="16"/>
          <w:szCs w:val="16"/>
        </w:rPr>
        <w:t>n=1</w:t>
      </w:r>
      <w:r>
        <w:t>),</w:t>
      </w:r>
      <w:r w:rsidR="00AB21E2">
        <w:fldChar w:fldCharType="begin">
          <w:fldData xml:space="preserve">PEVuZE5vdGU+PENpdGU+PEF1dGhvcj5IbzwvQXV0aG9yPjxZZWFyPjIwMTY8L1llYXI+PFJlY051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</w:fldData>
        </w:fldChar>
      </w:r>
      <w:r w:rsidR="002747EA">
        <w:instrText xml:space="preserve"> ADDIN EN.CITE </w:instrText>
      </w:r>
      <w:r w:rsidR="002747EA">
        <w:fldChar w:fldCharType="begin">
          <w:fldData xml:space="preserve">PEVuZE5vdGU+PENpdGU+PEF1dGhvcj5IbzwvQXV0aG9yPjxZZWFyPjIwMTY8L1llYXI+PFJlY051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</w:fldData>
        </w:fldChar>
      </w:r>
      <w:r w:rsidR="002747EA">
        <w:instrText xml:space="preserve"> ADDIN EN.CITE.DATA </w:instrText>
      </w:r>
      <w:r w:rsidR="002747EA">
        <w:fldChar w:fldCharType="end"/>
      </w:r>
      <w:r w:rsidR="00AB21E2">
        <w:fldChar w:fldCharType="separate"/>
      </w:r>
      <w:r w:rsidR="002747EA" w:rsidRPr="002747EA">
        <w:rPr>
          <w:noProof/>
          <w:vertAlign w:val="superscript"/>
        </w:rPr>
        <w:t>230</w:t>
      </w:r>
      <w:r w:rsidR="00AB21E2">
        <w:fldChar w:fldCharType="end"/>
      </w:r>
      <w:r>
        <w:t xml:space="preserve"> and the United Kingdom (</w:t>
      </w:r>
      <w:r w:rsidRPr="00D676D7">
        <w:rPr>
          <w:sz w:val="16"/>
          <w:szCs w:val="16"/>
        </w:rPr>
        <w:t>n=1</w:t>
      </w:r>
      <w:r>
        <w:t>)</w:t>
      </w:r>
      <w:r w:rsidR="002D4009">
        <w:t>.</w:t>
      </w:r>
      <w:r w:rsidR="00AB21E2">
        <w:fldChar w:fldCharType="begin">
          <w:fldData xml:space="preserve">PEVuZE5vdGU+PENpdGU+PEF1dGhvcj5IdXNhaW48L0F1dGhvcj48WWVhcj4yMDIwPC9ZZWFyPjxS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</w:fldData>
        </w:fldChar>
      </w:r>
      <w:r w:rsidR="002747EA">
        <w:instrText xml:space="preserve"> ADDIN EN.CITE </w:instrText>
      </w:r>
      <w:r w:rsidR="002747EA">
        <w:fldChar w:fldCharType="begin">
          <w:fldData xml:space="preserve">PEVuZE5vdGU+PENpdGU+PEF1dGhvcj5IdXNhaW48L0F1dGhvcj48WWVhcj4yMDIwPC9ZZWFyPjxS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</w:fldData>
        </w:fldChar>
      </w:r>
      <w:r w:rsidR="002747EA">
        <w:instrText xml:space="preserve"> ADDIN EN.CITE.DATA </w:instrText>
      </w:r>
      <w:r w:rsidR="002747EA">
        <w:fldChar w:fldCharType="end"/>
      </w:r>
      <w:r w:rsidR="00AB21E2">
        <w:fldChar w:fldCharType="separate"/>
      </w:r>
      <w:r w:rsidR="002747EA" w:rsidRPr="002747EA">
        <w:rPr>
          <w:noProof/>
          <w:vertAlign w:val="superscript"/>
        </w:rPr>
        <w:t>231</w:t>
      </w:r>
      <w:r w:rsidR="00AB21E2">
        <w:fldChar w:fldCharType="end"/>
      </w:r>
      <w:r w:rsidR="002D4009">
        <w:t xml:space="preserve"> Study </w:t>
      </w:r>
      <w:r w:rsidR="00E742BB">
        <w:t>sample</w:t>
      </w:r>
      <w:r w:rsidR="00C438AA">
        <w:t xml:space="preserve"> sizes</w:t>
      </w:r>
      <w:r w:rsidR="002D4009">
        <w:t xml:space="preserve"> were </w:t>
      </w:r>
      <w:r w:rsidR="00E742BB">
        <w:t>small with all but one study having a samp</w:t>
      </w:r>
      <w:r w:rsidR="006429D8">
        <w:t>l</w:t>
      </w:r>
      <w:r w:rsidR="00E742BB">
        <w:t>e size of less than 500</w:t>
      </w:r>
      <w:r w:rsidR="00BD067E">
        <w:t xml:space="preserve"> — </w:t>
      </w:r>
      <w:r w:rsidR="002D4009">
        <w:t>≤100 (</w:t>
      </w:r>
      <w:r w:rsidR="002D4009" w:rsidRPr="00D676D7">
        <w:rPr>
          <w:sz w:val="16"/>
          <w:szCs w:val="16"/>
        </w:rPr>
        <w:t>n=</w:t>
      </w:r>
      <w:r w:rsidR="00446960">
        <w:rPr>
          <w:sz w:val="16"/>
          <w:szCs w:val="16"/>
        </w:rPr>
        <w:t>7</w:t>
      </w:r>
      <w:r w:rsidR="002D4009">
        <w:t>),</w:t>
      </w:r>
      <w:r w:rsidR="00E30F0E">
        <w:fldChar w:fldCharType="begin">
          <w:fldData xml:space="preserve">PEVuZE5vdGU+PENpdGU+PEF1dGhvcj5CYWRlaG5vb3NoPC9BdXRob3I+PFllYXI+MjAxODwvWWVh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</w:fldData>
        </w:fldChar>
      </w:r>
      <w:r w:rsidR="002747EA">
        <w:instrText xml:space="preserve"> ADDIN EN.CITE </w:instrText>
      </w:r>
      <w:r w:rsidR="002747EA">
        <w:fldChar w:fldCharType="begin">
          <w:fldData xml:space="preserve">PEVuZE5vdGU+PENpdGU+PEF1dGhvcj5CYWRlaG5vb3NoPC9BdXRob3I+PFllYXI+MjAxODwvWWVh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</w:fldData>
        </w:fldChar>
      </w:r>
      <w:r w:rsidR="002747EA">
        <w:instrText xml:space="preserve"> ADDIN EN.CITE.DATA </w:instrText>
      </w:r>
      <w:r w:rsidR="002747EA">
        <w:fldChar w:fldCharType="end"/>
      </w:r>
      <w:r w:rsidR="00E30F0E">
        <w:fldChar w:fldCharType="separate"/>
      </w:r>
      <w:r w:rsidR="002747EA" w:rsidRPr="002747EA">
        <w:rPr>
          <w:noProof/>
          <w:vertAlign w:val="superscript"/>
        </w:rPr>
        <w:t>230,235,238,242-245</w:t>
      </w:r>
      <w:r w:rsidR="00E30F0E">
        <w:fldChar w:fldCharType="end"/>
      </w:r>
      <w:r w:rsidR="002D4009">
        <w:t xml:space="preserve"> 101-200 (</w:t>
      </w:r>
      <w:r w:rsidR="002D4009" w:rsidRPr="00D676D7">
        <w:rPr>
          <w:sz w:val="16"/>
          <w:szCs w:val="16"/>
        </w:rPr>
        <w:t>n=</w:t>
      </w:r>
      <w:r w:rsidR="00E30F0E">
        <w:rPr>
          <w:sz w:val="16"/>
          <w:szCs w:val="16"/>
        </w:rPr>
        <w:t>6</w:t>
      </w:r>
      <w:r w:rsidR="002D4009">
        <w:t>),</w:t>
      </w:r>
      <w:r w:rsidR="00E30F0E">
        <w:fldChar w:fldCharType="begin">
          <w:fldData xml:space="preserve">PEVuZE5vdGU+PENpdGU+PEF1dGhvcj5LYWxsaW9tYWtpPC9BdXRob3I+PFllYXI+MjAwMTwvWWVh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</w:fldData>
        </w:fldChar>
      </w:r>
      <w:r w:rsidR="002747EA">
        <w:instrText xml:space="preserve"> ADDIN EN.CITE </w:instrText>
      </w:r>
      <w:r w:rsidR="002747EA">
        <w:fldChar w:fldCharType="begin">
          <w:fldData xml:space="preserve">PEVuZE5vdGU+PENpdGU+PEF1dGhvcj5LYWxsaW9tYWtpPC9BdXRob3I+PFllYXI+MjAwMTwvWWVh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</w:fldData>
        </w:fldChar>
      </w:r>
      <w:r w:rsidR="002747EA">
        <w:instrText xml:space="preserve"> ADDIN EN.CITE.DATA </w:instrText>
      </w:r>
      <w:r w:rsidR="002747EA">
        <w:fldChar w:fldCharType="end"/>
      </w:r>
      <w:r w:rsidR="00E30F0E">
        <w:fldChar w:fldCharType="separate"/>
      </w:r>
      <w:r w:rsidR="002747EA" w:rsidRPr="002747EA">
        <w:rPr>
          <w:noProof/>
          <w:vertAlign w:val="superscript"/>
        </w:rPr>
        <w:t>234,236,241,248-250</w:t>
      </w:r>
      <w:r w:rsidR="00E30F0E">
        <w:fldChar w:fldCharType="end"/>
      </w:r>
      <w:r w:rsidR="002D4009">
        <w:t xml:space="preserve"> 201-300 (</w:t>
      </w:r>
      <w:r w:rsidR="002D4009" w:rsidRPr="00D676D7">
        <w:rPr>
          <w:sz w:val="16"/>
          <w:szCs w:val="16"/>
        </w:rPr>
        <w:t>n=</w:t>
      </w:r>
      <w:r w:rsidR="00E30F0E">
        <w:rPr>
          <w:sz w:val="16"/>
          <w:szCs w:val="16"/>
        </w:rPr>
        <w:t>8</w:t>
      </w:r>
      <w:r w:rsidR="002D4009">
        <w:t>),</w:t>
      </w:r>
      <w:r w:rsidR="00E30F0E">
        <w:fldChar w:fldCharType="begin">
          <w:fldData xml:space="preserve">PEVuZE5vdGU+PENpdGU+PEF1dGhvcj5BYnJhaGFtc3NvbjwvQXV0aG9yPjxZZWFyPjIwMDc8L1ll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</w:fldData>
        </w:fldChar>
      </w:r>
      <w:r w:rsidR="002747EA">
        <w:instrText xml:space="preserve"> ADDIN EN.CITE </w:instrText>
      </w:r>
      <w:r w:rsidR="002747EA">
        <w:fldChar w:fldCharType="begin">
          <w:fldData xml:space="preserve">PEVuZE5vdGU+PENpdGU+PEF1dGhvcj5BYnJhaGFtc3NvbjwvQXV0aG9yPjxZZWFyPjIwMDc8L1ll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</w:fldData>
        </w:fldChar>
      </w:r>
      <w:r w:rsidR="002747EA">
        <w:instrText xml:space="preserve"> ADDIN EN.CITE.DATA </w:instrText>
      </w:r>
      <w:r w:rsidR="002747EA">
        <w:fldChar w:fldCharType="end"/>
      </w:r>
      <w:r w:rsidR="00E30F0E">
        <w:fldChar w:fldCharType="separate"/>
      </w:r>
      <w:r w:rsidR="002747EA" w:rsidRPr="002747EA">
        <w:rPr>
          <w:noProof/>
          <w:vertAlign w:val="superscript"/>
        </w:rPr>
        <w:t>229,231-233,240,246,247,251</w:t>
      </w:r>
      <w:r w:rsidR="00E30F0E">
        <w:fldChar w:fldCharType="end"/>
      </w:r>
      <w:r w:rsidR="002D4009">
        <w:t xml:space="preserve"> 401-500 (</w:t>
      </w:r>
      <w:r w:rsidR="002D4009" w:rsidRPr="00D676D7">
        <w:rPr>
          <w:sz w:val="16"/>
          <w:szCs w:val="16"/>
        </w:rPr>
        <w:t>n=</w:t>
      </w:r>
      <w:r w:rsidR="00E30F0E">
        <w:rPr>
          <w:sz w:val="16"/>
          <w:szCs w:val="16"/>
        </w:rPr>
        <w:t>3</w:t>
      </w:r>
      <w:r w:rsidR="002D4009">
        <w:t>),</w:t>
      </w:r>
      <w:r w:rsidR="00E30F0E">
        <w:fldChar w:fldCharType="begin">
          <w:fldData xml:space="preserve">PEVuZE5vdGU+PENpdGU+PEF1dGhvcj5DYWxsYXdheTwvQXV0aG9yPjxZZWFyPjIwMTk8L1llYXI+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</w:fldData>
        </w:fldChar>
      </w:r>
      <w:r w:rsidR="002747EA">
        <w:instrText xml:space="preserve"> ADDIN EN.CITE </w:instrText>
      </w:r>
      <w:r w:rsidR="002747EA">
        <w:fldChar w:fldCharType="begin">
          <w:fldData xml:space="preserve">PEVuZE5vdGU+PENpdGU+PEF1dGhvcj5DYWxsYXdheTwvQXV0aG9yPjxZZWFyPjIwMTk8L1llYXI+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</w:fldData>
        </w:fldChar>
      </w:r>
      <w:r w:rsidR="002747EA">
        <w:instrText xml:space="preserve"> ADDIN EN.CITE.DATA </w:instrText>
      </w:r>
      <w:r w:rsidR="002747EA">
        <w:fldChar w:fldCharType="end"/>
      </w:r>
      <w:r w:rsidR="00E30F0E">
        <w:fldChar w:fldCharType="separate"/>
      </w:r>
      <w:r w:rsidR="002747EA" w:rsidRPr="002747EA">
        <w:rPr>
          <w:noProof/>
          <w:vertAlign w:val="superscript"/>
        </w:rPr>
        <w:t>228,237,252</w:t>
      </w:r>
      <w:r w:rsidR="00E30F0E">
        <w:fldChar w:fldCharType="end"/>
      </w:r>
      <w:r w:rsidR="002D4009">
        <w:t xml:space="preserve"> and one study had a sample </w:t>
      </w:r>
      <w:r w:rsidR="00FF18A6">
        <w:t xml:space="preserve">size </w:t>
      </w:r>
      <w:r w:rsidR="002D4009">
        <w:t>of 644.</w:t>
      </w:r>
      <w:r w:rsidR="00E30F0E">
        <w:fldChar w:fldCharType="begin"/>
      </w:r>
      <w:r w:rsidR="002747EA">
        <w:instrText xml:space="preserve"> ADDIN EN.CITE &lt;EndNote&gt;&lt;Cite&gt;&lt;Author&gt;Krauss-Silva&lt;/Author&gt;&lt;Year&gt;2011&lt;/Year&gt;&lt;RecNum&gt;1691&lt;/RecNum&gt;&lt;DisplayText&gt;&lt;style face="superscript" font="Trebuchet MS" size="9"&gt;239&lt;/style&gt;&lt;/DisplayText&gt;&lt;record&gt;&lt;rec-number&gt;1691&lt;/rec-number&gt;&lt;foreign-keys&gt;&lt;key app="EN" db-id="exvasrfx2dtraoesasxp2szsxa2df502592x" timestamp="1581832076"&gt;1691&lt;/key&gt;&lt;/foreign-keys&gt;&lt;ref-type name="Journal Article"&gt;17&lt;/ref-type&gt;&lt;contributors&gt;&lt;authors&gt;&lt;author&gt;Krauss-Silva, L.&lt;/author&gt;&lt;author&gt;Moreira, M. E.&lt;/author&gt;&lt;author&gt;Alves, M. B.&lt;/author&gt;&lt;author&gt;Braga, A.&lt;/author&gt;&lt;author&gt;Camacho, K. G.&lt;/author&gt;&lt;author&gt;Batista, M. R.&lt;/author&gt;&lt;author&gt;Almada-Horta, A.&lt;/author&gt;&lt;author&gt;Rebello, M. R.&lt;/author&gt;&lt;author&gt;Guerra, F.&lt;/author&gt;&lt;/authors&gt;&lt;/contributors&gt;&lt;auth-address&gt;Health Technology Assessment Unit, National School of Public Health, Oswaldo Cruz Foundation, Brazilian Health Ministry, Rio de Janeiro, Brazil. leticiak@ensp.fiocruz.br&lt;/auth-address&gt;&lt;titles&gt;&lt;title&gt;A randomised controlled trial of probiotics for the prevention of spontaneous preterm delivery associated with bacterial vaginosis: preliminary results&lt;/title&gt;&lt;secondary-title&gt;Trials&lt;/secondary-title&gt;&lt;/titles&gt;&lt;periodical&gt;&lt;full-title&gt;Trials&lt;/full-title&gt;&lt;/periodical&gt;&lt;pages&gt;239&lt;/pages&gt;&lt;volume&gt;12&lt;/volume&gt;&lt;edition&gt;2011/11/09&lt;/edition&gt;&lt;keywords&gt;&lt;keyword&gt;Female&lt;/keyword&gt;&lt;keyword&gt;Humans&lt;/keyword&gt;&lt;keyword&gt;Infant, Newborn&lt;/keyword&gt;&lt;keyword&gt;Pregnancy&lt;/keyword&gt;&lt;keyword&gt;Premature Birth/*prevention &amp;amp; control&lt;/keyword&gt;&lt;keyword&gt;Probiotics/*therapeutic use&lt;/keyword&gt;&lt;keyword&gt;Vaginosis, Bacterial/*drug therapy&lt;/keyword&gt;&lt;/keywords&gt;&lt;dates&gt;&lt;year&gt;2011&lt;/year&gt;&lt;pub-dates&gt;&lt;date&gt;Nov 8&lt;/date&gt;&lt;/pub-dates&gt;&lt;/dates&gt;&lt;isbn&gt;1745-6215 (Electronic)&amp;#xD;1745-6215 (Linking)&lt;/isbn&gt;&lt;accession-num&gt;22059409&lt;/accession-num&gt;&lt;urls&gt;&lt;related-urls&gt;&lt;url&gt;https://www.ncbi.nlm.nih.gov/pubmed/22059409&lt;/url&gt;&lt;/related-urls&gt;&lt;/urls&gt;&lt;custom2&gt;PMC3264514&lt;/custom2&gt;&lt;electronic-resource-num&gt;10.1186/1745-6215-12-239&lt;/electronic-resource-num&gt;&lt;/record&gt;&lt;/Cite&gt;&lt;/EndNote&gt;</w:instrText>
      </w:r>
      <w:r w:rsidR="00E30F0E">
        <w:fldChar w:fldCharType="separate"/>
      </w:r>
      <w:r w:rsidR="002747EA" w:rsidRPr="002747EA">
        <w:rPr>
          <w:noProof/>
          <w:vertAlign w:val="superscript"/>
        </w:rPr>
        <w:t>239</w:t>
      </w:r>
      <w:r w:rsidR="00E30F0E">
        <w:fldChar w:fldCharType="end"/>
      </w:r>
    </w:p>
    <w:p w14:paraId="2D9CFA2E" w14:textId="51C2579B" w:rsidR="00A00F48" w:rsidRDefault="003273CA" w:rsidP="005B4719">
      <w:r>
        <w:t xml:space="preserve">There was evidence from </w:t>
      </w:r>
      <w:r w:rsidR="001C597D">
        <w:t>three</w:t>
      </w:r>
      <w:r>
        <w:t xml:space="preserve"> RCTs</w:t>
      </w:r>
      <w:r w:rsidR="00C44F2D">
        <w:t xml:space="preserve"> of a possible reduction </w:t>
      </w:r>
      <w:r w:rsidR="00FF18A6">
        <w:t xml:space="preserve">in </w:t>
      </w:r>
      <w:r w:rsidR="00C44F2D">
        <w:t>Grou</w:t>
      </w:r>
      <w:r w:rsidR="00F777A0">
        <w:t>p B streptococcus colonisation (</w:t>
      </w:r>
      <w:r w:rsidR="00F777A0" w:rsidRPr="00F777A0">
        <w:rPr>
          <w:sz w:val="16"/>
          <w:szCs w:val="16"/>
        </w:rPr>
        <w:t>RR</w:t>
      </w:r>
      <w:r w:rsidR="00C370FB">
        <w:rPr>
          <w:sz w:val="16"/>
          <w:szCs w:val="16"/>
        </w:rPr>
        <w:t> </w:t>
      </w:r>
      <w:r w:rsidR="001C597D">
        <w:rPr>
          <w:sz w:val="16"/>
          <w:szCs w:val="16"/>
        </w:rPr>
        <w:t>0.76; 95%CI 0.61 to 0.97</w:t>
      </w:r>
      <w:r w:rsidR="00F777A0" w:rsidRPr="00F777A0">
        <w:rPr>
          <w:sz w:val="16"/>
          <w:szCs w:val="16"/>
        </w:rPr>
        <w:t>; n=2</w:t>
      </w:r>
      <w:r w:rsidR="001C597D">
        <w:rPr>
          <w:sz w:val="16"/>
          <w:szCs w:val="16"/>
        </w:rPr>
        <w:t>44</w:t>
      </w:r>
      <w:r w:rsidR="00D676D7">
        <w:rPr>
          <w:sz w:val="16"/>
          <w:szCs w:val="16"/>
        </w:rPr>
        <w:t xml:space="preserve">; </w:t>
      </w:r>
      <w:r w:rsidR="00972D05">
        <w:rPr>
          <w:sz w:val="16"/>
          <w:szCs w:val="16"/>
        </w:rPr>
        <w:t xml:space="preserve">very </w:t>
      </w:r>
      <w:r w:rsidR="00A00F48">
        <w:rPr>
          <w:sz w:val="16"/>
          <w:szCs w:val="16"/>
        </w:rPr>
        <w:t xml:space="preserve">low </w:t>
      </w:r>
      <w:r w:rsidR="00FB2A6C">
        <w:rPr>
          <w:sz w:val="16"/>
          <w:szCs w:val="16"/>
        </w:rPr>
        <w:t>certainty</w:t>
      </w:r>
      <w:r w:rsidR="00A00F48">
        <w:rPr>
          <w:sz w:val="16"/>
          <w:szCs w:val="16"/>
        </w:rPr>
        <w:t xml:space="preserve">; </w:t>
      </w:r>
      <w:r w:rsidR="00D676D7">
        <w:rPr>
          <w:sz w:val="16"/>
          <w:szCs w:val="16"/>
        </w:rPr>
        <w:t xml:space="preserve">analysis 1.5; page </w:t>
      </w:r>
      <w:r w:rsidR="00D676D7">
        <w:rPr>
          <w:sz w:val="16"/>
          <w:szCs w:val="16"/>
        </w:rPr>
        <w:fldChar w:fldCharType="begin"/>
      </w:r>
      <w:r w:rsidR="00D676D7">
        <w:rPr>
          <w:sz w:val="16"/>
          <w:szCs w:val="16"/>
        </w:rPr>
        <w:instrText xml:space="preserve"> PAGEREF _Ref32819630 \h </w:instrText>
      </w:r>
      <w:r w:rsidR="00D676D7">
        <w:rPr>
          <w:sz w:val="16"/>
          <w:szCs w:val="16"/>
        </w:rPr>
      </w:r>
      <w:r w:rsidR="00D676D7">
        <w:rPr>
          <w:sz w:val="16"/>
          <w:szCs w:val="16"/>
        </w:rPr>
        <w:fldChar w:fldCharType="separate"/>
      </w:r>
      <w:r w:rsidR="00BA7CBD">
        <w:rPr>
          <w:noProof/>
          <w:sz w:val="16"/>
          <w:szCs w:val="16"/>
        </w:rPr>
        <w:t>409</w:t>
      </w:r>
      <w:r w:rsidR="00D676D7">
        <w:rPr>
          <w:sz w:val="16"/>
          <w:szCs w:val="16"/>
        </w:rPr>
        <w:fldChar w:fldCharType="end"/>
      </w:r>
      <w:r w:rsidR="00F777A0">
        <w:t>).</w:t>
      </w:r>
      <w:r w:rsidR="00DF23E5">
        <w:t xml:space="preserve"> </w:t>
      </w:r>
      <w:r w:rsidR="00A00F48">
        <w:t>There was evidence of a possible reduction in risk of gestational diabetes (</w:t>
      </w:r>
      <w:r w:rsidR="00A00F48">
        <w:rPr>
          <w:sz w:val="16"/>
          <w:szCs w:val="16"/>
        </w:rPr>
        <w:t>RR 0.87</w:t>
      </w:r>
      <w:r w:rsidR="00A00F48" w:rsidRPr="00F777A0">
        <w:rPr>
          <w:sz w:val="16"/>
          <w:szCs w:val="16"/>
        </w:rPr>
        <w:t>; 95%CI 0.</w:t>
      </w:r>
      <w:r w:rsidR="00A00F48">
        <w:rPr>
          <w:sz w:val="16"/>
          <w:szCs w:val="16"/>
        </w:rPr>
        <w:t>71</w:t>
      </w:r>
      <w:r w:rsidR="00A00F48" w:rsidRPr="00F777A0">
        <w:rPr>
          <w:sz w:val="16"/>
          <w:szCs w:val="16"/>
        </w:rPr>
        <w:t xml:space="preserve"> to 1.0</w:t>
      </w:r>
      <w:r w:rsidR="00A00F48">
        <w:rPr>
          <w:sz w:val="16"/>
          <w:szCs w:val="16"/>
        </w:rPr>
        <w:t>8; 8</w:t>
      </w:r>
      <w:r w:rsidR="00A00F48" w:rsidRPr="00F777A0">
        <w:rPr>
          <w:sz w:val="16"/>
          <w:szCs w:val="16"/>
        </w:rPr>
        <w:t xml:space="preserve"> </w:t>
      </w:r>
      <w:r w:rsidR="00A00F48">
        <w:rPr>
          <w:sz w:val="16"/>
          <w:szCs w:val="16"/>
        </w:rPr>
        <w:t>RCTs</w:t>
      </w:r>
      <w:r w:rsidR="00A00F48" w:rsidRPr="00F777A0">
        <w:rPr>
          <w:sz w:val="16"/>
          <w:szCs w:val="16"/>
        </w:rPr>
        <w:t>; n=1,</w:t>
      </w:r>
      <w:r w:rsidR="00A00F48">
        <w:rPr>
          <w:sz w:val="16"/>
          <w:szCs w:val="16"/>
        </w:rPr>
        <w:t xml:space="preserve">722; very low </w:t>
      </w:r>
      <w:r w:rsidR="00FB2A6C">
        <w:rPr>
          <w:sz w:val="16"/>
          <w:szCs w:val="16"/>
        </w:rPr>
        <w:t>certainty</w:t>
      </w:r>
      <w:r w:rsidR="00A00F48">
        <w:rPr>
          <w:sz w:val="16"/>
          <w:szCs w:val="16"/>
        </w:rPr>
        <w:t xml:space="preserve">; analysis 1.1; page </w:t>
      </w:r>
      <w:r w:rsidR="00A00F48">
        <w:rPr>
          <w:sz w:val="16"/>
          <w:szCs w:val="16"/>
        </w:rPr>
        <w:fldChar w:fldCharType="begin"/>
      </w:r>
      <w:r w:rsidR="00A00F48">
        <w:rPr>
          <w:sz w:val="16"/>
          <w:szCs w:val="16"/>
        </w:rPr>
        <w:instrText xml:space="preserve"> PAGEREF _Ref32819065 \h </w:instrText>
      </w:r>
      <w:r w:rsidR="00A00F48">
        <w:rPr>
          <w:sz w:val="16"/>
          <w:szCs w:val="16"/>
        </w:rPr>
      </w:r>
      <w:r w:rsidR="00A00F48">
        <w:rPr>
          <w:sz w:val="16"/>
          <w:szCs w:val="16"/>
        </w:rPr>
        <w:fldChar w:fldCharType="separate"/>
      </w:r>
      <w:r w:rsidR="00BA7CBD">
        <w:rPr>
          <w:noProof/>
          <w:sz w:val="16"/>
          <w:szCs w:val="16"/>
        </w:rPr>
        <w:t>408</w:t>
      </w:r>
      <w:r w:rsidR="00A00F48">
        <w:rPr>
          <w:sz w:val="16"/>
          <w:szCs w:val="16"/>
        </w:rPr>
        <w:fldChar w:fldCharType="end"/>
      </w:r>
      <w:r w:rsidR="00A00F48">
        <w:t>) and caesarean section (</w:t>
      </w:r>
      <w:r w:rsidR="00A00F48" w:rsidRPr="00F777A0">
        <w:rPr>
          <w:sz w:val="16"/>
          <w:szCs w:val="16"/>
        </w:rPr>
        <w:t>RR</w:t>
      </w:r>
      <w:r w:rsidR="00A00F48">
        <w:rPr>
          <w:sz w:val="16"/>
          <w:szCs w:val="16"/>
        </w:rPr>
        <w:t xml:space="preserve"> 0.92</w:t>
      </w:r>
      <w:r w:rsidR="00A00F48" w:rsidRPr="00F777A0">
        <w:rPr>
          <w:sz w:val="16"/>
          <w:szCs w:val="16"/>
        </w:rPr>
        <w:t>; 95%CI 0.</w:t>
      </w:r>
      <w:r w:rsidR="00A00F48">
        <w:rPr>
          <w:sz w:val="16"/>
          <w:szCs w:val="16"/>
        </w:rPr>
        <w:t>81</w:t>
      </w:r>
      <w:r w:rsidR="00A00F48" w:rsidRPr="00F777A0">
        <w:rPr>
          <w:sz w:val="16"/>
          <w:szCs w:val="16"/>
        </w:rPr>
        <w:t xml:space="preserve"> to 1</w:t>
      </w:r>
      <w:r w:rsidR="00A00F48">
        <w:rPr>
          <w:sz w:val="16"/>
          <w:szCs w:val="16"/>
        </w:rPr>
        <w:t>.05; 15</w:t>
      </w:r>
      <w:r w:rsidR="00A00F48" w:rsidRPr="00F777A0">
        <w:rPr>
          <w:sz w:val="16"/>
          <w:szCs w:val="16"/>
        </w:rPr>
        <w:t xml:space="preserve"> RCTs; n=</w:t>
      </w:r>
      <w:r w:rsidR="00A00F48">
        <w:rPr>
          <w:sz w:val="16"/>
          <w:szCs w:val="16"/>
        </w:rPr>
        <w:t xml:space="preserve">2,650; low </w:t>
      </w:r>
      <w:r w:rsidR="00FB2A6C">
        <w:rPr>
          <w:sz w:val="16"/>
          <w:szCs w:val="16"/>
        </w:rPr>
        <w:t>certainty</w:t>
      </w:r>
      <w:r w:rsidR="00A00F48">
        <w:rPr>
          <w:sz w:val="16"/>
          <w:szCs w:val="16"/>
        </w:rPr>
        <w:t xml:space="preserve">; analysis 1.6; page </w:t>
      </w:r>
      <w:r w:rsidR="00A00F48">
        <w:rPr>
          <w:sz w:val="16"/>
          <w:szCs w:val="16"/>
        </w:rPr>
        <w:fldChar w:fldCharType="begin"/>
      </w:r>
      <w:r w:rsidR="00A00F48">
        <w:rPr>
          <w:sz w:val="16"/>
          <w:szCs w:val="16"/>
        </w:rPr>
        <w:instrText xml:space="preserve"> PAGEREF _Ref32819328 \h </w:instrText>
      </w:r>
      <w:r w:rsidR="00A00F48">
        <w:rPr>
          <w:sz w:val="16"/>
          <w:szCs w:val="16"/>
        </w:rPr>
      </w:r>
      <w:r w:rsidR="00A00F48">
        <w:rPr>
          <w:sz w:val="16"/>
          <w:szCs w:val="16"/>
        </w:rPr>
        <w:fldChar w:fldCharType="separate"/>
      </w:r>
      <w:r w:rsidR="00BA7CBD">
        <w:rPr>
          <w:noProof/>
          <w:sz w:val="16"/>
          <w:szCs w:val="16"/>
        </w:rPr>
        <w:t>409</w:t>
      </w:r>
      <w:r w:rsidR="00A00F48">
        <w:rPr>
          <w:sz w:val="16"/>
          <w:szCs w:val="16"/>
        </w:rPr>
        <w:fldChar w:fldCharType="end"/>
      </w:r>
      <w:r w:rsidR="00A00F48">
        <w:t>).</w:t>
      </w:r>
    </w:p>
    <w:p w14:paraId="1FE4F312" w14:textId="7A367041" w:rsidR="005F06F2" w:rsidRDefault="00CF53A1" w:rsidP="005B4719">
      <w:r>
        <w:t>There was</w:t>
      </w:r>
      <w:r w:rsidR="00DF23E5">
        <w:t xml:space="preserve"> no clear difference in risk </w:t>
      </w:r>
      <w:r>
        <w:t>of</w:t>
      </w:r>
      <w:r w:rsidR="00DF23E5">
        <w:t>:</w:t>
      </w:r>
    </w:p>
    <w:p w14:paraId="6B91B551" w14:textId="680B0A0F" w:rsidR="00A71BDF" w:rsidRDefault="00A71BDF" w:rsidP="00A71BDF">
      <w:pPr>
        <w:pStyle w:val="bullet"/>
      </w:pPr>
      <w:r>
        <w:t>gestational hypertension (</w:t>
      </w:r>
      <w:r w:rsidR="00B35A96">
        <w:rPr>
          <w:sz w:val="16"/>
          <w:szCs w:val="16"/>
        </w:rPr>
        <w:t>RR 1.2</w:t>
      </w:r>
      <w:r w:rsidR="00F95F5D">
        <w:rPr>
          <w:sz w:val="16"/>
          <w:szCs w:val="16"/>
        </w:rPr>
        <w:t>4; 95%CI 0.74</w:t>
      </w:r>
      <w:r w:rsidRPr="00F777A0">
        <w:rPr>
          <w:sz w:val="16"/>
          <w:szCs w:val="16"/>
        </w:rPr>
        <w:t xml:space="preserve"> to 2.</w:t>
      </w:r>
      <w:r w:rsidR="00F95F5D">
        <w:rPr>
          <w:sz w:val="16"/>
          <w:szCs w:val="16"/>
        </w:rPr>
        <w:t>0</w:t>
      </w:r>
      <w:r w:rsidR="00B35A96">
        <w:rPr>
          <w:sz w:val="16"/>
          <w:szCs w:val="16"/>
        </w:rPr>
        <w:t>6; 4</w:t>
      </w:r>
      <w:r w:rsidRPr="00F777A0">
        <w:rPr>
          <w:sz w:val="16"/>
          <w:szCs w:val="16"/>
        </w:rPr>
        <w:t xml:space="preserve"> RCTs; n=</w:t>
      </w:r>
      <w:r w:rsidR="00B35A96">
        <w:rPr>
          <w:sz w:val="16"/>
          <w:szCs w:val="16"/>
        </w:rPr>
        <w:t>955</w:t>
      </w:r>
      <w:r w:rsidR="00C370FB">
        <w:rPr>
          <w:sz w:val="16"/>
          <w:szCs w:val="16"/>
        </w:rPr>
        <w:t xml:space="preserve">; </w:t>
      </w:r>
      <w:r w:rsidR="00A00F48">
        <w:rPr>
          <w:sz w:val="16"/>
          <w:szCs w:val="16"/>
        </w:rPr>
        <w:t xml:space="preserve">very low </w:t>
      </w:r>
      <w:r w:rsidR="00FB2A6C">
        <w:rPr>
          <w:sz w:val="16"/>
          <w:szCs w:val="16"/>
        </w:rPr>
        <w:t>certainty</w:t>
      </w:r>
      <w:r w:rsidR="00A00F48">
        <w:rPr>
          <w:sz w:val="16"/>
          <w:szCs w:val="16"/>
        </w:rPr>
        <w:t xml:space="preserve">; </w:t>
      </w:r>
      <w:r w:rsidR="00C370FB">
        <w:rPr>
          <w:sz w:val="16"/>
          <w:szCs w:val="16"/>
        </w:rPr>
        <w:t xml:space="preserve">analysis 1.2; page </w:t>
      </w:r>
      <w:r w:rsidR="00C370FB">
        <w:rPr>
          <w:sz w:val="16"/>
          <w:szCs w:val="16"/>
        </w:rPr>
        <w:fldChar w:fldCharType="begin"/>
      </w:r>
      <w:r w:rsidR="00C370FB">
        <w:rPr>
          <w:sz w:val="16"/>
          <w:szCs w:val="16"/>
        </w:rPr>
        <w:instrText xml:space="preserve"> PAGEREF _Ref32819098 \h </w:instrText>
      </w:r>
      <w:r w:rsidR="00C370FB">
        <w:rPr>
          <w:sz w:val="16"/>
          <w:szCs w:val="16"/>
        </w:rPr>
      </w:r>
      <w:r w:rsidR="00C370FB">
        <w:rPr>
          <w:sz w:val="16"/>
          <w:szCs w:val="16"/>
        </w:rPr>
        <w:fldChar w:fldCharType="separate"/>
      </w:r>
      <w:r w:rsidR="00BA7CBD">
        <w:rPr>
          <w:noProof/>
          <w:sz w:val="16"/>
          <w:szCs w:val="16"/>
        </w:rPr>
        <w:t>408</w:t>
      </w:r>
      <w:r w:rsidR="00C370FB">
        <w:rPr>
          <w:sz w:val="16"/>
          <w:szCs w:val="16"/>
        </w:rPr>
        <w:fldChar w:fldCharType="end"/>
      </w:r>
      <w:r>
        <w:t>)</w:t>
      </w:r>
    </w:p>
    <w:p w14:paraId="72DC1013" w14:textId="7E396ACE" w:rsidR="00A71BDF" w:rsidRDefault="00A71BDF" w:rsidP="00A71BDF">
      <w:pPr>
        <w:pStyle w:val="bullet"/>
      </w:pPr>
      <w:r>
        <w:t>pre-eclampsia (</w:t>
      </w:r>
      <w:r w:rsidRPr="00F777A0">
        <w:rPr>
          <w:sz w:val="16"/>
          <w:szCs w:val="16"/>
        </w:rPr>
        <w:t>RR 1.88; 95%CI 0.96 to 3.71; 2 RCTs; n=598</w:t>
      </w:r>
      <w:r w:rsidR="00C370FB">
        <w:rPr>
          <w:sz w:val="16"/>
          <w:szCs w:val="16"/>
        </w:rPr>
        <w:t xml:space="preserve">; </w:t>
      </w:r>
      <w:r w:rsidR="00A00F48">
        <w:rPr>
          <w:sz w:val="16"/>
          <w:szCs w:val="16"/>
        </w:rPr>
        <w:t xml:space="preserve">low </w:t>
      </w:r>
      <w:r w:rsidR="00FB2A6C">
        <w:rPr>
          <w:sz w:val="16"/>
          <w:szCs w:val="16"/>
        </w:rPr>
        <w:t>certainty</w:t>
      </w:r>
      <w:r w:rsidR="00A00F48">
        <w:rPr>
          <w:sz w:val="16"/>
          <w:szCs w:val="16"/>
        </w:rPr>
        <w:t xml:space="preserve">; </w:t>
      </w:r>
      <w:r w:rsidR="00C370FB">
        <w:rPr>
          <w:sz w:val="16"/>
          <w:szCs w:val="16"/>
        </w:rPr>
        <w:t xml:space="preserve">analysis 1.3; page </w:t>
      </w:r>
      <w:r w:rsidR="00C370FB">
        <w:rPr>
          <w:sz w:val="16"/>
          <w:szCs w:val="16"/>
        </w:rPr>
        <w:fldChar w:fldCharType="begin"/>
      </w:r>
      <w:r w:rsidR="00C370FB">
        <w:rPr>
          <w:sz w:val="16"/>
          <w:szCs w:val="16"/>
        </w:rPr>
        <w:instrText xml:space="preserve"> PAGEREF _Ref32819223 \h </w:instrText>
      </w:r>
      <w:r w:rsidR="00C370FB">
        <w:rPr>
          <w:sz w:val="16"/>
          <w:szCs w:val="16"/>
        </w:rPr>
      </w:r>
      <w:r w:rsidR="00C370FB">
        <w:rPr>
          <w:sz w:val="16"/>
          <w:szCs w:val="16"/>
        </w:rPr>
        <w:fldChar w:fldCharType="separate"/>
      </w:r>
      <w:r w:rsidR="00BA7CBD">
        <w:rPr>
          <w:noProof/>
          <w:sz w:val="16"/>
          <w:szCs w:val="16"/>
        </w:rPr>
        <w:t>408</w:t>
      </w:r>
      <w:r w:rsidR="00C370FB">
        <w:rPr>
          <w:sz w:val="16"/>
          <w:szCs w:val="16"/>
        </w:rPr>
        <w:fldChar w:fldCharType="end"/>
      </w:r>
      <w:r>
        <w:t>)</w:t>
      </w:r>
    </w:p>
    <w:p w14:paraId="7F619B77" w14:textId="10661A48" w:rsidR="00A71BDF" w:rsidRDefault="00A71BDF" w:rsidP="00A71BDF">
      <w:pPr>
        <w:pStyle w:val="bullet"/>
      </w:pPr>
      <w:r>
        <w:t>bacterial vaginosis (</w:t>
      </w:r>
      <w:r w:rsidRPr="00F777A0">
        <w:rPr>
          <w:sz w:val="16"/>
          <w:szCs w:val="16"/>
        </w:rPr>
        <w:t>RR 1.73; 95%CI 0.89 to 3.38; 2 RCTs; n=509</w:t>
      </w:r>
      <w:r w:rsidR="00C370FB">
        <w:rPr>
          <w:sz w:val="16"/>
          <w:szCs w:val="16"/>
        </w:rPr>
        <w:t xml:space="preserve">; </w:t>
      </w:r>
      <w:r w:rsidR="00A00F48">
        <w:rPr>
          <w:sz w:val="16"/>
          <w:szCs w:val="16"/>
        </w:rPr>
        <w:t xml:space="preserve">low </w:t>
      </w:r>
      <w:r w:rsidR="00FB2A6C">
        <w:rPr>
          <w:sz w:val="16"/>
          <w:szCs w:val="16"/>
        </w:rPr>
        <w:t>certainty</w:t>
      </w:r>
      <w:r w:rsidR="00A00F48">
        <w:rPr>
          <w:sz w:val="16"/>
          <w:szCs w:val="16"/>
        </w:rPr>
        <w:t xml:space="preserve">; </w:t>
      </w:r>
      <w:r w:rsidR="00C370FB">
        <w:rPr>
          <w:sz w:val="16"/>
          <w:szCs w:val="16"/>
        </w:rPr>
        <w:t>anal</w:t>
      </w:r>
      <w:r w:rsidR="00D676D7">
        <w:rPr>
          <w:sz w:val="16"/>
          <w:szCs w:val="16"/>
        </w:rPr>
        <w:t xml:space="preserve">ysis 1.4; page </w:t>
      </w:r>
      <w:r w:rsidR="00D676D7">
        <w:rPr>
          <w:sz w:val="16"/>
          <w:szCs w:val="16"/>
        </w:rPr>
        <w:fldChar w:fldCharType="begin"/>
      </w:r>
      <w:r w:rsidR="00D676D7">
        <w:rPr>
          <w:sz w:val="16"/>
          <w:szCs w:val="16"/>
        </w:rPr>
        <w:instrText xml:space="preserve"> PAGEREF _Ref32819293 \h </w:instrText>
      </w:r>
      <w:r w:rsidR="00D676D7">
        <w:rPr>
          <w:sz w:val="16"/>
          <w:szCs w:val="16"/>
        </w:rPr>
      </w:r>
      <w:r w:rsidR="00D676D7">
        <w:rPr>
          <w:sz w:val="16"/>
          <w:szCs w:val="16"/>
        </w:rPr>
        <w:fldChar w:fldCharType="separate"/>
      </w:r>
      <w:r w:rsidR="00BA7CBD">
        <w:rPr>
          <w:noProof/>
          <w:sz w:val="16"/>
          <w:szCs w:val="16"/>
        </w:rPr>
        <w:t>409</w:t>
      </w:r>
      <w:r w:rsidR="00D676D7">
        <w:rPr>
          <w:sz w:val="16"/>
          <w:szCs w:val="16"/>
        </w:rPr>
        <w:fldChar w:fldCharType="end"/>
      </w:r>
      <w:r>
        <w:t>)</w:t>
      </w:r>
    </w:p>
    <w:p w14:paraId="61F5B337" w14:textId="16E867E8" w:rsidR="00A71BDF" w:rsidRDefault="00A71BDF" w:rsidP="00A71BDF">
      <w:pPr>
        <w:pStyle w:val="bullet"/>
      </w:pPr>
      <w:r>
        <w:t>perinatal death (</w:t>
      </w:r>
      <w:r w:rsidRPr="00F777A0">
        <w:rPr>
          <w:sz w:val="16"/>
          <w:szCs w:val="16"/>
        </w:rPr>
        <w:t>RR 1.17; 95%CI 0.62 to 2.24; 6 RCTs; n=1,670</w:t>
      </w:r>
      <w:r w:rsidR="00D676D7">
        <w:rPr>
          <w:sz w:val="16"/>
          <w:szCs w:val="16"/>
        </w:rPr>
        <w:t xml:space="preserve">; </w:t>
      </w:r>
      <w:r w:rsidR="00A00F48">
        <w:rPr>
          <w:sz w:val="16"/>
          <w:szCs w:val="16"/>
        </w:rPr>
        <w:t xml:space="preserve">low </w:t>
      </w:r>
      <w:r w:rsidR="00FB2A6C">
        <w:rPr>
          <w:sz w:val="16"/>
          <w:szCs w:val="16"/>
        </w:rPr>
        <w:t>certainty</w:t>
      </w:r>
      <w:r w:rsidR="00A00F48">
        <w:rPr>
          <w:sz w:val="16"/>
          <w:szCs w:val="16"/>
        </w:rPr>
        <w:t xml:space="preserve">; </w:t>
      </w:r>
      <w:r w:rsidR="00D676D7">
        <w:rPr>
          <w:sz w:val="16"/>
          <w:szCs w:val="16"/>
        </w:rPr>
        <w:t xml:space="preserve">analysis 1.7; page </w:t>
      </w:r>
      <w:r w:rsidR="00D676D7">
        <w:rPr>
          <w:sz w:val="16"/>
          <w:szCs w:val="16"/>
        </w:rPr>
        <w:fldChar w:fldCharType="begin"/>
      </w:r>
      <w:r w:rsidR="00D676D7">
        <w:rPr>
          <w:sz w:val="16"/>
          <w:szCs w:val="16"/>
        </w:rPr>
        <w:instrText xml:space="preserve"> PAGEREF _Ref32819360 \h </w:instrText>
      </w:r>
      <w:r w:rsidR="00D676D7">
        <w:rPr>
          <w:sz w:val="16"/>
          <w:szCs w:val="16"/>
        </w:rPr>
      </w:r>
      <w:r w:rsidR="00D676D7">
        <w:rPr>
          <w:sz w:val="16"/>
          <w:szCs w:val="16"/>
        </w:rPr>
        <w:fldChar w:fldCharType="separate"/>
      </w:r>
      <w:r w:rsidR="00BA7CBD">
        <w:rPr>
          <w:noProof/>
          <w:sz w:val="16"/>
          <w:szCs w:val="16"/>
        </w:rPr>
        <w:t>410</w:t>
      </w:r>
      <w:r w:rsidR="00D676D7">
        <w:rPr>
          <w:sz w:val="16"/>
          <w:szCs w:val="16"/>
        </w:rPr>
        <w:fldChar w:fldCharType="end"/>
      </w:r>
      <w:r>
        <w:t>)</w:t>
      </w:r>
    </w:p>
    <w:p w14:paraId="1EE7FE46" w14:textId="70793F70" w:rsidR="00CF53A1" w:rsidRDefault="00CF53A1" w:rsidP="00A71BDF">
      <w:pPr>
        <w:pStyle w:val="bullet"/>
      </w:pPr>
      <w:r>
        <w:t>preterm birth &lt;37 weeks (</w:t>
      </w:r>
      <w:r w:rsidRPr="00F777A0">
        <w:rPr>
          <w:sz w:val="16"/>
          <w:szCs w:val="16"/>
        </w:rPr>
        <w:t>RR 1.10; 95%CI 0.81 to 1.50; 16 RCTs; n=3,671</w:t>
      </w:r>
      <w:r w:rsidR="00D676D7">
        <w:rPr>
          <w:sz w:val="16"/>
          <w:szCs w:val="16"/>
        </w:rPr>
        <w:t xml:space="preserve">; </w:t>
      </w:r>
      <w:r w:rsidR="00A00F48">
        <w:rPr>
          <w:sz w:val="16"/>
          <w:szCs w:val="16"/>
        </w:rPr>
        <w:t xml:space="preserve">low </w:t>
      </w:r>
      <w:r w:rsidR="00FB2A6C">
        <w:rPr>
          <w:sz w:val="16"/>
          <w:szCs w:val="16"/>
        </w:rPr>
        <w:t>certainty</w:t>
      </w:r>
      <w:r w:rsidR="00A00F48">
        <w:rPr>
          <w:sz w:val="16"/>
          <w:szCs w:val="16"/>
        </w:rPr>
        <w:t xml:space="preserve">; </w:t>
      </w:r>
      <w:r w:rsidR="00D676D7">
        <w:rPr>
          <w:sz w:val="16"/>
          <w:szCs w:val="16"/>
        </w:rPr>
        <w:t xml:space="preserve">analysis 1.8; page </w:t>
      </w:r>
      <w:r w:rsidR="00D676D7">
        <w:rPr>
          <w:sz w:val="16"/>
          <w:szCs w:val="16"/>
        </w:rPr>
        <w:fldChar w:fldCharType="begin"/>
      </w:r>
      <w:r w:rsidR="00D676D7">
        <w:rPr>
          <w:sz w:val="16"/>
          <w:szCs w:val="16"/>
        </w:rPr>
        <w:instrText xml:space="preserve"> PAGEREF _Ref32819392 \h </w:instrText>
      </w:r>
      <w:r w:rsidR="00D676D7">
        <w:rPr>
          <w:sz w:val="16"/>
          <w:szCs w:val="16"/>
        </w:rPr>
      </w:r>
      <w:r w:rsidR="00D676D7">
        <w:rPr>
          <w:sz w:val="16"/>
          <w:szCs w:val="16"/>
        </w:rPr>
        <w:fldChar w:fldCharType="separate"/>
      </w:r>
      <w:r w:rsidR="00BA7CBD">
        <w:rPr>
          <w:noProof/>
          <w:sz w:val="16"/>
          <w:szCs w:val="16"/>
        </w:rPr>
        <w:t>410</w:t>
      </w:r>
      <w:r w:rsidR="00D676D7">
        <w:rPr>
          <w:sz w:val="16"/>
          <w:szCs w:val="16"/>
        </w:rPr>
        <w:fldChar w:fldCharType="end"/>
      </w:r>
      <w:r>
        <w:t>)</w:t>
      </w:r>
    </w:p>
    <w:p w14:paraId="4CC23A4D" w14:textId="34C21770" w:rsidR="007C24E4" w:rsidRDefault="007C24E4" w:rsidP="007C24E4">
      <w:pPr>
        <w:pStyle w:val="bullet"/>
      </w:pPr>
      <w:r>
        <w:t>small for gestational age (</w:t>
      </w:r>
      <w:r w:rsidRPr="007C24E4">
        <w:rPr>
          <w:sz w:val="16"/>
          <w:szCs w:val="16"/>
        </w:rPr>
        <w:t>RR 1.04; 95%CI 0.55 to 1.94; 3 RCTs; n=318</w:t>
      </w:r>
      <w:r w:rsidR="00D676D7">
        <w:rPr>
          <w:sz w:val="16"/>
          <w:szCs w:val="16"/>
        </w:rPr>
        <w:t xml:space="preserve">; </w:t>
      </w:r>
      <w:r w:rsidR="00A00F48">
        <w:rPr>
          <w:sz w:val="16"/>
          <w:szCs w:val="16"/>
        </w:rPr>
        <w:t xml:space="preserve">very low </w:t>
      </w:r>
      <w:r w:rsidR="00FB2A6C">
        <w:rPr>
          <w:sz w:val="16"/>
          <w:szCs w:val="16"/>
        </w:rPr>
        <w:t>certainty</w:t>
      </w:r>
      <w:r w:rsidR="00A00F48">
        <w:rPr>
          <w:sz w:val="16"/>
          <w:szCs w:val="16"/>
        </w:rPr>
        <w:t xml:space="preserve">; </w:t>
      </w:r>
      <w:r w:rsidR="00D676D7">
        <w:rPr>
          <w:sz w:val="16"/>
          <w:szCs w:val="16"/>
        </w:rPr>
        <w:t xml:space="preserve">analysis 1.9; page </w:t>
      </w:r>
      <w:r w:rsidR="00D676D7">
        <w:rPr>
          <w:sz w:val="16"/>
          <w:szCs w:val="16"/>
        </w:rPr>
        <w:fldChar w:fldCharType="begin"/>
      </w:r>
      <w:r w:rsidR="00D676D7">
        <w:rPr>
          <w:sz w:val="16"/>
          <w:szCs w:val="16"/>
        </w:rPr>
        <w:instrText xml:space="preserve"> PAGEREF _Ref32819423 \h </w:instrText>
      </w:r>
      <w:r w:rsidR="00D676D7">
        <w:rPr>
          <w:sz w:val="16"/>
          <w:szCs w:val="16"/>
        </w:rPr>
      </w:r>
      <w:r w:rsidR="00D676D7">
        <w:rPr>
          <w:sz w:val="16"/>
          <w:szCs w:val="16"/>
        </w:rPr>
        <w:fldChar w:fldCharType="separate"/>
      </w:r>
      <w:r w:rsidR="00BA7CBD">
        <w:rPr>
          <w:noProof/>
          <w:sz w:val="16"/>
          <w:szCs w:val="16"/>
        </w:rPr>
        <w:t>410</w:t>
      </w:r>
      <w:r w:rsidR="00D676D7">
        <w:rPr>
          <w:sz w:val="16"/>
          <w:szCs w:val="16"/>
        </w:rPr>
        <w:fldChar w:fldCharType="end"/>
      </w:r>
      <w:r>
        <w:t>)</w:t>
      </w:r>
    </w:p>
    <w:p w14:paraId="52436720" w14:textId="39C9074E" w:rsidR="007C24E4" w:rsidRPr="005F06F2" w:rsidRDefault="007C24E4" w:rsidP="007C24E4">
      <w:pPr>
        <w:pStyle w:val="bullet"/>
      </w:pPr>
      <w:r>
        <w:t>large for gestational age (</w:t>
      </w:r>
      <w:r w:rsidRPr="007C24E4">
        <w:rPr>
          <w:sz w:val="16"/>
          <w:szCs w:val="16"/>
        </w:rPr>
        <w:t>RR 0.95; 95%CI 0.47 to 1.93; 3 RCTs; n=316</w:t>
      </w:r>
      <w:r w:rsidR="00D676D7">
        <w:rPr>
          <w:sz w:val="16"/>
          <w:szCs w:val="16"/>
        </w:rPr>
        <w:t xml:space="preserve">; </w:t>
      </w:r>
      <w:r w:rsidR="00A00F48">
        <w:rPr>
          <w:sz w:val="16"/>
          <w:szCs w:val="16"/>
        </w:rPr>
        <w:t xml:space="preserve">low </w:t>
      </w:r>
      <w:r w:rsidR="00FB2A6C">
        <w:rPr>
          <w:sz w:val="16"/>
          <w:szCs w:val="16"/>
        </w:rPr>
        <w:t>certainty</w:t>
      </w:r>
      <w:r w:rsidR="00A00F48">
        <w:rPr>
          <w:sz w:val="16"/>
          <w:szCs w:val="16"/>
        </w:rPr>
        <w:t xml:space="preserve">; </w:t>
      </w:r>
      <w:r w:rsidR="00D676D7">
        <w:rPr>
          <w:sz w:val="16"/>
          <w:szCs w:val="16"/>
        </w:rPr>
        <w:t xml:space="preserve">analysis 1.10; page </w:t>
      </w:r>
      <w:r w:rsidR="00D676D7">
        <w:rPr>
          <w:sz w:val="16"/>
          <w:szCs w:val="16"/>
        </w:rPr>
        <w:fldChar w:fldCharType="begin"/>
      </w:r>
      <w:r w:rsidR="00D676D7">
        <w:rPr>
          <w:sz w:val="16"/>
          <w:szCs w:val="16"/>
        </w:rPr>
        <w:instrText xml:space="preserve"> PAGEREF _Ref32819448 \h </w:instrText>
      </w:r>
      <w:r w:rsidR="00D676D7">
        <w:rPr>
          <w:sz w:val="16"/>
          <w:szCs w:val="16"/>
        </w:rPr>
      </w:r>
      <w:r w:rsidR="00D676D7">
        <w:rPr>
          <w:sz w:val="16"/>
          <w:szCs w:val="16"/>
        </w:rPr>
        <w:fldChar w:fldCharType="separate"/>
      </w:r>
      <w:r w:rsidR="00BA7CBD">
        <w:rPr>
          <w:noProof/>
          <w:sz w:val="16"/>
          <w:szCs w:val="16"/>
        </w:rPr>
        <w:t>411</w:t>
      </w:r>
      <w:r w:rsidR="00D676D7">
        <w:rPr>
          <w:sz w:val="16"/>
          <w:szCs w:val="16"/>
        </w:rPr>
        <w:fldChar w:fldCharType="end"/>
      </w:r>
      <w:r>
        <w:t>)</w:t>
      </w:r>
    </w:p>
    <w:p w14:paraId="225AA8B6" w14:textId="172B0BAA" w:rsidR="00CF53A1" w:rsidRDefault="00CF53A1" w:rsidP="00A71BDF">
      <w:pPr>
        <w:pStyle w:val="bullet"/>
      </w:pPr>
      <w:r>
        <w:t>macrosomia</w:t>
      </w:r>
      <w:r w:rsidR="00B5237F">
        <w:t xml:space="preserve"> (&gt;4,000 g)</w:t>
      </w:r>
      <w:r>
        <w:t xml:space="preserve"> (</w:t>
      </w:r>
      <w:r w:rsidRPr="00F777A0">
        <w:rPr>
          <w:sz w:val="16"/>
          <w:szCs w:val="16"/>
        </w:rPr>
        <w:t>RR 1.0</w:t>
      </w:r>
      <w:r w:rsidR="00B5237F">
        <w:rPr>
          <w:sz w:val="16"/>
          <w:szCs w:val="16"/>
        </w:rPr>
        <w:t>6; 0.85 to 1.33; 7</w:t>
      </w:r>
      <w:r w:rsidRPr="00F777A0">
        <w:rPr>
          <w:sz w:val="16"/>
          <w:szCs w:val="16"/>
        </w:rPr>
        <w:t xml:space="preserve"> RCTs; n=1,</w:t>
      </w:r>
      <w:r w:rsidR="00B5237F">
        <w:rPr>
          <w:sz w:val="16"/>
          <w:szCs w:val="16"/>
        </w:rPr>
        <w:t>407</w:t>
      </w:r>
      <w:r w:rsidR="00D676D7">
        <w:rPr>
          <w:sz w:val="16"/>
          <w:szCs w:val="16"/>
        </w:rPr>
        <w:t xml:space="preserve">; </w:t>
      </w:r>
      <w:r w:rsidR="00A00F48">
        <w:rPr>
          <w:sz w:val="16"/>
          <w:szCs w:val="16"/>
        </w:rPr>
        <w:t xml:space="preserve">low </w:t>
      </w:r>
      <w:r w:rsidR="00FB2A6C">
        <w:rPr>
          <w:sz w:val="16"/>
          <w:szCs w:val="16"/>
        </w:rPr>
        <w:t>certainty</w:t>
      </w:r>
      <w:r w:rsidR="00A00F48">
        <w:rPr>
          <w:sz w:val="16"/>
          <w:szCs w:val="16"/>
        </w:rPr>
        <w:t xml:space="preserve">; </w:t>
      </w:r>
      <w:r w:rsidR="00D676D7">
        <w:rPr>
          <w:sz w:val="16"/>
          <w:szCs w:val="16"/>
        </w:rPr>
        <w:t xml:space="preserve">analysis 1.11; page </w:t>
      </w:r>
      <w:r w:rsidR="00D676D7">
        <w:rPr>
          <w:sz w:val="16"/>
          <w:szCs w:val="16"/>
        </w:rPr>
        <w:fldChar w:fldCharType="begin"/>
      </w:r>
      <w:r w:rsidR="00D676D7">
        <w:rPr>
          <w:sz w:val="16"/>
          <w:szCs w:val="16"/>
        </w:rPr>
        <w:instrText xml:space="preserve"> PAGEREF _Ref32819472 \h </w:instrText>
      </w:r>
      <w:r w:rsidR="00D676D7">
        <w:rPr>
          <w:sz w:val="16"/>
          <w:szCs w:val="16"/>
        </w:rPr>
      </w:r>
      <w:r w:rsidR="00D676D7">
        <w:rPr>
          <w:sz w:val="16"/>
          <w:szCs w:val="16"/>
        </w:rPr>
        <w:fldChar w:fldCharType="separate"/>
      </w:r>
      <w:r w:rsidR="00BA7CBD">
        <w:rPr>
          <w:noProof/>
          <w:sz w:val="16"/>
          <w:szCs w:val="16"/>
        </w:rPr>
        <w:t>411</w:t>
      </w:r>
      <w:r w:rsidR="00D676D7">
        <w:rPr>
          <w:sz w:val="16"/>
          <w:szCs w:val="16"/>
        </w:rPr>
        <w:fldChar w:fldCharType="end"/>
      </w:r>
      <w:r w:rsidR="007C24E4">
        <w:t>).</w:t>
      </w:r>
    </w:p>
    <w:p w14:paraId="18A1C7A3" w14:textId="1428219D" w:rsidR="00D76EA6" w:rsidRDefault="00D76EA6" w:rsidP="00D76EA6">
      <w:r>
        <w:t xml:space="preserve">While many of the studies reported on allergy in the infant, this outcome is not reported here as the infant received </w:t>
      </w:r>
      <w:r w:rsidR="004136C3">
        <w:t>probiotics directly or indirectly in breastmilk.</w:t>
      </w:r>
    </w:p>
    <w:tbl>
      <w:tblPr>
        <w:tblW w:w="5000" w:type="pct"/>
        <w:tblCellMar>
          <w:top w:w="100" w:type="dxa"/>
          <w:left w:w="100" w:type="dxa"/>
          <w:bottom w:w="100" w:type="dxa"/>
          <w:right w:w="100" w:type="dxa"/>
        </w:tblCellMar>
        <w:tblLook w:val="04A0" w:firstRow="1" w:lastRow="0" w:firstColumn="1" w:lastColumn="0" w:noHBand="0" w:noVBand="1"/>
      </w:tblPr>
      <w:tblGrid>
        <w:gridCol w:w="102"/>
        <w:gridCol w:w="1416"/>
        <w:gridCol w:w="1469"/>
        <w:gridCol w:w="1794"/>
        <w:gridCol w:w="1419"/>
        <w:gridCol w:w="1418"/>
        <w:gridCol w:w="1558"/>
        <w:gridCol w:w="89"/>
      </w:tblGrid>
      <w:tr w:rsidR="004D7856" w14:paraId="615D94F4" w14:textId="77777777" w:rsidTr="004D7856">
        <w:trPr>
          <w:cantSplit/>
          <w:tblHeader/>
        </w:trPr>
        <w:tc>
          <w:tcPr>
            <w:tcW w:w="5000" w:type="pct"/>
            <w:gridSpan w:val="8"/>
            <w:tcBorders>
              <w:top w:val="nil"/>
              <w:left w:val="nil"/>
              <w:bottom w:val="nil"/>
              <w:right w:val="nil"/>
            </w:tcBorders>
            <w:hideMark/>
          </w:tcPr>
          <w:p w14:paraId="4CB5467A" w14:textId="0E7BB53B" w:rsidR="004D7856" w:rsidRDefault="004D7856" w:rsidP="004D7856">
            <w:pPr>
              <w:pStyle w:val="Heading4"/>
              <w:pageBreakBefore/>
              <w:spacing w:after="0"/>
              <w:rPr>
                <w:rFonts w:ascii="Arial Narrow" w:eastAsia="Times New Roman" w:hAnsi="Arial Narrow"/>
                <w:sz w:val="16"/>
                <w:szCs w:val="16"/>
              </w:rPr>
            </w:pPr>
            <w:r w:rsidRPr="00BD0F5D">
              <w:t>Summary of findings</w:t>
            </w:r>
          </w:p>
        </w:tc>
      </w:tr>
      <w:tr w:rsidR="004D7856" w:rsidRPr="008D6ABE" w14:paraId="270D51A4" w14:textId="77777777" w:rsidTr="004D7856">
        <w:trPr>
          <w:gridBefore w:val="1"/>
          <w:gridAfter w:val="1"/>
          <w:wBefore w:w="55" w:type="pct"/>
          <w:wAfter w:w="48" w:type="pct"/>
          <w:cantSplit/>
          <w:tblHeader/>
        </w:trPr>
        <w:tc>
          <w:tcPr>
            <w:tcW w:w="4897" w:type="pct"/>
            <w:gridSpan w:val="6"/>
            <w:tcBorders>
              <w:top w:val="single" w:sz="12" w:space="0" w:color="000000"/>
              <w:left w:val="nil"/>
              <w:bottom w:val="single" w:sz="12" w:space="0" w:color="000000"/>
              <w:right w:val="nil"/>
            </w:tcBorders>
            <w:vAlign w:val="center"/>
            <w:hideMark/>
          </w:tcPr>
          <w:p w14:paraId="790745CA" w14:textId="71FFD9BB" w:rsidR="004D7856" w:rsidRPr="008D6ABE" w:rsidRDefault="004D7856" w:rsidP="004D7856">
            <w:pPr>
              <w:pStyle w:val="Heading5"/>
            </w:pPr>
            <w:r w:rsidRPr="008D6ABE">
              <w:t xml:space="preserve">Probiotics compared to placebo </w:t>
            </w:r>
            <w:r>
              <w:t>during pregnancy — maternal outcomes</w:t>
            </w:r>
          </w:p>
        </w:tc>
      </w:tr>
      <w:tr w:rsidR="004D7856" w14:paraId="186C450C" w14:textId="77777777" w:rsidTr="004D7856">
        <w:trPr>
          <w:gridBefore w:val="1"/>
          <w:gridAfter w:val="1"/>
          <w:wBefore w:w="55" w:type="pct"/>
          <w:wAfter w:w="48" w:type="pct"/>
          <w:cantSplit/>
          <w:tblHeader/>
        </w:trPr>
        <w:tc>
          <w:tcPr>
            <w:tcW w:w="4897" w:type="pct"/>
            <w:gridSpan w:val="6"/>
            <w:tcBorders>
              <w:top w:val="single" w:sz="12" w:space="0" w:color="000000"/>
              <w:left w:val="nil"/>
              <w:bottom w:val="single" w:sz="12" w:space="0" w:color="000000"/>
              <w:right w:val="nil"/>
            </w:tcBorders>
            <w:vAlign w:val="center"/>
            <w:hideMark/>
          </w:tcPr>
          <w:p w14:paraId="0D1EF62F" w14:textId="77777777" w:rsidR="004D7856" w:rsidRPr="00E177BD" w:rsidRDefault="004D7856" w:rsidP="006429D8">
            <w:pPr>
              <w:spacing w:line="240" w:lineRule="auto"/>
              <w:rPr>
                <w:rFonts w:ascii="Arial Narrow" w:eastAsia="Times New Roman" w:hAnsi="Arial Narrow"/>
                <w:b/>
                <w:bCs/>
                <w:sz w:val="16"/>
                <w:szCs w:val="16"/>
              </w:rPr>
            </w:pPr>
            <w:r>
              <w:rPr>
                <w:rFonts w:ascii="Arial Narrow" w:eastAsia="Times New Roman" w:hAnsi="Arial Narrow"/>
                <w:b/>
                <w:bCs/>
                <w:sz w:val="16"/>
                <w:szCs w:val="16"/>
              </w:rPr>
              <w:t>P</w:t>
            </w:r>
            <w:r w:rsidRPr="00E177BD">
              <w:rPr>
                <w:rFonts w:ascii="Arial Narrow" w:eastAsia="Times New Roman" w:hAnsi="Arial Narrow"/>
                <w:b/>
                <w:bCs/>
                <w:sz w:val="16"/>
                <w:szCs w:val="16"/>
              </w:rPr>
              <w:t xml:space="preserve">atient or population: </w:t>
            </w:r>
            <w:r w:rsidRPr="00E177BD">
              <w:rPr>
                <w:rFonts w:ascii="Arial Narrow" w:eastAsia="Times New Roman" w:hAnsi="Arial Narrow"/>
                <w:bCs/>
                <w:sz w:val="16"/>
                <w:szCs w:val="16"/>
              </w:rPr>
              <w:t xml:space="preserve">Pregnant women </w:t>
            </w:r>
          </w:p>
          <w:p w14:paraId="77D72F47" w14:textId="77777777" w:rsidR="004D7856" w:rsidRPr="00E177BD" w:rsidRDefault="004D7856" w:rsidP="006429D8">
            <w:pPr>
              <w:spacing w:line="240" w:lineRule="auto"/>
              <w:rPr>
                <w:rFonts w:ascii="Arial Narrow" w:eastAsia="Times New Roman" w:hAnsi="Arial Narrow"/>
                <w:b/>
                <w:bCs/>
                <w:sz w:val="16"/>
                <w:szCs w:val="16"/>
              </w:rPr>
            </w:pPr>
            <w:r w:rsidRPr="00E177BD">
              <w:rPr>
                <w:rFonts w:ascii="Arial Narrow" w:eastAsia="Times New Roman" w:hAnsi="Arial Narrow"/>
                <w:b/>
                <w:bCs/>
                <w:sz w:val="16"/>
                <w:szCs w:val="16"/>
              </w:rPr>
              <w:t>Setting:</w:t>
            </w:r>
            <w:r w:rsidRPr="00E177BD">
              <w:rPr>
                <w:rFonts w:ascii="Arial Narrow" w:eastAsia="Times New Roman" w:hAnsi="Arial Narrow"/>
                <w:bCs/>
                <w:sz w:val="16"/>
                <w:szCs w:val="16"/>
              </w:rPr>
              <w:t xml:space="preserve"> Australia, Brazil, Canada, Finland, Germany, Iran, Ireland, Italy, Korea, the Netherlands, New Zealand, Norway, Sweden, Taiwan, the United Kingdom</w:t>
            </w:r>
          </w:p>
          <w:p w14:paraId="153DBE91" w14:textId="77777777" w:rsidR="004D7856" w:rsidRPr="00E177BD" w:rsidRDefault="004D7856" w:rsidP="006429D8">
            <w:pPr>
              <w:spacing w:line="240" w:lineRule="auto"/>
              <w:rPr>
                <w:rFonts w:ascii="Arial Narrow" w:eastAsia="Times New Roman" w:hAnsi="Arial Narrow"/>
                <w:b/>
                <w:bCs/>
                <w:sz w:val="16"/>
                <w:szCs w:val="16"/>
              </w:rPr>
            </w:pPr>
            <w:r w:rsidRPr="00E177BD">
              <w:rPr>
                <w:rFonts w:ascii="Arial Narrow" w:eastAsia="Times New Roman" w:hAnsi="Arial Narrow"/>
                <w:b/>
                <w:bCs/>
                <w:sz w:val="16"/>
                <w:szCs w:val="16"/>
              </w:rPr>
              <w:t>Intervention:</w:t>
            </w:r>
            <w:r w:rsidRPr="00E177BD">
              <w:rPr>
                <w:rFonts w:ascii="Arial Narrow" w:eastAsia="Times New Roman" w:hAnsi="Arial Narrow"/>
                <w:bCs/>
                <w:sz w:val="16"/>
                <w:szCs w:val="16"/>
              </w:rPr>
              <w:t xml:space="preserve"> Probiotics administered to pregnant women</w:t>
            </w:r>
            <w:r w:rsidRPr="00E177BD">
              <w:rPr>
                <w:rFonts w:ascii="Arial Narrow" w:eastAsia="Times New Roman" w:hAnsi="Arial Narrow"/>
                <w:b/>
                <w:bCs/>
                <w:sz w:val="16"/>
                <w:szCs w:val="16"/>
              </w:rPr>
              <w:t xml:space="preserve"> </w:t>
            </w:r>
          </w:p>
          <w:p w14:paraId="7CC4793E" w14:textId="1547065C" w:rsidR="004D7856" w:rsidRDefault="004D7856" w:rsidP="006429D8">
            <w:pPr>
              <w:spacing w:line="240" w:lineRule="auto"/>
              <w:rPr>
                <w:rFonts w:ascii="Arial Narrow" w:eastAsia="Times New Roman" w:hAnsi="Arial Narrow"/>
                <w:sz w:val="16"/>
                <w:szCs w:val="16"/>
              </w:rPr>
            </w:pPr>
            <w:r w:rsidRPr="00E177BD">
              <w:rPr>
                <w:rFonts w:ascii="Arial Narrow" w:eastAsia="Times New Roman" w:hAnsi="Arial Narrow"/>
                <w:b/>
                <w:bCs/>
                <w:sz w:val="16"/>
                <w:szCs w:val="16"/>
              </w:rPr>
              <w:t xml:space="preserve">Comparison: </w:t>
            </w:r>
            <w:r w:rsidRPr="00E177BD">
              <w:rPr>
                <w:rFonts w:ascii="Arial Narrow" w:eastAsia="Times New Roman" w:hAnsi="Arial Narrow"/>
                <w:bCs/>
                <w:sz w:val="16"/>
                <w:szCs w:val="16"/>
              </w:rPr>
              <w:t>Placebo</w:t>
            </w:r>
            <w:r w:rsidRPr="00E177BD">
              <w:rPr>
                <w:rFonts w:ascii="Arial Narrow" w:eastAsia="Times New Roman" w:hAnsi="Arial Narrow"/>
                <w:b/>
                <w:bCs/>
                <w:sz w:val="16"/>
                <w:szCs w:val="16"/>
              </w:rPr>
              <w:t xml:space="preserve"> </w:t>
            </w:r>
            <w:r w:rsidR="006A47F7" w:rsidRPr="006A47F7">
              <w:rPr>
                <w:rFonts w:ascii="Arial Narrow" w:eastAsia="Times New Roman" w:hAnsi="Arial Narrow"/>
                <w:bCs/>
                <w:sz w:val="16"/>
                <w:szCs w:val="16"/>
              </w:rPr>
              <w:t>or no intervention</w:t>
            </w:r>
          </w:p>
        </w:tc>
      </w:tr>
      <w:tr w:rsidR="004D7856" w14:paraId="5FD67239" w14:textId="77777777" w:rsidTr="004D7856">
        <w:trPr>
          <w:gridAfter w:val="1"/>
          <w:wAfter w:w="48" w:type="pct"/>
          <w:cantSplit/>
          <w:tblHeader/>
        </w:trPr>
        <w:tc>
          <w:tcPr>
            <w:tcW w:w="819" w:type="pct"/>
            <w:gridSpan w:val="2"/>
            <w:vMerge w:val="restart"/>
            <w:tcBorders>
              <w:right w:val="single" w:sz="6" w:space="0" w:color="EFEFEF"/>
            </w:tcBorders>
            <w:shd w:val="clear" w:color="auto" w:fill="3271AA"/>
            <w:vAlign w:val="center"/>
            <w:hideMark/>
          </w:tcPr>
          <w:p w14:paraId="47FF7945" w14:textId="77777777" w:rsidR="004D7856" w:rsidRDefault="004D7856" w:rsidP="006429D8">
            <w:pPr>
              <w:pStyle w:val="NormalWeb"/>
              <w:spacing w:before="0" w:beforeAutospacing="0" w:after="0" w:afterAutospacing="0"/>
              <w:jc w:val="center"/>
              <w:rPr>
                <w:rFonts w:ascii="Arial Narrow" w:eastAsiaTheme="minorEastAsia" w:hAnsi="Arial Narrow"/>
                <w:color w:val="FFFFFF"/>
                <w:sz w:val="16"/>
                <w:szCs w:val="16"/>
              </w:rPr>
            </w:pPr>
            <w:r>
              <w:rPr>
                <w:rFonts w:ascii="Arial Narrow" w:hAnsi="Arial Narrow"/>
                <w:color w:val="FFFFFF"/>
                <w:sz w:val="16"/>
                <w:szCs w:val="16"/>
              </w:rPr>
              <w:t>Outcomes</w:t>
            </w:r>
          </w:p>
        </w:tc>
        <w:tc>
          <w:tcPr>
            <w:tcW w:w="1761" w:type="pct"/>
            <w:gridSpan w:val="2"/>
            <w:tcBorders>
              <w:top w:val="single" w:sz="6" w:space="0" w:color="EFEFEF"/>
              <w:right w:val="single" w:sz="6" w:space="0" w:color="EFEFEF"/>
            </w:tcBorders>
            <w:shd w:val="clear" w:color="auto" w:fill="E0E0E0"/>
            <w:hideMark/>
          </w:tcPr>
          <w:p w14:paraId="2EDC2F1F" w14:textId="77777777" w:rsidR="004D7856" w:rsidRDefault="004D7856" w:rsidP="006429D8">
            <w:pPr>
              <w:pStyle w:val="NormalWeb"/>
              <w:spacing w:before="0" w:beforeAutospacing="0" w:after="0" w:afterAutospacing="0"/>
              <w:jc w:val="center"/>
              <w:rPr>
                <w:rFonts w:ascii="Arial Narrow" w:hAnsi="Arial Narrow"/>
                <w:b/>
                <w:bCs/>
                <w:sz w:val="16"/>
                <w:szCs w:val="16"/>
              </w:rPr>
            </w:pPr>
            <w:r>
              <w:rPr>
                <w:rFonts w:ascii="Arial Narrow" w:hAnsi="Arial Narrow"/>
                <w:b/>
                <w:bCs/>
                <w:sz w:val="16"/>
                <w:szCs w:val="16"/>
              </w:rPr>
              <w:t>Anticipated absolute effects</w:t>
            </w:r>
            <w:r>
              <w:rPr>
                <w:rFonts w:ascii="Arial Narrow" w:hAnsi="Arial Narrow"/>
                <w:b/>
                <w:bCs/>
                <w:sz w:val="16"/>
                <w:szCs w:val="16"/>
                <w:vertAlign w:val="superscript"/>
              </w:rPr>
              <w:t>*</w:t>
            </w:r>
            <w:r>
              <w:rPr>
                <w:rFonts w:ascii="Arial Narrow" w:hAnsi="Arial Narrow"/>
                <w:b/>
                <w:bCs/>
                <w:sz w:val="16"/>
                <w:szCs w:val="16"/>
              </w:rPr>
              <w:t xml:space="preserve"> </w:t>
            </w:r>
            <w:r>
              <w:rPr>
                <w:rFonts w:ascii="Arial Narrow" w:hAnsi="Arial Narrow"/>
                <w:sz w:val="16"/>
                <w:szCs w:val="16"/>
              </w:rPr>
              <w:t>(95% CI)</w:t>
            </w:r>
            <w:r>
              <w:rPr>
                <w:rFonts w:ascii="Arial Narrow" w:hAnsi="Arial Narrow"/>
                <w:b/>
                <w:bCs/>
                <w:sz w:val="16"/>
                <w:szCs w:val="16"/>
              </w:rPr>
              <w:t xml:space="preserve"> </w:t>
            </w:r>
          </w:p>
        </w:tc>
        <w:tc>
          <w:tcPr>
            <w:tcW w:w="766" w:type="pct"/>
            <w:vMerge w:val="restart"/>
            <w:tcBorders>
              <w:right w:val="single" w:sz="6" w:space="0" w:color="EFEFEF"/>
            </w:tcBorders>
            <w:shd w:val="clear" w:color="auto" w:fill="3271AA"/>
            <w:vAlign w:val="center"/>
            <w:hideMark/>
          </w:tcPr>
          <w:p w14:paraId="5008970C" w14:textId="77777777" w:rsidR="004D7856" w:rsidRDefault="004D7856" w:rsidP="006429D8">
            <w:pPr>
              <w:pStyle w:val="NormalWeb"/>
              <w:spacing w:before="0" w:beforeAutospacing="0" w:after="0" w:afterAutospacing="0"/>
              <w:jc w:val="center"/>
              <w:rPr>
                <w:rFonts w:ascii="Arial Narrow" w:hAnsi="Arial Narrow"/>
                <w:color w:val="FFFFFF"/>
                <w:sz w:val="16"/>
                <w:szCs w:val="16"/>
              </w:rPr>
            </w:pPr>
            <w:r>
              <w:rPr>
                <w:rFonts w:ascii="Arial Narrow" w:hAnsi="Arial Narrow"/>
                <w:color w:val="FFFFFF"/>
                <w:sz w:val="16"/>
                <w:szCs w:val="16"/>
              </w:rPr>
              <w:t>Relative effect</w:t>
            </w:r>
            <w:r>
              <w:rPr>
                <w:rFonts w:ascii="Arial Narrow" w:hAnsi="Arial Narrow"/>
                <w:color w:val="FFFFFF"/>
                <w:sz w:val="16"/>
                <w:szCs w:val="16"/>
              </w:rPr>
              <w:br/>
              <w:t xml:space="preserve">(95% CI) </w:t>
            </w:r>
          </w:p>
        </w:tc>
        <w:tc>
          <w:tcPr>
            <w:tcW w:w="765" w:type="pct"/>
            <w:vMerge w:val="restart"/>
            <w:tcBorders>
              <w:right w:val="single" w:sz="6" w:space="0" w:color="EFEFEF"/>
            </w:tcBorders>
            <w:shd w:val="clear" w:color="auto" w:fill="3271AA"/>
            <w:vAlign w:val="center"/>
            <w:hideMark/>
          </w:tcPr>
          <w:p w14:paraId="74977894" w14:textId="77777777" w:rsidR="004D7856" w:rsidRDefault="004D7856" w:rsidP="006429D8">
            <w:pPr>
              <w:pStyle w:val="NormalWeb"/>
              <w:spacing w:before="0" w:beforeAutospacing="0" w:after="0" w:afterAutospacing="0"/>
              <w:jc w:val="center"/>
              <w:rPr>
                <w:rFonts w:ascii="Arial Narrow" w:hAnsi="Arial Narrow"/>
                <w:color w:val="FFFFFF"/>
                <w:sz w:val="16"/>
                <w:szCs w:val="16"/>
              </w:rPr>
            </w:pPr>
            <w:r>
              <w:rPr>
                <w:rFonts w:ascii="Arial Narrow" w:hAnsi="Arial Narrow"/>
                <w:color w:val="FFFFFF"/>
                <w:sz w:val="16"/>
                <w:szCs w:val="16"/>
              </w:rPr>
              <w:t xml:space="preserve">№ of participants </w:t>
            </w:r>
            <w:r>
              <w:rPr>
                <w:rFonts w:ascii="Arial Narrow" w:hAnsi="Arial Narrow"/>
                <w:color w:val="FFFFFF"/>
                <w:sz w:val="16"/>
                <w:szCs w:val="16"/>
              </w:rPr>
              <w:br/>
              <w:t xml:space="preserve">(studies) </w:t>
            </w:r>
          </w:p>
        </w:tc>
        <w:tc>
          <w:tcPr>
            <w:tcW w:w="841" w:type="pct"/>
            <w:vMerge w:val="restart"/>
            <w:tcBorders>
              <w:right w:val="single" w:sz="6" w:space="0" w:color="EFEFEF"/>
            </w:tcBorders>
            <w:shd w:val="clear" w:color="auto" w:fill="3271AA"/>
            <w:vAlign w:val="center"/>
            <w:hideMark/>
          </w:tcPr>
          <w:p w14:paraId="71F9C212" w14:textId="77777777" w:rsidR="004D7856" w:rsidRDefault="004D7856" w:rsidP="006429D8">
            <w:pPr>
              <w:pStyle w:val="NormalWeb"/>
              <w:spacing w:before="0" w:beforeAutospacing="0" w:after="0" w:afterAutospacing="0"/>
              <w:jc w:val="center"/>
              <w:rPr>
                <w:rFonts w:ascii="Arial Narrow" w:hAnsi="Arial Narrow"/>
                <w:color w:val="FFFFFF"/>
                <w:sz w:val="16"/>
                <w:szCs w:val="16"/>
              </w:rPr>
            </w:pPr>
            <w:r>
              <w:rPr>
                <w:rFonts w:ascii="Arial Narrow" w:hAnsi="Arial Narrow"/>
                <w:color w:val="FFFFFF"/>
                <w:sz w:val="16"/>
                <w:szCs w:val="16"/>
              </w:rPr>
              <w:t>Certainty of the evidence</w:t>
            </w:r>
            <w:r>
              <w:rPr>
                <w:rFonts w:ascii="Arial Narrow" w:hAnsi="Arial Narrow"/>
                <w:color w:val="FFFFFF"/>
                <w:sz w:val="16"/>
                <w:szCs w:val="16"/>
              </w:rPr>
              <w:br/>
              <w:t xml:space="preserve">(GRADE) </w:t>
            </w:r>
          </w:p>
        </w:tc>
      </w:tr>
      <w:tr w:rsidR="004D7856" w14:paraId="4C0D6361" w14:textId="77777777" w:rsidTr="004D7856">
        <w:trPr>
          <w:gridAfter w:val="1"/>
          <w:wAfter w:w="48" w:type="pct"/>
          <w:cantSplit/>
          <w:tblHeader/>
        </w:trPr>
        <w:tc>
          <w:tcPr>
            <w:tcW w:w="819" w:type="pct"/>
            <w:gridSpan w:val="2"/>
            <w:vMerge/>
            <w:tcBorders>
              <w:right w:val="single" w:sz="6" w:space="0" w:color="EFEFEF"/>
            </w:tcBorders>
            <w:vAlign w:val="center"/>
            <w:hideMark/>
          </w:tcPr>
          <w:p w14:paraId="40E8D8A9" w14:textId="77777777" w:rsidR="004D7856" w:rsidRDefault="004D7856" w:rsidP="006429D8">
            <w:pPr>
              <w:rPr>
                <w:rFonts w:ascii="Arial Narrow" w:eastAsiaTheme="minorEastAsia" w:hAnsi="Arial Narrow"/>
                <w:color w:val="FFFFFF"/>
                <w:sz w:val="16"/>
                <w:szCs w:val="16"/>
              </w:rPr>
            </w:pPr>
          </w:p>
        </w:tc>
        <w:tc>
          <w:tcPr>
            <w:tcW w:w="793" w:type="pct"/>
            <w:tcBorders>
              <w:top w:val="single" w:sz="6" w:space="0" w:color="EFEFEF"/>
              <w:right w:val="single" w:sz="6" w:space="0" w:color="EFEFEF"/>
            </w:tcBorders>
            <w:shd w:val="clear" w:color="auto" w:fill="E0E0E0"/>
            <w:hideMark/>
          </w:tcPr>
          <w:p w14:paraId="3FCCB113" w14:textId="77777777" w:rsidR="004D7856" w:rsidRDefault="004D7856" w:rsidP="006429D8">
            <w:pPr>
              <w:pStyle w:val="first-letter"/>
              <w:spacing w:before="0" w:beforeAutospacing="0" w:after="0" w:afterAutospacing="0"/>
              <w:jc w:val="center"/>
              <w:rPr>
                <w:rFonts w:ascii="Arial Narrow" w:hAnsi="Arial Narrow"/>
                <w:b/>
                <w:bCs/>
                <w:sz w:val="16"/>
                <w:szCs w:val="16"/>
              </w:rPr>
            </w:pPr>
            <w:r>
              <w:rPr>
                <w:rFonts w:ascii="Arial Narrow" w:hAnsi="Arial Narrow"/>
                <w:b/>
                <w:bCs/>
                <w:sz w:val="16"/>
                <w:szCs w:val="16"/>
              </w:rPr>
              <w:t>Risk with placebo</w:t>
            </w:r>
          </w:p>
        </w:tc>
        <w:tc>
          <w:tcPr>
            <w:tcW w:w="968" w:type="pct"/>
            <w:tcBorders>
              <w:top w:val="single" w:sz="6" w:space="0" w:color="EFEFEF"/>
              <w:right w:val="single" w:sz="6" w:space="0" w:color="EFEFEF"/>
            </w:tcBorders>
            <w:shd w:val="clear" w:color="auto" w:fill="E0E0E0"/>
            <w:hideMark/>
          </w:tcPr>
          <w:p w14:paraId="2AB1EC09" w14:textId="77777777" w:rsidR="004D7856" w:rsidRDefault="004D7856" w:rsidP="006429D8">
            <w:pPr>
              <w:pStyle w:val="first-letter"/>
              <w:spacing w:before="0" w:beforeAutospacing="0" w:after="0" w:afterAutospacing="0"/>
              <w:jc w:val="center"/>
              <w:rPr>
                <w:rFonts w:ascii="Arial Narrow" w:hAnsi="Arial Narrow"/>
                <w:b/>
                <w:bCs/>
                <w:sz w:val="16"/>
                <w:szCs w:val="16"/>
              </w:rPr>
            </w:pPr>
            <w:r>
              <w:rPr>
                <w:rFonts w:ascii="Arial Narrow" w:hAnsi="Arial Narrow"/>
                <w:b/>
                <w:bCs/>
                <w:sz w:val="16"/>
                <w:szCs w:val="16"/>
              </w:rPr>
              <w:t>Risk with Probiotics administered to pregnant women</w:t>
            </w:r>
          </w:p>
        </w:tc>
        <w:tc>
          <w:tcPr>
            <w:tcW w:w="766" w:type="pct"/>
            <w:vMerge/>
            <w:tcBorders>
              <w:right w:val="single" w:sz="6" w:space="0" w:color="EFEFEF"/>
            </w:tcBorders>
            <w:vAlign w:val="center"/>
            <w:hideMark/>
          </w:tcPr>
          <w:p w14:paraId="06B8EFB6" w14:textId="77777777" w:rsidR="004D7856" w:rsidRDefault="004D7856" w:rsidP="006429D8">
            <w:pPr>
              <w:rPr>
                <w:rFonts w:ascii="Arial Narrow" w:eastAsiaTheme="minorEastAsia" w:hAnsi="Arial Narrow"/>
                <w:color w:val="FFFFFF"/>
                <w:sz w:val="16"/>
                <w:szCs w:val="16"/>
              </w:rPr>
            </w:pPr>
          </w:p>
        </w:tc>
        <w:tc>
          <w:tcPr>
            <w:tcW w:w="765" w:type="pct"/>
            <w:vMerge/>
            <w:tcBorders>
              <w:right w:val="single" w:sz="6" w:space="0" w:color="EFEFEF"/>
            </w:tcBorders>
            <w:vAlign w:val="center"/>
            <w:hideMark/>
          </w:tcPr>
          <w:p w14:paraId="7FD0D5CE" w14:textId="77777777" w:rsidR="004D7856" w:rsidRDefault="004D7856" w:rsidP="006429D8">
            <w:pPr>
              <w:rPr>
                <w:rFonts w:ascii="Arial Narrow" w:eastAsiaTheme="minorEastAsia" w:hAnsi="Arial Narrow"/>
                <w:color w:val="FFFFFF"/>
                <w:sz w:val="16"/>
                <w:szCs w:val="16"/>
              </w:rPr>
            </w:pPr>
          </w:p>
        </w:tc>
        <w:tc>
          <w:tcPr>
            <w:tcW w:w="841" w:type="pct"/>
            <w:vMerge/>
            <w:tcBorders>
              <w:right w:val="single" w:sz="6" w:space="0" w:color="EFEFEF"/>
            </w:tcBorders>
            <w:vAlign w:val="center"/>
            <w:hideMark/>
          </w:tcPr>
          <w:p w14:paraId="09A744FD" w14:textId="77777777" w:rsidR="004D7856" w:rsidRDefault="004D7856" w:rsidP="006429D8">
            <w:pPr>
              <w:rPr>
                <w:rFonts w:ascii="Arial Narrow" w:eastAsiaTheme="minorEastAsia" w:hAnsi="Arial Narrow"/>
                <w:color w:val="FFFFFF"/>
                <w:sz w:val="16"/>
                <w:szCs w:val="16"/>
              </w:rPr>
            </w:pPr>
          </w:p>
        </w:tc>
      </w:tr>
      <w:tr w:rsidR="004D7856" w14:paraId="05AFA331" w14:textId="77777777" w:rsidTr="004D7856">
        <w:trPr>
          <w:gridAfter w:val="1"/>
          <w:wAfter w:w="48" w:type="pct"/>
          <w:cantSplit/>
        </w:trPr>
        <w:tc>
          <w:tcPr>
            <w:tcW w:w="819" w:type="pct"/>
            <w:gridSpan w:val="2"/>
            <w:tcBorders>
              <w:top w:val="single" w:sz="6" w:space="0" w:color="000000"/>
              <w:left w:val="nil"/>
              <w:bottom w:val="single" w:sz="6" w:space="0" w:color="000000"/>
              <w:right w:val="nil"/>
            </w:tcBorders>
            <w:vAlign w:val="center"/>
            <w:hideMark/>
          </w:tcPr>
          <w:p w14:paraId="38AA6312" w14:textId="77777777" w:rsidR="004D7856" w:rsidRDefault="004D7856" w:rsidP="006429D8">
            <w:pPr>
              <w:jc w:val="center"/>
              <w:rPr>
                <w:rFonts w:ascii="Arial Narrow" w:eastAsia="Times New Roman" w:hAnsi="Arial Narrow"/>
                <w:sz w:val="16"/>
                <w:szCs w:val="16"/>
              </w:rPr>
            </w:pPr>
            <w:r>
              <w:rPr>
                <w:rStyle w:val="label"/>
                <w:rFonts w:ascii="Arial Narrow" w:eastAsia="Times New Roman" w:hAnsi="Arial Narrow"/>
                <w:szCs w:val="18"/>
              </w:rPr>
              <w:t>Gestational diabetes</w:t>
            </w:r>
            <w:r>
              <w:rPr>
                <w:rFonts w:ascii="Arial Narrow" w:eastAsia="Times New Roman" w:hAnsi="Arial Narrow"/>
                <w:sz w:val="16"/>
                <w:szCs w:val="16"/>
              </w:rPr>
              <w:t xml:space="preserve"> </w:t>
            </w:r>
          </w:p>
        </w:tc>
        <w:tc>
          <w:tcPr>
            <w:tcW w:w="793" w:type="pct"/>
            <w:tcBorders>
              <w:top w:val="single" w:sz="6" w:space="0" w:color="000000"/>
              <w:left w:val="nil"/>
              <w:bottom w:val="single" w:sz="6" w:space="0" w:color="000000"/>
              <w:right w:val="nil"/>
            </w:tcBorders>
            <w:vAlign w:val="center"/>
            <w:hideMark/>
          </w:tcPr>
          <w:p w14:paraId="7BA7736A" w14:textId="77777777" w:rsidR="004D7856" w:rsidRDefault="004D7856" w:rsidP="006429D8">
            <w:pPr>
              <w:rPr>
                <w:rFonts w:ascii="Arial Narrow" w:eastAsia="Times New Roman" w:hAnsi="Arial Narrow"/>
                <w:sz w:val="16"/>
                <w:szCs w:val="16"/>
              </w:rPr>
            </w:pPr>
            <w:r>
              <w:rPr>
                <w:rFonts w:ascii="Arial Narrow" w:eastAsia="Times New Roman" w:hAnsi="Arial Narrow"/>
                <w:sz w:val="16"/>
                <w:szCs w:val="16"/>
              </w:rPr>
              <w:t xml:space="preserve">174 per 1,000 </w:t>
            </w:r>
          </w:p>
        </w:tc>
        <w:tc>
          <w:tcPr>
            <w:tcW w:w="968" w:type="pct"/>
            <w:tcBorders>
              <w:top w:val="single" w:sz="6" w:space="0" w:color="000000"/>
              <w:left w:val="nil"/>
              <w:bottom w:val="single" w:sz="6" w:space="0" w:color="000000"/>
              <w:right w:val="nil"/>
            </w:tcBorders>
            <w:shd w:val="clear" w:color="auto" w:fill="EBEBEB"/>
            <w:hideMark/>
          </w:tcPr>
          <w:p w14:paraId="6203AD74" w14:textId="77777777" w:rsidR="004D7856" w:rsidRDefault="004D7856" w:rsidP="006429D8">
            <w:pPr>
              <w:jc w:val="center"/>
              <w:rPr>
                <w:rFonts w:ascii="Arial Narrow" w:eastAsia="Times New Roman" w:hAnsi="Arial Narrow"/>
                <w:sz w:val="16"/>
                <w:szCs w:val="16"/>
              </w:rPr>
            </w:pPr>
            <w:r>
              <w:rPr>
                <w:rStyle w:val="cell-value"/>
                <w:rFonts w:ascii="Arial Narrow" w:eastAsia="Times New Roman" w:hAnsi="Arial Narrow"/>
                <w:b/>
                <w:bCs/>
                <w:szCs w:val="18"/>
              </w:rPr>
              <w:t>152 per 1,000</w:t>
            </w:r>
            <w:r>
              <w:rPr>
                <w:rFonts w:ascii="Arial Narrow" w:eastAsia="Times New Roman" w:hAnsi="Arial Narrow"/>
                <w:szCs w:val="18"/>
              </w:rPr>
              <w:br/>
            </w:r>
            <w:r>
              <w:rPr>
                <w:rStyle w:val="cell-value"/>
                <w:rFonts w:ascii="Arial Narrow" w:eastAsia="Times New Roman" w:hAnsi="Arial Narrow"/>
                <w:szCs w:val="18"/>
              </w:rPr>
              <w:t>(124 to 188)</w:t>
            </w:r>
            <w:r>
              <w:rPr>
                <w:rFonts w:ascii="Arial Narrow" w:eastAsia="Times New Roman" w:hAnsi="Arial Narrow"/>
                <w:sz w:val="16"/>
                <w:szCs w:val="16"/>
              </w:rPr>
              <w:t xml:space="preserve"> </w:t>
            </w:r>
          </w:p>
        </w:tc>
        <w:tc>
          <w:tcPr>
            <w:tcW w:w="766" w:type="pct"/>
            <w:tcBorders>
              <w:top w:val="single" w:sz="6" w:space="0" w:color="000000"/>
              <w:left w:val="nil"/>
              <w:bottom w:val="single" w:sz="6" w:space="0" w:color="000000"/>
              <w:right w:val="nil"/>
            </w:tcBorders>
            <w:vAlign w:val="center"/>
            <w:hideMark/>
          </w:tcPr>
          <w:p w14:paraId="42223666" w14:textId="77777777" w:rsidR="004D7856" w:rsidRDefault="004D7856" w:rsidP="006429D8">
            <w:pPr>
              <w:jc w:val="center"/>
              <w:rPr>
                <w:rFonts w:ascii="Arial Narrow" w:eastAsia="Times New Roman" w:hAnsi="Arial Narrow"/>
                <w:sz w:val="16"/>
                <w:szCs w:val="16"/>
              </w:rPr>
            </w:pPr>
            <w:r>
              <w:rPr>
                <w:rStyle w:val="block"/>
                <w:rFonts w:ascii="Arial Narrow" w:eastAsia="Times New Roman" w:hAnsi="Arial Narrow"/>
                <w:b/>
                <w:bCs/>
                <w:sz w:val="16"/>
                <w:szCs w:val="16"/>
              </w:rPr>
              <w:t>RR 0.87</w:t>
            </w:r>
            <w:r>
              <w:rPr>
                <w:rFonts w:ascii="Arial Narrow" w:eastAsia="Times New Roman" w:hAnsi="Arial Narrow"/>
                <w:sz w:val="16"/>
                <w:szCs w:val="16"/>
              </w:rPr>
              <w:br/>
            </w:r>
            <w:r>
              <w:rPr>
                <w:rStyle w:val="cell"/>
                <w:rFonts w:ascii="Arial Narrow" w:hAnsi="Arial Narrow"/>
                <w:sz w:val="16"/>
                <w:szCs w:val="16"/>
              </w:rPr>
              <w:t>(0.71 to 1.08)</w:t>
            </w:r>
            <w:r>
              <w:rPr>
                <w:rFonts w:ascii="Arial Narrow" w:eastAsia="Times New Roman" w:hAnsi="Arial Narrow"/>
                <w:sz w:val="16"/>
                <w:szCs w:val="16"/>
              </w:rPr>
              <w:t xml:space="preserve"> </w:t>
            </w:r>
          </w:p>
        </w:tc>
        <w:tc>
          <w:tcPr>
            <w:tcW w:w="765" w:type="pct"/>
            <w:tcBorders>
              <w:top w:val="single" w:sz="6" w:space="0" w:color="000000"/>
              <w:left w:val="nil"/>
              <w:bottom w:val="single" w:sz="6" w:space="0" w:color="000000"/>
              <w:right w:val="nil"/>
            </w:tcBorders>
            <w:vAlign w:val="center"/>
            <w:hideMark/>
          </w:tcPr>
          <w:p w14:paraId="358DB92D" w14:textId="75FD63D8" w:rsidR="004D7856" w:rsidRDefault="004D7856" w:rsidP="006429D8">
            <w:pPr>
              <w:jc w:val="center"/>
              <w:rPr>
                <w:rFonts w:ascii="Arial Narrow" w:eastAsia="Times New Roman" w:hAnsi="Arial Narrow"/>
                <w:sz w:val="16"/>
                <w:szCs w:val="16"/>
              </w:rPr>
            </w:pPr>
            <w:r>
              <w:rPr>
                <w:rFonts w:ascii="Arial Narrow" w:eastAsia="Times New Roman" w:hAnsi="Arial Narrow"/>
                <w:sz w:val="16"/>
                <w:szCs w:val="16"/>
              </w:rPr>
              <w:t>1,722</w:t>
            </w:r>
            <w:r>
              <w:rPr>
                <w:rFonts w:ascii="Arial Narrow" w:eastAsia="Times New Roman" w:hAnsi="Arial Narrow"/>
                <w:sz w:val="16"/>
                <w:szCs w:val="16"/>
              </w:rPr>
              <w:br/>
              <w:t xml:space="preserve">(8 RCTs) </w:t>
            </w:r>
          </w:p>
        </w:tc>
        <w:tc>
          <w:tcPr>
            <w:tcW w:w="841" w:type="pct"/>
            <w:tcBorders>
              <w:top w:val="single" w:sz="6" w:space="0" w:color="000000"/>
              <w:left w:val="nil"/>
              <w:bottom w:val="single" w:sz="6" w:space="0" w:color="000000"/>
              <w:right w:val="nil"/>
            </w:tcBorders>
            <w:vAlign w:val="center"/>
            <w:hideMark/>
          </w:tcPr>
          <w:p w14:paraId="1905D030" w14:textId="77777777" w:rsidR="004D7856" w:rsidRDefault="004D7856" w:rsidP="006429D8">
            <w:pPr>
              <w:jc w:val="center"/>
              <w:rPr>
                <w:rFonts w:ascii="Arial Narrow" w:eastAsia="Times New Roman" w:hAnsi="Arial Narrow"/>
                <w:sz w:val="16"/>
                <w:szCs w:val="16"/>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Pr>
                <w:rStyle w:val="quality-text"/>
                <w:rFonts w:ascii="Arial Narrow" w:eastAsia="Times New Roman" w:hAnsi="Arial Narrow"/>
                <w:sz w:val="16"/>
                <w:szCs w:val="16"/>
              </w:rPr>
              <w:t>VERY LOW</w:t>
            </w:r>
            <w:r>
              <w:rPr>
                <w:rFonts w:ascii="Arial Narrow" w:eastAsia="Times New Roman" w:hAnsi="Arial Narrow"/>
                <w:sz w:val="16"/>
                <w:szCs w:val="16"/>
              </w:rPr>
              <w:t xml:space="preserve"> </w:t>
            </w:r>
            <w:r>
              <w:rPr>
                <w:rFonts w:ascii="Arial Narrow" w:eastAsia="Times New Roman" w:hAnsi="Arial Narrow"/>
                <w:sz w:val="16"/>
                <w:szCs w:val="16"/>
                <w:vertAlign w:val="superscript"/>
              </w:rPr>
              <w:t>a</w:t>
            </w:r>
            <w:r>
              <w:rPr>
                <w:rStyle w:val="comma"/>
                <w:rFonts w:ascii="Arial Narrow" w:eastAsia="Times New Roman" w:hAnsi="Arial Narrow"/>
                <w:sz w:val="16"/>
                <w:szCs w:val="16"/>
                <w:vertAlign w:val="superscript"/>
              </w:rPr>
              <w:t>,</w:t>
            </w:r>
            <w:r>
              <w:rPr>
                <w:rFonts w:ascii="Arial Narrow" w:eastAsia="Times New Roman" w:hAnsi="Arial Narrow"/>
                <w:sz w:val="16"/>
                <w:szCs w:val="16"/>
                <w:vertAlign w:val="superscript"/>
              </w:rPr>
              <w:t>b</w:t>
            </w:r>
            <w:r>
              <w:rPr>
                <w:rStyle w:val="comma"/>
                <w:rFonts w:ascii="Arial Narrow" w:eastAsia="Times New Roman" w:hAnsi="Arial Narrow"/>
                <w:sz w:val="16"/>
                <w:szCs w:val="16"/>
                <w:vertAlign w:val="superscript"/>
              </w:rPr>
              <w:t>,</w:t>
            </w:r>
            <w:r>
              <w:rPr>
                <w:rFonts w:ascii="Arial Narrow" w:eastAsia="Times New Roman" w:hAnsi="Arial Narrow"/>
                <w:sz w:val="16"/>
                <w:szCs w:val="16"/>
                <w:vertAlign w:val="superscript"/>
              </w:rPr>
              <w:t>c</w:t>
            </w:r>
          </w:p>
        </w:tc>
      </w:tr>
      <w:tr w:rsidR="004D7856" w14:paraId="664EEBC5" w14:textId="77777777" w:rsidTr="004D7856">
        <w:trPr>
          <w:gridAfter w:val="1"/>
          <w:wAfter w:w="48" w:type="pct"/>
          <w:cantSplit/>
        </w:trPr>
        <w:tc>
          <w:tcPr>
            <w:tcW w:w="819" w:type="pct"/>
            <w:gridSpan w:val="2"/>
            <w:tcBorders>
              <w:top w:val="single" w:sz="6" w:space="0" w:color="000000"/>
              <w:left w:val="nil"/>
              <w:bottom w:val="single" w:sz="6" w:space="0" w:color="000000"/>
              <w:right w:val="nil"/>
            </w:tcBorders>
            <w:vAlign w:val="center"/>
            <w:hideMark/>
          </w:tcPr>
          <w:p w14:paraId="3E1445A6" w14:textId="77777777" w:rsidR="004D7856" w:rsidRDefault="004D7856" w:rsidP="006429D8">
            <w:pPr>
              <w:jc w:val="center"/>
              <w:rPr>
                <w:rFonts w:ascii="Arial Narrow" w:eastAsia="Times New Roman" w:hAnsi="Arial Narrow"/>
                <w:sz w:val="16"/>
                <w:szCs w:val="16"/>
              </w:rPr>
            </w:pPr>
            <w:r>
              <w:rPr>
                <w:rStyle w:val="label"/>
                <w:rFonts w:ascii="Arial Narrow" w:eastAsia="Times New Roman" w:hAnsi="Arial Narrow"/>
                <w:szCs w:val="18"/>
              </w:rPr>
              <w:t>Gestational hypertension</w:t>
            </w:r>
            <w:r>
              <w:rPr>
                <w:rFonts w:ascii="Arial Narrow" w:eastAsia="Times New Roman" w:hAnsi="Arial Narrow"/>
                <w:sz w:val="16"/>
                <w:szCs w:val="16"/>
              </w:rPr>
              <w:t xml:space="preserve"> </w:t>
            </w:r>
          </w:p>
        </w:tc>
        <w:tc>
          <w:tcPr>
            <w:tcW w:w="793" w:type="pct"/>
            <w:tcBorders>
              <w:top w:val="single" w:sz="6" w:space="0" w:color="000000"/>
              <w:left w:val="nil"/>
              <w:bottom w:val="single" w:sz="6" w:space="0" w:color="000000"/>
              <w:right w:val="nil"/>
            </w:tcBorders>
            <w:vAlign w:val="center"/>
            <w:hideMark/>
          </w:tcPr>
          <w:p w14:paraId="2AC0C9A6" w14:textId="77777777" w:rsidR="004D7856" w:rsidRDefault="004D7856" w:rsidP="006429D8">
            <w:pPr>
              <w:rPr>
                <w:rFonts w:ascii="Arial Narrow" w:eastAsia="Times New Roman" w:hAnsi="Arial Narrow"/>
                <w:sz w:val="16"/>
                <w:szCs w:val="16"/>
              </w:rPr>
            </w:pPr>
            <w:r>
              <w:rPr>
                <w:rFonts w:ascii="Arial Narrow" w:eastAsia="Times New Roman" w:hAnsi="Arial Narrow"/>
                <w:sz w:val="16"/>
                <w:szCs w:val="16"/>
              </w:rPr>
              <w:t xml:space="preserve">52 per 1,000 </w:t>
            </w:r>
          </w:p>
        </w:tc>
        <w:tc>
          <w:tcPr>
            <w:tcW w:w="968" w:type="pct"/>
            <w:tcBorders>
              <w:top w:val="single" w:sz="6" w:space="0" w:color="000000"/>
              <w:left w:val="nil"/>
              <w:bottom w:val="single" w:sz="6" w:space="0" w:color="000000"/>
              <w:right w:val="nil"/>
            </w:tcBorders>
            <w:shd w:val="clear" w:color="auto" w:fill="EBEBEB"/>
            <w:hideMark/>
          </w:tcPr>
          <w:p w14:paraId="41049EB3" w14:textId="77777777" w:rsidR="004D7856" w:rsidRDefault="004D7856" w:rsidP="006429D8">
            <w:pPr>
              <w:jc w:val="center"/>
              <w:rPr>
                <w:rFonts w:ascii="Arial Narrow" w:eastAsia="Times New Roman" w:hAnsi="Arial Narrow"/>
                <w:sz w:val="16"/>
                <w:szCs w:val="16"/>
              </w:rPr>
            </w:pPr>
            <w:r>
              <w:rPr>
                <w:rStyle w:val="cell-value"/>
                <w:rFonts w:ascii="Arial Narrow" w:eastAsia="Times New Roman" w:hAnsi="Arial Narrow"/>
                <w:b/>
                <w:bCs/>
                <w:szCs w:val="18"/>
              </w:rPr>
              <w:t>64 per 1,000</w:t>
            </w:r>
            <w:r>
              <w:rPr>
                <w:rFonts w:ascii="Arial Narrow" w:eastAsia="Times New Roman" w:hAnsi="Arial Narrow"/>
                <w:szCs w:val="18"/>
              </w:rPr>
              <w:br/>
            </w:r>
            <w:r>
              <w:rPr>
                <w:rStyle w:val="cell-value"/>
                <w:rFonts w:ascii="Arial Narrow" w:eastAsia="Times New Roman" w:hAnsi="Arial Narrow"/>
                <w:szCs w:val="18"/>
              </w:rPr>
              <w:t>(38 to 107)</w:t>
            </w:r>
            <w:r>
              <w:rPr>
                <w:rFonts w:ascii="Arial Narrow" w:eastAsia="Times New Roman" w:hAnsi="Arial Narrow"/>
                <w:sz w:val="16"/>
                <w:szCs w:val="16"/>
              </w:rPr>
              <w:t xml:space="preserve"> </w:t>
            </w:r>
          </w:p>
        </w:tc>
        <w:tc>
          <w:tcPr>
            <w:tcW w:w="766" w:type="pct"/>
            <w:tcBorders>
              <w:top w:val="single" w:sz="6" w:space="0" w:color="000000"/>
              <w:left w:val="nil"/>
              <w:bottom w:val="single" w:sz="6" w:space="0" w:color="000000"/>
              <w:right w:val="nil"/>
            </w:tcBorders>
            <w:vAlign w:val="center"/>
            <w:hideMark/>
          </w:tcPr>
          <w:p w14:paraId="6949181C" w14:textId="77777777" w:rsidR="004D7856" w:rsidRDefault="004D7856" w:rsidP="006429D8">
            <w:pPr>
              <w:jc w:val="center"/>
              <w:rPr>
                <w:rFonts w:ascii="Arial Narrow" w:eastAsia="Times New Roman" w:hAnsi="Arial Narrow"/>
                <w:sz w:val="16"/>
                <w:szCs w:val="16"/>
              </w:rPr>
            </w:pPr>
            <w:r>
              <w:rPr>
                <w:rStyle w:val="block"/>
                <w:rFonts w:ascii="Arial Narrow" w:eastAsia="Times New Roman" w:hAnsi="Arial Narrow"/>
                <w:b/>
                <w:bCs/>
                <w:sz w:val="16"/>
                <w:szCs w:val="16"/>
              </w:rPr>
              <w:t>RR 1.24</w:t>
            </w:r>
            <w:r>
              <w:rPr>
                <w:rFonts w:ascii="Arial Narrow" w:eastAsia="Times New Roman" w:hAnsi="Arial Narrow"/>
                <w:sz w:val="16"/>
                <w:szCs w:val="16"/>
              </w:rPr>
              <w:br/>
            </w:r>
            <w:r>
              <w:rPr>
                <w:rStyle w:val="cell"/>
                <w:rFonts w:ascii="Arial Narrow" w:hAnsi="Arial Narrow"/>
                <w:sz w:val="16"/>
                <w:szCs w:val="16"/>
              </w:rPr>
              <w:t>(0.74 to 2.06)</w:t>
            </w:r>
            <w:r>
              <w:rPr>
                <w:rFonts w:ascii="Arial Narrow" w:eastAsia="Times New Roman" w:hAnsi="Arial Narrow"/>
                <w:sz w:val="16"/>
                <w:szCs w:val="16"/>
              </w:rPr>
              <w:t xml:space="preserve"> </w:t>
            </w:r>
          </w:p>
        </w:tc>
        <w:tc>
          <w:tcPr>
            <w:tcW w:w="765" w:type="pct"/>
            <w:tcBorders>
              <w:top w:val="single" w:sz="6" w:space="0" w:color="000000"/>
              <w:left w:val="nil"/>
              <w:bottom w:val="single" w:sz="6" w:space="0" w:color="000000"/>
              <w:right w:val="nil"/>
            </w:tcBorders>
            <w:vAlign w:val="center"/>
            <w:hideMark/>
          </w:tcPr>
          <w:p w14:paraId="342ED745" w14:textId="77777777" w:rsidR="004D7856" w:rsidRDefault="004D7856" w:rsidP="006429D8">
            <w:pPr>
              <w:jc w:val="center"/>
              <w:rPr>
                <w:rFonts w:ascii="Arial Narrow" w:eastAsia="Times New Roman" w:hAnsi="Arial Narrow"/>
                <w:sz w:val="16"/>
                <w:szCs w:val="16"/>
              </w:rPr>
            </w:pPr>
            <w:r>
              <w:rPr>
                <w:rFonts w:ascii="Arial Narrow" w:eastAsia="Times New Roman" w:hAnsi="Arial Narrow"/>
                <w:sz w:val="16"/>
                <w:szCs w:val="16"/>
              </w:rPr>
              <w:t>955</w:t>
            </w:r>
            <w:r>
              <w:rPr>
                <w:rFonts w:ascii="Arial Narrow" w:eastAsia="Times New Roman" w:hAnsi="Arial Narrow"/>
                <w:sz w:val="16"/>
                <w:szCs w:val="16"/>
              </w:rPr>
              <w:br/>
              <w:t xml:space="preserve">(4 RCTs) </w:t>
            </w:r>
          </w:p>
        </w:tc>
        <w:tc>
          <w:tcPr>
            <w:tcW w:w="841" w:type="pct"/>
            <w:tcBorders>
              <w:top w:val="single" w:sz="6" w:space="0" w:color="000000"/>
              <w:left w:val="nil"/>
              <w:bottom w:val="single" w:sz="6" w:space="0" w:color="000000"/>
              <w:right w:val="nil"/>
            </w:tcBorders>
            <w:vAlign w:val="center"/>
            <w:hideMark/>
          </w:tcPr>
          <w:p w14:paraId="04053787" w14:textId="77777777" w:rsidR="004D7856" w:rsidRDefault="004D7856" w:rsidP="006429D8">
            <w:pPr>
              <w:jc w:val="center"/>
              <w:rPr>
                <w:rFonts w:ascii="Arial Narrow" w:eastAsia="Times New Roman" w:hAnsi="Arial Narrow"/>
                <w:sz w:val="16"/>
                <w:szCs w:val="16"/>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Pr>
                <w:rStyle w:val="quality-text"/>
                <w:rFonts w:ascii="Arial Narrow" w:eastAsia="Times New Roman" w:hAnsi="Arial Narrow"/>
                <w:sz w:val="16"/>
                <w:szCs w:val="16"/>
              </w:rPr>
              <w:t>VERY LOW</w:t>
            </w:r>
            <w:r>
              <w:rPr>
                <w:rFonts w:ascii="Arial Narrow" w:eastAsia="Times New Roman" w:hAnsi="Arial Narrow"/>
                <w:sz w:val="16"/>
                <w:szCs w:val="16"/>
              </w:rPr>
              <w:t xml:space="preserve"> </w:t>
            </w:r>
            <w:r>
              <w:rPr>
                <w:rFonts w:ascii="Arial Narrow" w:eastAsia="Times New Roman" w:hAnsi="Arial Narrow"/>
                <w:sz w:val="16"/>
                <w:szCs w:val="16"/>
                <w:vertAlign w:val="superscript"/>
              </w:rPr>
              <w:t>b</w:t>
            </w:r>
            <w:r>
              <w:rPr>
                <w:rStyle w:val="comma"/>
                <w:rFonts w:ascii="Arial Narrow" w:eastAsia="Times New Roman" w:hAnsi="Arial Narrow"/>
                <w:sz w:val="16"/>
                <w:szCs w:val="16"/>
                <w:vertAlign w:val="superscript"/>
              </w:rPr>
              <w:t>,</w:t>
            </w:r>
            <w:r>
              <w:rPr>
                <w:rFonts w:ascii="Arial Narrow" w:eastAsia="Times New Roman" w:hAnsi="Arial Narrow"/>
                <w:sz w:val="16"/>
                <w:szCs w:val="16"/>
                <w:vertAlign w:val="superscript"/>
              </w:rPr>
              <w:t>c</w:t>
            </w:r>
          </w:p>
        </w:tc>
      </w:tr>
      <w:tr w:rsidR="004D7856" w14:paraId="1574563B" w14:textId="77777777" w:rsidTr="004D7856">
        <w:trPr>
          <w:gridAfter w:val="1"/>
          <w:wAfter w:w="48" w:type="pct"/>
          <w:cantSplit/>
        </w:trPr>
        <w:tc>
          <w:tcPr>
            <w:tcW w:w="819" w:type="pct"/>
            <w:gridSpan w:val="2"/>
            <w:tcBorders>
              <w:top w:val="single" w:sz="6" w:space="0" w:color="000000"/>
              <w:left w:val="nil"/>
              <w:bottom w:val="single" w:sz="6" w:space="0" w:color="000000"/>
              <w:right w:val="nil"/>
            </w:tcBorders>
            <w:vAlign w:val="center"/>
            <w:hideMark/>
          </w:tcPr>
          <w:p w14:paraId="7CB7BFFA" w14:textId="77777777" w:rsidR="004D7856" w:rsidRDefault="004D7856" w:rsidP="006429D8">
            <w:pPr>
              <w:jc w:val="center"/>
              <w:rPr>
                <w:rFonts w:ascii="Arial Narrow" w:eastAsia="Times New Roman" w:hAnsi="Arial Narrow"/>
                <w:sz w:val="16"/>
                <w:szCs w:val="16"/>
              </w:rPr>
            </w:pPr>
            <w:r>
              <w:rPr>
                <w:rStyle w:val="label"/>
                <w:rFonts w:ascii="Arial Narrow" w:eastAsia="Times New Roman" w:hAnsi="Arial Narrow"/>
                <w:szCs w:val="18"/>
              </w:rPr>
              <w:t>Pre-eclampsia</w:t>
            </w:r>
            <w:r>
              <w:rPr>
                <w:rFonts w:ascii="Arial Narrow" w:eastAsia="Times New Roman" w:hAnsi="Arial Narrow"/>
                <w:sz w:val="16"/>
                <w:szCs w:val="16"/>
              </w:rPr>
              <w:t xml:space="preserve"> </w:t>
            </w:r>
          </w:p>
        </w:tc>
        <w:tc>
          <w:tcPr>
            <w:tcW w:w="793" w:type="pct"/>
            <w:tcBorders>
              <w:top w:val="single" w:sz="6" w:space="0" w:color="000000"/>
              <w:left w:val="nil"/>
              <w:bottom w:val="single" w:sz="6" w:space="0" w:color="000000"/>
              <w:right w:val="nil"/>
            </w:tcBorders>
            <w:vAlign w:val="center"/>
            <w:hideMark/>
          </w:tcPr>
          <w:p w14:paraId="304CCABD" w14:textId="77777777" w:rsidR="004D7856" w:rsidRDefault="004D7856" w:rsidP="006429D8">
            <w:pPr>
              <w:rPr>
                <w:rFonts w:ascii="Arial Narrow" w:eastAsia="Times New Roman" w:hAnsi="Arial Narrow"/>
                <w:sz w:val="16"/>
                <w:szCs w:val="16"/>
              </w:rPr>
            </w:pPr>
            <w:r>
              <w:rPr>
                <w:rFonts w:ascii="Arial Narrow" w:eastAsia="Times New Roman" w:hAnsi="Arial Narrow"/>
                <w:sz w:val="16"/>
                <w:szCs w:val="16"/>
              </w:rPr>
              <w:t xml:space="preserve">41 per 1,000 </w:t>
            </w:r>
          </w:p>
        </w:tc>
        <w:tc>
          <w:tcPr>
            <w:tcW w:w="968" w:type="pct"/>
            <w:tcBorders>
              <w:top w:val="single" w:sz="6" w:space="0" w:color="000000"/>
              <w:left w:val="nil"/>
              <w:bottom w:val="single" w:sz="6" w:space="0" w:color="000000"/>
              <w:right w:val="nil"/>
            </w:tcBorders>
            <w:shd w:val="clear" w:color="auto" w:fill="EBEBEB"/>
            <w:hideMark/>
          </w:tcPr>
          <w:p w14:paraId="0D0A8450" w14:textId="77777777" w:rsidR="004D7856" w:rsidRDefault="004D7856" w:rsidP="006429D8">
            <w:pPr>
              <w:jc w:val="center"/>
              <w:rPr>
                <w:rFonts w:ascii="Arial Narrow" w:eastAsia="Times New Roman" w:hAnsi="Arial Narrow"/>
                <w:sz w:val="16"/>
                <w:szCs w:val="16"/>
              </w:rPr>
            </w:pPr>
            <w:r>
              <w:rPr>
                <w:rStyle w:val="cell-value"/>
                <w:rFonts w:ascii="Arial Narrow" w:eastAsia="Times New Roman" w:hAnsi="Arial Narrow"/>
                <w:b/>
                <w:bCs/>
                <w:szCs w:val="18"/>
              </w:rPr>
              <w:t>76 per 1,000</w:t>
            </w:r>
            <w:r>
              <w:rPr>
                <w:rFonts w:ascii="Arial Narrow" w:eastAsia="Times New Roman" w:hAnsi="Arial Narrow"/>
                <w:szCs w:val="18"/>
              </w:rPr>
              <w:br/>
            </w:r>
            <w:r>
              <w:rPr>
                <w:rStyle w:val="cell-value"/>
                <w:rFonts w:ascii="Arial Narrow" w:eastAsia="Times New Roman" w:hAnsi="Arial Narrow"/>
                <w:szCs w:val="18"/>
              </w:rPr>
              <w:t>(39 to 150)</w:t>
            </w:r>
            <w:r>
              <w:rPr>
                <w:rFonts w:ascii="Arial Narrow" w:eastAsia="Times New Roman" w:hAnsi="Arial Narrow"/>
                <w:sz w:val="16"/>
                <w:szCs w:val="16"/>
              </w:rPr>
              <w:t xml:space="preserve"> </w:t>
            </w:r>
          </w:p>
        </w:tc>
        <w:tc>
          <w:tcPr>
            <w:tcW w:w="766" w:type="pct"/>
            <w:tcBorders>
              <w:top w:val="single" w:sz="6" w:space="0" w:color="000000"/>
              <w:left w:val="nil"/>
              <w:bottom w:val="single" w:sz="6" w:space="0" w:color="000000"/>
              <w:right w:val="nil"/>
            </w:tcBorders>
            <w:vAlign w:val="center"/>
            <w:hideMark/>
          </w:tcPr>
          <w:p w14:paraId="6782A7C2" w14:textId="77777777" w:rsidR="004D7856" w:rsidRDefault="004D7856" w:rsidP="006429D8">
            <w:pPr>
              <w:jc w:val="center"/>
              <w:rPr>
                <w:rFonts w:ascii="Arial Narrow" w:eastAsia="Times New Roman" w:hAnsi="Arial Narrow"/>
                <w:sz w:val="16"/>
                <w:szCs w:val="16"/>
              </w:rPr>
            </w:pPr>
            <w:r>
              <w:rPr>
                <w:rStyle w:val="block"/>
                <w:rFonts w:ascii="Arial Narrow" w:eastAsia="Times New Roman" w:hAnsi="Arial Narrow"/>
                <w:b/>
                <w:bCs/>
                <w:sz w:val="16"/>
                <w:szCs w:val="16"/>
              </w:rPr>
              <w:t>RR 1.88</w:t>
            </w:r>
            <w:r>
              <w:rPr>
                <w:rFonts w:ascii="Arial Narrow" w:eastAsia="Times New Roman" w:hAnsi="Arial Narrow"/>
                <w:sz w:val="16"/>
                <w:szCs w:val="16"/>
              </w:rPr>
              <w:br/>
            </w:r>
            <w:r>
              <w:rPr>
                <w:rStyle w:val="cell"/>
                <w:rFonts w:ascii="Arial Narrow" w:hAnsi="Arial Narrow"/>
                <w:sz w:val="16"/>
                <w:szCs w:val="16"/>
              </w:rPr>
              <w:t>(0.96 to 3.71)</w:t>
            </w:r>
            <w:r>
              <w:rPr>
                <w:rFonts w:ascii="Arial Narrow" w:eastAsia="Times New Roman" w:hAnsi="Arial Narrow"/>
                <w:sz w:val="16"/>
                <w:szCs w:val="16"/>
              </w:rPr>
              <w:t xml:space="preserve"> </w:t>
            </w:r>
          </w:p>
        </w:tc>
        <w:tc>
          <w:tcPr>
            <w:tcW w:w="765" w:type="pct"/>
            <w:tcBorders>
              <w:top w:val="single" w:sz="6" w:space="0" w:color="000000"/>
              <w:left w:val="nil"/>
              <w:bottom w:val="single" w:sz="6" w:space="0" w:color="000000"/>
              <w:right w:val="nil"/>
            </w:tcBorders>
            <w:vAlign w:val="center"/>
            <w:hideMark/>
          </w:tcPr>
          <w:p w14:paraId="1A6AAE3F" w14:textId="77777777" w:rsidR="004D7856" w:rsidRDefault="004D7856" w:rsidP="006429D8">
            <w:pPr>
              <w:jc w:val="center"/>
              <w:rPr>
                <w:rFonts w:ascii="Arial Narrow" w:eastAsia="Times New Roman" w:hAnsi="Arial Narrow"/>
                <w:sz w:val="16"/>
                <w:szCs w:val="16"/>
              </w:rPr>
            </w:pPr>
            <w:r>
              <w:rPr>
                <w:rFonts w:ascii="Arial Narrow" w:eastAsia="Times New Roman" w:hAnsi="Arial Narrow"/>
                <w:sz w:val="16"/>
                <w:szCs w:val="16"/>
              </w:rPr>
              <w:t>598</w:t>
            </w:r>
            <w:r>
              <w:rPr>
                <w:rFonts w:ascii="Arial Narrow" w:eastAsia="Times New Roman" w:hAnsi="Arial Narrow"/>
                <w:sz w:val="16"/>
                <w:szCs w:val="16"/>
              </w:rPr>
              <w:br/>
              <w:t xml:space="preserve">(2 RCTs) </w:t>
            </w:r>
          </w:p>
        </w:tc>
        <w:tc>
          <w:tcPr>
            <w:tcW w:w="841" w:type="pct"/>
            <w:tcBorders>
              <w:top w:val="single" w:sz="6" w:space="0" w:color="000000"/>
              <w:left w:val="nil"/>
              <w:bottom w:val="single" w:sz="6" w:space="0" w:color="000000"/>
              <w:right w:val="nil"/>
            </w:tcBorders>
            <w:vAlign w:val="center"/>
            <w:hideMark/>
          </w:tcPr>
          <w:p w14:paraId="09AB6887" w14:textId="77777777" w:rsidR="004D7856" w:rsidRDefault="004D7856" w:rsidP="006429D8">
            <w:pPr>
              <w:jc w:val="center"/>
              <w:rPr>
                <w:rFonts w:ascii="Arial Narrow" w:eastAsia="Times New Roman" w:hAnsi="Arial Narrow"/>
                <w:sz w:val="16"/>
                <w:szCs w:val="16"/>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Pr>
                <w:rStyle w:val="quality-text"/>
                <w:rFonts w:ascii="Arial Narrow" w:eastAsia="Times New Roman" w:hAnsi="Arial Narrow"/>
                <w:sz w:val="16"/>
                <w:szCs w:val="16"/>
              </w:rPr>
              <w:t>LOW</w:t>
            </w:r>
            <w:r>
              <w:rPr>
                <w:rFonts w:ascii="Arial Narrow" w:eastAsia="Times New Roman" w:hAnsi="Arial Narrow"/>
                <w:sz w:val="16"/>
                <w:szCs w:val="16"/>
              </w:rPr>
              <w:t xml:space="preserve"> </w:t>
            </w:r>
            <w:r>
              <w:rPr>
                <w:rFonts w:ascii="Arial Narrow" w:eastAsia="Times New Roman" w:hAnsi="Arial Narrow"/>
                <w:sz w:val="16"/>
                <w:szCs w:val="16"/>
                <w:vertAlign w:val="superscript"/>
              </w:rPr>
              <w:t>b</w:t>
            </w:r>
            <w:r>
              <w:rPr>
                <w:rStyle w:val="comma"/>
                <w:rFonts w:ascii="Arial Narrow" w:eastAsia="Times New Roman" w:hAnsi="Arial Narrow"/>
                <w:sz w:val="16"/>
                <w:szCs w:val="16"/>
                <w:vertAlign w:val="superscript"/>
              </w:rPr>
              <w:t>,</w:t>
            </w:r>
            <w:r>
              <w:rPr>
                <w:rFonts w:ascii="Arial Narrow" w:eastAsia="Times New Roman" w:hAnsi="Arial Narrow"/>
                <w:sz w:val="16"/>
                <w:szCs w:val="16"/>
                <w:vertAlign w:val="superscript"/>
              </w:rPr>
              <w:t>c</w:t>
            </w:r>
          </w:p>
        </w:tc>
      </w:tr>
      <w:tr w:rsidR="004D7856" w14:paraId="0DD25825" w14:textId="77777777" w:rsidTr="004D7856">
        <w:trPr>
          <w:gridAfter w:val="1"/>
          <w:wAfter w:w="48" w:type="pct"/>
          <w:cantSplit/>
        </w:trPr>
        <w:tc>
          <w:tcPr>
            <w:tcW w:w="819" w:type="pct"/>
            <w:gridSpan w:val="2"/>
            <w:tcBorders>
              <w:top w:val="single" w:sz="6" w:space="0" w:color="000000"/>
              <w:left w:val="nil"/>
              <w:bottom w:val="single" w:sz="6" w:space="0" w:color="000000"/>
              <w:right w:val="nil"/>
            </w:tcBorders>
            <w:vAlign w:val="center"/>
            <w:hideMark/>
          </w:tcPr>
          <w:p w14:paraId="2B1CDDBE" w14:textId="77777777" w:rsidR="004D7856" w:rsidRDefault="004D7856" w:rsidP="006429D8">
            <w:pPr>
              <w:jc w:val="center"/>
              <w:rPr>
                <w:rFonts w:ascii="Arial Narrow" w:eastAsia="Times New Roman" w:hAnsi="Arial Narrow"/>
                <w:sz w:val="16"/>
                <w:szCs w:val="16"/>
              </w:rPr>
            </w:pPr>
            <w:r>
              <w:rPr>
                <w:rStyle w:val="label"/>
                <w:rFonts w:ascii="Arial Narrow" w:eastAsia="Times New Roman" w:hAnsi="Arial Narrow"/>
                <w:szCs w:val="18"/>
              </w:rPr>
              <w:t>Bacterial vaginosis</w:t>
            </w:r>
            <w:r>
              <w:rPr>
                <w:rFonts w:ascii="Arial Narrow" w:eastAsia="Times New Roman" w:hAnsi="Arial Narrow"/>
                <w:sz w:val="16"/>
                <w:szCs w:val="16"/>
              </w:rPr>
              <w:t xml:space="preserve"> </w:t>
            </w:r>
          </w:p>
        </w:tc>
        <w:tc>
          <w:tcPr>
            <w:tcW w:w="793" w:type="pct"/>
            <w:tcBorders>
              <w:top w:val="single" w:sz="6" w:space="0" w:color="000000"/>
              <w:left w:val="nil"/>
              <w:bottom w:val="single" w:sz="6" w:space="0" w:color="000000"/>
              <w:right w:val="nil"/>
            </w:tcBorders>
            <w:vAlign w:val="center"/>
            <w:hideMark/>
          </w:tcPr>
          <w:p w14:paraId="0D73805E" w14:textId="77777777" w:rsidR="004D7856" w:rsidRDefault="004D7856" w:rsidP="006429D8">
            <w:pPr>
              <w:rPr>
                <w:rFonts w:ascii="Arial Narrow" w:eastAsia="Times New Roman" w:hAnsi="Arial Narrow"/>
                <w:sz w:val="16"/>
                <w:szCs w:val="16"/>
              </w:rPr>
            </w:pPr>
            <w:r>
              <w:rPr>
                <w:rFonts w:ascii="Arial Narrow" w:eastAsia="Times New Roman" w:hAnsi="Arial Narrow"/>
                <w:sz w:val="16"/>
                <w:szCs w:val="16"/>
              </w:rPr>
              <w:t xml:space="preserve">48 per 1,000 </w:t>
            </w:r>
          </w:p>
        </w:tc>
        <w:tc>
          <w:tcPr>
            <w:tcW w:w="968" w:type="pct"/>
            <w:tcBorders>
              <w:top w:val="single" w:sz="6" w:space="0" w:color="000000"/>
              <w:left w:val="nil"/>
              <w:bottom w:val="single" w:sz="6" w:space="0" w:color="000000"/>
              <w:right w:val="nil"/>
            </w:tcBorders>
            <w:shd w:val="clear" w:color="auto" w:fill="EBEBEB"/>
            <w:hideMark/>
          </w:tcPr>
          <w:p w14:paraId="23104E6C" w14:textId="77777777" w:rsidR="004D7856" w:rsidRDefault="004D7856" w:rsidP="006429D8">
            <w:pPr>
              <w:jc w:val="center"/>
              <w:rPr>
                <w:rFonts w:ascii="Arial Narrow" w:eastAsia="Times New Roman" w:hAnsi="Arial Narrow"/>
                <w:sz w:val="16"/>
                <w:szCs w:val="16"/>
              </w:rPr>
            </w:pPr>
            <w:r>
              <w:rPr>
                <w:rStyle w:val="cell-value"/>
                <w:rFonts w:ascii="Arial Narrow" w:eastAsia="Times New Roman" w:hAnsi="Arial Narrow"/>
                <w:b/>
                <w:bCs/>
                <w:szCs w:val="18"/>
              </w:rPr>
              <w:t>83 per 1,000</w:t>
            </w:r>
            <w:r>
              <w:rPr>
                <w:rFonts w:ascii="Arial Narrow" w:eastAsia="Times New Roman" w:hAnsi="Arial Narrow"/>
                <w:szCs w:val="18"/>
              </w:rPr>
              <w:br/>
            </w:r>
            <w:r>
              <w:rPr>
                <w:rStyle w:val="cell-value"/>
                <w:rFonts w:ascii="Arial Narrow" w:eastAsia="Times New Roman" w:hAnsi="Arial Narrow"/>
                <w:szCs w:val="18"/>
              </w:rPr>
              <w:t>(43 to 162)</w:t>
            </w:r>
            <w:r>
              <w:rPr>
                <w:rFonts w:ascii="Arial Narrow" w:eastAsia="Times New Roman" w:hAnsi="Arial Narrow"/>
                <w:sz w:val="16"/>
                <w:szCs w:val="16"/>
              </w:rPr>
              <w:t xml:space="preserve"> </w:t>
            </w:r>
          </w:p>
        </w:tc>
        <w:tc>
          <w:tcPr>
            <w:tcW w:w="766" w:type="pct"/>
            <w:tcBorders>
              <w:top w:val="single" w:sz="6" w:space="0" w:color="000000"/>
              <w:left w:val="nil"/>
              <w:bottom w:val="single" w:sz="6" w:space="0" w:color="000000"/>
              <w:right w:val="nil"/>
            </w:tcBorders>
            <w:vAlign w:val="center"/>
            <w:hideMark/>
          </w:tcPr>
          <w:p w14:paraId="439D4885" w14:textId="77777777" w:rsidR="004D7856" w:rsidRDefault="004D7856" w:rsidP="006429D8">
            <w:pPr>
              <w:jc w:val="center"/>
              <w:rPr>
                <w:rFonts w:ascii="Arial Narrow" w:eastAsia="Times New Roman" w:hAnsi="Arial Narrow"/>
                <w:sz w:val="16"/>
                <w:szCs w:val="16"/>
              </w:rPr>
            </w:pPr>
            <w:r>
              <w:rPr>
                <w:rStyle w:val="block"/>
                <w:rFonts w:ascii="Arial Narrow" w:eastAsia="Times New Roman" w:hAnsi="Arial Narrow"/>
                <w:b/>
                <w:bCs/>
                <w:sz w:val="16"/>
                <w:szCs w:val="16"/>
              </w:rPr>
              <w:t>RR 1.73</w:t>
            </w:r>
            <w:r>
              <w:rPr>
                <w:rFonts w:ascii="Arial Narrow" w:eastAsia="Times New Roman" w:hAnsi="Arial Narrow"/>
                <w:sz w:val="16"/>
                <w:szCs w:val="16"/>
              </w:rPr>
              <w:br/>
            </w:r>
            <w:r>
              <w:rPr>
                <w:rStyle w:val="cell"/>
                <w:rFonts w:ascii="Arial Narrow" w:hAnsi="Arial Narrow"/>
                <w:sz w:val="16"/>
                <w:szCs w:val="16"/>
              </w:rPr>
              <w:t>(0.89 to 3.38)</w:t>
            </w:r>
            <w:r>
              <w:rPr>
                <w:rFonts w:ascii="Arial Narrow" w:eastAsia="Times New Roman" w:hAnsi="Arial Narrow"/>
                <w:sz w:val="16"/>
                <w:szCs w:val="16"/>
              </w:rPr>
              <w:t xml:space="preserve"> </w:t>
            </w:r>
          </w:p>
        </w:tc>
        <w:tc>
          <w:tcPr>
            <w:tcW w:w="765" w:type="pct"/>
            <w:tcBorders>
              <w:top w:val="single" w:sz="6" w:space="0" w:color="000000"/>
              <w:left w:val="nil"/>
              <w:bottom w:val="single" w:sz="6" w:space="0" w:color="000000"/>
              <w:right w:val="nil"/>
            </w:tcBorders>
            <w:vAlign w:val="center"/>
            <w:hideMark/>
          </w:tcPr>
          <w:p w14:paraId="03F3F481" w14:textId="77777777" w:rsidR="004D7856" w:rsidRDefault="004D7856" w:rsidP="006429D8">
            <w:pPr>
              <w:jc w:val="center"/>
              <w:rPr>
                <w:rFonts w:ascii="Arial Narrow" w:eastAsia="Times New Roman" w:hAnsi="Arial Narrow"/>
                <w:sz w:val="16"/>
                <w:szCs w:val="16"/>
              </w:rPr>
            </w:pPr>
            <w:r>
              <w:rPr>
                <w:rFonts w:ascii="Arial Narrow" w:eastAsia="Times New Roman" w:hAnsi="Arial Narrow"/>
                <w:sz w:val="16"/>
                <w:szCs w:val="16"/>
              </w:rPr>
              <w:t>509</w:t>
            </w:r>
            <w:r>
              <w:rPr>
                <w:rFonts w:ascii="Arial Narrow" w:eastAsia="Times New Roman" w:hAnsi="Arial Narrow"/>
                <w:sz w:val="16"/>
                <w:szCs w:val="16"/>
              </w:rPr>
              <w:br/>
              <w:t xml:space="preserve">(2 RCTs) </w:t>
            </w:r>
          </w:p>
        </w:tc>
        <w:tc>
          <w:tcPr>
            <w:tcW w:w="841" w:type="pct"/>
            <w:tcBorders>
              <w:top w:val="single" w:sz="6" w:space="0" w:color="000000"/>
              <w:left w:val="nil"/>
              <w:bottom w:val="single" w:sz="6" w:space="0" w:color="000000"/>
              <w:right w:val="nil"/>
            </w:tcBorders>
            <w:vAlign w:val="center"/>
            <w:hideMark/>
          </w:tcPr>
          <w:p w14:paraId="40F7B8B4" w14:textId="77777777" w:rsidR="004D7856" w:rsidRDefault="004D7856" w:rsidP="006429D8">
            <w:pPr>
              <w:jc w:val="center"/>
              <w:rPr>
                <w:rFonts w:ascii="Arial Narrow" w:eastAsia="Times New Roman" w:hAnsi="Arial Narrow"/>
                <w:sz w:val="16"/>
                <w:szCs w:val="16"/>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Pr>
                <w:rStyle w:val="quality-text"/>
                <w:rFonts w:ascii="Arial Narrow" w:eastAsia="Times New Roman" w:hAnsi="Arial Narrow"/>
                <w:sz w:val="16"/>
                <w:szCs w:val="16"/>
              </w:rPr>
              <w:t>LOW</w:t>
            </w:r>
            <w:r>
              <w:rPr>
                <w:rFonts w:ascii="Arial Narrow" w:eastAsia="Times New Roman" w:hAnsi="Arial Narrow"/>
                <w:sz w:val="16"/>
                <w:szCs w:val="16"/>
              </w:rPr>
              <w:t xml:space="preserve"> </w:t>
            </w:r>
            <w:r>
              <w:rPr>
                <w:rFonts w:ascii="Arial Narrow" w:eastAsia="Times New Roman" w:hAnsi="Arial Narrow"/>
                <w:sz w:val="16"/>
                <w:szCs w:val="16"/>
                <w:vertAlign w:val="superscript"/>
              </w:rPr>
              <w:t>b</w:t>
            </w:r>
            <w:r>
              <w:rPr>
                <w:rStyle w:val="comma"/>
                <w:rFonts w:ascii="Arial Narrow" w:eastAsia="Times New Roman" w:hAnsi="Arial Narrow"/>
                <w:sz w:val="16"/>
                <w:szCs w:val="16"/>
                <w:vertAlign w:val="superscript"/>
              </w:rPr>
              <w:t>,</w:t>
            </w:r>
            <w:r>
              <w:rPr>
                <w:rFonts w:ascii="Arial Narrow" w:eastAsia="Times New Roman" w:hAnsi="Arial Narrow"/>
                <w:sz w:val="16"/>
                <w:szCs w:val="16"/>
                <w:vertAlign w:val="superscript"/>
              </w:rPr>
              <w:t>c</w:t>
            </w:r>
          </w:p>
        </w:tc>
      </w:tr>
      <w:tr w:rsidR="004D7856" w14:paraId="00501EC1" w14:textId="77777777" w:rsidTr="004D7856">
        <w:trPr>
          <w:gridAfter w:val="1"/>
          <w:wAfter w:w="48" w:type="pct"/>
          <w:cantSplit/>
        </w:trPr>
        <w:tc>
          <w:tcPr>
            <w:tcW w:w="819" w:type="pct"/>
            <w:gridSpan w:val="2"/>
            <w:tcBorders>
              <w:top w:val="single" w:sz="6" w:space="0" w:color="000000"/>
              <w:left w:val="nil"/>
              <w:bottom w:val="single" w:sz="6" w:space="0" w:color="000000"/>
              <w:right w:val="nil"/>
            </w:tcBorders>
            <w:vAlign w:val="center"/>
            <w:hideMark/>
          </w:tcPr>
          <w:p w14:paraId="598C42E8" w14:textId="77777777" w:rsidR="004D7856" w:rsidRDefault="004D7856" w:rsidP="006429D8">
            <w:pPr>
              <w:jc w:val="center"/>
              <w:rPr>
                <w:rFonts w:ascii="Arial Narrow" w:eastAsia="Times New Roman" w:hAnsi="Arial Narrow"/>
                <w:sz w:val="16"/>
                <w:szCs w:val="16"/>
              </w:rPr>
            </w:pPr>
            <w:r>
              <w:rPr>
                <w:rStyle w:val="label"/>
                <w:rFonts w:ascii="Arial Narrow" w:eastAsia="Times New Roman" w:hAnsi="Arial Narrow"/>
                <w:szCs w:val="18"/>
              </w:rPr>
              <w:t>Group B streptococcus</w:t>
            </w:r>
            <w:r>
              <w:rPr>
                <w:rFonts w:ascii="Arial Narrow" w:eastAsia="Times New Roman" w:hAnsi="Arial Narrow"/>
                <w:sz w:val="16"/>
                <w:szCs w:val="16"/>
              </w:rPr>
              <w:t xml:space="preserve"> </w:t>
            </w:r>
          </w:p>
        </w:tc>
        <w:tc>
          <w:tcPr>
            <w:tcW w:w="793" w:type="pct"/>
            <w:tcBorders>
              <w:top w:val="single" w:sz="6" w:space="0" w:color="000000"/>
              <w:left w:val="nil"/>
              <w:bottom w:val="single" w:sz="6" w:space="0" w:color="000000"/>
              <w:right w:val="nil"/>
            </w:tcBorders>
            <w:vAlign w:val="center"/>
            <w:hideMark/>
          </w:tcPr>
          <w:p w14:paraId="74EF9259" w14:textId="5121D487" w:rsidR="004D7856" w:rsidRDefault="0029175C" w:rsidP="006429D8">
            <w:pPr>
              <w:rPr>
                <w:rFonts w:ascii="Arial Narrow" w:eastAsia="Times New Roman" w:hAnsi="Arial Narrow"/>
                <w:sz w:val="16"/>
                <w:szCs w:val="16"/>
              </w:rPr>
            </w:pPr>
            <w:r>
              <w:rPr>
                <w:rFonts w:ascii="Arial Narrow" w:eastAsia="Times New Roman" w:hAnsi="Arial Narrow"/>
                <w:sz w:val="16"/>
                <w:szCs w:val="16"/>
              </w:rPr>
              <w:t>529</w:t>
            </w:r>
            <w:r w:rsidR="004D7856">
              <w:rPr>
                <w:rFonts w:ascii="Arial Narrow" w:eastAsia="Times New Roman" w:hAnsi="Arial Narrow"/>
                <w:sz w:val="16"/>
                <w:szCs w:val="16"/>
              </w:rPr>
              <w:t xml:space="preserve"> per 1,000 </w:t>
            </w:r>
          </w:p>
        </w:tc>
        <w:tc>
          <w:tcPr>
            <w:tcW w:w="968" w:type="pct"/>
            <w:tcBorders>
              <w:top w:val="single" w:sz="6" w:space="0" w:color="000000"/>
              <w:left w:val="nil"/>
              <w:bottom w:val="single" w:sz="6" w:space="0" w:color="000000"/>
              <w:right w:val="nil"/>
            </w:tcBorders>
            <w:shd w:val="clear" w:color="auto" w:fill="EBEBEB"/>
            <w:hideMark/>
          </w:tcPr>
          <w:p w14:paraId="25CE58E5" w14:textId="3EF2DC5D" w:rsidR="004D7856" w:rsidRDefault="0029175C" w:rsidP="0029175C">
            <w:pPr>
              <w:jc w:val="center"/>
              <w:rPr>
                <w:rFonts w:ascii="Arial Narrow" w:eastAsia="Times New Roman" w:hAnsi="Arial Narrow"/>
                <w:sz w:val="16"/>
                <w:szCs w:val="16"/>
              </w:rPr>
            </w:pPr>
            <w:r>
              <w:rPr>
                <w:rStyle w:val="cell-value"/>
                <w:rFonts w:ascii="Arial Narrow" w:eastAsia="Times New Roman" w:hAnsi="Arial Narrow"/>
                <w:b/>
                <w:bCs/>
                <w:szCs w:val="18"/>
              </w:rPr>
              <w:t>402</w:t>
            </w:r>
            <w:r w:rsidR="004D7856">
              <w:rPr>
                <w:rStyle w:val="cell-value"/>
                <w:rFonts w:ascii="Arial Narrow" w:eastAsia="Times New Roman" w:hAnsi="Arial Narrow"/>
                <w:b/>
                <w:bCs/>
                <w:szCs w:val="18"/>
              </w:rPr>
              <w:t xml:space="preserve"> per 1,000</w:t>
            </w:r>
            <w:r w:rsidR="004D7856">
              <w:rPr>
                <w:rFonts w:ascii="Arial Narrow" w:eastAsia="Times New Roman" w:hAnsi="Arial Narrow"/>
                <w:szCs w:val="18"/>
              </w:rPr>
              <w:br/>
            </w:r>
            <w:r w:rsidR="004D7856">
              <w:rPr>
                <w:rStyle w:val="cell-value"/>
                <w:rFonts w:ascii="Arial Narrow" w:eastAsia="Times New Roman" w:hAnsi="Arial Narrow"/>
                <w:szCs w:val="18"/>
              </w:rPr>
              <w:t>(</w:t>
            </w:r>
            <w:r>
              <w:rPr>
                <w:rStyle w:val="cell-value"/>
                <w:rFonts w:ascii="Arial Narrow" w:eastAsia="Times New Roman" w:hAnsi="Arial Narrow"/>
                <w:szCs w:val="18"/>
              </w:rPr>
              <w:t>323</w:t>
            </w:r>
            <w:r w:rsidR="004D7856">
              <w:rPr>
                <w:rStyle w:val="cell-value"/>
                <w:rFonts w:ascii="Arial Narrow" w:eastAsia="Times New Roman" w:hAnsi="Arial Narrow"/>
                <w:szCs w:val="18"/>
              </w:rPr>
              <w:t xml:space="preserve"> to </w:t>
            </w:r>
            <w:r>
              <w:rPr>
                <w:rStyle w:val="cell-value"/>
                <w:rFonts w:ascii="Arial Narrow" w:eastAsia="Times New Roman" w:hAnsi="Arial Narrow"/>
                <w:szCs w:val="18"/>
              </w:rPr>
              <w:t>514</w:t>
            </w:r>
            <w:r w:rsidR="004D7856">
              <w:rPr>
                <w:rStyle w:val="cell-value"/>
                <w:rFonts w:ascii="Arial Narrow" w:eastAsia="Times New Roman" w:hAnsi="Arial Narrow"/>
                <w:szCs w:val="18"/>
              </w:rPr>
              <w:t>)</w:t>
            </w:r>
            <w:r w:rsidR="004D7856">
              <w:rPr>
                <w:rFonts w:ascii="Arial Narrow" w:eastAsia="Times New Roman" w:hAnsi="Arial Narrow"/>
                <w:sz w:val="16"/>
                <w:szCs w:val="16"/>
              </w:rPr>
              <w:t xml:space="preserve"> </w:t>
            </w:r>
          </w:p>
        </w:tc>
        <w:tc>
          <w:tcPr>
            <w:tcW w:w="766" w:type="pct"/>
            <w:tcBorders>
              <w:top w:val="single" w:sz="6" w:space="0" w:color="000000"/>
              <w:left w:val="nil"/>
              <w:bottom w:val="single" w:sz="6" w:space="0" w:color="000000"/>
              <w:right w:val="nil"/>
            </w:tcBorders>
            <w:vAlign w:val="center"/>
            <w:hideMark/>
          </w:tcPr>
          <w:p w14:paraId="783506B4" w14:textId="3884AA64" w:rsidR="004D7856" w:rsidRDefault="004D7856" w:rsidP="0029175C">
            <w:pPr>
              <w:jc w:val="center"/>
              <w:rPr>
                <w:rFonts w:ascii="Arial Narrow" w:eastAsia="Times New Roman" w:hAnsi="Arial Narrow"/>
                <w:sz w:val="16"/>
                <w:szCs w:val="16"/>
              </w:rPr>
            </w:pPr>
            <w:r>
              <w:rPr>
                <w:rStyle w:val="block"/>
                <w:rFonts w:ascii="Arial Narrow" w:eastAsia="Times New Roman" w:hAnsi="Arial Narrow"/>
                <w:b/>
                <w:bCs/>
                <w:sz w:val="16"/>
                <w:szCs w:val="16"/>
              </w:rPr>
              <w:t>RR 0.7</w:t>
            </w:r>
            <w:r w:rsidR="0029175C">
              <w:rPr>
                <w:rStyle w:val="block"/>
                <w:rFonts w:ascii="Arial Narrow" w:eastAsia="Times New Roman" w:hAnsi="Arial Narrow"/>
                <w:b/>
                <w:bCs/>
                <w:sz w:val="16"/>
                <w:szCs w:val="16"/>
              </w:rPr>
              <w:t>6</w:t>
            </w:r>
            <w:r>
              <w:rPr>
                <w:rFonts w:ascii="Arial Narrow" w:eastAsia="Times New Roman" w:hAnsi="Arial Narrow"/>
                <w:sz w:val="16"/>
                <w:szCs w:val="16"/>
              </w:rPr>
              <w:br/>
            </w:r>
            <w:r>
              <w:rPr>
                <w:rStyle w:val="cell"/>
                <w:rFonts w:ascii="Arial Narrow" w:hAnsi="Arial Narrow"/>
                <w:sz w:val="16"/>
                <w:szCs w:val="16"/>
              </w:rPr>
              <w:t>(0.</w:t>
            </w:r>
            <w:r w:rsidR="0029175C">
              <w:rPr>
                <w:rStyle w:val="cell"/>
                <w:rFonts w:ascii="Arial Narrow" w:hAnsi="Arial Narrow"/>
                <w:sz w:val="16"/>
                <w:szCs w:val="16"/>
              </w:rPr>
              <w:t>61 to 0.97</w:t>
            </w:r>
            <w:r>
              <w:rPr>
                <w:rStyle w:val="cell"/>
                <w:rFonts w:ascii="Arial Narrow" w:hAnsi="Arial Narrow"/>
                <w:sz w:val="16"/>
                <w:szCs w:val="16"/>
              </w:rPr>
              <w:t>)</w:t>
            </w:r>
            <w:r>
              <w:rPr>
                <w:rFonts w:ascii="Arial Narrow" w:eastAsia="Times New Roman" w:hAnsi="Arial Narrow"/>
                <w:sz w:val="16"/>
                <w:szCs w:val="16"/>
              </w:rPr>
              <w:t xml:space="preserve"> </w:t>
            </w:r>
          </w:p>
        </w:tc>
        <w:tc>
          <w:tcPr>
            <w:tcW w:w="765" w:type="pct"/>
            <w:tcBorders>
              <w:top w:val="single" w:sz="6" w:space="0" w:color="000000"/>
              <w:left w:val="nil"/>
              <w:bottom w:val="single" w:sz="6" w:space="0" w:color="000000"/>
              <w:right w:val="nil"/>
            </w:tcBorders>
            <w:vAlign w:val="center"/>
            <w:hideMark/>
          </w:tcPr>
          <w:p w14:paraId="254F2C77" w14:textId="0B8AB690" w:rsidR="004D7856" w:rsidRDefault="004D7856" w:rsidP="0029175C">
            <w:pPr>
              <w:jc w:val="center"/>
              <w:rPr>
                <w:rFonts w:ascii="Arial Narrow" w:eastAsia="Times New Roman" w:hAnsi="Arial Narrow"/>
                <w:sz w:val="16"/>
                <w:szCs w:val="16"/>
              </w:rPr>
            </w:pPr>
            <w:r>
              <w:rPr>
                <w:rFonts w:ascii="Arial Narrow" w:eastAsia="Times New Roman" w:hAnsi="Arial Narrow"/>
                <w:sz w:val="16"/>
                <w:szCs w:val="16"/>
              </w:rPr>
              <w:t>2</w:t>
            </w:r>
            <w:r w:rsidR="0029175C">
              <w:rPr>
                <w:rFonts w:ascii="Arial Narrow" w:eastAsia="Times New Roman" w:hAnsi="Arial Narrow"/>
                <w:sz w:val="16"/>
                <w:szCs w:val="16"/>
              </w:rPr>
              <w:t>44</w:t>
            </w:r>
            <w:r w:rsidR="0029175C">
              <w:rPr>
                <w:rFonts w:ascii="Arial Narrow" w:eastAsia="Times New Roman" w:hAnsi="Arial Narrow"/>
                <w:sz w:val="16"/>
                <w:szCs w:val="16"/>
              </w:rPr>
              <w:br/>
              <w:t>(3</w:t>
            </w:r>
            <w:r>
              <w:rPr>
                <w:rFonts w:ascii="Arial Narrow" w:eastAsia="Times New Roman" w:hAnsi="Arial Narrow"/>
                <w:sz w:val="16"/>
                <w:szCs w:val="16"/>
              </w:rPr>
              <w:t xml:space="preserve"> RCTs) </w:t>
            </w:r>
          </w:p>
        </w:tc>
        <w:tc>
          <w:tcPr>
            <w:tcW w:w="841" w:type="pct"/>
            <w:tcBorders>
              <w:top w:val="single" w:sz="6" w:space="0" w:color="000000"/>
              <w:left w:val="nil"/>
              <w:bottom w:val="single" w:sz="6" w:space="0" w:color="000000"/>
              <w:right w:val="nil"/>
            </w:tcBorders>
            <w:vAlign w:val="center"/>
            <w:hideMark/>
          </w:tcPr>
          <w:p w14:paraId="69699B7B" w14:textId="1704A975" w:rsidR="004D7856" w:rsidRDefault="004D7856" w:rsidP="006429D8">
            <w:pPr>
              <w:jc w:val="center"/>
              <w:rPr>
                <w:rFonts w:ascii="Arial Narrow" w:eastAsia="Times New Roman" w:hAnsi="Arial Narrow"/>
                <w:sz w:val="16"/>
                <w:szCs w:val="16"/>
              </w:rPr>
            </w:pPr>
            <w:r>
              <w:rPr>
                <w:rStyle w:val="quality-sign"/>
                <w:rFonts w:ascii="Cambria" w:eastAsia="Cambria" w:hAnsi="Cambria" w:cs="Cambria"/>
                <w:sz w:val="21"/>
                <w:szCs w:val="21"/>
              </w:rPr>
              <w:t>⨁</w:t>
            </w:r>
            <w:r w:rsidR="00C828D8">
              <w:rPr>
                <w:rStyle w:val="quality-sign"/>
                <w:rFonts w:ascii="MS Mincho" w:eastAsia="MS Mincho" w:hAnsi="MS Mincho" w:cs="MS Mincho"/>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sidR="00C828D8">
              <w:rPr>
                <w:rStyle w:val="quality-text"/>
                <w:rFonts w:ascii="Arial Narrow" w:eastAsia="Times New Roman" w:hAnsi="Arial Narrow"/>
                <w:sz w:val="16"/>
                <w:szCs w:val="16"/>
              </w:rPr>
              <w:t xml:space="preserve">VERY </w:t>
            </w:r>
            <w:r>
              <w:rPr>
                <w:rStyle w:val="quality-text"/>
                <w:rFonts w:ascii="Arial Narrow" w:eastAsia="Times New Roman" w:hAnsi="Arial Narrow"/>
                <w:sz w:val="16"/>
                <w:szCs w:val="16"/>
              </w:rPr>
              <w:t>LOW</w:t>
            </w:r>
            <w:r>
              <w:rPr>
                <w:rFonts w:ascii="Arial Narrow" w:eastAsia="Times New Roman" w:hAnsi="Arial Narrow"/>
                <w:sz w:val="16"/>
                <w:szCs w:val="16"/>
              </w:rPr>
              <w:t xml:space="preserve"> </w:t>
            </w:r>
            <w:r>
              <w:rPr>
                <w:rFonts w:ascii="Arial Narrow" w:eastAsia="Times New Roman" w:hAnsi="Arial Narrow"/>
                <w:sz w:val="16"/>
                <w:szCs w:val="16"/>
                <w:vertAlign w:val="superscript"/>
              </w:rPr>
              <w:t>b</w:t>
            </w:r>
            <w:r>
              <w:rPr>
                <w:rStyle w:val="comma"/>
                <w:rFonts w:ascii="Arial Narrow" w:eastAsia="Times New Roman" w:hAnsi="Arial Narrow"/>
                <w:sz w:val="16"/>
                <w:szCs w:val="16"/>
                <w:vertAlign w:val="superscript"/>
              </w:rPr>
              <w:t>,</w:t>
            </w:r>
            <w:r>
              <w:rPr>
                <w:rFonts w:ascii="Arial Narrow" w:eastAsia="Times New Roman" w:hAnsi="Arial Narrow"/>
                <w:sz w:val="16"/>
                <w:szCs w:val="16"/>
                <w:vertAlign w:val="superscript"/>
              </w:rPr>
              <w:t>d</w:t>
            </w:r>
          </w:p>
        </w:tc>
      </w:tr>
      <w:tr w:rsidR="004D7856" w14:paraId="574816B7" w14:textId="77777777" w:rsidTr="004D7856">
        <w:trPr>
          <w:gridAfter w:val="1"/>
          <w:wAfter w:w="48" w:type="pct"/>
          <w:cantSplit/>
        </w:trPr>
        <w:tc>
          <w:tcPr>
            <w:tcW w:w="819" w:type="pct"/>
            <w:gridSpan w:val="2"/>
            <w:tcBorders>
              <w:top w:val="single" w:sz="6" w:space="0" w:color="000000"/>
              <w:left w:val="nil"/>
              <w:bottom w:val="single" w:sz="6" w:space="0" w:color="000000"/>
              <w:right w:val="nil"/>
            </w:tcBorders>
            <w:vAlign w:val="center"/>
            <w:hideMark/>
          </w:tcPr>
          <w:p w14:paraId="1CB878C7" w14:textId="77777777" w:rsidR="004D7856" w:rsidRDefault="004D7856" w:rsidP="006429D8">
            <w:pPr>
              <w:jc w:val="center"/>
              <w:rPr>
                <w:rFonts w:ascii="Arial Narrow" w:eastAsia="Times New Roman" w:hAnsi="Arial Narrow"/>
                <w:sz w:val="16"/>
                <w:szCs w:val="16"/>
              </w:rPr>
            </w:pPr>
            <w:r>
              <w:rPr>
                <w:rStyle w:val="label"/>
                <w:rFonts w:ascii="Arial Narrow" w:eastAsia="Times New Roman" w:hAnsi="Arial Narrow"/>
                <w:szCs w:val="18"/>
              </w:rPr>
              <w:t>Caesarean section</w:t>
            </w:r>
            <w:r>
              <w:rPr>
                <w:rFonts w:ascii="Arial Narrow" w:eastAsia="Times New Roman" w:hAnsi="Arial Narrow"/>
                <w:sz w:val="16"/>
                <w:szCs w:val="16"/>
              </w:rPr>
              <w:t xml:space="preserve"> </w:t>
            </w:r>
          </w:p>
        </w:tc>
        <w:tc>
          <w:tcPr>
            <w:tcW w:w="793" w:type="pct"/>
            <w:tcBorders>
              <w:top w:val="single" w:sz="6" w:space="0" w:color="000000"/>
              <w:left w:val="nil"/>
              <w:bottom w:val="single" w:sz="6" w:space="0" w:color="000000"/>
              <w:right w:val="nil"/>
            </w:tcBorders>
            <w:vAlign w:val="center"/>
            <w:hideMark/>
          </w:tcPr>
          <w:p w14:paraId="6BFE39A4" w14:textId="77777777" w:rsidR="004D7856" w:rsidRDefault="004D7856" w:rsidP="006429D8">
            <w:pPr>
              <w:rPr>
                <w:rFonts w:ascii="Arial Narrow" w:eastAsia="Times New Roman" w:hAnsi="Arial Narrow"/>
                <w:sz w:val="16"/>
                <w:szCs w:val="16"/>
              </w:rPr>
            </w:pPr>
            <w:r>
              <w:rPr>
                <w:rFonts w:ascii="Arial Narrow" w:eastAsia="Times New Roman" w:hAnsi="Arial Narrow"/>
                <w:sz w:val="16"/>
                <w:szCs w:val="16"/>
              </w:rPr>
              <w:t xml:space="preserve">269 per 1,000 </w:t>
            </w:r>
          </w:p>
        </w:tc>
        <w:tc>
          <w:tcPr>
            <w:tcW w:w="968" w:type="pct"/>
            <w:tcBorders>
              <w:top w:val="single" w:sz="6" w:space="0" w:color="000000"/>
              <w:left w:val="nil"/>
              <w:bottom w:val="single" w:sz="6" w:space="0" w:color="000000"/>
              <w:right w:val="nil"/>
            </w:tcBorders>
            <w:shd w:val="clear" w:color="auto" w:fill="EBEBEB"/>
            <w:hideMark/>
          </w:tcPr>
          <w:p w14:paraId="12F63E85" w14:textId="77777777" w:rsidR="004D7856" w:rsidRDefault="004D7856" w:rsidP="006429D8">
            <w:pPr>
              <w:jc w:val="center"/>
              <w:rPr>
                <w:rFonts w:ascii="Arial Narrow" w:eastAsia="Times New Roman" w:hAnsi="Arial Narrow"/>
                <w:sz w:val="16"/>
                <w:szCs w:val="16"/>
              </w:rPr>
            </w:pPr>
            <w:r>
              <w:rPr>
                <w:rStyle w:val="cell-value"/>
                <w:rFonts w:ascii="Arial Narrow" w:eastAsia="Times New Roman" w:hAnsi="Arial Narrow"/>
                <w:b/>
                <w:bCs/>
                <w:szCs w:val="18"/>
              </w:rPr>
              <w:t>248 per 1,000</w:t>
            </w:r>
            <w:r>
              <w:rPr>
                <w:rFonts w:ascii="Arial Narrow" w:eastAsia="Times New Roman" w:hAnsi="Arial Narrow"/>
                <w:szCs w:val="18"/>
              </w:rPr>
              <w:br/>
            </w:r>
            <w:r>
              <w:rPr>
                <w:rStyle w:val="cell-value"/>
                <w:rFonts w:ascii="Arial Narrow" w:eastAsia="Times New Roman" w:hAnsi="Arial Narrow"/>
                <w:szCs w:val="18"/>
              </w:rPr>
              <w:t>(218 to 283)</w:t>
            </w:r>
            <w:r>
              <w:rPr>
                <w:rFonts w:ascii="Arial Narrow" w:eastAsia="Times New Roman" w:hAnsi="Arial Narrow"/>
                <w:sz w:val="16"/>
                <w:szCs w:val="16"/>
              </w:rPr>
              <w:t xml:space="preserve"> </w:t>
            </w:r>
          </w:p>
        </w:tc>
        <w:tc>
          <w:tcPr>
            <w:tcW w:w="766" w:type="pct"/>
            <w:tcBorders>
              <w:top w:val="single" w:sz="6" w:space="0" w:color="000000"/>
              <w:left w:val="nil"/>
              <w:bottom w:val="single" w:sz="6" w:space="0" w:color="000000"/>
              <w:right w:val="nil"/>
            </w:tcBorders>
            <w:vAlign w:val="center"/>
            <w:hideMark/>
          </w:tcPr>
          <w:p w14:paraId="0BC92433" w14:textId="77777777" w:rsidR="004D7856" w:rsidRDefault="004D7856" w:rsidP="006429D8">
            <w:pPr>
              <w:jc w:val="center"/>
              <w:rPr>
                <w:rFonts w:ascii="Arial Narrow" w:eastAsia="Times New Roman" w:hAnsi="Arial Narrow"/>
                <w:sz w:val="16"/>
                <w:szCs w:val="16"/>
              </w:rPr>
            </w:pPr>
            <w:r>
              <w:rPr>
                <w:rStyle w:val="block"/>
                <w:rFonts w:ascii="Arial Narrow" w:eastAsia="Times New Roman" w:hAnsi="Arial Narrow"/>
                <w:b/>
                <w:bCs/>
                <w:sz w:val="16"/>
                <w:szCs w:val="16"/>
              </w:rPr>
              <w:t>RR 0.92</w:t>
            </w:r>
            <w:r>
              <w:rPr>
                <w:rFonts w:ascii="Arial Narrow" w:eastAsia="Times New Roman" w:hAnsi="Arial Narrow"/>
                <w:sz w:val="16"/>
                <w:szCs w:val="16"/>
              </w:rPr>
              <w:br/>
            </w:r>
            <w:r>
              <w:rPr>
                <w:rStyle w:val="cell"/>
                <w:rFonts w:ascii="Arial Narrow" w:hAnsi="Arial Narrow"/>
                <w:sz w:val="16"/>
                <w:szCs w:val="16"/>
              </w:rPr>
              <w:t>(0.81 to 1.05)</w:t>
            </w:r>
            <w:r>
              <w:rPr>
                <w:rFonts w:ascii="Arial Narrow" w:eastAsia="Times New Roman" w:hAnsi="Arial Narrow"/>
                <w:sz w:val="16"/>
                <w:szCs w:val="16"/>
              </w:rPr>
              <w:t xml:space="preserve"> </w:t>
            </w:r>
          </w:p>
        </w:tc>
        <w:tc>
          <w:tcPr>
            <w:tcW w:w="765" w:type="pct"/>
            <w:tcBorders>
              <w:top w:val="single" w:sz="6" w:space="0" w:color="000000"/>
              <w:left w:val="nil"/>
              <w:bottom w:val="single" w:sz="6" w:space="0" w:color="000000"/>
              <w:right w:val="nil"/>
            </w:tcBorders>
            <w:vAlign w:val="center"/>
            <w:hideMark/>
          </w:tcPr>
          <w:p w14:paraId="3E7E6EA0" w14:textId="77777777" w:rsidR="004D7856" w:rsidRDefault="004D7856" w:rsidP="006429D8">
            <w:pPr>
              <w:jc w:val="center"/>
              <w:rPr>
                <w:rFonts w:ascii="Arial Narrow" w:eastAsia="Times New Roman" w:hAnsi="Arial Narrow"/>
                <w:sz w:val="16"/>
                <w:szCs w:val="16"/>
              </w:rPr>
            </w:pPr>
            <w:r>
              <w:rPr>
                <w:rFonts w:ascii="Arial Narrow" w:eastAsia="Times New Roman" w:hAnsi="Arial Narrow"/>
                <w:sz w:val="16"/>
                <w:szCs w:val="16"/>
              </w:rPr>
              <w:t>2650</w:t>
            </w:r>
            <w:r>
              <w:rPr>
                <w:rFonts w:ascii="Arial Narrow" w:eastAsia="Times New Roman" w:hAnsi="Arial Narrow"/>
                <w:sz w:val="16"/>
                <w:szCs w:val="16"/>
              </w:rPr>
              <w:br/>
              <w:t xml:space="preserve">(15 RCTs) </w:t>
            </w:r>
          </w:p>
        </w:tc>
        <w:tc>
          <w:tcPr>
            <w:tcW w:w="841" w:type="pct"/>
            <w:tcBorders>
              <w:top w:val="single" w:sz="6" w:space="0" w:color="000000"/>
              <w:left w:val="nil"/>
              <w:bottom w:val="single" w:sz="6" w:space="0" w:color="000000"/>
              <w:right w:val="nil"/>
            </w:tcBorders>
            <w:vAlign w:val="center"/>
            <w:hideMark/>
          </w:tcPr>
          <w:p w14:paraId="1366CF83" w14:textId="77777777" w:rsidR="004D7856" w:rsidRDefault="004D7856" w:rsidP="006429D8">
            <w:pPr>
              <w:jc w:val="center"/>
              <w:rPr>
                <w:rFonts w:ascii="Arial Narrow" w:eastAsia="Times New Roman" w:hAnsi="Arial Narrow"/>
                <w:sz w:val="16"/>
                <w:szCs w:val="16"/>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Pr>
                <w:rStyle w:val="quality-text"/>
                <w:rFonts w:ascii="Arial Narrow" w:eastAsia="Times New Roman" w:hAnsi="Arial Narrow"/>
                <w:sz w:val="16"/>
                <w:szCs w:val="16"/>
              </w:rPr>
              <w:t>LOW</w:t>
            </w:r>
            <w:r>
              <w:rPr>
                <w:rFonts w:ascii="Arial Narrow" w:eastAsia="Times New Roman" w:hAnsi="Arial Narrow"/>
                <w:sz w:val="16"/>
                <w:szCs w:val="16"/>
              </w:rPr>
              <w:t xml:space="preserve"> </w:t>
            </w:r>
            <w:r>
              <w:rPr>
                <w:rFonts w:ascii="Arial Narrow" w:eastAsia="Times New Roman" w:hAnsi="Arial Narrow"/>
                <w:sz w:val="16"/>
                <w:szCs w:val="16"/>
                <w:vertAlign w:val="superscript"/>
              </w:rPr>
              <w:t>b</w:t>
            </w:r>
            <w:r>
              <w:rPr>
                <w:rStyle w:val="comma"/>
                <w:rFonts w:ascii="Arial Narrow" w:eastAsia="Times New Roman" w:hAnsi="Arial Narrow"/>
                <w:sz w:val="16"/>
                <w:szCs w:val="16"/>
                <w:vertAlign w:val="superscript"/>
              </w:rPr>
              <w:t>,</w:t>
            </w:r>
            <w:r>
              <w:rPr>
                <w:rFonts w:ascii="Arial Narrow" w:eastAsia="Times New Roman" w:hAnsi="Arial Narrow"/>
                <w:sz w:val="16"/>
                <w:szCs w:val="16"/>
                <w:vertAlign w:val="superscript"/>
              </w:rPr>
              <w:t>c</w:t>
            </w:r>
          </w:p>
        </w:tc>
      </w:tr>
      <w:tr w:rsidR="004D7856" w14:paraId="1F5FD3A8" w14:textId="77777777" w:rsidTr="004D7856">
        <w:trPr>
          <w:cantSplit/>
        </w:trPr>
        <w:tc>
          <w:tcPr>
            <w:tcW w:w="5000" w:type="pct"/>
            <w:gridSpan w:val="8"/>
            <w:tcBorders>
              <w:top w:val="single" w:sz="6" w:space="0" w:color="000000"/>
              <w:left w:val="nil"/>
              <w:bottom w:val="single" w:sz="6" w:space="0" w:color="000000"/>
              <w:right w:val="nil"/>
            </w:tcBorders>
            <w:vAlign w:val="center"/>
            <w:hideMark/>
          </w:tcPr>
          <w:p w14:paraId="039C546F" w14:textId="14EC4484" w:rsidR="004D7856" w:rsidRDefault="004D7856" w:rsidP="006429D8">
            <w:pPr>
              <w:rPr>
                <w:rFonts w:ascii="Arial Narrow" w:eastAsia="Times New Roman" w:hAnsi="Arial Narrow"/>
                <w:sz w:val="16"/>
                <w:szCs w:val="16"/>
              </w:rPr>
            </w:pPr>
            <w:r>
              <w:rPr>
                <w:rFonts w:ascii="Arial Narrow" w:eastAsia="Times New Roman" w:hAnsi="Arial Narrow"/>
                <w:sz w:val="16"/>
                <w:szCs w:val="16"/>
              </w:rPr>
              <w:t>*</w:t>
            </w:r>
            <w:r>
              <w:rPr>
                <w:rFonts w:ascii="Arial Narrow" w:eastAsia="Times New Roman" w:hAnsi="Arial Narrow"/>
                <w:b/>
                <w:bCs/>
                <w:sz w:val="16"/>
                <w:szCs w:val="16"/>
              </w:rPr>
              <w:t>The risk in the intervention group</w:t>
            </w:r>
            <w:r>
              <w:rPr>
                <w:rFonts w:ascii="Arial Narrow" w:eastAsia="Times New Roman" w:hAnsi="Arial Narrow"/>
                <w:sz w:val="16"/>
                <w:szCs w:val="16"/>
              </w:rPr>
              <w:t xml:space="preserve"> (and its 95% confidence interval) is based on the assumed risk in the comparison group and the </w:t>
            </w:r>
            <w:r>
              <w:rPr>
                <w:rFonts w:ascii="Arial Narrow" w:eastAsia="Times New Roman" w:hAnsi="Arial Narrow"/>
                <w:b/>
                <w:bCs/>
                <w:sz w:val="16"/>
                <w:szCs w:val="16"/>
              </w:rPr>
              <w:t>relative effect</w:t>
            </w:r>
            <w:r>
              <w:rPr>
                <w:rFonts w:ascii="Arial Narrow" w:eastAsia="Times New Roman" w:hAnsi="Arial Narrow"/>
                <w:sz w:val="16"/>
                <w:szCs w:val="16"/>
              </w:rPr>
              <w:t xml:space="preserve"> of the intervention (and its 95% CI). </w:t>
            </w:r>
            <w:r>
              <w:rPr>
                <w:rFonts w:ascii="Arial Narrow" w:eastAsia="Times New Roman" w:hAnsi="Arial Narrow"/>
                <w:sz w:val="16"/>
                <w:szCs w:val="16"/>
              </w:rPr>
              <w:br/>
            </w:r>
            <w:r>
              <w:rPr>
                <w:rFonts w:ascii="Arial Narrow" w:eastAsia="Times New Roman" w:hAnsi="Arial Narrow"/>
                <w:b/>
                <w:bCs/>
                <w:sz w:val="16"/>
                <w:szCs w:val="16"/>
              </w:rPr>
              <w:t>CI:</w:t>
            </w:r>
            <w:r>
              <w:rPr>
                <w:rFonts w:ascii="Arial Narrow" w:eastAsia="Times New Roman" w:hAnsi="Arial Narrow"/>
                <w:sz w:val="16"/>
                <w:szCs w:val="16"/>
              </w:rPr>
              <w:t xml:space="preserve"> Confidence interval; </w:t>
            </w:r>
            <w:r>
              <w:rPr>
                <w:rFonts w:ascii="Arial Narrow" w:eastAsia="Times New Roman" w:hAnsi="Arial Narrow"/>
                <w:b/>
                <w:bCs/>
                <w:sz w:val="16"/>
                <w:szCs w:val="16"/>
              </w:rPr>
              <w:t>RR:</w:t>
            </w:r>
            <w:r>
              <w:rPr>
                <w:rFonts w:ascii="Arial Narrow" w:eastAsia="Times New Roman" w:hAnsi="Arial Narrow"/>
                <w:sz w:val="16"/>
                <w:szCs w:val="16"/>
              </w:rPr>
              <w:t xml:space="preserve"> Risk ratio </w:t>
            </w:r>
          </w:p>
        </w:tc>
      </w:tr>
      <w:tr w:rsidR="004D7856" w14:paraId="6A47FCCB" w14:textId="77777777" w:rsidTr="004D7856">
        <w:trPr>
          <w:cantSplit/>
        </w:trPr>
        <w:tc>
          <w:tcPr>
            <w:tcW w:w="5000" w:type="pct"/>
            <w:gridSpan w:val="8"/>
            <w:tcBorders>
              <w:top w:val="single" w:sz="6" w:space="0" w:color="000000"/>
              <w:left w:val="nil"/>
              <w:bottom w:val="single" w:sz="6" w:space="0" w:color="000000"/>
              <w:right w:val="nil"/>
            </w:tcBorders>
            <w:vAlign w:val="center"/>
            <w:hideMark/>
          </w:tcPr>
          <w:p w14:paraId="3A47A9C0" w14:textId="77777777" w:rsidR="004D7856" w:rsidRDefault="004D7856" w:rsidP="004D7856">
            <w:pPr>
              <w:spacing w:line="240" w:lineRule="auto"/>
              <w:rPr>
                <w:rFonts w:ascii="Arial Narrow" w:eastAsia="Times New Roman" w:hAnsi="Arial Narrow"/>
                <w:sz w:val="16"/>
                <w:szCs w:val="16"/>
              </w:rPr>
            </w:pPr>
            <w:r>
              <w:rPr>
                <w:rFonts w:ascii="Arial Narrow" w:eastAsia="Times New Roman" w:hAnsi="Arial Narrow"/>
                <w:b/>
                <w:bCs/>
                <w:sz w:val="16"/>
                <w:szCs w:val="16"/>
              </w:rPr>
              <w:t>GRADE Working Group grades of evidence</w:t>
            </w:r>
            <w:r>
              <w:rPr>
                <w:rFonts w:ascii="Arial Narrow" w:eastAsia="Times New Roman" w:hAnsi="Arial Narrow"/>
                <w:sz w:val="16"/>
                <w:szCs w:val="16"/>
              </w:rPr>
              <w:br/>
            </w:r>
            <w:r>
              <w:rPr>
                <w:rFonts w:ascii="Arial Narrow" w:eastAsia="Times New Roman" w:hAnsi="Arial Narrow"/>
                <w:b/>
                <w:bCs/>
                <w:sz w:val="16"/>
                <w:szCs w:val="16"/>
              </w:rPr>
              <w:t>High certainty:</w:t>
            </w:r>
            <w:r>
              <w:rPr>
                <w:rFonts w:ascii="Arial Narrow" w:eastAsia="Times New Roman" w:hAnsi="Arial Narrow"/>
                <w:sz w:val="16"/>
                <w:szCs w:val="16"/>
              </w:rPr>
              <w:t xml:space="preserve"> We are very confident that the true effect lies close to that of the estimate of the effect</w:t>
            </w:r>
            <w:r>
              <w:rPr>
                <w:rFonts w:ascii="Arial Narrow" w:eastAsia="Times New Roman" w:hAnsi="Arial Narrow"/>
                <w:sz w:val="16"/>
                <w:szCs w:val="16"/>
              </w:rPr>
              <w:br/>
            </w:r>
            <w:r>
              <w:rPr>
                <w:rFonts w:ascii="Arial Narrow" w:eastAsia="Times New Roman" w:hAnsi="Arial Narrow"/>
                <w:b/>
                <w:bCs/>
                <w:sz w:val="16"/>
                <w:szCs w:val="16"/>
              </w:rPr>
              <w:t>Moderate certainty:</w:t>
            </w:r>
            <w:r>
              <w:rPr>
                <w:rFonts w:ascii="Arial Narrow" w:eastAsia="Times New Roman" w:hAnsi="Arial Narrow"/>
                <w:sz w:val="16"/>
                <w:szCs w:val="16"/>
              </w:rPr>
              <w:t xml:space="preserve"> We are moderately confident in the effect estimate: The true effect is likely to be close to the estimate of the effect, but there is a possibility that it is substantially different</w:t>
            </w:r>
            <w:r>
              <w:rPr>
                <w:rFonts w:ascii="Arial Narrow" w:eastAsia="Times New Roman" w:hAnsi="Arial Narrow"/>
                <w:sz w:val="16"/>
                <w:szCs w:val="16"/>
              </w:rPr>
              <w:br/>
            </w:r>
            <w:r>
              <w:rPr>
                <w:rFonts w:ascii="Arial Narrow" w:eastAsia="Times New Roman" w:hAnsi="Arial Narrow"/>
                <w:b/>
                <w:bCs/>
                <w:sz w:val="16"/>
                <w:szCs w:val="16"/>
              </w:rPr>
              <w:t>Low certainty:</w:t>
            </w:r>
            <w:r>
              <w:rPr>
                <w:rFonts w:ascii="Arial Narrow" w:eastAsia="Times New Roman" w:hAnsi="Arial Narrow"/>
                <w:sz w:val="16"/>
                <w:szCs w:val="16"/>
              </w:rPr>
              <w:t xml:space="preserve"> Our confidence in the effect estimate is limited: The true effect may be substantially different from the estimate of the effect</w:t>
            </w:r>
            <w:r>
              <w:rPr>
                <w:rFonts w:ascii="Arial Narrow" w:eastAsia="Times New Roman" w:hAnsi="Arial Narrow"/>
                <w:sz w:val="16"/>
                <w:szCs w:val="16"/>
              </w:rPr>
              <w:br/>
            </w:r>
            <w:r>
              <w:rPr>
                <w:rFonts w:ascii="Arial Narrow" w:eastAsia="Times New Roman" w:hAnsi="Arial Narrow"/>
                <w:b/>
                <w:bCs/>
                <w:sz w:val="16"/>
                <w:szCs w:val="16"/>
              </w:rPr>
              <w:t>Very low certainty:</w:t>
            </w:r>
            <w:r>
              <w:rPr>
                <w:rFonts w:ascii="Arial Narrow" w:eastAsia="Times New Roman" w:hAnsi="Arial Narrow"/>
                <w:sz w:val="16"/>
                <w:szCs w:val="16"/>
              </w:rPr>
              <w:t xml:space="preserve"> We have very little confidence in the effect estimate: The true effect is likely to be substantially different from the estimate of effect </w:t>
            </w:r>
          </w:p>
        </w:tc>
      </w:tr>
    </w:tbl>
    <w:p w14:paraId="06D19DCF" w14:textId="77777777" w:rsidR="004D7856" w:rsidRDefault="004D7856" w:rsidP="004D7856">
      <w:pPr>
        <w:spacing w:line="240" w:lineRule="auto"/>
        <w:rPr>
          <w:rFonts w:ascii="Arial Narrow" w:eastAsia="Times New Roman" w:hAnsi="Arial Narrow"/>
          <w:color w:val="000000"/>
          <w:sz w:val="16"/>
          <w:szCs w:val="16"/>
          <w:lang w:val="en"/>
        </w:rPr>
      </w:pPr>
      <w:r>
        <w:rPr>
          <w:rFonts w:ascii="Arial Narrow" w:eastAsia="Times New Roman" w:hAnsi="Arial Narrow"/>
          <w:color w:val="000000"/>
          <w:sz w:val="16"/>
          <w:szCs w:val="16"/>
          <w:lang w:val="en"/>
        </w:rPr>
        <w:t xml:space="preserve">a. Moderate heterogeneity in results </w:t>
      </w:r>
    </w:p>
    <w:p w14:paraId="329FB576" w14:textId="77777777" w:rsidR="004D7856" w:rsidRDefault="004D7856" w:rsidP="004D7856">
      <w:pPr>
        <w:spacing w:line="240" w:lineRule="auto"/>
        <w:rPr>
          <w:rFonts w:ascii="Arial Narrow" w:eastAsia="Times New Roman" w:hAnsi="Arial Narrow"/>
          <w:color w:val="000000"/>
          <w:sz w:val="16"/>
          <w:szCs w:val="16"/>
          <w:lang w:val="en"/>
        </w:rPr>
      </w:pPr>
      <w:r>
        <w:rPr>
          <w:rFonts w:ascii="Arial Narrow" w:eastAsia="Times New Roman" w:hAnsi="Arial Narrow"/>
          <w:color w:val="000000"/>
          <w:sz w:val="16"/>
          <w:szCs w:val="16"/>
          <w:lang w:val="en"/>
        </w:rPr>
        <w:t xml:space="preserve">b. Heterogeneity in populations and type, timing and duration of intervention </w:t>
      </w:r>
    </w:p>
    <w:p w14:paraId="3401509A" w14:textId="77777777" w:rsidR="004D7856" w:rsidRDefault="004D7856" w:rsidP="004D7856">
      <w:pPr>
        <w:spacing w:line="240" w:lineRule="auto"/>
        <w:rPr>
          <w:rFonts w:ascii="Arial Narrow" w:eastAsia="Times New Roman" w:hAnsi="Arial Narrow"/>
          <w:color w:val="000000"/>
          <w:sz w:val="16"/>
          <w:szCs w:val="16"/>
          <w:lang w:val="en"/>
        </w:rPr>
      </w:pPr>
      <w:r>
        <w:rPr>
          <w:rFonts w:ascii="Arial Narrow" w:eastAsia="Times New Roman" w:hAnsi="Arial Narrow"/>
          <w:color w:val="000000"/>
          <w:sz w:val="16"/>
          <w:szCs w:val="16"/>
          <w:lang w:val="en"/>
        </w:rPr>
        <w:t xml:space="preserve">c. Confidence interval crosses line of no effect </w:t>
      </w:r>
    </w:p>
    <w:p w14:paraId="317DEA87" w14:textId="53042C66" w:rsidR="004D7856" w:rsidRDefault="004D7856" w:rsidP="004D7856">
      <w:pPr>
        <w:spacing w:line="240" w:lineRule="auto"/>
        <w:rPr>
          <w:rFonts w:ascii="Arial Narrow" w:eastAsia="Times New Roman" w:hAnsi="Arial Narrow"/>
          <w:color w:val="000000"/>
          <w:sz w:val="16"/>
          <w:szCs w:val="16"/>
          <w:lang w:val="en"/>
        </w:rPr>
      </w:pPr>
      <w:r>
        <w:rPr>
          <w:rFonts w:ascii="Arial Narrow" w:eastAsia="Times New Roman" w:hAnsi="Arial Narrow"/>
          <w:color w:val="000000"/>
          <w:sz w:val="16"/>
          <w:szCs w:val="16"/>
          <w:lang w:val="en"/>
        </w:rPr>
        <w:t xml:space="preserve">d. Unclear risk of performance and detection bias in one </w:t>
      </w:r>
      <w:r w:rsidR="006A47F7">
        <w:rPr>
          <w:rFonts w:ascii="Arial Narrow" w:eastAsia="Times New Roman" w:hAnsi="Arial Narrow"/>
          <w:color w:val="000000"/>
          <w:sz w:val="16"/>
          <w:szCs w:val="16"/>
          <w:lang w:val="en"/>
        </w:rPr>
        <w:t xml:space="preserve">study and high risk of </w:t>
      </w:r>
      <w:r w:rsidR="00C828D8">
        <w:rPr>
          <w:rFonts w:ascii="Arial Narrow" w:eastAsia="Times New Roman" w:hAnsi="Arial Narrow"/>
          <w:color w:val="000000"/>
          <w:sz w:val="16"/>
          <w:szCs w:val="16"/>
          <w:lang w:val="en"/>
        </w:rPr>
        <w:t>selection and performance bias</w:t>
      </w:r>
      <w:r>
        <w:rPr>
          <w:rFonts w:ascii="Arial Narrow" w:eastAsia="Times New Roman" w:hAnsi="Arial Narrow"/>
          <w:color w:val="000000"/>
          <w:sz w:val="16"/>
          <w:szCs w:val="16"/>
          <w:lang w:val="en"/>
        </w:rPr>
        <w:t xml:space="preserve"> </w:t>
      </w:r>
      <w:r w:rsidR="00C828D8">
        <w:rPr>
          <w:rFonts w:ascii="Arial Narrow" w:eastAsia="Times New Roman" w:hAnsi="Arial Narrow"/>
          <w:color w:val="000000"/>
          <w:sz w:val="16"/>
          <w:szCs w:val="16"/>
          <w:lang w:val="en"/>
        </w:rPr>
        <w:t>in another study</w:t>
      </w:r>
    </w:p>
    <w:tbl>
      <w:tblPr>
        <w:tblW w:w="4896" w:type="pct"/>
        <w:tblInd w:w="102" w:type="dxa"/>
        <w:tblCellMar>
          <w:top w:w="100" w:type="dxa"/>
          <w:left w:w="100" w:type="dxa"/>
          <w:bottom w:w="100" w:type="dxa"/>
          <w:right w:w="100" w:type="dxa"/>
        </w:tblCellMar>
        <w:tblLook w:val="04A0" w:firstRow="1" w:lastRow="0" w:firstColumn="1" w:lastColumn="0" w:noHBand="0" w:noVBand="1"/>
      </w:tblPr>
      <w:tblGrid>
        <w:gridCol w:w="1419"/>
        <w:gridCol w:w="1519"/>
        <w:gridCol w:w="1742"/>
        <w:gridCol w:w="1533"/>
        <w:gridCol w:w="1442"/>
        <w:gridCol w:w="1417"/>
      </w:tblGrid>
      <w:tr w:rsidR="004D7856" w:rsidRPr="008D6ABE" w14:paraId="29A508C3" w14:textId="77777777" w:rsidTr="004D7856">
        <w:trPr>
          <w:cantSplit/>
          <w:tblHeader/>
        </w:trPr>
        <w:tc>
          <w:tcPr>
            <w:tcW w:w="5000" w:type="pct"/>
            <w:gridSpan w:val="6"/>
            <w:tcBorders>
              <w:top w:val="single" w:sz="12" w:space="0" w:color="000000"/>
              <w:left w:val="nil"/>
              <w:bottom w:val="single" w:sz="12" w:space="0" w:color="000000"/>
              <w:right w:val="nil"/>
            </w:tcBorders>
            <w:vAlign w:val="center"/>
            <w:hideMark/>
          </w:tcPr>
          <w:p w14:paraId="426EA462" w14:textId="0E545922" w:rsidR="008F6D50" w:rsidRPr="008D6ABE" w:rsidRDefault="008F6D50" w:rsidP="004D7856">
            <w:pPr>
              <w:pStyle w:val="Heading5"/>
            </w:pPr>
            <w:r w:rsidRPr="008D6ABE">
              <w:t xml:space="preserve">Probiotics compared to placebo </w:t>
            </w:r>
            <w:r w:rsidR="004D7856">
              <w:t>during pregnancy — infant outcomes</w:t>
            </w:r>
          </w:p>
        </w:tc>
      </w:tr>
      <w:tr w:rsidR="004D7856" w14:paraId="52651071" w14:textId="77777777" w:rsidTr="004D7856">
        <w:trPr>
          <w:cantSplit/>
          <w:tblHeader/>
        </w:trPr>
        <w:tc>
          <w:tcPr>
            <w:tcW w:w="5000" w:type="pct"/>
            <w:gridSpan w:val="6"/>
            <w:tcBorders>
              <w:top w:val="single" w:sz="12" w:space="0" w:color="000000"/>
              <w:left w:val="nil"/>
              <w:bottom w:val="single" w:sz="12" w:space="0" w:color="000000"/>
              <w:right w:val="nil"/>
            </w:tcBorders>
            <w:vAlign w:val="center"/>
            <w:hideMark/>
          </w:tcPr>
          <w:p w14:paraId="3B4DED6B" w14:textId="77777777" w:rsidR="008F6D50" w:rsidRPr="00E177BD" w:rsidRDefault="008F6D50" w:rsidP="004D7856">
            <w:pPr>
              <w:spacing w:line="240" w:lineRule="auto"/>
              <w:rPr>
                <w:rFonts w:ascii="Arial Narrow" w:eastAsia="Times New Roman" w:hAnsi="Arial Narrow"/>
                <w:b/>
                <w:bCs/>
                <w:sz w:val="16"/>
                <w:szCs w:val="16"/>
              </w:rPr>
            </w:pPr>
            <w:r>
              <w:rPr>
                <w:rFonts w:ascii="Arial Narrow" w:eastAsia="Times New Roman" w:hAnsi="Arial Narrow"/>
                <w:b/>
                <w:bCs/>
                <w:sz w:val="16"/>
                <w:szCs w:val="16"/>
              </w:rPr>
              <w:t>P</w:t>
            </w:r>
            <w:r w:rsidRPr="00E177BD">
              <w:rPr>
                <w:rFonts w:ascii="Arial Narrow" w:eastAsia="Times New Roman" w:hAnsi="Arial Narrow"/>
                <w:b/>
                <w:bCs/>
                <w:sz w:val="16"/>
                <w:szCs w:val="16"/>
              </w:rPr>
              <w:t xml:space="preserve">atient or population: </w:t>
            </w:r>
            <w:r w:rsidRPr="00E177BD">
              <w:rPr>
                <w:rFonts w:ascii="Arial Narrow" w:eastAsia="Times New Roman" w:hAnsi="Arial Narrow"/>
                <w:bCs/>
                <w:sz w:val="16"/>
                <w:szCs w:val="16"/>
              </w:rPr>
              <w:t xml:space="preserve">Pregnant women </w:t>
            </w:r>
          </w:p>
          <w:p w14:paraId="3799EDC6" w14:textId="77777777" w:rsidR="008F6D50" w:rsidRPr="00E177BD" w:rsidRDefault="008F6D50" w:rsidP="004D7856">
            <w:pPr>
              <w:spacing w:line="240" w:lineRule="auto"/>
              <w:rPr>
                <w:rFonts w:ascii="Arial Narrow" w:eastAsia="Times New Roman" w:hAnsi="Arial Narrow"/>
                <w:b/>
                <w:bCs/>
                <w:sz w:val="16"/>
                <w:szCs w:val="16"/>
              </w:rPr>
            </w:pPr>
            <w:r w:rsidRPr="00E177BD">
              <w:rPr>
                <w:rFonts w:ascii="Arial Narrow" w:eastAsia="Times New Roman" w:hAnsi="Arial Narrow"/>
                <w:b/>
                <w:bCs/>
                <w:sz w:val="16"/>
                <w:szCs w:val="16"/>
              </w:rPr>
              <w:t>Setting:</w:t>
            </w:r>
            <w:r w:rsidRPr="00E177BD">
              <w:rPr>
                <w:rFonts w:ascii="Arial Narrow" w:eastAsia="Times New Roman" w:hAnsi="Arial Narrow"/>
                <w:bCs/>
                <w:sz w:val="16"/>
                <w:szCs w:val="16"/>
              </w:rPr>
              <w:t xml:space="preserve"> Australia, Brazil, Canada, Finland, Germany, Iran, Ireland, Italy, Korea, the Netherlands, New Zealand, Norway, Sweden, Taiwan, the United Kingdom</w:t>
            </w:r>
          </w:p>
          <w:p w14:paraId="27439ED8" w14:textId="77777777" w:rsidR="008F6D50" w:rsidRPr="00E177BD" w:rsidRDefault="008F6D50" w:rsidP="004D7856">
            <w:pPr>
              <w:spacing w:line="240" w:lineRule="auto"/>
              <w:rPr>
                <w:rFonts w:ascii="Arial Narrow" w:eastAsia="Times New Roman" w:hAnsi="Arial Narrow"/>
                <w:b/>
                <w:bCs/>
                <w:sz w:val="16"/>
                <w:szCs w:val="16"/>
              </w:rPr>
            </w:pPr>
            <w:r w:rsidRPr="00E177BD">
              <w:rPr>
                <w:rFonts w:ascii="Arial Narrow" w:eastAsia="Times New Roman" w:hAnsi="Arial Narrow"/>
                <w:b/>
                <w:bCs/>
                <w:sz w:val="16"/>
                <w:szCs w:val="16"/>
              </w:rPr>
              <w:t>Intervention:</w:t>
            </w:r>
            <w:r w:rsidRPr="00E177BD">
              <w:rPr>
                <w:rFonts w:ascii="Arial Narrow" w:eastAsia="Times New Roman" w:hAnsi="Arial Narrow"/>
                <w:bCs/>
                <w:sz w:val="16"/>
                <w:szCs w:val="16"/>
              </w:rPr>
              <w:t xml:space="preserve"> Probiotics administered to pregnant women</w:t>
            </w:r>
            <w:r w:rsidRPr="00E177BD">
              <w:rPr>
                <w:rFonts w:ascii="Arial Narrow" w:eastAsia="Times New Roman" w:hAnsi="Arial Narrow"/>
                <w:b/>
                <w:bCs/>
                <w:sz w:val="16"/>
                <w:szCs w:val="16"/>
              </w:rPr>
              <w:t xml:space="preserve"> </w:t>
            </w:r>
          </w:p>
          <w:p w14:paraId="68319D1B" w14:textId="77777777" w:rsidR="008F6D50" w:rsidRDefault="008F6D50" w:rsidP="004D7856">
            <w:pPr>
              <w:spacing w:line="240" w:lineRule="auto"/>
              <w:rPr>
                <w:rFonts w:ascii="Arial Narrow" w:eastAsia="Times New Roman" w:hAnsi="Arial Narrow"/>
                <w:sz w:val="16"/>
                <w:szCs w:val="16"/>
              </w:rPr>
            </w:pPr>
            <w:r w:rsidRPr="00E177BD">
              <w:rPr>
                <w:rFonts w:ascii="Arial Narrow" w:eastAsia="Times New Roman" w:hAnsi="Arial Narrow"/>
                <w:b/>
                <w:bCs/>
                <w:sz w:val="16"/>
                <w:szCs w:val="16"/>
              </w:rPr>
              <w:t xml:space="preserve">Comparison: </w:t>
            </w:r>
            <w:r w:rsidRPr="00E177BD">
              <w:rPr>
                <w:rFonts w:ascii="Arial Narrow" w:eastAsia="Times New Roman" w:hAnsi="Arial Narrow"/>
                <w:bCs/>
                <w:sz w:val="16"/>
                <w:szCs w:val="16"/>
              </w:rPr>
              <w:t>Placebo</w:t>
            </w:r>
            <w:r w:rsidRPr="00E177BD">
              <w:rPr>
                <w:rFonts w:ascii="Arial Narrow" w:eastAsia="Times New Roman" w:hAnsi="Arial Narrow"/>
                <w:b/>
                <w:bCs/>
                <w:sz w:val="16"/>
                <w:szCs w:val="16"/>
              </w:rPr>
              <w:t xml:space="preserve"> </w:t>
            </w:r>
          </w:p>
        </w:tc>
      </w:tr>
      <w:tr w:rsidR="004D7856" w14:paraId="5361BC1E" w14:textId="77777777" w:rsidTr="004D7856">
        <w:trPr>
          <w:cantSplit/>
          <w:tblHeader/>
        </w:trPr>
        <w:tc>
          <w:tcPr>
            <w:tcW w:w="782" w:type="pct"/>
            <w:vMerge w:val="restart"/>
            <w:tcBorders>
              <w:right w:val="single" w:sz="6" w:space="0" w:color="EFEFEF"/>
            </w:tcBorders>
            <w:shd w:val="clear" w:color="auto" w:fill="3271AA"/>
            <w:vAlign w:val="center"/>
            <w:hideMark/>
          </w:tcPr>
          <w:p w14:paraId="0A348DA7" w14:textId="77777777" w:rsidR="008F6D50" w:rsidRDefault="008F6D50" w:rsidP="006429D8">
            <w:pPr>
              <w:pStyle w:val="NormalWeb"/>
              <w:spacing w:before="0" w:beforeAutospacing="0" w:after="0" w:afterAutospacing="0"/>
              <w:jc w:val="center"/>
              <w:rPr>
                <w:rFonts w:ascii="Arial Narrow" w:eastAsiaTheme="minorEastAsia" w:hAnsi="Arial Narrow"/>
                <w:color w:val="FFFFFF"/>
                <w:sz w:val="16"/>
                <w:szCs w:val="16"/>
              </w:rPr>
            </w:pPr>
            <w:r>
              <w:rPr>
                <w:rFonts w:ascii="Arial Narrow" w:hAnsi="Arial Narrow"/>
                <w:color w:val="FFFFFF"/>
                <w:sz w:val="16"/>
                <w:szCs w:val="16"/>
              </w:rPr>
              <w:t>Outcomes</w:t>
            </w:r>
          </w:p>
        </w:tc>
        <w:tc>
          <w:tcPr>
            <w:tcW w:w="1797" w:type="pct"/>
            <w:gridSpan w:val="2"/>
            <w:tcBorders>
              <w:top w:val="single" w:sz="6" w:space="0" w:color="EFEFEF"/>
              <w:right w:val="single" w:sz="6" w:space="0" w:color="EFEFEF"/>
            </w:tcBorders>
            <w:shd w:val="clear" w:color="auto" w:fill="E0E0E0"/>
            <w:hideMark/>
          </w:tcPr>
          <w:p w14:paraId="1D2B07E7" w14:textId="77777777" w:rsidR="008F6D50" w:rsidRDefault="008F6D50" w:rsidP="006429D8">
            <w:pPr>
              <w:pStyle w:val="NormalWeb"/>
              <w:spacing w:before="0" w:beforeAutospacing="0" w:after="0" w:afterAutospacing="0"/>
              <w:jc w:val="center"/>
              <w:rPr>
                <w:rFonts w:ascii="Arial Narrow" w:hAnsi="Arial Narrow"/>
                <w:b/>
                <w:bCs/>
                <w:sz w:val="16"/>
                <w:szCs w:val="16"/>
              </w:rPr>
            </w:pPr>
            <w:r>
              <w:rPr>
                <w:rFonts w:ascii="Arial Narrow" w:hAnsi="Arial Narrow"/>
                <w:b/>
                <w:bCs/>
                <w:sz w:val="16"/>
                <w:szCs w:val="16"/>
              </w:rPr>
              <w:t>Anticipated absolute effects</w:t>
            </w:r>
            <w:r>
              <w:rPr>
                <w:rFonts w:ascii="Arial Narrow" w:hAnsi="Arial Narrow"/>
                <w:b/>
                <w:bCs/>
                <w:sz w:val="16"/>
                <w:szCs w:val="16"/>
                <w:vertAlign w:val="superscript"/>
              </w:rPr>
              <w:t>*</w:t>
            </w:r>
            <w:r>
              <w:rPr>
                <w:rFonts w:ascii="Arial Narrow" w:hAnsi="Arial Narrow"/>
                <w:b/>
                <w:bCs/>
                <w:sz w:val="16"/>
                <w:szCs w:val="16"/>
              </w:rPr>
              <w:t xml:space="preserve"> </w:t>
            </w:r>
            <w:r>
              <w:rPr>
                <w:rFonts w:ascii="Arial Narrow" w:hAnsi="Arial Narrow"/>
                <w:sz w:val="16"/>
                <w:szCs w:val="16"/>
              </w:rPr>
              <w:t>(95% CI)</w:t>
            </w:r>
            <w:r>
              <w:rPr>
                <w:rFonts w:ascii="Arial Narrow" w:hAnsi="Arial Narrow"/>
                <w:b/>
                <w:bCs/>
                <w:sz w:val="16"/>
                <w:szCs w:val="16"/>
              </w:rPr>
              <w:t xml:space="preserve"> </w:t>
            </w:r>
          </w:p>
        </w:tc>
        <w:tc>
          <w:tcPr>
            <w:tcW w:w="845" w:type="pct"/>
            <w:vMerge w:val="restart"/>
            <w:tcBorders>
              <w:right w:val="single" w:sz="6" w:space="0" w:color="EFEFEF"/>
            </w:tcBorders>
            <w:shd w:val="clear" w:color="auto" w:fill="3271AA"/>
            <w:vAlign w:val="center"/>
            <w:hideMark/>
          </w:tcPr>
          <w:p w14:paraId="16DAE04B" w14:textId="77777777" w:rsidR="008F6D50" w:rsidRDefault="008F6D50" w:rsidP="006429D8">
            <w:pPr>
              <w:pStyle w:val="NormalWeb"/>
              <w:spacing w:before="0" w:beforeAutospacing="0" w:after="0" w:afterAutospacing="0"/>
              <w:jc w:val="center"/>
              <w:rPr>
                <w:rFonts w:ascii="Arial Narrow" w:hAnsi="Arial Narrow"/>
                <w:color w:val="FFFFFF"/>
                <w:sz w:val="16"/>
                <w:szCs w:val="16"/>
              </w:rPr>
            </w:pPr>
            <w:r>
              <w:rPr>
                <w:rFonts w:ascii="Arial Narrow" w:hAnsi="Arial Narrow"/>
                <w:color w:val="FFFFFF"/>
                <w:sz w:val="16"/>
                <w:szCs w:val="16"/>
              </w:rPr>
              <w:t>Relative effect</w:t>
            </w:r>
            <w:r>
              <w:rPr>
                <w:rFonts w:ascii="Arial Narrow" w:hAnsi="Arial Narrow"/>
                <w:color w:val="FFFFFF"/>
                <w:sz w:val="16"/>
                <w:szCs w:val="16"/>
              </w:rPr>
              <w:br/>
              <w:t xml:space="preserve">(95% CI) </w:t>
            </w:r>
          </w:p>
        </w:tc>
        <w:tc>
          <w:tcPr>
            <w:tcW w:w="795" w:type="pct"/>
            <w:vMerge w:val="restart"/>
            <w:tcBorders>
              <w:right w:val="single" w:sz="6" w:space="0" w:color="EFEFEF"/>
            </w:tcBorders>
            <w:shd w:val="clear" w:color="auto" w:fill="3271AA"/>
            <w:vAlign w:val="center"/>
            <w:hideMark/>
          </w:tcPr>
          <w:p w14:paraId="65DB59A3" w14:textId="77777777" w:rsidR="008F6D50" w:rsidRDefault="008F6D50" w:rsidP="006429D8">
            <w:pPr>
              <w:pStyle w:val="NormalWeb"/>
              <w:spacing w:before="0" w:beforeAutospacing="0" w:after="0" w:afterAutospacing="0"/>
              <w:jc w:val="center"/>
              <w:rPr>
                <w:rFonts w:ascii="Arial Narrow" w:hAnsi="Arial Narrow"/>
                <w:color w:val="FFFFFF"/>
                <w:sz w:val="16"/>
                <w:szCs w:val="16"/>
              </w:rPr>
            </w:pPr>
            <w:r>
              <w:rPr>
                <w:rFonts w:ascii="Arial Narrow" w:hAnsi="Arial Narrow"/>
                <w:color w:val="FFFFFF"/>
                <w:sz w:val="16"/>
                <w:szCs w:val="16"/>
              </w:rPr>
              <w:t xml:space="preserve">№ of participants </w:t>
            </w:r>
            <w:r>
              <w:rPr>
                <w:rFonts w:ascii="Arial Narrow" w:hAnsi="Arial Narrow"/>
                <w:color w:val="FFFFFF"/>
                <w:sz w:val="16"/>
                <w:szCs w:val="16"/>
              </w:rPr>
              <w:br/>
              <w:t xml:space="preserve">(studies) </w:t>
            </w:r>
          </w:p>
        </w:tc>
        <w:tc>
          <w:tcPr>
            <w:tcW w:w="781" w:type="pct"/>
            <w:vMerge w:val="restart"/>
            <w:tcBorders>
              <w:right w:val="single" w:sz="6" w:space="0" w:color="EFEFEF"/>
            </w:tcBorders>
            <w:shd w:val="clear" w:color="auto" w:fill="3271AA"/>
            <w:vAlign w:val="center"/>
            <w:hideMark/>
          </w:tcPr>
          <w:p w14:paraId="2B0AAB7E" w14:textId="77777777" w:rsidR="008F6D50" w:rsidRDefault="008F6D50" w:rsidP="006429D8">
            <w:pPr>
              <w:pStyle w:val="NormalWeb"/>
              <w:spacing w:before="0" w:beforeAutospacing="0" w:after="0" w:afterAutospacing="0"/>
              <w:jc w:val="center"/>
              <w:rPr>
                <w:rFonts w:ascii="Arial Narrow" w:hAnsi="Arial Narrow"/>
                <w:color w:val="FFFFFF"/>
                <w:sz w:val="16"/>
                <w:szCs w:val="16"/>
              </w:rPr>
            </w:pPr>
            <w:r>
              <w:rPr>
                <w:rFonts w:ascii="Arial Narrow" w:hAnsi="Arial Narrow"/>
                <w:color w:val="FFFFFF"/>
                <w:sz w:val="16"/>
                <w:szCs w:val="16"/>
              </w:rPr>
              <w:t>Certainty of the evidence</w:t>
            </w:r>
            <w:r>
              <w:rPr>
                <w:rFonts w:ascii="Arial Narrow" w:hAnsi="Arial Narrow"/>
                <w:color w:val="FFFFFF"/>
                <w:sz w:val="16"/>
                <w:szCs w:val="16"/>
              </w:rPr>
              <w:br/>
              <w:t xml:space="preserve">(GRADE) </w:t>
            </w:r>
          </w:p>
        </w:tc>
      </w:tr>
      <w:tr w:rsidR="004D7856" w14:paraId="0101A396" w14:textId="77777777" w:rsidTr="004D7856">
        <w:trPr>
          <w:cantSplit/>
          <w:tblHeader/>
        </w:trPr>
        <w:tc>
          <w:tcPr>
            <w:tcW w:w="782" w:type="pct"/>
            <w:vMerge/>
            <w:tcBorders>
              <w:right w:val="single" w:sz="6" w:space="0" w:color="EFEFEF"/>
            </w:tcBorders>
            <w:vAlign w:val="center"/>
            <w:hideMark/>
          </w:tcPr>
          <w:p w14:paraId="677A9F57" w14:textId="77777777" w:rsidR="008F6D50" w:rsidRDefault="008F6D50" w:rsidP="006429D8">
            <w:pPr>
              <w:rPr>
                <w:rFonts w:ascii="Arial Narrow" w:eastAsiaTheme="minorEastAsia" w:hAnsi="Arial Narrow"/>
                <w:color w:val="FFFFFF"/>
                <w:sz w:val="16"/>
                <w:szCs w:val="16"/>
              </w:rPr>
            </w:pPr>
          </w:p>
        </w:tc>
        <w:tc>
          <w:tcPr>
            <w:tcW w:w="837" w:type="pct"/>
            <w:tcBorders>
              <w:top w:val="single" w:sz="6" w:space="0" w:color="EFEFEF"/>
              <w:right w:val="single" w:sz="6" w:space="0" w:color="EFEFEF"/>
            </w:tcBorders>
            <w:shd w:val="clear" w:color="auto" w:fill="E0E0E0"/>
            <w:hideMark/>
          </w:tcPr>
          <w:p w14:paraId="663FC1A4" w14:textId="77777777" w:rsidR="008F6D50" w:rsidRDefault="008F6D50" w:rsidP="006429D8">
            <w:pPr>
              <w:pStyle w:val="first-letter"/>
              <w:spacing w:before="0" w:beforeAutospacing="0" w:after="0" w:afterAutospacing="0"/>
              <w:jc w:val="center"/>
              <w:rPr>
                <w:rFonts w:ascii="Arial Narrow" w:hAnsi="Arial Narrow"/>
                <w:b/>
                <w:bCs/>
                <w:sz w:val="16"/>
                <w:szCs w:val="16"/>
              </w:rPr>
            </w:pPr>
            <w:r>
              <w:rPr>
                <w:rFonts w:ascii="Arial Narrow" w:hAnsi="Arial Narrow"/>
                <w:b/>
                <w:bCs/>
                <w:sz w:val="16"/>
                <w:szCs w:val="16"/>
              </w:rPr>
              <w:t>Risk with placebo</w:t>
            </w:r>
          </w:p>
        </w:tc>
        <w:tc>
          <w:tcPr>
            <w:tcW w:w="960" w:type="pct"/>
            <w:tcBorders>
              <w:top w:val="single" w:sz="6" w:space="0" w:color="EFEFEF"/>
              <w:right w:val="single" w:sz="6" w:space="0" w:color="EFEFEF"/>
            </w:tcBorders>
            <w:shd w:val="clear" w:color="auto" w:fill="E0E0E0"/>
            <w:hideMark/>
          </w:tcPr>
          <w:p w14:paraId="36F4A624" w14:textId="77777777" w:rsidR="008F6D50" w:rsidRDefault="008F6D50" w:rsidP="006429D8">
            <w:pPr>
              <w:pStyle w:val="first-letter"/>
              <w:spacing w:before="0" w:beforeAutospacing="0" w:after="0" w:afterAutospacing="0"/>
              <w:jc w:val="center"/>
              <w:rPr>
                <w:rFonts w:ascii="Arial Narrow" w:hAnsi="Arial Narrow"/>
                <w:b/>
                <w:bCs/>
                <w:sz w:val="16"/>
                <w:szCs w:val="16"/>
              </w:rPr>
            </w:pPr>
            <w:r>
              <w:rPr>
                <w:rFonts w:ascii="Arial Narrow" w:hAnsi="Arial Narrow"/>
                <w:b/>
                <w:bCs/>
                <w:sz w:val="16"/>
                <w:szCs w:val="16"/>
              </w:rPr>
              <w:t>Risk with Probiotics administered to pregnant women</w:t>
            </w:r>
          </w:p>
        </w:tc>
        <w:tc>
          <w:tcPr>
            <w:tcW w:w="845" w:type="pct"/>
            <w:vMerge/>
            <w:tcBorders>
              <w:right w:val="single" w:sz="6" w:space="0" w:color="EFEFEF"/>
            </w:tcBorders>
            <w:vAlign w:val="center"/>
            <w:hideMark/>
          </w:tcPr>
          <w:p w14:paraId="62968CB1" w14:textId="77777777" w:rsidR="008F6D50" w:rsidRDefault="008F6D50" w:rsidP="006429D8">
            <w:pPr>
              <w:rPr>
                <w:rFonts w:ascii="Arial Narrow" w:eastAsiaTheme="minorEastAsia" w:hAnsi="Arial Narrow"/>
                <w:color w:val="FFFFFF"/>
                <w:sz w:val="16"/>
                <w:szCs w:val="16"/>
              </w:rPr>
            </w:pPr>
          </w:p>
        </w:tc>
        <w:tc>
          <w:tcPr>
            <w:tcW w:w="795" w:type="pct"/>
            <w:vMerge/>
            <w:tcBorders>
              <w:right w:val="single" w:sz="6" w:space="0" w:color="EFEFEF"/>
            </w:tcBorders>
            <w:vAlign w:val="center"/>
            <w:hideMark/>
          </w:tcPr>
          <w:p w14:paraId="44A0456E" w14:textId="77777777" w:rsidR="008F6D50" w:rsidRDefault="008F6D50" w:rsidP="006429D8">
            <w:pPr>
              <w:rPr>
                <w:rFonts w:ascii="Arial Narrow" w:eastAsiaTheme="minorEastAsia" w:hAnsi="Arial Narrow"/>
                <w:color w:val="FFFFFF"/>
                <w:sz w:val="16"/>
                <w:szCs w:val="16"/>
              </w:rPr>
            </w:pPr>
          </w:p>
        </w:tc>
        <w:tc>
          <w:tcPr>
            <w:tcW w:w="781" w:type="pct"/>
            <w:vMerge/>
            <w:tcBorders>
              <w:right w:val="single" w:sz="6" w:space="0" w:color="EFEFEF"/>
            </w:tcBorders>
            <w:vAlign w:val="center"/>
            <w:hideMark/>
          </w:tcPr>
          <w:p w14:paraId="539472B6" w14:textId="77777777" w:rsidR="008F6D50" w:rsidRDefault="008F6D50" w:rsidP="006429D8">
            <w:pPr>
              <w:rPr>
                <w:rFonts w:ascii="Arial Narrow" w:eastAsiaTheme="minorEastAsia" w:hAnsi="Arial Narrow"/>
                <w:color w:val="FFFFFF"/>
                <w:sz w:val="16"/>
                <w:szCs w:val="16"/>
              </w:rPr>
            </w:pPr>
          </w:p>
        </w:tc>
      </w:tr>
      <w:tr w:rsidR="004D7856" w14:paraId="5D34D4A9" w14:textId="77777777" w:rsidTr="004D7856">
        <w:trPr>
          <w:cantSplit/>
        </w:trPr>
        <w:tc>
          <w:tcPr>
            <w:tcW w:w="782" w:type="pct"/>
            <w:tcBorders>
              <w:top w:val="single" w:sz="6" w:space="0" w:color="000000"/>
              <w:left w:val="nil"/>
              <w:bottom w:val="single" w:sz="6" w:space="0" w:color="000000"/>
              <w:right w:val="nil"/>
            </w:tcBorders>
            <w:vAlign w:val="center"/>
            <w:hideMark/>
          </w:tcPr>
          <w:p w14:paraId="36ED6172" w14:textId="77777777" w:rsidR="008F6D50" w:rsidRDefault="008F6D50" w:rsidP="006429D8">
            <w:pPr>
              <w:jc w:val="center"/>
              <w:rPr>
                <w:rFonts w:ascii="Arial Narrow" w:eastAsia="Times New Roman" w:hAnsi="Arial Narrow"/>
                <w:sz w:val="16"/>
                <w:szCs w:val="16"/>
              </w:rPr>
            </w:pPr>
            <w:r>
              <w:rPr>
                <w:rStyle w:val="label"/>
                <w:rFonts w:ascii="Arial Narrow" w:eastAsia="Times New Roman" w:hAnsi="Arial Narrow"/>
                <w:szCs w:val="18"/>
              </w:rPr>
              <w:t>Perinatal death</w:t>
            </w:r>
            <w:r>
              <w:rPr>
                <w:rFonts w:ascii="Arial Narrow" w:eastAsia="Times New Roman" w:hAnsi="Arial Narrow"/>
                <w:sz w:val="16"/>
                <w:szCs w:val="16"/>
              </w:rPr>
              <w:t xml:space="preserve"> </w:t>
            </w:r>
          </w:p>
        </w:tc>
        <w:tc>
          <w:tcPr>
            <w:tcW w:w="837" w:type="pct"/>
            <w:tcBorders>
              <w:top w:val="single" w:sz="6" w:space="0" w:color="000000"/>
              <w:left w:val="nil"/>
              <w:bottom w:val="single" w:sz="6" w:space="0" w:color="000000"/>
              <w:right w:val="nil"/>
            </w:tcBorders>
            <w:vAlign w:val="center"/>
            <w:hideMark/>
          </w:tcPr>
          <w:p w14:paraId="4BC035D8" w14:textId="77777777" w:rsidR="008F6D50" w:rsidRDefault="008F6D50" w:rsidP="006429D8">
            <w:pPr>
              <w:rPr>
                <w:rFonts w:ascii="Arial Narrow" w:eastAsia="Times New Roman" w:hAnsi="Arial Narrow"/>
                <w:sz w:val="16"/>
                <w:szCs w:val="16"/>
              </w:rPr>
            </w:pPr>
            <w:r>
              <w:rPr>
                <w:rFonts w:ascii="Arial Narrow" w:eastAsia="Times New Roman" w:hAnsi="Arial Narrow"/>
                <w:sz w:val="16"/>
                <w:szCs w:val="16"/>
              </w:rPr>
              <w:t xml:space="preserve">18 per 1,000 </w:t>
            </w:r>
          </w:p>
        </w:tc>
        <w:tc>
          <w:tcPr>
            <w:tcW w:w="960" w:type="pct"/>
            <w:tcBorders>
              <w:top w:val="single" w:sz="6" w:space="0" w:color="000000"/>
              <w:left w:val="nil"/>
              <w:bottom w:val="single" w:sz="6" w:space="0" w:color="000000"/>
              <w:right w:val="nil"/>
            </w:tcBorders>
            <w:shd w:val="clear" w:color="auto" w:fill="EBEBEB"/>
            <w:hideMark/>
          </w:tcPr>
          <w:p w14:paraId="27DE8632" w14:textId="77777777" w:rsidR="008F6D50" w:rsidRDefault="008F6D50" w:rsidP="006429D8">
            <w:pPr>
              <w:jc w:val="center"/>
              <w:rPr>
                <w:rFonts w:ascii="Arial Narrow" w:eastAsia="Times New Roman" w:hAnsi="Arial Narrow"/>
                <w:sz w:val="16"/>
                <w:szCs w:val="16"/>
              </w:rPr>
            </w:pPr>
            <w:r>
              <w:rPr>
                <w:rStyle w:val="cell-value"/>
                <w:rFonts w:ascii="Arial Narrow" w:eastAsia="Times New Roman" w:hAnsi="Arial Narrow"/>
                <w:b/>
                <w:bCs/>
                <w:szCs w:val="18"/>
              </w:rPr>
              <w:t>21 per 1,000</w:t>
            </w:r>
            <w:r>
              <w:rPr>
                <w:rFonts w:ascii="Arial Narrow" w:eastAsia="Times New Roman" w:hAnsi="Arial Narrow"/>
                <w:szCs w:val="18"/>
              </w:rPr>
              <w:br/>
            </w:r>
            <w:r>
              <w:rPr>
                <w:rStyle w:val="cell-value"/>
                <w:rFonts w:ascii="Arial Narrow" w:eastAsia="Times New Roman" w:hAnsi="Arial Narrow"/>
                <w:szCs w:val="18"/>
              </w:rPr>
              <w:t>(11 to 40)</w:t>
            </w:r>
            <w:r>
              <w:rPr>
                <w:rFonts w:ascii="Arial Narrow" w:eastAsia="Times New Roman" w:hAnsi="Arial Narrow"/>
                <w:sz w:val="16"/>
                <w:szCs w:val="16"/>
              </w:rPr>
              <w:t xml:space="preserve"> </w:t>
            </w:r>
          </w:p>
        </w:tc>
        <w:tc>
          <w:tcPr>
            <w:tcW w:w="845" w:type="pct"/>
            <w:tcBorders>
              <w:top w:val="single" w:sz="6" w:space="0" w:color="000000"/>
              <w:left w:val="nil"/>
              <w:bottom w:val="single" w:sz="6" w:space="0" w:color="000000"/>
              <w:right w:val="nil"/>
            </w:tcBorders>
            <w:vAlign w:val="center"/>
            <w:hideMark/>
          </w:tcPr>
          <w:p w14:paraId="1ECF0721" w14:textId="77777777" w:rsidR="008F6D50" w:rsidRDefault="008F6D50" w:rsidP="006429D8">
            <w:pPr>
              <w:jc w:val="center"/>
              <w:rPr>
                <w:rFonts w:ascii="Arial Narrow" w:eastAsia="Times New Roman" w:hAnsi="Arial Narrow"/>
                <w:sz w:val="16"/>
                <w:szCs w:val="16"/>
              </w:rPr>
            </w:pPr>
            <w:r>
              <w:rPr>
                <w:rStyle w:val="block"/>
                <w:rFonts w:ascii="Arial Narrow" w:eastAsia="Times New Roman" w:hAnsi="Arial Narrow"/>
                <w:b/>
                <w:bCs/>
                <w:sz w:val="16"/>
                <w:szCs w:val="16"/>
              </w:rPr>
              <w:t>RR 1.17</w:t>
            </w:r>
            <w:r>
              <w:rPr>
                <w:rFonts w:ascii="Arial Narrow" w:eastAsia="Times New Roman" w:hAnsi="Arial Narrow"/>
                <w:sz w:val="16"/>
                <w:szCs w:val="16"/>
              </w:rPr>
              <w:br/>
            </w:r>
            <w:r>
              <w:rPr>
                <w:rStyle w:val="cell"/>
                <w:rFonts w:ascii="Arial Narrow" w:hAnsi="Arial Narrow"/>
                <w:sz w:val="16"/>
                <w:szCs w:val="16"/>
              </w:rPr>
              <w:t>(0.62 to 2.24)</w:t>
            </w:r>
            <w:r>
              <w:rPr>
                <w:rFonts w:ascii="Arial Narrow" w:eastAsia="Times New Roman" w:hAnsi="Arial Narrow"/>
                <w:sz w:val="16"/>
                <w:szCs w:val="16"/>
              </w:rPr>
              <w:t xml:space="preserve"> </w:t>
            </w:r>
          </w:p>
        </w:tc>
        <w:tc>
          <w:tcPr>
            <w:tcW w:w="795" w:type="pct"/>
            <w:tcBorders>
              <w:top w:val="single" w:sz="6" w:space="0" w:color="000000"/>
              <w:left w:val="nil"/>
              <w:bottom w:val="single" w:sz="6" w:space="0" w:color="000000"/>
              <w:right w:val="nil"/>
            </w:tcBorders>
            <w:vAlign w:val="center"/>
            <w:hideMark/>
          </w:tcPr>
          <w:p w14:paraId="07514419" w14:textId="77777777" w:rsidR="008F6D50" w:rsidRDefault="008F6D50" w:rsidP="006429D8">
            <w:pPr>
              <w:jc w:val="center"/>
              <w:rPr>
                <w:rFonts w:ascii="Arial Narrow" w:eastAsia="Times New Roman" w:hAnsi="Arial Narrow"/>
                <w:sz w:val="16"/>
                <w:szCs w:val="16"/>
              </w:rPr>
            </w:pPr>
            <w:r>
              <w:rPr>
                <w:rFonts w:ascii="Arial Narrow" w:eastAsia="Times New Roman" w:hAnsi="Arial Narrow"/>
                <w:sz w:val="16"/>
                <w:szCs w:val="16"/>
              </w:rPr>
              <w:t>1,670</w:t>
            </w:r>
            <w:r>
              <w:rPr>
                <w:rFonts w:ascii="Arial Narrow" w:eastAsia="Times New Roman" w:hAnsi="Arial Narrow"/>
                <w:sz w:val="16"/>
                <w:szCs w:val="16"/>
              </w:rPr>
              <w:br/>
              <w:t xml:space="preserve">(6 RCTs) </w:t>
            </w:r>
          </w:p>
        </w:tc>
        <w:tc>
          <w:tcPr>
            <w:tcW w:w="781" w:type="pct"/>
            <w:tcBorders>
              <w:top w:val="single" w:sz="6" w:space="0" w:color="000000"/>
              <w:left w:val="nil"/>
              <w:bottom w:val="single" w:sz="6" w:space="0" w:color="000000"/>
              <w:right w:val="nil"/>
            </w:tcBorders>
            <w:vAlign w:val="center"/>
            <w:hideMark/>
          </w:tcPr>
          <w:p w14:paraId="53AE3505" w14:textId="77777777" w:rsidR="008F6D50" w:rsidRDefault="008F6D50" w:rsidP="006429D8">
            <w:pPr>
              <w:jc w:val="center"/>
              <w:rPr>
                <w:rFonts w:ascii="Arial Narrow" w:eastAsia="Times New Roman" w:hAnsi="Arial Narrow"/>
                <w:sz w:val="16"/>
                <w:szCs w:val="16"/>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Pr>
                <w:rStyle w:val="quality-text"/>
                <w:rFonts w:ascii="Arial Narrow" w:eastAsia="Times New Roman" w:hAnsi="Arial Narrow"/>
                <w:sz w:val="16"/>
                <w:szCs w:val="16"/>
              </w:rPr>
              <w:t>LOW</w:t>
            </w:r>
            <w:r>
              <w:rPr>
                <w:rFonts w:ascii="Arial Narrow" w:eastAsia="Times New Roman" w:hAnsi="Arial Narrow"/>
                <w:sz w:val="16"/>
                <w:szCs w:val="16"/>
              </w:rPr>
              <w:t xml:space="preserve"> </w:t>
            </w:r>
            <w:r>
              <w:rPr>
                <w:rFonts w:ascii="Arial Narrow" w:eastAsia="Times New Roman" w:hAnsi="Arial Narrow"/>
                <w:sz w:val="16"/>
                <w:szCs w:val="16"/>
                <w:vertAlign w:val="superscript"/>
              </w:rPr>
              <w:t>b</w:t>
            </w:r>
            <w:r>
              <w:rPr>
                <w:rStyle w:val="comma"/>
                <w:rFonts w:ascii="Arial Narrow" w:eastAsia="Times New Roman" w:hAnsi="Arial Narrow"/>
                <w:sz w:val="16"/>
                <w:szCs w:val="16"/>
                <w:vertAlign w:val="superscript"/>
              </w:rPr>
              <w:t>,</w:t>
            </w:r>
            <w:r>
              <w:rPr>
                <w:rFonts w:ascii="Arial Narrow" w:eastAsia="Times New Roman" w:hAnsi="Arial Narrow"/>
                <w:sz w:val="16"/>
                <w:szCs w:val="16"/>
                <w:vertAlign w:val="superscript"/>
              </w:rPr>
              <w:t>c</w:t>
            </w:r>
          </w:p>
        </w:tc>
      </w:tr>
      <w:tr w:rsidR="004D7856" w14:paraId="15D9EB57" w14:textId="77777777" w:rsidTr="004D7856">
        <w:trPr>
          <w:cantSplit/>
        </w:trPr>
        <w:tc>
          <w:tcPr>
            <w:tcW w:w="782" w:type="pct"/>
            <w:tcBorders>
              <w:top w:val="single" w:sz="6" w:space="0" w:color="000000"/>
              <w:left w:val="nil"/>
              <w:bottom w:val="single" w:sz="6" w:space="0" w:color="000000"/>
              <w:right w:val="nil"/>
            </w:tcBorders>
            <w:vAlign w:val="center"/>
            <w:hideMark/>
          </w:tcPr>
          <w:p w14:paraId="4ECF3B0C" w14:textId="77777777" w:rsidR="008F6D50" w:rsidRDefault="008F6D50" w:rsidP="006429D8">
            <w:pPr>
              <w:jc w:val="center"/>
              <w:rPr>
                <w:rFonts w:ascii="Arial Narrow" w:eastAsia="Times New Roman" w:hAnsi="Arial Narrow"/>
                <w:sz w:val="16"/>
                <w:szCs w:val="16"/>
              </w:rPr>
            </w:pPr>
            <w:r>
              <w:rPr>
                <w:rStyle w:val="label"/>
                <w:rFonts w:ascii="Arial Narrow" w:eastAsia="Times New Roman" w:hAnsi="Arial Narrow"/>
                <w:szCs w:val="18"/>
              </w:rPr>
              <w:t>Preterm birth &lt; 37 weeks' gestation</w:t>
            </w:r>
            <w:r>
              <w:rPr>
                <w:rFonts w:ascii="Arial Narrow" w:eastAsia="Times New Roman" w:hAnsi="Arial Narrow"/>
                <w:sz w:val="16"/>
                <w:szCs w:val="16"/>
              </w:rPr>
              <w:t xml:space="preserve"> </w:t>
            </w:r>
          </w:p>
        </w:tc>
        <w:tc>
          <w:tcPr>
            <w:tcW w:w="837" w:type="pct"/>
            <w:tcBorders>
              <w:top w:val="single" w:sz="6" w:space="0" w:color="000000"/>
              <w:left w:val="nil"/>
              <w:bottom w:val="single" w:sz="6" w:space="0" w:color="000000"/>
              <w:right w:val="nil"/>
            </w:tcBorders>
            <w:vAlign w:val="center"/>
            <w:hideMark/>
          </w:tcPr>
          <w:p w14:paraId="7F192B86" w14:textId="77777777" w:rsidR="008F6D50" w:rsidRDefault="008F6D50" w:rsidP="006429D8">
            <w:pPr>
              <w:rPr>
                <w:rFonts w:ascii="Arial Narrow" w:eastAsia="Times New Roman" w:hAnsi="Arial Narrow"/>
                <w:sz w:val="16"/>
                <w:szCs w:val="16"/>
              </w:rPr>
            </w:pPr>
            <w:r>
              <w:rPr>
                <w:rFonts w:ascii="Arial Narrow" w:eastAsia="Times New Roman" w:hAnsi="Arial Narrow"/>
                <w:sz w:val="16"/>
                <w:szCs w:val="16"/>
              </w:rPr>
              <w:t xml:space="preserve">39 per 1,000 </w:t>
            </w:r>
          </w:p>
        </w:tc>
        <w:tc>
          <w:tcPr>
            <w:tcW w:w="960" w:type="pct"/>
            <w:tcBorders>
              <w:top w:val="single" w:sz="6" w:space="0" w:color="000000"/>
              <w:left w:val="nil"/>
              <w:bottom w:val="single" w:sz="6" w:space="0" w:color="000000"/>
              <w:right w:val="nil"/>
            </w:tcBorders>
            <w:shd w:val="clear" w:color="auto" w:fill="EBEBEB"/>
            <w:hideMark/>
          </w:tcPr>
          <w:p w14:paraId="03A7B0AA" w14:textId="77777777" w:rsidR="008F6D50" w:rsidRDefault="008F6D50" w:rsidP="006429D8">
            <w:pPr>
              <w:jc w:val="center"/>
              <w:rPr>
                <w:rFonts w:ascii="Arial Narrow" w:eastAsia="Times New Roman" w:hAnsi="Arial Narrow"/>
                <w:sz w:val="16"/>
                <w:szCs w:val="16"/>
              </w:rPr>
            </w:pPr>
            <w:r>
              <w:rPr>
                <w:rStyle w:val="cell-value"/>
                <w:rFonts w:ascii="Arial Narrow" w:eastAsia="Times New Roman" w:hAnsi="Arial Narrow"/>
                <w:b/>
                <w:bCs/>
                <w:szCs w:val="18"/>
              </w:rPr>
              <w:t>43 per 1,000</w:t>
            </w:r>
            <w:r>
              <w:rPr>
                <w:rFonts w:ascii="Arial Narrow" w:eastAsia="Times New Roman" w:hAnsi="Arial Narrow"/>
                <w:szCs w:val="18"/>
              </w:rPr>
              <w:br/>
            </w:r>
            <w:r>
              <w:rPr>
                <w:rStyle w:val="cell-value"/>
                <w:rFonts w:ascii="Arial Narrow" w:eastAsia="Times New Roman" w:hAnsi="Arial Narrow"/>
                <w:szCs w:val="18"/>
              </w:rPr>
              <w:t>(31 to 58)</w:t>
            </w:r>
            <w:r>
              <w:rPr>
                <w:rFonts w:ascii="Arial Narrow" w:eastAsia="Times New Roman" w:hAnsi="Arial Narrow"/>
                <w:sz w:val="16"/>
                <w:szCs w:val="16"/>
              </w:rPr>
              <w:t xml:space="preserve"> </w:t>
            </w:r>
          </w:p>
        </w:tc>
        <w:tc>
          <w:tcPr>
            <w:tcW w:w="845" w:type="pct"/>
            <w:tcBorders>
              <w:top w:val="single" w:sz="6" w:space="0" w:color="000000"/>
              <w:left w:val="nil"/>
              <w:bottom w:val="single" w:sz="6" w:space="0" w:color="000000"/>
              <w:right w:val="nil"/>
            </w:tcBorders>
            <w:vAlign w:val="center"/>
            <w:hideMark/>
          </w:tcPr>
          <w:p w14:paraId="53311C55" w14:textId="77777777" w:rsidR="008F6D50" w:rsidRDefault="008F6D50" w:rsidP="006429D8">
            <w:pPr>
              <w:jc w:val="center"/>
              <w:rPr>
                <w:rFonts w:ascii="Arial Narrow" w:eastAsia="Times New Roman" w:hAnsi="Arial Narrow"/>
                <w:sz w:val="16"/>
                <w:szCs w:val="16"/>
              </w:rPr>
            </w:pPr>
            <w:r>
              <w:rPr>
                <w:rStyle w:val="block"/>
                <w:rFonts w:ascii="Arial Narrow" w:eastAsia="Times New Roman" w:hAnsi="Arial Narrow"/>
                <w:b/>
                <w:bCs/>
                <w:sz w:val="16"/>
                <w:szCs w:val="16"/>
              </w:rPr>
              <w:t>RR 1.10</w:t>
            </w:r>
            <w:r>
              <w:rPr>
                <w:rFonts w:ascii="Arial Narrow" w:eastAsia="Times New Roman" w:hAnsi="Arial Narrow"/>
                <w:sz w:val="16"/>
                <w:szCs w:val="16"/>
              </w:rPr>
              <w:br/>
            </w:r>
            <w:r>
              <w:rPr>
                <w:rStyle w:val="cell"/>
                <w:rFonts w:ascii="Arial Narrow" w:hAnsi="Arial Narrow"/>
                <w:sz w:val="16"/>
                <w:szCs w:val="16"/>
              </w:rPr>
              <w:t>(0.81 to 1.50)</w:t>
            </w:r>
            <w:r>
              <w:rPr>
                <w:rFonts w:ascii="Arial Narrow" w:eastAsia="Times New Roman" w:hAnsi="Arial Narrow"/>
                <w:sz w:val="16"/>
                <w:szCs w:val="16"/>
              </w:rPr>
              <w:t xml:space="preserve"> </w:t>
            </w:r>
          </w:p>
        </w:tc>
        <w:tc>
          <w:tcPr>
            <w:tcW w:w="795" w:type="pct"/>
            <w:tcBorders>
              <w:top w:val="single" w:sz="6" w:space="0" w:color="000000"/>
              <w:left w:val="nil"/>
              <w:bottom w:val="single" w:sz="6" w:space="0" w:color="000000"/>
              <w:right w:val="nil"/>
            </w:tcBorders>
            <w:vAlign w:val="center"/>
            <w:hideMark/>
          </w:tcPr>
          <w:p w14:paraId="1E18DA06" w14:textId="77777777" w:rsidR="008F6D50" w:rsidRDefault="008F6D50" w:rsidP="006429D8">
            <w:pPr>
              <w:jc w:val="center"/>
              <w:rPr>
                <w:rFonts w:ascii="Arial Narrow" w:eastAsia="Times New Roman" w:hAnsi="Arial Narrow"/>
                <w:sz w:val="16"/>
                <w:szCs w:val="16"/>
              </w:rPr>
            </w:pPr>
            <w:r>
              <w:rPr>
                <w:rFonts w:ascii="Arial Narrow" w:eastAsia="Times New Roman" w:hAnsi="Arial Narrow"/>
                <w:sz w:val="16"/>
                <w:szCs w:val="16"/>
              </w:rPr>
              <w:t>3,671</w:t>
            </w:r>
            <w:r>
              <w:rPr>
                <w:rFonts w:ascii="Arial Narrow" w:eastAsia="Times New Roman" w:hAnsi="Arial Narrow"/>
                <w:sz w:val="16"/>
                <w:szCs w:val="16"/>
              </w:rPr>
              <w:br/>
              <w:t xml:space="preserve">(16 RCTs) </w:t>
            </w:r>
          </w:p>
        </w:tc>
        <w:tc>
          <w:tcPr>
            <w:tcW w:w="781" w:type="pct"/>
            <w:tcBorders>
              <w:top w:val="single" w:sz="6" w:space="0" w:color="000000"/>
              <w:left w:val="nil"/>
              <w:bottom w:val="single" w:sz="6" w:space="0" w:color="000000"/>
              <w:right w:val="nil"/>
            </w:tcBorders>
            <w:vAlign w:val="center"/>
            <w:hideMark/>
          </w:tcPr>
          <w:p w14:paraId="3A70D64C" w14:textId="77777777" w:rsidR="008F6D50" w:rsidRDefault="008F6D50" w:rsidP="006429D8">
            <w:pPr>
              <w:jc w:val="center"/>
              <w:rPr>
                <w:rFonts w:ascii="Arial Narrow" w:eastAsia="Times New Roman" w:hAnsi="Arial Narrow"/>
                <w:sz w:val="16"/>
                <w:szCs w:val="16"/>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Pr>
                <w:rStyle w:val="quality-text"/>
                <w:rFonts w:ascii="Arial Narrow" w:eastAsia="Times New Roman" w:hAnsi="Arial Narrow"/>
                <w:sz w:val="16"/>
                <w:szCs w:val="16"/>
              </w:rPr>
              <w:t>LOW</w:t>
            </w:r>
            <w:r>
              <w:rPr>
                <w:rFonts w:ascii="Arial Narrow" w:eastAsia="Times New Roman" w:hAnsi="Arial Narrow"/>
                <w:sz w:val="16"/>
                <w:szCs w:val="16"/>
              </w:rPr>
              <w:t xml:space="preserve"> </w:t>
            </w:r>
            <w:r>
              <w:rPr>
                <w:rFonts w:ascii="Arial Narrow" w:eastAsia="Times New Roman" w:hAnsi="Arial Narrow"/>
                <w:sz w:val="16"/>
                <w:szCs w:val="16"/>
                <w:vertAlign w:val="superscript"/>
              </w:rPr>
              <w:t>b</w:t>
            </w:r>
            <w:r>
              <w:rPr>
                <w:rStyle w:val="comma"/>
                <w:rFonts w:ascii="Arial Narrow" w:eastAsia="Times New Roman" w:hAnsi="Arial Narrow"/>
                <w:sz w:val="16"/>
                <w:szCs w:val="16"/>
                <w:vertAlign w:val="superscript"/>
              </w:rPr>
              <w:t>,</w:t>
            </w:r>
            <w:r>
              <w:rPr>
                <w:rFonts w:ascii="Arial Narrow" w:eastAsia="Times New Roman" w:hAnsi="Arial Narrow"/>
                <w:sz w:val="16"/>
                <w:szCs w:val="16"/>
                <w:vertAlign w:val="superscript"/>
              </w:rPr>
              <w:t>c</w:t>
            </w:r>
          </w:p>
        </w:tc>
      </w:tr>
      <w:tr w:rsidR="004D7856" w14:paraId="03C01087" w14:textId="77777777" w:rsidTr="004D7856">
        <w:trPr>
          <w:cantSplit/>
        </w:trPr>
        <w:tc>
          <w:tcPr>
            <w:tcW w:w="782" w:type="pct"/>
            <w:tcBorders>
              <w:top w:val="single" w:sz="6" w:space="0" w:color="000000"/>
              <w:left w:val="nil"/>
              <w:bottom w:val="single" w:sz="6" w:space="0" w:color="000000"/>
              <w:right w:val="nil"/>
            </w:tcBorders>
            <w:vAlign w:val="center"/>
            <w:hideMark/>
          </w:tcPr>
          <w:p w14:paraId="64263841" w14:textId="77777777" w:rsidR="008F6D50" w:rsidRDefault="008F6D50" w:rsidP="006429D8">
            <w:pPr>
              <w:jc w:val="center"/>
              <w:rPr>
                <w:rFonts w:ascii="Arial Narrow" w:eastAsia="Times New Roman" w:hAnsi="Arial Narrow"/>
                <w:sz w:val="16"/>
                <w:szCs w:val="16"/>
              </w:rPr>
            </w:pPr>
            <w:r>
              <w:rPr>
                <w:rStyle w:val="label"/>
                <w:rFonts w:ascii="Arial Narrow" w:eastAsia="Times New Roman" w:hAnsi="Arial Narrow"/>
                <w:szCs w:val="18"/>
              </w:rPr>
              <w:t>Small for gestational age</w:t>
            </w:r>
            <w:r>
              <w:rPr>
                <w:rFonts w:ascii="Arial Narrow" w:eastAsia="Times New Roman" w:hAnsi="Arial Narrow"/>
                <w:sz w:val="16"/>
                <w:szCs w:val="16"/>
              </w:rPr>
              <w:t xml:space="preserve"> </w:t>
            </w:r>
          </w:p>
        </w:tc>
        <w:tc>
          <w:tcPr>
            <w:tcW w:w="837" w:type="pct"/>
            <w:tcBorders>
              <w:top w:val="single" w:sz="6" w:space="0" w:color="000000"/>
              <w:left w:val="nil"/>
              <w:bottom w:val="single" w:sz="6" w:space="0" w:color="000000"/>
              <w:right w:val="nil"/>
            </w:tcBorders>
            <w:vAlign w:val="center"/>
            <w:hideMark/>
          </w:tcPr>
          <w:p w14:paraId="2948F2AD" w14:textId="77777777" w:rsidR="008F6D50" w:rsidRDefault="008F6D50" w:rsidP="006429D8">
            <w:pPr>
              <w:rPr>
                <w:rFonts w:ascii="Arial Narrow" w:eastAsia="Times New Roman" w:hAnsi="Arial Narrow"/>
                <w:sz w:val="16"/>
                <w:szCs w:val="16"/>
              </w:rPr>
            </w:pPr>
            <w:r>
              <w:rPr>
                <w:rFonts w:ascii="Arial Narrow" w:eastAsia="Times New Roman" w:hAnsi="Arial Narrow"/>
                <w:sz w:val="16"/>
                <w:szCs w:val="16"/>
              </w:rPr>
              <w:t xml:space="preserve">108 per 1,000 </w:t>
            </w:r>
          </w:p>
        </w:tc>
        <w:tc>
          <w:tcPr>
            <w:tcW w:w="960" w:type="pct"/>
            <w:tcBorders>
              <w:top w:val="single" w:sz="6" w:space="0" w:color="000000"/>
              <w:left w:val="nil"/>
              <w:bottom w:val="single" w:sz="6" w:space="0" w:color="000000"/>
              <w:right w:val="nil"/>
            </w:tcBorders>
            <w:shd w:val="clear" w:color="auto" w:fill="EBEBEB"/>
            <w:hideMark/>
          </w:tcPr>
          <w:p w14:paraId="6E92A140" w14:textId="77777777" w:rsidR="008F6D50" w:rsidRDefault="008F6D50" w:rsidP="006429D8">
            <w:pPr>
              <w:jc w:val="center"/>
              <w:rPr>
                <w:rFonts w:ascii="Arial Narrow" w:eastAsia="Times New Roman" w:hAnsi="Arial Narrow"/>
                <w:sz w:val="16"/>
                <w:szCs w:val="16"/>
              </w:rPr>
            </w:pPr>
            <w:r>
              <w:rPr>
                <w:rStyle w:val="cell-value"/>
                <w:rFonts w:ascii="Arial Narrow" w:eastAsia="Times New Roman" w:hAnsi="Arial Narrow"/>
                <w:b/>
                <w:bCs/>
                <w:szCs w:val="18"/>
              </w:rPr>
              <w:t>113 per 1,000</w:t>
            </w:r>
            <w:r>
              <w:rPr>
                <w:rFonts w:ascii="Arial Narrow" w:eastAsia="Times New Roman" w:hAnsi="Arial Narrow"/>
                <w:szCs w:val="18"/>
              </w:rPr>
              <w:br/>
            </w:r>
            <w:r>
              <w:rPr>
                <w:rStyle w:val="cell-value"/>
                <w:rFonts w:ascii="Arial Narrow" w:eastAsia="Times New Roman" w:hAnsi="Arial Narrow"/>
                <w:szCs w:val="18"/>
              </w:rPr>
              <w:t>(60 to 210)</w:t>
            </w:r>
            <w:r>
              <w:rPr>
                <w:rFonts w:ascii="Arial Narrow" w:eastAsia="Times New Roman" w:hAnsi="Arial Narrow"/>
                <w:sz w:val="16"/>
                <w:szCs w:val="16"/>
              </w:rPr>
              <w:t xml:space="preserve"> </w:t>
            </w:r>
          </w:p>
        </w:tc>
        <w:tc>
          <w:tcPr>
            <w:tcW w:w="845" w:type="pct"/>
            <w:tcBorders>
              <w:top w:val="single" w:sz="6" w:space="0" w:color="000000"/>
              <w:left w:val="nil"/>
              <w:bottom w:val="single" w:sz="6" w:space="0" w:color="000000"/>
              <w:right w:val="nil"/>
            </w:tcBorders>
            <w:vAlign w:val="center"/>
            <w:hideMark/>
          </w:tcPr>
          <w:p w14:paraId="0A40FC41" w14:textId="77777777" w:rsidR="008F6D50" w:rsidRDefault="008F6D50" w:rsidP="006429D8">
            <w:pPr>
              <w:jc w:val="center"/>
              <w:rPr>
                <w:rFonts w:ascii="Arial Narrow" w:eastAsia="Times New Roman" w:hAnsi="Arial Narrow"/>
                <w:sz w:val="16"/>
                <w:szCs w:val="16"/>
              </w:rPr>
            </w:pPr>
            <w:r>
              <w:rPr>
                <w:rStyle w:val="block"/>
                <w:rFonts w:ascii="Arial Narrow" w:eastAsia="Times New Roman" w:hAnsi="Arial Narrow"/>
                <w:b/>
                <w:bCs/>
                <w:sz w:val="16"/>
                <w:szCs w:val="16"/>
              </w:rPr>
              <w:t>RR 1.04</w:t>
            </w:r>
            <w:r>
              <w:rPr>
                <w:rFonts w:ascii="Arial Narrow" w:eastAsia="Times New Roman" w:hAnsi="Arial Narrow"/>
                <w:sz w:val="16"/>
                <w:szCs w:val="16"/>
              </w:rPr>
              <w:br/>
            </w:r>
            <w:r>
              <w:rPr>
                <w:rStyle w:val="cell"/>
                <w:rFonts w:ascii="Arial Narrow" w:hAnsi="Arial Narrow"/>
                <w:sz w:val="16"/>
                <w:szCs w:val="16"/>
              </w:rPr>
              <w:t>(0.55 to 1.94)</w:t>
            </w:r>
            <w:r>
              <w:rPr>
                <w:rFonts w:ascii="Arial Narrow" w:eastAsia="Times New Roman" w:hAnsi="Arial Narrow"/>
                <w:sz w:val="16"/>
                <w:szCs w:val="16"/>
              </w:rPr>
              <w:t xml:space="preserve"> </w:t>
            </w:r>
          </w:p>
        </w:tc>
        <w:tc>
          <w:tcPr>
            <w:tcW w:w="795" w:type="pct"/>
            <w:tcBorders>
              <w:top w:val="single" w:sz="6" w:space="0" w:color="000000"/>
              <w:left w:val="nil"/>
              <w:bottom w:val="single" w:sz="6" w:space="0" w:color="000000"/>
              <w:right w:val="nil"/>
            </w:tcBorders>
            <w:vAlign w:val="center"/>
            <w:hideMark/>
          </w:tcPr>
          <w:p w14:paraId="7A1A0195" w14:textId="77777777" w:rsidR="008F6D50" w:rsidRDefault="008F6D50" w:rsidP="006429D8">
            <w:pPr>
              <w:jc w:val="center"/>
              <w:rPr>
                <w:rFonts w:ascii="Arial Narrow" w:eastAsia="Times New Roman" w:hAnsi="Arial Narrow"/>
                <w:sz w:val="16"/>
                <w:szCs w:val="16"/>
              </w:rPr>
            </w:pPr>
            <w:r>
              <w:rPr>
                <w:rFonts w:ascii="Arial Narrow" w:eastAsia="Times New Roman" w:hAnsi="Arial Narrow"/>
                <w:sz w:val="16"/>
                <w:szCs w:val="16"/>
              </w:rPr>
              <w:t>318</w:t>
            </w:r>
            <w:r>
              <w:rPr>
                <w:rFonts w:ascii="Arial Narrow" w:eastAsia="Times New Roman" w:hAnsi="Arial Narrow"/>
                <w:sz w:val="16"/>
                <w:szCs w:val="16"/>
              </w:rPr>
              <w:br/>
              <w:t xml:space="preserve">(3 RCTs) </w:t>
            </w:r>
          </w:p>
        </w:tc>
        <w:tc>
          <w:tcPr>
            <w:tcW w:w="781" w:type="pct"/>
            <w:tcBorders>
              <w:top w:val="single" w:sz="6" w:space="0" w:color="000000"/>
              <w:left w:val="nil"/>
              <w:bottom w:val="single" w:sz="6" w:space="0" w:color="000000"/>
              <w:right w:val="nil"/>
            </w:tcBorders>
            <w:vAlign w:val="center"/>
            <w:hideMark/>
          </w:tcPr>
          <w:p w14:paraId="52BBA544" w14:textId="77777777" w:rsidR="008F6D50" w:rsidRDefault="008F6D50" w:rsidP="006429D8">
            <w:pPr>
              <w:jc w:val="center"/>
              <w:rPr>
                <w:rFonts w:ascii="Arial Narrow" w:eastAsia="Times New Roman" w:hAnsi="Arial Narrow"/>
                <w:sz w:val="16"/>
                <w:szCs w:val="16"/>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Pr>
                <w:rStyle w:val="quality-text"/>
                <w:rFonts w:ascii="Arial Narrow" w:eastAsia="Times New Roman" w:hAnsi="Arial Narrow"/>
                <w:sz w:val="16"/>
                <w:szCs w:val="16"/>
              </w:rPr>
              <w:t>VERY LOW</w:t>
            </w:r>
            <w:r>
              <w:rPr>
                <w:rFonts w:ascii="Arial Narrow" w:eastAsia="Times New Roman" w:hAnsi="Arial Narrow"/>
                <w:sz w:val="16"/>
                <w:szCs w:val="16"/>
              </w:rPr>
              <w:t xml:space="preserve"> </w:t>
            </w:r>
            <w:r>
              <w:rPr>
                <w:rFonts w:ascii="Arial Narrow" w:eastAsia="Times New Roman" w:hAnsi="Arial Narrow"/>
                <w:sz w:val="16"/>
                <w:szCs w:val="16"/>
                <w:vertAlign w:val="superscript"/>
              </w:rPr>
              <w:t>a</w:t>
            </w:r>
            <w:r>
              <w:rPr>
                <w:rStyle w:val="comma"/>
                <w:rFonts w:ascii="Arial Narrow" w:eastAsia="Times New Roman" w:hAnsi="Arial Narrow"/>
                <w:sz w:val="16"/>
                <w:szCs w:val="16"/>
                <w:vertAlign w:val="superscript"/>
              </w:rPr>
              <w:t>,</w:t>
            </w:r>
            <w:r>
              <w:rPr>
                <w:rFonts w:ascii="Arial Narrow" w:eastAsia="Times New Roman" w:hAnsi="Arial Narrow"/>
                <w:sz w:val="16"/>
                <w:szCs w:val="16"/>
                <w:vertAlign w:val="superscript"/>
              </w:rPr>
              <w:t>b</w:t>
            </w:r>
            <w:r>
              <w:rPr>
                <w:rStyle w:val="comma"/>
                <w:rFonts w:ascii="Arial Narrow" w:eastAsia="Times New Roman" w:hAnsi="Arial Narrow"/>
                <w:sz w:val="16"/>
                <w:szCs w:val="16"/>
                <w:vertAlign w:val="superscript"/>
              </w:rPr>
              <w:t>,</w:t>
            </w:r>
            <w:r>
              <w:rPr>
                <w:rFonts w:ascii="Arial Narrow" w:eastAsia="Times New Roman" w:hAnsi="Arial Narrow"/>
                <w:sz w:val="16"/>
                <w:szCs w:val="16"/>
                <w:vertAlign w:val="superscript"/>
              </w:rPr>
              <w:t>c</w:t>
            </w:r>
          </w:p>
        </w:tc>
      </w:tr>
      <w:tr w:rsidR="004D7856" w14:paraId="0F988E85" w14:textId="77777777" w:rsidTr="004D7856">
        <w:trPr>
          <w:cantSplit/>
        </w:trPr>
        <w:tc>
          <w:tcPr>
            <w:tcW w:w="782" w:type="pct"/>
            <w:tcBorders>
              <w:top w:val="single" w:sz="6" w:space="0" w:color="000000"/>
              <w:left w:val="nil"/>
              <w:bottom w:val="single" w:sz="6" w:space="0" w:color="000000"/>
              <w:right w:val="nil"/>
            </w:tcBorders>
            <w:vAlign w:val="center"/>
            <w:hideMark/>
          </w:tcPr>
          <w:p w14:paraId="7A46B0F4" w14:textId="77777777" w:rsidR="008F6D50" w:rsidRDefault="008F6D50" w:rsidP="006429D8">
            <w:pPr>
              <w:jc w:val="center"/>
              <w:rPr>
                <w:rFonts w:ascii="Arial Narrow" w:eastAsia="Times New Roman" w:hAnsi="Arial Narrow"/>
                <w:sz w:val="16"/>
                <w:szCs w:val="16"/>
              </w:rPr>
            </w:pPr>
            <w:r>
              <w:rPr>
                <w:rStyle w:val="label"/>
                <w:rFonts w:ascii="Arial Narrow" w:eastAsia="Times New Roman" w:hAnsi="Arial Narrow"/>
                <w:szCs w:val="18"/>
              </w:rPr>
              <w:t>Large for gestational age</w:t>
            </w:r>
            <w:r>
              <w:rPr>
                <w:rFonts w:ascii="Arial Narrow" w:eastAsia="Times New Roman" w:hAnsi="Arial Narrow"/>
                <w:sz w:val="16"/>
                <w:szCs w:val="16"/>
              </w:rPr>
              <w:t xml:space="preserve"> </w:t>
            </w:r>
          </w:p>
        </w:tc>
        <w:tc>
          <w:tcPr>
            <w:tcW w:w="837" w:type="pct"/>
            <w:tcBorders>
              <w:top w:val="single" w:sz="6" w:space="0" w:color="000000"/>
              <w:left w:val="nil"/>
              <w:bottom w:val="single" w:sz="6" w:space="0" w:color="000000"/>
              <w:right w:val="nil"/>
            </w:tcBorders>
            <w:vAlign w:val="center"/>
            <w:hideMark/>
          </w:tcPr>
          <w:p w14:paraId="04FF7D66" w14:textId="77777777" w:rsidR="008F6D50" w:rsidRDefault="008F6D50" w:rsidP="006429D8">
            <w:pPr>
              <w:rPr>
                <w:rFonts w:ascii="Arial Narrow" w:eastAsia="Times New Roman" w:hAnsi="Arial Narrow"/>
                <w:sz w:val="16"/>
                <w:szCs w:val="16"/>
              </w:rPr>
            </w:pPr>
            <w:r>
              <w:rPr>
                <w:rFonts w:ascii="Arial Narrow" w:eastAsia="Times New Roman" w:hAnsi="Arial Narrow"/>
                <w:sz w:val="16"/>
                <w:szCs w:val="16"/>
              </w:rPr>
              <w:t xml:space="preserve">91 per 1,000 </w:t>
            </w:r>
          </w:p>
        </w:tc>
        <w:tc>
          <w:tcPr>
            <w:tcW w:w="960" w:type="pct"/>
            <w:tcBorders>
              <w:top w:val="single" w:sz="6" w:space="0" w:color="000000"/>
              <w:left w:val="nil"/>
              <w:bottom w:val="single" w:sz="6" w:space="0" w:color="000000"/>
              <w:right w:val="nil"/>
            </w:tcBorders>
            <w:shd w:val="clear" w:color="auto" w:fill="EBEBEB"/>
            <w:hideMark/>
          </w:tcPr>
          <w:p w14:paraId="587A762A" w14:textId="77777777" w:rsidR="008F6D50" w:rsidRDefault="008F6D50" w:rsidP="006429D8">
            <w:pPr>
              <w:jc w:val="center"/>
              <w:rPr>
                <w:rFonts w:ascii="Arial Narrow" w:eastAsia="Times New Roman" w:hAnsi="Arial Narrow"/>
                <w:sz w:val="16"/>
                <w:szCs w:val="16"/>
              </w:rPr>
            </w:pPr>
            <w:r>
              <w:rPr>
                <w:rStyle w:val="cell-value"/>
                <w:rFonts w:ascii="Arial Narrow" w:eastAsia="Times New Roman" w:hAnsi="Arial Narrow"/>
                <w:b/>
                <w:bCs/>
                <w:szCs w:val="18"/>
              </w:rPr>
              <w:t>86 per 1,000</w:t>
            </w:r>
            <w:r>
              <w:rPr>
                <w:rFonts w:ascii="Arial Narrow" w:eastAsia="Times New Roman" w:hAnsi="Arial Narrow"/>
                <w:szCs w:val="18"/>
              </w:rPr>
              <w:br/>
            </w:r>
            <w:r>
              <w:rPr>
                <w:rStyle w:val="cell-value"/>
                <w:rFonts w:ascii="Arial Narrow" w:eastAsia="Times New Roman" w:hAnsi="Arial Narrow"/>
                <w:szCs w:val="18"/>
              </w:rPr>
              <w:t>(43 to 175)</w:t>
            </w:r>
            <w:r>
              <w:rPr>
                <w:rFonts w:ascii="Arial Narrow" w:eastAsia="Times New Roman" w:hAnsi="Arial Narrow"/>
                <w:sz w:val="16"/>
                <w:szCs w:val="16"/>
              </w:rPr>
              <w:t xml:space="preserve"> </w:t>
            </w:r>
          </w:p>
        </w:tc>
        <w:tc>
          <w:tcPr>
            <w:tcW w:w="845" w:type="pct"/>
            <w:tcBorders>
              <w:top w:val="single" w:sz="6" w:space="0" w:color="000000"/>
              <w:left w:val="nil"/>
              <w:bottom w:val="single" w:sz="6" w:space="0" w:color="000000"/>
              <w:right w:val="nil"/>
            </w:tcBorders>
            <w:vAlign w:val="center"/>
            <w:hideMark/>
          </w:tcPr>
          <w:p w14:paraId="6D14075E" w14:textId="77777777" w:rsidR="008F6D50" w:rsidRDefault="008F6D50" w:rsidP="006429D8">
            <w:pPr>
              <w:jc w:val="center"/>
              <w:rPr>
                <w:rFonts w:ascii="Arial Narrow" w:eastAsia="Times New Roman" w:hAnsi="Arial Narrow"/>
                <w:sz w:val="16"/>
                <w:szCs w:val="16"/>
              </w:rPr>
            </w:pPr>
            <w:r>
              <w:rPr>
                <w:rStyle w:val="block"/>
                <w:rFonts w:ascii="Arial Narrow" w:eastAsia="Times New Roman" w:hAnsi="Arial Narrow"/>
                <w:b/>
                <w:bCs/>
                <w:sz w:val="16"/>
                <w:szCs w:val="16"/>
              </w:rPr>
              <w:t>RR 0.95</w:t>
            </w:r>
            <w:r>
              <w:rPr>
                <w:rFonts w:ascii="Arial Narrow" w:eastAsia="Times New Roman" w:hAnsi="Arial Narrow"/>
                <w:sz w:val="16"/>
                <w:szCs w:val="16"/>
              </w:rPr>
              <w:br/>
            </w:r>
            <w:r>
              <w:rPr>
                <w:rStyle w:val="cell"/>
                <w:rFonts w:ascii="Arial Narrow" w:hAnsi="Arial Narrow"/>
                <w:sz w:val="16"/>
                <w:szCs w:val="16"/>
              </w:rPr>
              <w:t>(0.47 to 1.93)</w:t>
            </w:r>
            <w:r>
              <w:rPr>
                <w:rFonts w:ascii="Arial Narrow" w:eastAsia="Times New Roman" w:hAnsi="Arial Narrow"/>
                <w:sz w:val="16"/>
                <w:szCs w:val="16"/>
              </w:rPr>
              <w:t xml:space="preserve"> </w:t>
            </w:r>
          </w:p>
        </w:tc>
        <w:tc>
          <w:tcPr>
            <w:tcW w:w="795" w:type="pct"/>
            <w:tcBorders>
              <w:top w:val="single" w:sz="6" w:space="0" w:color="000000"/>
              <w:left w:val="nil"/>
              <w:bottom w:val="single" w:sz="6" w:space="0" w:color="000000"/>
              <w:right w:val="nil"/>
            </w:tcBorders>
            <w:vAlign w:val="center"/>
            <w:hideMark/>
          </w:tcPr>
          <w:p w14:paraId="346B8062" w14:textId="77777777" w:rsidR="008F6D50" w:rsidRDefault="008F6D50" w:rsidP="006429D8">
            <w:pPr>
              <w:jc w:val="center"/>
              <w:rPr>
                <w:rFonts w:ascii="Arial Narrow" w:eastAsia="Times New Roman" w:hAnsi="Arial Narrow"/>
                <w:sz w:val="16"/>
                <w:szCs w:val="16"/>
              </w:rPr>
            </w:pPr>
            <w:r>
              <w:rPr>
                <w:rFonts w:ascii="Arial Narrow" w:eastAsia="Times New Roman" w:hAnsi="Arial Narrow"/>
                <w:sz w:val="16"/>
                <w:szCs w:val="16"/>
              </w:rPr>
              <w:t>316</w:t>
            </w:r>
            <w:r>
              <w:rPr>
                <w:rFonts w:ascii="Arial Narrow" w:eastAsia="Times New Roman" w:hAnsi="Arial Narrow"/>
                <w:sz w:val="16"/>
                <w:szCs w:val="16"/>
              </w:rPr>
              <w:br/>
              <w:t xml:space="preserve">(3 RCTs) </w:t>
            </w:r>
          </w:p>
        </w:tc>
        <w:tc>
          <w:tcPr>
            <w:tcW w:w="781" w:type="pct"/>
            <w:tcBorders>
              <w:top w:val="single" w:sz="6" w:space="0" w:color="000000"/>
              <w:left w:val="nil"/>
              <w:bottom w:val="single" w:sz="6" w:space="0" w:color="000000"/>
              <w:right w:val="nil"/>
            </w:tcBorders>
            <w:vAlign w:val="center"/>
            <w:hideMark/>
          </w:tcPr>
          <w:p w14:paraId="1B290459" w14:textId="77777777" w:rsidR="008F6D50" w:rsidRDefault="008F6D50" w:rsidP="006429D8">
            <w:pPr>
              <w:jc w:val="center"/>
              <w:rPr>
                <w:rFonts w:ascii="Arial Narrow" w:eastAsia="Times New Roman" w:hAnsi="Arial Narrow"/>
                <w:sz w:val="16"/>
                <w:szCs w:val="16"/>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Pr>
                <w:rStyle w:val="quality-text"/>
                <w:rFonts w:ascii="Arial Narrow" w:eastAsia="Times New Roman" w:hAnsi="Arial Narrow"/>
                <w:sz w:val="16"/>
                <w:szCs w:val="16"/>
              </w:rPr>
              <w:t>LOW</w:t>
            </w:r>
            <w:r>
              <w:rPr>
                <w:rFonts w:ascii="Arial Narrow" w:eastAsia="Times New Roman" w:hAnsi="Arial Narrow"/>
                <w:sz w:val="16"/>
                <w:szCs w:val="16"/>
              </w:rPr>
              <w:t xml:space="preserve"> </w:t>
            </w:r>
            <w:r>
              <w:rPr>
                <w:rFonts w:ascii="Arial Narrow" w:eastAsia="Times New Roman" w:hAnsi="Arial Narrow"/>
                <w:sz w:val="16"/>
                <w:szCs w:val="16"/>
                <w:vertAlign w:val="superscript"/>
              </w:rPr>
              <w:t>b</w:t>
            </w:r>
            <w:r>
              <w:rPr>
                <w:rStyle w:val="comma"/>
                <w:rFonts w:ascii="Arial Narrow" w:eastAsia="Times New Roman" w:hAnsi="Arial Narrow"/>
                <w:sz w:val="16"/>
                <w:szCs w:val="16"/>
                <w:vertAlign w:val="superscript"/>
              </w:rPr>
              <w:t>,</w:t>
            </w:r>
            <w:r>
              <w:rPr>
                <w:rFonts w:ascii="Arial Narrow" w:eastAsia="Times New Roman" w:hAnsi="Arial Narrow"/>
                <w:sz w:val="16"/>
                <w:szCs w:val="16"/>
                <w:vertAlign w:val="superscript"/>
              </w:rPr>
              <w:t>c</w:t>
            </w:r>
          </w:p>
        </w:tc>
      </w:tr>
      <w:tr w:rsidR="004D7856" w14:paraId="216D023E" w14:textId="77777777" w:rsidTr="004D7856">
        <w:trPr>
          <w:cantSplit/>
        </w:trPr>
        <w:tc>
          <w:tcPr>
            <w:tcW w:w="782" w:type="pct"/>
            <w:tcBorders>
              <w:top w:val="single" w:sz="6" w:space="0" w:color="000000"/>
              <w:left w:val="nil"/>
              <w:bottom w:val="single" w:sz="6" w:space="0" w:color="000000"/>
              <w:right w:val="nil"/>
            </w:tcBorders>
            <w:vAlign w:val="center"/>
            <w:hideMark/>
          </w:tcPr>
          <w:p w14:paraId="6AA04307" w14:textId="77777777" w:rsidR="008F6D50" w:rsidRDefault="008F6D50" w:rsidP="006429D8">
            <w:pPr>
              <w:jc w:val="center"/>
              <w:rPr>
                <w:rFonts w:ascii="Arial Narrow" w:eastAsia="Times New Roman" w:hAnsi="Arial Narrow"/>
                <w:sz w:val="16"/>
                <w:szCs w:val="16"/>
              </w:rPr>
            </w:pPr>
            <w:r>
              <w:rPr>
                <w:rStyle w:val="label"/>
                <w:rFonts w:ascii="Arial Narrow" w:eastAsia="Times New Roman" w:hAnsi="Arial Narrow"/>
                <w:szCs w:val="18"/>
              </w:rPr>
              <w:t>Macrosomia</w:t>
            </w:r>
            <w:r>
              <w:rPr>
                <w:rFonts w:ascii="Arial Narrow" w:eastAsia="Times New Roman" w:hAnsi="Arial Narrow"/>
                <w:sz w:val="16"/>
                <w:szCs w:val="16"/>
              </w:rPr>
              <w:t xml:space="preserve"> </w:t>
            </w:r>
          </w:p>
        </w:tc>
        <w:tc>
          <w:tcPr>
            <w:tcW w:w="837" w:type="pct"/>
            <w:tcBorders>
              <w:top w:val="single" w:sz="6" w:space="0" w:color="000000"/>
              <w:left w:val="nil"/>
              <w:bottom w:val="single" w:sz="6" w:space="0" w:color="000000"/>
              <w:right w:val="nil"/>
            </w:tcBorders>
            <w:vAlign w:val="center"/>
            <w:hideMark/>
          </w:tcPr>
          <w:p w14:paraId="21386505" w14:textId="77777777" w:rsidR="008F6D50" w:rsidRDefault="008F6D50" w:rsidP="006429D8">
            <w:pPr>
              <w:rPr>
                <w:rFonts w:ascii="Arial Narrow" w:eastAsia="Times New Roman" w:hAnsi="Arial Narrow"/>
                <w:sz w:val="16"/>
                <w:szCs w:val="16"/>
              </w:rPr>
            </w:pPr>
            <w:r>
              <w:rPr>
                <w:rFonts w:ascii="Arial Narrow" w:eastAsia="Times New Roman" w:hAnsi="Arial Narrow"/>
                <w:sz w:val="16"/>
                <w:szCs w:val="16"/>
              </w:rPr>
              <w:t xml:space="preserve">169 per 1,000 </w:t>
            </w:r>
          </w:p>
        </w:tc>
        <w:tc>
          <w:tcPr>
            <w:tcW w:w="960" w:type="pct"/>
            <w:tcBorders>
              <w:top w:val="single" w:sz="6" w:space="0" w:color="000000"/>
              <w:left w:val="nil"/>
              <w:bottom w:val="single" w:sz="6" w:space="0" w:color="000000"/>
              <w:right w:val="nil"/>
            </w:tcBorders>
            <w:shd w:val="clear" w:color="auto" w:fill="EBEBEB"/>
            <w:hideMark/>
          </w:tcPr>
          <w:p w14:paraId="0B8845DD" w14:textId="77777777" w:rsidR="008F6D50" w:rsidRDefault="008F6D50" w:rsidP="006429D8">
            <w:pPr>
              <w:jc w:val="center"/>
              <w:rPr>
                <w:rFonts w:ascii="Arial Narrow" w:eastAsia="Times New Roman" w:hAnsi="Arial Narrow"/>
                <w:sz w:val="16"/>
                <w:szCs w:val="16"/>
              </w:rPr>
            </w:pPr>
            <w:r>
              <w:rPr>
                <w:rStyle w:val="cell-value"/>
                <w:rFonts w:ascii="Arial Narrow" w:eastAsia="Times New Roman" w:hAnsi="Arial Narrow"/>
                <w:b/>
                <w:bCs/>
                <w:szCs w:val="18"/>
              </w:rPr>
              <w:t>179 per 1,000</w:t>
            </w:r>
            <w:r>
              <w:rPr>
                <w:rFonts w:ascii="Arial Narrow" w:eastAsia="Times New Roman" w:hAnsi="Arial Narrow"/>
                <w:szCs w:val="18"/>
              </w:rPr>
              <w:br/>
            </w:r>
            <w:r>
              <w:rPr>
                <w:rStyle w:val="cell-value"/>
                <w:rFonts w:ascii="Arial Narrow" w:eastAsia="Times New Roman" w:hAnsi="Arial Narrow"/>
                <w:szCs w:val="18"/>
              </w:rPr>
              <w:t>(143 to 224)</w:t>
            </w:r>
            <w:r>
              <w:rPr>
                <w:rFonts w:ascii="Arial Narrow" w:eastAsia="Times New Roman" w:hAnsi="Arial Narrow"/>
                <w:sz w:val="16"/>
                <w:szCs w:val="16"/>
              </w:rPr>
              <w:t xml:space="preserve"> </w:t>
            </w:r>
          </w:p>
        </w:tc>
        <w:tc>
          <w:tcPr>
            <w:tcW w:w="845" w:type="pct"/>
            <w:tcBorders>
              <w:top w:val="single" w:sz="6" w:space="0" w:color="000000"/>
              <w:left w:val="nil"/>
              <w:bottom w:val="single" w:sz="6" w:space="0" w:color="000000"/>
              <w:right w:val="nil"/>
            </w:tcBorders>
            <w:vAlign w:val="center"/>
            <w:hideMark/>
          </w:tcPr>
          <w:p w14:paraId="05ECE8FC" w14:textId="77777777" w:rsidR="008F6D50" w:rsidRDefault="008F6D50" w:rsidP="006429D8">
            <w:pPr>
              <w:jc w:val="center"/>
              <w:rPr>
                <w:rFonts w:ascii="Arial Narrow" w:eastAsia="Times New Roman" w:hAnsi="Arial Narrow"/>
                <w:sz w:val="16"/>
                <w:szCs w:val="16"/>
              </w:rPr>
            </w:pPr>
            <w:r>
              <w:rPr>
                <w:rStyle w:val="block"/>
                <w:rFonts w:ascii="Arial Narrow" w:eastAsia="Times New Roman" w:hAnsi="Arial Narrow"/>
                <w:b/>
                <w:bCs/>
                <w:sz w:val="16"/>
                <w:szCs w:val="16"/>
              </w:rPr>
              <w:t>RR 1.06</w:t>
            </w:r>
            <w:r>
              <w:rPr>
                <w:rFonts w:ascii="Arial Narrow" w:eastAsia="Times New Roman" w:hAnsi="Arial Narrow"/>
                <w:sz w:val="16"/>
                <w:szCs w:val="16"/>
              </w:rPr>
              <w:br/>
            </w:r>
            <w:r>
              <w:rPr>
                <w:rStyle w:val="cell"/>
                <w:rFonts w:ascii="Arial Narrow" w:hAnsi="Arial Narrow"/>
                <w:sz w:val="16"/>
                <w:szCs w:val="16"/>
              </w:rPr>
              <w:t>(0.85 to 1.33)</w:t>
            </w:r>
            <w:r>
              <w:rPr>
                <w:rFonts w:ascii="Arial Narrow" w:eastAsia="Times New Roman" w:hAnsi="Arial Narrow"/>
                <w:sz w:val="16"/>
                <w:szCs w:val="16"/>
              </w:rPr>
              <w:t xml:space="preserve"> </w:t>
            </w:r>
          </w:p>
        </w:tc>
        <w:tc>
          <w:tcPr>
            <w:tcW w:w="795" w:type="pct"/>
            <w:tcBorders>
              <w:top w:val="single" w:sz="6" w:space="0" w:color="000000"/>
              <w:left w:val="nil"/>
              <w:bottom w:val="single" w:sz="6" w:space="0" w:color="000000"/>
              <w:right w:val="nil"/>
            </w:tcBorders>
            <w:vAlign w:val="center"/>
            <w:hideMark/>
          </w:tcPr>
          <w:p w14:paraId="6CB2B9C6" w14:textId="77777777" w:rsidR="008F6D50" w:rsidRDefault="008F6D50" w:rsidP="006429D8">
            <w:pPr>
              <w:jc w:val="center"/>
              <w:rPr>
                <w:rFonts w:ascii="Arial Narrow" w:eastAsia="Times New Roman" w:hAnsi="Arial Narrow"/>
                <w:sz w:val="16"/>
                <w:szCs w:val="16"/>
              </w:rPr>
            </w:pPr>
            <w:r>
              <w:rPr>
                <w:rFonts w:ascii="Arial Narrow" w:eastAsia="Times New Roman" w:hAnsi="Arial Narrow"/>
                <w:sz w:val="16"/>
                <w:szCs w:val="16"/>
              </w:rPr>
              <w:t>1,407</w:t>
            </w:r>
            <w:r>
              <w:rPr>
                <w:rFonts w:ascii="Arial Narrow" w:eastAsia="Times New Roman" w:hAnsi="Arial Narrow"/>
                <w:sz w:val="16"/>
                <w:szCs w:val="16"/>
              </w:rPr>
              <w:br/>
              <w:t xml:space="preserve">(7 RCTs) </w:t>
            </w:r>
          </w:p>
        </w:tc>
        <w:tc>
          <w:tcPr>
            <w:tcW w:w="781" w:type="pct"/>
            <w:tcBorders>
              <w:top w:val="single" w:sz="6" w:space="0" w:color="000000"/>
              <w:left w:val="nil"/>
              <w:bottom w:val="single" w:sz="6" w:space="0" w:color="000000"/>
              <w:right w:val="nil"/>
            </w:tcBorders>
            <w:vAlign w:val="center"/>
            <w:hideMark/>
          </w:tcPr>
          <w:p w14:paraId="1F8DE3E8" w14:textId="77777777" w:rsidR="008F6D50" w:rsidRDefault="008F6D50" w:rsidP="006429D8">
            <w:pPr>
              <w:jc w:val="center"/>
              <w:rPr>
                <w:rFonts w:ascii="Arial Narrow" w:eastAsia="Times New Roman" w:hAnsi="Arial Narrow"/>
                <w:sz w:val="16"/>
                <w:szCs w:val="16"/>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Pr>
                <w:rStyle w:val="quality-text"/>
                <w:rFonts w:ascii="Arial Narrow" w:eastAsia="Times New Roman" w:hAnsi="Arial Narrow"/>
                <w:sz w:val="16"/>
                <w:szCs w:val="16"/>
              </w:rPr>
              <w:t>LOW</w:t>
            </w:r>
            <w:r>
              <w:rPr>
                <w:rFonts w:ascii="Arial Narrow" w:eastAsia="Times New Roman" w:hAnsi="Arial Narrow"/>
                <w:sz w:val="16"/>
                <w:szCs w:val="16"/>
              </w:rPr>
              <w:t xml:space="preserve"> </w:t>
            </w:r>
            <w:r>
              <w:rPr>
                <w:rFonts w:ascii="Arial Narrow" w:eastAsia="Times New Roman" w:hAnsi="Arial Narrow"/>
                <w:sz w:val="16"/>
                <w:szCs w:val="16"/>
                <w:vertAlign w:val="superscript"/>
              </w:rPr>
              <w:t>b</w:t>
            </w:r>
            <w:r>
              <w:rPr>
                <w:rStyle w:val="comma"/>
                <w:rFonts w:ascii="Arial Narrow" w:eastAsia="Times New Roman" w:hAnsi="Arial Narrow"/>
                <w:sz w:val="16"/>
                <w:szCs w:val="16"/>
                <w:vertAlign w:val="superscript"/>
              </w:rPr>
              <w:t>,</w:t>
            </w:r>
            <w:r>
              <w:rPr>
                <w:rFonts w:ascii="Arial Narrow" w:eastAsia="Times New Roman" w:hAnsi="Arial Narrow"/>
                <w:sz w:val="16"/>
                <w:szCs w:val="16"/>
                <w:vertAlign w:val="superscript"/>
              </w:rPr>
              <w:t>c</w:t>
            </w:r>
          </w:p>
        </w:tc>
      </w:tr>
      <w:tr w:rsidR="004D7856" w14:paraId="6CE2C8C4" w14:textId="77777777" w:rsidTr="004D7856">
        <w:trPr>
          <w:cantSplit/>
        </w:trPr>
        <w:tc>
          <w:tcPr>
            <w:tcW w:w="5000" w:type="pct"/>
            <w:gridSpan w:val="6"/>
            <w:tcBorders>
              <w:top w:val="single" w:sz="6" w:space="0" w:color="000000"/>
              <w:left w:val="nil"/>
              <w:bottom w:val="single" w:sz="6" w:space="0" w:color="000000"/>
              <w:right w:val="nil"/>
            </w:tcBorders>
            <w:vAlign w:val="center"/>
            <w:hideMark/>
          </w:tcPr>
          <w:p w14:paraId="6DFBB885" w14:textId="0F2B638C" w:rsidR="008F6D50" w:rsidRDefault="008F6D50" w:rsidP="006429D8">
            <w:pPr>
              <w:rPr>
                <w:rFonts w:ascii="Arial Narrow" w:eastAsia="Times New Roman" w:hAnsi="Arial Narrow"/>
                <w:sz w:val="16"/>
                <w:szCs w:val="16"/>
              </w:rPr>
            </w:pPr>
            <w:r>
              <w:rPr>
                <w:rFonts w:ascii="Arial Narrow" w:eastAsia="Times New Roman" w:hAnsi="Arial Narrow"/>
                <w:sz w:val="16"/>
                <w:szCs w:val="16"/>
              </w:rPr>
              <w:t>*</w:t>
            </w:r>
            <w:r>
              <w:rPr>
                <w:rFonts w:ascii="Arial Narrow" w:eastAsia="Times New Roman" w:hAnsi="Arial Narrow"/>
                <w:b/>
                <w:bCs/>
                <w:sz w:val="16"/>
                <w:szCs w:val="16"/>
              </w:rPr>
              <w:t>The risk in the intervention group</w:t>
            </w:r>
            <w:r>
              <w:rPr>
                <w:rFonts w:ascii="Arial Narrow" w:eastAsia="Times New Roman" w:hAnsi="Arial Narrow"/>
                <w:sz w:val="16"/>
                <w:szCs w:val="16"/>
              </w:rPr>
              <w:t xml:space="preserve"> (and its 95% confidence interval) is based on the assumed risk in the comparison group and the </w:t>
            </w:r>
            <w:r>
              <w:rPr>
                <w:rFonts w:ascii="Arial Narrow" w:eastAsia="Times New Roman" w:hAnsi="Arial Narrow"/>
                <w:b/>
                <w:bCs/>
                <w:sz w:val="16"/>
                <w:szCs w:val="16"/>
              </w:rPr>
              <w:t>relative effect</w:t>
            </w:r>
            <w:r>
              <w:rPr>
                <w:rFonts w:ascii="Arial Narrow" w:eastAsia="Times New Roman" w:hAnsi="Arial Narrow"/>
                <w:sz w:val="16"/>
                <w:szCs w:val="16"/>
              </w:rPr>
              <w:t xml:space="preserve"> of the intervention (and its 95% CI). </w:t>
            </w:r>
            <w:r>
              <w:rPr>
                <w:rFonts w:ascii="Arial Narrow" w:eastAsia="Times New Roman" w:hAnsi="Arial Narrow"/>
                <w:sz w:val="16"/>
                <w:szCs w:val="16"/>
              </w:rPr>
              <w:br/>
            </w:r>
            <w:r>
              <w:rPr>
                <w:rFonts w:ascii="Arial Narrow" w:eastAsia="Times New Roman" w:hAnsi="Arial Narrow"/>
                <w:b/>
                <w:bCs/>
                <w:sz w:val="16"/>
                <w:szCs w:val="16"/>
              </w:rPr>
              <w:t>CI:</w:t>
            </w:r>
            <w:r>
              <w:rPr>
                <w:rFonts w:ascii="Arial Narrow" w:eastAsia="Times New Roman" w:hAnsi="Arial Narrow"/>
                <w:sz w:val="16"/>
                <w:szCs w:val="16"/>
              </w:rPr>
              <w:t xml:space="preserve"> Confidence interval; </w:t>
            </w:r>
            <w:r>
              <w:rPr>
                <w:rFonts w:ascii="Arial Narrow" w:eastAsia="Times New Roman" w:hAnsi="Arial Narrow"/>
                <w:b/>
                <w:bCs/>
                <w:sz w:val="16"/>
                <w:szCs w:val="16"/>
              </w:rPr>
              <w:t>RR:</w:t>
            </w:r>
            <w:r>
              <w:rPr>
                <w:rFonts w:ascii="Arial Narrow" w:eastAsia="Times New Roman" w:hAnsi="Arial Narrow"/>
                <w:sz w:val="16"/>
                <w:szCs w:val="16"/>
              </w:rPr>
              <w:t xml:space="preserve"> Risk ratio </w:t>
            </w:r>
          </w:p>
        </w:tc>
      </w:tr>
      <w:tr w:rsidR="004D7856" w14:paraId="62F0E4F7" w14:textId="77777777" w:rsidTr="004D7856">
        <w:trPr>
          <w:cantSplit/>
        </w:trPr>
        <w:tc>
          <w:tcPr>
            <w:tcW w:w="5000" w:type="pct"/>
            <w:gridSpan w:val="6"/>
            <w:tcBorders>
              <w:top w:val="single" w:sz="6" w:space="0" w:color="000000"/>
              <w:left w:val="nil"/>
              <w:bottom w:val="single" w:sz="6" w:space="0" w:color="000000"/>
              <w:right w:val="nil"/>
            </w:tcBorders>
            <w:vAlign w:val="center"/>
            <w:hideMark/>
          </w:tcPr>
          <w:p w14:paraId="533CEA2F" w14:textId="77777777" w:rsidR="008F6D50" w:rsidRDefault="008F6D50" w:rsidP="004D7856">
            <w:pPr>
              <w:spacing w:line="240" w:lineRule="auto"/>
              <w:rPr>
                <w:rFonts w:ascii="Arial Narrow" w:eastAsia="Times New Roman" w:hAnsi="Arial Narrow"/>
                <w:sz w:val="16"/>
                <w:szCs w:val="16"/>
              </w:rPr>
            </w:pPr>
            <w:r>
              <w:rPr>
                <w:rFonts w:ascii="Arial Narrow" w:eastAsia="Times New Roman" w:hAnsi="Arial Narrow"/>
                <w:b/>
                <w:bCs/>
                <w:sz w:val="16"/>
                <w:szCs w:val="16"/>
              </w:rPr>
              <w:t>GRADE Working Group grades of evidence</w:t>
            </w:r>
            <w:r>
              <w:rPr>
                <w:rFonts w:ascii="Arial Narrow" w:eastAsia="Times New Roman" w:hAnsi="Arial Narrow"/>
                <w:sz w:val="16"/>
                <w:szCs w:val="16"/>
              </w:rPr>
              <w:br/>
            </w:r>
            <w:r>
              <w:rPr>
                <w:rFonts w:ascii="Arial Narrow" w:eastAsia="Times New Roman" w:hAnsi="Arial Narrow"/>
                <w:b/>
                <w:bCs/>
                <w:sz w:val="16"/>
                <w:szCs w:val="16"/>
              </w:rPr>
              <w:t>High certainty:</w:t>
            </w:r>
            <w:r>
              <w:rPr>
                <w:rFonts w:ascii="Arial Narrow" w:eastAsia="Times New Roman" w:hAnsi="Arial Narrow"/>
                <w:sz w:val="16"/>
                <w:szCs w:val="16"/>
              </w:rPr>
              <w:t xml:space="preserve"> We are very confident that the true effect lies close to that of the estimate of the effect</w:t>
            </w:r>
            <w:r>
              <w:rPr>
                <w:rFonts w:ascii="Arial Narrow" w:eastAsia="Times New Roman" w:hAnsi="Arial Narrow"/>
                <w:sz w:val="16"/>
                <w:szCs w:val="16"/>
              </w:rPr>
              <w:br/>
            </w:r>
            <w:r>
              <w:rPr>
                <w:rFonts w:ascii="Arial Narrow" w:eastAsia="Times New Roman" w:hAnsi="Arial Narrow"/>
                <w:b/>
                <w:bCs/>
                <w:sz w:val="16"/>
                <w:szCs w:val="16"/>
              </w:rPr>
              <w:t>Moderate certainty:</w:t>
            </w:r>
            <w:r>
              <w:rPr>
                <w:rFonts w:ascii="Arial Narrow" w:eastAsia="Times New Roman" w:hAnsi="Arial Narrow"/>
                <w:sz w:val="16"/>
                <w:szCs w:val="16"/>
              </w:rPr>
              <w:t xml:space="preserve"> We are moderately confident in the effect estimate: The true effect is likely to be close to the estimate of the effect, but there is a possibility that it is substantially different</w:t>
            </w:r>
            <w:r>
              <w:rPr>
                <w:rFonts w:ascii="Arial Narrow" w:eastAsia="Times New Roman" w:hAnsi="Arial Narrow"/>
                <w:sz w:val="16"/>
                <w:szCs w:val="16"/>
              </w:rPr>
              <w:br/>
            </w:r>
            <w:r>
              <w:rPr>
                <w:rFonts w:ascii="Arial Narrow" w:eastAsia="Times New Roman" w:hAnsi="Arial Narrow"/>
                <w:b/>
                <w:bCs/>
                <w:sz w:val="16"/>
                <w:szCs w:val="16"/>
              </w:rPr>
              <w:t>Low certainty:</w:t>
            </w:r>
            <w:r>
              <w:rPr>
                <w:rFonts w:ascii="Arial Narrow" w:eastAsia="Times New Roman" w:hAnsi="Arial Narrow"/>
                <w:sz w:val="16"/>
                <w:szCs w:val="16"/>
              </w:rPr>
              <w:t xml:space="preserve"> Our confidence in the effect estimate is limited: The true effect may be substantially different from the estimate of the effect</w:t>
            </w:r>
            <w:r>
              <w:rPr>
                <w:rFonts w:ascii="Arial Narrow" w:eastAsia="Times New Roman" w:hAnsi="Arial Narrow"/>
                <w:sz w:val="16"/>
                <w:szCs w:val="16"/>
              </w:rPr>
              <w:br/>
            </w:r>
            <w:r>
              <w:rPr>
                <w:rFonts w:ascii="Arial Narrow" w:eastAsia="Times New Roman" w:hAnsi="Arial Narrow"/>
                <w:b/>
                <w:bCs/>
                <w:sz w:val="16"/>
                <w:szCs w:val="16"/>
              </w:rPr>
              <w:t>Very low certainty:</w:t>
            </w:r>
            <w:r>
              <w:rPr>
                <w:rFonts w:ascii="Arial Narrow" w:eastAsia="Times New Roman" w:hAnsi="Arial Narrow"/>
                <w:sz w:val="16"/>
                <w:szCs w:val="16"/>
              </w:rPr>
              <w:t xml:space="preserve"> We have very little confidence in the effect estimate: The true effect is likely to be substantially different from the estimate of effect </w:t>
            </w:r>
          </w:p>
        </w:tc>
      </w:tr>
    </w:tbl>
    <w:p w14:paraId="4E8CB40B" w14:textId="77777777" w:rsidR="008F6D50" w:rsidRDefault="008F6D50" w:rsidP="004D7856">
      <w:pPr>
        <w:spacing w:line="240" w:lineRule="auto"/>
        <w:rPr>
          <w:rFonts w:ascii="Arial Narrow" w:eastAsia="Times New Roman" w:hAnsi="Arial Narrow"/>
          <w:color w:val="000000"/>
          <w:sz w:val="16"/>
          <w:szCs w:val="16"/>
          <w:lang w:val="en"/>
        </w:rPr>
      </w:pPr>
      <w:r>
        <w:rPr>
          <w:rFonts w:ascii="Arial Narrow" w:eastAsia="Times New Roman" w:hAnsi="Arial Narrow"/>
          <w:color w:val="000000"/>
          <w:sz w:val="16"/>
          <w:szCs w:val="16"/>
          <w:lang w:val="en"/>
        </w:rPr>
        <w:t xml:space="preserve">a. Moderate heterogeneity in results </w:t>
      </w:r>
    </w:p>
    <w:p w14:paraId="06E3DB72" w14:textId="77777777" w:rsidR="008F6D50" w:rsidRDefault="008F6D50" w:rsidP="004D7856">
      <w:pPr>
        <w:spacing w:line="240" w:lineRule="auto"/>
        <w:rPr>
          <w:rFonts w:ascii="Arial Narrow" w:eastAsia="Times New Roman" w:hAnsi="Arial Narrow"/>
          <w:color w:val="000000"/>
          <w:sz w:val="16"/>
          <w:szCs w:val="16"/>
          <w:lang w:val="en"/>
        </w:rPr>
      </w:pPr>
      <w:r>
        <w:rPr>
          <w:rFonts w:ascii="Arial Narrow" w:eastAsia="Times New Roman" w:hAnsi="Arial Narrow"/>
          <w:color w:val="000000"/>
          <w:sz w:val="16"/>
          <w:szCs w:val="16"/>
          <w:lang w:val="en"/>
        </w:rPr>
        <w:t xml:space="preserve">b. Heterogeneity in populations and type, timing and duration of intervention </w:t>
      </w:r>
    </w:p>
    <w:p w14:paraId="6E6668E5" w14:textId="77777777" w:rsidR="008F6D50" w:rsidRDefault="008F6D50" w:rsidP="004D7856">
      <w:pPr>
        <w:spacing w:line="240" w:lineRule="auto"/>
        <w:rPr>
          <w:rFonts w:ascii="Arial Narrow" w:eastAsia="Times New Roman" w:hAnsi="Arial Narrow"/>
          <w:color w:val="000000"/>
          <w:sz w:val="16"/>
          <w:szCs w:val="16"/>
          <w:lang w:val="en"/>
        </w:rPr>
      </w:pPr>
      <w:r>
        <w:rPr>
          <w:rFonts w:ascii="Arial Narrow" w:eastAsia="Times New Roman" w:hAnsi="Arial Narrow"/>
          <w:color w:val="000000"/>
          <w:sz w:val="16"/>
          <w:szCs w:val="16"/>
          <w:lang w:val="en"/>
        </w:rPr>
        <w:t xml:space="preserve">c. Confidence interval crosses line of no effect </w:t>
      </w:r>
    </w:p>
    <w:p w14:paraId="1BDFFCA3" w14:textId="77777777" w:rsidR="008F6D50" w:rsidRDefault="008F6D50" w:rsidP="00D76EA6"/>
    <w:p w14:paraId="29EB53D9" w14:textId="11748073" w:rsidR="00677230" w:rsidRDefault="00677230" w:rsidP="004D7856">
      <w:pPr>
        <w:pStyle w:val="Heading3"/>
        <w:pageBreakBefore/>
      </w:pPr>
      <w:bookmarkStart w:id="106" w:name="_Toc40956505"/>
      <w:r>
        <w:t>Herbal preparations</w:t>
      </w:r>
      <w:bookmarkEnd w:id="106"/>
    </w:p>
    <w:p w14:paraId="58586A5B" w14:textId="77777777" w:rsidR="005B4719" w:rsidRDefault="005B4719" w:rsidP="005B4719">
      <w:pPr>
        <w:pStyle w:val="Heading4"/>
      </w:pPr>
      <w:r>
        <w:t>Background</w:t>
      </w:r>
    </w:p>
    <w:p w14:paraId="5AA3C456" w14:textId="03B7FFD3" w:rsidR="002F7C6A" w:rsidRDefault="002F7C6A" w:rsidP="002F7C6A">
      <w:r w:rsidRPr="002F7C6A">
        <w:t xml:space="preserve">A survey of pregnant women conducted in Sydney found that 4.4% were taking raspberry leaf, 1.5% spirulina, 1.5% evening primrose and 0.5% ‘other’, which comprised </w:t>
      </w:r>
      <w:r>
        <w:t>nettle leaf, St</w:t>
      </w:r>
      <w:r w:rsidRPr="002F7C6A">
        <w:t xml:space="preserve"> John</w:t>
      </w:r>
      <w:r>
        <w:t>’s wort</w:t>
      </w:r>
      <w:r w:rsidRPr="002F7C6A">
        <w:t xml:space="preserve">, </w:t>
      </w:r>
      <w:r>
        <w:t>fenugreek and ginseng</w:t>
      </w:r>
      <w:r w:rsidRPr="002F7C6A">
        <w:t>.</w:t>
      </w:r>
      <w:r w:rsidR="00E37D04">
        <w:fldChar w:fldCharType="begin">
          <w:fldData xml:space="preserve">PEVuZE5vdGU+PENpdGU+PEF1dGhvcj5TaGFuZDwvQXV0aG9yPjxZZWFyPjIwMTY8L1llYXI+PFJl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</w:fldData>
        </w:fldChar>
      </w:r>
      <w:r w:rsidR="002747EA">
        <w:instrText xml:space="preserve"> ADDIN EN.CITE </w:instrText>
      </w:r>
      <w:r w:rsidR="002747EA">
        <w:fldChar w:fldCharType="begin">
          <w:fldData xml:space="preserve">PEVuZE5vdGU+PENpdGU+PEF1dGhvcj5TaGFuZDwvQXV0aG9yPjxZZWFyPjIwMTY8L1llYXI+PFJl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</w:fldData>
        </w:fldChar>
      </w:r>
      <w:r w:rsidR="002747EA">
        <w:instrText xml:space="preserve"> ADDIN EN.CITE.DATA </w:instrText>
      </w:r>
      <w:r w:rsidR="002747EA">
        <w:fldChar w:fldCharType="end"/>
      </w:r>
      <w:r w:rsidR="00E37D04">
        <w:fldChar w:fldCharType="separate"/>
      </w:r>
      <w:r w:rsidR="002747EA" w:rsidRPr="002747EA">
        <w:rPr>
          <w:noProof/>
          <w:vertAlign w:val="superscript"/>
        </w:rPr>
        <w:t>115</w:t>
      </w:r>
      <w:r w:rsidR="00E37D04">
        <w:fldChar w:fldCharType="end"/>
      </w:r>
    </w:p>
    <w:p w14:paraId="77628EF8" w14:textId="72B10E19" w:rsidR="00EA100D" w:rsidRDefault="00EA100D" w:rsidP="00EA100D">
      <w:pPr>
        <w:rPr>
          <w:szCs w:val="18"/>
        </w:rPr>
      </w:pPr>
      <w:r>
        <w:t>An Australian cohort study (n=1</w:t>
      </w:r>
      <w:r w:rsidR="003939F2" w:rsidRPr="003939F2">
        <w:t xml:space="preserve">,835) </w:t>
      </w:r>
      <w:r>
        <w:t>found that 34.4%</w:t>
      </w:r>
      <w:r w:rsidR="003939F2" w:rsidRPr="003939F2">
        <w:t xml:space="preserve"> of the sample were </w:t>
      </w:r>
      <w:r>
        <w:t>using</w:t>
      </w:r>
      <w:r w:rsidR="003939F2" w:rsidRPr="003939F2">
        <w:t xml:space="preserve"> herbal </w:t>
      </w:r>
      <w:r w:rsidR="00EE29D6">
        <w:t>preparations</w:t>
      </w:r>
      <w:r w:rsidR="003939F2" w:rsidRPr="003939F2">
        <w:t xml:space="preserve"> during pregnancy, of which 77.9% were self-prescribing these products.</w:t>
      </w:r>
      <w:r w:rsidR="005653ED">
        <w:fldChar w:fldCharType="begin">
          <w:fldData xml:space="preserve">PEVuZE5vdGU+PENpdGU+PEF1dGhvcj5GcmF3bGV5PC9BdXRob3I+PFllYXI+MjAxNTwvWWVhcj48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</w:fldData>
        </w:fldChar>
      </w:r>
      <w:r w:rsidR="002747EA">
        <w:instrText xml:space="preserve"> ADDIN EN.CITE </w:instrText>
      </w:r>
      <w:r w:rsidR="002747EA">
        <w:fldChar w:fldCharType="begin">
          <w:fldData xml:space="preserve">PEVuZE5vdGU+PENpdGU+PEF1dGhvcj5GcmF3bGV5PC9BdXRob3I+PFllYXI+MjAxNTwvWWVhcj48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</w:fldData>
        </w:fldChar>
      </w:r>
      <w:r w:rsidR="002747EA">
        <w:instrText xml:space="preserve"> ADDIN EN.CITE.DATA </w:instrText>
      </w:r>
      <w:r w:rsidR="002747EA">
        <w:fldChar w:fldCharType="end"/>
      </w:r>
      <w:r w:rsidR="005653ED">
        <w:fldChar w:fldCharType="separate"/>
      </w:r>
      <w:r w:rsidR="002747EA" w:rsidRPr="002747EA">
        <w:rPr>
          <w:noProof/>
          <w:vertAlign w:val="superscript"/>
        </w:rPr>
        <w:t>253</w:t>
      </w:r>
      <w:r w:rsidR="005653ED">
        <w:fldChar w:fldCharType="end"/>
      </w:r>
      <w:r w:rsidR="003939F2" w:rsidRPr="003939F2">
        <w:t xml:space="preserve"> </w:t>
      </w:r>
      <w:r>
        <w:t xml:space="preserve">Women </w:t>
      </w:r>
      <w:r w:rsidR="003939F2" w:rsidRPr="003939F2">
        <w:t>were more likely to use herbal medicine if they had anxiety (</w:t>
      </w:r>
      <w:r w:rsidRPr="00173284">
        <w:rPr>
          <w:sz w:val="16"/>
          <w:szCs w:val="16"/>
        </w:rPr>
        <w:t>OR 1.30; 95%</w:t>
      </w:r>
      <w:r w:rsidR="003939F2" w:rsidRPr="00173284">
        <w:rPr>
          <w:sz w:val="16"/>
          <w:szCs w:val="16"/>
        </w:rPr>
        <w:t>CI, 1.02</w:t>
      </w:r>
      <w:r w:rsidRPr="00173284">
        <w:rPr>
          <w:sz w:val="16"/>
          <w:szCs w:val="16"/>
        </w:rPr>
        <w:t xml:space="preserve"> to </w:t>
      </w:r>
      <w:r w:rsidR="003939F2" w:rsidRPr="00173284">
        <w:rPr>
          <w:sz w:val="16"/>
          <w:szCs w:val="16"/>
        </w:rPr>
        <w:t>1.64;</w:t>
      </w:r>
      <w:r w:rsidRPr="00173284">
        <w:rPr>
          <w:sz w:val="16"/>
          <w:szCs w:val="16"/>
        </w:rPr>
        <w:t xml:space="preserve"> p=0.031</w:t>
      </w:r>
      <w:r>
        <w:t>), sleeping problems (</w:t>
      </w:r>
      <w:r w:rsidRPr="00173284">
        <w:rPr>
          <w:sz w:val="16"/>
          <w:szCs w:val="16"/>
        </w:rPr>
        <w:t>OR 1.55; 95%CI</w:t>
      </w:r>
      <w:r w:rsidR="003939F2" w:rsidRPr="00173284">
        <w:rPr>
          <w:sz w:val="16"/>
          <w:szCs w:val="16"/>
        </w:rPr>
        <w:t xml:space="preserve"> 1.15</w:t>
      </w:r>
      <w:r w:rsidRPr="00173284">
        <w:rPr>
          <w:sz w:val="16"/>
          <w:szCs w:val="16"/>
        </w:rPr>
        <w:t xml:space="preserve"> to 2.11; p=0.005</w:t>
      </w:r>
      <w:r>
        <w:t>) or fatigue (</w:t>
      </w:r>
      <w:r w:rsidRPr="00173284">
        <w:rPr>
          <w:sz w:val="16"/>
          <w:szCs w:val="16"/>
        </w:rPr>
        <w:t>OR 1.32; 95%CI</w:t>
      </w:r>
      <w:r w:rsidR="003939F2" w:rsidRPr="00173284">
        <w:rPr>
          <w:sz w:val="16"/>
          <w:szCs w:val="16"/>
        </w:rPr>
        <w:t xml:space="preserve"> 1.04</w:t>
      </w:r>
      <w:r w:rsidRPr="00173284">
        <w:rPr>
          <w:sz w:val="16"/>
          <w:szCs w:val="16"/>
        </w:rPr>
        <w:t xml:space="preserve"> to </w:t>
      </w:r>
      <w:r w:rsidR="003939F2" w:rsidRPr="00173284">
        <w:rPr>
          <w:sz w:val="16"/>
          <w:szCs w:val="16"/>
        </w:rPr>
        <w:t>1.68; p=</w:t>
      </w:r>
      <w:r w:rsidRPr="00173284">
        <w:rPr>
          <w:sz w:val="16"/>
          <w:szCs w:val="16"/>
        </w:rPr>
        <w:t>0</w:t>
      </w:r>
      <w:r w:rsidR="003939F2" w:rsidRPr="00173284">
        <w:rPr>
          <w:sz w:val="16"/>
          <w:szCs w:val="16"/>
        </w:rPr>
        <w:t>.025</w:t>
      </w:r>
      <w:r w:rsidR="003939F2" w:rsidRPr="003939F2">
        <w:t xml:space="preserve">), but less likely to use herbal medicine if they had </w:t>
      </w:r>
      <w:r>
        <w:t>nausea (</w:t>
      </w:r>
      <w:r w:rsidRPr="00173284">
        <w:rPr>
          <w:sz w:val="16"/>
          <w:szCs w:val="16"/>
        </w:rPr>
        <w:t xml:space="preserve">OR 0.71; 95%CI 0.56 to </w:t>
      </w:r>
      <w:r w:rsidR="003939F2" w:rsidRPr="00173284">
        <w:rPr>
          <w:sz w:val="16"/>
          <w:szCs w:val="16"/>
        </w:rPr>
        <w:t>0.91; p=</w:t>
      </w:r>
      <w:r w:rsidRPr="00173284">
        <w:rPr>
          <w:sz w:val="16"/>
          <w:szCs w:val="16"/>
        </w:rPr>
        <w:t>0</w:t>
      </w:r>
      <w:r w:rsidR="003939F2" w:rsidRPr="00173284">
        <w:rPr>
          <w:sz w:val="16"/>
          <w:szCs w:val="16"/>
        </w:rPr>
        <w:t>.007</w:t>
      </w:r>
      <w:r w:rsidR="003939F2" w:rsidRPr="003939F2">
        <w:t>). Women were more likely to self-prescribe herbal medicine if they s</w:t>
      </w:r>
      <w:r>
        <w:t>uffered from varicose veins (</w:t>
      </w:r>
      <w:r w:rsidRPr="00173284">
        <w:rPr>
          <w:sz w:val="16"/>
          <w:szCs w:val="16"/>
        </w:rPr>
        <w:t>OR 2.46; 95%CI</w:t>
      </w:r>
      <w:r w:rsidR="003939F2" w:rsidRPr="00173284">
        <w:rPr>
          <w:sz w:val="16"/>
          <w:szCs w:val="16"/>
        </w:rPr>
        <w:t xml:space="preserve"> 1.04</w:t>
      </w:r>
      <w:r w:rsidRPr="00173284">
        <w:rPr>
          <w:sz w:val="16"/>
          <w:szCs w:val="16"/>
        </w:rPr>
        <w:t xml:space="preserve"> to </w:t>
      </w:r>
      <w:r w:rsidR="003939F2" w:rsidRPr="00173284">
        <w:rPr>
          <w:sz w:val="16"/>
          <w:szCs w:val="16"/>
        </w:rPr>
        <w:t>5.84; p=</w:t>
      </w:r>
      <w:r w:rsidRPr="00173284">
        <w:rPr>
          <w:sz w:val="16"/>
          <w:szCs w:val="16"/>
        </w:rPr>
        <w:t>0</w:t>
      </w:r>
      <w:r w:rsidR="003939F2" w:rsidRPr="00173284">
        <w:rPr>
          <w:sz w:val="16"/>
          <w:szCs w:val="16"/>
        </w:rPr>
        <w:t>.041</w:t>
      </w:r>
      <w:r w:rsidR="003939F2" w:rsidRPr="003939F2">
        <w:t>) and less likely to self-prescribe herbal medicine if they suffered from pre</w:t>
      </w:r>
      <w:r>
        <w:t>-</w:t>
      </w:r>
      <w:r w:rsidR="003939F2" w:rsidRPr="003939F2">
        <w:t>ecl</w:t>
      </w:r>
      <w:r>
        <w:t>ampsia (</w:t>
      </w:r>
      <w:r w:rsidRPr="00173284">
        <w:rPr>
          <w:sz w:val="16"/>
          <w:szCs w:val="16"/>
        </w:rPr>
        <w:t>OR 0.23; 95%CI</w:t>
      </w:r>
      <w:r w:rsidR="003939F2" w:rsidRPr="00173284">
        <w:rPr>
          <w:sz w:val="16"/>
          <w:szCs w:val="16"/>
        </w:rPr>
        <w:t xml:space="preserve"> 0.81</w:t>
      </w:r>
      <w:r w:rsidRPr="00173284">
        <w:rPr>
          <w:sz w:val="16"/>
          <w:szCs w:val="16"/>
        </w:rPr>
        <w:t xml:space="preserve"> to </w:t>
      </w:r>
      <w:r w:rsidR="003939F2" w:rsidRPr="00173284">
        <w:rPr>
          <w:sz w:val="16"/>
          <w:szCs w:val="16"/>
        </w:rPr>
        <w:t>0.63; p=</w:t>
      </w:r>
      <w:r w:rsidRPr="00173284">
        <w:rPr>
          <w:sz w:val="16"/>
          <w:szCs w:val="16"/>
        </w:rPr>
        <w:t>0</w:t>
      </w:r>
      <w:r w:rsidR="003939F2" w:rsidRPr="00173284">
        <w:rPr>
          <w:sz w:val="16"/>
          <w:szCs w:val="16"/>
        </w:rPr>
        <w:t>.005</w:t>
      </w:r>
      <w:r w:rsidR="003939F2" w:rsidRPr="003939F2">
        <w:t xml:space="preserve">). Women who self-prescribed herbal medicine during pregnancy were also more likely to </w:t>
      </w:r>
      <w:r>
        <w:t>live in a rural environment (</w:t>
      </w:r>
      <w:r w:rsidRPr="00173284">
        <w:rPr>
          <w:sz w:val="16"/>
          <w:szCs w:val="16"/>
        </w:rPr>
        <w:t>OR 2.22; 95%CI</w:t>
      </w:r>
      <w:r w:rsidR="003939F2" w:rsidRPr="00173284">
        <w:rPr>
          <w:sz w:val="16"/>
          <w:szCs w:val="16"/>
        </w:rPr>
        <w:t xml:space="preserve"> 1.32</w:t>
      </w:r>
      <w:r w:rsidRPr="00173284">
        <w:rPr>
          <w:sz w:val="16"/>
          <w:szCs w:val="16"/>
        </w:rPr>
        <w:t xml:space="preserve"> to </w:t>
      </w:r>
      <w:r w:rsidR="003939F2" w:rsidRPr="00173284">
        <w:rPr>
          <w:sz w:val="16"/>
          <w:szCs w:val="16"/>
        </w:rPr>
        <w:t>3.73; p=</w:t>
      </w:r>
      <w:r w:rsidRPr="00173284">
        <w:rPr>
          <w:sz w:val="16"/>
          <w:szCs w:val="16"/>
        </w:rPr>
        <w:t>0</w:t>
      </w:r>
      <w:r w:rsidR="003939F2" w:rsidRPr="00173284">
        <w:rPr>
          <w:sz w:val="16"/>
          <w:szCs w:val="16"/>
        </w:rPr>
        <w:t>.003</w:t>
      </w:r>
      <w:r w:rsidR="003939F2" w:rsidRPr="003939F2">
        <w:t xml:space="preserve">). </w:t>
      </w:r>
      <w:r w:rsidRPr="00EA100D">
        <w:rPr>
          <w:szCs w:val="18"/>
        </w:rPr>
        <w:t>Women who use</w:t>
      </w:r>
      <w:r>
        <w:rPr>
          <w:szCs w:val="18"/>
        </w:rPr>
        <w:t>d</w:t>
      </w:r>
      <w:r w:rsidRPr="00EA100D">
        <w:rPr>
          <w:szCs w:val="18"/>
        </w:rPr>
        <w:t xml:space="preserve"> herbal </w:t>
      </w:r>
      <w:r w:rsidR="0065156B">
        <w:rPr>
          <w:szCs w:val="18"/>
        </w:rPr>
        <w:t>preparations</w:t>
      </w:r>
      <w:r w:rsidRPr="00EA100D">
        <w:rPr>
          <w:szCs w:val="18"/>
        </w:rPr>
        <w:t xml:space="preserve"> view</w:t>
      </w:r>
      <w:r>
        <w:rPr>
          <w:szCs w:val="18"/>
        </w:rPr>
        <w:t>ed</w:t>
      </w:r>
      <w:r w:rsidRPr="00EA100D">
        <w:rPr>
          <w:szCs w:val="18"/>
        </w:rPr>
        <w:t xml:space="preserve"> </w:t>
      </w:r>
      <w:r>
        <w:rPr>
          <w:szCs w:val="18"/>
        </w:rPr>
        <w:t>them</w:t>
      </w:r>
      <w:r w:rsidRPr="00EA100D">
        <w:rPr>
          <w:szCs w:val="18"/>
        </w:rPr>
        <w:t xml:space="preserve"> as a preventative measure, </w:t>
      </w:r>
      <w:r>
        <w:rPr>
          <w:szCs w:val="18"/>
        </w:rPr>
        <w:t>were</w:t>
      </w:r>
      <w:r w:rsidRPr="00EA100D">
        <w:rPr>
          <w:szCs w:val="18"/>
        </w:rPr>
        <w:t xml:space="preserve"> looking for something </w:t>
      </w:r>
      <w:r w:rsidR="005056D2">
        <w:rPr>
          <w:szCs w:val="18"/>
        </w:rPr>
        <w:t>h</w:t>
      </w:r>
      <w:r w:rsidR="005056D2" w:rsidRPr="00EA100D">
        <w:rPr>
          <w:szCs w:val="18"/>
        </w:rPr>
        <w:t>olistic</w:t>
      </w:r>
      <w:r w:rsidRPr="00EA100D">
        <w:rPr>
          <w:szCs w:val="18"/>
        </w:rPr>
        <w:t xml:space="preserve"> and </w:t>
      </w:r>
      <w:r>
        <w:rPr>
          <w:szCs w:val="18"/>
        </w:rPr>
        <w:t>were</w:t>
      </w:r>
      <w:r w:rsidRPr="00EA100D">
        <w:rPr>
          <w:szCs w:val="18"/>
        </w:rPr>
        <w:t xml:space="preserve"> concerned about evidence of clinical efficacy when considering the use of these products during pregnancy.</w:t>
      </w:r>
      <w:r w:rsidR="005653ED">
        <w:rPr>
          <w:szCs w:val="18"/>
        </w:rPr>
        <w:fldChar w:fldCharType="begin">
          <w:fldData xml:space="preserve">PEVuZE5vdGU+PENpdGU+PEF1dGhvcj5GcmF3bGV5PC9BdXRob3I+PFllYXI+MjAxNjwvWWVhcj48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</w:fldData>
        </w:fldChar>
      </w:r>
      <w:r w:rsidR="002747EA">
        <w:rPr>
          <w:szCs w:val="18"/>
        </w:rPr>
        <w:instrText xml:space="preserve"> ADDIN EN.CITE </w:instrText>
      </w:r>
      <w:r w:rsidR="002747EA">
        <w:rPr>
          <w:szCs w:val="18"/>
        </w:rPr>
        <w:fldChar w:fldCharType="begin">
          <w:fldData xml:space="preserve">PEVuZE5vdGU+PENpdGU+PEF1dGhvcj5GcmF3bGV5PC9BdXRob3I+PFllYXI+MjAxNjwvWWVhcj48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</w:fldData>
        </w:fldChar>
      </w:r>
      <w:r w:rsidR="002747EA">
        <w:rPr>
          <w:szCs w:val="18"/>
        </w:rPr>
        <w:instrText xml:space="preserve"> ADDIN EN.CITE.DATA </w:instrText>
      </w:r>
      <w:r w:rsidR="002747EA">
        <w:rPr>
          <w:szCs w:val="18"/>
        </w:rPr>
      </w:r>
      <w:r w:rsidR="002747EA">
        <w:rPr>
          <w:szCs w:val="18"/>
        </w:rPr>
        <w:fldChar w:fldCharType="end"/>
      </w:r>
      <w:r w:rsidR="005653ED">
        <w:rPr>
          <w:szCs w:val="18"/>
        </w:rPr>
      </w:r>
      <w:r w:rsidR="005653ED">
        <w:rPr>
          <w:szCs w:val="18"/>
        </w:rPr>
        <w:fldChar w:fldCharType="separate"/>
      </w:r>
      <w:r w:rsidR="002747EA" w:rsidRPr="002747EA">
        <w:rPr>
          <w:noProof/>
          <w:szCs w:val="18"/>
          <w:vertAlign w:val="superscript"/>
        </w:rPr>
        <w:t>254</w:t>
      </w:r>
      <w:r w:rsidR="005653ED">
        <w:rPr>
          <w:szCs w:val="18"/>
        </w:rPr>
        <w:fldChar w:fldCharType="end"/>
      </w:r>
      <w:r w:rsidRPr="00EA100D">
        <w:rPr>
          <w:szCs w:val="18"/>
        </w:rPr>
        <w:t> </w:t>
      </w:r>
    </w:p>
    <w:p w14:paraId="009F7F8D" w14:textId="47047188" w:rsidR="00423473" w:rsidRPr="00423473" w:rsidRDefault="00423473" w:rsidP="00423473">
      <w:r>
        <w:t>A systematic review of found</w:t>
      </w:r>
      <w:r w:rsidRPr="00423473">
        <w:t xml:space="preserve"> that women </w:t>
      </w:r>
      <w:r>
        <w:t>use</w:t>
      </w:r>
      <w:r w:rsidRPr="00423473">
        <w:t xml:space="preserve"> complementary and alternative medicine</w:t>
      </w:r>
      <w:r w:rsidR="009C57CE">
        <w:t xml:space="preserve"> (including herbal preparations)</w:t>
      </w:r>
      <w:r w:rsidRPr="00423473">
        <w:t xml:space="preserve"> in their</w:t>
      </w:r>
      <w:r>
        <w:t xml:space="preserve"> </w:t>
      </w:r>
      <w:r w:rsidRPr="00423473">
        <w:t>pregnancy as a means of supporting their sense of self-determination, to pursue a natural and safe childbirth,</w:t>
      </w:r>
      <w:r>
        <w:t xml:space="preserve"> </w:t>
      </w:r>
      <w:r w:rsidRPr="00423473">
        <w:t>and because they experience a close affiliation with the philosophical underpinnings of complementary and</w:t>
      </w:r>
      <w:r>
        <w:t xml:space="preserve"> </w:t>
      </w:r>
      <w:r w:rsidRPr="00423473">
        <w:t>alternative medicine as an alternative to the biomedical model.</w:t>
      </w:r>
      <w:r w:rsidR="00774750">
        <w:fldChar w:fldCharType="begin">
          <w:fldData xml:space="preserve">PEVuZE5vdGU+PENpdGU+PEF1dGhvcj5Cb3dtYW48L0F1dGhvcj48WWVhcj4yMDE4PC9ZZWFyPjxS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</w:fldData>
        </w:fldChar>
      </w:r>
      <w:r w:rsidR="002747EA">
        <w:instrText xml:space="preserve"> ADDIN EN.CITE </w:instrText>
      </w:r>
      <w:r w:rsidR="002747EA">
        <w:fldChar w:fldCharType="begin">
          <w:fldData xml:space="preserve">PEVuZE5vdGU+PENpdGU+PEF1dGhvcj5Cb3dtYW48L0F1dGhvcj48WWVhcj4yMDE4PC9ZZWFyPjxS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</w:fldData>
        </w:fldChar>
      </w:r>
      <w:r w:rsidR="002747EA">
        <w:instrText xml:space="preserve"> ADDIN EN.CITE.DATA </w:instrText>
      </w:r>
      <w:r w:rsidR="002747EA">
        <w:fldChar w:fldCharType="end"/>
      </w:r>
      <w:r w:rsidR="00774750">
        <w:fldChar w:fldCharType="separate"/>
      </w:r>
      <w:r w:rsidR="002747EA" w:rsidRPr="002747EA">
        <w:rPr>
          <w:noProof/>
          <w:vertAlign w:val="superscript"/>
        </w:rPr>
        <w:t>255</w:t>
      </w:r>
      <w:r w:rsidR="00774750">
        <w:fldChar w:fldCharType="end"/>
      </w:r>
    </w:p>
    <w:p w14:paraId="6C163623" w14:textId="5BFF5E42" w:rsidR="00CC12EC" w:rsidRPr="00CC12EC" w:rsidRDefault="00CC12EC" w:rsidP="00CC12EC">
      <w:r w:rsidRPr="00CC12EC">
        <w:t xml:space="preserve">A multinational, cross-sectional study </w:t>
      </w:r>
      <w:r w:rsidR="00503547">
        <w:t>(n=9,483),</w:t>
      </w:r>
      <w:r w:rsidR="005653ED">
        <w:fldChar w:fldCharType="begin">
          <w:fldData xml:space="preserve">PEVuZE5vdGU+PENpdGU+PEF1dGhvcj5LZW5uZWR5PC9BdXRob3I+PFllYXI+MjAxNjwvWWVhcj48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</w:fldData>
        </w:fldChar>
      </w:r>
      <w:r w:rsidR="002747EA">
        <w:instrText xml:space="preserve"> ADDIN EN.CITE </w:instrText>
      </w:r>
      <w:r w:rsidR="002747EA">
        <w:fldChar w:fldCharType="begin">
          <w:fldData xml:space="preserve">PEVuZE5vdGU+PENpdGU+PEF1dGhvcj5LZW5uZWR5PC9BdXRob3I+PFllYXI+MjAxNjwvWWVhcj48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</w:fldData>
        </w:fldChar>
      </w:r>
      <w:r w:rsidR="002747EA">
        <w:instrText xml:space="preserve"> ADDIN EN.CITE.DATA </w:instrText>
      </w:r>
      <w:r w:rsidR="002747EA">
        <w:fldChar w:fldCharType="end"/>
      </w:r>
      <w:r w:rsidR="005653ED">
        <w:fldChar w:fldCharType="separate"/>
      </w:r>
      <w:r w:rsidR="002747EA" w:rsidRPr="002747EA">
        <w:rPr>
          <w:noProof/>
          <w:vertAlign w:val="superscript"/>
        </w:rPr>
        <w:t>256</w:t>
      </w:r>
      <w:r w:rsidR="005653ED">
        <w:fldChar w:fldCharType="end"/>
      </w:r>
      <w:r w:rsidR="00503547">
        <w:t xml:space="preserve"> f</w:t>
      </w:r>
      <w:r w:rsidR="00D83DBB">
        <w:t>ound that 29.3</w:t>
      </w:r>
      <w:r w:rsidRPr="00CC12EC">
        <w:t xml:space="preserve">% of women reported the use of herbal </w:t>
      </w:r>
      <w:r w:rsidR="00D83DBB">
        <w:t>preparations</w:t>
      </w:r>
      <w:r w:rsidRPr="00CC12EC">
        <w:t xml:space="preserve"> in pregnancy</w:t>
      </w:r>
      <w:r w:rsidR="00D83DBB">
        <w:t xml:space="preserve">, of which 47.4% used herbal preparations </w:t>
      </w:r>
      <w:r w:rsidR="00D83DBB" w:rsidRPr="00CC12EC">
        <w:t>classified as safe for use in pregnancy</w:t>
      </w:r>
      <w:r w:rsidR="00D83DBB">
        <w:t xml:space="preserve">, 31.6% used herbal preparations </w:t>
      </w:r>
      <w:r w:rsidR="00D83DBB" w:rsidRPr="00CC12EC">
        <w:t>classified as requiring caution in pregnancy</w:t>
      </w:r>
      <w:r w:rsidR="00D83DBB">
        <w:t xml:space="preserve"> and 20.0% used </w:t>
      </w:r>
      <w:r w:rsidRPr="00CC12EC">
        <w:t xml:space="preserve">herbal </w:t>
      </w:r>
      <w:r w:rsidR="00503547">
        <w:t>preparations</w:t>
      </w:r>
      <w:r w:rsidRPr="00CC12EC">
        <w:t xml:space="preserve"> classified as contraindicated in pregnancy</w:t>
      </w:r>
      <w:r w:rsidR="00D83DBB">
        <w:t xml:space="preserve">. </w:t>
      </w:r>
    </w:p>
    <w:p w14:paraId="46F0F6D0" w14:textId="1F16CA5F" w:rsidR="003939F2" w:rsidRPr="003939F2" w:rsidRDefault="005B4719" w:rsidP="005B4719">
      <w:pPr>
        <w:pStyle w:val="Heading4"/>
      </w:pPr>
      <w:r>
        <w:t>Current review</w:t>
      </w:r>
    </w:p>
    <w:p w14:paraId="114F64CF" w14:textId="68B64EE0" w:rsidR="00B23C28" w:rsidRDefault="00B23C28" w:rsidP="002F7C6A">
      <w:r>
        <w:t>An Australian cohort study (</w:t>
      </w:r>
      <w:r w:rsidRPr="00294152">
        <w:rPr>
          <w:sz w:val="16"/>
          <w:szCs w:val="16"/>
        </w:rPr>
        <w:t>n=2,445</w:t>
      </w:r>
      <w:r>
        <w:t>)</w:t>
      </w:r>
      <w:r w:rsidR="00294152">
        <w:fldChar w:fldCharType="begin">
          <w:fldData xml:space="preserve">PEVuZE5vdGU+PENpdGU+PEF1dGhvcj5TdGVlbDwvQXV0aG9yPjxZZWFyPjIwMTQ8L1llYXI+PFJl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</w:fldData>
        </w:fldChar>
      </w:r>
      <w:r w:rsidR="002747EA">
        <w:instrText xml:space="preserve"> ADDIN EN.CITE </w:instrText>
      </w:r>
      <w:r w:rsidR="002747EA">
        <w:fldChar w:fldCharType="begin">
          <w:fldData xml:space="preserve">PEVuZE5vdGU+PENpdGU+PEF1dGhvcj5TdGVlbDwvQXV0aG9yPjxZZWFyPjIwMTQ8L1llYXI+PFJl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</w:fldData>
        </w:fldChar>
      </w:r>
      <w:r w:rsidR="002747EA">
        <w:instrText xml:space="preserve"> ADDIN EN.CITE.DATA </w:instrText>
      </w:r>
      <w:r w:rsidR="002747EA">
        <w:fldChar w:fldCharType="end"/>
      </w:r>
      <w:r w:rsidR="00294152">
        <w:fldChar w:fldCharType="separate"/>
      </w:r>
      <w:r w:rsidR="002747EA" w:rsidRPr="002747EA">
        <w:rPr>
          <w:noProof/>
          <w:vertAlign w:val="superscript"/>
        </w:rPr>
        <w:t>257</w:t>
      </w:r>
      <w:r w:rsidR="00294152">
        <w:fldChar w:fldCharType="end"/>
      </w:r>
      <w:r>
        <w:t xml:space="preserve"> found no clear difference between women who used herbal preparations during pregnancy and those who did not in risk of preterm birth (</w:t>
      </w:r>
      <w:r w:rsidRPr="00294152">
        <w:rPr>
          <w:sz w:val="16"/>
          <w:szCs w:val="16"/>
        </w:rPr>
        <w:t>OR 0.71; 95%CI 0.20 to 2.56</w:t>
      </w:r>
      <w:r>
        <w:t xml:space="preserve">), </w:t>
      </w:r>
      <w:r w:rsidR="00294152">
        <w:t>caesarean section after onset of labour (</w:t>
      </w:r>
      <w:r w:rsidR="00294152" w:rsidRPr="00294152">
        <w:rPr>
          <w:sz w:val="16"/>
          <w:szCs w:val="16"/>
        </w:rPr>
        <w:t>OR 0.55; 95%CI 0.10 to 3.10</w:t>
      </w:r>
      <w:r w:rsidR="00294152">
        <w:t>), induction of labour (</w:t>
      </w:r>
      <w:r w:rsidR="00294152" w:rsidRPr="00294152">
        <w:rPr>
          <w:sz w:val="16"/>
          <w:szCs w:val="16"/>
        </w:rPr>
        <w:t>OR 0.98; 95%CI 0.62 to 1.55</w:t>
      </w:r>
      <w:r w:rsidR="00294152">
        <w:t>) or low birthweight (</w:t>
      </w:r>
      <w:r w:rsidR="00294152" w:rsidRPr="00294152">
        <w:rPr>
          <w:sz w:val="16"/>
          <w:szCs w:val="16"/>
        </w:rPr>
        <w:t>OR 1.78; 95%CI 0.30 to 10.51</w:t>
      </w:r>
      <w:r w:rsidR="00294152">
        <w:t>) but a possible reduction in likelihood of caesarean section before onset of labour (</w:t>
      </w:r>
      <w:r w:rsidR="00294152" w:rsidRPr="00294152">
        <w:rPr>
          <w:sz w:val="16"/>
          <w:szCs w:val="16"/>
        </w:rPr>
        <w:t>OR 0.26; 95%CI 0.07 to 0.98</w:t>
      </w:r>
      <w:r w:rsidR="00294152">
        <w:t>).</w:t>
      </w:r>
    </w:p>
    <w:p w14:paraId="2B5F378E" w14:textId="68F568E3" w:rsidR="003939F2" w:rsidRDefault="00573743" w:rsidP="002F7C6A">
      <w:r>
        <w:t>Evidence on specific herbs identified through the review is as follows.</w:t>
      </w:r>
      <w:r w:rsidR="00A05DE6">
        <w:t xml:space="preserve"> </w:t>
      </w:r>
    </w:p>
    <w:p w14:paraId="7E424BFE" w14:textId="59FD6C77" w:rsidR="009E61F7" w:rsidRDefault="009E61F7" w:rsidP="009E61F7">
      <w:pPr>
        <w:pStyle w:val="bullet"/>
      </w:pPr>
      <w:r w:rsidRPr="003A5260">
        <w:rPr>
          <w:i/>
        </w:rPr>
        <w:t>Ginger</w:t>
      </w:r>
      <w:r>
        <w:t>: A systematic review found a reduction in nausea score with ginger compared with placebo (</w:t>
      </w:r>
      <w:r w:rsidRPr="00573743">
        <w:rPr>
          <w:sz w:val="16"/>
          <w:szCs w:val="16"/>
        </w:rPr>
        <w:t xml:space="preserve">MD -4.2; 95%CI -6.5 to -1.9; moderate </w:t>
      </w:r>
      <w:r w:rsidR="00FB2A6C">
        <w:rPr>
          <w:sz w:val="16"/>
          <w:szCs w:val="16"/>
        </w:rPr>
        <w:t>certainty</w:t>
      </w:r>
      <w:r>
        <w:t>)</w:t>
      </w:r>
      <w:r w:rsidR="00CF7F9D">
        <w:t xml:space="preserve"> and a low risk of adverse effects in a mixed treatment comparison (</w:t>
      </w:r>
      <w:r w:rsidR="00CF7F9D" w:rsidRPr="00CF7F9D">
        <w:rPr>
          <w:sz w:val="16"/>
          <w:szCs w:val="16"/>
        </w:rPr>
        <w:t>OR</w:t>
      </w:r>
      <w:r w:rsidR="00CF7F9D">
        <w:rPr>
          <w:sz w:val="16"/>
          <w:szCs w:val="16"/>
        </w:rPr>
        <w:t> </w:t>
      </w:r>
      <w:r w:rsidR="00CF7F9D" w:rsidRPr="00CF7F9D">
        <w:rPr>
          <w:sz w:val="16"/>
          <w:szCs w:val="16"/>
        </w:rPr>
        <w:t>0.4; 95%CI 0.1 to 0.9</w:t>
      </w:r>
      <w:r w:rsidR="00CF7F9D">
        <w:t>)</w:t>
      </w:r>
      <w:r>
        <w:t>.</w:t>
      </w:r>
      <w:r w:rsidR="00774750">
        <w:fldChar w:fldCharType="begin"/>
      </w:r>
      <w:r w:rsidR="002747EA">
        <w:instrText xml:space="preserve"> ADDIN EN.CITE &lt;EndNote&gt;&lt;Cite&gt;&lt;Author&gt;Sridharan&lt;/Author&gt;&lt;Year&gt;2018&lt;/Year&gt;&lt;RecNum&gt;1577&lt;/RecNum&gt;&lt;DisplayText&gt;&lt;style face="superscript" font="Trebuchet MS" size="9"&gt;141&lt;/style&gt;&lt;/DisplayText&gt;&lt;record&gt;&lt;rec-number&gt;1577&lt;/rec-number&gt;&lt;foreign-keys&gt;&lt;key app="EN" db-id="exvasrfx2dtraoesasxp2szsxa2df502592x" timestamp="1576536337"&gt;1577&lt;/key&gt;&lt;key app="ENWeb" db-id=""&gt;0&lt;/key&gt;&lt;/foreign-keys&gt;&lt;ref-type name="Journal Article"&gt;17&lt;/ref-type&gt;&lt;contributors&gt;&lt;authors&gt;&lt;author&gt;Sridharan, Kannan&lt;/author&gt;&lt;author&gt;Sivaramakrishnan, Gowri&lt;/author&gt;&lt;/authors&gt;&lt;/contributors&gt;&lt;titles&gt;&lt;title&gt;Interventions for treating nausea and vomiting in pregnancy: a network meta-analysis and trial sequential analysis of randomized clinical trials&lt;/title&gt;&lt;secondary-title&gt;Expert Review of Clinical Pharmacology&lt;/secondary-title&gt;&lt;/titles&gt;&lt;periodical&gt;&lt;full-title&gt;Expert Review of Clinical Pharmacology&lt;/full-title&gt;&lt;/periodical&gt;&lt;pages&gt;1143-1150&lt;/pages&gt;&lt;volume&gt;11&lt;/volume&gt;&lt;number&gt;11&lt;/number&gt;&lt;section&gt;1143&lt;/section&gt;&lt;dates&gt;&lt;year&gt;2018&lt;/year&gt;&lt;/dates&gt;&lt;isbn&gt;1751-2433&amp;#xD;1751-2441&lt;/isbn&gt;&lt;urls&gt;&lt;/urls&gt;&lt;electronic-resource-num&gt;10.1080/17512433.2018.1530108&lt;/electronic-resource-num&gt;&lt;/record&gt;&lt;/Cite&gt;&lt;/EndNote&gt;</w:instrText>
      </w:r>
      <w:r w:rsidR="00774750">
        <w:fldChar w:fldCharType="separate"/>
      </w:r>
      <w:r w:rsidR="002747EA" w:rsidRPr="002747EA">
        <w:rPr>
          <w:noProof/>
          <w:vertAlign w:val="superscript"/>
        </w:rPr>
        <w:t>141</w:t>
      </w:r>
      <w:r w:rsidR="00774750">
        <w:fldChar w:fldCharType="end"/>
      </w:r>
    </w:p>
    <w:p w14:paraId="1AE4DCB8" w14:textId="63C584E0" w:rsidR="009E61F7" w:rsidRDefault="009E61F7" w:rsidP="009E61F7">
      <w:pPr>
        <w:pStyle w:val="bullet"/>
      </w:pPr>
      <w:r w:rsidRPr="00573743">
        <w:rPr>
          <w:i/>
        </w:rPr>
        <w:t>Garlic</w:t>
      </w:r>
      <w:r>
        <w:t>: A systematic review found a probable reduction in gestational hypertension (</w:t>
      </w:r>
      <w:r w:rsidRPr="00573743">
        <w:rPr>
          <w:sz w:val="16"/>
          <w:szCs w:val="16"/>
        </w:rPr>
        <w:t>RR 0.50; 95%CI 0.25 to 1.00</w:t>
      </w:r>
      <w:r>
        <w:t>), no clear difference in risk of pre-eclampsia (</w:t>
      </w:r>
      <w:r w:rsidRPr="00573743">
        <w:rPr>
          <w:sz w:val="16"/>
          <w:szCs w:val="16"/>
        </w:rPr>
        <w:t>RR 0.78, 95% CI 0.31 to 1.93</w:t>
      </w:r>
      <w:r w:rsidR="00CF7F9D">
        <w:t>) or cae</w:t>
      </w:r>
      <w:r>
        <w:t>sarean section (</w:t>
      </w:r>
      <w:r w:rsidRPr="00573743">
        <w:rPr>
          <w:sz w:val="16"/>
          <w:szCs w:val="16"/>
        </w:rPr>
        <w:t>RR 1.35, 95% CI 0.93 to 1.95)</w:t>
      </w:r>
      <w:r>
        <w:t xml:space="preserve"> and an increase in likelihood of women experiencing odour (</w:t>
      </w:r>
      <w:r w:rsidRPr="00573743">
        <w:rPr>
          <w:sz w:val="16"/>
          <w:szCs w:val="16"/>
        </w:rPr>
        <w:t>RR 8.50, 95% CI 2.07 to 34.88</w:t>
      </w:r>
      <w:r>
        <w:t>).</w:t>
      </w:r>
      <w:r>
        <w:fldChar w:fldCharType="begin"/>
      </w:r>
      <w:r w:rsidR="002747EA">
        <w:instrText xml:space="preserve"> ADDIN EN.CITE &lt;EndNote&gt;&lt;Cite&gt;&lt;Author&gt;Meher&lt;/Author&gt;&lt;Year&gt;2006&lt;/Year&gt;&lt;RecNum&gt;1562&lt;/RecNum&gt;&lt;DisplayText&gt;&lt;style face="superscript" font="Trebuchet MS" size="9"&gt;258&lt;/style&gt;&lt;/DisplayText&gt;&lt;record&gt;&lt;rec-number&gt;1562&lt;/rec-number&gt;&lt;foreign-keys&gt;&lt;key app="EN" db-id="exvasrfx2dtraoesasxp2szsxa2df502592x" timestamp="1576536271"&gt;1562&lt;/key&gt;&lt;key app="ENWeb" db-id=""&gt;0&lt;/key&gt;&lt;/foreign-keys&gt;&lt;ref-type name="Journal Article"&gt;17&lt;/ref-type&gt;&lt;contributors&gt;&lt;authors&gt;&lt;author&gt;Meher, S.&lt;/author&gt;&lt;author&gt;Duley, L.&lt;/author&gt;&lt;/authors&gt;&lt;/contributors&gt;&lt;auth-address&gt;University of Liverpool, Division of Perinatal and Reproductive Medicine, First Floor, Liverpool Women&amp;apos;s NHS Foundation Trust, Crown Street, Liverpool, UK L8 7SS. s.meher@liv.ac.uk&lt;/auth-address&gt;&lt;titles&gt;&lt;title&gt;Garlic for preventing pre-eclampsia and its complications&lt;/title&gt;&lt;secondary-title&gt;Cochrane Database Syst Rev&lt;/secondary-title&gt;&lt;/titles&gt;&lt;periodical&gt;&lt;full-title&gt;Cochrane Database Syst Rev&lt;/full-title&gt;&lt;/periodical&gt;&lt;pages&gt;CD006065&lt;/pages&gt;&lt;number&gt;3&lt;/number&gt;&lt;edition&gt;2006/07/21&lt;/edition&gt;&lt;keywords&gt;&lt;keyword&gt;Female&lt;/keyword&gt;&lt;keyword&gt;*Garlic&lt;/keyword&gt;&lt;keyword&gt;Humans&lt;/keyword&gt;&lt;keyword&gt;Odorants&lt;/keyword&gt;&lt;keyword&gt;*Phytotherapy/adverse effects&lt;/keyword&gt;&lt;keyword&gt;Pre-Eclampsia/*prevention &amp;amp; control&lt;/keyword&gt;&lt;keyword&gt;Pregnancy&lt;/keyword&gt;&lt;keyword&gt;Randomized Controlled Trials as Topic&lt;/keyword&gt;&lt;/keywords&gt;&lt;dates&gt;&lt;year&gt;2006&lt;/year&gt;&lt;pub-dates&gt;&lt;date&gt;Jul 19&lt;/date&gt;&lt;/pub-dates&gt;&lt;/dates&gt;&lt;isbn&gt;1469-493X (Electronic)&amp;#xD;1361-6137 (Linking)&lt;/isbn&gt;&lt;accession-num&gt;16856110&lt;/accession-num&gt;&lt;urls&gt;&lt;related-urls&gt;&lt;url&gt;https://www.ncbi.nlm.nih.gov/pubmed/16856110&lt;/url&gt;&lt;/related-urls&gt;&lt;/urls&gt;&lt;custom2&gt;PMC6464897&lt;/custom2&gt;&lt;electronic-resource-num&gt;10.1002/14651858.CD006065&lt;/electronic-resource-num&gt;&lt;/record&gt;&lt;/Cite&gt;&lt;/EndNote&gt;</w:instrText>
      </w:r>
      <w:r>
        <w:fldChar w:fldCharType="separate"/>
      </w:r>
      <w:r w:rsidR="002747EA" w:rsidRPr="002747EA">
        <w:rPr>
          <w:noProof/>
          <w:vertAlign w:val="superscript"/>
        </w:rPr>
        <w:t>258</w:t>
      </w:r>
      <w:r>
        <w:fldChar w:fldCharType="end"/>
      </w:r>
      <w:r>
        <w:t xml:space="preserve"> A subsequent RCT found no clear difference in risk of gestational diabetes (</w:t>
      </w:r>
      <w:r w:rsidRPr="00573743">
        <w:rPr>
          <w:sz w:val="16"/>
          <w:szCs w:val="16"/>
        </w:rPr>
        <w:t>p=0.31</w:t>
      </w:r>
      <w:r>
        <w:t>), mild pre-eclampsia (</w:t>
      </w:r>
      <w:r w:rsidRPr="00573743">
        <w:rPr>
          <w:sz w:val="16"/>
          <w:szCs w:val="16"/>
        </w:rPr>
        <w:t>p=0.29</w:t>
      </w:r>
      <w:r>
        <w:t>), severe pre-eclampsia (</w:t>
      </w:r>
      <w:r w:rsidRPr="00573743">
        <w:rPr>
          <w:sz w:val="16"/>
          <w:szCs w:val="16"/>
        </w:rPr>
        <w:t>p=0.31)</w:t>
      </w:r>
      <w:r>
        <w:t xml:space="preserve"> or caesarean section (</w:t>
      </w:r>
      <w:r w:rsidRPr="00573743">
        <w:rPr>
          <w:sz w:val="16"/>
          <w:szCs w:val="16"/>
        </w:rPr>
        <w:t>p=0.57</w:t>
      </w:r>
      <w:r>
        <w:t>).</w:t>
      </w:r>
      <w:r>
        <w:fldChar w:fldCharType="begin">
          <w:fldData xml:space="preserve">PEVuZE5vdGU+PENpdGU+PEF1dGhvcj5BYWxhbWktSGFyYW5kaTwvQXV0aG9yPjxZZWFyPjIwMTU8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</w:fldData>
        </w:fldChar>
      </w:r>
      <w:r w:rsidR="002747EA">
        <w:instrText xml:space="preserve"> ADDIN EN.CITE </w:instrText>
      </w:r>
      <w:r w:rsidR="002747EA">
        <w:fldChar w:fldCharType="begin">
          <w:fldData xml:space="preserve">PEVuZE5vdGU+PENpdGU+PEF1dGhvcj5BYWxhbWktSGFyYW5kaTwvQXV0aG9yPjxZZWFyPjIwMTU8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</w:fldData>
        </w:fldChar>
      </w:r>
      <w:r w:rsidR="002747EA">
        <w:instrText xml:space="preserve"> ADDIN EN.CITE.DATA </w:instrText>
      </w:r>
      <w:r w:rsidR="002747EA">
        <w:fldChar w:fldCharType="end"/>
      </w:r>
      <w:r>
        <w:fldChar w:fldCharType="separate"/>
      </w:r>
      <w:r w:rsidR="002747EA" w:rsidRPr="002747EA">
        <w:rPr>
          <w:noProof/>
          <w:vertAlign w:val="superscript"/>
        </w:rPr>
        <w:t>259</w:t>
      </w:r>
      <w:r>
        <w:fldChar w:fldCharType="end"/>
      </w:r>
    </w:p>
    <w:p w14:paraId="2F4EB684" w14:textId="000D86B3" w:rsidR="009E61F7" w:rsidRDefault="009E61F7" w:rsidP="009E61F7">
      <w:pPr>
        <w:pStyle w:val="bullet"/>
      </w:pPr>
      <w:r w:rsidRPr="003A5260">
        <w:rPr>
          <w:i/>
        </w:rPr>
        <w:t>Chamomile</w:t>
      </w:r>
      <w:r>
        <w:t>: A systematic review found a reduction in nausea score with chamomile versus placebo (</w:t>
      </w:r>
      <w:r w:rsidRPr="00573743">
        <w:rPr>
          <w:sz w:val="16"/>
          <w:szCs w:val="16"/>
        </w:rPr>
        <w:t>MD -4.2; 95%CI -6.7 to -1.7; 1 RCT</w:t>
      </w:r>
      <w:r>
        <w:rPr>
          <w:sz w:val="16"/>
          <w:szCs w:val="16"/>
        </w:rPr>
        <w:t>;</w:t>
      </w:r>
      <w:r w:rsidRPr="00573743">
        <w:rPr>
          <w:sz w:val="16"/>
          <w:szCs w:val="16"/>
        </w:rPr>
        <w:t xml:space="preserve"> very low </w:t>
      </w:r>
      <w:r w:rsidR="00FB2A6C">
        <w:rPr>
          <w:sz w:val="16"/>
          <w:szCs w:val="16"/>
        </w:rPr>
        <w:t>certainty</w:t>
      </w:r>
      <w:r>
        <w:t>).</w:t>
      </w:r>
      <w:r w:rsidR="00774750">
        <w:fldChar w:fldCharType="begin"/>
      </w:r>
      <w:r w:rsidR="002747EA">
        <w:instrText xml:space="preserve"> ADDIN EN.CITE &lt;EndNote&gt;&lt;Cite&gt;&lt;Author&gt;Sridharan&lt;/Author&gt;&lt;Year&gt;2018&lt;/Year&gt;&lt;RecNum&gt;1577&lt;/RecNum&gt;&lt;DisplayText&gt;&lt;style face="superscript" font="Trebuchet MS" size="9"&gt;141&lt;/style&gt;&lt;/DisplayText&gt;&lt;record&gt;&lt;rec-number&gt;1577&lt;/rec-number&gt;&lt;foreign-keys&gt;&lt;key app="EN" db-id="exvasrfx2dtraoesasxp2szsxa2df502592x" timestamp="1576536337"&gt;1577&lt;/key&gt;&lt;key app="ENWeb" db-id=""&gt;0&lt;/key&gt;&lt;/foreign-keys&gt;&lt;ref-type name="Journal Article"&gt;17&lt;/ref-type&gt;&lt;contributors&gt;&lt;authors&gt;&lt;author&gt;Sridharan, Kannan&lt;/author&gt;&lt;author&gt;Sivaramakrishnan, Gowri&lt;/author&gt;&lt;/authors&gt;&lt;/contributors&gt;&lt;titles&gt;&lt;title&gt;Interventions for treating nausea and vomiting in pregnancy: a network meta-analysis and trial sequential analysis of randomized clinical trials&lt;/title&gt;&lt;secondary-title&gt;Expert Review of Clinical Pharmacology&lt;/secondary-title&gt;&lt;/titles&gt;&lt;periodical&gt;&lt;full-title&gt;Expert Review of Clinical Pharmacology&lt;/full-title&gt;&lt;/periodical&gt;&lt;pages&gt;1143-1150&lt;/pages&gt;&lt;volume&gt;11&lt;/volume&gt;&lt;number&gt;11&lt;/number&gt;&lt;section&gt;1143&lt;/section&gt;&lt;dates&gt;&lt;year&gt;2018&lt;/year&gt;&lt;/dates&gt;&lt;isbn&gt;1751-2433&amp;#xD;1751-2441&lt;/isbn&gt;&lt;urls&gt;&lt;/urls&gt;&lt;electronic-resource-num&gt;10.1080/17512433.2018.1530108&lt;/electronic-resource-num&gt;&lt;/record&gt;&lt;/Cite&gt;&lt;/EndNote&gt;</w:instrText>
      </w:r>
      <w:r w:rsidR="00774750">
        <w:fldChar w:fldCharType="separate"/>
      </w:r>
      <w:r w:rsidR="002747EA" w:rsidRPr="002747EA">
        <w:rPr>
          <w:noProof/>
          <w:vertAlign w:val="superscript"/>
        </w:rPr>
        <w:t>141</w:t>
      </w:r>
      <w:r w:rsidR="00774750">
        <w:fldChar w:fldCharType="end"/>
      </w:r>
    </w:p>
    <w:p w14:paraId="156680E1" w14:textId="253CAE5C" w:rsidR="009E61F7" w:rsidRDefault="009E61F7" w:rsidP="009E61F7">
      <w:pPr>
        <w:pStyle w:val="bullet"/>
      </w:pPr>
      <w:r w:rsidRPr="00573743">
        <w:rPr>
          <w:i/>
        </w:rPr>
        <w:t>Echinacea</w:t>
      </w:r>
      <w:r>
        <w:t xml:space="preserve">: A systematic review found no evidence on the efficacy and safety of </w:t>
      </w:r>
      <w:r w:rsidRPr="00A7391B">
        <w:t>echinacea in pregnancy</w:t>
      </w:r>
      <w:r w:rsidR="00962B92">
        <w:t>,</w:t>
      </w:r>
      <w:r>
        <w:fldChar w:fldCharType="begin"/>
      </w:r>
      <w:r w:rsidR="002747EA">
        <w:instrText xml:space="preserve"> ADDIN EN.CITE &lt;EndNote&gt;&lt;Cite&gt;&lt;Author&gt;Holst&lt;/Author&gt;&lt;Year&gt;2014&lt;/Year&gt;&lt;RecNum&gt;1559&lt;/RecNum&gt;&lt;DisplayText&gt;&lt;style face="superscript" font="Trebuchet MS" size="9"&gt;260&lt;/style&gt;&lt;/DisplayText&gt;&lt;record&gt;&lt;rec-number&gt;1559&lt;/rec-number&gt;&lt;foreign-keys&gt;&lt;key app="EN" db-id="exvasrfx2dtraoesasxp2szsxa2df502592x" timestamp="1576536260"&gt;1559&lt;/key&gt;&lt;key app="ENWeb" db-id=""&gt;0&lt;/key&gt;&lt;/foreign-keys&gt;&lt;ref-type name="Journal Article"&gt;17&lt;/ref-type&gt;&lt;contributors&gt;&lt;authors&gt;&lt;author&gt;Holst, L.&lt;/author&gt;&lt;author&gt;Havnen, G. C.&lt;/author&gt;&lt;author&gt;Nordeng, H.&lt;/author&gt;&lt;/authors&gt;&lt;/contributors&gt;&lt;auth-address&gt;Department of Global Public Health and Primary Care and Centre for Pharmacy, Faculty of Medicine and Dentistry, University of Bergen Bergen, Norway.&amp;#xD;Regional Medicines Information and Pharmacovigilance Centre (RELIS), Oslo University Hospital Oslo, Norway.&amp;#xD;Department of Pharmacy, Faculty of Mathematics and Natural Sciences, School of Pharmacy, University of Oslo Oslo, Norway.&lt;/auth-address&gt;&lt;titles&gt;&lt;title&gt;Echinacea and elderberry-should they be used against upper respiratory tract infections during pregnancy?&lt;/title&gt;&lt;secondary-title&gt;Front Pharmacol&lt;/secondary-title&gt;&lt;/titles&gt;&lt;periodical&gt;&lt;full-title&gt;Front Pharmacol&lt;/full-title&gt;&lt;/periodical&gt;&lt;pages&gt;31&lt;/pages&gt;&lt;volume&gt;5&lt;/volume&gt;&lt;edition&gt;2014/03/14&lt;/edition&gt;&lt;keywords&gt;&lt;keyword&gt;Cam&lt;/keyword&gt;&lt;keyword&gt;Echinacea&lt;/keyword&gt;&lt;keyword&gt;Elderberry&lt;/keyword&gt;&lt;keyword&gt;efficacy&lt;/keyword&gt;&lt;keyword&gt;pregnancy&lt;/keyword&gt;&lt;keyword&gt;respiratory infection&lt;/keyword&gt;&lt;keyword&gt;safety&lt;/keyword&gt;&lt;/keywords&gt;&lt;dates&gt;&lt;year&gt;2014&lt;/year&gt;&lt;/dates&gt;&lt;isbn&gt;1663-9812 (Print)&amp;#xD;1663-9812 (Linking)&lt;/isbn&gt;&lt;accession-num&gt;24624087&lt;/accession-num&gt;&lt;urls&gt;&lt;related-urls&gt;&lt;url&gt;https://www.ncbi.nlm.nih.gov/pubmed/24624087&lt;/url&gt;&lt;/related-urls&gt;&lt;/urls&gt;&lt;custom2&gt;PMC3941201&lt;/custom2&gt;&lt;electronic-resource-num&gt;10.3389/fphar.2014.00031&lt;/electronic-resource-num&gt;&lt;/record&gt;&lt;/Cite&gt;&lt;/EndNote&gt;</w:instrText>
      </w:r>
      <w:r>
        <w:fldChar w:fldCharType="separate"/>
      </w:r>
      <w:r w:rsidR="002747EA" w:rsidRPr="002747EA">
        <w:rPr>
          <w:noProof/>
          <w:vertAlign w:val="superscript"/>
        </w:rPr>
        <w:t>260</w:t>
      </w:r>
      <w:r>
        <w:fldChar w:fldCharType="end"/>
      </w:r>
      <w:r>
        <w:t xml:space="preserve"> while a cohort study (</w:t>
      </w:r>
      <w:r w:rsidRPr="00B26283">
        <w:rPr>
          <w:sz w:val="16"/>
          <w:szCs w:val="16"/>
        </w:rPr>
        <w:t>n=68,522</w:t>
      </w:r>
      <w:r>
        <w:t>) found no clear difference in risk of congenital anomalies (</w:t>
      </w:r>
      <w:r w:rsidRPr="00BF5469">
        <w:rPr>
          <w:sz w:val="16"/>
          <w:szCs w:val="16"/>
        </w:rPr>
        <w:t>aOR 1.1; 95%CI 0.6 to 2.1</w:t>
      </w:r>
      <w:r>
        <w:t>), preterm birth (</w:t>
      </w:r>
      <w:r w:rsidRPr="00BF5469">
        <w:rPr>
          <w:sz w:val="16"/>
          <w:szCs w:val="16"/>
        </w:rPr>
        <w:t>aOR 1.0; 95%CI 0.6 to 1.7</w:t>
      </w:r>
      <w:r>
        <w:t>), small for gestational age (</w:t>
      </w:r>
      <w:r w:rsidRPr="00BF5469">
        <w:rPr>
          <w:sz w:val="16"/>
          <w:szCs w:val="16"/>
        </w:rPr>
        <w:t>aOR 1.0; 95%CI 0.7 to 1.6</w:t>
      </w:r>
      <w:r>
        <w:t>) or low birth weight (</w:t>
      </w:r>
      <w:r w:rsidRPr="00BF5469">
        <w:rPr>
          <w:sz w:val="16"/>
          <w:szCs w:val="16"/>
        </w:rPr>
        <w:t>aOR 1.1; 95%CI 0.5 to 2.1</w:t>
      </w:r>
      <w:r>
        <w:t>).</w:t>
      </w:r>
      <w:r>
        <w:fldChar w:fldCharType="begin">
          <w:fldData xml:space="preserve">PEVuZE5vdGU+PENpdGU+PEF1dGhvcj5IZWl0bWFubjwvQXV0aG9yPjxZZWFyPjIwMTY8L1llYXI+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</w:fldData>
        </w:fldChar>
      </w:r>
      <w:r w:rsidR="002747EA">
        <w:instrText xml:space="preserve"> ADDIN EN.CITE </w:instrText>
      </w:r>
      <w:r w:rsidR="002747EA">
        <w:fldChar w:fldCharType="begin">
          <w:fldData xml:space="preserve">PEVuZE5vdGU+PENpdGU+PEF1dGhvcj5IZWl0bWFubjwvQXV0aG9yPjxZZWFyPjIwMTY8L1llYXI+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</w:fldData>
        </w:fldChar>
      </w:r>
      <w:r w:rsidR="002747EA">
        <w:instrText xml:space="preserve"> ADDIN EN.CITE.DATA </w:instrText>
      </w:r>
      <w:r w:rsidR="002747EA">
        <w:fldChar w:fldCharType="end"/>
      </w:r>
      <w:r>
        <w:fldChar w:fldCharType="separate"/>
      </w:r>
      <w:r w:rsidR="002747EA" w:rsidRPr="002747EA">
        <w:rPr>
          <w:noProof/>
          <w:vertAlign w:val="superscript"/>
        </w:rPr>
        <w:t>261</w:t>
      </w:r>
      <w:r>
        <w:fldChar w:fldCharType="end"/>
      </w:r>
    </w:p>
    <w:p w14:paraId="10990D73" w14:textId="452EF7CC" w:rsidR="00330F64" w:rsidRDefault="00330F64" w:rsidP="00BF5469">
      <w:pPr>
        <w:pStyle w:val="bullet"/>
      </w:pPr>
      <w:r w:rsidRPr="00573743">
        <w:rPr>
          <w:i/>
        </w:rPr>
        <w:t>Elderberry</w:t>
      </w:r>
      <w:r>
        <w:t>:</w:t>
      </w:r>
      <w:r w:rsidRPr="00330F64">
        <w:t xml:space="preserve"> </w:t>
      </w:r>
      <w:r>
        <w:t xml:space="preserve">A systematic review found no evidence on the efficacy and safety of </w:t>
      </w:r>
      <w:r w:rsidRPr="00A7391B">
        <w:t>elderberry in pregnancy</w:t>
      </w:r>
      <w:r>
        <w:t>.</w:t>
      </w:r>
      <w:r>
        <w:fldChar w:fldCharType="begin"/>
      </w:r>
      <w:r w:rsidR="002747EA">
        <w:instrText xml:space="preserve"> ADDIN EN.CITE &lt;EndNote&gt;&lt;Cite&gt;&lt;Author&gt;Holst&lt;/Author&gt;&lt;Year&gt;2014&lt;/Year&gt;&lt;RecNum&gt;1559&lt;/RecNum&gt;&lt;DisplayText&gt;&lt;style face="superscript" font="Trebuchet MS" size="9"&gt;260&lt;/style&gt;&lt;/DisplayText&gt;&lt;record&gt;&lt;rec-number&gt;1559&lt;/rec-number&gt;&lt;foreign-keys&gt;&lt;key app="EN" db-id="exvasrfx2dtraoesasxp2szsxa2df502592x" timestamp="1576536260"&gt;1559&lt;/key&gt;&lt;key app="ENWeb" db-id=""&gt;0&lt;/key&gt;&lt;/foreign-keys&gt;&lt;ref-type name="Journal Article"&gt;17&lt;/ref-type&gt;&lt;contributors&gt;&lt;authors&gt;&lt;author&gt;Holst, L.&lt;/author&gt;&lt;author&gt;Havnen, G. C.&lt;/author&gt;&lt;author&gt;Nordeng, H.&lt;/author&gt;&lt;/authors&gt;&lt;/contributors&gt;&lt;auth-address&gt;Department of Global Public Health and Primary Care and Centre for Pharmacy, Faculty of Medicine and Dentistry, University of Bergen Bergen, Norway.&amp;#xD;Regional Medicines Information and Pharmacovigilance Centre (RELIS), Oslo University Hospital Oslo, Norway.&amp;#xD;Department of Pharmacy, Faculty of Mathematics and Natural Sciences, School of Pharmacy, University of Oslo Oslo, Norway.&lt;/auth-address&gt;&lt;titles&gt;&lt;title&gt;Echinacea and elderberry-should they be used against upper respiratory tract infections during pregnancy?&lt;/title&gt;&lt;secondary-title&gt;Front Pharmacol&lt;/secondary-title&gt;&lt;/titles&gt;&lt;periodical&gt;&lt;full-title&gt;Front Pharmacol&lt;/full-title&gt;&lt;/periodical&gt;&lt;pages&gt;31&lt;/pages&gt;&lt;volume&gt;5&lt;/volume&gt;&lt;edition&gt;2014/03/14&lt;/edition&gt;&lt;keywords&gt;&lt;keyword&gt;Cam&lt;/keyword&gt;&lt;keyword&gt;Echinacea&lt;/keyword&gt;&lt;keyword&gt;Elderberry&lt;/keyword&gt;&lt;keyword&gt;efficacy&lt;/keyword&gt;&lt;keyword&gt;pregnancy&lt;/keyword&gt;&lt;keyword&gt;respiratory infection&lt;/keyword&gt;&lt;keyword&gt;safety&lt;/keyword&gt;&lt;/keywords&gt;&lt;dates&gt;&lt;year&gt;2014&lt;/year&gt;&lt;/dates&gt;&lt;isbn&gt;1663-9812 (Print)&amp;#xD;1663-9812 (Linking)&lt;/isbn&gt;&lt;accession-num&gt;24624087&lt;/accession-num&gt;&lt;urls&gt;&lt;related-urls&gt;&lt;url&gt;https://www.ncbi.nlm.nih.gov/pubmed/24624087&lt;/url&gt;&lt;/related-urls&gt;&lt;/urls&gt;&lt;custom2&gt;PMC3941201&lt;/custom2&gt;&lt;electronic-resource-num&gt;10.3389/fphar.2014.00031&lt;/electronic-resource-num&gt;&lt;/record&gt;&lt;/Cite&gt;&lt;/EndNote&gt;</w:instrText>
      </w:r>
      <w:r>
        <w:fldChar w:fldCharType="separate"/>
      </w:r>
      <w:r w:rsidR="002747EA" w:rsidRPr="002747EA">
        <w:rPr>
          <w:noProof/>
          <w:vertAlign w:val="superscript"/>
        </w:rPr>
        <w:t>260</w:t>
      </w:r>
      <w:r>
        <w:fldChar w:fldCharType="end"/>
      </w:r>
    </w:p>
    <w:p w14:paraId="2DAF218B" w14:textId="57B52640" w:rsidR="00934392" w:rsidRDefault="00CA77B5" w:rsidP="00BF5469">
      <w:pPr>
        <w:pStyle w:val="bullet"/>
      </w:pPr>
      <w:r w:rsidRPr="003A5260">
        <w:rPr>
          <w:i/>
        </w:rPr>
        <w:t>Lettuce seed</w:t>
      </w:r>
      <w:r>
        <w:t>: In an RCT, lettuce seed improved sleep in women with insomnia during pregnancy (</w:t>
      </w:r>
      <w:r w:rsidRPr="00573743">
        <w:rPr>
          <w:sz w:val="16"/>
          <w:szCs w:val="16"/>
        </w:rPr>
        <w:t>p=0.03</w:t>
      </w:r>
      <w:r>
        <w:t>).</w:t>
      </w:r>
      <w:r>
        <w:fldChar w:fldCharType="begin">
          <w:fldData xml:space="preserve">PEVuZE5vdGU+PENpdGU+PEF1dGhvcj5Qb3VyPC9BdXRob3I+PFllYXI+MjAxODwvWWVhcj48UmVj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</w:fldData>
        </w:fldChar>
      </w:r>
      <w:r w:rsidR="002747EA">
        <w:instrText xml:space="preserve"> ADDIN EN.CITE </w:instrText>
      </w:r>
      <w:r w:rsidR="002747EA">
        <w:fldChar w:fldCharType="begin">
          <w:fldData xml:space="preserve">PEVuZE5vdGU+PENpdGU+PEF1dGhvcj5Qb3VyPC9BdXRob3I+PFllYXI+MjAxODwvWWVhcj48UmVj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</w:fldData>
        </w:fldChar>
      </w:r>
      <w:r w:rsidR="002747EA">
        <w:instrText xml:space="preserve"> ADDIN EN.CITE.DATA </w:instrText>
      </w:r>
      <w:r w:rsidR="002747EA">
        <w:fldChar w:fldCharType="end"/>
      </w:r>
      <w:r>
        <w:fldChar w:fldCharType="separate"/>
      </w:r>
      <w:r w:rsidR="002747EA" w:rsidRPr="002747EA">
        <w:rPr>
          <w:noProof/>
          <w:vertAlign w:val="superscript"/>
        </w:rPr>
        <w:t>262</w:t>
      </w:r>
      <w:r>
        <w:fldChar w:fldCharType="end"/>
      </w:r>
    </w:p>
    <w:p w14:paraId="43FC77E2" w14:textId="56B531B9" w:rsidR="00677230" w:rsidRDefault="00B22903" w:rsidP="00B22903">
      <w:pPr>
        <w:pStyle w:val="Heading3"/>
      </w:pPr>
      <w:bookmarkStart w:id="107" w:name="_Toc40956506"/>
      <w:r>
        <w:t>Evidence statements</w:t>
      </w:r>
      <w:bookmarkEnd w:id="107"/>
    </w:p>
    <w:p w14:paraId="765A65FE" w14:textId="77777777" w:rsidR="00F10B5A" w:rsidRDefault="00F10B5A" w:rsidP="00B22903">
      <w:pPr>
        <w:pStyle w:val="Heading4"/>
      </w:pPr>
      <w:r>
        <w:t>Omega-3 fatty acids</w:t>
      </w:r>
    </w:p>
    <w:p w14:paraId="44FC7307" w14:textId="71C3E96E" w:rsidR="00D645E9" w:rsidRDefault="00F10B5A" w:rsidP="00B22903">
      <w:pPr>
        <w:keepNext/>
        <w:keepLines/>
      </w:pPr>
      <w:r>
        <w:t xml:space="preserve">There is high </w:t>
      </w:r>
      <w:r w:rsidR="00FB2A6C">
        <w:t>certainty</w:t>
      </w:r>
      <w:r>
        <w:t xml:space="preserve"> evidence that rates of preterm birth &lt;</w:t>
      </w:r>
      <w:r w:rsidRPr="00401D96">
        <w:t xml:space="preserve">37 </w:t>
      </w:r>
      <w:r>
        <w:t>weeks and early preterm birth &lt;</w:t>
      </w:r>
      <w:r w:rsidRPr="00401D96">
        <w:t xml:space="preserve">34 weeks </w:t>
      </w:r>
      <w:r>
        <w:t>are lower</w:t>
      </w:r>
      <w:r w:rsidRPr="00401D96">
        <w:t xml:space="preserve"> in women receiving omega-3 LCPUFA compared with no omega-3. </w:t>
      </w:r>
      <w:r>
        <w:t>There is moderate-</w:t>
      </w:r>
      <w:r w:rsidR="00FB2A6C">
        <w:t>certainty</w:t>
      </w:r>
      <w:r>
        <w:t xml:space="preserve"> evidence that prolonged pregnancy &gt;42 weeks is probably increased with omega-3 fatty acid supplementation. There is high </w:t>
      </w:r>
      <w:r w:rsidR="00FB2A6C">
        <w:t>certainty</w:t>
      </w:r>
      <w:r>
        <w:t xml:space="preserve"> evidence of a reduced risk of low birth weight and moderate </w:t>
      </w:r>
      <w:r w:rsidR="00FB2A6C">
        <w:t>certainty</w:t>
      </w:r>
      <w:r>
        <w:t xml:space="preserve"> evidence for a possible reduced </w:t>
      </w:r>
      <w:r w:rsidRPr="00401D96">
        <w:t>risk of perinatal death</w:t>
      </w:r>
      <w:r>
        <w:t>,</w:t>
      </w:r>
      <w:r w:rsidRPr="00401D96">
        <w:t xml:space="preserve"> neonatal care admission and </w:t>
      </w:r>
      <w:r>
        <w:t>a possible</w:t>
      </w:r>
      <w:r w:rsidRPr="00401D96">
        <w:t xml:space="preserve"> </w:t>
      </w:r>
      <w:r w:rsidR="00F770A5">
        <w:t>small increase in</w:t>
      </w:r>
      <w:r w:rsidRPr="00401D96">
        <w:t xml:space="preserve"> risk of </w:t>
      </w:r>
      <w:r w:rsidR="00F770A5">
        <w:t>large-for-gestational age</w:t>
      </w:r>
      <w:r w:rsidRPr="00401D96">
        <w:t xml:space="preserve"> babies with omega-3 LCPUFA.</w:t>
      </w:r>
    </w:p>
    <w:p w14:paraId="106B8081" w14:textId="7B132969" w:rsidR="00A00F48" w:rsidRDefault="00A00F48" w:rsidP="007D10A7">
      <w:pPr>
        <w:pStyle w:val="Heading4"/>
      </w:pPr>
      <w:r>
        <w:t>Probiotics</w:t>
      </w:r>
    </w:p>
    <w:p w14:paraId="072D9754" w14:textId="4F77F08F" w:rsidR="00A00F48" w:rsidRDefault="00A00F48" w:rsidP="00D645E9">
      <w:r>
        <w:t xml:space="preserve">There is low </w:t>
      </w:r>
      <w:r w:rsidR="00FB2A6C">
        <w:t>certainty</w:t>
      </w:r>
      <w:r>
        <w:t xml:space="preserve"> evidence that supplementation with probiotics may be associated with a possible reduction in caesarean section and very low </w:t>
      </w:r>
      <w:r w:rsidR="00FB2A6C">
        <w:t>certainty</w:t>
      </w:r>
      <w:r>
        <w:t xml:space="preserve"> evidence of </w:t>
      </w:r>
      <w:r w:rsidR="00407E96">
        <w:t xml:space="preserve">a reduction in Group B streptococcus colonisation and </w:t>
      </w:r>
      <w:r>
        <w:t xml:space="preserve">a possible reduction in risk of gestational diabetes. There is very low or low </w:t>
      </w:r>
      <w:r w:rsidR="00FB2A6C">
        <w:t>certainty</w:t>
      </w:r>
      <w:r>
        <w:t xml:space="preserve"> evidence that probiotic supplementation has no effect on gestational hypertension, pre-eclampsia, bacterial vaginosis, perinatal death, preterm birth, small for gestational age, large for gestational age or macrosomia.</w:t>
      </w:r>
    </w:p>
    <w:p w14:paraId="7F0077D9" w14:textId="1182EDFE" w:rsidR="007D10A7" w:rsidRDefault="007D10A7" w:rsidP="003A5260">
      <w:pPr>
        <w:pStyle w:val="Heading4"/>
      </w:pPr>
      <w:r>
        <w:t>Herbal preparations</w:t>
      </w:r>
    </w:p>
    <w:p w14:paraId="58EE60F7" w14:textId="77777777" w:rsidR="00CF7F9D" w:rsidRDefault="003A5260" w:rsidP="00D645E9">
      <w:r>
        <w:t xml:space="preserve">The evidence on the efficacy and safety of herbal preparations during pregnancy is limited. </w:t>
      </w:r>
    </w:p>
    <w:p w14:paraId="54145054" w14:textId="734B7385" w:rsidR="00CF7F9D" w:rsidRDefault="00CF7F9D" w:rsidP="00D645E9">
      <w:r>
        <w:t xml:space="preserve">There is moderate </w:t>
      </w:r>
      <w:r w:rsidR="00FB2A6C">
        <w:t>certainty</w:t>
      </w:r>
      <w:r>
        <w:t xml:space="preserve"> evidence that ginger reduces nausea, with a low risk of adverse effects. There is very low </w:t>
      </w:r>
      <w:r w:rsidR="00FB2A6C">
        <w:t>certainty</w:t>
      </w:r>
      <w:r>
        <w:t xml:space="preserve"> evidence that chamomile is also effective in reducing nausea.</w:t>
      </w:r>
    </w:p>
    <w:p w14:paraId="76E5190A" w14:textId="26B7BBD4" w:rsidR="00CF7F9D" w:rsidRDefault="00CF7F9D" w:rsidP="00D645E9">
      <w:r>
        <w:t xml:space="preserve">There is evidence from a systematic review that garlic may reduce gestational hypertension </w:t>
      </w:r>
      <w:r w:rsidR="00DB7BC1">
        <w:t>but does not have an effect on pre-eclampsia or caesarean section, with a high likelihood of experiencing odour.</w:t>
      </w:r>
    </w:p>
    <w:p w14:paraId="3BFDCEF8" w14:textId="75D0A503" w:rsidR="003A5260" w:rsidRPr="00D645E9" w:rsidRDefault="00962B92" w:rsidP="00D645E9">
      <w:r>
        <w:t>There is insufficient evidence on the ef</w:t>
      </w:r>
      <w:r w:rsidR="00EB2A18">
        <w:t>ficacy and safety of e</w:t>
      </w:r>
      <w:r>
        <w:t>chinacea and elderberry during pregnancy.</w:t>
      </w:r>
    </w:p>
    <w:p w14:paraId="1626956C" w14:textId="77777777" w:rsidR="0073200D" w:rsidRDefault="0073200D" w:rsidP="0073200D">
      <w:pPr>
        <w:pStyle w:val="Heading3"/>
        <w:sectPr w:rsidR="0073200D" w:rsidSect="008A6B17">
          <w:pgSz w:w="11901" w:h="16817"/>
          <w:pgMar w:top="1134" w:right="1418" w:bottom="1134" w:left="1418" w:header="709" w:footer="709" w:gutter="0"/>
          <w:cols w:space="708"/>
          <w:docGrid w:linePitch="360"/>
        </w:sectPr>
      </w:pPr>
    </w:p>
    <w:p w14:paraId="5C42B6DC" w14:textId="434055C1" w:rsidR="0073200D" w:rsidRDefault="0073200D" w:rsidP="0073200D">
      <w:pPr>
        <w:pStyle w:val="Heading3"/>
      </w:pPr>
      <w:bookmarkStart w:id="108" w:name="_Toc40956507"/>
      <w:r>
        <w:t>Evidence tables</w:t>
      </w:r>
      <w:bookmarkEnd w:id="108"/>
    </w:p>
    <w:p w14:paraId="2164BD3A" w14:textId="08EE1B10" w:rsidR="00400BBE" w:rsidRDefault="009C163D" w:rsidP="00BD61CC">
      <w:pPr>
        <w:pStyle w:val="TableName"/>
        <w:ind w:left="1134" w:hanging="1134"/>
      </w:pPr>
      <w:bookmarkStart w:id="109" w:name="_Toc40956637"/>
      <w:r>
        <w:t xml:space="preserve">Q4 </w:t>
      </w:r>
      <w:r w:rsidR="009F4D18">
        <w:t>Use</w:t>
      </w:r>
      <w:r w:rsidR="00400BBE">
        <w:t xml:space="preserve"> of herbal preparations during pregnancy</w:t>
      </w:r>
      <w:bookmarkEnd w:id="109"/>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59: Q4 Use of herbal preparations during pregnancy"/>
      </w:tblPr>
      <w:tblGrid>
        <w:gridCol w:w="1564"/>
        <w:gridCol w:w="1417"/>
        <w:gridCol w:w="4532"/>
        <w:gridCol w:w="4536"/>
        <w:gridCol w:w="1843"/>
      </w:tblGrid>
      <w:tr w:rsidR="00400BBE" w:rsidRPr="00F350A6" w14:paraId="041859ED" w14:textId="77777777" w:rsidTr="002435C4">
        <w:trPr>
          <w:cantSplit/>
          <w:trHeight w:val="390"/>
          <w:tblHeader/>
        </w:trPr>
        <w:tc>
          <w:tcPr>
            <w:tcW w:w="1564" w:type="dxa"/>
          </w:tcPr>
          <w:p w14:paraId="729FC816" w14:textId="77777777" w:rsidR="00400BBE" w:rsidRPr="00F350A6" w:rsidRDefault="00400BBE" w:rsidP="00EE5BD4">
            <w:pPr>
              <w:keepNext/>
              <w:rPr>
                <w:b/>
              </w:rPr>
            </w:pPr>
            <w:r>
              <w:rPr>
                <w:b/>
              </w:rPr>
              <w:t>Study ref</w:t>
            </w:r>
          </w:p>
        </w:tc>
        <w:tc>
          <w:tcPr>
            <w:tcW w:w="1417" w:type="dxa"/>
          </w:tcPr>
          <w:p w14:paraId="76CBF46B" w14:textId="77777777" w:rsidR="00400BBE" w:rsidRPr="00F350A6" w:rsidRDefault="00400BBE" w:rsidP="00EE5BD4">
            <w:pPr>
              <w:keepNext/>
              <w:rPr>
                <w:b/>
              </w:rPr>
            </w:pPr>
            <w:r>
              <w:rPr>
                <w:b/>
              </w:rPr>
              <w:t>N</w:t>
            </w:r>
          </w:p>
        </w:tc>
        <w:tc>
          <w:tcPr>
            <w:tcW w:w="4532" w:type="dxa"/>
          </w:tcPr>
          <w:p w14:paraId="096C939A" w14:textId="77777777" w:rsidR="00400BBE" w:rsidRPr="00F350A6" w:rsidRDefault="00400BBE" w:rsidP="00EE5BD4">
            <w:pPr>
              <w:keepNext/>
              <w:rPr>
                <w:b/>
              </w:rPr>
            </w:pPr>
            <w:r>
              <w:rPr>
                <w:b/>
              </w:rPr>
              <w:t>Aim/methods</w:t>
            </w:r>
          </w:p>
        </w:tc>
        <w:tc>
          <w:tcPr>
            <w:tcW w:w="4536" w:type="dxa"/>
          </w:tcPr>
          <w:p w14:paraId="25672F9F" w14:textId="77777777" w:rsidR="00400BBE" w:rsidRPr="00F350A6" w:rsidRDefault="00400BBE" w:rsidP="00EE5BD4">
            <w:pPr>
              <w:keepNext/>
              <w:rPr>
                <w:b/>
              </w:rPr>
            </w:pPr>
            <w:r>
              <w:rPr>
                <w:b/>
              </w:rPr>
              <w:t>Results</w:t>
            </w:r>
          </w:p>
        </w:tc>
        <w:tc>
          <w:tcPr>
            <w:tcW w:w="1843" w:type="dxa"/>
          </w:tcPr>
          <w:p w14:paraId="029AB4D7" w14:textId="77777777" w:rsidR="00400BBE" w:rsidRPr="00F350A6" w:rsidRDefault="00400BBE" w:rsidP="00EE5BD4">
            <w:pPr>
              <w:keepNext/>
              <w:rPr>
                <w:b/>
              </w:rPr>
            </w:pPr>
            <w:r>
              <w:rPr>
                <w:b/>
              </w:rPr>
              <w:t>Comments</w:t>
            </w:r>
          </w:p>
        </w:tc>
      </w:tr>
      <w:tr w:rsidR="00FF1179" w:rsidRPr="00141F7B" w14:paraId="1C7A5587" w14:textId="77777777" w:rsidTr="009F4D18">
        <w:trPr>
          <w:cantSplit/>
          <w:trHeight w:val="390"/>
        </w:trPr>
        <w:tc>
          <w:tcPr>
            <w:tcW w:w="1564" w:type="dxa"/>
          </w:tcPr>
          <w:p w14:paraId="21C0BF53" w14:textId="64215323" w:rsidR="00FF1179" w:rsidRDefault="00FF1179" w:rsidP="003E2D58">
            <w:r>
              <w:t>Aalami-Harandi et al 2015</w:t>
            </w:r>
            <w:r>
              <w:fldChar w:fldCharType="begin">
                <w:fldData xml:space="preserve">PEVuZE5vdGU+PENpdGU+PEF1dGhvcj5BYWxhbWktSGFyYW5kaTwvQXV0aG9yPjxZZWFyPjIwMTU8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</w:fldData>
              </w:fldChar>
            </w:r>
            <w:r w:rsidR="002747EA">
              <w:instrText xml:space="preserve"> ADDIN EN.CITE </w:instrText>
            </w:r>
            <w:r w:rsidR="002747EA">
              <w:fldChar w:fldCharType="begin">
                <w:fldData xml:space="preserve">PEVuZE5vdGU+PENpdGU+PEF1dGhvcj5BYWxhbWktSGFyYW5kaTwvQXV0aG9yPjxZZWFyPjIwMTU8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</w:fldData>
              </w:fldChar>
            </w:r>
            <w:r w:rsidR="002747EA">
              <w:instrText xml:space="preserve"> ADDIN EN.CITE.DATA </w:instrText>
            </w:r>
            <w:r w:rsidR="002747EA">
              <w:fldChar w:fldCharType="end"/>
            </w:r>
            <w:r>
              <w:fldChar w:fldCharType="separate"/>
            </w:r>
            <w:r w:rsidR="002747EA" w:rsidRPr="002747EA">
              <w:rPr>
                <w:noProof/>
                <w:vertAlign w:val="superscript"/>
              </w:rPr>
              <w:t>259</w:t>
            </w:r>
            <w:r>
              <w:fldChar w:fldCharType="end"/>
            </w:r>
          </w:p>
          <w:p w14:paraId="7A78905E" w14:textId="77777777" w:rsidR="00FF1179" w:rsidRDefault="00FF1179" w:rsidP="003E2D58">
            <w:r>
              <w:t>Iran</w:t>
            </w:r>
          </w:p>
          <w:p w14:paraId="7E474F58" w14:textId="77777777" w:rsidR="00FF1179" w:rsidRPr="00141F7B" w:rsidRDefault="00FF1179" w:rsidP="003E2D58">
            <w:r>
              <w:t>RCT</w:t>
            </w:r>
          </w:p>
        </w:tc>
        <w:tc>
          <w:tcPr>
            <w:tcW w:w="1417" w:type="dxa"/>
          </w:tcPr>
          <w:p w14:paraId="10BBE413" w14:textId="77777777" w:rsidR="00FF1179" w:rsidRDefault="00FF1179" w:rsidP="003E2D58">
            <w:r>
              <w:t>Intervention 22</w:t>
            </w:r>
          </w:p>
          <w:p w14:paraId="13295F2F" w14:textId="77777777" w:rsidR="00FF1179" w:rsidRPr="00141F7B" w:rsidRDefault="00FF1179" w:rsidP="003E2D58">
            <w:r>
              <w:t>Control 22</w:t>
            </w:r>
          </w:p>
        </w:tc>
        <w:tc>
          <w:tcPr>
            <w:tcW w:w="4532" w:type="dxa"/>
          </w:tcPr>
          <w:p w14:paraId="35353CFB" w14:textId="77777777" w:rsidR="00FF1179" w:rsidRDefault="00FF1179" w:rsidP="003E2D58">
            <w:r w:rsidRPr="00A96512">
              <w:rPr>
                <w:b/>
              </w:rPr>
              <w:t>Aim</w:t>
            </w:r>
            <w:r>
              <w:t>: T</w:t>
            </w:r>
            <w:r w:rsidRPr="00141F7B">
              <w:t>o determine the favo</w:t>
            </w:r>
            <w:r>
              <w:t>u</w:t>
            </w:r>
            <w:r w:rsidRPr="00141F7B">
              <w:t xml:space="preserve">rable effects of garlic on metabolic status and pregnancy outcomes among pregnant women at risk for pre-eclampsia. </w:t>
            </w:r>
          </w:p>
          <w:p w14:paraId="567137C8" w14:textId="77777777" w:rsidR="00FF1179" w:rsidRPr="00141F7B" w:rsidRDefault="00FF1179" w:rsidP="003E2D58">
            <w:r w:rsidRPr="00A96512">
              <w:rPr>
                <w:b/>
              </w:rPr>
              <w:t>Methods</w:t>
            </w:r>
            <w:r w:rsidRPr="00141F7B">
              <w:t xml:space="preserve">: Participants were randomly assigned </w:t>
            </w:r>
            <w:r>
              <w:t xml:space="preserve">at 27 weeks gestation </w:t>
            </w:r>
            <w:r w:rsidRPr="00141F7B">
              <w:t>to receive either one garlic tablet (equal to 400 mg garlic and 1 mg allicin) (n</w:t>
            </w:r>
            <w:r>
              <w:t>=</w:t>
            </w:r>
            <w:r w:rsidRPr="00141F7B">
              <w:t>22) or placebo (n</w:t>
            </w:r>
            <w:r>
              <w:t>=</w:t>
            </w:r>
            <w:r w:rsidRPr="00141F7B">
              <w:t xml:space="preserve">22) once daily for 9 weeks. Fasting blood samples were taken at baseline and after 9 weeks' intervention to measure metabolic profiles and biomarkers of oxidative stress. </w:t>
            </w:r>
            <w:r w:rsidRPr="00D52409">
              <w:t xml:space="preserve">Results were narratively synthesised; planned meta-analysis was not possible due to heterogeneity and incomplete reporting. A simple economic evaluation considered the implied values of treatments. </w:t>
            </w:r>
          </w:p>
        </w:tc>
        <w:tc>
          <w:tcPr>
            <w:tcW w:w="4536" w:type="dxa"/>
          </w:tcPr>
          <w:p w14:paraId="5075E240" w14:textId="77777777" w:rsidR="00FF1179" w:rsidRDefault="00FF1179" w:rsidP="003E2D58">
            <w:r>
              <w:t>Garlic vs control:</w:t>
            </w:r>
          </w:p>
          <w:p w14:paraId="55758EFC" w14:textId="77777777" w:rsidR="00FF1179" w:rsidRDefault="00FF1179" w:rsidP="003E2D58">
            <w:pPr>
              <w:pStyle w:val="bullet"/>
            </w:pPr>
            <w:r>
              <w:t>Caesarean section: 11/25 (44.0%) vs 13/25 (52.0%); p=0.57</w:t>
            </w:r>
          </w:p>
          <w:p w14:paraId="19FB3C4E" w14:textId="77777777" w:rsidR="00FF1179" w:rsidRDefault="00FF1179" w:rsidP="003E2D58">
            <w:pPr>
              <w:pStyle w:val="bullet"/>
            </w:pPr>
            <w:r>
              <w:t>Gestational diabetes: 0/25 vs 1/25 (4.0%); p=0.31</w:t>
            </w:r>
          </w:p>
          <w:p w14:paraId="56453F3F" w14:textId="77777777" w:rsidR="00FF1179" w:rsidRDefault="00FF1179" w:rsidP="003E2D58">
            <w:pPr>
              <w:pStyle w:val="bullet"/>
            </w:pPr>
            <w:r>
              <w:t>Severe pre-eclampsia: 0/25 vs 1/25 (4.0%); p=0.31</w:t>
            </w:r>
          </w:p>
          <w:p w14:paraId="39983598" w14:textId="77777777" w:rsidR="00FF1179" w:rsidRDefault="00FF1179" w:rsidP="003E2D58">
            <w:pPr>
              <w:pStyle w:val="bullet"/>
            </w:pPr>
            <w:r>
              <w:t>Mild pre-eclampsia: 1/25 (4.0%) vs 3/25 (12.0%); p=0.29</w:t>
            </w:r>
          </w:p>
          <w:p w14:paraId="1F4CDCAA" w14:textId="77777777" w:rsidR="00FF1179" w:rsidRPr="00141F7B" w:rsidRDefault="00FF1179" w:rsidP="003E2D58">
            <w:r>
              <w:t>No adverse effects were reported.</w:t>
            </w:r>
          </w:p>
        </w:tc>
        <w:tc>
          <w:tcPr>
            <w:tcW w:w="1843" w:type="dxa"/>
          </w:tcPr>
          <w:p w14:paraId="62BA346E" w14:textId="77777777" w:rsidR="00FF1179" w:rsidRPr="00141F7B" w:rsidRDefault="00FF1179" w:rsidP="003E2D58"/>
        </w:tc>
      </w:tr>
      <w:tr w:rsidR="00FF1179" w:rsidRPr="00141F7B" w14:paraId="4672939A" w14:textId="77777777" w:rsidTr="009F4D18">
        <w:trPr>
          <w:cantSplit/>
          <w:trHeight w:val="390"/>
        </w:trPr>
        <w:tc>
          <w:tcPr>
            <w:tcW w:w="1564" w:type="dxa"/>
          </w:tcPr>
          <w:p w14:paraId="1C2FCF4C" w14:textId="3DCA01C6" w:rsidR="00FF1179" w:rsidRDefault="00FF1179" w:rsidP="003E2D58">
            <w:r>
              <w:t>Heitman et al 2016</w:t>
            </w:r>
            <w:r>
              <w:fldChar w:fldCharType="begin">
                <w:fldData xml:space="preserve">PEVuZE5vdGU+PENpdGU+PEF1dGhvcj5IZWl0bWFubjwvQXV0aG9yPjxZZWFyPjIwMTY8L1llYXI+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</w:fldData>
              </w:fldChar>
            </w:r>
            <w:r w:rsidR="002747EA">
              <w:instrText xml:space="preserve"> ADDIN EN.CITE </w:instrText>
            </w:r>
            <w:r w:rsidR="002747EA">
              <w:fldChar w:fldCharType="begin">
                <w:fldData xml:space="preserve">PEVuZE5vdGU+PENpdGU+PEF1dGhvcj5IZWl0bWFubjwvQXV0aG9yPjxZZWFyPjIwMTY8L1llYXI+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</w:fldData>
              </w:fldChar>
            </w:r>
            <w:r w:rsidR="002747EA">
              <w:instrText xml:space="preserve"> ADDIN EN.CITE.DATA </w:instrText>
            </w:r>
            <w:r w:rsidR="002747EA">
              <w:fldChar w:fldCharType="end"/>
            </w:r>
            <w:r>
              <w:fldChar w:fldCharType="separate"/>
            </w:r>
            <w:r w:rsidR="002747EA" w:rsidRPr="002747EA">
              <w:rPr>
                <w:noProof/>
                <w:vertAlign w:val="superscript"/>
              </w:rPr>
              <w:t>261</w:t>
            </w:r>
            <w:r>
              <w:fldChar w:fldCharType="end"/>
            </w:r>
          </w:p>
          <w:p w14:paraId="1348E59F" w14:textId="6E9DBD68" w:rsidR="0099206A" w:rsidRDefault="0099206A" w:rsidP="003E2D58">
            <w:r>
              <w:t>Norway</w:t>
            </w:r>
          </w:p>
          <w:p w14:paraId="71305360" w14:textId="77777777" w:rsidR="00FF1179" w:rsidRDefault="00FF1179" w:rsidP="003E2D58">
            <w:r>
              <w:t>Cohort</w:t>
            </w:r>
          </w:p>
        </w:tc>
        <w:tc>
          <w:tcPr>
            <w:tcW w:w="1417" w:type="dxa"/>
          </w:tcPr>
          <w:p w14:paraId="65FB6FA0" w14:textId="77777777" w:rsidR="00FF1179" w:rsidRDefault="00FF1179" w:rsidP="003E2D58">
            <w:r>
              <w:t>68,522</w:t>
            </w:r>
          </w:p>
        </w:tc>
        <w:tc>
          <w:tcPr>
            <w:tcW w:w="4532" w:type="dxa"/>
          </w:tcPr>
          <w:p w14:paraId="79F640BC" w14:textId="77777777" w:rsidR="00FF1179" w:rsidRDefault="00FF1179" w:rsidP="004A2C2B">
            <w:r w:rsidRPr="004A2C2B">
              <w:rPr>
                <w:b/>
              </w:rPr>
              <w:t>Aim</w:t>
            </w:r>
            <w:r>
              <w:t>: T</w:t>
            </w:r>
            <w:r w:rsidRPr="004A2C2B">
              <w:t xml:space="preserve">o study the consequences of the use of echinacea on malformations and common adverse pregnancy outcomes. </w:t>
            </w:r>
          </w:p>
          <w:p w14:paraId="771E76E9" w14:textId="77777777" w:rsidR="00FF1179" w:rsidRDefault="00FF1179" w:rsidP="004A2C2B">
            <w:pPr>
              <w:rPr>
                <w:b/>
              </w:rPr>
            </w:pPr>
            <w:r w:rsidRPr="004A2C2B">
              <w:rPr>
                <w:b/>
              </w:rPr>
              <w:t>Methods</w:t>
            </w:r>
            <w:r w:rsidRPr="004A2C2B">
              <w:t xml:space="preserve">: This study is based on the Norwegian Mother and Child Cohort Study (MoBa). Information was retrieved from three self-administered questionnaires completed by the women in pregnancy weeks 17 and 30 and 6 months after birth. Information on pregnancy outcomes was retrieved from the Medical Birth Registry of Norway. Generalized estimating equations analyses were performed to assess the association between exposure to echinacea and pregnancy outcomes. Pearson's chi-square test was used to assess factors related to use of echinacea in pregnancy. </w:t>
            </w:r>
          </w:p>
        </w:tc>
        <w:tc>
          <w:tcPr>
            <w:tcW w:w="4536" w:type="dxa"/>
          </w:tcPr>
          <w:p w14:paraId="66C4CA58" w14:textId="77777777" w:rsidR="00FF1179" w:rsidRDefault="00FF1179" w:rsidP="004A2C2B">
            <w:r>
              <w:t>Women who used echinacea versus those who did not:</w:t>
            </w:r>
          </w:p>
          <w:p w14:paraId="26937BFF" w14:textId="77777777" w:rsidR="00FF1179" w:rsidRDefault="00FF1179" w:rsidP="004A2C2B">
            <w:pPr>
              <w:pStyle w:val="bullet"/>
            </w:pPr>
            <w:r>
              <w:t>Congenital anomalies: aOR 1.1; 95%CI 0.6 to 2.1</w:t>
            </w:r>
          </w:p>
          <w:p w14:paraId="030899F1" w14:textId="77777777" w:rsidR="00FF1179" w:rsidRDefault="00FF1179" w:rsidP="004A2C2B">
            <w:pPr>
              <w:pStyle w:val="bullet"/>
            </w:pPr>
            <w:r>
              <w:t>Preterm birth: aOR 1.0; 95%CI 0.6 to 1.7</w:t>
            </w:r>
          </w:p>
          <w:p w14:paraId="7C065DC8" w14:textId="77777777" w:rsidR="00FF1179" w:rsidRDefault="00FF1179" w:rsidP="004A2C2B">
            <w:pPr>
              <w:pStyle w:val="bullet"/>
            </w:pPr>
            <w:r>
              <w:t>Small for gestational age: aOR 1.0; 95%CI 0.7 to 1.6</w:t>
            </w:r>
          </w:p>
          <w:p w14:paraId="1B48BA72" w14:textId="77777777" w:rsidR="00FF1179" w:rsidRDefault="00FF1179" w:rsidP="004A2C2B">
            <w:pPr>
              <w:pStyle w:val="bullet"/>
            </w:pPr>
            <w:r>
              <w:t>Low birth weight: aOR 1.1; 95%CI 0.5 to 2.1</w:t>
            </w:r>
          </w:p>
        </w:tc>
        <w:tc>
          <w:tcPr>
            <w:tcW w:w="1843" w:type="dxa"/>
          </w:tcPr>
          <w:p w14:paraId="50256A79" w14:textId="77777777" w:rsidR="00FF1179" w:rsidRDefault="00FF1179" w:rsidP="003E2D58"/>
        </w:tc>
      </w:tr>
      <w:tr w:rsidR="00FF1179" w:rsidRPr="00141F7B" w14:paraId="01A09FD6" w14:textId="77777777" w:rsidTr="009F4D18">
        <w:trPr>
          <w:cantSplit/>
          <w:trHeight w:val="390"/>
        </w:trPr>
        <w:tc>
          <w:tcPr>
            <w:tcW w:w="1564" w:type="dxa"/>
            <w:tcBorders>
              <w:bottom w:val="single" w:sz="4" w:space="0" w:color="auto"/>
            </w:tcBorders>
          </w:tcPr>
          <w:p w14:paraId="34954726" w14:textId="4D7098E8" w:rsidR="00FF1179" w:rsidRDefault="00FF1179" w:rsidP="00201490">
            <w:r>
              <w:t>Holst et al 2014</w:t>
            </w:r>
            <w:r>
              <w:fldChar w:fldCharType="begin"/>
            </w:r>
            <w:r w:rsidR="002747EA">
              <w:instrText xml:space="preserve"> ADDIN EN.CITE &lt;EndNote&gt;&lt;Cite&gt;&lt;Author&gt;Holst&lt;/Author&gt;&lt;Year&gt;2014&lt;/Year&gt;&lt;RecNum&gt;1559&lt;/RecNum&gt;&lt;DisplayText&gt;&lt;style face="superscript" font="Trebuchet MS" size="9"&gt;260&lt;/style&gt;&lt;/DisplayText&gt;&lt;record&gt;&lt;rec-number&gt;1559&lt;/rec-number&gt;&lt;foreign-keys&gt;&lt;key app="EN" db-id="exvasrfx2dtraoesasxp2szsxa2df502592x" timestamp="1576536260"&gt;1559&lt;/key&gt;&lt;key app="ENWeb" db-id=""&gt;0&lt;/key&gt;&lt;/foreign-keys&gt;&lt;ref-type name="Journal Article"&gt;17&lt;/ref-type&gt;&lt;contributors&gt;&lt;authors&gt;&lt;author&gt;Holst, L.&lt;/author&gt;&lt;author&gt;Havnen, G. C.&lt;/author&gt;&lt;author&gt;Nordeng, H.&lt;/author&gt;&lt;/authors&gt;&lt;/contributors&gt;&lt;auth-address&gt;Department of Global Public Health and Primary Care and Centre for Pharmacy, Faculty of Medicine and Dentistry, University of Bergen Bergen, Norway.&amp;#xD;Regional Medicines Information and Pharmacovigilance Centre (RELIS), Oslo University Hospital Oslo, Norway.&amp;#xD;Department of Pharmacy, Faculty of Mathematics and Natural Sciences, School of Pharmacy, University of Oslo Oslo, Norway.&lt;/auth-address&gt;&lt;titles&gt;&lt;title&gt;Echinacea and elderberry-should they be used against upper respiratory tract infections during pregnancy?&lt;/title&gt;&lt;secondary-title&gt;Front Pharmacol&lt;/secondary-title&gt;&lt;/titles&gt;&lt;periodical&gt;&lt;full-title&gt;Front Pharmacol&lt;/full-title&gt;&lt;/periodical&gt;&lt;pages&gt;31&lt;/pages&gt;&lt;volume&gt;5&lt;/volume&gt;&lt;edition&gt;2014/03/14&lt;/edition&gt;&lt;keywords&gt;&lt;keyword&gt;Cam&lt;/keyword&gt;&lt;keyword&gt;Echinacea&lt;/keyword&gt;&lt;keyword&gt;Elderberry&lt;/keyword&gt;&lt;keyword&gt;efficacy&lt;/keyword&gt;&lt;keyword&gt;pregnancy&lt;/keyword&gt;&lt;keyword&gt;respiratory infection&lt;/keyword&gt;&lt;keyword&gt;safety&lt;/keyword&gt;&lt;/keywords&gt;&lt;dates&gt;&lt;year&gt;2014&lt;/year&gt;&lt;/dates&gt;&lt;isbn&gt;1663-9812 (Print)&amp;#xD;1663-9812 (Linking)&lt;/isbn&gt;&lt;accession-num&gt;24624087&lt;/accession-num&gt;&lt;urls&gt;&lt;related-urls&gt;&lt;url&gt;https://www.ncbi.nlm.nih.gov/pubmed/24624087&lt;/url&gt;&lt;/related-urls&gt;&lt;/urls&gt;&lt;custom2&gt;PMC3941201&lt;/custom2&gt;&lt;electronic-resource-num&gt;10.3389/fphar.2014.00031&lt;/electronic-resource-num&gt;&lt;/record&gt;&lt;/Cite&gt;&lt;/EndNote&gt;</w:instrText>
            </w:r>
            <w:r>
              <w:fldChar w:fldCharType="separate"/>
            </w:r>
            <w:r w:rsidR="002747EA" w:rsidRPr="002747EA">
              <w:rPr>
                <w:noProof/>
                <w:vertAlign w:val="superscript"/>
              </w:rPr>
              <w:t>260</w:t>
            </w:r>
            <w:r>
              <w:fldChar w:fldCharType="end"/>
            </w:r>
          </w:p>
          <w:p w14:paraId="5DD74C3A" w14:textId="77777777" w:rsidR="00FF1179" w:rsidRDefault="00FF1179" w:rsidP="00201490">
            <w:r>
              <w:t>SLR</w:t>
            </w:r>
          </w:p>
        </w:tc>
        <w:tc>
          <w:tcPr>
            <w:tcW w:w="1417" w:type="dxa"/>
            <w:tcBorders>
              <w:bottom w:val="single" w:sz="4" w:space="0" w:color="auto"/>
            </w:tcBorders>
          </w:tcPr>
          <w:p w14:paraId="27943B97" w14:textId="77777777" w:rsidR="00FF1179" w:rsidRDefault="00FF1179" w:rsidP="00543079">
            <w:r>
              <w:t>Echinacea: 20 RCTs</w:t>
            </w:r>
          </w:p>
          <w:p w14:paraId="7CBEE69E" w14:textId="77777777" w:rsidR="00FF1179" w:rsidRDefault="00FF1179" w:rsidP="00543079">
            <w:r>
              <w:t>Elderberry: 3 RCTs</w:t>
            </w:r>
          </w:p>
        </w:tc>
        <w:tc>
          <w:tcPr>
            <w:tcW w:w="4532" w:type="dxa"/>
            <w:tcBorders>
              <w:bottom w:val="single" w:sz="4" w:space="0" w:color="auto"/>
            </w:tcBorders>
          </w:tcPr>
          <w:p w14:paraId="42A248A3" w14:textId="77777777" w:rsidR="00FF1179" w:rsidRDefault="00FF1179" w:rsidP="00A7391B">
            <w:r>
              <w:rPr>
                <w:rFonts w:eastAsiaTheme="majorEastAsia"/>
                <w:b/>
                <w:color w:val="000000"/>
              </w:rPr>
              <w:t xml:space="preserve">Aim: </w:t>
            </w:r>
            <w:r w:rsidRPr="00A7391B">
              <w:rPr>
                <w:rFonts w:eastAsiaTheme="majorEastAsia"/>
              </w:rPr>
              <w:t xml:space="preserve">To </w:t>
            </w:r>
            <w:r>
              <w:t>evaluate</w:t>
            </w:r>
            <w:r w:rsidRPr="00A7391B">
              <w:t xml:space="preserve"> the safety of echinacea and elderberry in pregnancy. </w:t>
            </w:r>
          </w:p>
          <w:p w14:paraId="66C97E30" w14:textId="77777777" w:rsidR="00FF1179" w:rsidRPr="00992142" w:rsidRDefault="00FF1179" w:rsidP="00467A9C">
            <w:r w:rsidRPr="00A7391B">
              <w:rPr>
                <w:b/>
              </w:rPr>
              <w:t>Methods</w:t>
            </w:r>
            <w:r>
              <w:t>:</w:t>
            </w:r>
            <w:r w:rsidRPr="00A7391B">
              <w:t xml:space="preserve"> The electronic databases PubMed, ISI Web of Science, AMED, EMBASE, Natural Medicines Comprehensive Database, and Cochrane Library were searched from inception to November 2013. Relevant references from the acquired articles were included. No clinical trials concerning safety of either herb in pregnancy were identified. One prospective human study and two small animal studies of safety of echinacea in pregnancy were identified. No animal- or human studies of safety of elderberry in pregnancy were identified. Twenty clinical trials concerning efficacy of various echinacea preparations in various groups of the population were identified between 1995 and 2013. Three clinical trials concerning efficacy of two different elderberry preparations were identified between 1995 and 2013. </w:t>
            </w:r>
          </w:p>
        </w:tc>
        <w:tc>
          <w:tcPr>
            <w:tcW w:w="4536" w:type="dxa"/>
            <w:tcBorders>
              <w:bottom w:val="single" w:sz="4" w:space="0" w:color="auto"/>
            </w:tcBorders>
          </w:tcPr>
          <w:p w14:paraId="5AFAE3A2" w14:textId="77777777" w:rsidR="00FF1179" w:rsidRPr="00A7391B" w:rsidRDefault="00FF1179" w:rsidP="00A7391B">
            <w:r w:rsidRPr="00A7391B">
              <w:t>Due to lack of evidence of efficacy and safety, health</w:t>
            </w:r>
            <w:r>
              <w:t xml:space="preserve"> care personnel should not advis</w:t>
            </w:r>
            <w:r w:rsidRPr="00A7391B">
              <w:t>e pregnant women to use echinacea or elderberry against upper respiratory tract infection.</w:t>
            </w:r>
          </w:p>
        </w:tc>
        <w:tc>
          <w:tcPr>
            <w:tcW w:w="1843" w:type="dxa"/>
            <w:tcBorders>
              <w:bottom w:val="single" w:sz="4" w:space="0" w:color="auto"/>
            </w:tcBorders>
          </w:tcPr>
          <w:p w14:paraId="65FBA2C7" w14:textId="77777777" w:rsidR="00FF1179" w:rsidRDefault="00FF1179" w:rsidP="00543079">
            <w:r>
              <w:t>No clinical trials concerning the safety of either herb in pregnancy were identified</w:t>
            </w:r>
          </w:p>
        </w:tc>
      </w:tr>
      <w:tr w:rsidR="00FF1179" w:rsidRPr="00141F7B" w14:paraId="021E4405" w14:textId="77777777" w:rsidTr="009F4D18">
        <w:trPr>
          <w:cantSplit/>
          <w:trHeight w:val="390"/>
        </w:trPr>
        <w:tc>
          <w:tcPr>
            <w:tcW w:w="1564" w:type="dxa"/>
            <w:tcBorders>
              <w:bottom w:val="single" w:sz="4" w:space="0" w:color="auto"/>
            </w:tcBorders>
          </w:tcPr>
          <w:p w14:paraId="0A208BAB" w14:textId="609059CF" w:rsidR="00FF1179" w:rsidRDefault="00FF1179" w:rsidP="003E2D58">
            <w:r>
              <w:t>Meher et al 2006</w:t>
            </w:r>
            <w:r>
              <w:fldChar w:fldCharType="begin"/>
            </w:r>
            <w:r w:rsidR="002747EA">
              <w:instrText xml:space="preserve"> ADDIN EN.CITE &lt;EndNote&gt;&lt;Cite&gt;&lt;Author&gt;Meher&lt;/Author&gt;&lt;Year&gt;2006&lt;/Year&gt;&lt;RecNum&gt;1562&lt;/RecNum&gt;&lt;DisplayText&gt;&lt;style face="superscript" font="Trebuchet MS" size="9"&gt;258&lt;/style&gt;&lt;/DisplayText&gt;&lt;record&gt;&lt;rec-number&gt;1562&lt;/rec-number&gt;&lt;foreign-keys&gt;&lt;key app="EN" db-id="exvasrfx2dtraoesasxp2szsxa2df502592x" timestamp="1576536271"&gt;1562&lt;/key&gt;&lt;key app="ENWeb" db-id=""&gt;0&lt;/key&gt;&lt;/foreign-keys&gt;&lt;ref-type name="Journal Article"&gt;17&lt;/ref-type&gt;&lt;contributors&gt;&lt;authors&gt;&lt;author&gt;Meher, S.&lt;/author&gt;&lt;author&gt;Duley, L.&lt;/author&gt;&lt;/authors&gt;&lt;/contributors&gt;&lt;auth-address&gt;University of Liverpool, Division of Perinatal and Reproductive Medicine, First Floor, Liverpool Women&amp;apos;s NHS Foundation Trust, Crown Street, Liverpool, UK L8 7SS. s.meher@liv.ac.uk&lt;/auth-address&gt;&lt;titles&gt;&lt;title&gt;Garlic for preventing pre-eclampsia and its complications&lt;/title&gt;&lt;secondary-title&gt;Cochrane Database Syst Rev&lt;/secondary-title&gt;&lt;/titles&gt;&lt;periodical&gt;&lt;full-title&gt;Cochrane Database Syst Rev&lt;/full-title&gt;&lt;/periodical&gt;&lt;pages&gt;CD006065&lt;/pages&gt;&lt;number&gt;3&lt;/number&gt;&lt;edition&gt;2006/07/21&lt;/edition&gt;&lt;keywords&gt;&lt;keyword&gt;Female&lt;/keyword&gt;&lt;keyword&gt;*Garlic&lt;/keyword&gt;&lt;keyword&gt;Humans&lt;/keyword&gt;&lt;keyword&gt;Odorants&lt;/keyword&gt;&lt;keyword&gt;*Phytotherapy/adverse effects&lt;/keyword&gt;&lt;keyword&gt;Pre-Eclampsia/*prevention &amp;amp; control&lt;/keyword&gt;&lt;keyword&gt;Pregnancy&lt;/keyword&gt;&lt;keyword&gt;Randomized Controlled Trials as Topic&lt;/keyword&gt;&lt;/keywords&gt;&lt;dates&gt;&lt;year&gt;2006&lt;/year&gt;&lt;pub-dates&gt;&lt;date&gt;Jul 19&lt;/date&gt;&lt;/pub-dates&gt;&lt;/dates&gt;&lt;isbn&gt;1469-493X (Electronic)&amp;#xD;1361-6137 (Linking)&lt;/isbn&gt;&lt;accession-num&gt;16856110&lt;/accession-num&gt;&lt;urls&gt;&lt;related-urls&gt;&lt;url&gt;https://www.ncbi.nlm.nih.gov/pubmed/16856110&lt;/url&gt;&lt;/related-urls&gt;&lt;/urls&gt;&lt;custom2&gt;PMC6464897&lt;/custom2&gt;&lt;electronic-resource-num&gt;10.1002/14651858.CD006065&lt;/electronic-resource-num&gt;&lt;/record&gt;&lt;/Cite&gt;&lt;/EndNote&gt;</w:instrText>
            </w:r>
            <w:r>
              <w:fldChar w:fldCharType="separate"/>
            </w:r>
            <w:r w:rsidR="002747EA" w:rsidRPr="002747EA">
              <w:rPr>
                <w:noProof/>
                <w:vertAlign w:val="superscript"/>
              </w:rPr>
              <w:t>258</w:t>
            </w:r>
            <w:r>
              <w:fldChar w:fldCharType="end"/>
            </w:r>
          </w:p>
          <w:p w14:paraId="1D9AD812" w14:textId="77777777" w:rsidR="00FF1179" w:rsidRDefault="00FF1179" w:rsidP="003E2D58">
            <w:r>
              <w:t>SLR</w:t>
            </w:r>
          </w:p>
        </w:tc>
        <w:tc>
          <w:tcPr>
            <w:tcW w:w="1417" w:type="dxa"/>
            <w:tcBorders>
              <w:bottom w:val="single" w:sz="4" w:space="0" w:color="auto"/>
            </w:tcBorders>
          </w:tcPr>
          <w:p w14:paraId="585FEB50" w14:textId="77777777" w:rsidR="00FF1179" w:rsidRDefault="00FF1179" w:rsidP="003E2D58">
            <w:r>
              <w:t>1 study</w:t>
            </w:r>
          </w:p>
        </w:tc>
        <w:tc>
          <w:tcPr>
            <w:tcW w:w="4532" w:type="dxa"/>
            <w:tcBorders>
              <w:bottom w:val="single" w:sz="4" w:space="0" w:color="auto"/>
            </w:tcBorders>
          </w:tcPr>
          <w:p w14:paraId="72D34A2B" w14:textId="77777777" w:rsidR="00FF1179" w:rsidRDefault="00FF1179" w:rsidP="00E76DDE">
            <w:r>
              <w:rPr>
                <w:b/>
              </w:rPr>
              <w:t xml:space="preserve">Aim: </w:t>
            </w:r>
            <w:r w:rsidRPr="00E76DDE">
              <w:t xml:space="preserve">To assess the effects of garlic on prevention of pre-eclampsia and its complications. </w:t>
            </w:r>
          </w:p>
          <w:p w14:paraId="2ED13D92" w14:textId="77777777" w:rsidR="00FF1179" w:rsidRPr="00A96512" w:rsidRDefault="00FF1179" w:rsidP="00E76DDE">
            <w:pPr>
              <w:rPr>
                <w:b/>
              </w:rPr>
            </w:pPr>
            <w:r w:rsidRPr="00E76DDE">
              <w:rPr>
                <w:b/>
              </w:rPr>
              <w:t>Methods</w:t>
            </w:r>
            <w:r w:rsidRPr="00E76DDE">
              <w:t>: We searched the Cochrane Pregnancy and Childbirth Group Trials Register (February 2006), the Cochrane Central Register of Controlled Trials (The Cochrane Library 2005, Issue 2), and EMBASE (1974 to April 2005). Studies were included if they were randomised trials evaluating the effects of garlic on prevention of pre-eclamps</w:t>
            </w:r>
            <w:r>
              <w:t>ia and its complications.</w:t>
            </w:r>
            <w:r w:rsidRPr="00E76DDE">
              <w:t xml:space="preserve"> Two review authors independently selected trials for inclusion and extracted data. Data were entered on Review Manager software for analysis, and double checked for accuracy. </w:t>
            </w:r>
          </w:p>
        </w:tc>
        <w:tc>
          <w:tcPr>
            <w:tcW w:w="4536" w:type="dxa"/>
            <w:tcBorders>
              <w:bottom w:val="single" w:sz="4" w:space="0" w:color="auto"/>
            </w:tcBorders>
          </w:tcPr>
          <w:p w14:paraId="2C33DDE3" w14:textId="77777777" w:rsidR="00FF1179" w:rsidRDefault="00FF1179" w:rsidP="00E76DDE">
            <w:r>
              <w:t>Garlic versus placebo:</w:t>
            </w:r>
          </w:p>
          <w:p w14:paraId="5CD40AC1" w14:textId="77777777" w:rsidR="00FF1179" w:rsidRDefault="00FF1179" w:rsidP="00D220BB">
            <w:pPr>
              <w:pStyle w:val="bullet"/>
            </w:pPr>
            <w:r>
              <w:t>Gestational hypertension: RR 0.50;</w:t>
            </w:r>
            <w:r w:rsidRPr="00E76DDE">
              <w:t xml:space="preserve"> 95%</w:t>
            </w:r>
            <w:r>
              <w:t>CI</w:t>
            </w:r>
            <w:r w:rsidRPr="00E76DDE">
              <w:t xml:space="preserve"> 0.25 to 1.00</w:t>
            </w:r>
          </w:p>
          <w:p w14:paraId="4DAD7E48" w14:textId="77777777" w:rsidR="00FF1179" w:rsidRDefault="00FF1179" w:rsidP="00D220BB">
            <w:pPr>
              <w:pStyle w:val="bullet"/>
            </w:pPr>
            <w:r>
              <w:t xml:space="preserve">Pre-eclampsia: </w:t>
            </w:r>
            <w:r w:rsidRPr="00E76DDE">
              <w:t>RR 0.78, 95% CI 0.31 to 1.93</w:t>
            </w:r>
          </w:p>
          <w:p w14:paraId="13D266C7" w14:textId="77777777" w:rsidR="00FF1179" w:rsidRDefault="00FF1179" w:rsidP="00D220BB">
            <w:pPr>
              <w:pStyle w:val="bullet"/>
            </w:pPr>
            <w:r>
              <w:t>O</w:t>
            </w:r>
            <w:r w:rsidRPr="00E76DDE">
              <w:t>dour</w:t>
            </w:r>
            <w:r>
              <w:t>: RR 8.50, 95% CI 2.07 to 34.88</w:t>
            </w:r>
          </w:p>
          <w:p w14:paraId="09BD92E0" w14:textId="77777777" w:rsidR="00FF1179" w:rsidRDefault="00FF1179" w:rsidP="00D220BB">
            <w:pPr>
              <w:pStyle w:val="bullet"/>
            </w:pPr>
            <w:r>
              <w:t xml:space="preserve">Caesarean section: </w:t>
            </w:r>
            <w:r w:rsidRPr="00E76DDE">
              <w:t xml:space="preserve">RR 1.35, 95% CI 0.93 to 1.95 </w:t>
            </w:r>
          </w:p>
          <w:p w14:paraId="48B83FCA" w14:textId="77777777" w:rsidR="00FF1179" w:rsidRPr="00E76DDE" w:rsidRDefault="00FF1179" w:rsidP="00D220BB">
            <w:r w:rsidRPr="00E76DDE">
              <w:t xml:space="preserve">There were no perinatal deaths in the study. </w:t>
            </w:r>
          </w:p>
        </w:tc>
        <w:tc>
          <w:tcPr>
            <w:tcW w:w="1843" w:type="dxa"/>
            <w:tcBorders>
              <w:bottom w:val="single" w:sz="4" w:space="0" w:color="auto"/>
            </w:tcBorders>
          </w:tcPr>
          <w:p w14:paraId="5F740CDC" w14:textId="77777777" w:rsidR="00FF1179" w:rsidRPr="00141F7B" w:rsidRDefault="00FF1179" w:rsidP="003E2D58"/>
        </w:tc>
      </w:tr>
      <w:tr w:rsidR="00FF1179" w:rsidRPr="00141F7B" w14:paraId="0A8A1D96" w14:textId="77777777" w:rsidTr="009F4D18">
        <w:trPr>
          <w:cantSplit/>
          <w:trHeight w:val="390"/>
        </w:trPr>
        <w:tc>
          <w:tcPr>
            <w:tcW w:w="1564" w:type="dxa"/>
          </w:tcPr>
          <w:p w14:paraId="5E241D1A" w14:textId="0D6E4E29" w:rsidR="00FF1179" w:rsidRDefault="00FF1179" w:rsidP="003E2D58">
            <w:r>
              <w:t>Pour et al 2018</w:t>
            </w:r>
            <w:r>
              <w:fldChar w:fldCharType="begin">
                <w:fldData xml:space="preserve">PEVuZE5vdGU+PENpdGU+PEF1dGhvcj5Qb3VyPC9BdXRob3I+PFllYXI+MjAxODwvWWVhcj48UmVj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</w:fldData>
              </w:fldChar>
            </w:r>
            <w:r w:rsidR="002747EA">
              <w:instrText xml:space="preserve"> ADDIN EN.CITE </w:instrText>
            </w:r>
            <w:r w:rsidR="002747EA">
              <w:fldChar w:fldCharType="begin">
                <w:fldData xml:space="preserve">PEVuZE5vdGU+PENpdGU+PEF1dGhvcj5Qb3VyPC9BdXRob3I+PFllYXI+MjAxODwvWWVhcj48UmVj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</w:fldData>
              </w:fldChar>
            </w:r>
            <w:r w:rsidR="002747EA">
              <w:instrText xml:space="preserve"> ADDIN EN.CITE.DATA </w:instrText>
            </w:r>
            <w:r w:rsidR="002747EA">
              <w:fldChar w:fldCharType="end"/>
            </w:r>
            <w:r>
              <w:fldChar w:fldCharType="separate"/>
            </w:r>
            <w:r w:rsidR="002747EA" w:rsidRPr="002747EA">
              <w:rPr>
                <w:noProof/>
                <w:vertAlign w:val="superscript"/>
              </w:rPr>
              <w:t>262</w:t>
            </w:r>
            <w:r>
              <w:fldChar w:fldCharType="end"/>
            </w:r>
          </w:p>
          <w:p w14:paraId="347824E9" w14:textId="77777777" w:rsidR="00FF1179" w:rsidRDefault="00FF1179" w:rsidP="003E2D58">
            <w:r>
              <w:t>RCT</w:t>
            </w:r>
          </w:p>
          <w:p w14:paraId="2A7D4B83" w14:textId="002CC84E" w:rsidR="0099206A" w:rsidRDefault="0099206A" w:rsidP="003E2D58">
            <w:r>
              <w:t>Iran</w:t>
            </w:r>
          </w:p>
        </w:tc>
        <w:tc>
          <w:tcPr>
            <w:tcW w:w="1417" w:type="dxa"/>
          </w:tcPr>
          <w:p w14:paraId="23C69BA3" w14:textId="77777777" w:rsidR="00FF1179" w:rsidRDefault="00FF1179" w:rsidP="003E2D58">
            <w:r>
              <w:t xml:space="preserve">Intervention 50 </w:t>
            </w:r>
          </w:p>
          <w:p w14:paraId="154D74CA" w14:textId="77777777" w:rsidR="00FF1179" w:rsidRDefault="00FF1179" w:rsidP="003E2D58">
            <w:r>
              <w:t>Control 50</w:t>
            </w:r>
          </w:p>
        </w:tc>
        <w:tc>
          <w:tcPr>
            <w:tcW w:w="4532" w:type="dxa"/>
          </w:tcPr>
          <w:p w14:paraId="5786222D" w14:textId="77777777" w:rsidR="00FF1179" w:rsidRDefault="00FF1179" w:rsidP="00037CC9">
            <w:r>
              <w:rPr>
                <w:b/>
              </w:rPr>
              <w:t xml:space="preserve">Aim: </w:t>
            </w:r>
            <w:r>
              <w:t>T</w:t>
            </w:r>
            <w:r w:rsidRPr="00037CC9">
              <w:t xml:space="preserve">o evaluate the effects of lettuce seed on pregnant women for the treatment of insomnia. </w:t>
            </w:r>
          </w:p>
          <w:p w14:paraId="4FDA0C69" w14:textId="77777777" w:rsidR="00FF1179" w:rsidRPr="00A96512" w:rsidRDefault="00FF1179" w:rsidP="00037CC9">
            <w:pPr>
              <w:rPr>
                <w:b/>
              </w:rPr>
            </w:pPr>
            <w:r w:rsidRPr="00037CC9">
              <w:rPr>
                <w:b/>
              </w:rPr>
              <w:t>Methods</w:t>
            </w:r>
            <w:r w:rsidRPr="00037CC9">
              <w:t>: In a prospect</w:t>
            </w:r>
            <w:r>
              <w:t>ive randomis</w:t>
            </w:r>
            <w:r w:rsidRPr="00037CC9">
              <w:t>ed clinical trial, 100 pregnant women with insomnia aged 20-45 years were assigned to receive capsules containing 1000</w:t>
            </w:r>
            <w:r>
              <w:t> </w:t>
            </w:r>
            <w:r w:rsidRPr="00037CC9">
              <w:t>mg of lettuce seed or a placebo daily for two weeks. The main outcome was the quality of sleep, which was measured using the Pittsburgh Sleep Quality Index (PSQI).</w:t>
            </w:r>
          </w:p>
        </w:tc>
        <w:tc>
          <w:tcPr>
            <w:tcW w:w="4536" w:type="dxa"/>
          </w:tcPr>
          <w:p w14:paraId="7B1AFFD8" w14:textId="77777777" w:rsidR="00FF1179" w:rsidRDefault="00FF1179" w:rsidP="00037CC9">
            <w:r w:rsidRPr="00037CC9">
              <w:t xml:space="preserve">Linear regression analysis showed that, after controlling for the other variables, the average sleep score of the experimental group was significantly lower than for the placebo group (p=0.03). </w:t>
            </w:r>
          </w:p>
        </w:tc>
        <w:tc>
          <w:tcPr>
            <w:tcW w:w="1843" w:type="dxa"/>
          </w:tcPr>
          <w:p w14:paraId="55D5EA4B" w14:textId="77777777" w:rsidR="00FF1179" w:rsidRDefault="00FF1179" w:rsidP="003E2D58"/>
        </w:tc>
      </w:tr>
      <w:tr w:rsidR="00FF1179" w:rsidRPr="00141F7B" w14:paraId="35558A50" w14:textId="77777777" w:rsidTr="009F4D18">
        <w:trPr>
          <w:cantSplit/>
          <w:trHeight w:val="390"/>
        </w:trPr>
        <w:tc>
          <w:tcPr>
            <w:tcW w:w="1564" w:type="dxa"/>
            <w:tcBorders>
              <w:bottom w:val="single" w:sz="4" w:space="0" w:color="auto"/>
            </w:tcBorders>
          </w:tcPr>
          <w:p w14:paraId="6F9DAAE7" w14:textId="2DAAE560" w:rsidR="00FF1179" w:rsidRDefault="00FF1179" w:rsidP="00201490">
            <w:r>
              <w:t>Sridharan et al 2018</w:t>
            </w:r>
            <w:r w:rsidR="00774750">
              <w:fldChar w:fldCharType="begin"/>
            </w:r>
            <w:r w:rsidR="002747EA">
              <w:instrText xml:space="preserve"> ADDIN EN.CITE &lt;EndNote&gt;&lt;Cite&gt;&lt;Author&gt;Sridharan&lt;/Author&gt;&lt;Year&gt;2018&lt;/Year&gt;&lt;RecNum&gt;1577&lt;/RecNum&gt;&lt;DisplayText&gt;&lt;style face="superscript" font="Trebuchet MS" size="9"&gt;141&lt;/style&gt;&lt;/DisplayText&gt;&lt;record&gt;&lt;rec-number&gt;1577&lt;/rec-number&gt;&lt;foreign-keys&gt;&lt;key app="EN" db-id="exvasrfx2dtraoesasxp2szsxa2df502592x" timestamp="1576536337"&gt;1577&lt;/key&gt;&lt;key app="ENWeb" db-id=""&gt;0&lt;/key&gt;&lt;/foreign-keys&gt;&lt;ref-type name="Journal Article"&gt;17&lt;/ref-type&gt;&lt;contributors&gt;&lt;authors&gt;&lt;author&gt;Sridharan, Kannan&lt;/author&gt;&lt;author&gt;Sivaramakrishnan, Gowri&lt;/author&gt;&lt;/authors&gt;&lt;/contributors&gt;&lt;titles&gt;&lt;title&gt;Interventions for treating nausea and vomiting in pregnancy: a network meta-analysis and trial sequential analysis of randomized clinical trials&lt;/title&gt;&lt;secondary-title&gt;Expert Review of Clinical Pharmacology&lt;/secondary-title&gt;&lt;/titles&gt;&lt;periodical&gt;&lt;full-title&gt;Expert Review of Clinical Pharmacology&lt;/full-title&gt;&lt;/periodical&gt;&lt;pages&gt;1143-1150&lt;/pages&gt;&lt;volume&gt;11&lt;/volume&gt;&lt;number&gt;11&lt;/number&gt;&lt;section&gt;1143&lt;/section&gt;&lt;dates&gt;&lt;year&gt;2018&lt;/year&gt;&lt;/dates&gt;&lt;isbn&gt;1751-2433&amp;#xD;1751-2441&lt;/isbn&gt;&lt;urls&gt;&lt;/urls&gt;&lt;electronic-resource-num&gt;10.1080/17512433.2018.1530108&lt;/electronic-resource-num&gt;&lt;/record&gt;&lt;/Cite&gt;&lt;/EndNote&gt;</w:instrText>
            </w:r>
            <w:r w:rsidR="00774750">
              <w:fldChar w:fldCharType="separate"/>
            </w:r>
            <w:r w:rsidR="002747EA" w:rsidRPr="002747EA">
              <w:rPr>
                <w:noProof/>
                <w:vertAlign w:val="superscript"/>
              </w:rPr>
              <w:t>141</w:t>
            </w:r>
            <w:r w:rsidR="00774750">
              <w:fldChar w:fldCharType="end"/>
            </w:r>
          </w:p>
          <w:p w14:paraId="0EB24E97" w14:textId="77777777" w:rsidR="00FF1179" w:rsidRDefault="00FF1179" w:rsidP="00201490">
            <w:r>
              <w:t>SLR</w:t>
            </w:r>
          </w:p>
        </w:tc>
        <w:tc>
          <w:tcPr>
            <w:tcW w:w="1417" w:type="dxa"/>
            <w:tcBorders>
              <w:bottom w:val="single" w:sz="4" w:space="0" w:color="auto"/>
            </w:tcBorders>
          </w:tcPr>
          <w:p w14:paraId="697DB545" w14:textId="77777777" w:rsidR="00FF1179" w:rsidRDefault="00FF1179" w:rsidP="00543079">
            <w:r>
              <w:t>Ginger: 10 studies</w:t>
            </w:r>
          </w:p>
          <w:p w14:paraId="169FFDAC" w14:textId="77777777" w:rsidR="00FF1179" w:rsidRDefault="00FF1179" w:rsidP="00543079">
            <w:r>
              <w:t>Chamomile: 1 study</w:t>
            </w:r>
          </w:p>
        </w:tc>
        <w:tc>
          <w:tcPr>
            <w:tcW w:w="4532" w:type="dxa"/>
            <w:tcBorders>
              <w:bottom w:val="single" w:sz="4" w:space="0" w:color="auto"/>
            </w:tcBorders>
          </w:tcPr>
          <w:p w14:paraId="12D36EA7" w14:textId="77777777" w:rsidR="00FF1179" w:rsidRPr="00665478" w:rsidRDefault="00FF1179" w:rsidP="00665478">
            <w:pPr>
              <w:rPr>
                <w:rFonts w:ascii="Helvetica" w:hAnsi="Helvetica"/>
                <w:sz w:val="14"/>
                <w:szCs w:val="14"/>
              </w:rPr>
            </w:pPr>
            <w:r>
              <w:rPr>
                <w:b/>
              </w:rPr>
              <w:t xml:space="preserve">Aim: To </w:t>
            </w:r>
            <w:r>
              <w:t>carry</w:t>
            </w:r>
            <w:r w:rsidRPr="00665478">
              <w:t xml:space="preserve"> out a network meta-analysis comparing the interventions used for treating nausea and vomi</w:t>
            </w:r>
            <w:r>
              <w:t>ting in pregnancy</w:t>
            </w:r>
            <w:r w:rsidRPr="00665478">
              <w:rPr>
                <w:rFonts w:ascii="Helvetica" w:hAnsi="Helvetica"/>
                <w:sz w:val="14"/>
                <w:szCs w:val="14"/>
              </w:rPr>
              <w:t>.</w:t>
            </w:r>
          </w:p>
          <w:p w14:paraId="5448B4DD" w14:textId="77777777" w:rsidR="00FF1179" w:rsidRPr="005409D7" w:rsidRDefault="00FF1179" w:rsidP="005409D7">
            <w:pPr>
              <w:rPr>
                <w:rFonts w:ascii="Helvetica" w:hAnsi="Helvetica"/>
                <w:sz w:val="14"/>
                <w:szCs w:val="14"/>
              </w:rPr>
            </w:pPr>
            <w:r>
              <w:rPr>
                <w:b/>
              </w:rPr>
              <w:t xml:space="preserve">Methods: </w:t>
            </w:r>
            <w:r w:rsidRPr="00665478">
              <w:t>We se</w:t>
            </w:r>
            <w:r w:rsidRPr="005409D7">
              <w:t xml:space="preserve">arched PubMed, Cochrane CENTRAL, and Google Scholar for </w:t>
            </w:r>
            <w:r>
              <w:t>randomis</w:t>
            </w:r>
            <w:r w:rsidRPr="005409D7">
              <w:t xml:space="preserve">ed clinical trials carried out in pregnant women with </w:t>
            </w:r>
            <w:r>
              <w:t>nausea or vomiting</w:t>
            </w:r>
            <w:r w:rsidRPr="005409D7">
              <w:t xml:space="preserve">. Those carried out in </w:t>
            </w:r>
            <w:r>
              <w:t>women</w:t>
            </w:r>
            <w:r w:rsidRPr="005409D7">
              <w:t xml:space="preserve"> with hyperemesis gravidarum were excluded. Direct estimates were derived by pooling the data from head-to-head clinical trials while indirect estimates through a common comparator. </w:t>
            </w:r>
          </w:p>
        </w:tc>
        <w:tc>
          <w:tcPr>
            <w:tcW w:w="4536" w:type="dxa"/>
            <w:tcBorders>
              <w:bottom w:val="single" w:sz="4" w:space="0" w:color="auto"/>
            </w:tcBorders>
          </w:tcPr>
          <w:p w14:paraId="044F64F8" w14:textId="77777777" w:rsidR="00FF1179" w:rsidRDefault="00FF1179" w:rsidP="0099388D">
            <w:r>
              <w:t>Difference in nausea score:</w:t>
            </w:r>
          </w:p>
          <w:p w14:paraId="74E13A09" w14:textId="5EB5367A" w:rsidR="00FF1179" w:rsidRDefault="00FF1179" w:rsidP="002B7F2A">
            <w:pPr>
              <w:pStyle w:val="bullet"/>
            </w:pPr>
            <w:r>
              <w:t xml:space="preserve">Ginger vs placebo: MD -4.2; 95%CI -6.5 to -1.9; moderate </w:t>
            </w:r>
            <w:r w:rsidR="00FB2A6C">
              <w:t>certainty</w:t>
            </w:r>
          </w:p>
          <w:p w14:paraId="07456C38" w14:textId="0403D187" w:rsidR="00FF1179" w:rsidRDefault="00FF1179" w:rsidP="002B7F2A">
            <w:pPr>
              <w:pStyle w:val="bullet"/>
            </w:pPr>
            <w:r>
              <w:t xml:space="preserve">Chamomile vs placebo: MD -4.2; 95%CI -6.7 to -1.7; very low </w:t>
            </w:r>
            <w:r w:rsidR="00FB2A6C">
              <w:t>certainty</w:t>
            </w:r>
          </w:p>
          <w:p w14:paraId="0D555E8A" w14:textId="74F7E0ED" w:rsidR="00CB4C29" w:rsidRDefault="00CB4C29" w:rsidP="00CB4C29">
            <w:r>
              <w:t>Adverse effects</w:t>
            </w:r>
            <w:r w:rsidR="00E213FD">
              <w:t xml:space="preserve"> (mixed treatment comparison)</w:t>
            </w:r>
            <w:r>
              <w:t>:</w:t>
            </w:r>
          </w:p>
          <w:p w14:paraId="7F7C5118" w14:textId="1BEDBF7C" w:rsidR="00CB4C29" w:rsidRDefault="00CB4C29" w:rsidP="002B7F2A">
            <w:pPr>
              <w:pStyle w:val="bullet"/>
            </w:pPr>
            <w:r>
              <w:t xml:space="preserve">Ginger </w:t>
            </w:r>
            <w:r w:rsidR="00E9120C">
              <w:t>OR 0.4; 95%CI 0.1 to 0.9</w:t>
            </w:r>
          </w:p>
        </w:tc>
        <w:tc>
          <w:tcPr>
            <w:tcW w:w="1843" w:type="dxa"/>
            <w:tcBorders>
              <w:bottom w:val="single" w:sz="4" w:space="0" w:color="auto"/>
            </w:tcBorders>
          </w:tcPr>
          <w:p w14:paraId="5F40003A" w14:textId="77777777" w:rsidR="00FF1179" w:rsidRDefault="00FF1179" w:rsidP="00543079"/>
        </w:tc>
      </w:tr>
      <w:tr w:rsidR="00FF1179" w:rsidRPr="00141F7B" w14:paraId="1D8A824C" w14:textId="77777777" w:rsidTr="009F4D18">
        <w:trPr>
          <w:cantSplit/>
          <w:trHeight w:val="390"/>
        </w:trPr>
        <w:tc>
          <w:tcPr>
            <w:tcW w:w="1564" w:type="dxa"/>
          </w:tcPr>
          <w:p w14:paraId="2DA7DF5A" w14:textId="7B5C77F9" w:rsidR="00FF1179" w:rsidRDefault="00FF1179" w:rsidP="003E2D58">
            <w:r>
              <w:t>Steel et al 2014</w:t>
            </w:r>
            <w:r>
              <w:fldChar w:fldCharType="begin">
                <w:fldData xml:space="preserve">PEVuZE5vdGU+PENpdGU+PEF1dGhvcj5TdGVlbDwvQXV0aG9yPjxZZWFyPjIwMTQ8L1llYXI+PFJl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</w:fldData>
              </w:fldChar>
            </w:r>
            <w:r w:rsidR="002747EA">
              <w:instrText xml:space="preserve"> ADDIN EN.CITE </w:instrText>
            </w:r>
            <w:r w:rsidR="002747EA">
              <w:fldChar w:fldCharType="begin">
                <w:fldData xml:space="preserve">PEVuZE5vdGU+PENpdGU+PEF1dGhvcj5TdGVlbDwvQXV0aG9yPjxZZWFyPjIwMTQ8L1llYXI+PFJl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</w:fldData>
              </w:fldChar>
            </w:r>
            <w:r w:rsidR="002747EA">
              <w:instrText xml:space="preserve"> ADDIN EN.CITE.DATA </w:instrText>
            </w:r>
            <w:r w:rsidR="002747EA">
              <w:fldChar w:fldCharType="end"/>
            </w:r>
            <w:r>
              <w:fldChar w:fldCharType="separate"/>
            </w:r>
            <w:r w:rsidR="002747EA" w:rsidRPr="002747EA">
              <w:rPr>
                <w:noProof/>
                <w:vertAlign w:val="superscript"/>
              </w:rPr>
              <w:t>257</w:t>
            </w:r>
            <w:r>
              <w:fldChar w:fldCharType="end"/>
            </w:r>
          </w:p>
          <w:p w14:paraId="510CFAA7" w14:textId="79F8B9D9" w:rsidR="0099206A" w:rsidRDefault="0099206A" w:rsidP="003E2D58">
            <w:r>
              <w:t>Australia</w:t>
            </w:r>
          </w:p>
          <w:p w14:paraId="1C3053B1" w14:textId="77777777" w:rsidR="00FF1179" w:rsidRDefault="00FF1179" w:rsidP="003E2D58">
            <w:r>
              <w:t>Cohort</w:t>
            </w:r>
          </w:p>
        </w:tc>
        <w:tc>
          <w:tcPr>
            <w:tcW w:w="1417" w:type="dxa"/>
          </w:tcPr>
          <w:p w14:paraId="05077888" w14:textId="77777777" w:rsidR="00FF1179" w:rsidRDefault="00FF1179" w:rsidP="003E2D58">
            <w:r>
              <w:t>2,445</w:t>
            </w:r>
          </w:p>
        </w:tc>
        <w:tc>
          <w:tcPr>
            <w:tcW w:w="4532" w:type="dxa"/>
          </w:tcPr>
          <w:p w14:paraId="0AA7BAF9" w14:textId="77777777" w:rsidR="00FF1179" w:rsidRDefault="00FF1179" w:rsidP="004E0819">
            <w:r>
              <w:rPr>
                <w:b/>
              </w:rPr>
              <w:t xml:space="preserve">Aim: </w:t>
            </w:r>
            <w:r w:rsidRPr="004E0819">
              <w:t> </w:t>
            </w:r>
            <w:r>
              <w:t>To report</w:t>
            </w:r>
            <w:r w:rsidRPr="004E0819">
              <w:t xml:space="preserve"> findings outlining the incidence of adverse birth outcomes among women </w:t>
            </w:r>
            <w:r>
              <w:t>using herbal preparations</w:t>
            </w:r>
            <w:r w:rsidRPr="004E0819">
              <w:t xml:space="preserve"> during pregnancy. </w:t>
            </w:r>
          </w:p>
          <w:p w14:paraId="5FBC9375" w14:textId="77777777" w:rsidR="00FF1179" w:rsidRDefault="00FF1179" w:rsidP="004E0819">
            <w:pPr>
              <w:rPr>
                <w:b/>
              </w:rPr>
            </w:pPr>
            <w:r w:rsidRPr="004E0819">
              <w:rPr>
                <w:b/>
              </w:rPr>
              <w:t>Methods</w:t>
            </w:r>
            <w:r>
              <w:t>: A</w:t>
            </w:r>
            <w:r w:rsidRPr="004E0819">
              <w:t xml:space="preserve"> survey-based cohort sub-study from the nationally-representative Australian Longitudinal Study on Women's Health (ALSWH) was undertaken in 2010. </w:t>
            </w:r>
          </w:p>
        </w:tc>
        <w:tc>
          <w:tcPr>
            <w:tcW w:w="4536" w:type="dxa"/>
          </w:tcPr>
          <w:p w14:paraId="6071E7C3" w14:textId="77777777" w:rsidR="00FF1179" w:rsidRPr="004E0819" w:rsidRDefault="00FF1179" w:rsidP="004E0819">
            <w:r>
              <w:t>Women who used herbal preparations versus those who did not:</w:t>
            </w:r>
          </w:p>
          <w:p w14:paraId="0CD51223" w14:textId="77777777" w:rsidR="00FF1179" w:rsidRDefault="00FF1179" w:rsidP="009419C9">
            <w:pPr>
              <w:pStyle w:val="bullet"/>
            </w:pPr>
            <w:r>
              <w:t>Premature birth: OR 0.71; 95%CI 0.20 to 2.56</w:t>
            </w:r>
          </w:p>
          <w:p w14:paraId="65258A93" w14:textId="77777777" w:rsidR="00FF1179" w:rsidRDefault="00FF1179" w:rsidP="009419C9">
            <w:pPr>
              <w:pStyle w:val="bullet"/>
            </w:pPr>
            <w:r>
              <w:t>Caesarean section before onset of labour: OR 0.26; 95%CI 0.07 to 0.98</w:t>
            </w:r>
          </w:p>
          <w:p w14:paraId="6C421CA4" w14:textId="77777777" w:rsidR="00FF1179" w:rsidRDefault="00FF1179" w:rsidP="009419C9">
            <w:pPr>
              <w:pStyle w:val="bullet"/>
            </w:pPr>
            <w:r>
              <w:t>Caesarean section after onset of labour: OR 0.55; 95%CI 0.10 to 3.10</w:t>
            </w:r>
          </w:p>
          <w:p w14:paraId="3F51A75B" w14:textId="77777777" w:rsidR="00FF1179" w:rsidRDefault="00FF1179" w:rsidP="009419C9">
            <w:pPr>
              <w:pStyle w:val="bullet"/>
            </w:pPr>
            <w:r>
              <w:t>Induction of labour: OR 0.98; 95%CI 0.62 to 1.55</w:t>
            </w:r>
          </w:p>
          <w:p w14:paraId="3A8E1790" w14:textId="77777777" w:rsidR="00FF1179" w:rsidRPr="00037CC9" w:rsidRDefault="00FF1179" w:rsidP="009419C9">
            <w:pPr>
              <w:pStyle w:val="bullet"/>
            </w:pPr>
            <w:r>
              <w:t>Low birthweight: OR 1.78; 95%CI 0.30 to 10.51</w:t>
            </w:r>
          </w:p>
        </w:tc>
        <w:tc>
          <w:tcPr>
            <w:tcW w:w="1843" w:type="dxa"/>
          </w:tcPr>
          <w:p w14:paraId="782AD06B" w14:textId="77777777" w:rsidR="00FF1179" w:rsidRDefault="00FF1179" w:rsidP="003E2D58"/>
        </w:tc>
      </w:tr>
    </w:tbl>
    <w:p w14:paraId="0381C30D" w14:textId="3190F840" w:rsidR="007B1D24" w:rsidRDefault="009C163D" w:rsidP="00BD61CC">
      <w:pPr>
        <w:pStyle w:val="TableName"/>
        <w:ind w:left="1134" w:hanging="1134"/>
      </w:pPr>
      <w:bookmarkStart w:id="110" w:name="_Toc40956638"/>
      <w:r>
        <w:t xml:space="preserve">Q4 </w:t>
      </w:r>
      <w:r w:rsidR="00EB5339">
        <w:t>Supplementation of probiotics during pregnancy</w:t>
      </w:r>
      <w:r w:rsidR="001746E1">
        <w:t xml:space="preserve"> — systematic reviews</w:t>
      </w:r>
      <w:bookmarkEnd w:id="110"/>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60: Q4 Supplementation of probiotics during pregnancy — systematic reviews"/>
      </w:tblPr>
      <w:tblGrid>
        <w:gridCol w:w="1564"/>
        <w:gridCol w:w="1417"/>
        <w:gridCol w:w="4532"/>
        <w:gridCol w:w="4536"/>
        <w:gridCol w:w="1843"/>
      </w:tblGrid>
      <w:tr w:rsidR="00A16D3E" w:rsidRPr="00F350A6" w14:paraId="5D7090D6" w14:textId="77777777" w:rsidTr="00B4596C">
        <w:trPr>
          <w:cantSplit/>
          <w:trHeight w:val="390"/>
          <w:tblHeader/>
        </w:trPr>
        <w:tc>
          <w:tcPr>
            <w:tcW w:w="1564" w:type="dxa"/>
          </w:tcPr>
          <w:p w14:paraId="6FDFF373" w14:textId="77777777" w:rsidR="00A16D3E" w:rsidRPr="00F350A6" w:rsidRDefault="00A16D3E" w:rsidP="00DA5DC5">
            <w:pPr>
              <w:keepNext/>
              <w:rPr>
                <w:b/>
              </w:rPr>
            </w:pPr>
            <w:r>
              <w:rPr>
                <w:b/>
              </w:rPr>
              <w:t>Study ref</w:t>
            </w:r>
          </w:p>
        </w:tc>
        <w:tc>
          <w:tcPr>
            <w:tcW w:w="1417" w:type="dxa"/>
          </w:tcPr>
          <w:p w14:paraId="7D8B8825" w14:textId="77777777" w:rsidR="00A16D3E" w:rsidRPr="00F350A6" w:rsidRDefault="00A16D3E" w:rsidP="00DA5DC5">
            <w:pPr>
              <w:keepNext/>
              <w:rPr>
                <w:b/>
              </w:rPr>
            </w:pPr>
            <w:r>
              <w:rPr>
                <w:b/>
              </w:rPr>
              <w:t>N</w:t>
            </w:r>
          </w:p>
        </w:tc>
        <w:tc>
          <w:tcPr>
            <w:tcW w:w="4532" w:type="dxa"/>
          </w:tcPr>
          <w:p w14:paraId="6CF2FFEE" w14:textId="77777777" w:rsidR="00A16D3E" w:rsidRPr="00F350A6" w:rsidRDefault="00A16D3E" w:rsidP="00DA5DC5">
            <w:pPr>
              <w:keepNext/>
              <w:rPr>
                <w:b/>
              </w:rPr>
            </w:pPr>
            <w:r>
              <w:rPr>
                <w:b/>
              </w:rPr>
              <w:t>Aim/methods</w:t>
            </w:r>
          </w:p>
        </w:tc>
        <w:tc>
          <w:tcPr>
            <w:tcW w:w="4536" w:type="dxa"/>
          </w:tcPr>
          <w:p w14:paraId="41513D7B" w14:textId="77777777" w:rsidR="00A16D3E" w:rsidRPr="00F350A6" w:rsidRDefault="00A16D3E" w:rsidP="00DA5DC5">
            <w:pPr>
              <w:keepNext/>
              <w:rPr>
                <w:b/>
              </w:rPr>
            </w:pPr>
            <w:r>
              <w:rPr>
                <w:b/>
              </w:rPr>
              <w:t>Results</w:t>
            </w:r>
          </w:p>
        </w:tc>
        <w:tc>
          <w:tcPr>
            <w:tcW w:w="1843" w:type="dxa"/>
          </w:tcPr>
          <w:p w14:paraId="64B06070" w14:textId="77777777" w:rsidR="00A16D3E" w:rsidRPr="00F350A6" w:rsidRDefault="00A16D3E" w:rsidP="00DA5DC5">
            <w:pPr>
              <w:keepNext/>
              <w:rPr>
                <w:b/>
              </w:rPr>
            </w:pPr>
            <w:r>
              <w:rPr>
                <w:b/>
              </w:rPr>
              <w:t>Comments</w:t>
            </w:r>
          </w:p>
        </w:tc>
      </w:tr>
      <w:tr w:rsidR="00210DF0" w:rsidRPr="00141F7B" w14:paraId="6F321200" w14:textId="77777777" w:rsidTr="00210DF0">
        <w:trPr>
          <w:cantSplit/>
          <w:trHeight w:val="390"/>
        </w:trPr>
        <w:tc>
          <w:tcPr>
            <w:tcW w:w="1564" w:type="dxa"/>
          </w:tcPr>
          <w:p w14:paraId="3A1D66D9" w14:textId="586083A0" w:rsidR="00210DF0" w:rsidRDefault="006415AB" w:rsidP="00DA5DC5">
            <w:r>
              <w:t>Han et al 2019</w:t>
            </w:r>
            <w:r w:rsidR="00AB21E2">
              <w:fldChar w:fldCharType="begin">
                <w:fldData xml:space="preserve">PEVuZE5vdGU+PENpdGU+PEF1dGhvcj5IYW48L0F1dGhvcj48WWVhcj4yMDE5PC9ZZWFyPjxSZWNO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</w:fldData>
              </w:fldChar>
            </w:r>
            <w:r w:rsidR="002747EA">
              <w:instrText xml:space="preserve"> ADDIN EN.CITE </w:instrText>
            </w:r>
            <w:r w:rsidR="002747EA">
              <w:fldChar w:fldCharType="begin">
                <w:fldData xml:space="preserve">PEVuZE5vdGU+PENpdGU+PEF1dGhvcj5IYW48L0F1dGhvcj48WWVhcj4yMDE5PC9ZZWFyPjxSZWNO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</w:fldData>
              </w:fldChar>
            </w:r>
            <w:r w:rsidR="002747EA">
              <w:instrText xml:space="preserve"> ADDIN EN.CITE.DATA </w:instrText>
            </w:r>
            <w:r w:rsidR="002747EA">
              <w:fldChar w:fldCharType="end"/>
            </w:r>
            <w:r w:rsidR="00AB21E2">
              <w:fldChar w:fldCharType="separate"/>
            </w:r>
            <w:r w:rsidR="002747EA" w:rsidRPr="002747EA">
              <w:rPr>
                <w:noProof/>
                <w:vertAlign w:val="superscript"/>
              </w:rPr>
              <w:t>227</w:t>
            </w:r>
            <w:r w:rsidR="00AB21E2">
              <w:fldChar w:fldCharType="end"/>
            </w:r>
          </w:p>
          <w:p w14:paraId="4A378E3D" w14:textId="14FF5E4A" w:rsidR="006415AB" w:rsidRDefault="006415AB" w:rsidP="00DA5DC5">
            <w:r>
              <w:t>SLR</w:t>
            </w:r>
          </w:p>
        </w:tc>
        <w:tc>
          <w:tcPr>
            <w:tcW w:w="1417" w:type="dxa"/>
          </w:tcPr>
          <w:p w14:paraId="2A04C539" w14:textId="77777777" w:rsidR="00210DF0" w:rsidRDefault="006415AB" w:rsidP="00DA5DC5">
            <w:r>
              <w:t>10 RCTs</w:t>
            </w:r>
          </w:p>
          <w:p w14:paraId="50588B88" w14:textId="1C61F3DF" w:rsidR="006415AB" w:rsidRDefault="006415AB" w:rsidP="00DA5DC5">
            <w:r>
              <w:t>1,139 women</w:t>
            </w:r>
          </w:p>
        </w:tc>
        <w:tc>
          <w:tcPr>
            <w:tcW w:w="4532" w:type="dxa"/>
          </w:tcPr>
          <w:p w14:paraId="3FFF4106" w14:textId="0410F9FC" w:rsidR="006415AB" w:rsidRDefault="006415AB" w:rsidP="00DA5DC5">
            <w:r w:rsidRPr="006415AB">
              <w:rPr>
                <w:b/>
              </w:rPr>
              <w:t>Aim</w:t>
            </w:r>
            <w:r>
              <w:t>: T</w:t>
            </w:r>
            <w:r w:rsidRPr="006415AB">
              <w:t>o assess the effects of probiotic supplementation on the maternal metabolism and the risk of development of gestational diabetes mellitus (GDM) in the pregnant women by a me</w:t>
            </w:r>
            <w:r w:rsidR="004B7AA9">
              <w:t>ta-analysis of relevant randomis</w:t>
            </w:r>
            <w:r w:rsidRPr="006415AB">
              <w:t xml:space="preserve">ed controlled trials (RCTs). </w:t>
            </w:r>
          </w:p>
          <w:p w14:paraId="6FEDC448" w14:textId="3E6E56CD" w:rsidR="00210DF0" w:rsidRPr="00A96512" w:rsidRDefault="006415AB" w:rsidP="00DA5DC5">
            <w:pPr>
              <w:rPr>
                <w:b/>
              </w:rPr>
            </w:pPr>
            <w:r w:rsidRPr="006415AB">
              <w:rPr>
                <w:b/>
              </w:rPr>
              <w:t>Methods</w:t>
            </w:r>
            <w:r w:rsidRPr="006415AB">
              <w:t>: The medical literature was searched from PubMed, Web of Science and the Cochrane Library since inception to October 2017. Two investigators independently performed the data extraction and quality assessment. The mean differences (MD) or standardized mean differences (SMD) or relative risk (RR) with 95% confidence intervals (CIs) were calculated with the random-effects model. Results:</w:t>
            </w:r>
          </w:p>
        </w:tc>
        <w:tc>
          <w:tcPr>
            <w:tcW w:w="4536" w:type="dxa"/>
          </w:tcPr>
          <w:p w14:paraId="3B160D66" w14:textId="77777777" w:rsidR="00210DF0" w:rsidRDefault="006415AB" w:rsidP="006415AB">
            <w:r>
              <w:t>Probiotics versus placebo:</w:t>
            </w:r>
          </w:p>
          <w:p w14:paraId="2A4745DC" w14:textId="736C49E9" w:rsidR="006415AB" w:rsidRDefault="006415AB" w:rsidP="006415AB">
            <w:pPr>
              <w:pStyle w:val="bullet"/>
            </w:pPr>
            <w:r>
              <w:t>Gestational diabetes: RR 0.52; 95%CI 0.34 to 0.80; 3 studies</w:t>
            </w:r>
          </w:p>
          <w:p w14:paraId="160F26C7" w14:textId="77777777" w:rsidR="00CD28EE" w:rsidRDefault="00CD28EE" w:rsidP="006415AB">
            <w:pPr>
              <w:pStyle w:val="bullet"/>
            </w:pPr>
            <w:r>
              <w:t>Caesarean section: RR 1.00; 95%CI 0.81 to 1.24; 5 studies</w:t>
            </w:r>
          </w:p>
          <w:p w14:paraId="5E4F4D8C" w14:textId="6A0F7D26" w:rsidR="00CD28EE" w:rsidRDefault="00CD28EE" w:rsidP="006415AB">
            <w:pPr>
              <w:pStyle w:val="bullet"/>
            </w:pPr>
            <w:r>
              <w:t>Preterm birth: RR 1.94; 95%CI 0.98 to 3.84; 4 studies</w:t>
            </w:r>
          </w:p>
          <w:p w14:paraId="0F90033B" w14:textId="37DA3C6B" w:rsidR="006415AB" w:rsidRPr="00CD28EE" w:rsidRDefault="00CD28EE" w:rsidP="00CD28EE">
            <w:pPr>
              <w:pStyle w:val="bullet"/>
            </w:pPr>
            <w:r>
              <w:t>Macrosomia: RR 1.31; 95%CI 0.87 to 1.96; 3 studies</w:t>
            </w:r>
          </w:p>
        </w:tc>
        <w:tc>
          <w:tcPr>
            <w:tcW w:w="1843" w:type="dxa"/>
          </w:tcPr>
          <w:p w14:paraId="22D8B8B1" w14:textId="77777777" w:rsidR="00210DF0" w:rsidRPr="00141F7B" w:rsidRDefault="00210DF0" w:rsidP="00DA5DC5"/>
        </w:tc>
      </w:tr>
      <w:tr w:rsidR="008E7105" w:rsidRPr="00141F7B" w14:paraId="25C686DB" w14:textId="77777777" w:rsidTr="00210DF0">
        <w:trPr>
          <w:cantSplit/>
          <w:trHeight w:val="390"/>
        </w:trPr>
        <w:tc>
          <w:tcPr>
            <w:tcW w:w="1564" w:type="dxa"/>
          </w:tcPr>
          <w:p w14:paraId="22949A69" w14:textId="7AC55E5E" w:rsidR="008E7105" w:rsidRDefault="008E7105" w:rsidP="002747EA">
            <w:r>
              <w:t>Grev et al 2018</w:t>
            </w:r>
            <w:r w:rsidR="00AB21E2">
              <w:fldChar w:fldCharType="begin"/>
            </w:r>
            <w:r w:rsidR="002747EA">
              <w:instrText xml:space="preserve"> ADDIN EN.CITE &lt;EndNote&gt;&lt;Cite&gt;&lt;Author&gt;Grev&lt;/Author&gt;&lt;Year&gt;2018&lt;/Year&gt;&lt;RecNum&gt;1654&lt;/RecNum&gt;&lt;DisplayText&gt;&lt;style face="superscript" font="Trebuchet MS" size="9"&gt;226&lt;/style&gt;&lt;/DisplayText&gt;&lt;record&gt;&lt;rec-number&gt;1654&lt;/rec-number&gt;&lt;foreign-keys&gt;&lt;key app="EN" db-id="exvasrfx2dtraoesasxp2szsxa2df502592x" timestamp="1581312734"&gt;1654&lt;/key&gt;&lt;key app="ENWeb" db-id=""&gt;0&lt;/key&gt;&lt;/foreign-keys&gt;&lt;ref-type name="Journal Article"&gt;17&lt;/ref-type&gt;&lt;contributors&gt;&lt;authors&gt;&lt;author&gt;Grev, J.&lt;/author&gt;&lt;author&gt;Berg, M.&lt;/author&gt;&lt;author&gt;Soll, R.&lt;/author&gt;&lt;/authors&gt;&lt;/contributors&gt;&lt;auth-address&gt;University of Vermont Medical Center, Burlington VT, USA.&lt;/auth-address&gt;&lt;titles&gt;&lt;title&gt;Maternal probiotic supplementation for prevention of morbidity and mortality in preterm infants&lt;/title&gt;&lt;secondary-title&gt;Cochrane Database Syst Rev&lt;/secondary-title&gt;&lt;/titles&gt;&lt;periodical&gt;&lt;full-title&gt;Cochrane Database Syst Rev&lt;/full-title&gt;&lt;/periodical&gt;&lt;pages&gt;CD012519&lt;/pages&gt;&lt;volume&gt;12&lt;/volume&gt;&lt;edition&gt;2018/12/15&lt;/edition&gt;&lt;keywords&gt;&lt;keyword&gt;Administration, Oral&lt;/keyword&gt;&lt;keyword&gt;Enterocolitis, Necrotizing/*prevention &amp;amp; control&lt;/keyword&gt;&lt;keyword&gt;Gastrointestinal Microbiome&lt;/keyword&gt;&lt;keyword&gt;Humans&lt;/keyword&gt;&lt;keyword&gt;Infant&lt;/keyword&gt;&lt;keyword&gt;Infant Mortality&lt;/keyword&gt;&lt;keyword&gt;Infant, Newborn&lt;/keyword&gt;&lt;keyword&gt;*Infant, Premature&lt;/keyword&gt;&lt;keyword&gt;Infant, Premature, Diseases/*prevention &amp;amp; control&lt;/keyword&gt;&lt;keyword&gt;Inflammation&lt;/keyword&gt;&lt;keyword&gt;Morbidity&lt;/keyword&gt;&lt;keyword&gt;*Mothers&lt;/keyword&gt;&lt;keyword&gt;Prenatal Care&lt;/keyword&gt;&lt;keyword&gt;Probiotics/*administration &amp;amp; dosage&lt;/keyword&gt;&lt;keyword&gt;Randomized Controlled Trials as Topic&lt;/keyword&gt;&lt;/keywords&gt;&lt;dates&gt;&lt;year&gt;2018&lt;/year&gt;&lt;pub-dates&gt;&lt;date&gt;Dec 12&lt;/date&gt;&lt;/pub-dates&gt;&lt;/dates&gt;&lt;isbn&gt;1469-493X (Electronic)&amp;#xD;1361-6137 (Linking)&lt;/isbn&gt;&lt;accession-num&gt;30548483&lt;/accession-num&gt;&lt;urls&gt;&lt;related-urls&gt;&lt;url&gt;https://www.ncbi.nlm.nih.gov/pubmed/30548483&lt;/url&gt;&lt;/related-urls&gt;&lt;/urls&gt;&lt;custom2&gt;PMC6516999&lt;/custom2&gt;&lt;electronic-resource-num&gt;10.1002/14651858.CD012519.pub2&lt;/electronic-resource-num&gt;&lt;/record&gt;&lt;/Cite&gt;&lt;/EndNote&gt;</w:instrText>
            </w:r>
            <w:r w:rsidR="00AB21E2">
              <w:fldChar w:fldCharType="separate"/>
            </w:r>
            <w:r w:rsidR="002747EA" w:rsidRPr="002747EA">
              <w:rPr>
                <w:noProof/>
                <w:vertAlign w:val="superscript"/>
              </w:rPr>
              <w:t>226</w:t>
            </w:r>
            <w:r w:rsidR="00AB21E2">
              <w:fldChar w:fldCharType="end"/>
            </w:r>
          </w:p>
        </w:tc>
        <w:tc>
          <w:tcPr>
            <w:tcW w:w="1417" w:type="dxa"/>
          </w:tcPr>
          <w:p w14:paraId="39F4843D" w14:textId="76CE8CE1" w:rsidR="008E7105" w:rsidRDefault="008E7105" w:rsidP="00DA5DC5">
            <w:r>
              <w:t>11 RCTs</w:t>
            </w:r>
          </w:p>
        </w:tc>
        <w:tc>
          <w:tcPr>
            <w:tcW w:w="4532" w:type="dxa"/>
          </w:tcPr>
          <w:p w14:paraId="782394FE" w14:textId="77777777" w:rsidR="008E7105" w:rsidRDefault="008E7105" w:rsidP="008E7105">
            <w:r w:rsidRPr="008E7105">
              <w:rPr>
                <w:b/>
              </w:rPr>
              <w:t>Aim</w:t>
            </w:r>
            <w:r>
              <w:t xml:space="preserve">: </w:t>
            </w:r>
            <w:r w:rsidRPr="008E7105">
              <w:t>To compare the efficacy of maternal probiotic administration versus placebo or no intervention in mothers during pregnancy for the prevention of preterm birth and the prevention of morbidity and mortality of infants born preterm.</w:t>
            </w:r>
          </w:p>
          <w:p w14:paraId="7481E6AF" w14:textId="7B0BCE04" w:rsidR="008E7105" w:rsidRPr="000D47F9" w:rsidRDefault="008E7105" w:rsidP="008E7105">
            <w:pPr>
              <w:rPr>
                <w:b/>
              </w:rPr>
            </w:pPr>
            <w:r>
              <w:t>Methods</w:t>
            </w:r>
            <w:r w:rsidRPr="008E7105">
              <w:t>: We used the standard search strategy of Cochrane Neonatal to search the Cochrane Central Register of Controlled Trials (CENTRAL 2017, Issue 2), MEDLINE via PubMed (1966 to 21 March 2017), Embase (1980 to 21 March 2017), and CINAHL (1982 to 21 March 2017). We also searched clinical trials databases, conference proceedings, and the reference lists of retrieved articles for randomized controlled trials and quasi-randomized trials. We included randomized controlled trials in the review if they administered oral probiotics to pregnant mothers at risk for preterm birth</w:t>
            </w:r>
            <w:r>
              <w:t>.</w:t>
            </w:r>
          </w:p>
        </w:tc>
        <w:tc>
          <w:tcPr>
            <w:tcW w:w="4536" w:type="dxa"/>
          </w:tcPr>
          <w:p w14:paraId="4ED066ED" w14:textId="77777777" w:rsidR="00503141" w:rsidRDefault="00503141" w:rsidP="008E7105">
            <w:r>
              <w:t>Probiotics versus placebo or nor intervention:</w:t>
            </w:r>
          </w:p>
          <w:p w14:paraId="0668B307" w14:textId="2D357199" w:rsidR="00503141" w:rsidRDefault="00503141" w:rsidP="00503141">
            <w:pPr>
              <w:pStyle w:val="bullet"/>
            </w:pPr>
            <w:r>
              <w:t>P</w:t>
            </w:r>
            <w:r w:rsidR="008E7105" w:rsidRPr="008E7105">
              <w:t>reterm birth &lt; 37 weeks</w:t>
            </w:r>
            <w:r>
              <w:t>: RR</w:t>
            </w:r>
            <w:r w:rsidR="008E7105" w:rsidRPr="008E7105">
              <w:t xml:space="preserve"> 0.92, 95%</w:t>
            </w:r>
            <w:r>
              <w:t>CI</w:t>
            </w:r>
            <w:r w:rsidR="008E7105" w:rsidRPr="008E7105">
              <w:t xml:space="preserve">0.32 to 2.67; 4 </w:t>
            </w:r>
            <w:r w:rsidR="00102383">
              <w:t>RCTs</w:t>
            </w:r>
            <w:r w:rsidR="008E7105" w:rsidRPr="008E7105">
              <w:t>, 518 mothers and 506 infants</w:t>
            </w:r>
          </w:p>
          <w:p w14:paraId="295AD417" w14:textId="4CF86DD1" w:rsidR="00503141" w:rsidRDefault="00503141" w:rsidP="00503141">
            <w:pPr>
              <w:pStyle w:val="bullet"/>
            </w:pPr>
            <w:r>
              <w:t xml:space="preserve">Preterm birth </w:t>
            </w:r>
            <w:r w:rsidR="008E7105" w:rsidRPr="008E7105">
              <w:t>&lt; 34 weeks</w:t>
            </w:r>
            <w:r>
              <w:t>:</w:t>
            </w:r>
            <w:r w:rsidR="008E7105" w:rsidRPr="008E7105">
              <w:t xml:space="preserve"> </w:t>
            </w:r>
            <w:r>
              <w:t>RD</w:t>
            </w:r>
            <w:r w:rsidR="008E7105" w:rsidRPr="008E7105">
              <w:t xml:space="preserve"> 0.00, 95% CI -0.02 to 0.02; 2 </w:t>
            </w:r>
            <w:r w:rsidR="00102383">
              <w:t>RCTs</w:t>
            </w:r>
            <w:r w:rsidR="008E7105" w:rsidRPr="008E7105">
              <w:t>, 287 mothers and infants</w:t>
            </w:r>
          </w:p>
          <w:p w14:paraId="367BAF33" w14:textId="765FE1E0" w:rsidR="008E7105" w:rsidRPr="008E7105" w:rsidRDefault="00503141" w:rsidP="00102383">
            <w:pPr>
              <w:pStyle w:val="bullet"/>
            </w:pPr>
            <w:r>
              <w:t>Infant mortality:</w:t>
            </w:r>
            <w:r w:rsidR="008E7105" w:rsidRPr="008E7105">
              <w:t xml:space="preserve"> RD 0.00, 95% CI -0.02 to 0.02; 2</w:t>
            </w:r>
            <w:r w:rsidR="00102383">
              <w:t> RCTs</w:t>
            </w:r>
            <w:r w:rsidR="008E7105" w:rsidRPr="008E7105">
              <w:t>, 309 mothers and 298 infants</w:t>
            </w:r>
          </w:p>
        </w:tc>
        <w:tc>
          <w:tcPr>
            <w:tcW w:w="1843" w:type="dxa"/>
          </w:tcPr>
          <w:p w14:paraId="41FD1975" w14:textId="77777777" w:rsidR="008E7105" w:rsidRPr="00141F7B" w:rsidRDefault="008E7105" w:rsidP="00DA5DC5"/>
        </w:tc>
      </w:tr>
      <w:tr w:rsidR="004E5D77" w:rsidRPr="00141F7B" w14:paraId="6634E05C" w14:textId="77777777" w:rsidTr="00210DF0">
        <w:trPr>
          <w:cantSplit/>
          <w:trHeight w:val="390"/>
        </w:trPr>
        <w:tc>
          <w:tcPr>
            <w:tcW w:w="1564" w:type="dxa"/>
          </w:tcPr>
          <w:p w14:paraId="67D3FA8E" w14:textId="776F9D7C" w:rsidR="004E5D77" w:rsidRDefault="00450C70" w:rsidP="00DA5DC5">
            <w:r>
              <w:t>Jarde et al 2018</w:t>
            </w:r>
            <w:r w:rsidR="00AB21E2">
              <w:fldChar w:fldCharType="begin">
                <w:fldData xml:space="preserve">PEVuZE5vdGU+PENpdGU+PEF1dGhvcj5KYXJkZTwvQXV0aG9yPjxZZWFyPjIwMTg8L1llYXI+PFJl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=
</w:fldData>
              </w:fldChar>
            </w:r>
            <w:r w:rsidR="002747EA">
              <w:instrText xml:space="preserve"> ADDIN EN.CITE </w:instrText>
            </w:r>
            <w:r w:rsidR="002747EA">
              <w:fldChar w:fldCharType="begin">
                <w:fldData xml:space="preserve">PEVuZE5vdGU+PENpdGU+PEF1dGhvcj5KYXJkZTwvQXV0aG9yPjxZZWFyPjIwMTg8L1llYXI+PFJl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=
</w:fldData>
              </w:fldChar>
            </w:r>
            <w:r w:rsidR="002747EA">
              <w:instrText xml:space="preserve"> ADDIN EN.CITE.DATA </w:instrText>
            </w:r>
            <w:r w:rsidR="002747EA">
              <w:fldChar w:fldCharType="end"/>
            </w:r>
            <w:r w:rsidR="00AB21E2">
              <w:fldChar w:fldCharType="separate"/>
            </w:r>
            <w:r w:rsidR="002747EA" w:rsidRPr="002747EA">
              <w:rPr>
                <w:noProof/>
                <w:vertAlign w:val="superscript"/>
              </w:rPr>
              <w:t>225</w:t>
            </w:r>
            <w:r w:rsidR="00AB21E2">
              <w:fldChar w:fldCharType="end"/>
            </w:r>
          </w:p>
          <w:p w14:paraId="2A263A27" w14:textId="4A3FF560" w:rsidR="00A51F74" w:rsidRDefault="00A51F74" w:rsidP="00DA5DC5">
            <w:r>
              <w:t>SLR</w:t>
            </w:r>
          </w:p>
        </w:tc>
        <w:tc>
          <w:tcPr>
            <w:tcW w:w="1417" w:type="dxa"/>
          </w:tcPr>
          <w:p w14:paraId="1791B04E" w14:textId="77D3B497" w:rsidR="004E5D77" w:rsidRDefault="00450C70" w:rsidP="00DA5DC5">
            <w:r>
              <w:t>27 RCTs</w:t>
            </w:r>
          </w:p>
        </w:tc>
        <w:tc>
          <w:tcPr>
            <w:tcW w:w="4532" w:type="dxa"/>
          </w:tcPr>
          <w:p w14:paraId="38CBFD29" w14:textId="2926AC02" w:rsidR="001324D3" w:rsidRDefault="00450C70" w:rsidP="00ED1DF0">
            <w:r w:rsidRPr="00450C70">
              <w:rPr>
                <w:b/>
              </w:rPr>
              <w:t>Aim</w:t>
            </w:r>
            <w:r>
              <w:t>: T</w:t>
            </w:r>
            <w:r w:rsidRPr="00450C70">
              <w:t xml:space="preserve">o perform a systematic review and meta-analysis of the risk of preterm birth and other adverse pregnancy outcomes in pregnant women taking probiotics. </w:t>
            </w:r>
          </w:p>
          <w:p w14:paraId="4B255469" w14:textId="596ECCD1" w:rsidR="004E5D77" w:rsidRPr="008E7105" w:rsidRDefault="001324D3" w:rsidP="001324D3">
            <w:pPr>
              <w:rPr>
                <w:b/>
              </w:rPr>
            </w:pPr>
            <w:r w:rsidRPr="001324D3">
              <w:rPr>
                <w:b/>
              </w:rPr>
              <w:t>Methods</w:t>
            </w:r>
            <w:r w:rsidR="00450C70" w:rsidRPr="00450C70">
              <w:t>: We searched six electronic databases (MEDLINE, EMBASE, CINAHL, Cochrane Central Register of Controlled Trials, Web of Science's Core collection and BIOSIS Preview) up to September 2016 and contacted authors for addit</w:t>
            </w:r>
            <w:r w:rsidR="00C52C7D">
              <w:t>ional data. We included randomis</w:t>
            </w:r>
            <w:r w:rsidR="00450C70" w:rsidRPr="00450C70">
              <w:t xml:space="preserve">ed controlled trials in which women with a singleton pregnancy received a probiotic. Two independent reviewers extracted data using a piloted form and assessed the risk of bias using the Cochrane risk of bias tool. We used random-effects meta-analyses to pool the results. </w:t>
            </w:r>
          </w:p>
        </w:tc>
        <w:tc>
          <w:tcPr>
            <w:tcW w:w="4536" w:type="dxa"/>
          </w:tcPr>
          <w:p w14:paraId="6B7EFF2A" w14:textId="218AFEB4" w:rsidR="00450C70" w:rsidRDefault="00450C70" w:rsidP="00450C70">
            <w:r>
              <w:t>Probiotics versus</w:t>
            </w:r>
            <w:r w:rsidR="00CF696C">
              <w:t xml:space="preserve"> control:</w:t>
            </w:r>
          </w:p>
          <w:p w14:paraId="5BA64D9C" w14:textId="4E8B8137" w:rsidR="006022CC" w:rsidRDefault="006022CC" w:rsidP="00B7354C">
            <w:pPr>
              <w:pStyle w:val="bullet"/>
            </w:pPr>
            <w:r>
              <w:t xml:space="preserve">Gestational diabetes; RR 1.25; 95%CI 0.61 to 2.56; 388; 3 </w:t>
            </w:r>
            <w:r w:rsidR="001324D3">
              <w:t>RCTs</w:t>
            </w:r>
          </w:p>
          <w:p w14:paraId="41386D6A" w14:textId="240F08D5" w:rsidR="006022CC" w:rsidRDefault="006022CC" w:rsidP="00B7354C">
            <w:pPr>
              <w:pStyle w:val="bullet"/>
            </w:pPr>
            <w:r>
              <w:t xml:space="preserve">Gestational hypertension: RR 1.99; 95%CI 0.49 to 7.99; n=144; 1 </w:t>
            </w:r>
            <w:r w:rsidR="001324D3">
              <w:t>RCT</w:t>
            </w:r>
          </w:p>
          <w:p w14:paraId="2CCA57BF" w14:textId="7F0FDD3D" w:rsidR="006022CC" w:rsidRDefault="006022CC" w:rsidP="00B7354C">
            <w:pPr>
              <w:pStyle w:val="bullet"/>
            </w:pPr>
            <w:r>
              <w:t>Caesarean section: RR 0.83; 95%CI 0.67 to 1.04; n=</w:t>
            </w:r>
            <w:r w:rsidR="00E45825">
              <w:t xml:space="preserve">1,482; 9 </w:t>
            </w:r>
            <w:r w:rsidR="001324D3">
              <w:t>RCTs</w:t>
            </w:r>
          </w:p>
          <w:p w14:paraId="265909F3" w14:textId="54A479CA" w:rsidR="00B7354C" w:rsidRDefault="00CF24F1" w:rsidP="00B7354C">
            <w:pPr>
              <w:pStyle w:val="bullet"/>
            </w:pPr>
            <w:r>
              <w:t>P</w:t>
            </w:r>
            <w:r w:rsidR="005B4719">
              <w:t>reterm birth &lt;</w:t>
            </w:r>
            <w:r w:rsidR="00B7354C">
              <w:t xml:space="preserve">34 weeks: </w:t>
            </w:r>
            <w:r w:rsidR="00450C70" w:rsidRPr="00450C70">
              <w:t>RR 1</w:t>
            </w:r>
            <w:r w:rsidR="00B7354C">
              <w:t>.03, 95% CI 0.29</w:t>
            </w:r>
            <w:r w:rsidR="005B4719">
              <w:t xml:space="preserve"> to </w:t>
            </w:r>
            <w:r w:rsidR="00B7354C">
              <w:t xml:space="preserve">3.64, </w:t>
            </w:r>
            <w:r w:rsidR="006022CC">
              <w:t>n=</w:t>
            </w:r>
            <w:r w:rsidR="00450C70" w:rsidRPr="00450C70">
              <w:t>1</w:t>
            </w:r>
            <w:r w:rsidR="00B7354C">
              <w:t>,</w:t>
            </w:r>
            <w:r w:rsidR="005B4719">
              <w:t>017</w:t>
            </w:r>
            <w:r w:rsidR="006022CC">
              <w:t>;</w:t>
            </w:r>
            <w:r w:rsidR="005B4719">
              <w:t xml:space="preserve"> 5 </w:t>
            </w:r>
            <w:r w:rsidR="001324D3">
              <w:t>RCTs</w:t>
            </w:r>
          </w:p>
          <w:p w14:paraId="59C20A24" w14:textId="2FCA3218" w:rsidR="004E5D77" w:rsidRDefault="00B7354C" w:rsidP="005B4719">
            <w:pPr>
              <w:pStyle w:val="bullet"/>
            </w:pPr>
            <w:r>
              <w:t>P</w:t>
            </w:r>
            <w:r w:rsidR="005B4719">
              <w:t>reterm birth &lt;</w:t>
            </w:r>
            <w:r>
              <w:t>37 weeks: RR 1.08, 95% CI 0.71</w:t>
            </w:r>
            <w:r w:rsidR="005B4719">
              <w:t xml:space="preserve"> to </w:t>
            </w:r>
            <w:r>
              <w:t xml:space="preserve">1.63, </w:t>
            </w:r>
            <w:r w:rsidR="006022CC">
              <w:t>n=</w:t>
            </w:r>
            <w:r w:rsidR="00450C70" w:rsidRPr="00450C70">
              <w:t>2</w:t>
            </w:r>
            <w:r>
              <w:t>,</w:t>
            </w:r>
            <w:r w:rsidR="00450C70" w:rsidRPr="00450C70">
              <w:t>484</w:t>
            </w:r>
            <w:r w:rsidR="006022CC">
              <w:t>;</w:t>
            </w:r>
            <w:r w:rsidR="00450C70" w:rsidRPr="00450C70">
              <w:t xml:space="preserve"> 11 </w:t>
            </w:r>
            <w:r w:rsidR="001324D3">
              <w:t>RCTs</w:t>
            </w:r>
          </w:p>
          <w:p w14:paraId="7297719B" w14:textId="0FA2B70E" w:rsidR="0021273C" w:rsidRDefault="0021273C" w:rsidP="005B4719">
            <w:pPr>
              <w:pStyle w:val="bullet"/>
            </w:pPr>
            <w:r>
              <w:t xml:space="preserve">Small for gestational age: RR 1.03; 95%CIi 0.35 to 3.06; </w:t>
            </w:r>
            <w:r w:rsidR="006022CC">
              <w:t xml:space="preserve">n=353; </w:t>
            </w:r>
            <w:r>
              <w:t xml:space="preserve">3 </w:t>
            </w:r>
            <w:r w:rsidR="001324D3">
              <w:t>RCTs</w:t>
            </w:r>
          </w:p>
          <w:p w14:paraId="566A669A" w14:textId="19B79AFA" w:rsidR="006022CC" w:rsidRDefault="006022CC" w:rsidP="005B4719">
            <w:pPr>
              <w:pStyle w:val="bullet"/>
            </w:pPr>
            <w:r>
              <w:t xml:space="preserve">Large for gestational age: RR 0.96; 95%CI 0.47 to 1.94; n=344; 3 </w:t>
            </w:r>
            <w:r w:rsidR="001324D3">
              <w:t>RCTs</w:t>
            </w:r>
          </w:p>
          <w:p w14:paraId="72242332" w14:textId="0D3ACAD7" w:rsidR="006022CC" w:rsidRPr="00450C70" w:rsidRDefault="006022CC" w:rsidP="006022CC">
            <w:pPr>
              <w:pStyle w:val="bullet"/>
            </w:pPr>
            <w:r>
              <w:t xml:space="preserve">Macrosomia (&gt;4,000g): RR 1.08; 95%CI 072 to 1.63; n=414; 3 </w:t>
            </w:r>
            <w:r w:rsidR="001324D3">
              <w:t>RCTs</w:t>
            </w:r>
          </w:p>
        </w:tc>
        <w:tc>
          <w:tcPr>
            <w:tcW w:w="1843" w:type="dxa"/>
          </w:tcPr>
          <w:p w14:paraId="7500B256" w14:textId="77777777" w:rsidR="004E5D77" w:rsidRDefault="00CF696C" w:rsidP="00B7354C">
            <w:r>
              <w:t>Control groups in some included studies received an</w:t>
            </w:r>
            <w:r w:rsidR="00B7354C">
              <w:t xml:space="preserve"> intervention; these have not been included in this meta-analysis.</w:t>
            </w:r>
          </w:p>
          <w:p w14:paraId="6F673A4F" w14:textId="2B355A0A" w:rsidR="00A82A14" w:rsidRPr="00141F7B" w:rsidRDefault="00A82A14" w:rsidP="001324D3">
            <w:r w:rsidRPr="00A82A14">
              <w:t>In order to consider</w:t>
            </w:r>
            <w:r>
              <w:t xml:space="preserve"> </w:t>
            </w:r>
            <w:r w:rsidRPr="00A82A14">
              <w:t>a study as overall having low risk of bias</w:t>
            </w:r>
            <w:r w:rsidR="001324D3">
              <w:t xml:space="preserve">, </w:t>
            </w:r>
            <w:r w:rsidRPr="00A82A14">
              <w:t>it had to have none of the domains considered as high</w:t>
            </w:r>
            <w:r w:rsidR="001324D3">
              <w:t xml:space="preserve"> </w:t>
            </w:r>
            <w:r w:rsidRPr="00A82A14">
              <w:t xml:space="preserve">risk of bias and at least four (not counting </w:t>
            </w:r>
            <w:r w:rsidRPr="00A82A14">
              <w:rPr>
                <w:rFonts w:ascii="Helvetica" w:hAnsi="Helvetica"/>
              </w:rPr>
              <w:t>‘</w:t>
            </w:r>
            <w:r w:rsidRPr="00A82A14">
              <w:t>Other</w:t>
            </w:r>
            <w:r w:rsidR="001324D3">
              <w:t xml:space="preserve"> </w:t>
            </w:r>
            <w:r w:rsidRPr="00A82A14">
              <w:t>biases</w:t>
            </w:r>
            <w:r w:rsidRPr="00A82A14">
              <w:rPr>
                <w:rFonts w:ascii="Helvetica" w:hAnsi="Helvetica"/>
              </w:rPr>
              <w:t>’</w:t>
            </w:r>
            <w:r w:rsidRPr="00A82A14">
              <w:t>) considered as low risk of bias, with at least one</w:t>
            </w:r>
            <w:r w:rsidR="001324D3">
              <w:t xml:space="preserve"> </w:t>
            </w:r>
            <w:r w:rsidRPr="00A82A14">
              <w:t xml:space="preserve">of them being </w:t>
            </w:r>
            <w:r w:rsidRPr="00A82A14">
              <w:rPr>
                <w:rFonts w:ascii="Helvetica" w:hAnsi="Helvetica"/>
              </w:rPr>
              <w:t>‘</w:t>
            </w:r>
            <w:r w:rsidRPr="00A82A14">
              <w:t>random sequence generation</w:t>
            </w:r>
            <w:r w:rsidRPr="00A82A14">
              <w:rPr>
                <w:rFonts w:ascii="Helvetica" w:hAnsi="Helvetica"/>
              </w:rPr>
              <w:t xml:space="preserve">’ </w:t>
            </w:r>
            <w:r w:rsidRPr="00A82A14">
              <w:t xml:space="preserve">or </w:t>
            </w:r>
            <w:r w:rsidRPr="00A82A14">
              <w:rPr>
                <w:rFonts w:ascii="Helvetica" w:hAnsi="Helvetica"/>
              </w:rPr>
              <w:t>‘</w:t>
            </w:r>
            <w:r w:rsidRPr="00A82A14">
              <w:t>allocation</w:t>
            </w:r>
            <w:r w:rsidR="001324D3">
              <w:t xml:space="preserve"> </w:t>
            </w:r>
            <w:r w:rsidRPr="00A82A14">
              <w:t>concealment</w:t>
            </w:r>
            <w:r w:rsidRPr="00A82A14">
              <w:rPr>
                <w:rFonts w:ascii="Helvetica" w:hAnsi="Helvetica"/>
              </w:rPr>
              <w:t>’</w:t>
            </w:r>
            <w:r w:rsidRPr="00A82A14">
              <w:t>.</w:t>
            </w:r>
          </w:p>
        </w:tc>
      </w:tr>
    </w:tbl>
    <w:p w14:paraId="025DA818" w14:textId="21907503" w:rsidR="00B7354C" w:rsidRPr="001746E1" w:rsidRDefault="009C163D" w:rsidP="00BD61CC">
      <w:pPr>
        <w:pStyle w:val="TableName"/>
        <w:ind w:left="1134" w:hanging="1134"/>
      </w:pPr>
      <w:bookmarkStart w:id="111" w:name="_Toc40956639"/>
      <w:r>
        <w:t xml:space="preserve">Q4 </w:t>
      </w:r>
      <w:r w:rsidR="001746E1">
        <w:t>Supplementation of probiotics during pregnancy — RCTs</w:t>
      </w:r>
      <w:bookmarkEnd w:id="111"/>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61: Q4 Supplementation of probiotics during pregnancy — RCTs"/>
      </w:tblPr>
      <w:tblGrid>
        <w:gridCol w:w="1564"/>
        <w:gridCol w:w="1417"/>
        <w:gridCol w:w="4532"/>
        <w:gridCol w:w="4536"/>
        <w:gridCol w:w="1843"/>
      </w:tblGrid>
      <w:tr w:rsidR="00B7354C" w:rsidRPr="00F350A6" w14:paraId="5CE8D77F" w14:textId="77777777" w:rsidTr="00B7354C">
        <w:trPr>
          <w:cantSplit/>
          <w:trHeight w:val="390"/>
          <w:tblHeader/>
        </w:trPr>
        <w:tc>
          <w:tcPr>
            <w:tcW w:w="1564" w:type="dxa"/>
          </w:tcPr>
          <w:p w14:paraId="432B359F" w14:textId="77777777" w:rsidR="00B7354C" w:rsidRPr="00F350A6" w:rsidRDefault="00B7354C" w:rsidP="008000F6">
            <w:pPr>
              <w:keepNext/>
              <w:rPr>
                <w:b/>
              </w:rPr>
            </w:pPr>
            <w:r>
              <w:rPr>
                <w:b/>
              </w:rPr>
              <w:t>Study ref</w:t>
            </w:r>
          </w:p>
        </w:tc>
        <w:tc>
          <w:tcPr>
            <w:tcW w:w="1417" w:type="dxa"/>
          </w:tcPr>
          <w:p w14:paraId="6BB4E4B5" w14:textId="77777777" w:rsidR="00B7354C" w:rsidRPr="00F350A6" w:rsidRDefault="00B7354C" w:rsidP="008000F6">
            <w:pPr>
              <w:keepNext/>
              <w:rPr>
                <w:b/>
              </w:rPr>
            </w:pPr>
            <w:r>
              <w:rPr>
                <w:b/>
              </w:rPr>
              <w:t>N</w:t>
            </w:r>
          </w:p>
        </w:tc>
        <w:tc>
          <w:tcPr>
            <w:tcW w:w="4532" w:type="dxa"/>
          </w:tcPr>
          <w:p w14:paraId="15B6ECB1" w14:textId="76EEEF80" w:rsidR="00B7354C" w:rsidRPr="00F350A6" w:rsidRDefault="00B7354C" w:rsidP="00B7354C">
            <w:pPr>
              <w:keepNext/>
              <w:rPr>
                <w:b/>
              </w:rPr>
            </w:pPr>
            <w:r>
              <w:rPr>
                <w:b/>
              </w:rPr>
              <w:t>Aim/population/intervention</w:t>
            </w:r>
          </w:p>
        </w:tc>
        <w:tc>
          <w:tcPr>
            <w:tcW w:w="4536" w:type="dxa"/>
          </w:tcPr>
          <w:p w14:paraId="25A2FC5F" w14:textId="77777777" w:rsidR="00B7354C" w:rsidRPr="00F350A6" w:rsidRDefault="00B7354C" w:rsidP="008000F6">
            <w:pPr>
              <w:keepNext/>
              <w:rPr>
                <w:b/>
              </w:rPr>
            </w:pPr>
            <w:r>
              <w:rPr>
                <w:b/>
              </w:rPr>
              <w:t>Results</w:t>
            </w:r>
          </w:p>
        </w:tc>
        <w:tc>
          <w:tcPr>
            <w:tcW w:w="1843" w:type="dxa"/>
          </w:tcPr>
          <w:p w14:paraId="78B89995" w14:textId="77777777" w:rsidR="00B7354C" w:rsidRPr="00F350A6" w:rsidRDefault="00B7354C" w:rsidP="008000F6">
            <w:pPr>
              <w:keepNext/>
              <w:rPr>
                <w:b/>
              </w:rPr>
            </w:pPr>
            <w:r>
              <w:rPr>
                <w:b/>
              </w:rPr>
              <w:t>Comments</w:t>
            </w:r>
          </w:p>
        </w:tc>
      </w:tr>
      <w:tr w:rsidR="00A51F74" w:rsidRPr="00141F7B" w14:paraId="32A6C8D9" w14:textId="77777777" w:rsidTr="00B7354C">
        <w:trPr>
          <w:cantSplit/>
          <w:trHeight w:val="390"/>
        </w:trPr>
        <w:tc>
          <w:tcPr>
            <w:tcW w:w="1564" w:type="dxa"/>
          </w:tcPr>
          <w:p w14:paraId="0D4DA8F9" w14:textId="4F7D1F07" w:rsidR="00A51F74" w:rsidRDefault="00A51F74" w:rsidP="00DA5DC5">
            <w:r>
              <w:t>Callaway et al 2019</w:t>
            </w:r>
            <w:r w:rsidR="00AB21E2">
              <w:fldChar w:fldCharType="begin">
                <w:fldData xml:space="preserve">PEVuZE5vdGU+PENpdGU+PEF1dGhvcj5DYWxsYXdheTwvQXV0aG9yPjxZZWFyPjIwMTk8L1llYXI+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</w:fldData>
              </w:fldChar>
            </w:r>
            <w:r w:rsidR="002747EA">
              <w:instrText xml:space="preserve"> ADDIN EN.CITE </w:instrText>
            </w:r>
            <w:r w:rsidR="002747EA">
              <w:fldChar w:fldCharType="begin">
                <w:fldData xml:space="preserve">PEVuZE5vdGU+PENpdGU+PEF1dGhvcj5DYWxsYXdheTwvQXV0aG9yPjxZZWFyPjIwMTk8L1llYXI+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</w:fldData>
              </w:fldChar>
            </w:r>
            <w:r w:rsidR="002747EA">
              <w:instrText xml:space="preserve"> ADDIN EN.CITE.DATA </w:instrText>
            </w:r>
            <w:r w:rsidR="002747EA">
              <w:fldChar w:fldCharType="end"/>
            </w:r>
            <w:r w:rsidR="00AB21E2">
              <w:fldChar w:fldCharType="separate"/>
            </w:r>
            <w:r w:rsidR="002747EA" w:rsidRPr="002747EA">
              <w:rPr>
                <w:noProof/>
                <w:vertAlign w:val="superscript"/>
              </w:rPr>
              <w:t>228</w:t>
            </w:r>
            <w:r w:rsidR="00AB21E2">
              <w:fldChar w:fldCharType="end"/>
            </w:r>
          </w:p>
          <w:p w14:paraId="77580244" w14:textId="77777777" w:rsidR="00A51F74" w:rsidRDefault="00A51F74" w:rsidP="00DA5DC5">
            <w:r>
              <w:t>RCT</w:t>
            </w:r>
          </w:p>
          <w:p w14:paraId="065BD22F" w14:textId="77777777" w:rsidR="00A51F74" w:rsidRDefault="00A51F74" w:rsidP="00DA5DC5">
            <w:r>
              <w:t>Australia</w:t>
            </w:r>
          </w:p>
        </w:tc>
        <w:tc>
          <w:tcPr>
            <w:tcW w:w="1417" w:type="dxa"/>
          </w:tcPr>
          <w:p w14:paraId="0B9B02B6" w14:textId="77777777" w:rsidR="00A51F74" w:rsidRDefault="00A51F74" w:rsidP="00DA5DC5">
            <w:r>
              <w:t>Intervention 207</w:t>
            </w:r>
          </w:p>
          <w:p w14:paraId="54C3A4FB" w14:textId="77777777" w:rsidR="00A51F74" w:rsidRDefault="00A51F74" w:rsidP="00DA5DC5">
            <w:r>
              <w:t>Control 204</w:t>
            </w:r>
          </w:p>
        </w:tc>
        <w:tc>
          <w:tcPr>
            <w:tcW w:w="4532" w:type="dxa"/>
          </w:tcPr>
          <w:p w14:paraId="709D191B" w14:textId="77777777" w:rsidR="00A51F74" w:rsidRDefault="00A51F74" w:rsidP="0050098B">
            <w:r w:rsidRPr="0050098B">
              <w:rPr>
                <w:b/>
              </w:rPr>
              <w:t>Aim</w:t>
            </w:r>
            <w:r>
              <w:t>: T</w:t>
            </w:r>
            <w:r w:rsidRPr="0050098B">
              <w:t xml:space="preserve">o determine whether probiotics (Lactobacillus rhamnosus and Bifidobacterium animalis subspecies lactis) administered from the second trimester in overweight and obese women prevent GDM as assessed by an oral glucose tolerance test (OGTT) at 28 weeks' gestation. </w:t>
            </w:r>
          </w:p>
          <w:p w14:paraId="55D91E8A" w14:textId="6A2032BF" w:rsidR="00A51F74" w:rsidRDefault="00A51F74" w:rsidP="0050098B">
            <w:r w:rsidRPr="00C13709">
              <w:rPr>
                <w:b/>
              </w:rPr>
              <w:t>Population</w:t>
            </w:r>
            <w:r>
              <w:t>: S</w:t>
            </w:r>
            <w:r w:rsidRPr="00C13709">
              <w:t>ingleton pregnancy</w:t>
            </w:r>
            <w:r>
              <w:t xml:space="preserve"> at &lt;</w:t>
            </w:r>
            <w:r w:rsidRPr="00C13709">
              <w:t xml:space="preserve">20 weeks’ gestation, BMI </w:t>
            </w:r>
            <w:r w:rsidR="007B7111">
              <w:t>&gt;</w:t>
            </w:r>
            <w:r w:rsidRPr="00C13709">
              <w:t>25 kg/m</w:t>
            </w:r>
            <w:r w:rsidRPr="00C13709">
              <w:rPr>
                <w:sz w:val="10"/>
                <w:szCs w:val="10"/>
              </w:rPr>
              <w:t>2</w:t>
            </w:r>
            <w:r>
              <w:t>, &gt;</w:t>
            </w:r>
            <w:r w:rsidRPr="00C13709">
              <w:t>18 years of age</w:t>
            </w:r>
            <w:r>
              <w:t>.</w:t>
            </w:r>
          </w:p>
          <w:p w14:paraId="0575662F" w14:textId="77777777" w:rsidR="00A51F74" w:rsidRPr="00D875CC" w:rsidRDefault="00A51F74" w:rsidP="00D875CC">
            <w:r>
              <w:rPr>
                <w:b/>
              </w:rPr>
              <w:t>Intervention</w:t>
            </w:r>
            <w:r w:rsidRPr="0050098B">
              <w:t xml:space="preserve">: </w:t>
            </w:r>
            <w:r>
              <w:t>A</w:t>
            </w:r>
            <w:r w:rsidRPr="00D875CC">
              <w:t xml:space="preserve"> mixture of</w:t>
            </w:r>
            <w:r>
              <w:t xml:space="preserve"> </w:t>
            </w:r>
            <w:r w:rsidRPr="00D875CC">
              <w:rPr>
                <w:i/>
              </w:rPr>
              <w:t xml:space="preserve">Lactobacillus rhamnosus </w:t>
            </w:r>
            <w:r w:rsidRPr="00D875CC">
              <w:t xml:space="preserve">(LGG) and </w:t>
            </w:r>
            <w:r w:rsidRPr="00D875CC">
              <w:rPr>
                <w:i/>
              </w:rPr>
              <w:t>Bifidobacterium animalis</w:t>
            </w:r>
            <w:r w:rsidRPr="00D875CC">
              <w:t xml:space="preserve"> subspecies </w:t>
            </w:r>
            <w:r w:rsidRPr="00D875CC">
              <w:rPr>
                <w:i/>
              </w:rPr>
              <w:t>lactis</w:t>
            </w:r>
            <w:r>
              <w:t xml:space="preserve"> </w:t>
            </w:r>
            <w:r w:rsidRPr="00D875CC">
              <w:t xml:space="preserve">(BB-12) </w:t>
            </w:r>
            <w:r>
              <w:t>at a dose of &gt;</w:t>
            </w:r>
            <w:r w:rsidRPr="00D875CC">
              <w:t xml:space="preserve">1 </w:t>
            </w:r>
            <w:r>
              <w:t>x</w:t>
            </w:r>
            <w:r w:rsidRPr="00D875CC">
              <w:t xml:space="preserve"> 10</w:t>
            </w:r>
            <w:r w:rsidRPr="00D875CC">
              <w:rPr>
                <w:sz w:val="10"/>
                <w:szCs w:val="10"/>
              </w:rPr>
              <w:t xml:space="preserve">9 </w:t>
            </w:r>
            <w:r w:rsidRPr="00D875CC">
              <w:t>colony</w:t>
            </w:r>
            <w:r>
              <w:t>-</w:t>
            </w:r>
            <w:r w:rsidRPr="00D875CC">
              <w:t>forming</w:t>
            </w:r>
            <w:r>
              <w:t xml:space="preserve"> </w:t>
            </w:r>
            <w:r w:rsidRPr="00D875CC">
              <w:t>units each per day</w:t>
            </w:r>
          </w:p>
        </w:tc>
        <w:tc>
          <w:tcPr>
            <w:tcW w:w="4536" w:type="dxa"/>
          </w:tcPr>
          <w:p w14:paraId="03DDC895" w14:textId="77777777" w:rsidR="00A51F74" w:rsidRDefault="00A51F74" w:rsidP="0050098B">
            <w:r>
              <w:t>Probiotics versus placebo:</w:t>
            </w:r>
          </w:p>
          <w:p w14:paraId="6E64B5BF" w14:textId="77777777" w:rsidR="00A51F74" w:rsidRDefault="00A51F74" w:rsidP="00EF060E">
            <w:pPr>
              <w:pStyle w:val="bullet"/>
            </w:pPr>
            <w:r>
              <w:t>Gestational diabetes: 38/207 vs 25/204</w:t>
            </w:r>
          </w:p>
          <w:p w14:paraId="289D5461" w14:textId="77777777" w:rsidR="00A51F74" w:rsidRDefault="00A51F74" w:rsidP="00EF060E">
            <w:pPr>
              <w:pStyle w:val="bullet"/>
            </w:pPr>
            <w:r>
              <w:t xml:space="preserve">Pre-eclampsia: 19/206 vs 10/203 </w:t>
            </w:r>
          </w:p>
          <w:p w14:paraId="36BAC79C" w14:textId="77777777" w:rsidR="00A51F74" w:rsidRDefault="00A51F74" w:rsidP="00EF060E">
            <w:pPr>
              <w:pStyle w:val="bullet"/>
            </w:pPr>
            <w:r>
              <w:t>Gestational hypertension: 10/206 vs 11/203</w:t>
            </w:r>
          </w:p>
          <w:p w14:paraId="36887241" w14:textId="77777777" w:rsidR="00A51F74" w:rsidRDefault="00A51F74" w:rsidP="00EF060E">
            <w:pPr>
              <w:pStyle w:val="bullet"/>
            </w:pPr>
            <w:r>
              <w:t>Caesarean section: 73/206 vs 80/204</w:t>
            </w:r>
          </w:p>
          <w:p w14:paraId="2B940580" w14:textId="77777777" w:rsidR="00A51F74" w:rsidRDefault="00A51F74" w:rsidP="00EF060E">
            <w:pPr>
              <w:pStyle w:val="bullet"/>
            </w:pPr>
            <w:r>
              <w:t>Excessive weight gain: 55/169 vs 81/176</w:t>
            </w:r>
          </w:p>
          <w:p w14:paraId="68A3C9D4" w14:textId="77777777" w:rsidR="00A51F74" w:rsidRDefault="00A51F74" w:rsidP="00EF060E">
            <w:pPr>
              <w:pStyle w:val="bullet"/>
            </w:pPr>
            <w:r>
              <w:t>Preterm birth: 17/193 vs 12/180</w:t>
            </w:r>
          </w:p>
          <w:p w14:paraId="6E82AB0C" w14:textId="77777777" w:rsidR="00A51F74" w:rsidRDefault="00A51F74" w:rsidP="00EF060E">
            <w:pPr>
              <w:pStyle w:val="bullet"/>
            </w:pPr>
            <w:r>
              <w:t>Stillbirth: 0/207 vs 1/204</w:t>
            </w:r>
          </w:p>
          <w:p w14:paraId="25E8CDD1" w14:textId="77777777" w:rsidR="00A51F74" w:rsidRDefault="00A51F74" w:rsidP="00EF060E">
            <w:pPr>
              <w:pStyle w:val="bullet"/>
            </w:pPr>
            <w:r>
              <w:t>Macrosomia (&gt;4,000 g): 31/206 vs 35/203</w:t>
            </w:r>
          </w:p>
          <w:p w14:paraId="6F2C9879" w14:textId="77777777" w:rsidR="00A51F74" w:rsidRPr="0050098B" w:rsidRDefault="00A51F74" w:rsidP="00EF060E">
            <w:pPr>
              <w:pStyle w:val="bullet"/>
            </w:pPr>
            <w:r>
              <w:t>Low birth weight: 7/206 vs 6/203</w:t>
            </w:r>
          </w:p>
        </w:tc>
        <w:tc>
          <w:tcPr>
            <w:tcW w:w="1843" w:type="dxa"/>
          </w:tcPr>
          <w:p w14:paraId="1CE25A16" w14:textId="77777777" w:rsidR="00A51F74" w:rsidRPr="00141F7B" w:rsidRDefault="00A51F74" w:rsidP="00DA5DC5"/>
        </w:tc>
      </w:tr>
      <w:tr w:rsidR="00A51F74" w:rsidRPr="00141F7B" w14:paraId="5F610F17" w14:textId="77777777" w:rsidTr="00B7354C">
        <w:trPr>
          <w:cantSplit/>
          <w:trHeight w:val="390"/>
        </w:trPr>
        <w:tc>
          <w:tcPr>
            <w:tcW w:w="1564" w:type="dxa"/>
          </w:tcPr>
          <w:p w14:paraId="133C2355" w14:textId="6253DF70" w:rsidR="00A51F74" w:rsidRDefault="00A51F74" w:rsidP="00DA5DC5">
            <w:r>
              <w:t>Gille et al 2016</w:t>
            </w:r>
            <w:r w:rsidR="00AB21E2">
              <w:fldChar w:fldCharType="begin">
                <w:fldData xml:space="preserve">PEVuZE5vdGU+PENpdGU+PEF1dGhvcj5HaWxsZTwvQXV0aG9yPjxZZWFyPjIwMTY8L1llYXI+PFJl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</w:fldData>
              </w:fldChar>
            </w:r>
            <w:r w:rsidR="002747EA">
              <w:instrText xml:space="preserve"> ADDIN EN.CITE </w:instrText>
            </w:r>
            <w:r w:rsidR="002747EA">
              <w:fldChar w:fldCharType="begin">
                <w:fldData xml:space="preserve">PEVuZE5vdGU+PENpdGU+PEF1dGhvcj5HaWxsZTwvQXV0aG9yPjxZZWFyPjIwMTY8L1llYXI+PFJl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</w:fldData>
              </w:fldChar>
            </w:r>
            <w:r w:rsidR="002747EA">
              <w:instrText xml:space="preserve"> ADDIN EN.CITE.DATA </w:instrText>
            </w:r>
            <w:r w:rsidR="002747EA">
              <w:fldChar w:fldCharType="end"/>
            </w:r>
            <w:r w:rsidR="00AB21E2">
              <w:fldChar w:fldCharType="separate"/>
            </w:r>
            <w:r w:rsidR="002747EA" w:rsidRPr="002747EA">
              <w:rPr>
                <w:noProof/>
                <w:vertAlign w:val="superscript"/>
              </w:rPr>
              <w:t>229</w:t>
            </w:r>
            <w:r w:rsidR="00AB21E2">
              <w:fldChar w:fldCharType="end"/>
            </w:r>
          </w:p>
          <w:p w14:paraId="05241FCA" w14:textId="77777777" w:rsidR="00A51F74" w:rsidRDefault="00A51F74" w:rsidP="00DA5DC5">
            <w:r>
              <w:t>RCT</w:t>
            </w:r>
          </w:p>
          <w:p w14:paraId="55E44CCB" w14:textId="77777777" w:rsidR="00A51F74" w:rsidRDefault="00A51F74" w:rsidP="00DA5DC5">
            <w:r>
              <w:t>Germany</w:t>
            </w:r>
          </w:p>
        </w:tc>
        <w:tc>
          <w:tcPr>
            <w:tcW w:w="1417" w:type="dxa"/>
          </w:tcPr>
          <w:p w14:paraId="3262DB5E" w14:textId="77777777" w:rsidR="00A51F74" w:rsidRDefault="00A51F74" w:rsidP="00DA5DC5">
            <w:r>
              <w:t>Intervention 154</w:t>
            </w:r>
          </w:p>
          <w:p w14:paraId="158673E7" w14:textId="77777777" w:rsidR="00A51F74" w:rsidRDefault="00A51F74" w:rsidP="00DA5DC5">
            <w:r>
              <w:t>Control 151</w:t>
            </w:r>
          </w:p>
        </w:tc>
        <w:tc>
          <w:tcPr>
            <w:tcW w:w="4532" w:type="dxa"/>
          </w:tcPr>
          <w:p w14:paraId="621914B8" w14:textId="77777777" w:rsidR="00A51F74" w:rsidRDefault="00A51F74" w:rsidP="0020217E">
            <w:r w:rsidRPr="0020217E">
              <w:rPr>
                <w:b/>
              </w:rPr>
              <w:t>Aim</w:t>
            </w:r>
            <w:r>
              <w:t>: T</w:t>
            </w:r>
            <w:r w:rsidRPr="00496543">
              <w:t xml:space="preserve">o evaluate whether an oral probiotic food supplement supports the maintenance or restoration of a normal vaginal microbiota during pregnancy. </w:t>
            </w:r>
          </w:p>
          <w:p w14:paraId="773CD2B2" w14:textId="77777777" w:rsidR="00A51F74" w:rsidRDefault="00A51F74" w:rsidP="0020217E">
            <w:r w:rsidRPr="008C4C2B">
              <w:rPr>
                <w:b/>
              </w:rPr>
              <w:t>Population</w:t>
            </w:r>
            <w:r>
              <w:t>: Women aged &gt;18 years &lt;12 weeks gestation</w:t>
            </w:r>
          </w:p>
          <w:p w14:paraId="736C0088" w14:textId="77777777" w:rsidR="00A51F74" w:rsidRPr="00496543" w:rsidRDefault="00A51F74" w:rsidP="008C4C2B">
            <w:r w:rsidRPr="008C4C2B">
              <w:rPr>
                <w:b/>
              </w:rPr>
              <w:t>Intervention</w:t>
            </w:r>
            <w:r>
              <w:t xml:space="preserve">: </w:t>
            </w:r>
            <w:r w:rsidRPr="00496543">
              <w:t xml:space="preserve">Oral </w:t>
            </w:r>
            <w:r w:rsidRPr="00CE0204">
              <w:rPr>
                <w:i/>
              </w:rPr>
              <w:t>Lactobacillus rhamnosus</w:t>
            </w:r>
            <w:r w:rsidRPr="00496543">
              <w:t xml:space="preserve"> GR-1and </w:t>
            </w:r>
            <w:r w:rsidRPr="00CE0204">
              <w:rPr>
                <w:i/>
              </w:rPr>
              <w:t>L reuteri</w:t>
            </w:r>
            <w:r w:rsidRPr="00496543">
              <w:t xml:space="preserve"> RC-14 (10(9) colony-forming units) or placebo were administered for 8 weeks to women with &lt;12 completed weeks of pregnancy. </w:t>
            </w:r>
          </w:p>
        </w:tc>
        <w:tc>
          <w:tcPr>
            <w:tcW w:w="4536" w:type="dxa"/>
          </w:tcPr>
          <w:p w14:paraId="115D43A4" w14:textId="77777777" w:rsidR="00A51F74" w:rsidRDefault="00A51F74" w:rsidP="0050098B">
            <w:r>
              <w:t>Probiotics versus placebo:</w:t>
            </w:r>
          </w:p>
          <w:p w14:paraId="41F8A326" w14:textId="77777777" w:rsidR="00A51F74" w:rsidRDefault="00A51F74" w:rsidP="00325F96">
            <w:pPr>
              <w:pStyle w:val="bullet"/>
            </w:pPr>
            <w:r>
              <w:t>Preterm birth: 6/154 vs 8/151</w:t>
            </w:r>
          </w:p>
          <w:p w14:paraId="7A97C7F6" w14:textId="77777777" w:rsidR="00A51F74" w:rsidRDefault="00A51F74" w:rsidP="00325F96">
            <w:pPr>
              <w:pStyle w:val="bullet"/>
            </w:pPr>
            <w:r>
              <w:t>Miscarriage (&lt;22 weeks): 12/154 vs 5/151</w:t>
            </w:r>
          </w:p>
          <w:p w14:paraId="2BDF1C6F" w14:textId="77777777" w:rsidR="00A51F74" w:rsidRDefault="00A51F74" w:rsidP="00325F96">
            <w:pPr>
              <w:pStyle w:val="bullet"/>
            </w:pPr>
            <w:r>
              <w:t>Bacterial vaginosis: 3/135 vs 2/136</w:t>
            </w:r>
          </w:p>
        </w:tc>
        <w:tc>
          <w:tcPr>
            <w:tcW w:w="1843" w:type="dxa"/>
          </w:tcPr>
          <w:p w14:paraId="29528FBD" w14:textId="77777777" w:rsidR="00A51F74" w:rsidRPr="00141F7B" w:rsidRDefault="00A51F74" w:rsidP="00DA5DC5"/>
        </w:tc>
      </w:tr>
      <w:tr w:rsidR="00A51F74" w:rsidRPr="00141F7B" w14:paraId="6B4481CF" w14:textId="77777777" w:rsidTr="00B7354C">
        <w:trPr>
          <w:cantSplit/>
          <w:trHeight w:val="390"/>
        </w:trPr>
        <w:tc>
          <w:tcPr>
            <w:tcW w:w="1564" w:type="dxa"/>
          </w:tcPr>
          <w:p w14:paraId="298CBF7F" w14:textId="22FEB835" w:rsidR="00A51F74" w:rsidRDefault="00A51F74" w:rsidP="002D3832">
            <w:r>
              <w:t>Ho et al 2016</w:t>
            </w:r>
            <w:r w:rsidR="00AB21E2">
              <w:fldChar w:fldCharType="begin">
                <w:fldData xml:space="preserve">PEVuZE5vdGU+PENpdGU+PEF1dGhvcj5IbzwvQXV0aG9yPjxZZWFyPjIwMTY8L1llYXI+PFJlY051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</w:fldData>
              </w:fldChar>
            </w:r>
            <w:r w:rsidR="002747EA">
              <w:instrText xml:space="preserve"> ADDIN EN.CITE </w:instrText>
            </w:r>
            <w:r w:rsidR="002747EA">
              <w:fldChar w:fldCharType="begin">
                <w:fldData xml:space="preserve">PEVuZE5vdGU+PENpdGU+PEF1dGhvcj5IbzwvQXV0aG9yPjxZZWFyPjIwMTY8L1llYXI+PFJlY051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</w:fldData>
              </w:fldChar>
            </w:r>
            <w:r w:rsidR="002747EA">
              <w:instrText xml:space="preserve"> ADDIN EN.CITE.DATA </w:instrText>
            </w:r>
            <w:r w:rsidR="002747EA">
              <w:fldChar w:fldCharType="end"/>
            </w:r>
            <w:r w:rsidR="00AB21E2">
              <w:fldChar w:fldCharType="separate"/>
            </w:r>
            <w:r w:rsidR="002747EA" w:rsidRPr="002747EA">
              <w:rPr>
                <w:noProof/>
                <w:vertAlign w:val="superscript"/>
              </w:rPr>
              <w:t>230</w:t>
            </w:r>
            <w:r w:rsidR="00AB21E2">
              <w:fldChar w:fldCharType="end"/>
            </w:r>
          </w:p>
          <w:p w14:paraId="179B3252" w14:textId="77777777" w:rsidR="00A51F74" w:rsidRDefault="00A51F74" w:rsidP="002D3832">
            <w:r>
              <w:t>RCT</w:t>
            </w:r>
          </w:p>
          <w:p w14:paraId="37E63CB2" w14:textId="77777777" w:rsidR="00A51F74" w:rsidRPr="002D3832" w:rsidRDefault="00A51F74" w:rsidP="002D3832">
            <w:r>
              <w:t>Taiwan</w:t>
            </w:r>
          </w:p>
        </w:tc>
        <w:tc>
          <w:tcPr>
            <w:tcW w:w="1417" w:type="dxa"/>
          </w:tcPr>
          <w:p w14:paraId="16B34864" w14:textId="77777777" w:rsidR="00A51F74" w:rsidRDefault="00A51F74" w:rsidP="00DA5DC5">
            <w:r>
              <w:t>Intervention 49</w:t>
            </w:r>
          </w:p>
          <w:p w14:paraId="76ECE1FE" w14:textId="77777777" w:rsidR="00A51F74" w:rsidRDefault="00A51F74" w:rsidP="00DA5DC5">
            <w:r>
              <w:t>Control 50</w:t>
            </w:r>
          </w:p>
        </w:tc>
        <w:tc>
          <w:tcPr>
            <w:tcW w:w="4532" w:type="dxa"/>
          </w:tcPr>
          <w:p w14:paraId="78A6B9EB" w14:textId="77777777" w:rsidR="00A51F74" w:rsidRDefault="00A51F74" w:rsidP="00DC12C1">
            <w:r w:rsidRPr="004061F8">
              <w:rPr>
                <w:b/>
              </w:rPr>
              <w:t>Aim</w:t>
            </w:r>
            <w:r>
              <w:t>: T</w:t>
            </w:r>
            <w:r w:rsidRPr="004061F8">
              <w:t xml:space="preserve">o examine the effect of Lactobacillus rhamnosus GR-1 and Lactobacillus reuteri RC-14 taken orally before bedtime on Group B Streptococcus (GBS)-positive pregnant women with respect to becoming GBS negative. </w:t>
            </w:r>
          </w:p>
          <w:p w14:paraId="2F3754E6" w14:textId="77777777" w:rsidR="00A51F74" w:rsidRDefault="00A51F74" w:rsidP="004061F8">
            <w:r w:rsidRPr="004061F8">
              <w:rPr>
                <w:b/>
              </w:rPr>
              <w:t>Population</w:t>
            </w:r>
            <w:r>
              <w:t>: P</w:t>
            </w:r>
            <w:r w:rsidRPr="004061F8">
              <w:t>regnant women at 35-37 weeks of gestation who were diagnosed by GBS culture as being GBS positive for both vaginal and rectal GBS colon</w:t>
            </w:r>
            <w:r>
              <w:t>is</w:t>
            </w:r>
            <w:r w:rsidRPr="004061F8">
              <w:t>ation</w:t>
            </w:r>
            <w:r>
              <w:t>.</w:t>
            </w:r>
          </w:p>
          <w:p w14:paraId="78C0BE03" w14:textId="77777777" w:rsidR="00A51F74" w:rsidRPr="002D3832" w:rsidRDefault="00A51F74" w:rsidP="004061F8">
            <w:pPr>
              <w:rPr>
                <w:b/>
              </w:rPr>
            </w:pPr>
            <w:r w:rsidRPr="004061F8">
              <w:rPr>
                <w:b/>
              </w:rPr>
              <w:t>Intervention</w:t>
            </w:r>
            <w:r>
              <w:t>: T</w:t>
            </w:r>
            <w:r w:rsidRPr="004061F8">
              <w:t xml:space="preserve">wo probiotic capsules (containing L. rhamnosus GR-1 and L. reuteri RC-14) before bedtime until </w:t>
            </w:r>
            <w:r>
              <w:t>birth</w:t>
            </w:r>
            <w:r w:rsidRPr="004061F8">
              <w:t xml:space="preserve">. </w:t>
            </w:r>
          </w:p>
        </w:tc>
        <w:tc>
          <w:tcPr>
            <w:tcW w:w="4536" w:type="dxa"/>
          </w:tcPr>
          <w:p w14:paraId="15467DB7" w14:textId="77777777" w:rsidR="00A51F74" w:rsidRDefault="00A51F74" w:rsidP="004061F8">
            <w:r>
              <w:t>Probiotics versus placebo:</w:t>
            </w:r>
          </w:p>
          <w:p w14:paraId="4C519C70" w14:textId="77777777" w:rsidR="00A51F74" w:rsidRPr="004061F8" w:rsidRDefault="00A51F74" w:rsidP="00FB6C84">
            <w:pPr>
              <w:pStyle w:val="bullet"/>
            </w:pPr>
            <w:r>
              <w:t>Absence of GBS colonisation at birth: 21/49 vs 9/50</w:t>
            </w:r>
          </w:p>
        </w:tc>
        <w:tc>
          <w:tcPr>
            <w:tcW w:w="1843" w:type="dxa"/>
          </w:tcPr>
          <w:p w14:paraId="71EB4F0C" w14:textId="77777777" w:rsidR="00A51F74" w:rsidRPr="00141F7B" w:rsidRDefault="00A51F74" w:rsidP="00DA5DC5"/>
        </w:tc>
      </w:tr>
      <w:tr w:rsidR="00A51F74" w:rsidRPr="00141F7B" w14:paraId="3F0CB882" w14:textId="77777777" w:rsidTr="00B7354C">
        <w:trPr>
          <w:cantSplit/>
          <w:trHeight w:val="390"/>
        </w:trPr>
        <w:tc>
          <w:tcPr>
            <w:tcW w:w="1564" w:type="dxa"/>
          </w:tcPr>
          <w:p w14:paraId="3E34C52E" w14:textId="649AEA38" w:rsidR="00A51F74" w:rsidRDefault="00A51F74" w:rsidP="00DA5DC5">
            <w:r>
              <w:t>Husain et al 2020</w:t>
            </w:r>
            <w:r w:rsidR="00AB21E2">
              <w:fldChar w:fldCharType="begin">
                <w:fldData xml:space="preserve">PEVuZE5vdGU+PENpdGU+PEF1dGhvcj5IdXNhaW48L0F1dGhvcj48WWVhcj4yMDIwPC9ZZWFyPjxS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</w:fldData>
              </w:fldChar>
            </w:r>
            <w:r w:rsidR="002747EA">
              <w:instrText xml:space="preserve"> ADDIN EN.CITE </w:instrText>
            </w:r>
            <w:r w:rsidR="002747EA">
              <w:fldChar w:fldCharType="begin">
                <w:fldData xml:space="preserve">PEVuZE5vdGU+PENpdGU+PEF1dGhvcj5IdXNhaW48L0F1dGhvcj48WWVhcj4yMDIwPC9ZZWFyPjxS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</w:fldData>
              </w:fldChar>
            </w:r>
            <w:r w:rsidR="002747EA">
              <w:instrText xml:space="preserve"> ADDIN EN.CITE.DATA </w:instrText>
            </w:r>
            <w:r w:rsidR="002747EA">
              <w:fldChar w:fldCharType="end"/>
            </w:r>
            <w:r w:rsidR="00AB21E2">
              <w:fldChar w:fldCharType="separate"/>
            </w:r>
            <w:r w:rsidR="002747EA" w:rsidRPr="002747EA">
              <w:rPr>
                <w:noProof/>
                <w:vertAlign w:val="superscript"/>
              </w:rPr>
              <w:t>231</w:t>
            </w:r>
            <w:r w:rsidR="00AB21E2">
              <w:fldChar w:fldCharType="end"/>
            </w:r>
          </w:p>
          <w:p w14:paraId="097D4D9B" w14:textId="77777777" w:rsidR="00A51F74" w:rsidRDefault="00A51F74" w:rsidP="00DA5DC5">
            <w:r>
              <w:t>RCT</w:t>
            </w:r>
          </w:p>
          <w:p w14:paraId="2716E942" w14:textId="77777777" w:rsidR="00A51F74" w:rsidRDefault="00A51F74" w:rsidP="00DA5DC5">
            <w:r>
              <w:t>United Kingdom</w:t>
            </w:r>
          </w:p>
        </w:tc>
        <w:tc>
          <w:tcPr>
            <w:tcW w:w="1417" w:type="dxa"/>
          </w:tcPr>
          <w:p w14:paraId="34FF5A6D" w14:textId="77777777" w:rsidR="00A51F74" w:rsidRDefault="00A51F74" w:rsidP="00DA5DC5">
            <w:r>
              <w:t>Intervention 123</w:t>
            </w:r>
          </w:p>
          <w:p w14:paraId="433CCC15" w14:textId="77777777" w:rsidR="00A51F74" w:rsidRDefault="00A51F74" w:rsidP="00DA5DC5">
            <w:r>
              <w:t>Control 115</w:t>
            </w:r>
          </w:p>
        </w:tc>
        <w:tc>
          <w:tcPr>
            <w:tcW w:w="4532" w:type="dxa"/>
          </w:tcPr>
          <w:p w14:paraId="0E6E1C38" w14:textId="77777777" w:rsidR="00A51F74" w:rsidRDefault="00A51F74" w:rsidP="00DC12C1">
            <w:r w:rsidRPr="00DC12C1">
              <w:rPr>
                <w:b/>
              </w:rPr>
              <w:t>Aim</w:t>
            </w:r>
            <w:r>
              <w:t xml:space="preserve">: </w:t>
            </w:r>
            <w:r w:rsidRPr="00DC12C1">
              <w:t xml:space="preserve">To determine the effects on the vaginal microbiota of an oral probiotic preparation administered from early pregnancy. </w:t>
            </w:r>
          </w:p>
          <w:p w14:paraId="313D5AF9" w14:textId="77777777" w:rsidR="00A51F74" w:rsidRDefault="00A51F74" w:rsidP="00DC12C1">
            <w:r w:rsidRPr="00DC12C1">
              <w:rPr>
                <w:b/>
              </w:rPr>
              <w:t>Population</w:t>
            </w:r>
            <w:r w:rsidRPr="00DC12C1">
              <w:t xml:space="preserve">: Women aged 16 years or older recruited at 9-14 weeks' gestation. </w:t>
            </w:r>
          </w:p>
          <w:p w14:paraId="19D7D900" w14:textId="77777777" w:rsidR="00A51F74" w:rsidRPr="00DC12C1" w:rsidRDefault="00A51F74" w:rsidP="00971D40">
            <w:r w:rsidRPr="00DC12C1">
              <w:rPr>
                <w:b/>
              </w:rPr>
              <w:t>Intervention</w:t>
            </w:r>
            <w:r>
              <w:t>:</w:t>
            </w:r>
            <w:r w:rsidRPr="00DC12C1">
              <w:t xml:space="preserve"> Participants were randomly allocated to receive oral capsules of probiotic containing Lactobacillus rhamnosus GR-1 and Lactobacillus reuteri RC-14 each at 2.5 x 10(9) colony-forming units (CFUs) or placebo once daily from recruitment until the end of pregnancy. </w:t>
            </w:r>
          </w:p>
        </w:tc>
        <w:tc>
          <w:tcPr>
            <w:tcW w:w="4536" w:type="dxa"/>
          </w:tcPr>
          <w:p w14:paraId="08ACA6FA" w14:textId="77777777" w:rsidR="00A51F74" w:rsidRDefault="00A51F74" w:rsidP="0050098B">
            <w:r>
              <w:t>Probiotics versus placebo:</w:t>
            </w:r>
          </w:p>
          <w:p w14:paraId="628E6D5B" w14:textId="77777777" w:rsidR="00A51F74" w:rsidRDefault="00A51F74" w:rsidP="00325F96">
            <w:pPr>
              <w:pStyle w:val="bullet"/>
            </w:pPr>
            <w:r>
              <w:t>Bacterial vaginosis at 18-20 weeks: 19/123 vs 10/115</w:t>
            </w:r>
          </w:p>
        </w:tc>
        <w:tc>
          <w:tcPr>
            <w:tcW w:w="1843" w:type="dxa"/>
          </w:tcPr>
          <w:p w14:paraId="0D06202B" w14:textId="77777777" w:rsidR="00A51F74" w:rsidRPr="00141F7B" w:rsidRDefault="00A51F74" w:rsidP="00DA5DC5"/>
        </w:tc>
      </w:tr>
      <w:tr w:rsidR="009F5B14" w:rsidRPr="00141F7B" w14:paraId="21C5810C" w14:textId="77777777" w:rsidTr="00B7354C">
        <w:trPr>
          <w:cantSplit/>
          <w:trHeight w:val="390"/>
        </w:trPr>
        <w:tc>
          <w:tcPr>
            <w:tcW w:w="1564" w:type="dxa"/>
          </w:tcPr>
          <w:p w14:paraId="30F47D81" w14:textId="4D54C32A" w:rsidR="009F5B14" w:rsidRDefault="009F5B14" w:rsidP="009F32BD">
            <w:r>
              <w:t>Lindsay et al 2014</w:t>
            </w:r>
            <w:r>
              <w:fldChar w:fldCharType="begin">
                <w:fldData xml:space="preserve">PEVuZE5vdGU+PENpdGU+PEF1dGhvcj5MaW5kc2F5PC9BdXRob3I+PFllYXI+MjAxNDwvWWVhcj48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</w:fldData>
              </w:fldChar>
            </w:r>
            <w:r w:rsidR="002747EA">
              <w:instrText xml:space="preserve"> ADDIN EN.CITE </w:instrText>
            </w:r>
            <w:r w:rsidR="002747EA">
              <w:fldChar w:fldCharType="begin">
                <w:fldData xml:space="preserve">PEVuZE5vdGU+PENpdGU+PEF1dGhvcj5MaW5kc2F5PC9BdXRob3I+PFllYXI+MjAxNDwvWWVhcj48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</w:fldData>
              </w:fldChar>
            </w:r>
            <w:r w:rsidR="002747EA">
              <w:instrText xml:space="preserve"> ADDIN EN.CITE.DATA </w:instrText>
            </w:r>
            <w:r w:rsidR="002747EA">
              <w:fldChar w:fldCharType="end"/>
            </w:r>
            <w:r>
              <w:fldChar w:fldCharType="separate"/>
            </w:r>
            <w:r w:rsidR="002747EA" w:rsidRPr="002747EA">
              <w:rPr>
                <w:noProof/>
                <w:vertAlign w:val="superscript"/>
              </w:rPr>
              <w:t>236</w:t>
            </w:r>
            <w:r>
              <w:fldChar w:fldCharType="end"/>
            </w:r>
          </w:p>
          <w:p w14:paraId="7BFD2AAC" w14:textId="6FD1C739" w:rsidR="009F5B14" w:rsidRPr="009F32BD" w:rsidRDefault="009F5B14" w:rsidP="009F32BD">
            <w:r>
              <w:t>Ireland</w:t>
            </w:r>
          </w:p>
        </w:tc>
        <w:tc>
          <w:tcPr>
            <w:tcW w:w="1417" w:type="dxa"/>
          </w:tcPr>
          <w:p w14:paraId="61A33C7C" w14:textId="0E17C0B4" w:rsidR="009F5B14" w:rsidRDefault="009F5B14" w:rsidP="00DA5DC5">
            <w:r>
              <w:t xml:space="preserve">Intervention </w:t>
            </w:r>
            <w:r w:rsidR="0081667E">
              <w:t>63</w:t>
            </w:r>
          </w:p>
          <w:p w14:paraId="3A5B00D2" w14:textId="38F20AE0" w:rsidR="009F5B14" w:rsidRDefault="009F5B14" w:rsidP="00DA5DC5">
            <w:r>
              <w:t>Control 7</w:t>
            </w:r>
            <w:r w:rsidR="0081667E">
              <w:t>5</w:t>
            </w:r>
          </w:p>
        </w:tc>
        <w:tc>
          <w:tcPr>
            <w:tcW w:w="4532" w:type="dxa"/>
          </w:tcPr>
          <w:p w14:paraId="5A5D976B" w14:textId="77777777" w:rsidR="001C2F9A" w:rsidRDefault="009F5B14" w:rsidP="001C2F9A">
            <w:r>
              <w:rPr>
                <w:b/>
              </w:rPr>
              <w:t xml:space="preserve">Aim: </w:t>
            </w:r>
            <w:r>
              <w:t>T</w:t>
            </w:r>
            <w:r w:rsidRPr="009F5B14">
              <w:t xml:space="preserve">o investigate the effect of a probiotic capsule on maternal fasting glucose in obese pregnant women. </w:t>
            </w:r>
          </w:p>
          <w:p w14:paraId="5190568D" w14:textId="3AC587A8" w:rsidR="001C2F9A" w:rsidRDefault="001C2F9A" w:rsidP="001C2F9A">
            <w:r w:rsidRPr="001C2F9A">
              <w:rPr>
                <w:b/>
              </w:rPr>
              <w:t>Population</w:t>
            </w:r>
            <w:r>
              <w:t>: P</w:t>
            </w:r>
            <w:r w:rsidRPr="009F5B14">
              <w:t>regnant women with an early pregnancy body mass index (BMI; in kg/m(2)) from 30.0 to 39.9</w:t>
            </w:r>
            <w:r>
              <w:t>.</w:t>
            </w:r>
          </w:p>
          <w:p w14:paraId="503B4756" w14:textId="26601470" w:rsidR="009F5B14" w:rsidRPr="009F32BD" w:rsidRDefault="00262F95" w:rsidP="00262F95">
            <w:pPr>
              <w:rPr>
                <w:b/>
              </w:rPr>
            </w:pPr>
            <w:r>
              <w:rPr>
                <w:b/>
              </w:rPr>
              <w:t>Intervention</w:t>
            </w:r>
            <w:r>
              <w:t xml:space="preserve">: </w:t>
            </w:r>
            <w:r w:rsidR="009F5B14" w:rsidRPr="009F5B14">
              <w:t xml:space="preserve">Women were randomly assigned to receive either a daily probiotic </w:t>
            </w:r>
            <w:r>
              <w:t>(</w:t>
            </w:r>
            <w:r w:rsidRPr="006472F6">
              <w:rPr>
                <w:i/>
              </w:rPr>
              <w:t>Lactobacillus</w:t>
            </w:r>
            <w:r>
              <w:rPr>
                <w:i/>
              </w:rPr>
              <w:t xml:space="preserve"> salivarius </w:t>
            </w:r>
            <w:r>
              <w:t>UCC118 [10</w:t>
            </w:r>
            <w:r w:rsidRPr="0063179C">
              <w:rPr>
                <w:vertAlign w:val="superscript"/>
              </w:rPr>
              <w:t>9</w:t>
            </w:r>
            <w:r>
              <w:t xml:space="preserve"> cfu]) </w:t>
            </w:r>
            <w:r w:rsidR="009F5B14" w:rsidRPr="009F5B14">
              <w:t xml:space="preserve">or a placebo capsule from 24 to 28 wk of gestation in addition to routine antenatal care. </w:t>
            </w:r>
          </w:p>
        </w:tc>
        <w:tc>
          <w:tcPr>
            <w:tcW w:w="4536" w:type="dxa"/>
          </w:tcPr>
          <w:p w14:paraId="7E3874ED" w14:textId="353959F5" w:rsidR="009F5B14" w:rsidRDefault="0081667E" w:rsidP="009F5B14">
            <w:r>
              <w:t>Probiotics vs control:</w:t>
            </w:r>
          </w:p>
          <w:p w14:paraId="452F5FD2" w14:textId="0A95E998" w:rsidR="0081667E" w:rsidRDefault="0081667E" w:rsidP="0081667E">
            <w:pPr>
              <w:pStyle w:val="bullet"/>
            </w:pPr>
            <w:r>
              <w:t>Gestational diabetes: 3/62 vs 3/74</w:t>
            </w:r>
          </w:p>
          <w:p w14:paraId="383F4098" w14:textId="4B32C14C" w:rsidR="0081667E" w:rsidRDefault="0081667E" w:rsidP="0081667E">
            <w:pPr>
              <w:pStyle w:val="bullet"/>
            </w:pPr>
            <w:r>
              <w:t>Gestational hypertension: 5/62 vs 3/74</w:t>
            </w:r>
          </w:p>
          <w:p w14:paraId="48AA0CC4" w14:textId="752E6190" w:rsidR="0081667E" w:rsidRDefault="0081667E" w:rsidP="0081667E">
            <w:pPr>
              <w:pStyle w:val="bullet"/>
            </w:pPr>
            <w:r>
              <w:t>Caesarean section: 20/62 vs 25/74</w:t>
            </w:r>
          </w:p>
          <w:p w14:paraId="5DE98172" w14:textId="0F61D32B" w:rsidR="0081667E" w:rsidRDefault="0081667E" w:rsidP="0081667E">
            <w:pPr>
              <w:pStyle w:val="bullet"/>
            </w:pPr>
            <w:r>
              <w:t>Preterm birth &gt;37 weeks: 3/63 vs 2/75</w:t>
            </w:r>
          </w:p>
          <w:p w14:paraId="743CCDA3" w14:textId="721B49C8" w:rsidR="0081667E" w:rsidRDefault="0081667E" w:rsidP="0081667E">
            <w:pPr>
              <w:pStyle w:val="bullet"/>
            </w:pPr>
            <w:r>
              <w:t>Macrosomia: 15/62 vs 16/74</w:t>
            </w:r>
          </w:p>
          <w:p w14:paraId="20A5E0DC" w14:textId="00DC7AFC" w:rsidR="0081667E" w:rsidRDefault="0081667E" w:rsidP="0081667E">
            <w:pPr>
              <w:pStyle w:val="bullet"/>
            </w:pPr>
            <w:r>
              <w:t>Small for gestational age: 5/63 vs 11/75</w:t>
            </w:r>
          </w:p>
          <w:p w14:paraId="0D2CA049" w14:textId="2566C188" w:rsidR="009F5B14" w:rsidRDefault="0081667E" w:rsidP="0081667E">
            <w:pPr>
              <w:pStyle w:val="bullet"/>
            </w:pPr>
            <w:r>
              <w:t>Large for gestational age: 6/62 vs 7/74</w:t>
            </w:r>
          </w:p>
        </w:tc>
        <w:tc>
          <w:tcPr>
            <w:tcW w:w="1843" w:type="dxa"/>
          </w:tcPr>
          <w:p w14:paraId="040DD588" w14:textId="77777777" w:rsidR="009F5B14" w:rsidRPr="00141F7B" w:rsidRDefault="009F5B14" w:rsidP="00DA5DC5"/>
        </w:tc>
      </w:tr>
      <w:tr w:rsidR="00A51F74" w:rsidRPr="00141F7B" w14:paraId="2A013CE8" w14:textId="77777777" w:rsidTr="00B7354C">
        <w:trPr>
          <w:cantSplit/>
          <w:trHeight w:val="390"/>
        </w:trPr>
        <w:tc>
          <w:tcPr>
            <w:tcW w:w="1564" w:type="dxa"/>
          </w:tcPr>
          <w:p w14:paraId="660F377B" w14:textId="78DC0078" w:rsidR="00A51F74" w:rsidRDefault="00A51F74" w:rsidP="009F32BD">
            <w:r w:rsidRPr="009F32BD">
              <w:t>Okesene-Gafa</w:t>
            </w:r>
            <w:r>
              <w:t xml:space="preserve"> et al 2019</w:t>
            </w:r>
            <w:r w:rsidR="00AB21E2">
              <w:fldChar w:fldCharType="begin">
                <w:fldData xml:space="preserve">PEVuZE5vdGU+PENpdGU+PEF1dGhvcj5Pa2VzZW5lLUdhZmE8L0F1dGhvcj48WWVhcj4yMDE5PC9Z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</w:fldData>
              </w:fldChar>
            </w:r>
            <w:r w:rsidR="002747EA">
              <w:instrText xml:space="preserve"> ADDIN EN.CITE </w:instrText>
            </w:r>
            <w:r w:rsidR="002747EA">
              <w:fldChar w:fldCharType="begin">
                <w:fldData xml:space="preserve">PEVuZE5vdGU+PENpdGU+PEF1dGhvcj5Pa2VzZW5lLUdhZmE8L0F1dGhvcj48WWVhcj4yMDE5PC9Z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</w:fldData>
              </w:fldChar>
            </w:r>
            <w:r w:rsidR="002747EA">
              <w:instrText xml:space="preserve"> ADDIN EN.CITE.DATA </w:instrText>
            </w:r>
            <w:r w:rsidR="002747EA">
              <w:fldChar w:fldCharType="end"/>
            </w:r>
            <w:r w:rsidR="00AB21E2">
              <w:fldChar w:fldCharType="separate"/>
            </w:r>
            <w:r w:rsidR="002747EA" w:rsidRPr="002747EA">
              <w:rPr>
                <w:noProof/>
                <w:vertAlign w:val="superscript"/>
              </w:rPr>
              <w:t>232</w:t>
            </w:r>
            <w:r w:rsidR="00AB21E2">
              <w:fldChar w:fldCharType="end"/>
            </w:r>
          </w:p>
          <w:p w14:paraId="70D044DE" w14:textId="77777777" w:rsidR="00A51F74" w:rsidRDefault="00A51F74" w:rsidP="009F32BD">
            <w:r>
              <w:t>RCT</w:t>
            </w:r>
          </w:p>
          <w:p w14:paraId="00EEFB07" w14:textId="77777777" w:rsidR="00A51F74" w:rsidRPr="009F32BD" w:rsidRDefault="00A51F74" w:rsidP="009F32BD">
            <w:r>
              <w:t>New Zealand</w:t>
            </w:r>
          </w:p>
        </w:tc>
        <w:tc>
          <w:tcPr>
            <w:tcW w:w="1417" w:type="dxa"/>
          </w:tcPr>
          <w:p w14:paraId="6B20F11D" w14:textId="77777777" w:rsidR="00A51F74" w:rsidRDefault="00A51F74" w:rsidP="00DA5DC5">
            <w:r>
              <w:t>Intervention 115</w:t>
            </w:r>
          </w:p>
          <w:p w14:paraId="69CEE0DE" w14:textId="77777777" w:rsidR="00A51F74" w:rsidRDefault="00A51F74" w:rsidP="00DA5DC5">
            <w:r>
              <w:t>Placebo 115</w:t>
            </w:r>
          </w:p>
        </w:tc>
        <w:tc>
          <w:tcPr>
            <w:tcW w:w="4532" w:type="dxa"/>
          </w:tcPr>
          <w:p w14:paraId="40958947" w14:textId="77777777" w:rsidR="00A51F74" w:rsidRDefault="00A51F74" w:rsidP="00BE1D9F">
            <w:r w:rsidRPr="009F32BD">
              <w:rPr>
                <w:b/>
              </w:rPr>
              <w:t>Aim</w:t>
            </w:r>
            <w:r>
              <w:t xml:space="preserve">: </w:t>
            </w:r>
            <w:r w:rsidRPr="009F32BD">
              <w:t xml:space="preserve">To determine whether a culturally tailored dietary intervention and or daily probiotic capsules in pregnant women with obesity reduces the co-primary outcomes of (1) excessive gestational weight gain (mean &gt;0.27 kg/week) and (2) birthweight. </w:t>
            </w:r>
          </w:p>
          <w:p w14:paraId="43C04076" w14:textId="77777777" w:rsidR="00A51F74" w:rsidRPr="00BE1D9F" w:rsidRDefault="00A51F74" w:rsidP="00BE1D9F">
            <w:r w:rsidRPr="009F32BD">
              <w:rPr>
                <w:b/>
              </w:rPr>
              <w:t>Population</w:t>
            </w:r>
            <w:r>
              <w:t>: W</w:t>
            </w:r>
            <w:r w:rsidRPr="009F32BD">
              <w:t xml:space="preserve">omen without diabetes at pregnancy booking, </w:t>
            </w:r>
            <w:r>
              <w:t>BMI</w:t>
            </w:r>
            <w:r w:rsidRPr="009F32BD">
              <w:t xml:space="preserve"> </w:t>
            </w:r>
            <w:r>
              <w:t>≥30 kg/m(2) and a singleton pregnancy a</w:t>
            </w:r>
            <w:r w:rsidRPr="009F32BD">
              <w:t>t 12(+0) to 17(+6) weeks' gestation</w:t>
            </w:r>
            <w:r>
              <w:t>.</w:t>
            </w:r>
          </w:p>
          <w:p w14:paraId="4175B646" w14:textId="77777777" w:rsidR="00A51F74" w:rsidRPr="0020217E" w:rsidRDefault="00A51F74" w:rsidP="00BE1D9F">
            <w:pPr>
              <w:rPr>
                <w:b/>
              </w:rPr>
            </w:pPr>
            <w:r w:rsidRPr="009F32BD">
              <w:rPr>
                <w:b/>
              </w:rPr>
              <w:t>Intervention</w:t>
            </w:r>
            <w:r w:rsidRPr="009F32BD">
              <w:t xml:space="preserve">: </w:t>
            </w:r>
            <w:r>
              <w:t>D</w:t>
            </w:r>
            <w:r w:rsidRPr="009F32BD">
              <w:t>aily capsules containing either (Lactobacillus rhamnosus GG and Bifidobacterium lactis BB12, minimum 6.5 x 10(9) colony forming units), or placebo, until birth.</w:t>
            </w:r>
          </w:p>
        </w:tc>
        <w:tc>
          <w:tcPr>
            <w:tcW w:w="4536" w:type="dxa"/>
          </w:tcPr>
          <w:p w14:paraId="5BDE793D" w14:textId="77777777" w:rsidR="00A51F74" w:rsidRDefault="00A51F74" w:rsidP="009F32BD">
            <w:r>
              <w:t>Probiotics versus placebo:</w:t>
            </w:r>
          </w:p>
          <w:p w14:paraId="00DE02E3" w14:textId="77777777" w:rsidR="00A51F74" w:rsidRDefault="00A51F74" w:rsidP="00BE1D9F">
            <w:pPr>
              <w:pStyle w:val="bullet"/>
            </w:pPr>
            <w:r>
              <w:t>E</w:t>
            </w:r>
            <w:r w:rsidRPr="009F32BD">
              <w:t>xcessive gestational weight gain</w:t>
            </w:r>
            <w:r>
              <w:t>: 89/108 and 80/109</w:t>
            </w:r>
            <w:r w:rsidRPr="009F32BD">
              <w:t xml:space="preserve">, </w:t>
            </w:r>
            <w:r>
              <w:t>RR</w:t>
            </w:r>
            <w:r w:rsidRPr="009F32BD">
              <w:t xml:space="preserve"> 1.14, 95%</w:t>
            </w:r>
            <w:r>
              <w:t>CI 0.99 to 1.31</w:t>
            </w:r>
          </w:p>
          <w:p w14:paraId="60217D41" w14:textId="77777777" w:rsidR="00A51F74" w:rsidRDefault="00A51F74" w:rsidP="00BE1D9F">
            <w:pPr>
              <w:pStyle w:val="bullet"/>
            </w:pPr>
            <w:r>
              <w:t>Gestational diabetes: 28/105 vs 25/91; RR 0.94; 95%CI 0.59 to 1.49</w:t>
            </w:r>
          </w:p>
          <w:p w14:paraId="7FCF08B1" w14:textId="77777777" w:rsidR="00A51F74" w:rsidRDefault="00A51F74" w:rsidP="00BE1D9F">
            <w:pPr>
              <w:pStyle w:val="bullet"/>
            </w:pPr>
            <w:r>
              <w:t>Gestational hypertension: 11/108 vs 7/113; RR 1.61; 95%CI 0.64 to 4.09</w:t>
            </w:r>
          </w:p>
          <w:p w14:paraId="448D710D" w14:textId="77777777" w:rsidR="00A51F74" w:rsidRDefault="00A51F74" w:rsidP="00BE1D9F">
            <w:pPr>
              <w:pStyle w:val="bullet"/>
            </w:pPr>
            <w:r>
              <w:t>Caesarean section: 40/112 vs 35/114; RR 1.23; 95%CI 0.70 to 2.15</w:t>
            </w:r>
          </w:p>
          <w:p w14:paraId="0136D838" w14:textId="77777777" w:rsidR="00A51F74" w:rsidRDefault="00A51F74" w:rsidP="00A01BBB">
            <w:pPr>
              <w:pStyle w:val="bullet"/>
            </w:pPr>
            <w:r>
              <w:t>Stillbirth: 2/112 vs 2/114; RR 1.02; 95%CI 0.14 to 7.36</w:t>
            </w:r>
          </w:p>
        </w:tc>
        <w:tc>
          <w:tcPr>
            <w:tcW w:w="1843" w:type="dxa"/>
          </w:tcPr>
          <w:p w14:paraId="30117D50" w14:textId="77777777" w:rsidR="00A51F74" w:rsidRPr="00141F7B" w:rsidRDefault="00A51F74" w:rsidP="00DA5DC5"/>
        </w:tc>
      </w:tr>
      <w:tr w:rsidR="0073074A" w:rsidRPr="00141F7B" w14:paraId="049EAE34" w14:textId="77777777" w:rsidTr="00B7354C">
        <w:trPr>
          <w:cantSplit/>
          <w:trHeight w:val="390"/>
        </w:trPr>
        <w:tc>
          <w:tcPr>
            <w:tcW w:w="1564" w:type="dxa"/>
          </w:tcPr>
          <w:p w14:paraId="568DA42E" w14:textId="4E0F7301" w:rsidR="0073074A" w:rsidRDefault="0073074A" w:rsidP="009F32BD">
            <w:r>
              <w:t>Olsen et al 2018</w:t>
            </w:r>
            <w:r w:rsidR="00774750">
              <w:fldChar w:fldCharType="begin"/>
            </w:r>
            <w:r w:rsidR="002747EA">
              <w:instrText xml:space="preserve"> ADDIN EN.CITE &lt;EndNote&gt;&lt;Cite&gt;&lt;Author&gt;Olsen&lt;/Author&gt;&lt;Year&gt;2018&lt;/Year&gt;&lt;RecNum&gt;1709&lt;/RecNum&gt;&lt;DisplayText&gt;&lt;style face="superscript" font="Trebuchet MS" size="9"&gt;235&lt;/style&gt;&lt;/DisplayText&gt;&lt;record&gt;&lt;rec-number&gt;1709&lt;/rec-number&gt;&lt;foreign-keys&gt;&lt;key app="EN" db-id="exvasrfx2dtraoesasxp2szsxa2df502592x" timestamp="1582499182"&gt;1709&lt;/key&gt;&lt;/foreign-keys&gt;&lt;ref-type name="Journal Article"&gt;17&lt;/ref-type&gt;&lt;contributors&gt;&lt;authors&gt;&lt;author&gt;Olsen, Paula&lt;/author&gt;&lt;author&gt;Williamson, Moira&lt;/author&gt;&lt;author&gt;Traynor, Victoria&lt;/author&gt;&lt;author&gt;Georgiou, Chris&lt;/author&gt;&lt;/authors&gt;&lt;/contributors&gt;&lt;titles&gt;&lt;title&gt;The impact of oral probiotics on vaginal Group B Streptococcal colonisation rates in pregnant women: A pilot randomised control study&lt;/title&gt;&lt;secondary-title&gt;Women and Birth&lt;/secondary-title&gt;&lt;/titles&gt;&lt;periodical&gt;&lt;full-title&gt;Women and Birth&lt;/full-title&gt;&lt;/periodical&gt;&lt;pages&gt;31-37&lt;/pages&gt;&lt;volume&gt;31&lt;/volume&gt;&lt;number&gt;1&lt;/number&gt;&lt;section&gt;31&lt;/section&gt;&lt;dates&gt;&lt;year&gt;2018&lt;/year&gt;&lt;/dates&gt;&lt;isbn&gt;18715192&lt;/isbn&gt;&lt;urls&gt;&lt;/urls&gt;&lt;electronic-resource-num&gt;10.1016/j.wombi.2017.06.012&lt;/electronic-resource-num&gt;&lt;/record&gt;&lt;/Cite&gt;&lt;/EndNote&gt;</w:instrText>
            </w:r>
            <w:r w:rsidR="00774750">
              <w:fldChar w:fldCharType="separate"/>
            </w:r>
            <w:r w:rsidR="002747EA" w:rsidRPr="002747EA">
              <w:rPr>
                <w:noProof/>
                <w:vertAlign w:val="superscript"/>
              </w:rPr>
              <w:t>235</w:t>
            </w:r>
            <w:r w:rsidR="00774750">
              <w:fldChar w:fldCharType="end"/>
            </w:r>
          </w:p>
          <w:p w14:paraId="45F9384C" w14:textId="77777777" w:rsidR="0073074A" w:rsidRDefault="0073074A" w:rsidP="009F32BD">
            <w:r>
              <w:t>RCT</w:t>
            </w:r>
          </w:p>
          <w:p w14:paraId="1BE5DD2F" w14:textId="0589E411" w:rsidR="0073074A" w:rsidRPr="009F32BD" w:rsidRDefault="00A06E9B" w:rsidP="009F32BD">
            <w:r>
              <w:t>Australia</w:t>
            </w:r>
          </w:p>
        </w:tc>
        <w:tc>
          <w:tcPr>
            <w:tcW w:w="1417" w:type="dxa"/>
          </w:tcPr>
          <w:p w14:paraId="15FF13CE" w14:textId="77777777" w:rsidR="0073074A" w:rsidRDefault="00A06E9B" w:rsidP="00DA5DC5">
            <w:r>
              <w:t>Intervention 19</w:t>
            </w:r>
          </w:p>
          <w:p w14:paraId="5C6310C4" w14:textId="35C319C7" w:rsidR="00A06E9B" w:rsidRDefault="00A06E9B" w:rsidP="00DA5DC5">
            <w:r>
              <w:t>Control 13</w:t>
            </w:r>
          </w:p>
        </w:tc>
        <w:tc>
          <w:tcPr>
            <w:tcW w:w="4532" w:type="dxa"/>
          </w:tcPr>
          <w:p w14:paraId="26DAA0C7" w14:textId="77777777" w:rsidR="00A06E9B" w:rsidRDefault="00A06E9B" w:rsidP="00BE1D9F">
            <w:r>
              <w:rPr>
                <w:b/>
              </w:rPr>
              <w:t xml:space="preserve">Aim: </w:t>
            </w:r>
            <w:r w:rsidRPr="00A06E9B">
              <w:t xml:space="preserve">To perform a pilot project to determine if this research design was appropriate to explore potential causal relationships between oral probiotic use and vaginal Group B Streptococcal (GBS) colonisation rates in pregnant women. </w:t>
            </w:r>
          </w:p>
          <w:p w14:paraId="2018FAD0" w14:textId="77777777" w:rsidR="00A06E9B" w:rsidRDefault="00A06E9B" w:rsidP="00A06E9B">
            <w:r w:rsidRPr="00A06E9B">
              <w:rPr>
                <w:b/>
              </w:rPr>
              <w:t>Population</w:t>
            </w:r>
            <w:r>
              <w:t xml:space="preserve">: </w:t>
            </w:r>
            <w:r w:rsidRPr="00A06E9B">
              <w:t>GBS-positive women at 36 weeks pregnan</w:t>
            </w:r>
            <w:r>
              <w:t>cy</w:t>
            </w:r>
            <w:r w:rsidRPr="00A06E9B">
              <w:t xml:space="preserve">. </w:t>
            </w:r>
          </w:p>
          <w:p w14:paraId="5F870DFC" w14:textId="35B28BB2" w:rsidR="0073074A" w:rsidRPr="00A06E9B" w:rsidRDefault="00A06E9B" w:rsidP="00A06E9B">
            <w:r w:rsidRPr="00A06E9B">
              <w:rPr>
                <w:b/>
              </w:rPr>
              <w:t>Intervention</w:t>
            </w:r>
            <w:r>
              <w:t>: D</w:t>
            </w:r>
            <w:r w:rsidRPr="00A06E9B">
              <w:t xml:space="preserve">aily oral dose of </w:t>
            </w:r>
            <w:r w:rsidRPr="00A06E9B">
              <w:rPr>
                <w:i/>
              </w:rPr>
              <w:t>Lactobacillus rhamnosus</w:t>
            </w:r>
            <w:r w:rsidRPr="00A06E9B">
              <w:t xml:space="preserve"> GR-1 (GR- 1) and </w:t>
            </w:r>
            <w:r w:rsidRPr="00A06E9B">
              <w:rPr>
                <w:i/>
              </w:rPr>
              <w:t>Lactobacillus fermentum/reuteri</w:t>
            </w:r>
            <w:r w:rsidRPr="00A06E9B">
              <w:t xml:space="preserve"> RC-14 (RC-14) in a dose of 10</w:t>
            </w:r>
            <w:r w:rsidRPr="00A06E9B">
              <w:rPr>
                <w:vertAlign w:val="superscript"/>
              </w:rPr>
              <w:t xml:space="preserve">8 </w:t>
            </w:r>
            <w:r w:rsidRPr="00A06E9B">
              <w:t>viable strains</w:t>
            </w:r>
            <w:r>
              <w:rPr>
                <w:rFonts w:eastAsiaTheme="majorEastAsia"/>
              </w:rPr>
              <w:t xml:space="preserve"> </w:t>
            </w:r>
            <w:r w:rsidRPr="00A06E9B">
              <w:t xml:space="preserve">for three weeks or until birth. </w:t>
            </w:r>
          </w:p>
        </w:tc>
        <w:tc>
          <w:tcPr>
            <w:tcW w:w="4536" w:type="dxa"/>
          </w:tcPr>
          <w:p w14:paraId="4C2CC875" w14:textId="77777777" w:rsidR="0073074A" w:rsidRDefault="00A06E9B" w:rsidP="00A06E9B">
            <w:r>
              <w:t>Intervention versus control:</w:t>
            </w:r>
          </w:p>
          <w:p w14:paraId="3CE9137C" w14:textId="77777777" w:rsidR="00A06E9B" w:rsidRDefault="00A06E9B" w:rsidP="00F06D77">
            <w:pPr>
              <w:pStyle w:val="bullet"/>
            </w:pPr>
            <w:r>
              <w:t xml:space="preserve">GBS colonisation at birth: 15/19 vs 10/13 </w:t>
            </w:r>
          </w:p>
          <w:p w14:paraId="5B307422" w14:textId="73601F36" w:rsidR="00A06E9B" w:rsidRPr="00A06E9B" w:rsidRDefault="00F06D77" w:rsidP="00F06D77">
            <w:pPr>
              <w:pStyle w:val="bullet"/>
            </w:pPr>
            <w:r>
              <w:t>Presence of vaginal commensals at birth: 5/19 vs 0/13</w:t>
            </w:r>
          </w:p>
        </w:tc>
        <w:tc>
          <w:tcPr>
            <w:tcW w:w="1843" w:type="dxa"/>
          </w:tcPr>
          <w:p w14:paraId="6CE4124B" w14:textId="77777777" w:rsidR="0073074A" w:rsidRPr="00141F7B" w:rsidRDefault="0073074A" w:rsidP="00DA5DC5"/>
        </w:tc>
      </w:tr>
      <w:tr w:rsidR="00A51F74" w:rsidRPr="00141F7B" w14:paraId="4061A04C" w14:textId="77777777" w:rsidTr="00B7354C">
        <w:trPr>
          <w:cantSplit/>
          <w:trHeight w:val="390"/>
        </w:trPr>
        <w:tc>
          <w:tcPr>
            <w:tcW w:w="1564" w:type="dxa"/>
          </w:tcPr>
          <w:p w14:paraId="0C8A6345" w14:textId="581913C7" w:rsidR="00A51F74" w:rsidRDefault="00A51F74" w:rsidP="002D3832">
            <w:r w:rsidRPr="002D3832">
              <w:t>Pellonpera</w:t>
            </w:r>
            <w:r>
              <w:t xml:space="preserve"> et al 2019</w:t>
            </w:r>
            <w:r w:rsidR="00AB21E2">
              <w:fldChar w:fldCharType="begin">
                <w:fldData xml:space="preserve">PEVuZE5vdGU+PENpdGU+PEF1dGhvcj5QZWxsb25wZXJhPC9BdXRob3I+PFllYXI+MjAxOTwvWWVh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</w:fldData>
              </w:fldChar>
            </w:r>
            <w:r w:rsidR="002747EA">
              <w:instrText xml:space="preserve"> ADDIN EN.CITE </w:instrText>
            </w:r>
            <w:r w:rsidR="002747EA">
              <w:fldChar w:fldCharType="begin">
                <w:fldData xml:space="preserve">PEVuZE5vdGU+PENpdGU+PEF1dGhvcj5QZWxsb25wZXJhPC9BdXRob3I+PFllYXI+MjAxOTwvWWVh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</w:fldData>
              </w:fldChar>
            </w:r>
            <w:r w:rsidR="002747EA">
              <w:instrText xml:space="preserve"> ADDIN EN.CITE.DATA </w:instrText>
            </w:r>
            <w:r w:rsidR="002747EA">
              <w:fldChar w:fldCharType="end"/>
            </w:r>
            <w:r w:rsidR="00AB21E2">
              <w:fldChar w:fldCharType="separate"/>
            </w:r>
            <w:r w:rsidR="002747EA" w:rsidRPr="002747EA">
              <w:rPr>
                <w:noProof/>
                <w:vertAlign w:val="superscript"/>
              </w:rPr>
              <w:t>233</w:t>
            </w:r>
            <w:r w:rsidR="00AB21E2">
              <w:fldChar w:fldCharType="end"/>
            </w:r>
          </w:p>
          <w:p w14:paraId="340EF4C5" w14:textId="77777777" w:rsidR="00A51F74" w:rsidRDefault="00A51F74" w:rsidP="002D3832">
            <w:r>
              <w:t>RCT</w:t>
            </w:r>
          </w:p>
          <w:p w14:paraId="3CD0E938" w14:textId="77777777" w:rsidR="00A51F74" w:rsidRPr="002D3832" w:rsidRDefault="00A51F74" w:rsidP="002D3832">
            <w:r>
              <w:t>Finland</w:t>
            </w:r>
          </w:p>
        </w:tc>
        <w:tc>
          <w:tcPr>
            <w:tcW w:w="1417" w:type="dxa"/>
          </w:tcPr>
          <w:p w14:paraId="358FDBA7" w14:textId="77777777" w:rsidR="00A51F74" w:rsidRDefault="00A51F74" w:rsidP="00DA5DC5">
            <w:r>
              <w:t>Intervention 109</w:t>
            </w:r>
          </w:p>
          <w:p w14:paraId="6AEA70C7" w14:textId="77777777" w:rsidR="00A51F74" w:rsidRDefault="00A51F74" w:rsidP="00DA5DC5">
            <w:r>
              <w:t>Control 110</w:t>
            </w:r>
          </w:p>
        </w:tc>
        <w:tc>
          <w:tcPr>
            <w:tcW w:w="4532" w:type="dxa"/>
          </w:tcPr>
          <w:p w14:paraId="3EF57DB3" w14:textId="77777777" w:rsidR="00A51F74" w:rsidRDefault="00A51F74" w:rsidP="00DC12C1">
            <w:r w:rsidRPr="002D3832">
              <w:rPr>
                <w:b/>
              </w:rPr>
              <w:t>Aim</w:t>
            </w:r>
            <w:r>
              <w:t xml:space="preserve">: </w:t>
            </w:r>
            <w:r w:rsidRPr="002D3832">
              <w:t xml:space="preserve">To assess whether the risk of gestational diabetes mellitus (GDM) may be lowered and glucose metabolism improved by daily administration of fish oil and/or probiotic supplements in overweight and obese pregnant women. </w:t>
            </w:r>
          </w:p>
          <w:p w14:paraId="6AE41C28" w14:textId="77777777" w:rsidR="00A51F74" w:rsidRDefault="00A51F74" w:rsidP="002D3832">
            <w:r w:rsidRPr="002D3832">
              <w:rPr>
                <w:b/>
              </w:rPr>
              <w:t>Population</w:t>
            </w:r>
            <w:r>
              <w:t>: W</w:t>
            </w:r>
            <w:r w:rsidRPr="002D3832">
              <w:t>omen (mean 13.9</w:t>
            </w:r>
            <w:r>
              <w:t>±</w:t>
            </w:r>
            <w:r w:rsidRPr="002D3832">
              <w:t>2.1 gestational weeks [gw])</w:t>
            </w:r>
          </w:p>
          <w:p w14:paraId="4C192C75" w14:textId="77777777" w:rsidR="00A51F74" w:rsidRPr="00DC12C1" w:rsidRDefault="00A51F74" w:rsidP="00256901">
            <w:pPr>
              <w:rPr>
                <w:b/>
              </w:rPr>
            </w:pPr>
            <w:r w:rsidRPr="002D3832">
              <w:rPr>
                <w:b/>
              </w:rPr>
              <w:t>Intervention</w:t>
            </w:r>
            <w:r>
              <w:t>:</w:t>
            </w:r>
            <w:r w:rsidRPr="002D3832">
              <w:t xml:space="preserve"> Lactobacillus rhamnosus HN001 and Bifidobacterium animalis ssp. lactis 420, 10</w:t>
            </w:r>
            <w:r>
              <w:t xml:space="preserve">(10) colony-forming units each </w:t>
            </w:r>
            <w:r w:rsidRPr="002D3832">
              <w:t>were provided for</w:t>
            </w:r>
            <w:r>
              <w:t xml:space="preserve"> daily consumption from randomis</w:t>
            </w:r>
            <w:r w:rsidRPr="002D3832">
              <w:t xml:space="preserve">ation beyond </w:t>
            </w:r>
            <w:r>
              <w:t>birth</w:t>
            </w:r>
            <w:r w:rsidRPr="002D3832">
              <w:t xml:space="preserve">. </w:t>
            </w:r>
          </w:p>
        </w:tc>
        <w:tc>
          <w:tcPr>
            <w:tcW w:w="4536" w:type="dxa"/>
          </w:tcPr>
          <w:p w14:paraId="7CCB5D24" w14:textId="77777777" w:rsidR="00A51F74" w:rsidRDefault="00A51F74" w:rsidP="006804E6">
            <w:r>
              <w:t>Probiotics versus placebo:</w:t>
            </w:r>
          </w:p>
          <w:p w14:paraId="20C129B6" w14:textId="77777777" w:rsidR="00A51F74" w:rsidRDefault="00A51F74" w:rsidP="002C70B0">
            <w:pPr>
              <w:pStyle w:val="bullet"/>
            </w:pPr>
            <w:r>
              <w:t>Gestational diabetes: 25/88 vs 31/84</w:t>
            </w:r>
          </w:p>
          <w:p w14:paraId="2D69F9DE" w14:textId="77777777" w:rsidR="00A51F74" w:rsidRDefault="00A51F74" w:rsidP="002C70B0">
            <w:pPr>
              <w:pStyle w:val="bullet"/>
            </w:pPr>
            <w:r>
              <w:t>Miscarriage &lt; 22 weeks: 1/109 vs 2/110</w:t>
            </w:r>
          </w:p>
          <w:p w14:paraId="55A38FD1" w14:textId="77777777" w:rsidR="00A51F74" w:rsidRDefault="00A51F74" w:rsidP="002C70B0">
            <w:pPr>
              <w:pStyle w:val="bullet"/>
            </w:pPr>
            <w:r>
              <w:t>Stillbirth: 0/96 vs 1/93</w:t>
            </w:r>
          </w:p>
          <w:p w14:paraId="7ED11A6A" w14:textId="77777777" w:rsidR="00A51F74" w:rsidRDefault="00A51F74" w:rsidP="002C70B0">
            <w:pPr>
              <w:pStyle w:val="bullet"/>
            </w:pPr>
            <w:r>
              <w:t>Gestational hypertension: 4/96 vs 4/93</w:t>
            </w:r>
          </w:p>
          <w:p w14:paraId="36EF5E60" w14:textId="77777777" w:rsidR="00A51F74" w:rsidRDefault="00A51F74" w:rsidP="002C70B0">
            <w:pPr>
              <w:pStyle w:val="bullet"/>
            </w:pPr>
            <w:r>
              <w:t>Pre-eclampsia: 4/96 vs 2/93</w:t>
            </w:r>
          </w:p>
          <w:p w14:paraId="18046B1C" w14:textId="77777777" w:rsidR="00A51F74" w:rsidRDefault="00A51F74" w:rsidP="002C70B0">
            <w:pPr>
              <w:pStyle w:val="bullet"/>
            </w:pPr>
            <w:r>
              <w:t>Caesarean section: 10/96 vs 8/92</w:t>
            </w:r>
          </w:p>
          <w:p w14:paraId="7C8DC9AA" w14:textId="77777777" w:rsidR="00A51F74" w:rsidRDefault="00A51F74" w:rsidP="002C70B0">
            <w:pPr>
              <w:pStyle w:val="bullet"/>
            </w:pPr>
            <w:r>
              <w:t>Preterm birth: 4/96 vs 3/92</w:t>
            </w:r>
          </w:p>
          <w:p w14:paraId="667E7D4F" w14:textId="77777777" w:rsidR="00A51F74" w:rsidRPr="000D162D" w:rsidRDefault="00A51F74" w:rsidP="006804E6">
            <w:pPr>
              <w:pStyle w:val="bullet"/>
            </w:pPr>
            <w:r>
              <w:t>Macrosomia: 13/96 vs 13/92</w:t>
            </w:r>
          </w:p>
        </w:tc>
        <w:tc>
          <w:tcPr>
            <w:tcW w:w="1843" w:type="dxa"/>
          </w:tcPr>
          <w:p w14:paraId="1D9A37F6" w14:textId="77777777" w:rsidR="00A51F74" w:rsidRPr="00141F7B" w:rsidRDefault="00A51F74" w:rsidP="00DA5DC5"/>
        </w:tc>
      </w:tr>
      <w:tr w:rsidR="00A51F74" w:rsidRPr="00141F7B" w14:paraId="1EE643D7" w14:textId="77777777" w:rsidTr="00D67B8A">
        <w:trPr>
          <w:cantSplit/>
          <w:trHeight w:val="390"/>
        </w:trPr>
        <w:tc>
          <w:tcPr>
            <w:tcW w:w="1564" w:type="dxa"/>
          </w:tcPr>
          <w:p w14:paraId="7C4F6BD5" w14:textId="2B776E3B" w:rsidR="00A51F74" w:rsidRDefault="00A51F74" w:rsidP="002D3832">
            <w:r>
              <w:t>Sharpe et al 2019</w:t>
            </w:r>
            <w:r w:rsidR="00AB21E2">
              <w:fldChar w:fldCharType="begin"/>
            </w:r>
            <w:r w:rsidR="002747EA">
              <w:instrText xml:space="preserve"> ADDIN EN.CITE &lt;EndNote&gt;&lt;Cite&gt;&lt;Author&gt;Sharpe&lt;/Author&gt;&lt;Year&gt;2019&lt;/Year&gt;&lt;RecNum&gt;1670&lt;/RecNum&gt;&lt;DisplayText&gt;&lt;style face="superscript" font="Trebuchet MS" size="9"&gt;234&lt;/style&gt;&lt;/DisplayText&gt;&lt;record&gt;&lt;rec-number&gt;1670&lt;/rec-number&gt;&lt;foreign-keys&gt;&lt;key app="EN" db-id="exvasrfx2dtraoesasxp2szsxa2df502592x" timestamp="1581312847"&gt;1670&lt;/key&gt;&lt;key app="ENWeb" db-id=""&gt;0&lt;/key&gt;&lt;/foreign-keys&gt;&lt;ref-type name="Journal Article"&gt;17&lt;/ref-type&gt;&lt;contributors&gt;&lt;authors&gt;&lt;author&gt;Sharpe, M.&lt;/author&gt;&lt;author&gt;Shah, V.&lt;/author&gt;&lt;author&gt;Freire-Lizama, T.&lt;/author&gt;&lt;author&gt;Cates, E. C.&lt;/author&gt;&lt;author&gt;McGrath, K.&lt;/author&gt;&lt;author&gt;David, I.&lt;/author&gt;&lt;author&gt;Cowan, S.&lt;/author&gt;&lt;author&gt;Letkeman, J.&lt;/author&gt;&lt;author&gt;Stewart-Wilson, E.&lt;/author&gt;&lt;/authors&gt;&lt;/contributors&gt;&lt;auth-address&gt;a Midwifery Education Program, Ryerson University , Toronto , Canada.&amp;#xD;b Department of Pediatrics, Mount Sinai Hospital , Toronto , Canada.&amp;#xD;c Department of Obstetrics and Gynecology, St. Michael&amp;apos;s Hospital , Toronto , Canada.&amp;#xD;d Department of Psychology, Ryerson University , Toronto , Canada.&lt;/auth-address&gt;&lt;titles&gt;&lt;title&gt;Effectiveness of oral intake of Lactobacillus rhamnosus GR-1 and Lactobacillus reuteri RC-14 on Group B Streptococcus colonization during pregnancy: a midwifery-led double-blind randomized controlled pilot trial&lt;/title&gt;&lt;secondary-title&gt;J Matern Fetal Neonatal Med&lt;/secondary-title&gt;&lt;/titles&gt;&lt;periodical&gt;&lt;full-title&gt;J Matern Fetal Neonatal Med&lt;/full-title&gt;&lt;/periodical&gt;&lt;pages&gt;1-8&lt;/pages&gt;&lt;edition&gt;2019/08/01&lt;/edition&gt;&lt;keywords&gt;&lt;keyword&gt;Clinical trial&lt;/keyword&gt;&lt;keyword&gt;group B Streptococcus&lt;/keyword&gt;&lt;keyword&gt;midwifery&lt;/keyword&gt;&lt;keyword&gt;pregnancy&lt;/keyword&gt;&lt;keyword&gt;probiotics&lt;/keyword&gt;&lt;/keywords&gt;&lt;dates&gt;&lt;year&gt;2019&lt;/year&gt;&lt;pub-dates&gt;&lt;date&gt;Aug 13&lt;/date&gt;&lt;/pub-dates&gt;&lt;/dates&gt;&lt;isbn&gt;1476-4954 (Electronic)&amp;#xD;1476-4954 (Linking)&lt;/isbn&gt;&lt;accession-num&gt;31362572&lt;/accession-num&gt;&lt;urls&gt;&lt;related-urls&gt;&lt;url&gt;https://www.ncbi.nlm.nih.gov/pubmed/31362572&lt;/url&gt;&lt;/related-urls&gt;&lt;/urls&gt;&lt;electronic-resource-num&gt;10.1080/14767058.2019.1650907&lt;/electronic-resource-num&gt;&lt;/record&gt;&lt;/Cite&gt;&lt;/EndNote&gt;</w:instrText>
            </w:r>
            <w:r w:rsidR="00AB21E2">
              <w:fldChar w:fldCharType="separate"/>
            </w:r>
            <w:r w:rsidR="002747EA" w:rsidRPr="002747EA">
              <w:rPr>
                <w:noProof/>
                <w:vertAlign w:val="superscript"/>
              </w:rPr>
              <w:t>234</w:t>
            </w:r>
            <w:r w:rsidR="00AB21E2">
              <w:fldChar w:fldCharType="end"/>
            </w:r>
          </w:p>
          <w:p w14:paraId="0DE8BD9F" w14:textId="77777777" w:rsidR="00A51F74" w:rsidRDefault="00A51F74" w:rsidP="002D3832">
            <w:r>
              <w:t>RCT</w:t>
            </w:r>
          </w:p>
          <w:p w14:paraId="34BF3E53" w14:textId="77777777" w:rsidR="00A51F74" w:rsidRPr="002D3832" w:rsidRDefault="00A51F74" w:rsidP="002D3832">
            <w:r>
              <w:t xml:space="preserve">Canada </w:t>
            </w:r>
          </w:p>
        </w:tc>
        <w:tc>
          <w:tcPr>
            <w:tcW w:w="1417" w:type="dxa"/>
          </w:tcPr>
          <w:p w14:paraId="27C6CD85" w14:textId="77777777" w:rsidR="00A51F74" w:rsidRDefault="00A51F74" w:rsidP="00DA5DC5">
            <w:r>
              <w:t>Intervention 57</w:t>
            </w:r>
          </w:p>
          <w:p w14:paraId="10C73937" w14:textId="77777777" w:rsidR="00A51F74" w:rsidRDefault="00A51F74" w:rsidP="00DA5DC5">
            <w:r>
              <w:t>Control 56</w:t>
            </w:r>
          </w:p>
        </w:tc>
        <w:tc>
          <w:tcPr>
            <w:tcW w:w="4532" w:type="dxa"/>
          </w:tcPr>
          <w:p w14:paraId="45EABAE9" w14:textId="77777777" w:rsidR="00A51F74" w:rsidRDefault="00A51F74" w:rsidP="00D245C4">
            <w:r w:rsidRPr="00D245C4">
              <w:rPr>
                <w:b/>
              </w:rPr>
              <w:t>Aim</w:t>
            </w:r>
            <w:r>
              <w:t>: To assess the effect of probiotic supplementation on GBS</w:t>
            </w:r>
            <w:r w:rsidRPr="00D245C4">
              <w:t xml:space="preserve"> </w:t>
            </w:r>
            <w:r>
              <w:t>vaginal/rectal colonis</w:t>
            </w:r>
            <w:r w:rsidRPr="00D245C4">
              <w:t>ation at 35-37 weeks' gestation</w:t>
            </w:r>
            <w:r>
              <w:t>.</w:t>
            </w:r>
          </w:p>
          <w:p w14:paraId="591164DE" w14:textId="2FB02568" w:rsidR="00A51F74" w:rsidRDefault="00A51F74" w:rsidP="00D245C4">
            <w:r w:rsidRPr="00D245C4">
              <w:rPr>
                <w:b/>
              </w:rPr>
              <w:t>Population</w:t>
            </w:r>
            <w:r>
              <w:t xml:space="preserve">: </w:t>
            </w:r>
            <w:r w:rsidR="005D55C3">
              <w:t>Pregnant women</w:t>
            </w:r>
            <w:r w:rsidRPr="00D245C4">
              <w:t xml:space="preserve"> &gt;18 years of age and &lt;45 years of age and with a gestational age of &lt;25 weeks</w:t>
            </w:r>
            <w:r>
              <w:t>.</w:t>
            </w:r>
          </w:p>
          <w:p w14:paraId="0B578BE4" w14:textId="77777777" w:rsidR="00A51F74" w:rsidRPr="002D3832" w:rsidRDefault="00A51F74" w:rsidP="00D245C4">
            <w:pPr>
              <w:rPr>
                <w:b/>
              </w:rPr>
            </w:pPr>
            <w:r w:rsidRPr="00D245C4">
              <w:rPr>
                <w:b/>
              </w:rPr>
              <w:t>Intervention</w:t>
            </w:r>
            <w:r>
              <w:t>:</w:t>
            </w:r>
            <w:r w:rsidRPr="00D245C4">
              <w:t xml:space="preserve"> </w:t>
            </w:r>
            <w:r>
              <w:t>T</w:t>
            </w:r>
            <w:r w:rsidRPr="00D245C4">
              <w:t xml:space="preserve">wo capsules of probiotics (Lactobacillus rhamnosus GR-1 and Lactobacillus reuteri RC-14) orally daily for 12 weeks at 23-25 weeks' gestation. </w:t>
            </w:r>
          </w:p>
        </w:tc>
        <w:tc>
          <w:tcPr>
            <w:tcW w:w="4536" w:type="dxa"/>
          </w:tcPr>
          <w:p w14:paraId="389E6B3E" w14:textId="77777777" w:rsidR="00A51F74" w:rsidRDefault="00A51F74" w:rsidP="00D245C4">
            <w:r>
              <w:t>Probiotics versus placebo:</w:t>
            </w:r>
          </w:p>
          <w:p w14:paraId="3084F2F4" w14:textId="77777777" w:rsidR="00A51F74" w:rsidRDefault="00A51F74" w:rsidP="00D245C4">
            <w:pPr>
              <w:pStyle w:val="bullet"/>
            </w:pPr>
            <w:r>
              <w:t>GBS colonisation at 35-37 weeks: 9/57 vs 12/56</w:t>
            </w:r>
          </w:p>
        </w:tc>
        <w:tc>
          <w:tcPr>
            <w:tcW w:w="1843" w:type="dxa"/>
          </w:tcPr>
          <w:p w14:paraId="776954C7" w14:textId="77777777" w:rsidR="00A51F74" w:rsidRPr="00141F7B" w:rsidRDefault="00A51F74" w:rsidP="00DA5DC5"/>
        </w:tc>
      </w:tr>
      <w:tr w:rsidR="00D67B8A" w:rsidRPr="00141F7B" w14:paraId="63C07014" w14:textId="77777777" w:rsidTr="00B7354C">
        <w:trPr>
          <w:cantSplit/>
          <w:trHeight w:val="390"/>
        </w:trPr>
        <w:tc>
          <w:tcPr>
            <w:tcW w:w="1564" w:type="dxa"/>
            <w:tcBorders>
              <w:bottom w:val="single" w:sz="4" w:space="0" w:color="auto"/>
            </w:tcBorders>
          </w:tcPr>
          <w:p w14:paraId="6F099A49" w14:textId="20F89653" w:rsidR="00D67B8A" w:rsidRDefault="00D67B8A" w:rsidP="00D67B8A">
            <w:r>
              <w:t>Wickens et al 2017</w:t>
            </w:r>
            <w:r>
              <w:fldChar w:fldCharType="begin">
                <w:fldData xml:space="preserve">PEVuZE5vdGU+PENpdGU+PEF1dGhvcj5XaWNrZW5zPC9BdXRob3I+PFllYXI+MjAxNzwvWWVhcj48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==
</w:fldData>
              </w:fldChar>
            </w:r>
            <w:r w:rsidR="002747EA">
              <w:instrText xml:space="preserve"> ADDIN EN.CITE </w:instrText>
            </w:r>
            <w:r w:rsidR="002747EA">
              <w:fldChar w:fldCharType="begin">
                <w:fldData xml:space="preserve">PEVuZE5vdGU+PENpdGU+PEF1dGhvcj5XaWNrZW5zPC9BdXRob3I+PFllYXI+MjAxNzwvWWVhcj48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==
</w:fldData>
              </w:fldChar>
            </w:r>
            <w:r w:rsidR="002747EA">
              <w:instrText xml:space="preserve"> ADDIN EN.CITE.DATA </w:instrText>
            </w:r>
            <w:r w:rsidR="002747EA">
              <w:fldChar w:fldCharType="end"/>
            </w:r>
            <w:r>
              <w:fldChar w:fldCharType="separate"/>
            </w:r>
            <w:r w:rsidR="002747EA" w:rsidRPr="002747EA">
              <w:rPr>
                <w:noProof/>
                <w:vertAlign w:val="superscript"/>
              </w:rPr>
              <w:t>237</w:t>
            </w:r>
            <w:r>
              <w:fldChar w:fldCharType="end"/>
            </w:r>
          </w:p>
          <w:p w14:paraId="040530B1" w14:textId="5E70E2A5" w:rsidR="00D67B8A" w:rsidRDefault="00D67B8A" w:rsidP="00D67B8A">
            <w:r>
              <w:t>New Zealand</w:t>
            </w:r>
          </w:p>
        </w:tc>
        <w:tc>
          <w:tcPr>
            <w:tcW w:w="1417" w:type="dxa"/>
            <w:tcBorders>
              <w:bottom w:val="single" w:sz="4" w:space="0" w:color="auto"/>
            </w:tcBorders>
          </w:tcPr>
          <w:p w14:paraId="5E11F37A" w14:textId="77777777" w:rsidR="00D67B8A" w:rsidRDefault="00D67B8A" w:rsidP="00DA5DC5">
            <w:r>
              <w:t>Intervention 212</w:t>
            </w:r>
          </w:p>
          <w:p w14:paraId="56299818" w14:textId="7E5A56A6" w:rsidR="00D67B8A" w:rsidRDefault="00D67B8A" w:rsidP="00DA5DC5">
            <w:r>
              <w:t>Control 211</w:t>
            </w:r>
          </w:p>
        </w:tc>
        <w:tc>
          <w:tcPr>
            <w:tcW w:w="4532" w:type="dxa"/>
            <w:tcBorders>
              <w:bottom w:val="single" w:sz="4" w:space="0" w:color="auto"/>
            </w:tcBorders>
          </w:tcPr>
          <w:p w14:paraId="5950F925" w14:textId="77777777" w:rsidR="00D67B8A" w:rsidRDefault="00D67B8A" w:rsidP="00D67B8A">
            <w:r w:rsidRPr="00D67B8A">
              <w:rPr>
                <w:b/>
              </w:rPr>
              <w:t>Aim</w:t>
            </w:r>
            <w:r>
              <w:t>: T</w:t>
            </w:r>
            <w:r w:rsidRPr="00D67B8A">
              <w:t xml:space="preserve">o assess whether supplementation with the probiotic Lactobacillus rhamnosus HN001 (HN001) can reduce the prevalence of gestational diabetes mellitus (GDM). </w:t>
            </w:r>
          </w:p>
          <w:p w14:paraId="2704392F" w14:textId="77777777" w:rsidR="00D67B8A" w:rsidRDefault="00D67B8A" w:rsidP="00D67B8A">
            <w:r w:rsidRPr="00D67B8A">
              <w:rPr>
                <w:b/>
              </w:rPr>
              <w:t>Population</w:t>
            </w:r>
            <w:r>
              <w:t xml:space="preserve">: </w:t>
            </w:r>
            <w:r w:rsidRPr="00D67B8A">
              <w:t>Pregnant women with a personal or pa</w:t>
            </w:r>
            <w:r>
              <w:t>rtner history of atopic disease.</w:t>
            </w:r>
          </w:p>
          <w:p w14:paraId="14BCA77D" w14:textId="54D81FEA" w:rsidR="00D67B8A" w:rsidRPr="00D245C4" w:rsidRDefault="00D67B8A" w:rsidP="00D67B8A">
            <w:pPr>
              <w:rPr>
                <w:b/>
              </w:rPr>
            </w:pPr>
            <w:r w:rsidRPr="00D67B8A">
              <w:rPr>
                <w:b/>
              </w:rPr>
              <w:t>Intervention</w:t>
            </w:r>
            <w:r>
              <w:t xml:space="preserve">: Women </w:t>
            </w:r>
            <w:r w:rsidRPr="00D67B8A">
              <w:t xml:space="preserve">were randomised at 14-16 weeks' gestation to receive HN001 (6x109 colony-forming units) or placebo daily. </w:t>
            </w:r>
          </w:p>
        </w:tc>
        <w:tc>
          <w:tcPr>
            <w:tcW w:w="4536" w:type="dxa"/>
            <w:tcBorders>
              <w:bottom w:val="single" w:sz="4" w:space="0" w:color="auto"/>
            </w:tcBorders>
          </w:tcPr>
          <w:p w14:paraId="5DEDF2EB" w14:textId="77777777" w:rsidR="00D67B8A" w:rsidRDefault="00D67B8A" w:rsidP="00D67B8A">
            <w:r>
              <w:t>Intervention vs control:</w:t>
            </w:r>
          </w:p>
          <w:p w14:paraId="79E3DB67" w14:textId="77777777" w:rsidR="00D67B8A" w:rsidRDefault="00D67B8A" w:rsidP="00D67B8A">
            <w:pPr>
              <w:pStyle w:val="bullet"/>
            </w:pPr>
            <w:r>
              <w:t>Gestational diabetes: 15/184 vs 26/189</w:t>
            </w:r>
          </w:p>
          <w:p w14:paraId="001E3934" w14:textId="77777777" w:rsidR="00D67B8A" w:rsidRDefault="00D67B8A" w:rsidP="00D67B8A">
            <w:pPr>
              <w:pStyle w:val="bullet"/>
            </w:pPr>
            <w:r>
              <w:t>Caesarean section: 57/206 vs 51/201</w:t>
            </w:r>
          </w:p>
          <w:p w14:paraId="6A27994B" w14:textId="77777777" w:rsidR="00D67B8A" w:rsidRDefault="00D67B8A" w:rsidP="00D67B8A">
            <w:pPr>
              <w:pStyle w:val="bullet"/>
            </w:pPr>
            <w:r>
              <w:t>Preterm birth &lt;37 weeks: 16/205 vs 8/201</w:t>
            </w:r>
          </w:p>
          <w:p w14:paraId="247226ED" w14:textId="4865332E" w:rsidR="00D67B8A" w:rsidRPr="00D67B8A" w:rsidRDefault="00D67B8A" w:rsidP="00D67B8A">
            <w:pPr>
              <w:pStyle w:val="bullet"/>
            </w:pPr>
            <w:r>
              <w:t>Macrosomia &gt;4,000g: 46/205 vs 32/202</w:t>
            </w:r>
          </w:p>
        </w:tc>
        <w:tc>
          <w:tcPr>
            <w:tcW w:w="1843" w:type="dxa"/>
            <w:tcBorders>
              <w:bottom w:val="single" w:sz="4" w:space="0" w:color="auto"/>
            </w:tcBorders>
          </w:tcPr>
          <w:p w14:paraId="4A4C14A2" w14:textId="77777777" w:rsidR="00D67B8A" w:rsidRPr="00141F7B" w:rsidRDefault="00D67B8A" w:rsidP="00DA5DC5"/>
        </w:tc>
      </w:tr>
    </w:tbl>
    <w:p w14:paraId="5D6EF2CD" w14:textId="3DE5ABB0" w:rsidR="0036555D" w:rsidRDefault="009C163D" w:rsidP="00BD61CC">
      <w:pPr>
        <w:pStyle w:val="TableName"/>
        <w:ind w:left="1134" w:hanging="1134"/>
      </w:pPr>
      <w:bookmarkStart w:id="112" w:name="_Toc40956640"/>
      <w:r>
        <w:t xml:space="preserve">Q4 </w:t>
      </w:r>
      <w:r w:rsidR="0036555D">
        <w:t xml:space="preserve">Summary of RCTs included in the </w:t>
      </w:r>
      <w:r w:rsidR="00211DB2">
        <w:t xml:space="preserve">probiotics </w:t>
      </w:r>
      <w:r w:rsidR="0036555D">
        <w:t>meta-analysis</w:t>
      </w:r>
      <w:bookmarkEnd w:id="112"/>
    </w:p>
    <w:tbl>
      <w:tblPr>
        <w:tblStyle w:val="TableGrid"/>
        <w:tblW w:w="0" w:type="auto"/>
        <w:tblInd w:w="107" w:type="dxa"/>
        <w:tblBorders>
          <w:left w:val="single" w:sz="4" w:space="0" w:color="auto"/>
          <w:right w:val="single" w:sz="4" w:space="0" w:color="auto"/>
          <w:insideV w:val="single" w:sz="4" w:space="0" w:color="auto"/>
        </w:tblBorders>
        <w:tblLook w:val="04A0" w:firstRow="1" w:lastRow="0" w:firstColumn="1" w:lastColumn="0" w:noHBand="0" w:noVBand="1"/>
        <w:tblCaption w:val="Table 62: Q4 Summary of RCTs included in the probiotics meta-analysis'"/>
      </w:tblPr>
      <w:tblGrid>
        <w:gridCol w:w="2306"/>
        <w:gridCol w:w="2656"/>
        <w:gridCol w:w="4536"/>
        <w:gridCol w:w="2551"/>
        <w:gridCol w:w="1843"/>
      </w:tblGrid>
      <w:tr w:rsidR="0036555D" w:rsidRPr="005D55C3" w14:paraId="0428B984" w14:textId="77777777" w:rsidTr="00E760BE">
        <w:trPr>
          <w:tblHeader/>
        </w:trPr>
        <w:tc>
          <w:tcPr>
            <w:tcW w:w="2306" w:type="dxa"/>
          </w:tcPr>
          <w:p w14:paraId="04657F2A" w14:textId="77777777" w:rsidR="0036555D" w:rsidRPr="005D55C3" w:rsidRDefault="0036555D" w:rsidP="00E760BE">
            <w:pPr>
              <w:keepNext/>
              <w:rPr>
                <w:b/>
              </w:rPr>
            </w:pPr>
            <w:r w:rsidRPr="005D55C3">
              <w:rPr>
                <w:b/>
              </w:rPr>
              <w:t>Reference</w:t>
            </w:r>
          </w:p>
        </w:tc>
        <w:tc>
          <w:tcPr>
            <w:tcW w:w="2656" w:type="dxa"/>
          </w:tcPr>
          <w:p w14:paraId="44CC15D2" w14:textId="77777777" w:rsidR="0036555D" w:rsidRPr="005D55C3" w:rsidRDefault="0036555D" w:rsidP="00E760BE">
            <w:pPr>
              <w:keepNext/>
              <w:rPr>
                <w:b/>
              </w:rPr>
            </w:pPr>
            <w:r w:rsidRPr="005D55C3">
              <w:rPr>
                <w:b/>
              </w:rPr>
              <w:t>Population</w:t>
            </w:r>
          </w:p>
        </w:tc>
        <w:tc>
          <w:tcPr>
            <w:tcW w:w="4536" w:type="dxa"/>
          </w:tcPr>
          <w:p w14:paraId="646DEF88" w14:textId="77777777" w:rsidR="0036555D" w:rsidRPr="005D55C3" w:rsidRDefault="0036555D" w:rsidP="00E760BE">
            <w:pPr>
              <w:keepNext/>
              <w:rPr>
                <w:b/>
              </w:rPr>
            </w:pPr>
            <w:r w:rsidRPr="005D55C3">
              <w:rPr>
                <w:b/>
              </w:rPr>
              <w:t>Probiotic</w:t>
            </w:r>
          </w:p>
        </w:tc>
        <w:tc>
          <w:tcPr>
            <w:tcW w:w="2551" w:type="dxa"/>
          </w:tcPr>
          <w:p w14:paraId="688B10DE" w14:textId="77777777" w:rsidR="0036555D" w:rsidRPr="005D55C3" w:rsidRDefault="0036555D" w:rsidP="00E760BE">
            <w:pPr>
              <w:keepNext/>
              <w:rPr>
                <w:b/>
              </w:rPr>
            </w:pPr>
            <w:r w:rsidRPr="005D55C3">
              <w:rPr>
                <w:b/>
              </w:rPr>
              <w:t>Timing</w:t>
            </w:r>
            <w:r>
              <w:rPr>
                <w:b/>
              </w:rPr>
              <w:t xml:space="preserve"> </w:t>
            </w:r>
          </w:p>
        </w:tc>
        <w:tc>
          <w:tcPr>
            <w:tcW w:w="1843" w:type="dxa"/>
          </w:tcPr>
          <w:p w14:paraId="3A12F408" w14:textId="77777777" w:rsidR="0036555D" w:rsidRPr="005D55C3" w:rsidRDefault="0036555D" w:rsidP="00E760BE">
            <w:pPr>
              <w:keepNext/>
              <w:rPr>
                <w:b/>
              </w:rPr>
            </w:pPr>
            <w:r w:rsidRPr="005D55C3">
              <w:rPr>
                <w:b/>
              </w:rPr>
              <w:t>Duration</w:t>
            </w:r>
          </w:p>
        </w:tc>
      </w:tr>
      <w:tr w:rsidR="0036555D" w14:paraId="6B1E4CF8" w14:textId="77777777" w:rsidTr="00E760BE">
        <w:trPr>
          <w:cantSplit/>
        </w:trPr>
        <w:tc>
          <w:tcPr>
            <w:tcW w:w="2306" w:type="dxa"/>
          </w:tcPr>
          <w:p w14:paraId="1CCEB698" w14:textId="566C52DE" w:rsidR="0036555D" w:rsidRDefault="0036555D" w:rsidP="00E760BE">
            <w:pPr>
              <w:keepNext/>
            </w:pPr>
            <w:r>
              <w:t>Abrahamsson et al 2007</w:t>
            </w:r>
            <w:r w:rsidR="00AB21E2">
              <w:fldChar w:fldCharType="begin"/>
            </w:r>
            <w:r w:rsidR="002747EA">
              <w:instrText xml:space="preserve"> ADDIN EN.CITE &lt;EndNote&gt;&lt;Cite&gt;&lt;Author&gt;Abrahamsson&lt;/Author&gt;&lt;Year&gt;2007&lt;/Year&gt;&lt;RecNum&gt;1683&lt;/RecNum&gt;&lt;DisplayText&gt;&lt;style face="superscript" font="Trebuchet MS" size="9"&gt;246&lt;/style&gt;&lt;/DisplayText&gt;&lt;record&gt;&lt;rec-number&gt;1683&lt;/rec-number&gt;&lt;foreign-keys&gt;&lt;key app="EN" db-id="exvasrfx2dtraoesasxp2szsxa2df502592x" timestamp="1581832076"&gt;1683&lt;/key&gt;&lt;/foreign-keys&gt;&lt;ref-type name="Journal Article"&gt;17&lt;/ref-type&gt;&lt;contributors&gt;&lt;authors&gt;&lt;author&gt;Abrahamsson, T. R.&lt;/author&gt;&lt;author&gt;Jakobsson, T.&lt;/author&gt;&lt;author&gt;Bottcher, M. F.&lt;/author&gt;&lt;author&gt;Fredrikson, M.&lt;/author&gt;&lt;author&gt;Jenmalm, M. C.&lt;/author&gt;&lt;author&gt;Bjorksten, B.&lt;/author&gt;&lt;author&gt;Oldaeus, G.&lt;/author&gt;&lt;/authors&gt;&lt;/contributors&gt;&lt;auth-address&gt;Department of Molecular and Clinical Medicine, Division of Pediatrics, Linkoping University, Sweden. Thomas.Abrahamsson@lio.se&lt;/auth-address&gt;&lt;titles&gt;&lt;title&gt;Probiotics in prevention of IgE-associated eczema: a double-blind, randomized, placebo-controlled trial&lt;/title&gt;&lt;secondary-title&gt;J Allergy Clin Immunol&lt;/secondary-title&gt;&lt;/titles&gt;&lt;periodical&gt;&lt;full-title&gt;J Allergy Clin Immunol&lt;/full-title&gt;&lt;/periodical&gt;&lt;pages&gt;1174-80&lt;/pages&gt;&lt;volume&gt;119&lt;/volume&gt;&lt;number&gt;5&lt;/number&gt;&lt;edition&gt;2007/03/14&lt;/edition&gt;&lt;keywords&gt;&lt;keyword&gt;Child, Preschool&lt;/keyword&gt;&lt;keyword&gt;Eczema/*prevention &amp;amp; control&lt;/keyword&gt;&lt;keyword&gt;Female&lt;/keyword&gt;&lt;keyword&gt;Humans&lt;/keyword&gt;&lt;keyword&gt;Hypersensitivity/*prevention &amp;amp; control&lt;/keyword&gt;&lt;keyword&gt;Immunoglobulin E/blood&lt;/keyword&gt;&lt;keyword&gt;Infant&lt;/keyword&gt;&lt;keyword&gt;Infant, Newborn&lt;/keyword&gt;&lt;keyword&gt;Lactobacillus reuteri/*immunology&lt;/keyword&gt;&lt;keyword&gt;Male&lt;/keyword&gt;&lt;keyword&gt;Pregnancy&lt;/keyword&gt;&lt;keyword&gt;Probiotics/*therapeutic use&lt;/keyword&gt;&lt;keyword&gt;Skin Tests&lt;/keyword&gt;&lt;/keywords&gt;&lt;dates&gt;&lt;year&gt;2007&lt;/year&gt;&lt;pub-dates&gt;&lt;date&gt;May&lt;/date&gt;&lt;/pub-dates&gt;&lt;/dates&gt;&lt;isbn&gt;0091-6749 (Print)&amp;#xD;0091-6749 (Linking)&lt;/isbn&gt;&lt;accession-num&gt;17349686&lt;/accession-num&gt;&lt;urls&gt;&lt;related-urls&gt;&lt;url&gt;https://www.ncbi.nlm.nih.gov/pubmed/17349686&lt;/url&gt;&lt;/related-urls&gt;&lt;/urls&gt;&lt;electronic-resource-num&gt;10.1016/j.jaci.2007.01.007&lt;/electronic-resource-num&gt;&lt;/record&gt;&lt;/Cite&gt;&lt;/EndNote&gt;</w:instrText>
            </w:r>
            <w:r w:rsidR="00AB21E2">
              <w:fldChar w:fldCharType="separate"/>
            </w:r>
            <w:r w:rsidR="002747EA" w:rsidRPr="002747EA">
              <w:rPr>
                <w:noProof/>
                <w:vertAlign w:val="superscript"/>
              </w:rPr>
              <w:t>246</w:t>
            </w:r>
            <w:r w:rsidR="00AB21E2">
              <w:fldChar w:fldCharType="end"/>
            </w:r>
          </w:p>
          <w:p w14:paraId="2961B1EE" w14:textId="413FB8D7" w:rsidR="00213BC6" w:rsidRDefault="00213BC6" w:rsidP="00E760BE">
            <w:pPr>
              <w:keepNext/>
            </w:pPr>
            <w:r>
              <w:t>Sweden</w:t>
            </w:r>
          </w:p>
        </w:tc>
        <w:tc>
          <w:tcPr>
            <w:tcW w:w="2656" w:type="dxa"/>
          </w:tcPr>
          <w:p w14:paraId="23F3BB0C" w14:textId="754E6CE5" w:rsidR="0036555D" w:rsidRDefault="0036555D" w:rsidP="00A476A9">
            <w:pPr>
              <w:keepNext/>
            </w:pPr>
            <w:r>
              <w:t>Women with a fetus at risk of allergies</w:t>
            </w:r>
            <w:r w:rsidR="00855446">
              <w:t>; n=</w:t>
            </w:r>
            <w:r w:rsidR="00A476A9">
              <w:t>232</w:t>
            </w:r>
          </w:p>
        </w:tc>
        <w:tc>
          <w:tcPr>
            <w:tcW w:w="4536" w:type="dxa"/>
          </w:tcPr>
          <w:p w14:paraId="585B8F0E" w14:textId="77777777" w:rsidR="0036555D" w:rsidRPr="006B3B32" w:rsidRDefault="0036555D" w:rsidP="00E760BE">
            <w:pPr>
              <w:keepNext/>
              <w:rPr>
                <w:i/>
              </w:rPr>
            </w:pPr>
            <w:r w:rsidRPr="006B3B32">
              <w:rPr>
                <w:i/>
              </w:rPr>
              <w:t>Lactobacillus reuteri</w:t>
            </w:r>
          </w:p>
        </w:tc>
        <w:tc>
          <w:tcPr>
            <w:tcW w:w="2551" w:type="dxa"/>
          </w:tcPr>
          <w:p w14:paraId="4B8BE1CE" w14:textId="77777777" w:rsidR="0036555D" w:rsidRDefault="0036555D" w:rsidP="00E760BE">
            <w:pPr>
              <w:keepNext/>
            </w:pPr>
            <w:r>
              <w:t>From 36 weeks until birth</w:t>
            </w:r>
          </w:p>
        </w:tc>
        <w:tc>
          <w:tcPr>
            <w:tcW w:w="1843" w:type="dxa"/>
          </w:tcPr>
          <w:p w14:paraId="50626DE2" w14:textId="77777777" w:rsidR="0036555D" w:rsidRDefault="0036555D" w:rsidP="00E760BE">
            <w:pPr>
              <w:keepNext/>
            </w:pPr>
            <w:r>
              <w:t>4 weeks</w:t>
            </w:r>
          </w:p>
        </w:tc>
      </w:tr>
      <w:tr w:rsidR="0036555D" w14:paraId="6819AED5" w14:textId="77777777" w:rsidTr="00E760BE">
        <w:trPr>
          <w:cantSplit/>
        </w:trPr>
        <w:tc>
          <w:tcPr>
            <w:tcW w:w="2306" w:type="dxa"/>
          </w:tcPr>
          <w:p w14:paraId="39F0765F" w14:textId="0771E3FB" w:rsidR="0036555D" w:rsidRDefault="0036555D" w:rsidP="00E760BE">
            <w:pPr>
              <w:keepNext/>
            </w:pPr>
            <w:r>
              <w:t>Badehnoosh et al 2018</w:t>
            </w:r>
            <w:r w:rsidR="00AB21E2">
              <w:fldChar w:fldCharType="begin">
                <w:fldData xml:space="preserve">PEVuZE5vdGU+PENpdGU+PEF1dGhvcj5CYWRlaG5vb3NoPC9BdXRob3I+PFllYXI+MjAxODwvWWVh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</w:fldData>
              </w:fldChar>
            </w:r>
            <w:r w:rsidR="002747EA">
              <w:instrText xml:space="preserve"> ADDIN EN.CITE </w:instrText>
            </w:r>
            <w:r w:rsidR="002747EA">
              <w:fldChar w:fldCharType="begin">
                <w:fldData xml:space="preserve">PEVuZE5vdGU+PENpdGU+PEF1dGhvcj5CYWRlaG5vb3NoPC9BdXRob3I+PFllYXI+MjAxODwvWWVh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</w:fldData>
              </w:fldChar>
            </w:r>
            <w:r w:rsidR="002747EA">
              <w:instrText xml:space="preserve"> ADDIN EN.CITE.DATA </w:instrText>
            </w:r>
            <w:r w:rsidR="002747EA">
              <w:fldChar w:fldCharType="end"/>
            </w:r>
            <w:r w:rsidR="00AB21E2">
              <w:fldChar w:fldCharType="separate"/>
            </w:r>
            <w:r w:rsidR="002747EA" w:rsidRPr="002747EA">
              <w:rPr>
                <w:noProof/>
                <w:vertAlign w:val="superscript"/>
              </w:rPr>
              <w:t>243</w:t>
            </w:r>
            <w:r w:rsidR="00AB21E2">
              <w:fldChar w:fldCharType="end"/>
            </w:r>
          </w:p>
          <w:p w14:paraId="047BA615" w14:textId="58F9F88C" w:rsidR="00656385" w:rsidRDefault="00656385" w:rsidP="00E760BE">
            <w:pPr>
              <w:keepNext/>
            </w:pPr>
            <w:r>
              <w:t>Iran</w:t>
            </w:r>
          </w:p>
        </w:tc>
        <w:tc>
          <w:tcPr>
            <w:tcW w:w="2656" w:type="dxa"/>
          </w:tcPr>
          <w:p w14:paraId="169F1AF8" w14:textId="65066243" w:rsidR="0036555D" w:rsidRDefault="0036555D" w:rsidP="00E760BE">
            <w:pPr>
              <w:keepNext/>
            </w:pPr>
            <w:r>
              <w:t>Women with GDM</w:t>
            </w:r>
            <w:r w:rsidR="00855446">
              <w:t>; n=60</w:t>
            </w:r>
          </w:p>
        </w:tc>
        <w:tc>
          <w:tcPr>
            <w:tcW w:w="4536" w:type="dxa"/>
          </w:tcPr>
          <w:p w14:paraId="70DA5D6E" w14:textId="77777777" w:rsidR="0036555D" w:rsidRDefault="0036555D" w:rsidP="00E760BE">
            <w:pPr>
              <w:keepNext/>
            </w:pPr>
            <w:r w:rsidRPr="00B032E3">
              <w:rPr>
                <w:i/>
              </w:rPr>
              <w:t>Lactobacillus acidophilus, Lactobacillus casei, Bifidobacterium bifidum</w:t>
            </w:r>
            <w:r>
              <w:t xml:space="preserve"> (2x10</w:t>
            </w:r>
            <w:r w:rsidRPr="00B032E3">
              <w:rPr>
                <w:vertAlign w:val="superscript"/>
              </w:rPr>
              <w:t>9</w:t>
            </w:r>
            <w:r>
              <w:t xml:space="preserve"> cfu/g each)</w:t>
            </w:r>
          </w:p>
        </w:tc>
        <w:tc>
          <w:tcPr>
            <w:tcW w:w="2551" w:type="dxa"/>
          </w:tcPr>
          <w:p w14:paraId="043F2DCA" w14:textId="77777777" w:rsidR="0036555D" w:rsidRDefault="0036555D" w:rsidP="00E760BE">
            <w:pPr>
              <w:keepNext/>
            </w:pPr>
            <w:r>
              <w:t xml:space="preserve">From week 24-28 </w:t>
            </w:r>
          </w:p>
        </w:tc>
        <w:tc>
          <w:tcPr>
            <w:tcW w:w="1843" w:type="dxa"/>
          </w:tcPr>
          <w:p w14:paraId="06CC565C" w14:textId="77777777" w:rsidR="0036555D" w:rsidRDefault="0036555D" w:rsidP="00E760BE">
            <w:pPr>
              <w:keepNext/>
            </w:pPr>
            <w:r>
              <w:t>6 weeks</w:t>
            </w:r>
          </w:p>
        </w:tc>
      </w:tr>
      <w:tr w:rsidR="0036555D" w14:paraId="37A24FD7" w14:textId="77777777" w:rsidTr="00E760BE">
        <w:trPr>
          <w:cantSplit/>
        </w:trPr>
        <w:tc>
          <w:tcPr>
            <w:tcW w:w="2306" w:type="dxa"/>
          </w:tcPr>
          <w:p w14:paraId="4DA153E9" w14:textId="785E7A8F" w:rsidR="0036555D" w:rsidRDefault="006F611E" w:rsidP="00E760BE">
            <w:r>
              <w:t>Boyle et al 2011</w:t>
            </w:r>
            <w:r w:rsidR="00AB21E2">
              <w:fldChar w:fldCharType="begin">
                <w:fldData xml:space="preserve">PEVuZE5vdGU+PENpdGU+PEF1dGhvcj5Cb3lsZTwvQXV0aG9yPjxZZWFyPjIwMTE8L1llYXI+PFJl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</w:fldData>
              </w:fldChar>
            </w:r>
            <w:r w:rsidR="002747EA">
              <w:instrText xml:space="preserve"> ADDIN EN.CITE </w:instrText>
            </w:r>
            <w:r w:rsidR="002747EA">
              <w:fldChar w:fldCharType="begin">
                <w:fldData xml:space="preserve">PEVuZE5vdGU+PENpdGU+PEF1dGhvcj5Cb3lsZTwvQXV0aG9yPjxZZWFyPjIwMTE8L1llYXI+PFJl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</w:fldData>
              </w:fldChar>
            </w:r>
            <w:r w:rsidR="002747EA">
              <w:instrText xml:space="preserve"> ADDIN EN.CITE.DATA </w:instrText>
            </w:r>
            <w:r w:rsidR="002747EA">
              <w:fldChar w:fldCharType="end"/>
            </w:r>
            <w:r w:rsidR="00AB21E2">
              <w:fldChar w:fldCharType="separate"/>
            </w:r>
            <w:r w:rsidR="002747EA" w:rsidRPr="002747EA">
              <w:rPr>
                <w:noProof/>
                <w:vertAlign w:val="superscript"/>
              </w:rPr>
              <w:t>247</w:t>
            </w:r>
            <w:r w:rsidR="00AB21E2">
              <w:fldChar w:fldCharType="end"/>
            </w:r>
          </w:p>
          <w:p w14:paraId="3C55100C" w14:textId="411CE8B6" w:rsidR="00213BC6" w:rsidRDefault="00213BC6" w:rsidP="00E760BE">
            <w:r>
              <w:t>Australia</w:t>
            </w:r>
          </w:p>
        </w:tc>
        <w:tc>
          <w:tcPr>
            <w:tcW w:w="2656" w:type="dxa"/>
          </w:tcPr>
          <w:p w14:paraId="26558111" w14:textId="32148503" w:rsidR="0036555D" w:rsidRDefault="0036555D" w:rsidP="00E760BE">
            <w:r>
              <w:t>Women with a fetus at risk of allergies</w:t>
            </w:r>
            <w:r w:rsidR="00855446">
              <w:t>; n=</w:t>
            </w:r>
            <w:r w:rsidR="00A476A9">
              <w:t>25</w:t>
            </w:r>
            <w:r w:rsidR="00855446">
              <w:t>0</w:t>
            </w:r>
          </w:p>
        </w:tc>
        <w:tc>
          <w:tcPr>
            <w:tcW w:w="4536" w:type="dxa"/>
          </w:tcPr>
          <w:p w14:paraId="39452173" w14:textId="77777777" w:rsidR="0036555D" w:rsidRDefault="0036555D" w:rsidP="00E760BE">
            <w:r w:rsidRPr="00D055A7">
              <w:rPr>
                <w:i/>
              </w:rPr>
              <w:t>Lactobacillus rhamnosis</w:t>
            </w:r>
            <w:r>
              <w:t xml:space="preserve"> GG</w:t>
            </w:r>
          </w:p>
        </w:tc>
        <w:tc>
          <w:tcPr>
            <w:tcW w:w="2551" w:type="dxa"/>
          </w:tcPr>
          <w:p w14:paraId="2C20FC11" w14:textId="77777777" w:rsidR="0036555D" w:rsidRDefault="0036555D" w:rsidP="00E760BE">
            <w:r>
              <w:t>36 weeks until birth</w:t>
            </w:r>
          </w:p>
        </w:tc>
        <w:tc>
          <w:tcPr>
            <w:tcW w:w="1843" w:type="dxa"/>
          </w:tcPr>
          <w:p w14:paraId="0872D000" w14:textId="77777777" w:rsidR="0036555D" w:rsidRDefault="0036555D" w:rsidP="00E760BE">
            <w:r>
              <w:t>4 weeks</w:t>
            </w:r>
          </w:p>
        </w:tc>
      </w:tr>
      <w:tr w:rsidR="0036555D" w14:paraId="0C4098A6" w14:textId="77777777" w:rsidTr="00E760BE">
        <w:trPr>
          <w:cantSplit/>
          <w:trHeight w:val="417"/>
        </w:trPr>
        <w:tc>
          <w:tcPr>
            <w:tcW w:w="2306" w:type="dxa"/>
          </w:tcPr>
          <w:p w14:paraId="75943B22" w14:textId="3B266C31" w:rsidR="0036555D" w:rsidRDefault="0036555D" w:rsidP="00E760BE">
            <w:r>
              <w:t>Callaway et al 2019</w:t>
            </w:r>
            <w:r w:rsidR="00AB21E2">
              <w:fldChar w:fldCharType="begin">
                <w:fldData xml:space="preserve">PEVuZE5vdGU+PENpdGU+PEF1dGhvcj5DYWxsYXdheTwvQXV0aG9yPjxZZWFyPjIwMTk8L1llYXI+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</w:fldData>
              </w:fldChar>
            </w:r>
            <w:r w:rsidR="002747EA">
              <w:instrText xml:space="preserve"> ADDIN EN.CITE </w:instrText>
            </w:r>
            <w:r w:rsidR="002747EA">
              <w:fldChar w:fldCharType="begin">
                <w:fldData xml:space="preserve">PEVuZE5vdGU+PENpdGU+PEF1dGhvcj5DYWxsYXdheTwvQXV0aG9yPjxZZWFyPjIwMTk8L1llYXI+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</w:fldData>
              </w:fldChar>
            </w:r>
            <w:r w:rsidR="002747EA">
              <w:instrText xml:space="preserve"> ADDIN EN.CITE.DATA </w:instrText>
            </w:r>
            <w:r w:rsidR="002747EA">
              <w:fldChar w:fldCharType="end"/>
            </w:r>
            <w:r w:rsidR="00AB21E2">
              <w:fldChar w:fldCharType="separate"/>
            </w:r>
            <w:r w:rsidR="002747EA" w:rsidRPr="002747EA">
              <w:rPr>
                <w:noProof/>
                <w:vertAlign w:val="superscript"/>
              </w:rPr>
              <w:t>228</w:t>
            </w:r>
            <w:r w:rsidR="00AB21E2">
              <w:fldChar w:fldCharType="end"/>
            </w:r>
          </w:p>
          <w:p w14:paraId="68DDBBA7" w14:textId="52AD6B88" w:rsidR="00213BC6" w:rsidRDefault="00213BC6" w:rsidP="00E760BE">
            <w:r>
              <w:t>Australia</w:t>
            </w:r>
          </w:p>
        </w:tc>
        <w:tc>
          <w:tcPr>
            <w:tcW w:w="2656" w:type="dxa"/>
          </w:tcPr>
          <w:p w14:paraId="1D74D9A0" w14:textId="7A773E0D" w:rsidR="0036555D" w:rsidRDefault="0036555D" w:rsidP="00E760BE">
            <w:r>
              <w:t>Women with BMI ≥25</w:t>
            </w:r>
            <w:r w:rsidR="00855446">
              <w:t>; n=</w:t>
            </w:r>
            <w:r w:rsidR="00F34FBB">
              <w:t>411</w:t>
            </w:r>
          </w:p>
        </w:tc>
        <w:tc>
          <w:tcPr>
            <w:tcW w:w="4536" w:type="dxa"/>
          </w:tcPr>
          <w:p w14:paraId="26CD8E71" w14:textId="77777777" w:rsidR="0036555D" w:rsidRDefault="0036555D" w:rsidP="00E760BE">
            <w:r w:rsidRPr="00D875CC">
              <w:rPr>
                <w:i/>
              </w:rPr>
              <w:t xml:space="preserve">Lactobacillus rhamnosus </w:t>
            </w:r>
            <w:r w:rsidRPr="00D875CC">
              <w:t>(LGG)</w:t>
            </w:r>
            <w:r>
              <w:t>,</w:t>
            </w:r>
            <w:r w:rsidRPr="00D875CC">
              <w:t xml:space="preserve"> </w:t>
            </w:r>
            <w:r w:rsidRPr="00D875CC">
              <w:rPr>
                <w:i/>
              </w:rPr>
              <w:t>Bifidobacterium animalis</w:t>
            </w:r>
            <w:r w:rsidRPr="00D875CC">
              <w:t xml:space="preserve"> subspecies </w:t>
            </w:r>
            <w:r w:rsidRPr="00D875CC">
              <w:rPr>
                <w:i/>
              </w:rPr>
              <w:t>lactis</w:t>
            </w:r>
            <w:r>
              <w:t xml:space="preserve"> </w:t>
            </w:r>
            <w:r w:rsidRPr="00D875CC">
              <w:t xml:space="preserve">(BB-12) </w:t>
            </w:r>
            <w:r>
              <w:t>(&gt;1x</w:t>
            </w:r>
            <w:r w:rsidRPr="00D875CC">
              <w:t>10</w:t>
            </w:r>
            <w:r w:rsidRPr="00D875CC">
              <w:rPr>
                <w:sz w:val="10"/>
                <w:szCs w:val="10"/>
              </w:rPr>
              <w:t xml:space="preserve">9 </w:t>
            </w:r>
            <w:r w:rsidRPr="00D875CC">
              <w:t>c</w:t>
            </w:r>
            <w:r>
              <w:t>fu/</w:t>
            </w:r>
            <w:r w:rsidRPr="00D875CC">
              <w:t>day</w:t>
            </w:r>
            <w:r>
              <w:t>)</w:t>
            </w:r>
          </w:p>
        </w:tc>
        <w:tc>
          <w:tcPr>
            <w:tcW w:w="2551" w:type="dxa"/>
          </w:tcPr>
          <w:p w14:paraId="36DE4B2F" w14:textId="77777777" w:rsidR="0036555D" w:rsidRDefault="0036555D" w:rsidP="00E760BE">
            <w:r>
              <w:t>From week 20 until birth</w:t>
            </w:r>
          </w:p>
        </w:tc>
        <w:tc>
          <w:tcPr>
            <w:tcW w:w="1843" w:type="dxa"/>
          </w:tcPr>
          <w:p w14:paraId="08F72484" w14:textId="77777777" w:rsidR="0036555D" w:rsidRDefault="0036555D" w:rsidP="00E760BE">
            <w:r>
              <w:t>20 weeks</w:t>
            </w:r>
          </w:p>
        </w:tc>
      </w:tr>
      <w:tr w:rsidR="0036555D" w14:paraId="21CE7CBB" w14:textId="77777777" w:rsidTr="00E760BE">
        <w:trPr>
          <w:cantSplit/>
        </w:trPr>
        <w:tc>
          <w:tcPr>
            <w:tcW w:w="2306" w:type="dxa"/>
          </w:tcPr>
          <w:p w14:paraId="03087392" w14:textId="29E17E77" w:rsidR="0036555D" w:rsidRDefault="0036555D" w:rsidP="00E760BE">
            <w:r>
              <w:t>Dolatkhah et al 2015</w:t>
            </w:r>
            <w:r w:rsidR="00AB21E2">
              <w:fldChar w:fldCharType="begin">
                <w:fldData xml:space="preserve">PEVuZE5vdGU+PENpdGU+PEF1dGhvcj5Eb2xhdGtoYWg8L0F1dGhvcj48WWVhcj4yMDE1PC9ZZWFy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</w:fldData>
              </w:fldChar>
            </w:r>
            <w:r w:rsidR="002747EA">
              <w:instrText xml:space="preserve"> ADDIN EN.CITE </w:instrText>
            </w:r>
            <w:r w:rsidR="002747EA">
              <w:fldChar w:fldCharType="begin">
                <w:fldData xml:space="preserve">PEVuZE5vdGU+PENpdGU+PEF1dGhvcj5Eb2xhdGtoYWg8L0F1dGhvcj48WWVhcj4yMDE1PC9ZZWFy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</w:fldData>
              </w:fldChar>
            </w:r>
            <w:r w:rsidR="002747EA">
              <w:instrText xml:space="preserve"> ADDIN EN.CITE.DATA </w:instrText>
            </w:r>
            <w:r w:rsidR="002747EA">
              <w:fldChar w:fldCharType="end"/>
            </w:r>
            <w:r w:rsidR="00AB21E2">
              <w:fldChar w:fldCharType="separate"/>
            </w:r>
            <w:r w:rsidR="002747EA" w:rsidRPr="002747EA">
              <w:rPr>
                <w:noProof/>
                <w:vertAlign w:val="superscript"/>
              </w:rPr>
              <w:t>244</w:t>
            </w:r>
            <w:r w:rsidR="00AB21E2">
              <w:fldChar w:fldCharType="end"/>
            </w:r>
          </w:p>
          <w:p w14:paraId="252CD0BA" w14:textId="76464EB3" w:rsidR="00213BC6" w:rsidRDefault="00213BC6" w:rsidP="00E760BE">
            <w:r>
              <w:t>Iran</w:t>
            </w:r>
          </w:p>
        </w:tc>
        <w:tc>
          <w:tcPr>
            <w:tcW w:w="2656" w:type="dxa"/>
          </w:tcPr>
          <w:p w14:paraId="435040CB" w14:textId="0C3D894F" w:rsidR="0036555D" w:rsidRDefault="0036555D" w:rsidP="00E760BE">
            <w:r>
              <w:t>Women with GDM</w:t>
            </w:r>
            <w:r w:rsidR="00855446">
              <w:t>; n=</w:t>
            </w:r>
            <w:r w:rsidR="00A476A9">
              <w:t>64</w:t>
            </w:r>
          </w:p>
        </w:tc>
        <w:tc>
          <w:tcPr>
            <w:tcW w:w="4536" w:type="dxa"/>
          </w:tcPr>
          <w:p w14:paraId="78D281B0" w14:textId="77777777" w:rsidR="0036555D" w:rsidRPr="003900B9" w:rsidRDefault="0036555D" w:rsidP="00E760BE">
            <w:r w:rsidRPr="003900B9">
              <w:rPr>
                <w:i/>
              </w:rPr>
              <w:t>Lactobacillus acidophilus</w:t>
            </w:r>
            <w:r w:rsidRPr="003900B9">
              <w:t xml:space="preserve"> LA-5, </w:t>
            </w:r>
            <w:r w:rsidRPr="003900B9">
              <w:rPr>
                <w:i/>
              </w:rPr>
              <w:t>Bifidobacterium</w:t>
            </w:r>
            <w:r w:rsidRPr="003900B9">
              <w:t xml:space="preserve"> </w:t>
            </w:r>
            <w:r w:rsidRPr="00F907DC">
              <w:rPr>
                <w:i/>
              </w:rPr>
              <w:t>animalis</w:t>
            </w:r>
            <w:r>
              <w:t xml:space="preserve"> </w:t>
            </w:r>
            <w:r w:rsidRPr="003900B9">
              <w:t>BB-12,</w:t>
            </w:r>
            <w:r>
              <w:t xml:space="preserve"> </w:t>
            </w:r>
            <w:r w:rsidRPr="003900B9">
              <w:rPr>
                <w:i/>
              </w:rPr>
              <w:t xml:space="preserve">Streptococcus thermophiles </w:t>
            </w:r>
            <w:r>
              <w:t xml:space="preserve">STY-31 and </w:t>
            </w:r>
            <w:r w:rsidRPr="003900B9">
              <w:rPr>
                <w:i/>
              </w:rPr>
              <w:t>Lactobacillus delbrueckii bulgaricus</w:t>
            </w:r>
            <w:r w:rsidRPr="003900B9">
              <w:t xml:space="preserve"> LBY-27)</w:t>
            </w:r>
            <w:r>
              <w:t xml:space="preserve"> (&gt;</w:t>
            </w:r>
            <w:r w:rsidRPr="003900B9">
              <w:t>4</w:t>
            </w:r>
            <w:r>
              <w:t>x</w:t>
            </w:r>
            <w:r w:rsidRPr="003900B9">
              <w:t>10</w:t>
            </w:r>
            <w:r w:rsidRPr="003900B9">
              <w:rPr>
                <w:vertAlign w:val="superscript"/>
              </w:rPr>
              <w:t xml:space="preserve">9 </w:t>
            </w:r>
            <w:r w:rsidRPr="003900B9">
              <w:t>cfu)</w:t>
            </w:r>
          </w:p>
        </w:tc>
        <w:tc>
          <w:tcPr>
            <w:tcW w:w="2551" w:type="dxa"/>
          </w:tcPr>
          <w:p w14:paraId="3EC623E4" w14:textId="77777777" w:rsidR="0036555D" w:rsidRDefault="0036555D" w:rsidP="00E760BE">
            <w:r>
              <w:t>From week 24-28</w:t>
            </w:r>
            <w:r w:rsidRPr="003900B9">
              <w:rPr>
                <w:vertAlign w:val="superscript"/>
              </w:rPr>
              <w:t>+6</w:t>
            </w:r>
            <w:r>
              <w:t xml:space="preserve"> until birth</w:t>
            </w:r>
          </w:p>
        </w:tc>
        <w:tc>
          <w:tcPr>
            <w:tcW w:w="1843" w:type="dxa"/>
          </w:tcPr>
          <w:p w14:paraId="525BAB7B" w14:textId="77777777" w:rsidR="0036555D" w:rsidRDefault="0036555D" w:rsidP="00E760BE">
            <w:r>
              <w:t>8 weeks</w:t>
            </w:r>
          </w:p>
        </w:tc>
      </w:tr>
      <w:tr w:rsidR="0036555D" w14:paraId="4DA67B82" w14:textId="77777777" w:rsidTr="00E760BE">
        <w:trPr>
          <w:cantSplit/>
        </w:trPr>
        <w:tc>
          <w:tcPr>
            <w:tcW w:w="2306" w:type="dxa"/>
          </w:tcPr>
          <w:p w14:paraId="06A564C3" w14:textId="5413A7E3" w:rsidR="0036555D" w:rsidRDefault="0036555D" w:rsidP="00E760BE">
            <w:r>
              <w:t>Dotterud et al 2010</w:t>
            </w:r>
            <w:r w:rsidR="00AB21E2">
              <w:fldChar w:fldCharType="begin">
                <w:fldData xml:space="preserve">PEVuZE5vdGU+PENpdGU+PEF1dGhvcj5Eb3R0ZXJ1ZDwvQXV0aG9yPjxZZWFyPjIwMTA8L1llYXI+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</w:fldData>
              </w:fldChar>
            </w:r>
            <w:r w:rsidR="002747EA">
              <w:instrText xml:space="preserve"> ADDIN EN.CITE </w:instrText>
            </w:r>
            <w:r w:rsidR="002747EA">
              <w:fldChar w:fldCharType="begin">
                <w:fldData xml:space="preserve">PEVuZE5vdGU+PENpdGU+PEF1dGhvcj5Eb3R0ZXJ1ZDwvQXV0aG9yPjxZZWFyPjIwMTA8L1llYXI+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</w:fldData>
              </w:fldChar>
            </w:r>
            <w:r w:rsidR="002747EA">
              <w:instrText xml:space="preserve"> ADDIN EN.CITE.DATA </w:instrText>
            </w:r>
            <w:r w:rsidR="002747EA">
              <w:fldChar w:fldCharType="end"/>
            </w:r>
            <w:r w:rsidR="00AB21E2">
              <w:fldChar w:fldCharType="separate"/>
            </w:r>
            <w:r w:rsidR="002747EA" w:rsidRPr="002747EA">
              <w:rPr>
                <w:noProof/>
                <w:vertAlign w:val="superscript"/>
              </w:rPr>
              <w:t>252</w:t>
            </w:r>
            <w:r w:rsidR="00AB21E2">
              <w:fldChar w:fldCharType="end"/>
            </w:r>
          </w:p>
          <w:p w14:paraId="0993CCC2" w14:textId="121737DA" w:rsidR="00213BC6" w:rsidRDefault="00213BC6" w:rsidP="00E760BE">
            <w:r>
              <w:t>Norway</w:t>
            </w:r>
          </w:p>
        </w:tc>
        <w:tc>
          <w:tcPr>
            <w:tcW w:w="2656" w:type="dxa"/>
          </w:tcPr>
          <w:p w14:paraId="0622D225" w14:textId="7B355724" w:rsidR="0036555D" w:rsidRDefault="0036555D" w:rsidP="00E760BE">
            <w:r>
              <w:t>Healthy pregnant women</w:t>
            </w:r>
            <w:r w:rsidR="00A476A9">
              <w:t>; n=415</w:t>
            </w:r>
          </w:p>
        </w:tc>
        <w:tc>
          <w:tcPr>
            <w:tcW w:w="4536" w:type="dxa"/>
          </w:tcPr>
          <w:p w14:paraId="00E49A9B" w14:textId="77777777" w:rsidR="0036555D" w:rsidRDefault="0036555D" w:rsidP="00E760BE">
            <w:r w:rsidRPr="00CC6396">
              <w:rPr>
                <w:i/>
              </w:rPr>
              <w:t xml:space="preserve">Lactobacillus rhamnosus </w:t>
            </w:r>
            <w:r>
              <w:t xml:space="preserve">GG, </w:t>
            </w:r>
            <w:r w:rsidRPr="00CC6396">
              <w:rPr>
                <w:i/>
              </w:rPr>
              <w:t>Lactobacillus acidophilus</w:t>
            </w:r>
            <w:r>
              <w:t xml:space="preserve"> LA5, </w:t>
            </w:r>
            <w:r w:rsidRPr="00CC6396">
              <w:rPr>
                <w:i/>
              </w:rPr>
              <w:t>Bifidobacterium animalis</w:t>
            </w:r>
            <w:r>
              <w:t xml:space="preserve"> subsp </w:t>
            </w:r>
            <w:r w:rsidRPr="00CC6396">
              <w:rPr>
                <w:i/>
              </w:rPr>
              <w:t>lactis</w:t>
            </w:r>
            <w:r>
              <w:t xml:space="preserve"> BB-12</w:t>
            </w:r>
          </w:p>
        </w:tc>
        <w:tc>
          <w:tcPr>
            <w:tcW w:w="2551" w:type="dxa"/>
          </w:tcPr>
          <w:p w14:paraId="5D0BD285" w14:textId="77777777" w:rsidR="0036555D" w:rsidRDefault="0036555D" w:rsidP="00E760BE">
            <w:r>
              <w:t>36 weeks until birth</w:t>
            </w:r>
          </w:p>
        </w:tc>
        <w:tc>
          <w:tcPr>
            <w:tcW w:w="1843" w:type="dxa"/>
          </w:tcPr>
          <w:p w14:paraId="29982A96" w14:textId="77777777" w:rsidR="0036555D" w:rsidRDefault="0036555D" w:rsidP="00E760BE">
            <w:r>
              <w:t>4 weeks</w:t>
            </w:r>
          </w:p>
        </w:tc>
      </w:tr>
      <w:tr w:rsidR="0036555D" w14:paraId="52610F40" w14:textId="77777777" w:rsidTr="00E760BE">
        <w:trPr>
          <w:cantSplit/>
        </w:trPr>
        <w:tc>
          <w:tcPr>
            <w:tcW w:w="2306" w:type="dxa"/>
          </w:tcPr>
          <w:p w14:paraId="620314B3" w14:textId="55352C3E" w:rsidR="0036555D" w:rsidRDefault="0036555D" w:rsidP="00E760BE">
            <w:r>
              <w:t>Gille et al 2016</w:t>
            </w:r>
            <w:r w:rsidR="00AB21E2">
              <w:fldChar w:fldCharType="begin">
                <w:fldData xml:space="preserve">PEVuZE5vdGU+PENpdGU+PEF1dGhvcj5HaWxsZTwvQXV0aG9yPjxZZWFyPjIwMTY8L1llYXI+PFJl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</w:fldData>
              </w:fldChar>
            </w:r>
            <w:r w:rsidR="002747EA">
              <w:instrText xml:space="preserve"> ADDIN EN.CITE </w:instrText>
            </w:r>
            <w:r w:rsidR="002747EA">
              <w:fldChar w:fldCharType="begin">
                <w:fldData xml:space="preserve">PEVuZE5vdGU+PENpdGU+PEF1dGhvcj5HaWxsZTwvQXV0aG9yPjxZZWFyPjIwMTY8L1llYXI+PFJl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</w:fldData>
              </w:fldChar>
            </w:r>
            <w:r w:rsidR="002747EA">
              <w:instrText xml:space="preserve"> ADDIN EN.CITE.DATA </w:instrText>
            </w:r>
            <w:r w:rsidR="002747EA">
              <w:fldChar w:fldCharType="end"/>
            </w:r>
            <w:r w:rsidR="00AB21E2">
              <w:fldChar w:fldCharType="separate"/>
            </w:r>
            <w:r w:rsidR="002747EA" w:rsidRPr="002747EA">
              <w:rPr>
                <w:noProof/>
                <w:vertAlign w:val="superscript"/>
              </w:rPr>
              <w:t>229</w:t>
            </w:r>
            <w:r w:rsidR="00AB21E2">
              <w:fldChar w:fldCharType="end"/>
            </w:r>
          </w:p>
          <w:p w14:paraId="06DCFADA" w14:textId="2B3DFE21" w:rsidR="00213BC6" w:rsidRDefault="00213BC6" w:rsidP="00E760BE">
            <w:r>
              <w:t>Germany</w:t>
            </w:r>
          </w:p>
        </w:tc>
        <w:tc>
          <w:tcPr>
            <w:tcW w:w="2656" w:type="dxa"/>
          </w:tcPr>
          <w:p w14:paraId="669041C1" w14:textId="4B947A33" w:rsidR="0036555D" w:rsidRDefault="0036555D" w:rsidP="00E760BE">
            <w:r>
              <w:t>Healthy pregnant women</w:t>
            </w:r>
            <w:r w:rsidR="00F34FBB">
              <w:t>; n=205</w:t>
            </w:r>
          </w:p>
        </w:tc>
        <w:tc>
          <w:tcPr>
            <w:tcW w:w="4536" w:type="dxa"/>
          </w:tcPr>
          <w:p w14:paraId="47376AAB" w14:textId="77777777" w:rsidR="0036555D" w:rsidRDefault="0036555D" w:rsidP="00E760BE">
            <w:r w:rsidRPr="00CE0204">
              <w:rPr>
                <w:i/>
              </w:rPr>
              <w:t>Lactobacillus rhamnosus</w:t>
            </w:r>
            <w:r w:rsidRPr="00496543">
              <w:t xml:space="preserve"> GR-1and </w:t>
            </w:r>
            <w:r w:rsidRPr="00CE0204">
              <w:rPr>
                <w:i/>
              </w:rPr>
              <w:t>L</w:t>
            </w:r>
            <w:r>
              <w:rPr>
                <w:i/>
              </w:rPr>
              <w:t>actobacillus</w:t>
            </w:r>
            <w:r w:rsidRPr="00CE0204">
              <w:rPr>
                <w:i/>
              </w:rPr>
              <w:t xml:space="preserve"> reuteri</w:t>
            </w:r>
            <w:r w:rsidRPr="00496543">
              <w:t xml:space="preserve"> RC-14 (10</w:t>
            </w:r>
            <w:r w:rsidRPr="00CE0204">
              <w:rPr>
                <w:vertAlign w:val="superscript"/>
              </w:rPr>
              <w:t>9</w:t>
            </w:r>
            <w:r w:rsidRPr="00496543">
              <w:t xml:space="preserve"> </w:t>
            </w:r>
            <w:r>
              <w:t>cfu</w:t>
            </w:r>
            <w:r w:rsidRPr="00496543">
              <w:t>)</w:t>
            </w:r>
          </w:p>
        </w:tc>
        <w:tc>
          <w:tcPr>
            <w:tcW w:w="2551" w:type="dxa"/>
          </w:tcPr>
          <w:p w14:paraId="34040EFE" w14:textId="77777777" w:rsidR="0036555D" w:rsidRDefault="0036555D" w:rsidP="00E760BE">
            <w:r>
              <w:t>From week 12</w:t>
            </w:r>
          </w:p>
        </w:tc>
        <w:tc>
          <w:tcPr>
            <w:tcW w:w="1843" w:type="dxa"/>
          </w:tcPr>
          <w:p w14:paraId="1ABFFD31" w14:textId="77777777" w:rsidR="0036555D" w:rsidRDefault="0036555D" w:rsidP="00E760BE">
            <w:r>
              <w:t>8 weeks</w:t>
            </w:r>
          </w:p>
        </w:tc>
      </w:tr>
      <w:tr w:rsidR="0036555D" w14:paraId="13221AFD" w14:textId="77777777" w:rsidTr="00E760BE">
        <w:trPr>
          <w:cantSplit/>
        </w:trPr>
        <w:tc>
          <w:tcPr>
            <w:tcW w:w="2306" w:type="dxa"/>
          </w:tcPr>
          <w:p w14:paraId="5B1393C0" w14:textId="28BB3FC8" w:rsidR="0036555D" w:rsidRDefault="0036555D" w:rsidP="00E760BE">
            <w:r>
              <w:t>Ho et al 2016</w:t>
            </w:r>
            <w:r w:rsidR="00AB21E2">
              <w:fldChar w:fldCharType="begin">
                <w:fldData xml:space="preserve">PEVuZE5vdGU+PENpdGU+PEF1dGhvcj5IbzwvQXV0aG9yPjxZZWFyPjIwMTY8L1llYXI+PFJlY051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</w:fldData>
              </w:fldChar>
            </w:r>
            <w:r w:rsidR="002747EA">
              <w:instrText xml:space="preserve"> ADDIN EN.CITE </w:instrText>
            </w:r>
            <w:r w:rsidR="002747EA">
              <w:fldChar w:fldCharType="begin">
                <w:fldData xml:space="preserve">PEVuZE5vdGU+PENpdGU+PEF1dGhvcj5IbzwvQXV0aG9yPjxZZWFyPjIwMTY8L1llYXI+PFJlY051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</w:fldData>
              </w:fldChar>
            </w:r>
            <w:r w:rsidR="002747EA">
              <w:instrText xml:space="preserve"> ADDIN EN.CITE.DATA </w:instrText>
            </w:r>
            <w:r w:rsidR="002747EA">
              <w:fldChar w:fldCharType="end"/>
            </w:r>
            <w:r w:rsidR="00AB21E2">
              <w:fldChar w:fldCharType="separate"/>
            </w:r>
            <w:r w:rsidR="002747EA" w:rsidRPr="002747EA">
              <w:rPr>
                <w:noProof/>
                <w:vertAlign w:val="superscript"/>
              </w:rPr>
              <w:t>230</w:t>
            </w:r>
            <w:r w:rsidR="00AB21E2">
              <w:fldChar w:fldCharType="end"/>
            </w:r>
          </w:p>
          <w:p w14:paraId="7092EAE8" w14:textId="19182071" w:rsidR="00213BC6" w:rsidRDefault="00213BC6" w:rsidP="00E760BE">
            <w:r>
              <w:t>Taiwan</w:t>
            </w:r>
          </w:p>
        </w:tc>
        <w:tc>
          <w:tcPr>
            <w:tcW w:w="2656" w:type="dxa"/>
          </w:tcPr>
          <w:p w14:paraId="4F4AAC42" w14:textId="1A20CB93" w:rsidR="0036555D" w:rsidRDefault="0036555D" w:rsidP="00E760BE">
            <w:r>
              <w:t>Women colonised with Group B streptococcus</w:t>
            </w:r>
            <w:r w:rsidR="00F34FBB">
              <w:t>; n=99</w:t>
            </w:r>
          </w:p>
        </w:tc>
        <w:tc>
          <w:tcPr>
            <w:tcW w:w="4536" w:type="dxa"/>
          </w:tcPr>
          <w:p w14:paraId="7EBF420E" w14:textId="77777777" w:rsidR="0036555D" w:rsidRDefault="0036555D" w:rsidP="00E760BE">
            <w:r w:rsidRPr="00F907DC">
              <w:rPr>
                <w:i/>
              </w:rPr>
              <w:t xml:space="preserve">Lactobacillus rhamnosus </w:t>
            </w:r>
            <w:r>
              <w:t xml:space="preserve">GR1, </w:t>
            </w:r>
            <w:r w:rsidRPr="00F907DC">
              <w:rPr>
                <w:i/>
              </w:rPr>
              <w:t xml:space="preserve">Lactobacillus reuteri </w:t>
            </w:r>
            <w:r>
              <w:t>RC14</w:t>
            </w:r>
          </w:p>
        </w:tc>
        <w:tc>
          <w:tcPr>
            <w:tcW w:w="2551" w:type="dxa"/>
          </w:tcPr>
          <w:p w14:paraId="0A560A60" w14:textId="77777777" w:rsidR="0036555D" w:rsidRDefault="0036555D" w:rsidP="00E760BE">
            <w:r>
              <w:t>From week 37 until birth</w:t>
            </w:r>
          </w:p>
        </w:tc>
        <w:tc>
          <w:tcPr>
            <w:tcW w:w="1843" w:type="dxa"/>
          </w:tcPr>
          <w:p w14:paraId="21D8BEF2" w14:textId="77777777" w:rsidR="0036555D" w:rsidRDefault="0036555D" w:rsidP="00E760BE">
            <w:r>
              <w:t>3 weeks</w:t>
            </w:r>
          </w:p>
        </w:tc>
      </w:tr>
      <w:tr w:rsidR="0036555D" w14:paraId="65FE8405" w14:textId="77777777" w:rsidTr="00E760BE">
        <w:trPr>
          <w:cantSplit/>
        </w:trPr>
        <w:tc>
          <w:tcPr>
            <w:tcW w:w="2306" w:type="dxa"/>
          </w:tcPr>
          <w:p w14:paraId="044B0F6F" w14:textId="10B6CE21" w:rsidR="0036555D" w:rsidRDefault="0036555D" w:rsidP="00E760BE">
            <w:r>
              <w:t>Husain et al 2019</w:t>
            </w:r>
            <w:r w:rsidR="00AB21E2">
              <w:fldChar w:fldCharType="begin">
                <w:fldData xml:space="preserve">PEVuZE5vdGU+PENpdGU+PEF1dGhvcj5IdXNhaW48L0F1dGhvcj48WWVhcj4yMDIwPC9ZZWFyPjxS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</w:fldData>
              </w:fldChar>
            </w:r>
            <w:r w:rsidR="002747EA">
              <w:instrText xml:space="preserve"> ADDIN EN.CITE </w:instrText>
            </w:r>
            <w:r w:rsidR="002747EA">
              <w:fldChar w:fldCharType="begin">
                <w:fldData xml:space="preserve">PEVuZE5vdGU+PENpdGU+PEF1dGhvcj5IdXNhaW48L0F1dGhvcj48WWVhcj4yMDIwPC9ZZWFyPjxS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</w:fldData>
              </w:fldChar>
            </w:r>
            <w:r w:rsidR="002747EA">
              <w:instrText xml:space="preserve"> ADDIN EN.CITE.DATA </w:instrText>
            </w:r>
            <w:r w:rsidR="002747EA">
              <w:fldChar w:fldCharType="end"/>
            </w:r>
            <w:r w:rsidR="00AB21E2">
              <w:fldChar w:fldCharType="separate"/>
            </w:r>
            <w:r w:rsidR="002747EA" w:rsidRPr="002747EA">
              <w:rPr>
                <w:noProof/>
                <w:vertAlign w:val="superscript"/>
              </w:rPr>
              <w:t>231</w:t>
            </w:r>
            <w:r w:rsidR="00AB21E2">
              <w:fldChar w:fldCharType="end"/>
            </w:r>
          </w:p>
          <w:p w14:paraId="1E7223EB" w14:textId="4E9BC7D3" w:rsidR="00213BC6" w:rsidRDefault="00213BC6" w:rsidP="00E760BE">
            <w:r>
              <w:t>United Kingdom</w:t>
            </w:r>
          </w:p>
        </w:tc>
        <w:tc>
          <w:tcPr>
            <w:tcW w:w="2656" w:type="dxa"/>
          </w:tcPr>
          <w:p w14:paraId="1BD8B734" w14:textId="2763F3C1" w:rsidR="0036555D" w:rsidRDefault="0036555D" w:rsidP="00E760BE">
            <w:r>
              <w:t>Healthy pregnant women</w:t>
            </w:r>
            <w:r w:rsidR="00F34FBB">
              <w:t xml:space="preserve">; </w:t>
            </w:r>
            <w:r w:rsidR="00A476A9">
              <w:t>n=</w:t>
            </w:r>
            <w:r w:rsidR="00F34FBB">
              <w:t>238</w:t>
            </w:r>
          </w:p>
        </w:tc>
        <w:tc>
          <w:tcPr>
            <w:tcW w:w="4536" w:type="dxa"/>
          </w:tcPr>
          <w:p w14:paraId="63F90EA5" w14:textId="77777777" w:rsidR="0036555D" w:rsidRDefault="0036555D" w:rsidP="00E760BE">
            <w:r w:rsidRPr="009E2F38">
              <w:rPr>
                <w:i/>
              </w:rPr>
              <w:t>Lactobacillus rhamnosus</w:t>
            </w:r>
            <w:r w:rsidRPr="00DC12C1">
              <w:t xml:space="preserve"> GR-1</w:t>
            </w:r>
            <w:r>
              <w:t>,</w:t>
            </w:r>
            <w:r w:rsidRPr="00DC12C1">
              <w:t xml:space="preserve"> </w:t>
            </w:r>
            <w:r w:rsidRPr="009E2F38">
              <w:rPr>
                <w:i/>
              </w:rPr>
              <w:t>Lactobacillus reuteri</w:t>
            </w:r>
            <w:r w:rsidRPr="00DC12C1">
              <w:t xml:space="preserve"> RC-14 </w:t>
            </w:r>
            <w:r>
              <w:t>(2.5x10</w:t>
            </w:r>
            <w:r w:rsidRPr="009E2F38">
              <w:rPr>
                <w:vertAlign w:val="superscript"/>
              </w:rPr>
              <w:t>9</w:t>
            </w:r>
            <w:r w:rsidRPr="00DC12C1">
              <w:t xml:space="preserve"> </w:t>
            </w:r>
            <w:r>
              <w:t>cfu each)</w:t>
            </w:r>
          </w:p>
        </w:tc>
        <w:tc>
          <w:tcPr>
            <w:tcW w:w="2551" w:type="dxa"/>
          </w:tcPr>
          <w:p w14:paraId="64B3B817" w14:textId="77777777" w:rsidR="0036555D" w:rsidRDefault="0036555D" w:rsidP="00E760BE">
            <w:r>
              <w:t>From week 9-14 until birth</w:t>
            </w:r>
          </w:p>
        </w:tc>
        <w:tc>
          <w:tcPr>
            <w:tcW w:w="1843" w:type="dxa"/>
          </w:tcPr>
          <w:p w14:paraId="5DAA36A0" w14:textId="77777777" w:rsidR="0036555D" w:rsidRDefault="0036555D" w:rsidP="00E760BE">
            <w:r>
              <w:t>26-31 weeks</w:t>
            </w:r>
          </w:p>
        </w:tc>
      </w:tr>
      <w:tr w:rsidR="0036555D" w14:paraId="3AFFC8E3" w14:textId="77777777" w:rsidTr="00E760BE">
        <w:trPr>
          <w:cantSplit/>
        </w:trPr>
        <w:tc>
          <w:tcPr>
            <w:tcW w:w="2306" w:type="dxa"/>
          </w:tcPr>
          <w:p w14:paraId="0A510ACF" w14:textId="62CCB9D0" w:rsidR="0036555D" w:rsidRDefault="0036555D" w:rsidP="00E760BE">
            <w:r>
              <w:t>Jafarnejad et al 2016</w:t>
            </w:r>
            <w:r w:rsidR="00AB21E2">
              <w:fldChar w:fldCharType="begin"/>
            </w:r>
            <w:r w:rsidR="002747EA">
              <w:instrText xml:space="preserve"> ADDIN EN.CITE &lt;EndNote&gt;&lt;Cite&gt;&lt;Author&gt;Jafarnejad&lt;/Author&gt;&lt;Year&gt;2016&lt;/Year&gt;&lt;RecNum&gt;1687&lt;/RecNum&gt;&lt;DisplayText&gt;&lt;style face="superscript" font="Trebuchet MS" size="9"&gt;245&lt;/style&gt;&lt;/DisplayText&gt;&lt;record&gt;&lt;rec-number&gt;1687&lt;/rec-number&gt;&lt;foreign-keys&gt;&lt;key app="EN" db-id="exvasrfx2dtraoesasxp2szsxa2df502592x" timestamp="1581832076"&gt;1687&lt;/key&gt;&lt;/foreign-keys&gt;&lt;ref-type name="Journal Article"&gt;17&lt;/ref-type&gt;&lt;contributors&gt;&lt;authors&gt;&lt;author&gt;Jafarnejad, S.&lt;/author&gt;&lt;author&gt;Saremi, S.&lt;/author&gt;&lt;author&gt;Jafarnejad, F.&lt;/author&gt;&lt;author&gt;Arab, A.&lt;/author&gt;&lt;/authors&gt;&lt;/contributors&gt;&lt;auth-address&gt;Department of Clinical Nutrition, School of Nutritional Sciences and Dietetic, Tehran University of Medical Sciences, P.O. Box 14155-6117, Tehran, Iran.&amp;#xD;Department of Public Health, Isfahan University of Medical Sciences, Isfahan, Iran.&amp;#xD;Department of Health Information Management, Mazandaran University of Medical Sciences, Sari, Iran.&amp;#xD;Department of Community Nutrition, School of Nutrition and Food Science, Isfahan University of Medical Sciences, Isfahan, Iran.&lt;/auth-address&gt;&lt;titles&gt;&lt;title&gt;Effects of a Multispecies Probiotic Mixture on Glycemic Control and Inflammatory Status in Women with Gestational Diabetes: A Randomized Controlled Clinical Trial&lt;/title&gt;&lt;secondary-title&gt;J Nutr Metab&lt;/secondary-title&gt;&lt;/titles&gt;&lt;periodical&gt;&lt;full-title&gt;J Nutr Metab&lt;/full-title&gt;&lt;/periodical&gt;&lt;pages&gt;5190846&lt;/pages&gt;&lt;volume&gt;2016&lt;/volume&gt;&lt;edition&gt;2016/07/19&lt;/edition&gt;&lt;dates&gt;&lt;year&gt;2016&lt;/year&gt;&lt;/dates&gt;&lt;isbn&gt;2090-0724 (Print)&amp;#xD;2090-0724 (Linking)&lt;/isbn&gt;&lt;accession-num&gt;27429803&lt;/accession-num&gt;&lt;urls&gt;&lt;related-urls&gt;&lt;url&gt;https://www.ncbi.nlm.nih.gov/pubmed/27429803&lt;/url&gt;&lt;/related-urls&gt;&lt;/urls&gt;&lt;custom2&gt;PMC4939193&lt;/custom2&gt;&lt;electronic-resource-num&gt;10.1155/2016/5190846&lt;/electronic-resource-num&gt;&lt;/record&gt;&lt;/Cite&gt;&lt;/EndNote&gt;</w:instrText>
            </w:r>
            <w:r w:rsidR="00AB21E2">
              <w:fldChar w:fldCharType="separate"/>
            </w:r>
            <w:r w:rsidR="002747EA" w:rsidRPr="002747EA">
              <w:rPr>
                <w:noProof/>
                <w:vertAlign w:val="superscript"/>
              </w:rPr>
              <w:t>245</w:t>
            </w:r>
            <w:r w:rsidR="00AB21E2">
              <w:fldChar w:fldCharType="end"/>
            </w:r>
          </w:p>
          <w:p w14:paraId="701BA33B" w14:textId="621858CD" w:rsidR="00213BC6" w:rsidRDefault="00213BC6" w:rsidP="00E760BE">
            <w:r>
              <w:t>Iran</w:t>
            </w:r>
          </w:p>
        </w:tc>
        <w:tc>
          <w:tcPr>
            <w:tcW w:w="2656" w:type="dxa"/>
          </w:tcPr>
          <w:p w14:paraId="6F521274" w14:textId="0AD48215" w:rsidR="0036555D" w:rsidRDefault="0036555D" w:rsidP="00E760BE">
            <w:r>
              <w:t>Women with GDM</w:t>
            </w:r>
            <w:r w:rsidR="00A476A9">
              <w:t>; n=82</w:t>
            </w:r>
          </w:p>
        </w:tc>
        <w:tc>
          <w:tcPr>
            <w:tcW w:w="4536" w:type="dxa"/>
          </w:tcPr>
          <w:p w14:paraId="3A9AEE71" w14:textId="77777777" w:rsidR="0036555D" w:rsidRPr="00F907DC" w:rsidRDefault="0036555D" w:rsidP="00E760BE">
            <w:pPr>
              <w:rPr>
                <w:i/>
              </w:rPr>
            </w:pPr>
            <w:r w:rsidRPr="00F907DC">
              <w:rPr>
                <w:i/>
              </w:rPr>
              <w:t>Lactobacillus acidophilus, Lactobacillus plantarum, Lactobacillus paracasei, Lactobacillus delbrueckii bulgaricus, Bifidobacterium breve, Bifidobacterium longum, Bifidobacterium infantis, Streptococcus thermophilus</w:t>
            </w:r>
          </w:p>
        </w:tc>
        <w:tc>
          <w:tcPr>
            <w:tcW w:w="2551" w:type="dxa"/>
          </w:tcPr>
          <w:p w14:paraId="64BA3A18" w14:textId="77777777" w:rsidR="0036555D" w:rsidRDefault="0036555D" w:rsidP="00E760BE">
            <w:r>
              <w:t>From mean gestational age 26.4 weeks until birth</w:t>
            </w:r>
          </w:p>
        </w:tc>
        <w:tc>
          <w:tcPr>
            <w:tcW w:w="1843" w:type="dxa"/>
          </w:tcPr>
          <w:p w14:paraId="57538AC7" w14:textId="77777777" w:rsidR="0036555D" w:rsidRDefault="0036555D" w:rsidP="00E760BE">
            <w:r>
              <w:t>8 weeks</w:t>
            </w:r>
          </w:p>
        </w:tc>
      </w:tr>
      <w:tr w:rsidR="0036555D" w14:paraId="0CB83B44" w14:textId="77777777" w:rsidTr="00E760BE">
        <w:trPr>
          <w:cantSplit/>
        </w:trPr>
        <w:tc>
          <w:tcPr>
            <w:tcW w:w="2306" w:type="dxa"/>
          </w:tcPr>
          <w:p w14:paraId="430ABEEE" w14:textId="050F00B3" w:rsidR="0036555D" w:rsidRDefault="0036555D" w:rsidP="00E760BE">
            <w:r>
              <w:t>Kalliomaki et al 2001</w:t>
            </w:r>
            <w:r w:rsidR="00AB21E2">
              <w:fldChar w:fldCharType="begin">
                <w:fldData xml:space="preserve">PEVuZE5vdGU+PENpdGU+PEF1dGhvcj5LYWxsaW9tYWtpPC9BdXRob3I+PFllYXI+MjAwMTwvWWVh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==
</w:fldData>
              </w:fldChar>
            </w:r>
            <w:r w:rsidR="002747EA">
              <w:instrText xml:space="preserve"> ADDIN EN.CITE </w:instrText>
            </w:r>
            <w:r w:rsidR="002747EA">
              <w:fldChar w:fldCharType="begin">
                <w:fldData xml:space="preserve">PEVuZE5vdGU+PENpdGU+PEF1dGhvcj5LYWxsaW9tYWtpPC9BdXRob3I+PFllYXI+MjAwMTwvWWVh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==
</w:fldData>
              </w:fldChar>
            </w:r>
            <w:r w:rsidR="002747EA">
              <w:instrText xml:space="preserve"> ADDIN EN.CITE.DATA </w:instrText>
            </w:r>
            <w:r w:rsidR="002747EA">
              <w:fldChar w:fldCharType="end"/>
            </w:r>
            <w:r w:rsidR="00AB21E2">
              <w:fldChar w:fldCharType="separate"/>
            </w:r>
            <w:r w:rsidR="002747EA" w:rsidRPr="002747EA">
              <w:rPr>
                <w:noProof/>
                <w:vertAlign w:val="superscript"/>
              </w:rPr>
              <w:t>248</w:t>
            </w:r>
            <w:r w:rsidR="00AB21E2">
              <w:fldChar w:fldCharType="end"/>
            </w:r>
          </w:p>
          <w:p w14:paraId="01CA8915" w14:textId="1E647A05" w:rsidR="00213BC6" w:rsidRDefault="00213BC6" w:rsidP="00E760BE">
            <w:r>
              <w:t>Finland</w:t>
            </w:r>
          </w:p>
        </w:tc>
        <w:tc>
          <w:tcPr>
            <w:tcW w:w="2656" w:type="dxa"/>
          </w:tcPr>
          <w:p w14:paraId="51F98B39" w14:textId="25BC6AD6" w:rsidR="0036555D" w:rsidRDefault="0036555D" w:rsidP="00E760BE">
            <w:r>
              <w:t>Women carrying a fetus at risk of atopic disease</w:t>
            </w:r>
            <w:r w:rsidR="00A476A9">
              <w:t>; n=159</w:t>
            </w:r>
          </w:p>
        </w:tc>
        <w:tc>
          <w:tcPr>
            <w:tcW w:w="4536" w:type="dxa"/>
          </w:tcPr>
          <w:p w14:paraId="6D5EE412" w14:textId="77777777" w:rsidR="0036555D" w:rsidRDefault="0036555D" w:rsidP="00E760BE">
            <w:r w:rsidRPr="006B3B32">
              <w:rPr>
                <w:i/>
              </w:rPr>
              <w:t>Lactobacillus rhamnosus</w:t>
            </w:r>
            <w:r>
              <w:t xml:space="preserve"> GG</w:t>
            </w:r>
          </w:p>
        </w:tc>
        <w:tc>
          <w:tcPr>
            <w:tcW w:w="2551" w:type="dxa"/>
          </w:tcPr>
          <w:p w14:paraId="6C6079A0" w14:textId="77777777" w:rsidR="0036555D" w:rsidRDefault="0036555D" w:rsidP="00E760BE">
            <w:r>
              <w:t>From week 36-38 until birth</w:t>
            </w:r>
          </w:p>
        </w:tc>
        <w:tc>
          <w:tcPr>
            <w:tcW w:w="1843" w:type="dxa"/>
          </w:tcPr>
          <w:p w14:paraId="4C26EF54" w14:textId="77777777" w:rsidR="0036555D" w:rsidRDefault="0036555D" w:rsidP="00E760BE">
            <w:r>
              <w:t>2-4 weeks</w:t>
            </w:r>
          </w:p>
        </w:tc>
      </w:tr>
      <w:tr w:rsidR="0036555D" w14:paraId="36145B66" w14:textId="77777777" w:rsidTr="00E760BE">
        <w:trPr>
          <w:cantSplit/>
        </w:trPr>
        <w:tc>
          <w:tcPr>
            <w:tcW w:w="2306" w:type="dxa"/>
          </w:tcPr>
          <w:p w14:paraId="20E31D86" w14:textId="37E57EF1" w:rsidR="0036555D" w:rsidRDefault="0036555D" w:rsidP="00E760BE">
            <w:r>
              <w:t>Karamali et al 2016</w:t>
            </w:r>
            <w:r w:rsidR="00AB21E2">
              <w:fldChar w:fldCharType="begin">
                <w:fldData xml:space="preserve">PEVuZE5vdGU+PENpdGU+PEF1dGhvcj5LYXJhbWFsaTwvQXV0aG9yPjxZZWFyPjIwMTY8L1llYXI+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</w:fldData>
              </w:fldChar>
            </w:r>
            <w:r w:rsidR="002747EA">
              <w:instrText xml:space="preserve"> ADDIN EN.CITE </w:instrText>
            </w:r>
            <w:r w:rsidR="002747EA">
              <w:fldChar w:fldCharType="begin">
                <w:fldData xml:space="preserve">PEVuZE5vdGU+PENpdGU+PEF1dGhvcj5LYXJhbWFsaTwvQXV0aG9yPjxZZWFyPjIwMTY8L1llYXI+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</w:fldData>
              </w:fldChar>
            </w:r>
            <w:r w:rsidR="002747EA">
              <w:instrText xml:space="preserve"> ADDIN EN.CITE.DATA </w:instrText>
            </w:r>
            <w:r w:rsidR="002747EA">
              <w:fldChar w:fldCharType="end"/>
            </w:r>
            <w:r w:rsidR="00AB21E2">
              <w:fldChar w:fldCharType="separate"/>
            </w:r>
            <w:r w:rsidR="002747EA" w:rsidRPr="002747EA">
              <w:rPr>
                <w:noProof/>
                <w:vertAlign w:val="superscript"/>
              </w:rPr>
              <w:t>242</w:t>
            </w:r>
            <w:r w:rsidR="00AB21E2">
              <w:fldChar w:fldCharType="end"/>
            </w:r>
          </w:p>
          <w:p w14:paraId="12C659B3" w14:textId="43F0525B" w:rsidR="00213BC6" w:rsidRDefault="00213BC6" w:rsidP="00E760BE">
            <w:r>
              <w:t>Iran</w:t>
            </w:r>
          </w:p>
        </w:tc>
        <w:tc>
          <w:tcPr>
            <w:tcW w:w="2656" w:type="dxa"/>
          </w:tcPr>
          <w:p w14:paraId="5E6BF221" w14:textId="7808F60E" w:rsidR="0036555D" w:rsidRDefault="0036555D" w:rsidP="00E760BE">
            <w:r>
              <w:t>Women with GDM</w:t>
            </w:r>
            <w:r w:rsidR="00A476A9">
              <w:t>; n=60</w:t>
            </w:r>
          </w:p>
        </w:tc>
        <w:tc>
          <w:tcPr>
            <w:tcW w:w="4536" w:type="dxa"/>
          </w:tcPr>
          <w:p w14:paraId="6E34CE7A" w14:textId="77777777" w:rsidR="0036555D" w:rsidRDefault="0036555D" w:rsidP="00E760BE">
            <w:r w:rsidRPr="003900B9">
              <w:rPr>
                <w:i/>
              </w:rPr>
              <w:t>Lactobacillus acidophilus, Lactobacillus casei, Bifidobacterium bifidum</w:t>
            </w:r>
            <w:r>
              <w:t xml:space="preserve"> (2x10</w:t>
            </w:r>
            <w:r w:rsidRPr="003900B9">
              <w:rPr>
                <w:vertAlign w:val="superscript"/>
              </w:rPr>
              <w:t>9</w:t>
            </w:r>
            <w:r>
              <w:t xml:space="preserve"> cfu)</w:t>
            </w:r>
          </w:p>
        </w:tc>
        <w:tc>
          <w:tcPr>
            <w:tcW w:w="2551" w:type="dxa"/>
          </w:tcPr>
          <w:p w14:paraId="7AE20D23" w14:textId="77777777" w:rsidR="0036555D" w:rsidRDefault="0036555D" w:rsidP="00E760BE">
            <w:r>
              <w:t>From 24-28 weeks until birth</w:t>
            </w:r>
          </w:p>
        </w:tc>
        <w:tc>
          <w:tcPr>
            <w:tcW w:w="1843" w:type="dxa"/>
          </w:tcPr>
          <w:p w14:paraId="4D1EEA6E" w14:textId="77777777" w:rsidR="0036555D" w:rsidRDefault="0036555D" w:rsidP="00E760BE">
            <w:r>
              <w:t>6 weeks</w:t>
            </w:r>
          </w:p>
        </w:tc>
      </w:tr>
      <w:tr w:rsidR="0036555D" w14:paraId="0A42FEE5" w14:textId="77777777" w:rsidTr="00E760BE">
        <w:trPr>
          <w:cantSplit/>
        </w:trPr>
        <w:tc>
          <w:tcPr>
            <w:tcW w:w="2306" w:type="dxa"/>
          </w:tcPr>
          <w:p w14:paraId="6EDE6B73" w14:textId="4DA5757C" w:rsidR="0036555D" w:rsidRDefault="0036555D" w:rsidP="00E760BE">
            <w:r>
              <w:t>Kim et al 2010</w:t>
            </w:r>
            <w:r w:rsidR="00AB21E2">
              <w:fldChar w:fldCharType="begin">
                <w:fldData xml:space="preserve">PEVuZE5vdGU+PENpdGU+PEF1dGhvcj5LaW08L0F1dGhvcj48WWVhcj4yMDEwPC9ZZWFyPjxSZWNO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</w:fldData>
              </w:fldChar>
            </w:r>
            <w:r w:rsidR="002747EA">
              <w:instrText xml:space="preserve"> ADDIN EN.CITE </w:instrText>
            </w:r>
            <w:r w:rsidR="002747EA">
              <w:fldChar w:fldCharType="begin">
                <w:fldData xml:space="preserve">PEVuZE5vdGU+PENpdGU+PEF1dGhvcj5LaW08L0F1dGhvcj48WWVhcj4yMDEwPC9ZZWFyPjxSZWNO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</w:fldData>
              </w:fldChar>
            </w:r>
            <w:r w:rsidR="002747EA">
              <w:instrText xml:space="preserve"> ADDIN EN.CITE.DATA </w:instrText>
            </w:r>
            <w:r w:rsidR="002747EA">
              <w:fldChar w:fldCharType="end"/>
            </w:r>
            <w:r w:rsidR="00AB21E2">
              <w:fldChar w:fldCharType="separate"/>
            </w:r>
            <w:r w:rsidR="002747EA" w:rsidRPr="002747EA">
              <w:rPr>
                <w:noProof/>
                <w:vertAlign w:val="superscript"/>
              </w:rPr>
              <w:t>249</w:t>
            </w:r>
            <w:r w:rsidR="00AB21E2">
              <w:fldChar w:fldCharType="end"/>
            </w:r>
          </w:p>
          <w:p w14:paraId="46031EF0" w14:textId="65CD0E2B" w:rsidR="00213BC6" w:rsidRDefault="00213BC6" w:rsidP="00E760BE">
            <w:r>
              <w:t>Korea</w:t>
            </w:r>
          </w:p>
        </w:tc>
        <w:tc>
          <w:tcPr>
            <w:tcW w:w="2656" w:type="dxa"/>
          </w:tcPr>
          <w:p w14:paraId="00C6B096" w14:textId="1EB40520" w:rsidR="0036555D" w:rsidRDefault="0036555D" w:rsidP="00E760BE">
            <w:r>
              <w:t>Women with a fetus at risk of allergies</w:t>
            </w:r>
            <w:r w:rsidR="00A476A9">
              <w:t>; n=112</w:t>
            </w:r>
          </w:p>
        </w:tc>
        <w:tc>
          <w:tcPr>
            <w:tcW w:w="4536" w:type="dxa"/>
          </w:tcPr>
          <w:p w14:paraId="61712456" w14:textId="77777777" w:rsidR="0036555D" w:rsidRPr="006B3B32" w:rsidRDefault="0036555D" w:rsidP="00E760BE">
            <w:r w:rsidRPr="003900B9">
              <w:rPr>
                <w:i/>
              </w:rPr>
              <w:t>Lactobacillus acidophilus</w:t>
            </w:r>
            <w:r>
              <w:rPr>
                <w:i/>
              </w:rPr>
              <w:t xml:space="preserve"> </w:t>
            </w:r>
            <w:r>
              <w:t>AD031</w:t>
            </w:r>
            <w:r w:rsidRPr="003900B9">
              <w:rPr>
                <w:i/>
              </w:rPr>
              <w:t>, Bifidobacterium bifidum</w:t>
            </w:r>
            <w:r>
              <w:rPr>
                <w:i/>
              </w:rPr>
              <w:t xml:space="preserve"> </w:t>
            </w:r>
            <w:r>
              <w:t xml:space="preserve">BGN4, </w:t>
            </w:r>
            <w:r w:rsidRPr="003900B9">
              <w:rPr>
                <w:i/>
              </w:rPr>
              <w:t>Bifidobacterium</w:t>
            </w:r>
            <w:r>
              <w:rPr>
                <w:i/>
              </w:rPr>
              <w:t xml:space="preserve"> animalis </w:t>
            </w:r>
            <w:r>
              <w:t xml:space="preserve">subsp </w:t>
            </w:r>
            <w:r>
              <w:rPr>
                <w:i/>
              </w:rPr>
              <w:t xml:space="preserve">lactis </w:t>
            </w:r>
            <w:r>
              <w:t>AD011</w:t>
            </w:r>
          </w:p>
        </w:tc>
        <w:tc>
          <w:tcPr>
            <w:tcW w:w="2551" w:type="dxa"/>
          </w:tcPr>
          <w:p w14:paraId="4C8BD9C6" w14:textId="77777777" w:rsidR="0036555D" w:rsidRDefault="0036555D" w:rsidP="00E760BE">
            <w:r>
              <w:t>From 32 weeks until birth</w:t>
            </w:r>
          </w:p>
        </w:tc>
        <w:tc>
          <w:tcPr>
            <w:tcW w:w="1843" w:type="dxa"/>
          </w:tcPr>
          <w:p w14:paraId="2C2E60C4" w14:textId="77777777" w:rsidR="0036555D" w:rsidRDefault="0036555D" w:rsidP="00E760BE">
            <w:r>
              <w:t>8 weeks</w:t>
            </w:r>
          </w:p>
        </w:tc>
      </w:tr>
      <w:tr w:rsidR="0036555D" w14:paraId="1A6CDE4F" w14:textId="77777777" w:rsidTr="00E760BE">
        <w:trPr>
          <w:cantSplit/>
        </w:trPr>
        <w:tc>
          <w:tcPr>
            <w:tcW w:w="2306" w:type="dxa"/>
          </w:tcPr>
          <w:p w14:paraId="0D186A82" w14:textId="1EED8E0A" w:rsidR="0036555D" w:rsidRDefault="0036555D" w:rsidP="00E760BE">
            <w:r>
              <w:t>Krauss-Silva et al 2011</w:t>
            </w:r>
            <w:r w:rsidR="00AB21E2">
              <w:fldChar w:fldCharType="begin"/>
            </w:r>
            <w:r w:rsidR="002747EA">
              <w:instrText xml:space="preserve"> ADDIN EN.CITE &lt;EndNote&gt;&lt;Cite&gt;&lt;Author&gt;Krauss-Silva&lt;/Author&gt;&lt;Year&gt;2011&lt;/Year&gt;&lt;RecNum&gt;1691&lt;/RecNum&gt;&lt;DisplayText&gt;&lt;style face="superscript" font="Trebuchet MS" size="9"&gt;239&lt;/style&gt;&lt;/DisplayText&gt;&lt;record&gt;&lt;rec-number&gt;1691&lt;/rec-number&gt;&lt;foreign-keys&gt;&lt;key app="EN" db-id="exvasrfx2dtraoesasxp2szsxa2df502592x" timestamp="1581832076"&gt;1691&lt;/key&gt;&lt;/foreign-keys&gt;&lt;ref-type name="Journal Article"&gt;17&lt;/ref-type&gt;&lt;contributors&gt;&lt;authors&gt;&lt;author&gt;Krauss-Silva, L.&lt;/author&gt;&lt;author&gt;Moreira, M. E.&lt;/author&gt;&lt;author&gt;Alves, M. B.&lt;/author&gt;&lt;author&gt;Braga, A.&lt;/author&gt;&lt;author&gt;Camacho, K. G.&lt;/author&gt;&lt;author&gt;Batista, M. R.&lt;/author&gt;&lt;author&gt;Almada-Horta, A.&lt;/author&gt;&lt;author&gt;Rebello, M. R.&lt;/author&gt;&lt;author&gt;Guerra, F.&lt;/author&gt;&lt;/authors&gt;&lt;/contributors&gt;&lt;auth-address&gt;Health Technology Assessment Unit, National School of Public Health, Oswaldo Cruz Foundation, Brazilian Health Ministry, Rio de Janeiro, Brazil. leticiak@ensp.fiocruz.br&lt;/auth-address&gt;&lt;titles&gt;&lt;title&gt;A randomised controlled trial of probiotics for the prevention of spontaneous preterm delivery associated with bacterial vaginosis: preliminary results&lt;/title&gt;&lt;secondary-title&gt;Trials&lt;/secondary-title&gt;&lt;/titles&gt;&lt;periodical&gt;&lt;full-title&gt;Trials&lt;/full-title&gt;&lt;/periodical&gt;&lt;pages&gt;239&lt;/pages&gt;&lt;volume&gt;12&lt;/volume&gt;&lt;edition&gt;2011/11/09&lt;/edition&gt;&lt;keywords&gt;&lt;keyword&gt;Female&lt;/keyword&gt;&lt;keyword&gt;Humans&lt;/keyword&gt;&lt;keyword&gt;Infant, Newborn&lt;/keyword&gt;&lt;keyword&gt;Pregnancy&lt;/keyword&gt;&lt;keyword&gt;Premature Birth/*prevention &amp;amp; control&lt;/keyword&gt;&lt;keyword&gt;Probiotics/*therapeutic use&lt;/keyword&gt;&lt;keyword&gt;Vaginosis, Bacterial/*drug therapy&lt;/keyword&gt;&lt;/keywords&gt;&lt;dates&gt;&lt;year&gt;2011&lt;/year&gt;&lt;pub-dates&gt;&lt;date&gt;Nov 8&lt;/date&gt;&lt;/pub-dates&gt;&lt;/dates&gt;&lt;isbn&gt;1745-6215 (Electronic)&amp;#xD;1745-6215 (Linking)&lt;/isbn&gt;&lt;accession-num&gt;22059409&lt;/accession-num&gt;&lt;urls&gt;&lt;related-urls&gt;&lt;url&gt;https://www.ncbi.nlm.nih.gov/pubmed/22059409&lt;/url&gt;&lt;/related-urls&gt;&lt;/urls&gt;&lt;custom2&gt;PMC3264514&lt;/custom2&gt;&lt;electronic-resource-num&gt;10.1186/1745-6215-12-239&lt;/electronic-resource-num&gt;&lt;/record&gt;&lt;/Cite&gt;&lt;/EndNote&gt;</w:instrText>
            </w:r>
            <w:r w:rsidR="00AB21E2">
              <w:fldChar w:fldCharType="separate"/>
            </w:r>
            <w:r w:rsidR="002747EA" w:rsidRPr="002747EA">
              <w:rPr>
                <w:noProof/>
                <w:vertAlign w:val="superscript"/>
              </w:rPr>
              <w:t>239</w:t>
            </w:r>
            <w:r w:rsidR="00AB21E2">
              <w:fldChar w:fldCharType="end"/>
            </w:r>
          </w:p>
          <w:p w14:paraId="473959CD" w14:textId="7CBAAF46" w:rsidR="00213BC6" w:rsidRDefault="00213BC6" w:rsidP="00E760BE">
            <w:r>
              <w:t>Brazil</w:t>
            </w:r>
          </w:p>
        </w:tc>
        <w:tc>
          <w:tcPr>
            <w:tcW w:w="2656" w:type="dxa"/>
          </w:tcPr>
          <w:p w14:paraId="7E36F9AA" w14:textId="583F8F2B" w:rsidR="0036555D" w:rsidRDefault="0036555D" w:rsidP="00E760BE">
            <w:r>
              <w:t>Healthy pregnant women</w:t>
            </w:r>
            <w:r w:rsidR="00A476A9">
              <w:t>; n=644</w:t>
            </w:r>
          </w:p>
        </w:tc>
        <w:tc>
          <w:tcPr>
            <w:tcW w:w="4536" w:type="dxa"/>
          </w:tcPr>
          <w:p w14:paraId="1E14FA0D" w14:textId="77777777" w:rsidR="0036555D" w:rsidRDefault="0036555D" w:rsidP="00E760BE">
            <w:r w:rsidRPr="00D055A7">
              <w:rPr>
                <w:i/>
              </w:rPr>
              <w:t xml:space="preserve">Lactobacillus rhamnosus </w:t>
            </w:r>
            <w:r>
              <w:t>GR1</w:t>
            </w:r>
            <w:r>
              <w:br/>
            </w:r>
            <w:r w:rsidRPr="00D055A7">
              <w:rPr>
                <w:i/>
              </w:rPr>
              <w:t xml:space="preserve">Lactobacillus reuteri </w:t>
            </w:r>
            <w:r>
              <w:t>RC14</w:t>
            </w:r>
          </w:p>
        </w:tc>
        <w:tc>
          <w:tcPr>
            <w:tcW w:w="2551" w:type="dxa"/>
          </w:tcPr>
          <w:p w14:paraId="25C991FA" w14:textId="77777777" w:rsidR="0036555D" w:rsidRDefault="0036555D" w:rsidP="00E760BE">
            <w:r>
              <w:t>From week 12 until week 24-26</w:t>
            </w:r>
          </w:p>
        </w:tc>
        <w:tc>
          <w:tcPr>
            <w:tcW w:w="1843" w:type="dxa"/>
          </w:tcPr>
          <w:p w14:paraId="40F1E1B6" w14:textId="77777777" w:rsidR="0036555D" w:rsidRDefault="0036555D" w:rsidP="00E760BE">
            <w:r>
              <w:t>6-12 weeks</w:t>
            </w:r>
          </w:p>
        </w:tc>
      </w:tr>
      <w:tr w:rsidR="0036555D" w14:paraId="62BA2EF3" w14:textId="77777777" w:rsidTr="00E760BE">
        <w:trPr>
          <w:cantSplit/>
        </w:trPr>
        <w:tc>
          <w:tcPr>
            <w:tcW w:w="2306" w:type="dxa"/>
          </w:tcPr>
          <w:p w14:paraId="0FA9CC91" w14:textId="7B4C15A5" w:rsidR="0036555D" w:rsidRDefault="0036555D" w:rsidP="00E760BE">
            <w:r>
              <w:t>Laitinen et al 2009</w:t>
            </w:r>
            <w:r w:rsidR="00AB21E2">
              <w:fldChar w:fldCharType="begin">
                <w:fldData xml:space="preserve">PEVuZE5vdGU+PENpdGU+PEF1dGhvcj5MYWl0aW5lbjwvQXV0aG9yPjxZZWFyPjIwMDk8L1llYXI+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</w:fldData>
              </w:fldChar>
            </w:r>
            <w:r w:rsidR="002747EA">
              <w:instrText xml:space="preserve"> ADDIN EN.CITE </w:instrText>
            </w:r>
            <w:r w:rsidR="002747EA">
              <w:fldChar w:fldCharType="begin">
                <w:fldData xml:space="preserve">PEVuZE5vdGU+PENpdGU+PEF1dGhvcj5MYWl0aW5lbjwvQXV0aG9yPjxZZWFyPjIwMDk8L1llYXI+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</w:fldData>
              </w:fldChar>
            </w:r>
            <w:r w:rsidR="002747EA">
              <w:instrText xml:space="preserve"> ADDIN EN.CITE.DATA </w:instrText>
            </w:r>
            <w:r w:rsidR="002747EA">
              <w:fldChar w:fldCharType="end"/>
            </w:r>
            <w:r w:rsidR="00AB21E2">
              <w:fldChar w:fldCharType="separate"/>
            </w:r>
            <w:r w:rsidR="002747EA" w:rsidRPr="002747EA">
              <w:rPr>
                <w:noProof/>
                <w:vertAlign w:val="superscript"/>
              </w:rPr>
              <w:t>240</w:t>
            </w:r>
            <w:r w:rsidR="00AB21E2">
              <w:fldChar w:fldCharType="end"/>
            </w:r>
          </w:p>
          <w:p w14:paraId="5D993259" w14:textId="00198A61" w:rsidR="00213BC6" w:rsidRDefault="00213BC6" w:rsidP="00E760BE">
            <w:r>
              <w:t>Finland</w:t>
            </w:r>
          </w:p>
        </w:tc>
        <w:tc>
          <w:tcPr>
            <w:tcW w:w="2656" w:type="dxa"/>
          </w:tcPr>
          <w:p w14:paraId="592D5C45" w14:textId="13E3A169" w:rsidR="0036555D" w:rsidRDefault="0036555D" w:rsidP="00E760BE">
            <w:r>
              <w:t>Healthy pregnant women</w:t>
            </w:r>
            <w:r w:rsidR="00A476A9">
              <w:t>; n=256</w:t>
            </w:r>
          </w:p>
        </w:tc>
        <w:tc>
          <w:tcPr>
            <w:tcW w:w="4536" w:type="dxa"/>
          </w:tcPr>
          <w:p w14:paraId="3C399809" w14:textId="77777777" w:rsidR="0036555D" w:rsidRPr="006472F6" w:rsidRDefault="0036555D" w:rsidP="00E760BE">
            <w:r w:rsidRPr="006B3B32">
              <w:rPr>
                <w:i/>
              </w:rPr>
              <w:t>Lactobacillus rhamnosus</w:t>
            </w:r>
            <w:r w:rsidRPr="006472F6">
              <w:t xml:space="preserve"> GG</w:t>
            </w:r>
            <w:r>
              <w:t xml:space="preserve"> </w:t>
            </w:r>
            <w:r w:rsidRPr="006472F6">
              <w:t>(10</w:t>
            </w:r>
            <w:r w:rsidRPr="0063179C">
              <w:rPr>
                <w:vertAlign w:val="superscript"/>
              </w:rPr>
              <w:t>10</w:t>
            </w:r>
            <w:r w:rsidRPr="006472F6">
              <w:rPr>
                <w:sz w:val="8"/>
                <w:szCs w:val="8"/>
              </w:rPr>
              <w:t xml:space="preserve"> </w:t>
            </w:r>
            <w:r w:rsidRPr="006472F6">
              <w:t xml:space="preserve">cfu) and </w:t>
            </w:r>
            <w:r w:rsidRPr="006B3B32">
              <w:rPr>
                <w:i/>
              </w:rPr>
              <w:t xml:space="preserve">Bifidobacterium lactis </w:t>
            </w:r>
            <w:r>
              <w:t>BB</w:t>
            </w:r>
            <w:r w:rsidRPr="006472F6">
              <w:t>12 (10</w:t>
            </w:r>
            <w:r w:rsidRPr="0063179C">
              <w:rPr>
                <w:vertAlign w:val="superscript"/>
              </w:rPr>
              <w:t>10</w:t>
            </w:r>
            <w:r w:rsidRPr="006472F6">
              <w:rPr>
                <w:sz w:val="8"/>
                <w:szCs w:val="8"/>
              </w:rPr>
              <w:t xml:space="preserve"> </w:t>
            </w:r>
            <w:r w:rsidRPr="006472F6">
              <w:t>cfu)</w:t>
            </w:r>
          </w:p>
        </w:tc>
        <w:tc>
          <w:tcPr>
            <w:tcW w:w="2551" w:type="dxa"/>
          </w:tcPr>
          <w:p w14:paraId="088A6A5D" w14:textId="77777777" w:rsidR="0036555D" w:rsidRDefault="0036555D" w:rsidP="00E760BE">
            <w:r>
              <w:t>From mean gestational week 13.9 until birth</w:t>
            </w:r>
          </w:p>
        </w:tc>
        <w:tc>
          <w:tcPr>
            <w:tcW w:w="1843" w:type="dxa"/>
          </w:tcPr>
          <w:p w14:paraId="411F2423" w14:textId="77777777" w:rsidR="0036555D" w:rsidRDefault="0036555D" w:rsidP="00E760BE">
            <w:r>
              <w:t>26 weeks</w:t>
            </w:r>
          </w:p>
        </w:tc>
      </w:tr>
      <w:tr w:rsidR="0036555D" w14:paraId="4492D28F" w14:textId="77777777" w:rsidTr="00E760BE">
        <w:trPr>
          <w:cantSplit/>
        </w:trPr>
        <w:tc>
          <w:tcPr>
            <w:tcW w:w="2306" w:type="dxa"/>
          </w:tcPr>
          <w:p w14:paraId="1FC663B7" w14:textId="4BD3E61E" w:rsidR="0036555D" w:rsidRDefault="0036555D" w:rsidP="00E760BE">
            <w:r>
              <w:t>Lindsay et al 2014</w:t>
            </w:r>
            <w:r w:rsidR="00AB21E2">
              <w:fldChar w:fldCharType="begin">
                <w:fldData xml:space="preserve">PEVuZE5vdGU+PENpdGU+PEF1dGhvcj5MaW5kc2F5PC9BdXRob3I+PFllYXI+MjAxNDwvWWVhcj48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</w:fldData>
              </w:fldChar>
            </w:r>
            <w:r w:rsidR="002747EA">
              <w:instrText xml:space="preserve"> ADDIN EN.CITE </w:instrText>
            </w:r>
            <w:r w:rsidR="002747EA">
              <w:fldChar w:fldCharType="begin">
                <w:fldData xml:space="preserve">PEVuZE5vdGU+PENpdGU+PEF1dGhvcj5MaW5kc2F5PC9BdXRob3I+PFllYXI+MjAxNDwvWWVhcj48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</w:fldData>
              </w:fldChar>
            </w:r>
            <w:r w:rsidR="002747EA">
              <w:instrText xml:space="preserve"> ADDIN EN.CITE.DATA </w:instrText>
            </w:r>
            <w:r w:rsidR="002747EA">
              <w:fldChar w:fldCharType="end"/>
            </w:r>
            <w:r w:rsidR="00AB21E2">
              <w:fldChar w:fldCharType="separate"/>
            </w:r>
            <w:r w:rsidR="002747EA" w:rsidRPr="002747EA">
              <w:rPr>
                <w:noProof/>
                <w:vertAlign w:val="superscript"/>
              </w:rPr>
              <w:t>236</w:t>
            </w:r>
            <w:r w:rsidR="00AB21E2">
              <w:fldChar w:fldCharType="end"/>
            </w:r>
          </w:p>
          <w:p w14:paraId="1BA8111F" w14:textId="18EC1BD4" w:rsidR="00213BC6" w:rsidRDefault="00213BC6" w:rsidP="00E760BE">
            <w:r>
              <w:t>Ireland</w:t>
            </w:r>
          </w:p>
        </w:tc>
        <w:tc>
          <w:tcPr>
            <w:tcW w:w="2656" w:type="dxa"/>
          </w:tcPr>
          <w:p w14:paraId="19A59ADF" w14:textId="35C2C648" w:rsidR="0036555D" w:rsidRDefault="0036555D" w:rsidP="00E760BE">
            <w:r>
              <w:t>Pregnant women with BMI ≥30</w:t>
            </w:r>
            <w:r w:rsidR="00A476A9">
              <w:t>; n=165</w:t>
            </w:r>
          </w:p>
        </w:tc>
        <w:tc>
          <w:tcPr>
            <w:tcW w:w="4536" w:type="dxa"/>
          </w:tcPr>
          <w:p w14:paraId="013310DE" w14:textId="77777777" w:rsidR="0036555D" w:rsidRPr="0063179C" w:rsidRDefault="0036555D" w:rsidP="00E760BE">
            <w:r w:rsidRPr="006472F6">
              <w:rPr>
                <w:i/>
              </w:rPr>
              <w:t>Lactobacillus</w:t>
            </w:r>
            <w:r>
              <w:rPr>
                <w:i/>
              </w:rPr>
              <w:t xml:space="preserve"> salivarius </w:t>
            </w:r>
            <w:r>
              <w:t>UCC118 (10</w:t>
            </w:r>
            <w:r w:rsidRPr="0063179C">
              <w:rPr>
                <w:vertAlign w:val="superscript"/>
              </w:rPr>
              <w:t>9</w:t>
            </w:r>
            <w:r>
              <w:t xml:space="preserve"> cfu)</w:t>
            </w:r>
          </w:p>
        </w:tc>
        <w:tc>
          <w:tcPr>
            <w:tcW w:w="2551" w:type="dxa"/>
          </w:tcPr>
          <w:p w14:paraId="1F1ABC70" w14:textId="77777777" w:rsidR="0036555D" w:rsidRDefault="0036555D" w:rsidP="00E760BE">
            <w:r>
              <w:t>From week 24-28 until birth</w:t>
            </w:r>
          </w:p>
        </w:tc>
        <w:tc>
          <w:tcPr>
            <w:tcW w:w="1843" w:type="dxa"/>
          </w:tcPr>
          <w:p w14:paraId="5FBBD979" w14:textId="77777777" w:rsidR="0036555D" w:rsidRDefault="0036555D" w:rsidP="00E760BE">
            <w:r>
              <w:t>12-16 weeks</w:t>
            </w:r>
          </w:p>
        </w:tc>
      </w:tr>
      <w:tr w:rsidR="0036555D" w14:paraId="7EF2C507" w14:textId="77777777" w:rsidTr="00E760BE">
        <w:trPr>
          <w:cantSplit/>
        </w:trPr>
        <w:tc>
          <w:tcPr>
            <w:tcW w:w="2306" w:type="dxa"/>
          </w:tcPr>
          <w:p w14:paraId="34F45E45" w14:textId="7D4FF1CD" w:rsidR="0036555D" w:rsidRDefault="0036555D" w:rsidP="00E760BE">
            <w:r>
              <w:t>Lindsay et al 2015</w:t>
            </w:r>
            <w:r w:rsidR="00AB21E2">
              <w:fldChar w:fldCharType="begin">
                <w:fldData xml:space="preserve">PEVuZE5vdGU+PENpdGU+PEF1dGhvcj5MaW5kc2F5PC9BdXRob3I+PFllYXI+MjAxNTwvWWVhcj48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==
</w:fldData>
              </w:fldChar>
            </w:r>
            <w:r w:rsidR="002747EA">
              <w:instrText xml:space="preserve"> ADDIN EN.CITE </w:instrText>
            </w:r>
            <w:r w:rsidR="002747EA">
              <w:fldChar w:fldCharType="begin">
                <w:fldData xml:space="preserve">PEVuZE5vdGU+PENpdGU+PEF1dGhvcj5MaW5kc2F5PC9BdXRob3I+PFllYXI+MjAxNTwvWWVhcj48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==
</w:fldData>
              </w:fldChar>
            </w:r>
            <w:r w:rsidR="002747EA">
              <w:instrText xml:space="preserve"> ADDIN EN.CITE.DATA </w:instrText>
            </w:r>
            <w:r w:rsidR="002747EA">
              <w:fldChar w:fldCharType="end"/>
            </w:r>
            <w:r w:rsidR="00AB21E2">
              <w:fldChar w:fldCharType="separate"/>
            </w:r>
            <w:r w:rsidR="002747EA" w:rsidRPr="002747EA">
              <w:rPr>
                <w:noProof/>
                <w:vertAlign w:val="superscript"/>
              </w:rPr>
              <w:t>241</w:t>
            </w:r>
            <w:r w:rsidR="00AB21E2">
              <w:fldChar w:fldCharType="end"/>
            </w:r>
          </w:p>
          <w:p w14:paraId="4FA480C7" w14:textId="1DD15722" w:rsidR="00213BC6" w:rsidRDefault="00213BC6" w:rsidP="00E760BE">
            <w:r>
              <w:t>Ireland</w:t>
            </w:r>
          </w:p>
        </w:tc>
        <w:tc>
          <w:tcPr>
            <w:tcW w:w="2656" w:type="dxa"/>
          </w:tcPr>
          <w:p w14:paraId="74ED4169" w14:textId="2FC94450" w:rsidR="0036555D" w:rsidRDefault="0036555D" w:rsidP="00E760BE">
            <w:r>
              <w:t>Women with GDM</w:t>
            </w:r>
            <w:r w:rsidR="00A476A9">
              <w:t>; n=149</w:t>
            </w:r>
          </w:p>
        </w:tc>
        <w:tc>
          <w:tcPr>
            <w:tcW w:w="4536" w:type="dxa"/>
          </w:tcPr>
          <w:p w14:paraId="4CF3414B" w14:textId="77777777" w:rsidR="0036555D" w:rsidRDefault="0036555D" w:rsidP="00E760BE">
            <w:r w:rsidRPr="006472F6">
              <w:rPr>
                <w:i/>
              </w:rPr>
              <w:t>Lactobacillus</w:t>
            </w:r>
            <w:r>
              <w:rPr>
                <w:i/>
              </w:rPr>
              <w:t xml:space="preserve"> salivarius </w:t>
            </w:r>
            <w:r>
              <w:t>UCC118 (10</w:t>
            </w:r>
            <w:r w:rsidRPr="0063179C">
              <w:rPr>
                <w:vertAlign w:val="superscript"/>
              </w:rPr>
              <w:t>9</w:t>
            </w:r>
            <w:r>
              <w:t xml:space="preserve"> cfu)</w:t>
            </w:r>
          </w:p>
        </w:tc>
        <w:tc>
          <w:tcPr>
            <w:tcW w:w="2551" w:type="dxa"/>
          </w:tcPr>
          <w:p w14:paraId="2B1CC6AB" w14:textId="77777777" w:rsidR="0036555D" w:rsidRDefault="0036555D" w:rsidP="00E760BE">
            <w:r>
              <w:t>From mean week 31.5 until birth</w:t>
            </w:r>
          </w:p>
        </w:tc>
        <w:tc>
          <w:tcPr>
            <w:tcW w:w="1843" w:type="dxa"/>
          </w:tcPr>
          <w:p w14:paraId="09FE6198" w14:textId="77777777" w:rsidR="0036555D" w:rsidRDefault="0036555D" w:rsidP="00E760BE">
            <w:r>
              <w:t>8.5 weeks</w:t>
            </w:r>
          </w:p>
        </w:tc>
      </w:tr>
      <w:tr w:rsidR="0036555D" w14:paraId="22B213FF" w14:textId="77777777" w:rsidTr="00E760BE">
        <w:trPr>
          <w:cantSplit/>
        </w:trPr>
        <w:tc>
          <w:tcPr>
            <w:tcW w:w="2306" w:type="dxa"/>
          </w:tcPr>
          <w:p w14:paraId="02461EBF" w14:textId="1BA527EC" w:rsidR="0036555D" w:rsidRDefault="0036555D" w:rsidP="00E760BE">
            <w:r>
              <w:t>Mastromarino et al 2015</w:t>
            </w:r>
            <w:r w:rsidR="00AB21E2">
              <w:fldChar w:fldCharType="begin">
                <w:fldData xml:space="preserve">PEVuZE5vdGU+PENpdGU+PEF1dGhvcj5NYXN0cm9tYXJpbm88L0F1dGhvcj48WWVhcj4yMDE1PC9Z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</w:fldData>
              </w:fldChar>
            </w:r>
            <w:r w:rsidR="002747EA">
              <w:instrText xml:space="preserve"> ADDIN EN.CITE </w:instrText>
            </w:r>
            <w:r w:rsidR="002747EA">
              <w:fldChar w:fldCharType="begin">
                <w:fldData xml:space="preserve">PEVuZE5vdGU+PENpdGU+PEF1dGhvcj5NYXN0cm9tYXJpbm88L0F1dGhvcj48WWVhcj4yMDE1PC9Z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</w:fldData>
              </w:fldChar>
            </w:r>
            <w:r w:rsidR="002747EA">
              <w:instrText xml:space="preserve"> ADDIN EN.CITE.DATA </w:instrText>
            </w:r>
            <w:r w:rsidR="002747EA">
              <w:fldChar w:fldCharType="end"/>
            </w:r>
            <w:r w:rsidR="00AB21E2">
              <w:fldChar w:fldCharType="separate"/>
            </w:r>
            <w:r w:rsidR="002747EA" w:rsidRPr="002747EA">
              <w:rPr>
                <w:noProof/>
                <w:vertAlign w:val="superscript"/>
              </w:rPr>
              <w:t>238</w:t>
            </w:r>
            <w:r w:rsidR="00AB21E2">
              <w:fldChar w:fldCharType="end"/>
            </w:r>
          </w:p>
          <w:p w14:paraId="427DA251" w14:textId="57163737" w:rsidR="00213BC6" w:rsidRDefault="00213BC6" w:rsidP="00E760BE">
            <w:r>
              <w:t>Italy</w:t>
            </w:r>
          </w:p>
        </w:tc>
        <w:tc>
          <w:tcPr>
            <w:tcW w:w="2656" w:type="dxa"/>
          </w:tcPr>
          <w:p w14:paraId="68C8D22B" w14:textId="574E75C5" w:rsidR="0036555D" w:rsidRDefault="0036555D" w:rsidP="00E760BE">
            <w:r>
              <w:t>Healthy pregnant women</w:t>
            </w:r>
            <w:r w:rsidR="00A476A9">
              <w:t>; n=67</w:t>
            </w:r>
          </w:p>
        </w:tc>
        <w:tc>
          <w:tcPr>
            <w:tcW w:w="4536" w:type="dxa"/>
          </w:tcPr>
          <w:p w14:paraId="7B33A62A" w14:textId="77777777" w:rsidR="0036555D" w:rsidRDefault="0036555D" w:rsidP="00E760BE">
            <w:r w:rsidRPr="00F907DC">
              <w:rPr>
                <w:i/>
              </w:rPr>
              <w:t>Lactobacillus acidophilus, Lactobacillus plantarum, Lactobacillus paracasei, Lactobacillus delbrueckii bulgaricus, Bifidobacterium breve, Bifidobacterium longum, Bifidobacterium infantis, Streptococcus thermophilus</w:t>
            </w:r>
          </w:p>
        </w:tc>
        <w:tc>
          <w:tcPr>
            <w:tcW w:w="2551" w:type="dxa"/>
          </w:tcPr>
          <w:p w14:paraId="077AA4B4" w14:textId="77777777" w:rsidR="0036555D" w:rsidRDefault="0036555D" w:rsidP="00E760BE">
            <w:r>
              <w:t>From week 36 until birth</w:t>
            </w:r>
          </w:p>
        </w:tc>
        <w:tc>
          <w:tcPr>
            <w:tcW w:w="1843" w:type="dxa"/>
          </w:tcPr>
          <w:p w14:paraId="070D4238" w14:textId="77777777" w:rsidR="0036555D" w:rsidRDefault="0036555D" w:rsidP="00E760BE">
            <w:r>
              <w:t>4 weeks</w:t>
            </w:r>
          </w:p>
        </w:tc>
      </w:tr>
      <w:tr w:rsidR="0036555D" w14:paraId="376B9420" w14:textId="77777777" w:rsidTr="00E760BE">
        <w:trPr>
          <w:cantSplit/>
        </w:trPr>
        <w:tc>
          <w:tcPr>
            <w:tcW w:w="2306" w:type="dxa"/>
          </w:tcPr>
          <w:p w14:paraId="054EAE11" w14:textId="50EB55F3" w:rsidR="0036555D" w:rsidRDefault="0036555D" w:rsidP="00E760BE">
            <w:r>
              <w:t>Niers et al 2009</w:t>
            </w:r>
            <w:r w:rsidR="00AB21E2">
              <w:fldChar w:fldCharType="begin">
                <w:fldData xml:space="preserve">PEVuZE5vdGU+PENpdGU+PEF1dGhvcj5OaWVyczwvQXV0aG9yPjxZZWFyPjIwMDk8L1llYXI+PFJl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</w:fldData>
              </w:fldChar>
            </w:r>
            <w:r w:rsidR="002747EA">
              <w:instrText xml:space="preserve"> ADDIN EN.CITE </w:instrText>
            </w:r>
            <w:r w:rsidR="002747EA">
              <w:fldChar w:fldCharType="begin">
                <w:fldData xml:space="preserve">PEVuZE5vdGU+PENpdGU+PEF1dGhvcj5OaWVyczwvQXV0aG9yPjxZZWFyPjIwMDk8L1llYXI+PFJl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</w:fldData>
              </w:fldChar>
            </w:r>
            <w:r w:rsidR="002747EA">
              <w:instrText xml:space="preserve"> ADDIN EN.CITE.DATA </w:instrText>
            </w:r>
            <w:r w:rsidR="002747EA">
              <w:fldChar w:fldCharType="end"/>
            </w:r>
            <w:r w:rsidR="00AB21E2">
              <w:fldChar w:fldCharType="separate"/>
            </w:r>
            <w:r w:rsidR="002747EA" w:rsidRPr="002747EA">
              <w:rPr>
                <w:noProof/>
                <w:vertAlign w:val="superscript"/>
              </w:rPr>
              <w:t>250</w:t>
            </w:r>
            <w:r w:rsidR="00AB21E2">
              <w:fldChar w:fldCharType="end"/>
            </w:r>
          </w:p>
          <w:p w14:paraId="24B5D336" w14:textId="36787F51" w:rsidR="00213BC6" w:rsidRDefault="00213BC6" w:rsidP="00E760BE">
            <w:r>
              <w:t>Netherlands</w:t>
            </w:r>
          </w:p>
        </w:tc>
        <w:tc>
          <w:tcPr>
            <w:tcW w:w="2656" w:type="dxa"/>
          </w:tcPr>
          <w:p w14:paraId="6E749395" w14:textId="5CB481C7" w:rsidR="0036555D" w:rsidRPr="00351E2E" w:rsidRDefault="0036555D" w:rsidP="00E760BE">
            <w:r w:rsidRPr="00351E2E">
              <w:t>Women carrying a fetus at risk of allergy</w:t>
            </w:r>
            <w:r w:rsidR="00A476A9">
              <w:t>; n=156</w:t>
            </w:r>
          </w:p>
        </w:tc>
        <w:tc>
          <w:tcPr>
            <w:tcW w:w="4536" w:type="dxa"/>
          </w:tcPr>
          <w:p w14:paraId="094EBA96" w14:textId="77777777" w:rsidR="0036555D" w:rsidRPr="006B3B32" w:rsidRDefault="0036555D" w:rsidP="00E760BE">
            <w:pPr>
              <w:rPr>
                <w:i/>
              </w:rPr>
            </w:pPr>
            <w:r w:rsidRPr="006B3B32">
              <w:rPr>
                <w:i/>
              </w:rPr>
              <w:t xml:space="preserve">Bifidobacterium animalis </w:t>
            </w:r>
            <w:r w:rsidRPr="006B3B32">
              <w:t>subsp</w:t>
            </w:r>
            <w:r w:rsidRPr="006B3B32">
              <w:rPr>
                <w:i/>
              </w:rPr>
              <w:t xml:space="preserve"> lactis </w:t>
            </w:r>
            <w:r w:rsidRPr="006B3B32">
              <w:t>W52,</w:t>
            </w:r>
            <w:r w:rsidRPr="006B3B32">
              <w:rPr>
                <w:i/>
              </w:rPr>
              <w:t xml:space="preserve"> Bifidobacterium bifidum </w:t>
            </w:r>
            <w:r w:rsidRPr="006B3B32">
              <w:t>W23</w:t>
            </w:r>
            <w:r w:rsidRPr="006B3B32">
              <w:rPr>
                <w:i/>
              </w:rPr>
              <w:t xml:space="preserve">, Lactobacillis lactis </w:t>
            </w:r>
            <w:r w:rsidRPr="006B3B32">
              <w:t>W58</w:t>
            </w:r>
          </w:p>
        </w:tc>
        <w:tc>
          <w:tcPr>
            <w:tcW w:w="2551" w:type="dxa"/>
          </w:tcPr>
          <w:p w14:paraId="2C58BEEC" w14:textId="77777777" w:rsidR="0036555D" w:rsidRDefault="0036555D" w:rsidP="00E760BE">
            <w:r>
              <w:t>From 34 weeks until birth</w:t>
            </w:r>
          </w:p>
        </w:tc>
        <w:tc>
          <w:tcPr>
            <w:tcW w:w="1843" w:type="dxa"/>
          </w:tcPr>
          <w:p w14:paraId="63A12093" w14:textId="77777777" w:rsidR="0036555D" w:rsidRDefault="0036555D" w:rsidP="00E760BE">
            <w:r>
              <w:t>6 weeks</w:t>
            </w:r>
          </w:p>
        </w:tc>
      </w:tr>
      <w:tr w:rsidR="0036555D" w14:paraId="23F82E3A" w14:textId="77777777" w:rsidTr="00E760BE">
        <w:trPr>
          <w:cantSplit/>
        </w:trPr>
        <w:tc>
          <w:tcPr>
            <w:tcW w:w="2306" w:type="dxa"/>
          </w:tcPr>
          <w:p w14:paraId="494DD3D3" w14:textId="3139D6E9" w:rsidR="0036555D" w:rsidRDefault="0036555D" w:rsidP="00E760BE">
            <w:r>
              <w:t>Okesene-Gafa et al 2019</w:t>
            </w:r>
            <w:r w:rsidR="00AB21E2">
              <w:fldChar w:fldCharType="begin">
                <w:fldData xml:space="preserve">PEVuZE5vdGU+PENpdGU+PEF1dGhvcj5Pa2VzZW5lLUdhZmE8L0F1dGhvcj48WWVhcj4yMDE5PC9Z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</w:fldData>
              </w:fldChar>
            </w:r>
            <w:r w:rsidR="002747EA">
              <w:instrText xml:space="preserve"> ADDIN EN.CITE </w:instrText>
            </w:r>
            <w:r w:rsidR="002747EA">
              <w:fldChar w:fldCharType="begin">
                <w:fldData xml:space="preserve">PEVuZE5vdGU+PENpdGU+PEF1dGhvcj5Pa2VzZW5lLUdhZmE8L0F1dGhvcj48WWVhcj4yMDE5PC9Z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</w:fldData>
              </w:fldChar>
            </w:r>
            <w:r w:rsidR="002747EA">
              <w:instrText xml:space="preserve"> ADDIN EN.CITE.DATA </w:instrText>
            </w:r>
            <w:r w:rsidR="002747EA">
              <w:fldChar w:fldCharType="end"/>
            </w:r>
            <w:r w:rsidR="00AB21E2">
              <w:fldChar w:fldCharType="separate"/>
            </w:r>
            <w:r w:rsidR="002747EA" w:rsidRPr="002747EA">
              <w:rPr>
                <w:noProof/>
                <w:vertAlign w:val="superscript"/>
              </w:rPr>
              <w:t>232</w:t>
            </w:r>
            <w:r w:rsidR="00AB21E2">
              <w:fldChar w:fldCharType="end"/>
            </w:r>
          </w:p>
          <w:p w14:paraId="351E589B" w14:textId="49C42E41" w:rsidR="00213BC6" w:rsidRDefault="00213BC6" w:rsidP="00E760BE">
            <w:r>
              <w:t>New Zealand</w:t>
            </w:r>
          </w:p>
        </w:tc>
        <w:tc>
          <w:tcPr>
            <w:tcW w:w="2656" w:type="dxa"/>
          </w:tcPr>
          <w:p w14:paraId="683A0900" w14:textId="4DF513AD" w:rsidR="0036555D" w:rsidRDefault="0036555D" w:rsidP="00E760BE">
            <w:r>
              <w:t>Women with BMI ≥30</w:t>
            </w:r>
            <w:r w:rsidR="00F34FBB">
              <w:t>; n=230</w:t>
            </w:r>
          </w:p>
        </w:tc>
        <w:tc>
          <w:tcPr>
            <w:tcW w:w="4536" w:type="dxa"/>
          </w:tcPr>
          <w:p w14:paraId="157824E9" w14:textId="77777777" w:rsidR="0036555D" w:rsidRDefault="0036555D" w:rsidP="00E760BE">
            <w:r w:rsidRPr="00F53B12">
              <w:rPr>
                <w:i/>
              </w:rPr>
              <w:t xml:space="preserve">Lactobacillus rhamnosus </w:t>
            </w:r>
            <w:r w:rsidRPr="009F32BD">
              <w:t>GG</w:t>
            </w:r>
            <w:r>
              <w:t>,</w:t>
            </w:r>
            <w:r w:rsidRPr="009F32BD">
              <w:t xml:space="preserve"> </w:t>
            </w:r>
            <w:r w:rsidRPr="00F53B12">
              <w:rPr>
                <w:i/>
              </w:rPr>
              <w:t>Bifidobacterium lactis</w:t>
            </w:r>
            <w:r w:rsidRPr="009F32BD">
              <w:t xml:space="preserve"> BB12</w:t>
            </w:r>
            <w:r>
              <w:t xml:space="preserve"> (minimum 6.5 x 10</w:t>
            </w:r>
            <w:r w:rsidRPr="00F53B12">
              <w:rPr>
                <w:vertAlign w:val="superscript"/>
              </w:rPr>
              <w:t>9</w:t>
            </w:r>
            <w:r w:rsidRPr="009F32BD">
              <w:t xml:space="preserve"> c</w:t>
            </w:r>
            <w:r>
              <w:t>fu)</w:t>
            </w:r>
          </w:p>
        </w:tc>
        <w:tc>
          <w:tcPr>
            <w:tcW w:w="2551" w:type="dxa"/>
          </w:tcPr>
          <w:p w14:paraId="3D2CC54D" w14:textId="77777777" w:rsidR="0036555D" w:rsidRDefault="0036555D" w:rsidP="00E760BE">
            <w:r>
              <w:t>From week 12-17</w:t>
            </w:r>
            <w:r w:rsidRPr="00E37B35">
              <w:rPr>
                <w:vertAlign w:val="superscript"/>
              </w:rPr>
              <w:t>6</w:t>
            </w:r>
            <w:r>
              <w:t xml:space="preserve"> until birth</w:t>
            </w:r>
          </w:p>
        </w:tc>
        <w:tc>
          <w:tcPr>
            <w:tcW w:w="1843" w:type="dxa"/>
          </w:tcPr>
          <w:p w14:paraId="7999FFD3" w14:textId="77777777" w:rsidR="0036555D" w:rsidRDefault="0036555D" w:rsidP="00E760BE">
            <w:r>
              <w:t>22-28 weeks</w:t>
            </w:r>
          </w:p>
        </w:tc>
      </w:tr>
      <w:tr w:rsidR="001C597D" w14:paraId="63958255" w14:textId="77777777" w:rsidTr="00E760BE">
        <w:trPr>
          <w:cantSplit/>
        </w:trPr>
        <w:tc>
          <w:tcPr>
            <w:tcW w:w="2306" w:type="dxa"/>
          </w:tcPr>
          <w:p w14:paraId="3690938B" w14:textId="0AF4EF6D" w:rsidR="001C597D" w:rsidRDefault="001C597D" w:rsidP="001C597D">
            <w:r>
              <w:t>Olsen et al 2018</w:t>
            </w:r>
            <w:r w:rsidR="00774750">
              <w:fldChar w:fldCharType="begin"/>
            </w:r>
            <w:r w:rsidR="002747EA">
              <w:instrText xml:space="preserve"> ADDIN EN.CITE &lt;EndNote&gt;&lt;Cite&gt;&lt;Author&gt;Olsen&lt;/Author&gt;&lt;Year&gt;2018&lt;/Year&gt;&lt;RecNum&gt;1709&lt;/RecNum&gt;&lt;DisplayText&gt;&lt;style face="superscript" font="Trebuchet MS" size="9"&gt;235&lt;/style&gt;&lt;/DisplayText&gt;&lt;record&gt;&lt;rec-number&gt;1709&lt;/rec-number&gt;&lt;foreign-keys&gt;&lt;key app="EN" db-id="exvasrfx2dtraoesasxp2szsxa2df502592x" timestamp="1582499182"&gt;1709&lt;/key&gt;&lt;/foreign-keys&gt;&lt;ref-type name="Journal Article"&gt;17&lt;/ref-type&gt;&lt;contributors&gt;&lt;authors&gt;&lt;author&gt;Olsen, Paula&lt;/author&gt;&lt;author&gt;Williamson, Moira&lt;/author&gt;&lt;author&gt;Traynor, Victoria&lt;/author&gt;&lt;author&gt;Georgiou, Chris&lt;/author&gt;&lt;/authors&gt;&lt;/contributors&gt;&lt;titles&gt;&lt;title&gt;The impact of oral probiotics on vaginal Group B Streptococcal colonisation rates in pregnant women: A pilot randomised control study&lt;/title&gt;&lt;secondary-title&gt;Women and Birth&lt;/secondary-title&gt;&lt;/titles&gt;&lt;periodical&gt;&lt;full-title&gt;Women and Birth&lt;/full-title&gt;&lt;/periodical&gt;&lt;pages&gt;31-37&lt;/pages&gt;&lt;volume&gt;31&lt;/volume&gt;&lt;number&gt;1&lt;/number&gt;&lt;section&gt;31&lt;/section&gt;&lt;dates&gt;&lt;year&gt;2018&lt;/year&gt;&lt;/dates&gt;&lt;isbn&gt;18715192&lt;/isbn&gt;&lt;urls&gt;&lt;/urls&gt;&lt;electronic-resource-num&gt;10.1016/j.wombi.2017.06.012&lt;/electronic-resource-num&gt;&lt;/record&gt;&lt;/Cite&gt;&lt;/EndNote&gt;</w:instrText>
            </w:r>
            <w:r w:rsidR="00774750">
              <w:fldChar w:fldCharType="separate"/>
            </w:r>
            <w:r w:rsidR="002747EA" w:rsidRPr="002747EA">
              <w:rPr>
                <w:noProof/>
                <w:vertAlign w:val="superscript"/>
              </w:rPr>
              <w:t>235</w:t>
            </w:r>
            <w:r w:rsidR="00774750">
              <w:fldChar w:fldCharType="end"/>
            </w:r>
          </w:p>
          <w:p w14:paraId="3A2695A7" w14:textId="38AFC4D8" w:rsidR="001C597D" w:rsidRDefault="001C597D" w:rsidP="001C597D">
            <w:r>
              <w:t>Australia</w:t>
            </w:r>
          </w:p>
        </w:tc>
        <w:tc>
          <w:tcPr>
            <w:tcW w:w="2656" w:type="dxa"/>
          </w:tcPr>
          <w:p w14:paraId="7547FE5B" w14:textId="0589A150" w:rsidR="001C597D" w:rsidRDefault="001C597D" w:rsidP="00E760BE">
            <w:r>
              <w:t>Women with GBS colonisation at 37 weeks</w:t>
            </w:r>
          </w:p>
        </w:tc>
        <w:tc>
          <w:tcPr>
            <w:tcW w:w="4536" w:type="dxa"/>
          </w:tcPr>
          <w:p w14:paraId="65F5EF54" w14:textId="741791EB" w:rsidR="001C597D" w:rsidRPr="00F53B12" w:rsidRDefault="001C597D" w:rsidP="00E760BE">
            <w:pPr>
              <w:rPr>
                <w:i/>
              </w:rPr>
            </w:pPr>
            <w:r w:rsidRPr="00A06E9B">
              <w:rPr>
                <w:i/>
              </w:rPr>
              <w:t>Lactobacillus rhamnosus</w:t>
            </w:r>
            <w:r w:rsidRPr="00A06E9B">
              <w:t xml:space="preserve"> GR-1 (GR- 1) and </w:t>
            </w:r>
            <w:r w:rsidRPr="00A06E9B">
              <w:rPr>
                <w:i/>
              </w:rPr>
              <w:t>Lactobacillus fermentum/reuteri</w:t>
            </w:r>
            <w:r w:rsidRPr="00A06E9B">
              <w:t xml:space="preserve"> RC-14 (RC-14)</w:t>
            </w:r>
          </w:p>
        </w:tc>
        <w:tc>
          <w:tcPr>
            <w:tcW w:w="2551" w:type="dxa"/>
          </w:tcPr>
          <w:p w14:paraId="26EB568A" w14:textId="4745D8A9" w:rsidR="001C597D" w:rsidRDefault="001C597D" w:rsidP="00E760BE">
            <w:r>
              <w:t>From week 37 to birth</w:t>
            </w:r>
          </w:p>
        </w:tc>
        <w:tc>
          <w:tcPr>
            <w:tcW w:w="1843" w:type="dxa"/>
          </w:tcPr>
          <w:p w14:paraId="2D63AAA0" w14:textId="5D95A1A3" w:rsidR="001C597D" w:rsidRDefault="001C597D" w:rsidP="00E760BE">
            <w:r>
              <w:t>3 weeks</w:t>
            </w:r>
          </w:p>
        </w:tc>
      </w:tr>
      <w:tr w:rsidR="0036555D" w14:paraId="2EF4FD82" w14:textId="77777777" w:rsidTr="00E760BE">
        <w:trPr>
          <w:cantSplit/>
        </w:trPr>
        <w:tc>
          <w:tcPr>
            <w:tcW w:w="2306" w:type="dxa"/>
          </w:tcPr>
          <w:p w14:paraId="062F3CF9" w14:textId="4B47460E" w:rsidR="0036555D" w:rsidRDefault="0036555D" w:rsidP="00E760BE">
            <w:r>
              <w:t>Pellonpera et al 2019</w:t>
            </w:r>
            <w:r w:rsidR="00AB21E2">
              <w:fldChar w:fldCharType="begin">
                <w:fldData xml:space="preserve">PEVuZE5vdGU+PENpdGU+PEF1dGhvcj5QZWxsb25wZXJhPC9BdXRob3I+PFllYXI+MjAxOTwvWWVh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</w:fldData>
              </w:fldChar>
            </w:r>
            <w:r w:rsidR="002747EA">
              <w:instrText xml:space="preserve"> ADDIN EN.CITE </w:instrText>
            </w:r>
            <w:r w:rsidR="002747EA">
              <w:fldChar w:fldCharType="begin">
                <w:fldData xml:space="preserve">PEVuZE5vdGU+PENpdGU+PEF1dGhvcj5QZWxsb25wZXJhPC9BdXRob3I+PFllYXI+MjAxOTwvWWVh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</w:fldData>
              </w:fldChar>
            </w:r>
            <w:r w:rsidR="002747EA">
              <w:instrText xml:space="preserve"> ADDIN EN.CITE.DATA </w:instrText>
            </w:r>
            <w:r w:rsidR="002747EA">
              <w:fldChar w:fldCharType="end"/>
            </w:r>
            <w:r w:rsidR="00AB21E2">
              <w:fldChar w:fldCharType="separate"/>
            </w:r>
            <w:r w:rsidR="002747EA" w:rsidRPr="002747EA">
              <w:rPr>
                <w:noProof/>
                <w:vertAlign w:val="superscript"/>
              </w:rPr>
              <w:t>233</w:t>
            </w:r>
            <w:r w:rsidR="00AB21E2">
              <w:fldChar w:fldCharType="end"/>
            </w:r>
          </w:p>
          <w:p w14:paraId="03122231" w14:textId="5D42C943" w:rsidR="00213BC6" w:rsidRDefault="00213BC6" w:rsidP="00E760BE">
            <w:r>
              <w:t>Finland</w:t>
            </w:r>
          </w:p>
        </w:tc>
        <w:tc>
          <w:tcPr>
            <w:tcW w:w="2656" w:type="dxa"/>
          </w:tcPr>
          <w:p w14:paraId="69B67156" w14:textId="4E00B089" w:rsidR="0036555D" w:rsidRDefault="0036555D" w:rsidP="00E760BE">
            <w:r>
              <w:t>Healthy pregnant women</w:t>
            </w:r>
            <w:r w:rsidR="00F34FBB">
              <w:t>; n=219</w:t>
            </w:r>
          </w:p>
        </w:tc>
        <w:tc>
          <w:tcPr>
            <w:tcW w:w="4536" w:type="dxa"/>
          </w:tcPr>
          <w:p w14:paraId="1726F1A6" w14:textId="77777777" w:rsidR="0036555D" w:rsidRDefault="0036555D" w:rsidP="00E760BE">
            <w:r w:rsidRPr="00E37B35">
              <w:rPr>
                <w:i/>
              </w:rPr>
              <w:t>Lactobacillus rhamnosus</w:t>
            </w:r>
            <w:r w:rsidRPr="002D3832">
              <w:t xml:space="preserve"> HN001</w:t>
            </w:r>
            <w:r>
              <w:t>,</w:t>
            </w:r>
            <w:r w:rsidRPr="002D3832">
              <w:t xml:space="preserve"> </w:t>
            </w:r>
            <w:r w:rsidRPr="00E37B35">
              <w:rPr>
                <w:i/>
              </w:rPr>
              <w:t xml:space="preserve">Bifidobacterium animalis ssp. lactis </w:t>
            </w:r>
            <w:r>
              <w:t>420</w:t>
            </w:r>
            <w:r w:rsidRPr="002D3832">
              <w:t xml:space="preserve"> </w:t>
            </w:r>
            <w:r>
              <w:t>(</w:t>
            </w:r>
            <w:r w:rsidRPr="002D3832">
              <w:t>10</w:t>
            </w:r>
            <w:r w:rsidRPr="00E37B35">
              <w:rPr>
                <w:vertAlign w:val="superscript"/>
              </w:rPr>
              <w:t>10</w:t>
            </w:r>
            <w:r>
              <w:t xml:space="preserve"> cfu)</w:t>
            </w:r>
          </w:p>
        </w:tc>
        <w:tc>
          <w:tcPr>
            <w:tcW w:w="2551" w:type="dxa"/>
          </w:tcPr>
          <w:p w14:paraId="4C112C05" w14:textId="77777777" w:rsidR="0036555D" w:rsidRDefault="0036555D" w:rsidP="00E760BE">
            <w:r>
              <w:t>From week 13.9±2.1 until birth</w:t>
            </w:r>
          </w:p>
        </w:tc>
        <w:tc>
          <w:tcPr>
            <w:tcW w:w="1843" w:type="dxa"/>
          </w:tcPr>
          <w:p w14:paraId="49D296EE" w14:textId="77777777" w:rsidR="0036555D" w:rsidRDefault="0036555D" w:rsidP="00E760BE">
            <w:r>
              <w:t>26 weeks</w:t>
            </w:r>
          </w:p>
        </w:tc>
      </w:tr>
      <w:tr w:rsidR="0036555D" w14:paraId="1C6FC7E2" w14:textId="77777777" w:rsidTr="00E760BE">
        <w:trPr>
          <w:cantSplit/>
        </w:trPr>
        <w:tc>
          <w:tcPr>
            <w:tcW w:w="2306" w:type="dxa"/>
          </w:tcPr>
          <w:p w14:paraId="4B632139" w14:textId="491FD03F" w:rsidR="0036555D" w:rsidRDefault="0036555D" w:rsidP="00E760BE">
            <w:r>
              <w:t>Rautava et al 2012</w:t>
            </w:r>
            <w:r w:rsidR="00AB21E2">
              <w:fldChar w:fldCharType="begin"/>
            </w:r>
            <w:r w:rsidR="002747EA">
              <w:instrText xml:space="preserve"> ADDIN EN.CITE &lt;EndNote&gt;&lt;Cite&gt;&lt;Author&gt;Rautava&lt;/Author&gt;&lt;Year&gt;2012&lt;/Year&gt;&lt;RecNum&gt;1694&lt;/RecNum&gt;&lt;DisplayText&gt;&lt;style face="superscript" font="Trebuchet MS" size="9"&gt;251&lt;/style&gt;&lt;/DisplayText&gt;&lt;record&gt;&lt;rec-number&gt;1694&lt;/rec-number&gt;&lt;foreign-keys&gt;&lt;key app="EN" db-id="exvasrfx2dtraoesasxp2szsxa2df502592x" timestamp="1581832076"&gt;1694&lt;/key&gt;&lt;/foreign-keys&gt;&lt;ref-type name="Journal Article"&gt;17&lt;/ref-type&gt;&lt;contributors&gt;&lt;authors&gt;&lt;author&gt;Rautava, S.&lt;/author&gt;&lt;author&gt;Kainonen, E.&lt;/author&gt;&lt;author&gt;Salminen, S.&lt;/author&gt;&lt;author&gt;Isolauri, E.&lt;/author&gt;&lt;/authors&gt;&lt;/contributors&gt;&lt;auth-address&gt;Department of Paediatrics, Turku University Central Hospital, Turku, Finland. samrau@utu.fi&lt;/auth-address&gt;&lt;titles&gt;&lt;title&gt;Maternal probiotic supplementation during pregnancy and breast-feeding reduces the risk of eczema in the infant&lt;/title&gt;&lt;secondary-title&gt;J Allergy Clin Immunol&lt;/secondary-title&gt;&lt;/titles&gt;&lt;periodical&gt;&lt;full-title&gt;J Allergy Clin Immunol&lt;/full-title&gt;&lt;/periodical&gt;&lt;pages&gt;1355-60&lt;/pages&gt;&lt;volume&gt;130&lt;/volume&gt;&lt;number&gt;6&lt;/number&gt;&lt;edition&gt;2012/10/23&lt;/edition&gt;&lt;keywords&gt;&lt;keyword&gt;Adult&lt;/keyword&gt;&lt;keyword&gt;Breast Feeding&lt;/keyword&gt;&lt;keyword&gt;*Dietary Supplements&lt;/keyword&gt;&lt;keyword&gt;Eczema/immunology/*prevention &amp;amp; control&lt;/keyword&gt;&lt;keyword&gt;Female&lt;/keyword&gt;&lt;keyword&gt;Follow-Up Studies&lt;/keyword&gt;&lt;keyword&gt;Humans&lt;/keyword&gt;&lt;keyword&gt;Immunoglobulin E/blood&lt;/keyword&gt;&lt;keyword&gt;Infant, Newborn&lt;/keyword&gt;&lt;keyword&gt;Male&lt;/keyword&gt;&lt;keyword&gt;Maternal Exposure&lt;/keyword&gt;&lt;keyword&gt;Pregnancy&lt;/keyword&gt;&lt;keyword&gt;Probiotics/*administration &amp;amp; dosage&lt;/keyword&gt;&lt;keyword&gt;Risk&lt;/keyword&gt;&lt;keyword&gt;Skin Tests&lt;/keyword&gt;&lt;keyword&gt;Young Adult&lt;/keyword&gt;&lt;/keywords&gt;&lt;dates&gt;&lt;year&gt;2012&lt;/year&gt;&lt;pub-dates&gt;&lt;date&gt;Dec&lt;/date&gt;&lt;/pub-dates&gt;&lt;/dates&gt;&lt;isbn&gt;1097-6825 (Electronic)&amp;#xD;0091-6749 (Linking)&lt;/isbn&gt;&lt;accession-num&gt;23083673&lt;/accession-num&gt;&lt;urls&gt;&lt;related-urls&gt;&lt;url&gt;https://www.ncbi.nlm.nih.gov/pubmed/23083673&lt;/url&gt;&lt;/related-urls&gt;&lt;/urls&gt;&lt;electronic-resource-num&gt;10.1016/j.jaci.2012.09.003&lt;/electronic-resource-num&gt;&lt;/record&gt;&lt;/Cite&gt;&lt;/EndNote&gt;</w:instrText>
            </w:r>
            <w:r w:rsidR="00AB21E2">
              <w:fldChar w:fldCharType="separate"/>
            </w:r>
            <w:r w:rsidR="002747EA" w:rsidRPr="002747EA">
              <w:rPr>
                <w:noProof/>
                <w:vertAlign w:val="superscript"/>
              </w:rPr>
              <w:t>251</w:t>
            </w:r>
            <w:r w:rsidR="00AB21E2">
              <w:fldChar w:fldCharType="end"/>
            </w:r>
          </w:p>
          <w:p w14:paraId="07AE1DED" w14:textId="34FE59FB" w:rsidR="00213BC6" w:rsidRDefault="00213BC6" w:rsidP="00E760BE">
            <w:r>
              <w:t>Finland</w:t>
            </w:r>
          </w:p>
        </w:tc>
        <w:tc>
          <w:tcPr>
            <w:tcW w:w="2656" w:type="dxa"/>
          </w:tcPr>
          <w:p w14:paraId="3DBEBB54" w14:textId="19643E9D" w:rsidR="0036555D" w:rsidRDefault="0036555D" w:rsidP="00E760BE">
            <w:r>
              <w:t>Women with a fetus at risk of allergies</w:t>
            </w:r>
            <w:r w:rsidR="00A476A9">
              <w:t>; n=241</w:t>
            </w:r>
          </w:p>
        </w:tc>
        <w:tc>
          <w:tcPr>
            <w:tcW w:w="4536" w:type="dxa"/>
          </w:tcPr>
          <w:p w14:paraId="59256220" w14:textId="77777777" w:rsidR="0036555D" w:rsidRDefault="0036555D" w:rsidP="00E760BE">
            <w:r>
              <w:t xml:space="preserve">Group 1: </w:t>
            </w:r>
            <w:r w:rsidRPr="00BC409F">
              <w:rPr>
                <w:i/>
              </w:rPr>
              <w:t>Lactobacillus rhamnosus</w:t>
            </w:r>
            <w:r>
              <w:t xml:space="preserve"> LPR, </w:t>
            </w:r>
            <w:r w:rsidRPr="00BC409F">
              <w:rPr>
                <w:i/>
              </w:rPr>
              <w:t>Bifidobacterium longum</w:t>
            </w:r>
            <w:r>
              <w:t xml:space="preserve"> BL999</w:t>
            </w:r>
            <w:r>
              <w:br/>
              <w:t xml:space="preserve">Group 2: </w:t>
            </w:r>
            <w:r w:rsidRPr="00BC409F">
              <w:rPr>
                <w:i/>
              </w:rPr>
              <w:t xml:space="preserve">Lactobacillus paracasei </w:t>
            </w:r>
            <w:r>
              <w:t xml:space="preserve">ST11, </w:t>
            </w:r>
            <w:r w:rsidRPr="00BC409F">
              <w:rPr>
                <w:i/>
              </w:rPr>
              <w:t>Bifidobacterium longum</w:t>
            </w:r>
            <w:r>
              <w:t xml:space="preserve"> BL999</w:t>
            </w:r>
          </w:p>
        </w:tc>
        <w:tc>
          <w:tcPr>
            <w:tcW w:w="2551" w:type="dxa"/>
          </w:tcPr>
          <w:p w14:paraId="0A3252F3" w14:textId="77777777" w:rsidR="0036555D" w:rsidRDefault="0036555D" w:rsidP="00E760BE">
            <w:r>
              <w:t>From week 32 until birth</w:t>
            </w:r>
          </w:p>
        </w:tc>
        <w:tc>
          <w:tcPr>
            <w:tcW w:w="1843" w:type="dxa"/>
          </w:tcPr>
          <w:p w14:paraId="47A4E847" w14:textId="77777777" w:rsidR="0036555D" w:rsidRDefault="0036555D" w:rsidP="00E760BE">
            <w:r>
              <w:t>8 weeks</w:t>
            </w:r>
          </w:p>
        </w:tc>
      </w:tr>
      <w:tr w:rsidR="0036555D" w14:paraId="74E979B2" w14:textId="77777777" w:rsidTr="00E760BE">
        <w:trPr>
          <w:cantSplit/>
        </w:trPr>
        <w:tc>
          <w:tcPr>
            <w:tcW w:w="2306" w:type="dxa"/>
          </w:tcPr>
          <w:p w14:paraId="66300101" w14:textId="648F09C1" w:rsidR="0036555D" w:rsidRDefault="0036555D" w:rsidP="00E760BE">
            <w:r>
              <w:t>Sharpe et al 2019</w:t>
            </w:r>
            <w:r w:rsidR="00AB21E2">
              <w:fldChar w:fldCharType="begin"/>
            </w:r>
            <w:r w:rsidR="002747EA">
              <w:instrText xml:space="preserve"> ADDIN EN.CITE &lt;EndNote&gt;&lt;Cite&gt;&lt;Author&gt;Sharpe&lt;/Author&gt;&lt;Year&gt;2019&lt;/Year&gt;&lt;RecNum&gt;1670&lt;/RecNum&gt;&lt;DisplayText&gt;&lt;style face="superscript" font="Trebuchet MS" size="9"&gt;234&lt;/style&gt;&lt;/DisplayText&gt;&lt;record&gt;&lt;rec-number&gt;1670&lt;/rec-number&gt;&lt;foreign-keys&gt;&lt;key app="EN" db-id="exvasrfx2dtraoesasxp2szsxa2df502592x" timestamp="1581312847"&gt;1670&lt;/key&gt;&lt;key app="ENWeb" db-id=""&gt;0&lt;/key&gt;&lt;/foreign-keys&gt;&lt;ref-type name="Journal Article"&gt;17&lt;/ref-type&gt;&lt;contributors&gt;&lt;authors&gt;&lt;author&gt;Sharpe, M.&lt;/author&gt;&lt;author&gt;Shah, V.&lt;/author&gt;&lt;author&gt;Freire-Lizama, T.&lt;/author&gt;&lt;author&gt;Cates, E. C.&lt;/author&gt;&lt;author&gt;McGrath, K.&lt;/author&gt;&lt;author&gt;David, I.&lt;/author&gt;&lt;author&gt;Cowan, S.&lt;/author&gt;&lt;author&gt;Letkeman, J.&lt;/author&gt;&lt;author&gt;Stewart-Wilson, E.&lt;/author&gt;&lt;/authors&gt;&lt;/contributors&gt;&lt;auth-address&gt;a Midwifery Education Program, Ryerson University , Toronto , Canada.&amp;#xD;b Department of Pediatrics, Mount Sinai Hospital , Toronto , Canada.&amp;#xD;c Department of Obstetrics and Gynecology, St. Michael&amp;apos;s Hospital , Toronto , Canada.&amp;#xD;d Department of Psychology, Ryerson University , Toronto , Canada.&lt;/auth-address&gt;&lt;titles&gt;&lt;title&gt;Effectiveness of oral intake of Lactobacillus rhamnosus GR-1 and Lactobacillus reuteri RC-14 on Group B Streptococcus colonization during pregnancy: a midwifery-led double-blind randomized controlled pilot trial&lt;/title&gt;&lt;secondary-title&gt;J Matern Fetal Neonatal Med&lt;/secondary-title&gt;&lt;/titles&gt;&lt;periodical&gt;&lt;full-title&gt;J Matern Fetal Neonatal Med&lt;/full-title&gt;&lt;/periodical&gt;&lt;pages&gt;1-8&lt;/pages&gt;&lt;edition&gt;2019/08/01&lt;/edition&gt;&lt;keywords&gt;&lt;keyword&gt;Clinical trial&lt;/keyword&gt;&lt;keyword&gt;group B Streptococcus&lt;/keyword&gt;&lt;keyword&gt;midwifery&lt;/keyword&gt;&lt;keyword&gt;pregnancy&lt;/keyword&gt;&lt;keyword&gt;probiotics&lt;/keyword&gt;&lt;/keywords&gt;&lt;dates&gt;&lt;year&gt;2019&lt;/year&gt;&lt;pub-dates&gt;&lt;date&gt;Aug 13&lt;/date&gt;&lt;/pub-dates&gt;&lt;/dates&gt;&lt;isbn&gt;1476-4954 (Electronic)&amp;#xD;1476-4954 (Linking)&lt;/isbn&gt;&lt;accession-num&gt;31362572&lt;/accession-num&gt;&lt;urls&gt;&lt;related-urls&gt;&lt;url&gt;https://www.ncbi.nlm.nih.gov/pubmed/31362572&lt;/url&gt;&lt;/related-urls&gt;&lt;/urls&gt;&lt;electronic-resource-num&gt;10.1080/14767058.2019.1650907&lt;/electronic-resource-num&gt;&lt;/record&gt;&lt;/Cite&gt;&lt;/EndNote&gt;</w:instrText>
            </w:r>
            <w:r w:rsidR="00AB21E2">
              <w:fldChar w:fldCharType="separate"/>
            </w:r>
            <w:r w:rsidR="002747EA" w:rsidRPr="002747EA">
              <w:rPr>
                <w:noProof/>
                <w:vertAlign w:val="superscript"/>
              </w:rPr>
              <w:t>234</w:t>
            </w:r>
            <w:r w:rsidR="00AB21E2">
              <w:fldChar w:fldCharType="end"/>
            </w:r>
          </w:p>
          <w:p w14:paraId="0753E5A6" w14:textId="5AA37241" w:rsidR="00213BC6" w:rsidRDefault="00213BC6" w:rsidP="00E760BE">
            <w:r>
              <w:t>Canada</w:t>
            </w:r>
          </w:p>
        </w:tc>
        <w:tc>
          <w:tcPr>
            <w:tcW w:w="2656" w:type="dxa"/>
          </w:tcPr>
          <w:p w14:paraId="389DBBCA" w14:textId="0B8145B3" w:rsidR="0036555D" w:rsidRDefault="0036555D" w:rsidP="00E760BE">
            <w:r>
              <w:t>Healthy pregnant women</w:t>
            </w:r>
            <w:r w:rsidR="00F34FBB">
              <w:t>; n=113</w:t>
            </w:r>
          </w:p>
        </w:tc>
        <w:tc>
          <w:tcPr>
            <w:tcW w:w="4536" w:type="dxa"/>
          </w:tcPr>
          <w:p w14:paraId="163A0DDA" w14:textId="77777777" w:rsidR="0036555D" w:rsidRDefault="0036555D" w:rsidP="00E760BE">
            <w:r w:rsidRPr="00E37B35">
              <w:rPr>
                <w:i/>
              </w:rPr>
              <w:t>Lactobacillus rhamnosus</w:t>
            </w:r>
            <w:r w:rsidRPr="00D245C4">
              <w:t xml:space="preserve"> GR-1</w:t>
            </w:r>
            <w:r>
              <w:t>,</w:t>
            </w:r>
            <w:r w:rsidRPr="00D245C4">
              <w:t xml:space="preserve"> </w:t>
            </w:r>
            <w:r w:rsidRPr="00E37B35">
              <w:rPr>
                <w:i/>
              </w:rPr>
              <w:t xml:space="preserve">Lactobacillus reuteri </w:t>
            </w:r>
            <w:r w:rsidRPr="00D245C4">
              <w:t>RC-14</w:t>
            </w:r>
          </w:p>
        </w:tc>
        <w:tc>
          <w:tcPr>
            <w:tcW w:w="2551" w:type="dxa"/>
          </w:tcPr>
          <w:p w14:paraId="4C321306" w14:textId="77777777" w:rsidR="0036555D" w:rsidRDefault="0036555D" w:rsidP="00E760BE">
            <w:r>
              <w:t>From week 23-25</w:t>
            </w:r>
          </w:p>
        </w:tc>
        <w:tc>
          <w:tcPr>
            <w:tcW w:w="1843" w:type="dxa"/>
          </w:tcPr>
          <w:p w14:paraId="3810BB2D" w14:textId="77777777" w:rsidR="0036555D" w:rsidRDefault="0036555D" w:rsidP="00E760BE">
            <w:r>
              <w:t>12 weeks</w:t>
            </w:r>
          </w:p>
        </w:tc>
      </w:tr>
      <w:tr w:rsidR="0036555D" w14:paraId="5315AEBD" w14:textId="77777777" w:rsidTr="00E760BE">
        <w:trPr>
          <w:cantSplit/>
        </w:trPr>
        <w:tc>
          <w:tcPr>
            <w:tcW w:w="2306" w:type="dxa"/>
          </w:tcPr>
          <w:p w14:paraId="44A2DEDB" w14:textId="6F63D910" w:rsidR="0036555D" w:rsidRDefault="0036555D" w:rsidP="00E760BE">
            <w:r>
              <w:t>Wickens et al 2017</w:t>
            </w:r>
            <w:r w:rsidR="00AB21E2">
              <w:fldChar w:fldCharType="begin">
                <w:fldData xml:space="preserve">PEVuZE5vdGU+PENpdGU+PEF1dGhvcj5XaWNrZW5zPC9BdXRob3I+PFllYXI+MjAxNzwvWWVhcj48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==
</w:fldData>
              </w:fldChar>
            </w:r>
            <w:r w:rsidR="002747EA">
              <w:instrText xml:space="preserve"> ADDIN EN.CITE </w:instrText>
            </w:r>
            <w:r w:rsidR="002747EA">
              <w:fldChar w:fldCharType="begin">
                <w:fldData xml:space="preserve">PEVuZE5vdGU+PENpdGU+PEF1dGhvcj5XaWNrZW5zPC9BdXRob3I+PFllYXI+MjAxNzwvWWVhcj48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==
</w:fldData>
              </w:fldChar>
            </w:r>
            <w:r w:rsidR="002747EA">
              <w:instrText xml:space="preserve"> ADDIN EN.CITE.DATA </w:instrText>
            </w:r>
            <w:r w:rsidR="002747EA">
              <w:fldChar w:fldCharType="end"/>
            </w:r>
            <w:r w:rsidR="00AB21E2">
              <w:fldChar w:fldCharType="separate"/>
            </w:r>
            <w:r w:rsidR="002747EA" w:rsidRPr="002747EA">
              <w:rPr>
                <w:noProof/>
                <w:vertAlign w:val="superscript"/>
              </w:rPr>
              <w:t>237</w:t>
            </w:r>
            <w:r w:rsidR="00AB21E2">
              <w:fldChar w:fldCharType="end"/>
            </w:r>
          </w:p>
          <w:p w14:paraId="3BEEA563" w14:textId="374C4DBA" w:rsidR="00213BC6" w:rsidRDefault="00213BC6" w:rsidP="00E760BE">
            <w:r>
              <w:t>New Zealand</w:t>
            </w:r>
          </w:p>
        </w:tc>
        <w:tc>
          <w:tcPr>
            <w:tcW w:w="2656" w:type="dxa"/>
          </w:tcPr>
          <w:p w14:paraId="4D4BAD64" w14:textId="1B107813" w:rsidR="0036555D" w:rsidRDefault="0036555D" w:rsidP="00E760BE">
            <w:r>
              <w:t>Women with a fetus at risk of allergies</w:t>
            </w:r>
            <w:r w:rsidR="00A476A9">
              <w:t>; n=</w:t>
            </w:r>
            <w:r w:rsidR="00543843">
              <w:t>408</w:t>
            </w:r>
          </w:p>
        </w:tc>
        <w:tc>
          <w:tcPr>
            <w:tcW w:w="4536" w:type="dxa"/>
          </w:tcPr>
          <w:p w14:paraId="6B47BAC7" w14:textId="77777777" w:rsidR="0036555D" w:rsidRDefault="0036555D" w:rsidP="00E760BE">
            <w:r w:rsidRPr="00F01016">
              <w:rPr>
                <w:i/>
              </w:rPr>
              <w:t>Lactobacillus rhamnosus</w:t>
            </w:r>
            <w:r>
              <w:t xml:space="preserve"> HN001</w:t>
            </w:r>
          </w:p>
        </w:tc>
        <w:tc>
          <w:tcPr>
            <w:tcW w:w="2551" w:type="dxa"/>
          </w:tcPr>
          <w:p w14:paraId="39D56240" w14:textId="77777777" w:rsidR="0036555D" w:rsidRDefault="0036555D" w:rsidP="00E760BE">
            <w:r>
              <w:t>From week 14-16 until birth</w:t>
            </w:r>
          </w:p>
        </w:tc>
        <w:tc>
          <w:tcPr>
            <w:tcW w:w="1843" w:type="dxa"/>
          </w:tcPr>
          <w:p w14:paraId="4A26F1C3" w14:textId="77777777" w:rsidR="0036555D" w:rsidRDefault="0036555D" w:rsidP="00E760BE">
            <w:r>
              <w:t>24-26 weeks</w:t>
            </w:r>
          </w:p>
        </w:tc>
      </w:tr>
    </w:tbl>
    <w:p w14:paraId="7A816109" w14:textId="77777777" w:rsidR="00677230" w:rsidRDefault="00677230" w:rsidP="005D46E0">
      <w:pPr>
        <w:pStyle w:val="Heading1"/>
        <w:sectPr w:rsidR="00677230" w:rsidSect="0073200D">
          <w:pgSz w:w="16820" w:h="11900" w:orient="landscape"/>
          <w:pgMar w:top="1418" w:right="1134" w:bottom="1418" w:left="1134" w:header="709" w:footer="709" w:gutter="0"/>
          <w:cols w:space="708"/>
          <w:docGrid w:linePitch="360"/>
        </w:sectPr>
      </w:pPr>
    </w:p>
    <w:p w14:paraId="5298A6C8" w14:textId="479000F4" w:rsidR="005D46E0" w:rsidRPr="005D46E0" w:rsidRDefault="003F003E" w:rsidP="005D46E0">
      <w:pPr>
        <w:pStyle w:val="Heading1"/>
      </w:pPr>
      <w:bookmarkStart w:id="113" w:name="_Toc40956508"/>
      <w:r>
        <w:t>Physical activity</w:t>
      </w:r>
      <w:r w:rsidR="008364A7">
        <w:t xml:space="preserve"> advice</w:t>
      </w:r>
      <w:bookmarkEnd w:id="113"/>
    </w:p>
    <w:p w14:paraId="45433ACC" w14:textId="32214FC3" w:rsidR="002D04CE" w:rsidRDefault="00854907" w:rsidP="002D04CE">
      <w:pPr>
        <w:pStyle w:val="Heading2"/>
      </w:pPr>
      <w:bookmarkStart w:id="114" w:name="_Toc40956509"/>
      <w:r w:rsidRPr="007B2353">
        <w:rPr>
          <w:b/>
        </w:rPr>
        <w:t>Q</w:t>
      </w:r>
      <w:r w:rsidR="00F43F44">
        <w:rPr>
          <w:b/>
        </w:rPr>
        <w:t>5</w:t>
      </w:r>
      <w:r>
        <w:t xml:space="preserve">: </w:t>
      </w:r>
      <w:r w:rsidR="00F43F44" w:rsidRPr="008E3E3B">
        <w:t xml:space="preserve">What </w:t>
      </w:r>
      <w:r w:rsidR="00F43F44">
        <w:t>are the harms and</w:t>
      </w:r>
      <w:r w:rsidR="00F43F44" w:rsidRPr="008E3E3B">
        <w:t xml:space="preserve"> benefit</w:t>
      </w:r>
      <w:r w:rsidR="00F43F44">
        <w:t>s of physical activity</w:t>
      </w:r>
      <w:r w:rsidR="00F43F44" w:rsidRPr="008E3E3B">
        <w:t xml:space="preserve"> during pregnancy?</w:t>
      </w:r>
      <w:bookmarkEnd w:id="114"/>
      <w:r w:rsidR="00096F7D">
        <w:t xml:space="preserve"> </w:t>
      </w:r>
    </w:p>
    <w:p w14:paraId="25177CA6" w14:textId="77777777" w:rsidR="0003518F" w:rsidRDefault="0003518F" w:rsidP="00E226F8">
      <w:pPr>
        <w:pStyle w:val="Heading3"/>
      </w:pPr>
      <w:bookmarkStart w:id="115" w:name="_Toc40956510"/>
      <w:r>
        <w:t>Background</w:t>
      </w:r>
      <w:bookmarkEnd w:id="115"/>
    </w:p>
    <w:p w14:paraId="641BD3B8" w14:textId="77777777" w:rsidR="00C37164" w:rsidRDefault="006F073B" w:rsidP="00B669FF">
      <w:r>
        <w:t xml:space="preserve">The Guidelines currently recommend that women be advised that </w:t>
      </w:r>
      <w:r w:rsidRPr="00CC52F7">
        <w:t>low- to moderate-intensity physical activity during pregnancy is associated with a range of health benefits and is not associated with adverse outcomes.</w:t>
      </w:r>
      <w:r>
        <w:t xml:space="preserve"> </w:t>
      </w:r>
    </w:p>
    <w:p w14:paraId="228BB56B" w14:textId="4E70B351" w:rsidR="00B669FF" w:rsidRDefault="006F073B" w:rsidP="00B669FF">
      <w:r>
        <w:t>However</w:t>
      </w:r>
      <w:r w:rsidR="00B669FF" w:rsidRPr="00B669FF">
        <w:t xml:space="preserve">, </w:t>
      </w:r>
      <w:r>
        <w:t xml:space="preserve">an Australian cross-sectional study found that fewer women </w:t>
      </w:r>
      <w:r w:rsidRPr="00B669FF">
        <w:t>participated in exercise during pregnancy (61%) compared to before pregnancy (87%)</w:t>
      </w:r>
      <w:r w:rsidR="005D2651">
        <w:t xml:space="preserve"> and that they </w:t>
      </w:r>
      <w:r w:rsidRPr="00B669FF">
        <w:t>exercised at a significantly lower frequency (p&lt;0.05), intensity (</w:t>
      </w:r>
      <w:r w:rsidR="001763D6">
        <w:t>p&lt;0.05) and for a</w:t>
      </w:r>
      <w:r w:rsidRPr="00B669FF">
        <w:t xml:space="preserve"> shorter time/duration (</w:t>
      </w:r>
      <w:r w:rsidR="001763D6">
        <w:t>p&lt;0.05).</w:t>
      </w:r>
      <w:r w:rsidR="00283324">
        <w:fldChar w:fldCharType="begin">
          <w:fldData xml:space="preserve">PEVuZE5vdGU+PENpdGU+PEF1dGhvcj5IYXltYW48L0F1dGhvcj48WWVhcj4yMDE2PC9ZZWFyPjxS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</w:fldData>
        </w:fldChar>
      </w:r>
      <w:r w:rsidR="002747EA">
        <w:instrText xml:space="preserve"> ADDIN EN.CITE </w:instrText>
      </w:r>
      <w:r w:rsidR="002747EA">
        <w:fldChar w:fldCharType="begin">
          <w:fldData xml:space="preserve">PEVuZE5vdGU+PENpdGU+PEF1dGhvcj5IYXltYW48L0F1dGhvcj48WWVhcj4yMDE2PC9ZZWFyPjxS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</w:fldData>
        </w:fldChar>
      </w:r>
      <w:r w:rsidR="002747EA">
        <w:instrText xml:space="preserve"> ADDIN EN.CITE.DATA </w:instrText>
      </w:r>
      <w:r w:rsidR="002747EA">
        <w:fldChar w:fldCharType="end"/>
      </w:r>
      <w:r w:rsidR="00283324">
        <w:fldChar w:fldCharType="separate"/>
      </w:r>
      <w:r w:rsidR="002747EA" w:rsidRPr="002747EA">
        <w:rPr>
          <w:noProof/>
          <w:vertAlign w:val="superscript"/>
        </w:rPr>
        <w:t>263</w:t>
      </w:r>
      <w:r w:rsidR="00283324">
        <w:fldChar w:fldCharType="end"/>
      </w:r>
    </w:p>
    <w:p w14:paraId="46F342D8" w14:textId="33EE6133" w:rsidR="00AF059F" w:rsidRDefault="00D966D7" w:rsidP="00BD61CC">
      <w:r>
        <w:t>In a survey of r</w:t>
      </w:r>
      <w:r w:rsidRPr="00D966D7">
        <w:t xml:space="preserve">egionally-based Australian women </w:t>
      </w:r>
      <w:r>
        <w:t>(</w:t>
      </w:r>
      <w:r w:rsidRPr="00BD61CC">
        <w:rPr>
          <w:sz w:val="16"/>
          <w:szCs w:val="16"/>
        </w:rPr>
        <w:t>n=1</w:t>
      </w:r>
      <w:r w:rsidR="00AF059F" w:rsidRPr="00AF059F">
        <w:rPr>
          <w:sz w:val="16"/>
          <w:szCs w:val="16"/>
        </w:rPr>
        <w:t>42</w:t>
      </w:r>
      <w:r>
        <w:t>),</w:t>
      </w:r>
      <w:r w:rsidR="00D07346">
        <w:fldChar w:fldCharType="begin"/>
      </w:r>
      <w:r w:rsidR="002747EA">
        <w:instrText xml:space="preserve"> ADDIN EN.CITE &lt;EndNote&gt;&lt;Cite&gt;&lt;Author&gt;Hayman&lt;/Author&gt;&lt;Year&gt;2019&lt;/Year&gt;&lt;RecNum&gt;1934&lt;/RecNum&gt;&lt;DisplayText&gt;&lt;style face="superscript" font="Trebuchet MS" size="9"&gt;264&lt;/style&gt;&lt;/DisplayText&gt;&lt;record&gt;&lt;rec-number&gt;1934&lt;/rec-number&gt;&lt;foreign-keys&gt;&lt;key app="EN" db-id="exvasrfx2dtraoesasxp2szsxa2df502592x" timestamp="1588657693"&gt;1934&lt;/key&gt;&lt;key app="ENWeb" db-id=""&gt;0&lt;/key&gt;&lt;/foreign-keys&gt;&lt;ref-type name="Journal Article"&gt;17&lt;/ref-type&gt;&lt;contributors&gt;&lt;authors&gt;&lt;author&gt;Hayman, M.&lt;/author&gt;&lt;author&gt;Reaburn, P.&lt;/author&gt;&lt;author&gt;Alley, S.&lt;/author&gt;&lt;author&gt;Cannon, S.&lt;/author&gt;&lt;author&gt;Short, C.&lt;/author&gt;&lt;/authors&gt;&lt;/contributors&gt;&lt;auth-address&gt;Central Queensland University, School of Health, Medical and Applied Sciences, Australia. Electronic address: m.j.hayman@cqu.edu.au.&amp;#xD;Bond University, Faculty of Health Sciences and Medicine, Exercise and Sport Science, Australia.&amp;#xD;Central Queensland University, School of Health, Medical and Applied Sciences, Australia.&amp;#xD;The University of Melbourne, Melbourne School of Psychological Sciences, Australia.&lt;/auth-address&gt;&lt;titles&gt;&lt;title&gt;What exercise advice are women receiving from their healthcare practitioners during pregnancy?&lt;/title&gt;&lt;secondary-title&gt;Women Birth&lt;/secondary-title&gt;&lt;/titles&gt;&lt;periodical&gt;&lt;full-title&gt;Women Birth&lt;/full-title&gt;&lt;/periodical&gt;&lt;edition&gt;2019/08/31&lt;/edition&gt;&lt;keywords&gt;&lt;keyword&gt;Advice&lt;/keyword&gt;&lt;keyword&gt;Exercise&lt;/keyword&gt;&lt;keyword&gt;Physical activity&lt;/keyword&gt;&lt;keyword&gt;Practitioner&lt;/keyword&gt;&lt;keyword&gt;Pregnant&lt;/keyword&gt;&lt;/keywords&gt;&lt;dates&gt;&lt;year&gt;2019&lt;/year&gt;&lt;pub-dates&gt;&lt;date&gt;Aug 26&lt;/date&gt;&lt;/pub-dates&gt;&lt;/dates&gt;&lt;isbn&gt;1878-1799 (Electronic)&amp;#xD;1871-5192 (Linking)&lt;/isbn&gt;&lt;accession-num&gt;31466828&lt;/accession-num&gt;&lt;urls&gt;&lt;related-urls&gt;&lt;url&gt;https://www.ncbi.nlm.nih.gov/pubmed/31466828&lt;/url&gt;&lt;/related-urls&gt;&lt;/urls&gt;&lt;electronic-resource-num&gt;10.1016/j.wombi.2019.07.302&lt;/electronic-resource-num&gt;&lt;/record&gt;&lt;/Cite&gt;&lt;/EndNote&gt;</w:instrText>
      </w:r>
      <w:r w:rsidR="00D07346">
        <w:fldChar w:fldCharType="separate"/>
      </w:r>
      <w:r w:rsidR="002747EA" w:rsidRPr="002747EA">
        <w:rPr>
          <w:noProof/>
          <w:vertAlign w:val="superscript"/>
        </w:rPr>
        <w:t>264</w:t>
      </w:r>
      <w:r w:rsidR="00D07346">
        <w:fldChar w:fldCharType="end"/>
      </w:r>
      <w:r>
        <w:t xml:space="preserve"> </w:t>
      </w:r>
      <w:r w:rsidR="007D5BE4">
        <w:t>around half of women (53%) reported receiving advice on exercise as part of antenatal care. However, the advice given was frequently in</w:t>
      </w:r>
      <w:r w:rsidR="000C3DB2">
        <w:t>consistent with evidence</w:t>
      </w:r>
      <w:r w:rsidR="007D5BE4">
        <w:t>–based guidelines concerning</w:t>
      </w:r>
      <w:r w:rsidR="00AF059F">
        <w:t xml:space="preserve"> frequency,</w:t>
      </w:r>
      <w:r w:rsidR="00B813C2">
        <w:t xml:space="preserve"> intensity</w:t>
      </w:r>
      <w:r w:rsidR="000C3DB2">
        <w:t>, duration and benefits and harms.</w:t>
      </w:r>
    </w:p>
    <w:p w14:paraId="60BD0E2B" w14:textId="77777777" w:rsidR="00911B14" w:rsidRDefault="00911B14" w:rsidP="00BD61CC">
      <w:r>
        <w:t>Systematic reviews have found that:</w:t>
      </w:r>
    </w:p>
    <w:p w14:paraId="414B6254" w14:textId="014A3CBD" w:rsidR="00911B14" w:rsidRPr="00911B14" w:rsidRDefault="003B0AA0" w:rsidP="00BD61CC">
      <w:pPr>
        <w:pStyle w:val="bullet"/>
      </w:pPr>
      <w:r>
        <w:t>b</w:t>
      </w:r>
      <w:r w:rsidR="00911B14" w:rsidRPr="00911B14">
        <w:t>arriers to physical activity were predominantly intrapersonal such as fatigue, lack of time and pregnancy discomforts</w:t>
      </w:r>
      <w:r>
        <w:t>, while</w:t>
      </w:r>
      <w:r w:rsidR="00911B14" w:rsidRPr="00911B14">
        <w:t xml:space="preserve"> enablers included maternal</w:t>
      </w:r>
      <w:r>
        <w:t xml:space="preserve"> and f</w:t>
      </w:r>
      <w:r w:rsidR="00911B14" w:rsidRPr="00911B14">
        <w:t>etal health benefits (intrapersonal), social support (interpersonal) and pregnancy-specific programs</w:t>
      </w:r>
      <w:r w:rsidR="00D07346">
        <w:fldChar w:fldCharType="begin">
          <w:fldData xml:space="preserve">PEVuZE5vdGU+PENpdGU+PEF1dGhvcj5IYXJyaXNvbjwvQXV0aG9yPjxZZWFyPjIwMTg8L1llYXI+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</w:fldData>
        </w:fldChar>
      </w:r>
      <w:r w:rsidR="002747EA">
        <w:instrText xml:space="preserve"> ADDIN EN.CITE </w:instrText>
      </w:r>
      <w:r w:rsidR="002747EA">
        <w:fldChar w:fldCharType="begin">
          <w:fldData xml:space="preserve">PEVuZE5vdGU+PENpdGU+PEF1dGhvcj5IYXJyaXNvbjwvQXV0aG9yPjxZZWFyPjIwMTg8L1llYXI+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</w:fldData>
        </w:fldChar>
      </w:r>
      <w:r w:rsidR="002747EA">
        <w:instrText xml:space="preserve"> ADDIN EN.CITE.DATA </w:instrText>
      </w:r>
      <w:r w:rsidR="002747EA">
        <w:fldChar w:fldCharType="end"/>
      </w:r>
      <w:r w:rsidR="00D07346">
        <w:fldChar w:fldCharType="separate"/>
      </w:r>
      <w:r w:rsidR="002747EA" w:rsidRPr="002747EA">
        <w:rPr>
          <w:noProof/>
          <w:vertAlign w:val="superscript"/>
        </w:rPr>
        <w:t>265</w:t>
      </w:r>
      <w:r w:rsidR="00D07346">
        <w:fldChar w:fldCharType="end"/>
      </w:r>
    </w:p>
    <w:p w14:paraId="01C1C8AE" w14:textId="3B49217F" w:rsidR="00147377" w:rsidRPr="00147377" w:rsidRDefault="00D34B6F" w:rsidP="00BD61CC">
      <w:pPr>
        <w:pStyle w:val="bullet"/>
      </w:pPr>
      <w:r>
        <w:t>b</w:t>
      </w:r>
      <w:r w:rsidR="00147377" w:rsidRPr="00147377">
        <w:t xml:space="preserve">arriers </w:t>
      </w:r>
      <w:r w:rsidR="00D27FD2">
        <w:t>to participating in exercise were categorised as intrapersonal (p</w:t>
      </w:r>
      <w:r w:rsidR="00147377" w:rsidRPr="00147377">
        <w:t>regnancy-r</w:t>
      </w:r>
      <w:r w:rsidR="00D27FD2">
        <w:t>elated symptoms and limitations,</w:t>
      </w:r>
      <w:r w:rsidR="00147377" w:rsidRPr="00147377">
        <w:t xml:space="preserve"> </w:t>
      </w:r>
      <w:r w:rsidR="00D27FD2">
        <w:t>time constraints, p</w:t>
      </w:r>
      <w:r w:rsidR="00147377" w:rsidRPr="00147377">
        <w:t>erception</w:t>
      </w:r>
      <w:r w:rsidR="00D27FD2">
        <w:t>s of already being active, lack of motivation and m</w:t>
      </w:r>
      <w:r w:rsidR="00147377" w:rsidRPr="00147377">
        <w:t>other-child safety concerns</w:t>
      </w:r>
      <w:r w:rsidR="00D27FD2">
        <w:t xml:space="preserve">), </w:t>
      </w:r>
      <w:r w:rsidR="00147377" w:rsidRPr="00147377">
        <w:t xml:space="preserve">interpersonal </w:t>
      </w:r>
      <w:r w:rsidR="00D27FD2">
        <w:t>(l</w:t>
      </w:r>
      <w:r w:rsidR="00147377" w:rsidRPr="00147377">
        <w:t xml:space="preserve">ack of </w:t>
      </w:r>
      <w:r w:rsidR="00D27FD2">
        <w:t>advice and information and l</w:t>
      </w:r>
      <w:r w:rsidR="00147377" w:rsidRPr="00147377">
        <w:t>ack of social support</w:t>
      </w:r>
      <w:r w:rsidR="00D27FD2">
        <w:t>) and environmental, organisational and p</w:t>
      </w:r>
      <w:r w:rsidR="00147377" w:rsidRPr="00147377">
        <w:t>olicy barriers</w:t>
      </w:r>
      <w:r w:rsidR="00D27FD2">
        <w:t xml:space="preserve"> (a</w:t>
      </w:r>
      <w:r w:rsidR="00147377" w:rsidRPr="00147377">
        <w:t>dverse weather</w:t>
      </w:r>
      <w:r w:rsidR="00D27FD2">
        <w:t>, l</w:t>
      </w:r>
      <w:r w:rsidR="00147377" w:rsidRPr="00147377">
        <w:t>ack of resources</w:t>
      </w:r>
      <w:r w:rsidR="00D27FD2">
        <w:t>)</w:t>
      </w:r>
      <w:r w:rsidR="00147377" w:rsidRPr="00147377">
        <w:t>.</w:t>
      </w:r>
      <w:r w:rsidR="00911B14">
        <w:fldChar w:fldCharType="begin">
          <w:fldData xml:space="preserve">PEVuZE5vdGU+PENpdGU+PEF1dGhvcj5Db2xsPC9BdXRob3I+PFllYXI+MjAxNzwvWWVhcj48UmVj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</w:fldData>
        </w:fldChar>
      </w:r>
      <w:r w:rsidR="002747EA">
        <w:instrText xml:space="preserve"> ADDIN EN.CITE </w:instrText>
      </w:r>
      <w:r w:rsidR="002747EA">
        <w:fldChar w:fldCharType="begin">
          <w:fldData xml:space="preserve">PEVuZE5vdGU+PENpdGU+PEF1dGhvcj5Db2xsPC9BdXRob3I+PFllYXI+MjAxNzwvWWVhcj48UmVj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</w:fldData>
        </w:fldChar>
      </w:r>
      <w:r w:rsidR="002747EA">
        <w:instrText xml:space="preserve"> ADDIN EN.CITE.DATA </w:instrText>
      </w:r>
      <w:r w:rsidR="002747EA">
        <w:fldChar w:fldCharType="end"/>
      </w:r>
      <w:r w:rsidR="00911B14">
        <w:fldChar w:fldCharType="separate"/>
      </w:r>
      <w:r w:rsidR="002747EA" w:rsidRPr="002747EA">
        <w:rPr>
          <w:noProof/>
          <w:vertAlign w:val="superscript"/>
        </w:rPr>
        <w:t>266</w:t>
      </w:r>
      <w:r w:rsidR="00911B14">
        <w:fldChar w:fldCharType="end"/>
      </w:r>
    </w:p>
    <w:p w14:paraId="2F51C860" w14:textId="0F7D974F" w:rsidR="005D2651" w:rsidRPr="005D2651" w:rsidRDefault="005D2651" w:rsidP="005D2651">
      <w:r>
        <w:t>A</w:t>
      </w:r>
      <w:r w:rsidR="008872D5">
        <w:t xml:space="preserve">n Irish </w:t>
      </w:r>
      <w:r>
        <w:t>cross-sectional study</w:t>
      </w:r>
      <w:r w:rsidR="00283324">
        <w:fldChar w:fldCharType="begin">
          <w:fldData xml:space="preserve">PEVuZE5vdGU+PENpdGU+PEF1dGhvcj5GbGFubmVyeTwvQXV0aG9yPjxZZWFyPjIwMTg8L1llYXI+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</w:fldData>
        </w:fldChar>
      </w:r>
      <w:r w:rsidR="002747EA">
        <w:instrText xml:space="preserve"> ADDIN EN.CITE </w:instrText>
      </w:r>
      <w:r w:rsidR="002747EA">
        <w:fldChar w:fldCharType="begin">
          <w:fldData xml:space="preserve">PEVuZE5vdGU+PENpdGU+PEF1dGhvcj5GbGFubmVyeTwvQXV0aG9yPjxZZWFyPjIwMTg8L1llYXI+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</w:fldData>
        </w:fldChar>
      </w:r>
      <w:r w:rsidR="002747EA">
        <w:instrText xml:space="preserve"> ADDIN EN.CITE.DATA </w:instrText>
      </w:r>
      <w:r w:rsidR="002747EA">
        <w:fldChar w:fldCharType="end"/>
      </w:r>
      <w:r w:rsidR="00283324">
        <w:fldChar w:fldCharType="separate"/>
      </w:r>
      <w:r w:rsidR="002747EA" w:rsidRPr="002747EA">
        <w:rPr>
          <w:noProof/>
          <w:vertAlign w:val="superscript"/>
        </w:rPr>
        <w:t>267</w:t>
      </w:r>
      <w:r w:rsidR="00283324">
        <w:fldChar w:fldCharType="end"/>
      </w:r>
      <w:r>
        <w:t xml:space="preserve"> found that h</w:t>
      </w:r>
      <w:r w:rsidRPr="005D2651">
        <w:t xml:space="preserve">aving the social opportunity to engage in </w:t>
      </w:r>
      <w:r>
        <w:t>exercise</w:t>
      </w:r>
      <w:r w:rsidRPr="005D2651">
        <w:t xml:space="preserve"> </w:t>
      </w:r>
      <w:r>
        <w:t>and being supported by partners were enablers</w:t>
      </w:r>
      <w:r w:rsidRPr="005D2651">
        <w:t xml:space="preserve">. </w:t>
      </w:r>
      <w:r>
        <w:t>Identified barriers to participating in exercise were k</w:t>
      </w:r>
      <w:r w:rsidRPr="005D2651">
        <w:t xml:space="preserve">nowledge </w:t>
      </w:r>
      <w:r>
        <w:t>about</w:t>
      </w:r>
      <w:r w:rsidRPr="005D2651">
        <w:t xml:space="preserve"> safe activities during pregnancy</w:t>
      </w:r>
      <w:r>
        <w:t xml:space="preserve">, </w:t>
      </w:r>
      <w:r w:rsidRPr="005D2651">
        <w:t xml:space="preserve">the physical capability and physical opportunity to carry out </w:t>
      </w:r>
      <w:r>
        <w:t xml:space="preserve">exercise, </w:t>
      </w:r>
      <w:r w:rsidRPr="005D2651">
        <w:t>experiencing pain, a lack of t</w:t>
      </w:r>
      <w:r w:rsidR="008872D5">
        <w:t>ime, having other children</w:t>
      </w:r>
      <w:r w:rsidRPr="005D2651">
        <w:t xml:space="preserve"> and working. </w:t>
      </w:r>
    </w:p>
    <w:p w14:paraId="08575E12" w14:textId="1115A627" w:rsidR="003E3405" w:rsidRDefault="003E3405" w:rsidP="00E226F8">
      <w:pPr>
        <w:pStyle w:val="Heading3"/>
      </w:pPr>
      <w:bookmarkStart w:id="116" w:name="_Toc40956511"/>
      <w:r>
        <w:t xml:space="preserve">Effect on physical fitness and </w:t>
      </w:r>
      <w:r w:rsidR="00DA4CE7">
        <w:t>risk of injury</w:t>
      </w:r>
      <w:bookmarkEnd w:id="116"/>
    </w:p>
    <w:p w14:paraId="7F7A420E" w14:textId="6A9534D9" w:rsidR="008D79A7" w:rsidRDefault="008D79A7" w:rsidP="003E3405">
      <w:r>
        <w:t>A systematic review (</w:t>
      </w:r>
      <w:r w:rsidRPr="00BD61CC">
        <w:rPr>
          <w:sz w:val="16"/>
          <w:szCs w:val="16"/>
        </w:rPr>
        <w:t>26 RCTs</w:t>
      </w:r>
      <w:r>
        <w:t>) found low to high</w:t>
      </w:r>
      <w:r w:rsidRPr="00495F22">
        <w:t xml:space="preserve"> certainty evidence that exercise was associated with improved predicted/measured VO</w:t>
      </w:r>
      <w:r w:rsidRPr="00495F22">
        <w:rPr>
          <w:sz w:val="12"/>
          <w:szCs w:val="12"/>
        </w:rPr>
        <w:t xml:space="preserve">2 max </w:t>
      </w:r>
      <w:r w:rsidRPr="00495F22">
        <w:t>(</w:t>
      </w:r>
      <w:r w:rsidRPr="00BD61CC">
        <w:rPr>
          <w:sz w:val="16"/>
          <w:szCs w:val="16"/>
        </w:rPr>
        <w:t>5 RCTs, n=430; MD 2.77 mL/kg/min; 95%CI 0.32 to 5.21</w:t>
      </w:r>
      <w:r w:rsidRPr="00495F22">
        <w:t>), reduced resting heart rate (</w:t>
      </w:r>
      <w:r w:rsidRPr="00BD61CC">
        <w:rPr>
          <w:sz w:val="16"/>
          <w:szCs w:val="16"/>
        </w:rPr>
        <w:t>9 RCTs, n=637; MD -1.71 bpm; 95%CI -3.24 to -0.19</w:t>
      </w:r>
      <w:r w:rsidRPr="00495F22">
        <w:t>), resting systolic blood pressure (</w:t>
      </w:r>
      <w:r w:rsidRPr="00BD61CC">
        <w:rPr>
          <w:sz w:val="16"/>
          <w:szCs w:val="16"/>
        </w:rPr>
        <w:t>16 RCTs, n=1,672; MD −2.11 mmHg, 95% CI −3.71 to −0.51</w:t>
      </w:r>
      <w:r w:rsidRPr="00495F22">
        <w:t>) and diastolic blood pressure (</w:t>
      </w:r>
      <w:r w:rsidRPr="00BD61CC">
        <w:rPr>
          <w:sz w:val="16"/>
          <w:szCs w:val="16"/>
        </w:rPr>
        <w:t>15 RCTs, n=1,624; MD −1.77 mmHg, 95%CI −2.90 to −0.64</w:t>
      </w:r>
      <w:r w:rsidRPr="00495F22">
        <w:t>).</w:t>
      </w:r>
    </w:p>
    <w:p w14:paraId="3782EC20" w14:textId="4ABD27B4" w:rsidR="0051646E" w:rsidRDefault="00C3070F" w:rsidP="003E3405">
      <w:r>
        <w:t>S</w:t>
      </w:r>
      <w:r w:rsidR="002D48B1">
        <w:t>ix</w:t>
      </w:r>
      <w:r w:rsidR="00F35DFF">
        <w:t xml:space="preserve"> </w:t>
      </w:r>
      <w:r w:rsidR="00895828">
        <w:t>RCTs</w:t>
      </w:r>
      <w:r w:rsidR="00283324">
        <w:fldChar w:fldCharType="begin">
          <w:fldData xml:space="preserve">PEVuZE5vdGU+PENpdGU+PEF1dGhvcj5IYWx2b3JzZW48L0F1dGhvcj48WWVhcj4yMDEzPC9ZZWFy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=
</w:fldData>
        </w:fldChar>
      </w:r>
      <w:r w:rsidR="002747EA">
        <w:instrText xml:space="preserve"> ADDIN EN.CITE </w:instrText>
      </w:r>
      <w:r w:rsidR="002747EA">
        <w:fldChar w:fldCharType="begin">
          <w:fldData xml:space="preserve">PEVuZE5vdGU+PENpdGU+PEF1dGhvcj5IYWx2b3JzZW48L0F1dGhvcj48WWVhcj4yMDEzPC9ZZWFy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=
</w:fldData>
        </w:fldChar>
      </w:r>
      <w:r w:rsidR="002747EA">
        <w:instrText xml:space="preserve"> ADDIN EN.CITE.DATA </w:instrText>
      </w:r>
      <w:r w:rsidR="002747EA">
        <w:fldChar w:fldCharType="end"/>
      </w:r>
      <w:r w:rsidR="00283324">
        <w:fldChar w:fldCharType="separate"/>
      </w:r>
      <w:r w:rsidR="002747EA" w:rsidRPr="002747EA">
        <w:rPr>
          <w:noProof/>
          <w:vertAlign w:val="superscript"/>
        </w:rPr>
        <w:t>268-273</w:t>
      </w:r>
      <w:r w:rsidR="00283324">
        <w:fldChar w:fldCharType="end"/>
      </w:r>
      <w:r>
        <w:t xml:space="preserve"> assessed</w:t>
      </w:r>
      <w:r w:rsidR="003E3405">
        <w:t xml:space="preserve"> </w:t>
      </w:r>
      <w:r w:rsidR="00F21FC3">
        <w:t>physical</w:t>
      </w:r>
      <w:r w:rsidR="003E3405">
        <w:t xml:space="preserve"> fitness</w:t>
      </w:r>
      <w:r w:rsidR="00895828">
        <w:t xml:space="preserve"> </w:t>
      </w:r>
      <w:r w:rsidR="00F21FC3">
        <w:t xml:space="preserve">and were </w:t>
      </w:r>
      <w:r w:rsidR="0051646E">
        <w:t xml:space="preserve">consistent in finding </w:t>
      </w:r>
      <w:r w:rsidR="005A11E5">
        <w:t>an</w:t>
      </w:r>
      <w:r w:rsidR="0051646E">
        <w:t xml:space="preserve"> improvement.</w:t>
      </w:r>
    </w:p>
    <w:p w14:paraId="34CF854E" w14:textId="208CEA31" w:rsidR="00DA4CE7" w:rsidRPr="006450D0" w:rsidRDefault="00DA4CE7" w:rsidP="00DA4CE7">
      <w:r>
        <w:t>A small cohort study (</w:t>
      </w:r>
      <w:r w:rsidRPr="002138A4">
        <w:rPr>
          <w:sz w:val="16"/>
          <w:szCs w:val="16"/>
        </w:rPr>
        <w:t>n=1,469</w:t>
      </w:r>
      <w:r>
        <w:t>) found that rates of exercise-related injuries were low (</w:t>
      </w:r>
      <w:r w:rsidRPr="002138A4">
        <w:rPr>
          <w:sz w:val="16"/>
          <w:szCs w:val="16"/>
        </w:rPr>
        <w:t>4.1 per 1,000 exercise hours</w:t>
      </w:r>
      <w:r>
        <w:t>), that most exercise-related injuries occurred during walking (57.1%) and the most common types of injuries were bruises or scrapes (55%).</w:t>
      </w:r>
      <w:r>
        <w:fldChar w:fldCharType="begin"/>
      </w:r>
      <w:r w:rsidR="002747EA">
        <w:instrText xml:space="preserve"> ADDIN EN.CITE &lt;EndNote&gt;&lt;Cite&gt;&lt;Author&gt;Vladutiu&lt;/Author&gt;&lt;Year&gt;2010&lt;/Year&gt;&lt;RecNum&gt;1242&lt;/RecNum&gt;&lt;DisplayText&gt;&lt;style face="superscript" font="Trebuchet MS" size="9"&gt;274&lt;/style&gt;&lt;/DisplayText&gt;&lt;record&gt;&lt;rec-number&gt;1242&lt;/rec-number&gt;&lt;foreign-keys&gt;&lt;key app="EN" db-id="exvasrfx2dtraoesasxp2szsxa2df502592x" timestamp="1562807292"&gt;1242&lt;/key&gt;&lt;/foreign-keys&gt;&lt;ref-type name="Journal Article"&gt;17&lt;/ref-type&gt;&lt;contributors&gt;&lt;authors&gt;&lt;author&gt;Vladutiu, C. J.&lt;/author&gt;&lt;author&gt;Evenson, K. R.&lt;/author&gt;&lt;author&gt;Marshall, S. W.&lt;/author&gt;&lt;/authors&gt;&lt;/contributors&gt;&lt;auth-address&gt;Dept. of Epidemiology, Gillings School of Global Public Health, University of North Carolina at Chapel Hill, NC, USA.&lt;/auth-address&gt;&lt;titles&gt;&lt;title&gt;Physical activity and injuries during pregnancy&lt;/title&gt;&lt;secondary-title&gt;J Phys Act Health&lt;/secondary-title&gt;&lt;/titles&gt;&lt;periodical&gt;&lt;full-title&gt;J Phys Act Health&lt;/full-title&gt;&lt;/periodical&gt;&lt;pages&gt;761-9&lt;/pages&gt;&lt;volume&gt;7&lt;/volume&gt;&lt;number&gt;6&lt;/number&gt;&lt;edition&gt;2010/11/23&lt;/edition&gt;&lt;keywords&gt;&lt;keyword&gt;Adolescent&lt;/keyword&gt;&lt;keyword&gt;Adult&lt;/keyword&gt;&lt;keyword&gt;*Exercise&lt;/keyword&gt;&lt;keyword&gt;Female&lt;/keyword&gt;&lt;keyword&gt;Health Status&lt;/keyword&gt;&lt;keyword&gt;Humans&lt;/keyword&gt;&lt;keyword&gt;Incidence&lt;/keyword&gt;&lt;keyword&gt;North Carolina/epidemiology&lt;/keyword&gt;&lt;keyword&gt;Pregnancy/*physiology&lt;/keyword&gt;&lt;keyword&gt;Prospective Studies&lt;/keyword&gt;&lt;keyword&gt;Socioeconomic Factors&lt;/keyword&gt;&lt;keyword&gt;Wounds and Injuries/*epidemiology&lt;/keyword&gt;&lt;keyword&gt;Young Adult&lt;/keyword&gt;&lt;/keywords&gt;&lt;dates&gt;&lt;year&gt;2010&lt;/year&gt;&lt;pub-dates&gt;&lt;date&gt;Nov&lt;/date&gt;&lt;/pub-dates&gt;&lt;/dates&gt;&lt;isbn&gt;1543-3080 (Print)&amp;#xD;1543-3080 (Linking)&lt;/isbn&gt;&lt;accession-num&gt;21088307&lt;/accession-num&gt;&lt;urls&gt;&lt;related-urls&gt;&lt;url&gt;https://www.ncbi.nlm.nih.gov/pubmed/21088307&lt;/url&gt;&lt;/related-urls&gt;&lt;/urls&gt;&lt;custom2&gt;PMC3319730&lt;/custom2&gt;&lt;/record&gt;&lt;/Cite&gt;&lt;/EndNote&gt;</w:instrText>
      </w:r>
      <w:r>
        <w:fldChar w:fldCharType="separate"/>
      </w:r>
      <w:r w:rsidR="002747EA" w:rsidRPr="002747EA">
        <w:rPr>
          <w:noProof/>
          <w:vertAlign w:val="superscript"/>
        </w:rPr>
        <w:t>274</w:t>
      </w:r>
      <w:r>
        <w:fldChar w:fldCharType="end"/>
      </w:r>
    </w:p>
    <w:p w14:paraId="55CE7A96" w14:textId="66705C9B" w:rsidR="003E3405" w:rsidRDefault="005A3ECC" w:rsidP="00E226F8">
      <w:pPr>
        <w:pStyle w:val="Heading3"/>
      </w:pPr>
      <w:bookmarkStart w:id="117" w:name="_Toc40956512"/>
      <w:r>
        <w:t>Effect on q</w:t>
      </w:r>
      <w:r w:rsidR="00DA4CE7">
        <w:t>uality of life</w:t>
      </w:r>
      <w:bookmarkEnd w:id="117"/>
    </w:p>
    <w:p w14:paraId="67884887" w14:textId="475CD650" w:rsidR="00DA4CE7" w:rsidRPr="006450D0" w:rsidRDefault="00725D89" w:rsidP="00DA4CE7">
      <w:r>
        <w:t>RCTs</w:t>
      </w:r>
      <w:r w:rsidR="00DA4CE7">
        <w:t xml:space="preserve"> assessing quality of life among women who had participated in an exercise program were inconsistent in their findings. </w:t>
      </w:r>
      <w:r w:rsidR="001F54EE">
        <w:t>Two RCTs found higher summary scores for physical and mental health summaries of the SF36.</w:t>
      </w:r>
      <w:r w:rsidR="00D07346">
        <w:rPr>
          <w:noProof/>
        </w:rPr>
        <w:fldChar w:fldCharType="begin">
          <w:fldData xml:space="preserve">PEVuZE5vdGU+PENpdGU+PEF1dGhvcj5Sb2RyaWd1ZXotQmxhbnF1ZTwvQXV0aG9yPjxZZWFyPjIw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</w:fldData>
        </w:fldChar>
      </w:r>
      <w:r w:rsidR="002747EA">
        <w:rPr>
          <w:noProof/>
        </w:rPr>
        <w:instrText xml:space="preserve"> ADDIN EN.CITE </w:instrText>
      </w:r>
      <w:r w:rsidR="002747EA">
        <w:rPr>
          <w:noProof/>
        </w:rPr>
        <w:fldChar w:fldCharType="begin">
          <w:fldData xml:space="preserve">PEVuZE5vdGU+PENpdGU+PEF1dGhvcj5Sb2RyaWd1ZXotQmxhbnF1ZTwvQXV0aG9yPjxZZWFyPjIw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</w:fldData>
        </w:fldChar>
      </w:r>
      <w:r w:rsidR="002747EA">
        <w:rPr>
          <w:noProof/>
        </w:rPr>
        <w:instrText xml:space="preserve"> ADDIN EN.CITE.DATA </w:instrText>
      </w:r>
      <w:r w:rsidR="002747EA">
        <w:rPr>
          <w:noProof/>
        </w:rPr>
      </w:r>
      <w:r w:rsidR="002747EA">
        <w:rPr>
          <w:noProof/>
        </w:rPr>
        <w:fldChar w:fldCharType="end"/>
      </w:r>
      <w:r w:rsidR="00D07346">
        <w:rPr>
          <w:noProof/>
        </w:rPr>
      </w:r>
      <w:r w:rsidR="00D07346">
        <w:rPr>
          <w:noProof/>
        </w:rPr>
        <w:fldChar w:fldCharType="separate"/>
      </w:r>
      <w:r w:rsidR="002747EA" w:rsidRPr="002747EA">
        <w:rPr>
          <w:noProof/>
          <w:vertAlign w:val="superscript"/>
        </w:rPr>
        <w:t>275,276</w:t>
      </w:r>
      <w:r w:rsidR="00D07346">
        <w:rPr>
          <w:noProof/>
        </w:rPr>
        <w:fldChar w:fldCharType="end"/>
      </w:r>
      <w:r w:rsidR="001F54EE">
        <w:t xml:space="preserve"> </w:t>
      </w:r>
      <w:r w:rsidR="00DA4CE7">
        <w:t>One found no</w:t>
      </w:r>
      <w:r w:rsidR="00DA4CE7" w:rsidRPr="006450D0">
        <w:t xml:space="preserve"> influence </w:t>
      </w:r>
      <w:r w:rsidR="00DA4CE7">
        <w:t>on</w:t>
      </w:r>
      <w:r w:rsidR="00DA4CE7" w:rsidRPr="006450D0">
        <w:t xml:space="preserve"> women’s psychological wellbeing and self-perceived general health</w:t>
      </w:r>
      <w:r w:rsidR="00DA4CE7">
        <w:t>,</w:t>
      </w:r>
      <w:r w:rsidR="00DA4CE7">
        <w:fldChar w:fldCharType="begin">
          <w:fldData xml:space="preserve">PEVuZE5vdGU+PENpdGU+PEF1dGhvcj5HdXN0YWZzc29uPC9BdXRob3I+PFllYXI+MjAxNjwvWWVh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</w:fldData>
        </w:fldChar>
      </w:r>
      <w:r w:rsidR="002747EA">
        <w:instrText xml:space="preserve"> ADDIN EN.CITE </w:instrText>
      </w:r>
      <w:r w:rsidR="002747EA">
        <w:fldChar w:fldCharType="begin">
          <w:fldData xml:space="preserve">PEVuZE5vdGU+PENpdGU+PEF1dGhvcj5HdXN0YWZzc29uPC9BdXRob3I+PFllYXI+MjAxNjwvWWVh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</w:fldData>
        </w:fldChar>
      </w:r>
      <w:r w:rsidR="002747EA">
        <w:instrText xml:space="preserve"> ADDIN EN.CITE.DATA </w:instrText>
      </w:r>
      <w:r w:rsidR="002747EA">
        <w:fldChar w:fldCharType="end"/>
      </w:r>
      <w:r w:rsidR="00DA4CE7">
        <w:fldChar w:fldCharType="separate"/>
      </w:r>
      <w:r w:rsidR="002747EA" w:rsidRPr="002747EA">
        <w:rPr>
          <w:noProof/>
          <w:vertAlign w:val="superscript"/>
        </w:rPr>
        <w:t>277</w:t>
      </w:r>
      <w:r w:rsidR="00DA4CE7">
        <w:fldChar w:fldCharType="end"/>
      </w:r>
      <w:r w:rsidR="00DA4CE7" w:rsidRPr="006450D0">
        <w:t xml:space="preserve"> </w:t>
      </w:r>
      <w:r w:rsidR="00DA4CE7">
        <w:t>one found that exercise</w:t>
      </w:r>
      <w:r w:rsidR="00DA4CE7" w:rsidRPr="006450D0">
        <w:t xml:space="preserve"> contributed to improvements in some variables related to maternal well-being and quality of life</w:t>
      </w:r>
      <w:r w:rsidR="00DA4CE7">
        <w:fldChar w:fldCharType="begin">
          <w:fldData xml:space="preserve">PEVuZE5vdGU+PENpdGU+PEF1dGhvcj5IYWFrc3RhZDwvQXV0aG9yPjxZZWFyPjIwMTY8L1llYXI+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</w:fldData>
        </w:fldChar>
      </w:r>
      <w:r w:rsidR="002747EA">
        <w:instrText xml:space="preserve"> ADDIN EN.CITE </w:instrText>
      </w:r>
      <w:r w:rsidR="002747EA">
        <w:fldChar w:fldCharType="begin">
          <w:fldData xml:space="preserve">PEVuZE5vdGU+PENpdGU+PEF1dGhvcj5IYWFrc3RhZDwvQXV0aG9yPjxZZWFyPjIwMTY8L1llYXI+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</w:fldData>
        </w:fldChar>
      </w:r>
      <w:r w:rsidR="002747EA">
        <w:instrText xml:space="preserve"> ADDIN EN.CITE.DATA </w:instrText>
      </w:r>
      <w:r w:rsidR="002747EA">
        <w:fldChar w:fldCharType="end"/>
      </w:r>
      <w:r w:rsidR="00DA4CE7">
        <w:fldChar w:fldCharType="separate"/>
      </w:r>
      <w:r w:rsidR="002747EA" w:rsidRPr="002747EA">
        <w:rPr>
          <w:noProof/>
          <w:vertAlign w:val="superscript"/>
        </w:rPr>
        <w:t>278</w:t>
      </w:r>
      <w:r w:rsidR="00DA4CE7">
        <w:fldChar w:fldCharType="end"/>
      </w:r>
      <w:r w:rsidR="00DA4CE7">
        <w:t xml:space="preserve"> and another that</w:t>
      </w:r>
      <w:r w:rsidR="00DA4CE7" w:rsidRPr="006450D0">
        <w:t xml:space="preserve"> exercise during pregnancy improves health-related quality of life.</w:t>
      </w:r>
      <w:r w:rsidR="00DA4CE7">
        <w:fldChar w:fldCharType="begin"/>
      </w:r>
      <w:r w:rsidR="002747EA">
        <w:instrText xml:space="preserve"> ADDIN EN.CITE &lt;EndNote&gt;&lt;Cite&gt;&lt;Author&gt;Montoya Arizabaleta&lt;/Author&gt;&lt;Year&gt;2010&lt;/Year&gt;&lt;RecNum&gt;729&lt;/RecNum&gt;&lt;DisplayText&gt;&lt;style face="superscript" font="Trebuchet MS" size="9"&gt;279&lt;/style&gt;&lt;/DisplayText&gt;&lt;record&gt;&lt;rec-number&gt;729&lt;/rec-number&gt;&lt;foreign-keys&gt;&lt;key app="EN" db-id="exvasrfx2dtraoesasxp2szsxa2df502592x" timestamp="1541467682"&gt;729&lt;/key&gt;&lt;key app="ENWeb" db-id=""&gt;0&lt;/key&gt;&lt;/foreign-keys&gt;&lt;ref-type name="Journal Article"&gt;17&lt;/ref-type&gt;&lt;contributors&gt;&lt;authors&gt;&lt;author&gt;Montoya Arizabaleta, A.V.,&lt;/author&gt;&lt;author&gt;Orozco Buitrago, L.,&lt;/author&gt;&lt;author&gt;Aguilar de Plata, A.C.,&lt;/author&gt;&lt;author&gt;Mosquera Escudero, M.,&lt;/author&gt;&lt;author&gt;Ramírez-Vélez, R.,&lt;/author&gt;&lt;/authors&gt;&lt;/contributors&gt;&lt;titles&gt;&lt;title&gt;Aerobic exercise during pregnancy improves health-related quality of life: a randomised trial&lt;/title&gt;&lt;secondary-title&gt;Journal of Physiotherapy&lt;/secondary-title&gt;&lt;/titles&gt;&lt;periodical&gt;&lt;full-title&gt;Journal of Physiotherapy&lt;/full-title&gt;&lt;/periodical&gt;&lt;pages&gt;253-258&lt;/pages&gt;&lt;volume&gt;56&lt;/volume&gt;&lt;number&gt;4&lt;/number&gt;&lt;section&gt;253&lt;/section&gt;&lt;dates&gt;&lt;year&gt;2010&lt;/year&gt;&lt;/dates&gt;&lt;isbn&gt;18369553&lt;/isbn&gt;&lt;urls&gt;&lt;/urls&gt;&lt;electronic-resource-num&gt;10.1016/s1836-9553(10)70008-4&lt;/electronic-resource-num&gt;&lt;/record&gt;&lt;/Cite&gt;&lt;/EndNote&gt;</w:instrText>
      </w:r>
      <w:r w:rsidR="00DA4CE7">
        <w:fldChar w:fldCharType="separate"/>
      </w:r>
      <w:r w:rsidR="002747EA" w:rsidRPr="002747EA">
        <w:rPr>
          <w:noProof/>
          <w:vertAlign w:val="superscript"/>
        </w:rPr>
        <w:t>279</w:t>
      </w:r>
      <w:r w:rsidR="00DA4CE7">
        <w:fldChar w:fldCharType="end"/>
      </w:r>
    </w:p>
    <w:p w14:paraId="5C987E7F" w14:textId="78B46718" w:rsidR="008E1439" w:rsidRDefault="008E1439" w:rsidP="00E226F8">
      <w:pPr>
        <w:pStyle w:val="Heading3"/>
      </w:pPr>
      <w:bookmarkStart w:id="118" w:name="_Toc40956513"/>
      <w:r>
        <w:t xml:space="preserve">Effect on common </w:t>
      </w:r>
      <w:r w:rsidR="006C719A">
        <w:t xml:space="preserve">conditions </w:t>
      </w:r>
      <w:r>
        <w:t>in pregnancy</w:t>
      </w:r>
      <w:bookmarkEnd w:id="118"/>
    </w:p>
    <w:p w14:paraId="6C264F86" w14:textId="77777777" w:rsidR="00921608" w:rsidRDefault="00921608" w:rsidP="00921608">
      <w:pPr>
        <w:pStyle w:val="Heading4"/>
      </w:pPr>
      <w:r>
        <w:t>Incontinence</w:t>
      </w:r>
    </w:p>
    <w:p w14:paraId="05FE8F49" w14:textId="562E6F67" w:rsidR="00D44EC7" w:rsidRDefault="00D44EC7" w:rsidP="00D44EC7">
      <w:r>
        <w:t>A Cochrane review</w:t>
      </w:r>
      <w:r w:rsidR="00590DC1">
        <w:fldChar w:fldCharType="begin"/>
      </w:r>
      <w:r w:rsidR="002747EA">
        <w:instrText xml:space="preserve"> ADDIN EN.CITE &lt;EndNote&gt;&lt;Cite&gt;&lt;Author&gt;Woodley&lt;/Author&gt;&lt;Year&gt;2017&lt;/Year&gt;&lt;RecNum&gt;1246&lt;/RecNum&gt;&lt;DisplayText&gt;&lt;style face="superscript" font="Trebuchet MS" size="9"&gt;280&lt;/style&gt;&lt;/DisplayText&gt;&lt;record&gt;&lt;rec-number&gt;1246&lt;/rec-number&gt;&lt;foreign-keys&gt;&lt;key app="EN" db-id="exvasrfx2dtraoesasxp2szsxa2df502592x" timestamp="1562809161"&gt;1246&lt;/key&gt;&lt;key app="ENWeb" db-id=""&gt;0&lt;/key&gt;&lt;/foreign-keys&gt;&lt;ref-type name="Journal Article"&gt;17&lt;/ref-type&gt;&lt;contributors&gt;&lt;authors&gt;&lt;author&gt;Woodley, Stephanie J.&lt;/author&gt;&lt;author&gt;Boyle, Rhianon&lt;/author&gt;&lt;author&gt;Cody, June D.&lt;/author&gt;&lt;author&gt;Mørkved, Siv&lt;/author&gt;&lt;author&gt;Hay-Smith, E. Jean C.&lt;/author&gt;&lt;/authors&gt;&lt;/contributors&gt;&lt;titles&gt;&lt;title&gt;Pelvic floor muscle training for prevention and treatment of urinary and faecal incontinence in antenatal and postnatal women&lt;/title&gt;&lt;secondary-title&gt;Cochrane Database of Systematic Reviews&lt;/secondary-title&gt;&lt;/titles&gt;&lt;periodical&gt;&lt;full-title&gt;Cochrane Database of Systematic Reviews&lt;/full-title&gt;&lt;/periodical&gt;&lt;dates&gt;&lt;year&gt;2017&lt;/year&gt;&lt;/dates&gt;&lt;isbn&gt;14651858&lt;/isbn&gt;&lt;urls&gt;&lt;/urls&gt;&lt;electronic-resource-num&gt;10.1002/14651858.CD007471.pub3&lt;/electronic-resource-num&gt;&lt;/record&gt;&lt;/Cite&gt;&lt;/EndNote&gt;</w:instrText>
      </w:r>
      <w:r w:rsidR="00590DC1">
        <w:fldChar w:fldCharType="separate"/>
      </w:r>
      <w:r w:rsidR="002747EA" w:rsidRPr="002747EA">
        <w:rPr>
          <w:noProof/>
          <w:vertAlign w:val="superscript"/>
        </w:rPr>
        <w:t>280</w:t>
      </w:r>
      <w:r w:rsidR="00590DC1">
        <w:fldChar w:fldCharType="end"/>
      </w:r>
      <w:r>
        <w:t xml:space="preserve"> found that pelvic floor muscle training among continent women during pregnancy reduced the risk of incontinence in late pregnancy (</w:t>
      </w:r>
      <w:r w:rsidRPr="0097039F">
        <w:rPr>
          <w:sz w:val="16"/>
          <w:szCs w:val="16"/>
        </w:rPr>
        <w:t xml:space="preserve">RR 0.38; 95%CI 0.20 to 0.72; 6 studies; n=624; low </w:t>
      </w:r>
      <w:r w:rsidR="00FB2A6C">
        <w:rPr>
          <w:sz w:val="16"/>
          <w:szCs w:val="16"/>
        </w:rPr>
        <w:t>certainty</w:t>
      </w:r>
      <w:r>
        <w:t xml:space="preserve">) and </w:t>
      </w:r>
      <w:r w:rsidR="002F6002">
        <w:t xml:space="preserve">at </w:t>
      </w:r>
      <w:r>
        <w:t>3-6 months postpartum (</w:t>
      </w:r>
      <w:r w:rsidRPr="0097039F">
        <w:rPr>
          <w:sz w:val="16"/>
          <w:szCs w:val="16"/>
        </w:rPr>
        <w:t xml:space="preserve">RR 0.71; 95%CI 0.54 to 0.95; 5 studies; n=673; moderate </w:t>
      </w:r>
      <w:r w:rsidR="00FB2A6C">
        <w:rPr>
          <w:sz w:val="16"/>
          <w:szCs w:val="16"/>
        </w:rPr>
        <w:t>certainty</w:t>
      </w:r>
      <w:r>
        <w:t>). Among women with or without incontinence, there was a reduction in risk of urinary incontinence in late pregnancy (</w:t>
      </w:r>
      <w:r w:rsidRPr="001F34EC">
        <w:rPr>
          <w:sz w:val="16"/>
          <w:szCs w:val="16"/>
        </w:rPr>
        <w:t xml:space="preserve">RR 0.74; 95%CI 0.61 to 0.90; 9 studies; n=3,164; low </w:t>
      </w:r>
      <w:r w:rsidR="00FB2A6C">
        <w:rPr>
          <w:sz w:val="16"/>
          <w:szCs w:val="16"/>
        </w:rPr>
        <w:t>certainty</w:t>
      </w:r>
      <w:r>
        <w:t>), 3-6 months postpartum (</w:t>
      </w:r>
      <w:r w:rsidRPr="001F34EC">
        <w:rPr>
          <w:sz w:val="16"/>
          <w:szCs w:val="16"/>
        </w:rPr>
        <w:t xml:space="preserve">RR 0.73; 95%CI 0.55 to 0.97; 5 studies; n=1,921; very low </w:t>
      </w:r>
      <w:r w:rsidR="00FB2A6C">
        <w:rPr>
          <w:sz w:val="16"/>
          <w:szCs w:val="16"/>
        </w:rPr>
        <w:t>certainty</w:t>
      </w:r>
      <w:r>
        <w:t>) but not at 6-12 months postpartum (</w:t>
      </w:r>
      <w:r w:rsidRPr="001F34EC">
        <w:rPr>
          <w:sz w:val="16"/>
          <w:szCs w:val="16"/>
        </w:rPr>
        <w:t xml:space="preserve">RR 0.85; 95%CI 0.63 to 1.14; 2 studies; n=244; low </w:t>
      </w:r>
      <w:r w:rsidR="00FB2A6C">
        <w:rPr>
          <w:sz w:val="16"/>
          <w:szCs w:val="16"/>
        </w:rPr>
        <w:t>certainty</w:t>
      </w:r>
      <w:r>
        <w:t>). There was no clear difference in faecal incontinence in late pregnancy among women with or without faecal incontinence at baseline (</w:t>
      </w:r>
      <w:r w:rsidRPr="001F34EC">
        <w:rPr>
          <w:sz w:val="16"/>
          <w:szCs w:val="16"/>
        </w:rPr>
        <w:t xml:space="preserve">RR 0.61; 95%CI 0.30 to 1.25; 2 studies; n=867; moderate </w:t>
      </w:r>
      <w:r w:rsidR="00FB2A6C">
        <w:rPr>
          <w:sz w:val="16"/>
          <w:szCs w:val="16"/>
        </w:rPr>
        <w:t>certainty</w:t>
      </w:r>
      <w:r w:rsidR="00496802">
        <w:t>).</w:t>
      </w:r>
    </w:p>
    <w:p w14:paraId="6B31A02B" w14:textId="240C15D2" w:rsidR="005579CC" w:rsidRPr="00D44EC7" w:rsidRDefault="005579CC" w:rsidP="005579CC">
      <w:r>
        <w:t>Another systematic review</w:t>
      </w:r>
      <w:r w:rsidR="00D07346">
        <w:fldChar w:fldCharType="begin">
          <w:fldData xml:space="preserve">PEVuZE5vdGU+PENpdGU+PEF1dGhvcj5EYXZlbnBvcnQ8L0F1dGhvcj48WWVhcj4yMDE4PC9ZZWFy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</w:fldData>
        </w:fldChar>
      </w:r>
      <w:r w:rsidR="002747EA">
        <w:instrText xml:space="preserve"> ADDIN EN.CITE </w:instrText>
      </w:r>
      <w:r w:rsidR="002747EA">
        <w:fldChar w:fldCharType="begin">
          <w:fldData xml:space="preserve">PEVuZE5vdGU+PENpdGU+PEF1dGhvcj5EYXZlbnBvcnQ8L0F1dGhvcj48WWVhcj4yMDE4PC9ZZWFy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</w:fldData>
        </w:fldChar>
      </w:r>
      <w:r w:rsidR="002747EA">
        <w:instrText xml:space="preserve"> ADDIN EN.CITE.DATA </w:instrText>
      </w:r>
      <w:r w:rsidR="002747EA">
        <w:fldChar w:fldCharType="end"/>
      </w:r>
      <w:r w:rsidR="00D07346">
        <w:fldChar w:fldCharType="separate"/>
      </w:r>
      <w:r w:rsidR="002747EA" w:rsidRPr="002747EA">
        <w:rPr>
          <w:noProof/>
          <w:vertAlign w:val="superscript"/>
        </w:rPr>
        <w:t>281</w:t>
      </w:r>
      <w:r w:rsidR="00D07346">
        <w:fldChar w:fldCharType="end"/>
      </w:r>
      <w:r>
        <w:t xml:space="preserve"> found low to moderate</w:t>
      </w:r>
      <w:r w:rsidRPr="00566A78">
        <w:t xml:space="preserve"> </w:t>
      </w:r>
      <w:r w:rsidR="00FB2A6C">
        <w:t>certainty</w:t>
      </w:r>
      <w:r w:rsidRPr="00566A78">
        <w:t xml:space="preserve"> evidence </w:t>
      </w:r>
      <w:r>
        <w:t>that</w:t>
      </w:r>
      <w:r w:rsidRPr="00566A78">
        <w:t xml:space="preserve"> prenatal pelv</w:t>
      </w:r>
      <w:r>
        <w:t xml:space="preserve">ic floor muscle training </w:t>
      </w:r>
      <w:r w:rsidRPr="00566A78">
        <w:t>with or without aerobic exercise decreased t</w:t>
      </w:r>
      <w:r>
        <w:t>he odds of urinary incontinence in pregnancy (</w:t>
      </w:r>
      <w:r w:rsidRPr="00BD61CC">
        <w:rPr>
          <w:sz w:val="16"/>
          <w:szCs w:val="16"/>
        </w:rPr>
        <w:t>15 RCTs, n=2,764 women; OR 0.50, 95%CI 0.37 to 0.68</w:t>
      </w:r>
      <w:r w:rsidRPr="00566A78">
        <w:t xml:space="preserve">). </w:t>
      </w:r>
      <w:r>
        <w:t xml:space="preserve">On further analysis, </w:t>
      </w:r>
      <w:r w:rsidRPr="00566A78">
        <w:t xml:space="preserve">exercise was beneficial at preventing the development of </w:t>
      </w:r>
      <w:r>
        <w:t>urinary incontinence in women with continence</w:t>
      </w:r>
      <w:r w:rsidRPr="00566A78">
        <w:t xml:space="preserve"> but not in treating incontinence. There was 'low' </w:t>
      </w:r>
      <w:r w:rsidR="00FB2A6C">
        <w:t>certainty</w:t>
      </w:r>
      <w:r w:rsidRPr="00566A78">
        <w:t xml:space="preserve"> evidence that prenatal exercise had a moderate effect in the reduction of </w:t>
      </w:r>
      <w:r w:rsidR="0075272C">
        <w:t xml:space="preserve">urinary </w:t>
      </w:r>
      <w:r w:rsidR="005056D2">
        <w:t>incontinence</w:t>
      </w:r>
      <w:r w:rsidRPr="00566A78">
        <w:t xml:space="preserve"> symptom severity (</w:t>
      </w:r>
      <w:r w:rsidRPr="00BD61CC">
        <w:rPr>
          <w:sz w:val="16"/>
          <w:szCs w:val="16"/>
        </w:rPr>
        <w:t>5 RCTs, SMD -0.54, 95%CI -0.88 to -0.20</w:t>
      </w:r>
      <w:r w:rsidRPr="00566A78">
        <w:t>).</w:t>
      </w:r>
    </w:p>
    <w:p w14:paraId="364FE8F2" w14:textId="77777777" w:rsidR="00921608" w:rsidRDefault="00921608" w:rsidP="00921608">
      <w:pPr>
        <w:pStyle w:val="Heading4"/>
      </w:pPr>
      <w:r>
        <w:t>Pelvic girdle and low back pain</w:t>
      </w:r>
    </w:p>
    <w:p w14:paraId="6BFB84E3" w14:textId="7E9349F2" w:rsidR="00F66E4E" w:rsidRDefault="00F66E4E" w:rsidP="00F66E4E">
      <w:r>
        <w:t>A systematic review that grouped low back, pelvic girdle and lumbopelvic pain as a single outcome</w:t>
      </w:r>
      <w:r>
        <w:fldChar w:fldCharType="begin">
          <w:fldData xml:space="preserve">PEVuZE5vdGU+PENpdGU+PEF1dGhvcj5EYXZlbnBvcnQ8L0F1dGhvcj48WWVhcj4yMDE5PC9ZZWFy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</w:fldData>
        </w:fldChar>
      </w:r>
      <w:r w:rsidR="002747EA">
        <w:instrText xml:space="preserve"> ADDIN EN.CITE </w:instrText>
      </w:r>
      <w:r w:rsidR="002747EA">
        <w:fldChar w:fldCharType="begin">
          <w:fldData xml:space="preserve">PEVuZE5vdGU+PENpdGU+PEF1dGhvcj5EYXZlbnBvcnQ8L0F1dGhvcj48WWVhcj4yMDE5PC9ZZWFy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</w:fldData>
        </w:fldChar>
      </w:r>
      <w:r w:rsidR="002747EA">
        <w:instrText xml:space="preserve"> ADDIN EN.CITE.DATA </w:instrText>
      </w:r>
      <w:r w:rsidR="002747EA">
        <w:fldChar w:fldCharType="end"/>
      </w:r>
      <w:r>
        <w:fldChar w:fldCharType="separate"/>
      </w:r>
      <w:r w:rsidR="002747EA" w:rsidRPr="002747EA">
        <w:rPr>
          <w:noProof/>
          <w:vertAlign w:val="superscript"/>
        </w:rPr>
        <w:t>282</w:t>
      </w:r>
      <w:r>
        <w:fldChar w:fldCharType="end"/>
      </w:r>
      <w:r>
        <w:t xml:space="preserve"> found </w:t>
      </w:r>
      <w:r w:rsidR="001E2E5C">
        <w:t xml:space="preserve">that exercise during pregnancy was associated with </w:t>
      </w:r>
      <w:r w:rsidR="00AE198D">
        <w:t xml:space="preserve">a possible reduction in the likelihood of pain during pregnancy </w:t>
      </w:r>
      <w:r>
        <w:t>(</w:t>
      </w:r>
      <w:r w:rsidRPr="00F66E4E">
        <w:rPr>
          <w:sz w:val="16"/>
          <w:szCs w:val="16"/>
        </w:rPr>
        <w:t xml:space="preserve">OR 0.78; 95%CI 0.60 to 1.02; 13 studies; very low to moderate </w:t>
      </w:r>
      <w:r w:rsidR="00FB2A6C">
        <w:rPr>
          <w:sz w:val="16"/>
          <w:szCs w:val="16"/>
        </w:rPr>
        <w:t>certainty</w:t>
      </w:r>
      <w:r>
        <w:t xml:space="preserve">) </w:t>
      </w:r>
      <w:r w:rsidR="001E2E5C">
        <w:t xml:space="preserve">but </w:t>
      </w:r>
      <w:r w:rsidR="00482255">
        <w:t>the</w:t>
      </w:r>
      <w:r w:rsidR="001E2E5C">
        <w:t xml:space="preserve"> difference in the</w:t>
      </w:r>
      <w:r>
        <w:t xml:space="preserve"> postpartum</w:t>
      </w:r>
      <w:r w:rsidR="001E2E5C">
        <w:t xml:space="preserve"> period</w:t>
      </w:r>
      <w:r>
        <w:t xml:space="preserve"> </w:t>
      </w:r>
      <w:r w:rsidR="00482255">
        <w:t xml:space="preserve">was unclear </w:t>
      </w:r>
      <w:r>
        <w:t>(</w:t>
      </w:r>
      <w:r w:rsidRPr="00F66E4E">
        <w:rPr>
          <w:sz w:val="16"/>
          <w:szCs w:val="16"/>
        </w:rPr>
        <w:t xml:space="preserve">OR 0.89; 95%CI 0.51 to 1.56; 4 studies; very low to moderate </w:t>
      </w:r>
      <w:r w:rsidR="00FB2A6C">
        <w:rPr>
          <w:sz w:val="16"/>
          <w:szCs w:val="16"/>
        </w:rPr>
        <w:t>certainty</w:t>
      </w:r>
      <w:r>
        <w:t xml:space="preserve">). </w:t>
      </w:r>
      <w:r w:rsidR="001E2E5C">
        <w:t>T</w:t>
      </w:r>
      <w:r>
        <w:t>here appeared to be a reduction in severity of pain</w:t>
      </w:r>
      <w:r w:rsidR="001E2E5C">
        <w:t xml:space="preserve"> during</w:t>
      </w:r>
      <w:r>
        <w:t xml:space="preserve"> </w:t>
      </w:r>
      <w:r w:rsidR="00352698">
        <w:t xml:space="preserve">pregnancy </w:t>
      </w:r>
      <w:r w:rsidRPr="00034D06">
        <w:t>(</w:t>
      </w:r>
      <w:r w:rsidR="00352698">
        <w:rPr>
          <w:sz w:val="16"/>
          <w:szCs w:val="16"/>
        </w:rPr>
        <w:t xml:space="preserve">SMD </w:t>
      </w:r>
      <w:r w:rsidRPr="00F66E4E">
        <w:rPr>
          <w:sz w:val="16"/>
          <w:szCs w:val="16"/>
        </w:rPr>
        <w:t xml:space="preserve">1.03; 95%CI -1.58 to -0.48; 10 studies; very low to moderate </w:t>
      </w:r>
      <w:r w:rsidR="00FB2A6C">
        <w:rPr>
          <w:sz w:val="16"/>
          <w:szCs w:val="16"/>
        </w:rPr>
        <w:t>certainty</w:t>
      </w:r>
      <w:r w:rsidRPr="00034D06">
        <w:t>)</w:t>
      </w:r>
      <w:r>
        <w:t>.</w:t>
      </w:r>
    </w:p>
    <w:p w14:paraId="43796738" w14:textId="0078979E" w:rsidR="00D3661B" w:rsidRDefault="00F80343" w:rsidP="00F66E4E">
      <w:r>
        <w:t>A systematic review</w:t>
      </w:r>
      <w:r w:rsidR="00D3661B">
        <w:t xml:space="preserve"> that reported outcomes separately</w:t>
      </w:r>
      <w:r w:rsidR="00E51743">
        <w:fldChar w:fldCharType="begin"/>
      </w:r>
      <w:r w:rsidR="002747EA">
        <w:instrText xml:space="preserve"> ADDIN EN.CITE &lt;EndNote&gt;&lt;Cite&gt;&lt;Author&gt;Shiri&lt;/Author&gt;&lt;Year&gt;2018&lt;/Year&gt;&lt;RecNum&gt;585&lt;/RecNum&gt;&lt;DisplayText&gt;&lt;style face="superscript" font="Trebuchet MS" size="9"&gt;283&lt;/style&gt;&lt;/DisplayText&gt;&lt;record&gt;&lt;rec-number&gt;585&lt;/rec-number&gt;&lt;foreign-keys&gt;&lt;key app="EN" db-id="exvasrfx2dtraoesasxp2szsxa2df502592x" timestamp="1536369713"&gt;585&lt;/key&gt;&lt;/foreign-keys&gt;&lt;ref-type name="Journal Article"&gt;17&lt;/ref-type&gt;&lt;contributors&gt;&lt;authors&gt;&lt;author&gt;Shiri, R.&lt;/author&gt;&lt;author&gt;Coggon, D.&lt;/author&gt;&lt;author&gt;Falah-Hassani, K.&lt;/author&gt;&lt;/authors&gt;&lt;/contributors&gt;&lt;auth-address&gt;Finnish Institute of Occupational Health, Helsinki, Finland.&amp;#xD;Arthritis Research UK/MRC Centre for Musculoskeletal Health and Work, University of Southampton, UK.&amp;#xD;MRC Lifecourse Epidemiology Unit, University of Southampton, UK.&amp;#xD;Western University, London, Canada.&lt;/auth-address&gt;&lt;titles&gt;&lt;title&gt;Exercise for the prevention of low back and pelvic girdle pain in pregnancy: A meta-analysis of randomized controlled trials&lt;/title&gt;&lt;secondary-title&gt;Eur J Pain&lt;/secondary-title&gt;&lt;/titles&gt;&lt;periodical&gt;&lt;full-title&gt;Eur J Pain&lt;/full-title&gt;&lt;/periodical&gt;&lt;pages&gt;19-27&lt;/pages&gt;&lt;volume&gt;22&lt;/volume&gt;&lt;number&gt;1&lt;/number&gt;&lt;edition&gt;2017/09/05&lt;/edition&gt;&lt;keywords&gt;&lt;keyword&gt;Adult&lt;/keyword&gt;&lt;keyword&gt;*Exercise Therapy&lt;/keyword&gt;&lt;keyword&gt;Female&lt;/keyword&gt;&lt;keyword&gt;Humans&lt;/keyword&gt;&lt;keyword&gt;Low Back Pain/*prevention &amp;amp; control&lt;/keyword&gt;&lt;keyword&gt;Pelvic Girdle Pain/*prevention &amp;amp; control&lt;/keyword&gt;&lt;keyword&gt;Pregnancy&lt;/keyword&gt;&lt;keyword&gt;Pregnancy Complications/*prevention &amp;amp; control&lt;/keyword&gt;&lt;keyword&gt;Randomized Controlled Trials as Topic&lt;/keyword&gt;&lt;keyword&gt;Sick Leave&lt;/keyword&gt;&lt;keyword&gt;Treatment Outcome&lt;/keyword&gt;&lt;/keywords&gt;&lt;dates&gt;&lt;year&gt;2018&lt;/year&gt;&lt;pub-dates&gt;&lt;date&gt;Jan&lt;/date&gt;&lt;/pub-dates&gt;&lt;/dates&gt;&lt;isbn&gt;1532-2149 (Electronic)&amp;#xD;1090-3801 (Linking)&lt;/isbn&gt;&lt;accession-num&gt;28869318&lt;/accession-num&gt;&lt;urls&gt;&lt;related-urls&gt;&lt;url&gt;https://www.ncbi.nlm.nih.gov/pubmed/28869318&lt;/url&gt;&lt;/related-urls&gt;&lt;/urls&gt;&lt;electronic-resource-num&gt;10.1002/ejp.1096&lt;/electronic-resource-num&gt;&lt;/record&gt;&lt;/Cite&gt;&lt;/EndNote&gt;</w:instrText>
      </w:r>
      <w:r w:rsidR="00E51743">
        <w:fldChar w:fldCharType="separate"/>
      </w:r>
      <w:r w:rsidR="002747EA" w:rsidRPr="002747EA">
        <w:rPr>
          <w:noProof/>
          <w:vertAlign w:val="superscript"/>
        </w:rPr>
        <w:t>283</w:t>
      </w:r>
      <w:r w:rsidR="00E51743">
        <w:fldChar w:fldCharType="end"/>
      </w:r>
      <w:r w:rsidR="00D3661B">
        <w:t xml:space="preserve"> </w:t>
      </w:r>
      <w:r>
        <w:t>found</w:t>
      </w:r>
      <w:r w:rsidR="00D3794D">
        <w:t xml:space="preserve"> a possible reduction in low back pain (</w:t>
      </w:r>
      <w:r w:rsidR="00D3794D" w:rsidRPr="00D3794D">
        <w:rPr>
          <w:sz w:val="16"/>
          <w:szCs w:val="16"/>
        </w:rPr>
        <w:t>RR 0.91, 95%CI 0.83 to 0.99; 7 studies; n=1,175</w:t>
      </w:r>
      <w:r w:rsidR="00D3794D">
        <w:t xml:space="preserve">) </w:t>
      </w:r>
      <w:r w:rsidR="00DC4B51">
        <w:t>and lumbopelvic pain (</w:t>
      </w:r>
      <w:r w:rsidR="00DC4B51" w:rsidRPr="00AE198D">
        <w:rPr>
          <w:sz w:val="16"/>
          <w:szCs w:val="16"/>
        </w:rPr>
        <w:t>RR 0.96, 95%CI 0.90 to 1.02; 8 studies; n=1,737</w:t>
      </w:r>
      <w:r w:rsidR="00DC4B51">
        <w:t xml:space="preserve">) </w:t>
      </w:r>
      <w:r w:rsidR="00C424DE">
        <w:t xml:space="preserve">associated with exercise </w:t>
      </w:r>
      <w:r w:rsidR="00DC4B51">
        <w:t>but no clear difference in risk of pelvic girdle pain (</w:t>
      </w:r>
      <w:r w:rsidR="00DC4B51" w:rsidRPr="00AE198D">
        <w:rPr>
          <w:sz w:val="16"/>
          <w:szCs w:val="16"/>
        </w:rPr>
        <w:t>RR 0.99, 95%CI 0.81 to 1.21; 4 studies, n=565</w:t>
      </w:r>
      <w:r w:rsidR="00DC4B51">
        <w:t>).</w:t>
      </w:r>
    </w:p>
    <w:p w14:paraId="33307348" w14:textId="216BA8AB" w:rsidR="00001993" w:rsidRDefault="00001993" w:rsidP="00F66E4E">
      <w:r>
        <w:t xml:space="preserve">An RCT </w:t>
      </w:r>
      <w:r w:rsidR="00C424DE">
        <w:t>(n=42)</w:t>
      </w:r>
      <w:r w:rsidR="00283324">
        <w:fldChar w:fldCharType="begin">
          <w:fldData xml:space="preserve">PEVuZE5vdGU+PENpdGU+PEF1dGhvcj5Ta2xlbXBlIEtva2ljPC9BdXRob3I+PFllYXI+MjAxNzwv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</w:fldData>
        </w:fldChar>
      </w:r>
      <w:r w:rsidR="002747EA">
        <w:instrText xml:space="preserve"> ADDIN EN.CITE </w:instrText>
      </w:r>
      <w:r w:rsidR="002747EA">
        <w:fldChar w:fldCharType="begin">
          <w:fldData xml:space="preserve">PEVuZE5vdGU+PENpdGU+PEF1dGhvcj5Ta2xlbXBlIEtva2ljPC9BdXRob3I+PFllYXI+MjAxNzwv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</w:fldData>
        </w:fldChar>
      </w:r>
      <w:r w:rsidR="002747EA">
        <w:instrText xml:space="preserve"> ADDIN EN.CITE.DATA </w:instrText>
      </w:r>
      <w:r w:rsidR="002747EA">
        <w:fldChar w:fldCharType="end"/>
      </w:r>
      <w:r w:rsidR="00283324">
        <w:fldChar w:fldCharType="separate"/>
      </w:r>
      <w:r w:rsidR="002747EA" w:rsidRPr="002747EA">
        <w:rPr>
          <w:noProof/>
          <w:vertAlign w:val="superscript"/>
        </w:rPr>
        <w:t>284</w:t>
      </w:r>
      <w:r w:rsidR="00283324">
        <w:fldChar w:fldCharType="end"/>
      </w:r>
      <w:r w:rsidR="00C424DE">
        <w:t xml:space="preserve"> found that exercise during pregnancy had a beneficial effect on the severity of lumbopelvic pain.</w:t>
      </w:r>
    </w:p>
    <w:p w14:paraId="648C9602" w14:textId="4E672A44" w:rsidR="002F63E7" w:rsidRPr="00F66E4E" w:rsidRDefault="002F63E7" w:rsidP="00F66E4E">
      <w:r>
        <w:t>A cohort study (</w:t>
      </w:r>
      <w:r w:rsidRPr="002F63E7">
        <w:rPr>
          <w:sz w:val="16"/>
          <w:szCs w:val="16"/>
        </w:rPr>
        <w:t>n=3,482</w:t>
      </w:r>
      <w:r>
        <w:t>)</w:t>
      </w:r>
      <w:r w:rsidR="00283324">
        <w:fldChar w:fldCharType="begin">
          <w:fldData xml:space="preserve">PEVuZE5vdGU+PENpdGU+PEF1dGhvcj5HamVzdGxhbmQ8L0F1dGhvcj48WWVhcj4yMDEzPC9ZZWFy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</w:fldData>
        </w:fldChar>
      </w:r>
      <w:r w:rsidR="002747EA">
        <w:instrText xml:space="preserve"> ADDIN EN.CITE </w:instrText>
      </w:r>
      <w:r w:rsidR="002747EA">
        <w:fldChar w:fldCharType="begin">
          <w:fldData xml:space="preserve">PEVuZE5vdGU+PENpdGU+PEF1dGhvcj5HamVzdGxhbmQ8L0F1dGhvcj48WWVhcj4yMDEzPC9ZZWFy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</w:fldData>
        </w:fldChar>
      </w:r>
      <w:r w:rsidR="002747EA">
        <w:instrText xml:space="preserve"> ADDIN EN.CITE.DATA </w:instrText>
      </w:r>
      <w:r w:rsidR="002747EA">
        <w:fldChar w:fldCharType="end"/>
      </w:r>
      <w:r w:rsidR="00283324">
        <w:fldChar w:fldCharType="separate"/>
      </w:r>
      <w:r w:rsidR="002747EA" w:rsidRPr="002747EA">
        <w:rPr>
          <w:noProof/>
          <w:vertAlign w:val="superscript"/>
        </w:rPr>
        <w:t>285</w:t>
      </w:r>
      <w:r w:rsidR="00283324">
        <w:fldChar w:fldCharType="end"/>
      </w:r>
      <w:r>
        <w:t xml:space="preserve"> found that women who exercised one or two times a week had a lower risk of low back pain (</w:t>
      </w:r>
      <w:r w:rsidRPr="002F63E7">
        <w:rPr>
          <w:sz w:val="16"/>
          <w:szCs w:val="16"/>
        </w:rPr>
        <w:t>aOR 0.80, 95% CI 0.66 to 0.97</w:t>
      </w:r>
      <w:r>
        <w:t>) but not pelvic girdle pain (</w:t>
      </w:r>
      <w:r w:rsidRPr="002F63E7">
        <w:rPr>
          <w:sz w:val="16"/>
          <w:szCs w:val="16"/>
        </w:rPr>
        <w:t>aOR 0.88; 95%CI 0.72 to 1.07</w:t>
      </w:r>
      <w:r>
        <w:t>), while women who exercised three or more times a week had a lower risk of pelvic girdle pain (</w:t>
      </w:r>
      <w:r w:rsidRPr="002F63E7">
        <w:rPr>
          <w:sz w:val="16"/>
          <w:szCs w:val="16"/>
        </w:rPr>
        <w:t>aOR: 0.76, 95%CI 0.61 to 0.96</w:t>
      </w:r>
      <w:r>
        <w:t>) but not low back pain (</w:t>
      </w:r>
      <w:r w:rsidRPr="002F63E7">
        <w:rPr>
          <w:sz w:val="16"/>
          <w:szCs w:val="16"/>
        </w:rPr>
        <w:t>aOR 0.82; 95%CI 0.68 to 1.02</w:t>
      </w:r>
      <w:r>
        <w:t>).</w:t>
      </w:r>
    </w:p>
    <w:p w14:paraId="13C7D730" w14:textId="74970E26" w:rsidR="00921608" w:rsidRDefault="00921608" w:rsidP="00921608">
      <w:pPr>
        <w:pStyle w:val="Heading4"/>
      </w:pPr>
      <w:r>
        <w:t>Anaemia</w:t>
      </w:r>
    </w:p>
    <w:p w14:paraId="105625BD" w14:textId="728FCEED" w:rsidR="00E54497" w:rsidRPr="00E54497" w:rsidRDefault="00E54497" w:rsidP="00E54497">
      <w:r>
        <w:t>A small RCT</w:t>
      </w:r>
      <w:r w:rsidR="00352698">
        <w:t xml:space="preserve"> (</w:t>
      </w:r>
      <w:r w:rsidR="00352698" w:rsidRPr="005B38BC">
        <w:rPr>
          <w:sz w:val="16"/>
          <w:szCs w:val="16"/>
        </w:rPr>
        <w:t>n=142</w:t>
      </w:r>
      <w:r w:rsidR="00352698">
        <w:t>)</w:t>
      </w:r>
      <w:r w:rsidR="00E51743">
        <w:fldChar w:fldCharType="begin"/>
      </w:r>
      <w:r w:rsidR="002747EA">
        <w:instrText xml:space="preserve"> ADDIN EN.CITE &lt;EndNote&gt;&lt;Cite&gt;&lt;Author&gt;Barakat&lt;/Author&gt;&lt;Year&gt;2009&lt;/Year&gt;&lt;RecNum&gt;835&lt;/RecNum&gt;&lt;DisplayText&gt;&lt;style face="superscript" font="Trebuchet MS" size="9"&gt;286&lt;/style&gt;&lt;/DisplayText&gt;&lt;record&gt;&lt;rec-number&gt;835&lt;/rec-number&gt;&lt;foreign-keys&gt;&lt;key app="EN" db-id="exvasrfx2dtraoesasxp2szsxa2df502592x" timestamp="1541540561"&gt;835&lt;/key&gt;&lt;key app="ENWeb" db-id=""&gt;0&lt;/key&gt;&lt;/foreign-keys&gt;&lt;ref-type name="Journal Article"&gt;17&lt;/ref-type&gt;&lt;contributors&gt;&lt;authors&gt;&lt;author&gt;Barakat, R.&lt;/author&gt;&lt;author&gt;Ruiz, J. R.&lt;/author&gt;&lt;author&gt;Lucia, A.&lt;/author&gt;&lt;/authors&gt;&lt;/contributors&gt;&lt;auth-address&gt;Universidad Politecnica de Madrid, Spain.&lt;/auth-address&gt;&lt;titles&gt;&lt;title&gt;Exercise during pregnancy and risk of maternal anaemia: a randomised controlled trial&lt;/title&gt;&lt;secondary-title&gt;Br J Sports Med&lt;/secondary-title&gt;&lt;/titles&gt;&lt;periodical&gt;&lt;full-title&gt;Br J Sports Med&lt;/full-title&gt;&lt;/periodical&gt;&lt;pages&gt;954-6&lt;/pages&gt;&lt;volume&gt;43&lt;/volume&gt;&lt;number&gt;12&lt;/number&gt;&lt;edition&gt;2009/01/14&lt;/edition&gt;&lt;keywords&gt;&lt;keyword&gt;Adult&lt;/keyword&gt;&lt;keyword&gt;Anemia/*etiology&lt;/keyword&gt;&lt;keyword&gt;Erythrocyte Indices/physiology&lt;/keyword&gt;&lt;keyword&gt;Exercise/*physiology&lt;/keyword&gt;&lt;keyword&gt;Female&lt;/keyword&gt;&lt;keyword&gt;Hemoglobins/metabolism&lt;/keyword&gt;&lt;keyword&gt;Humans&lt;/keyword&gt;&lt;keyword&gt;Pregnancy&lt;/keyword&gt;&lt;keyword&gt;Pregnancy Complications, Hematologic/*etiology&lt;/keyword&gt;&lt;keyword&gt;Pregnancy Trimester, Second&lt;/keyword&gt;&lt;keyword&gt;Pregnancy Trimester, Third&lt;/keyword&gt;&lt;keyword&gt;Prenatal Care/methods&lt;/keyword&gt;&lt;keyword&gt;Risk Factors&lt;/keyword&gt;&lt;keyword&gt;*Sedentary Lifestyle&lt;/keyword&gt;&lt;/keywords&gt;&lt;dates&gt;&lt;year&gt;2009&lt;/year&gt;&lt;pub-dates&gt;&lt;date&gt;Dec&lt;/date&gt;&lt;/pub-dates&gt;&lt;/dates&gt;&lt;isbn&gt;1473-0480 (Electronic)&amp;#xD;0306-3674 (Linking)&lt;/isbn&gt;&lt;accession-num&gt;19139033&lt;/accession-num&gt;&lt;urls&gt;&lt;related-urls&gt;&lt;url&gt;https://www.ncbi.nlm.nih.gov/pubmed/19139033&lt;/url&gt;&lt;/related-urls&gt;&lt;/urls&gt;&lt;electronic-resource-num&gt;10.1136/bjsm.2008.055764&lt;/electronic-resource-num&gt;&lt;/record&gt;&lt;/Cite&gt;&lt;/EndNote&gt;</w:instrText>
      </w:r>
      <w:r w:rsidR="00E51743">
        <w:fldChar w:fldCharType="separate"/>
      </w:r>
      <w:r w:rsidR="002747EA" w:rsidRPr="002747EA">
        <w:rPr>
          <w:noProof/>
          <w:vertAlign w:val="superscript"/>
        </w:rPr>
        <w:t>286</w:t>
      </w:r>
      <w:r w:rsidR="00E51743">
        <w:fldChar w:fldCharType="end"/>
      </w:r>
      <w:r>
        <w:t xml:space="preserve"> found higher third trimester iron levels among women who participated in an exercise program in pregnancy (</w:t>
      </w:r>
      <w:r w:rsidRPr="002F6002">
        <w:rPr>
          <w:sz w:val="16"/>
          <w:szCs w:val="16"/>
        </w:rPr>
        <w:t>p=0.007</w:t>
      </w:r>
      <w:r>
        <w:t>). There were no clear differences in second trimester iron levels or in haemoglobin concentration in either trimester.</w:t>
      </w:r>
    </w:p>
    <w:p w14:paraId="3EFC58F2" w14:textId="2A427AF7" w:rsidR="008E1439" w:rsidRDefault="008E1439" w:rsidP="008E1439">
      <w:pPr>
        <w:pStyle w:val="Heading4"/>
      </w:pPr>
      <w:r>
        <w:t xml:space="preserve">Sleep </w:t>
      </w:r>
      <w:r w:rsidR="003B42EF">
        <w:t>quality</w:t>
      </w:r>
    </w:p>
    <w:p w14:paraId="3559AE20" w14:textId="7307836D" w:rsidR="0059138D" w:rsidRDefault="0059138D" w:rsidP="00A37586">
      <w:r>
        <w:t>A systematic review (</w:t>
      </w:r>
      <w:r w:rsidRPr="00BD61CC">
        <w:rPr>
          <w:sz w:val="16"/>
          <w:szCs w:val="16"/>
        </w:rPr>
        <w:t>7 RCTs</w:t>
      </w:r>
      <w:r>
        <w:t>)</w:t>
      </w:r>
      <w:r w:rsidR="00D07346">
        <w:fldChar w:fldCharType="begin">
          <w:fldData xml:space="preserve">PEVuZE5vdGU+PENpdGU+PEF1dGhvcj5ZYW5nPC9BdXRob3I+PFllYXI+MjAyMDwvWWVhcj48UmVj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</w:fldData>
        </w:fldChar>
      </w:r>
      <w:r w:rsidR="002747EA">
        <w:instrText xml:space="preserve"> ADDIN EN.CITE </w:instrText>
      </w:r>
      <w:r w:rsidR="002747EA">
        <w:fldChar w:fldCharType="begin">
          <w:fldData xml:space="preserve">PEVuZE5vdGU+PENpdGU+PEF1dGhvcj5ZYW5nPC9BdXRob3I+PFllYXI+MjAyMDwvWWVhcj48UmVj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</w:fldData>
        </w:fldChar>
      </w:r>
      <w:r w:rsidR="002747EA">
        <w:instrText xml:space="preserve"> ADDIN EN.CITE.DATA </w:instrText>
      </w:r>
      <w:r w:rsidR="002747EA">
        <w:fldChar w:fldCharType="end"/>
      </w:r>
      <w:r w:rsidR="00D07346">
        <w:fldChar w:fldCharType="separate"/>
      </w:r>
      <w:r w:rsidR="002747EA" w:rsidRPr="002747EA">
        <w:rPr>
          <w:noProof/>
          <w:vertAlign w:val="superscript"/>
        </w:rPr>
        <w:t>287</w:t>
      </w:r>
      <w:r w:rsidR="00D07346">
        <w:fldChar w:fldCharType="end"/>
      </w:r>
      <w:r w:rsidR="00A37586">
        <w:t xml:space="preserve"> found that, c</w:t>
      </w:r>
      <w:r w:rsidR="00A37586" w:rsidRPr="004B74C1">
        <w:t xml:space="preserve">ompared with </w:t>
      </w:r>
      <w:r w:rsidR="00A37586">
        <w:t>women who did not exercise</w:t>
      </w:r>
      <w:r w:rsidR="00A37586" w:rsidRPr="004B74C1">
        <w:t>, regularly exercising women had significantly enhanced sleep quality</w:t>
      </w:r>
      <w:r w:rsidR="00A37586">
        <w:t xml:space="preserve"> (</w:t>
      </w:r>
      <w:r w:rsidR="00A37586" w:rsidRPr="00BD61CC">
        <w:rPr>
          <w:sz w:val="16"/>
          <w:szCs w:val="16"/>
        </w:rPr>
        <w:t>OR 6.21, 95%CI 2.02 to 19.11; p=0.001; SMD -0.93 (95%CI -1.19 to -0.67; p&lt;0.001</w:t>
      </w:r>
      <w:r w:rsidR="00A37586" w:rsidRPr="004B74C1">
        <w:t xml:space="preserve">). However, exercising women showed no significant </w:t>
      </w:r>
      <w:r w:rsidR="00A37586">
        <w:t xml:space="preserve">improvement in </w:t>
      </w:r>
      <w:r w:rsidR="00A37586" w:rsidRPr="004B74C1">
        <w:t xml:space="preserve">insomnia </w:t>
      </w:r>
      <w:r w:rsidR="00A37586">
        <w:t>(</w:t>
      </w:r>
      <w:r w:rsidR="00A37586" w:rsidRPr="00BD61CC">
        <w:rPr>
          <w:sz w:val="16"/>
          <w:szCs w:val="16"/>
        </w:rPr>
        <w:t>SMD -2.85, 95% CI -7.67 to 1.98; p=0.250</w:t>
      </w:r>
      <w:r w:rsidR="00A37586">
        <w:t>)</w:t>
      </w:r>
      <w:r w:rsidR="00A37586" w:rsidRPr="004B74C1">
        <w:t xml:space="preserve"> relative to </w:t>
      </w:r>
      <w:r w:rsidR="00A37586">
        <w:t>women who did not exercise</w:t>
      </w:r>
      <w:r w:rsidR="00A37586" w:rsidRPr="004B74C1">
        <w:t>.</w:t>
      </w:r>
    </w:p>
    <w:p w14:paraId="1A753A5B" w14:textId="57421758" w:rsidR="00482255" w:rsidRPr="00482255" w:rsidRDefault="00482255" w:rsidP="00482255">
      <w:r>
        <w:t xml:space="preserve">Two RCTs investigated the association between exercise in pregnancy and sleep quality. </w:t>
      </w:r>
      <w:r w:rsidR="003B42EF">
        <w:t>One suggested that sleep quality was improved with moderate-intensity aquatic exercise</w:t>
      </w:r>
      <w:r w:rsidR="004E750A">
        <w:t xml:space="preserve"> (</w:t>
      </w:r>
      <w:r w:rsidR="004E750A" w:rsidRPr="00A912D4">
        <w:rPr>
          <w:sz w:val="16"/>
          <w:szCs w:val="16"/>
        </w:rPr>
        <w:t>n=134</w:t>
      </w:r>
      <w:r w:rsidR="004E750A">
        <w:t xml:space="preserve">) </w:t>
      </w:r>
      <w:r w:rsidR="00E51743">
        <w:fldChar w:fldCharType="begin">
          <w:fldData xml:space="preserve">PEVuZE5vdGU+PENpdGU+PEF1dGhvcj5Sb2RyaWd1ZXotQmxhbnF1ZTwvQXV0aG9yPjxZZWFyPjIw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</w:fldData>
        </w:fldChar>
      </w:r>
      <w:r w:rsidR="002747EA">
        <w:instrText xml:space="preserve"> ADDIN EN.CITE </w:instrText>
      </w:r>
      <w:r w:rsidR="002747EA">
        <w:fldChar w:fldCharType="begin">
          <w:fldData xml:space="preserve">PEVuZE5vdGU+PENpdGU+PEF1dGhvcj5Sb2RyaWd1ZXotQmxhbnF1ZTwvQXV0aG9yPjxZZWFyPjIw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</w:fldData>
        </w:fldChar>
      </w:r>
      <w:r w:rsidR="002747EA">
        <w:instrText xml:space="preserve"> ADDIN EN.CITE.DATA </w:instrText>
      </w:r>
      <w:r w:rsidR="002747EA">
        <w:fldChar w:fldCharType="end"/>
      </w:r>
      <w:r w:rsidR="00E51743">
        <w:fldChar w:fldCharType="separate"/>
      </w:r>
      <w:r w:rsidR="002747EA" w:rsidRPr="002747EA">
        <w:rPr>
          <w:noProof/>
          <w:vertAlign w:val="superscript"/>
        </w:rPr>
        <w:t>288</w:t>
      </w:r>
      <w:r w:rsidR="00E51743">
        <w:fldChar w:fldCharType="end"/>
      </w:r>
      <w:r w:rsidR="003B42EF">
        <w:t xml:space="preserve"> and the other</w:t>
      </w:r>
      <w:r w:rsidR="004E750A">
        <w:t xml:space="preserve"> (</w:t>
      </w:r>
      <w:r w:rsidR="004E750A" w:rsidRPr="00A912D4">
        <w:rPr>
          <w:sz w:val="16"/>
          <w:szCs w:val="16"/>
        </w:rPr>
        <w:t>n=132</w:t>
      </w:r>
      <w:r w:rsidR="004E750A">
        <w:t xml:space="preserve">) </w:t>
      </w:r>
      <w:r w:rsidR="003B42EF">
        <w:fldChar w:fldCharType="begin"/>
      </w:r>
      <w:r w:rsidR="002747EA">
        <w:instrText xml:space="preserve"> ADDIN EN.CITE &lt;EndNote&gt;&lt;Cite&gt;&lt;Author&gt;Kocsis&lt;/Author&gt;&lt;Year&gt;2017&lt;/Year&gt;&lt;RecNum&gt;1237&lt;/RecNum&gt;&lt;DisplayText&gt;&lt;style face="superscript" font="Trebuchet MS" size="9"&gt;289&lt;/style&gt;&lt;/DisplayText&gt;&lt;record&gt;&lt;rec-number&gt;1237&lt;/rec-number&gt;&lt;foreign-keys&gt;&lt;key app="EN" db-id="exvasrfx2dtraoesasxp2szsxa2df502592x" timestamp="1562639164"&gt;1237&lt;/key&gt;&lt;/foreign-keys&gt;&lt;ref-type name="Journal Article"&gt;17&lt;/ref-type&gt;&lt;contributors&gt;&lt;authors&gt;&lt;author&gt;Kocsis, Ildikó&lt;/author&gt;&lt;author&gt;Szilágyi, Tibor&lt;/author&gt;&lt;author&gt;Turos, János&lt;/author&gt;&lt;author&gt;Bakó, Aliz&lt;/author&gt;&lt;author&gt;Frigy, Attila&lt;/author&gt;&lt;/authors&gt;&lt;/contributors&gt;&lt;titles&gt;&lt;title&gt;Effect of a gymnastics program on sleep characteristics in pregnant women&lt;/title&gt;&lt;secondary-title&gt;Taiwanese Journal of Obstetrics and Gynecology&lt;/secondary-title&gt;&lt;/titles&gt;&lt;periodical&gt;&lt;full-title&gt;Taiwanese Journal of Obstetrics and Gynecology&lt;/full-title&gt;&lt;/periodical&gt;&lt;pages&gt;204-209&lt;/pages&gt;&lt;volume&gt;56&lt;/volume&gt;&lt;number&gt;2&lt;/number&gt;&lt;section&gt;204&lt;/section&gt;&lt;dates&gt;&lt;year&gt;2017&lt;/year&gt;&lt;/dates&gt;&lt;isbn&gt;10284559&lt;/isbn&gt;&lt;urls&gt;&lt;/urls&gt;&lt;electronic-resource-num&gt;10.1016/j.tjog.2017.02.001&lt;/electronic-resource-num&gt;&lt;/record&gt;&lt;/Cite&gt;&lt;/EndNote&gt;</w:instrText>
      </w:r>
      <w:r w:rsidR="003B42EF">
        <w:fldChar w:fldCharType="separate"/>
      </w:r>
      <w:r w:rsidR="002747EA" w:rsidRPr="002747EA">
        <w:rPr>
          <w:noProof/>
          <w:vertAlign w:val="superscript"/>
        </w:rPr>
        <w:t>289</w:t>
      </w:r>
      <w:r w:rsidR="003B42EF">
        <w:fldChar w:fldCharType="end"/>
      </w:r>
      <w:r w:rsidR="003B42EF">
        <w:t xml:space="preserve"> found </w:t>
      </w:r>
      <w:r w:rsidR="003B42EF" w:rsidRPr="002108B4">
        <w:t>a signi</w:t>
      </w:r>
      <w:r w:rsidR="003B42EF" w:rsidRPr="002108B4">
        <w:rPr>
          <w:rFonts w:ascii="Helvetica" w:hAnsi="Helvetica"/>
        </w:rPr>
        <w:t>fi</w:t>
      </w:r>
      <w:r w:rsidR="003B42EF" w:rsidRPr="002108B4">
        <w:t>cant attenuation of the</w:t>
      </w:r>
      <w:r w:rsidR="003B42EF">
        <w:t xml:space="preserve"> </w:t>
      </w:r>
      <w:r w:rsidR="003B42EF" w:rsidRPr="002108B4">
        <w:t>worsening of several sleep characteristics, such as restless sleep, snoring, diurnal tiredness, and excessive</w:t>
      </w:r>
      <w:r w:rsidR="003B42EF">
        <w:t xml:space="preserve"> </w:t>
      </w:r>
      <w:r w:rsidR="003B42EF" w:rsidRPr="002108B4">
        <w:t xml:space="preserve">daytime sleepiness. </w:t>
      </w:r>
      <w:r w:rsidR="003B42EF">
        <w:t>A cohort study</w:t>
      </w:r>
      <w:r w:rsidR="006C719A">
        <w:t xml:space="preserve"> (</w:t>
      </w:r>
      <w:r w:rsidR="006C719A" w:rsidRPr="00A912D4">
        <w:rPr>
          <w:sz w:val="16"/>
          <w:szCs w:val="16"/>
        </w:rPr>
        <w:t>n=138</w:t>
      </w:r>
      <w:r w:rsidR="006C719A">
        <w:t>)</w:t>
      </w:r>
      <w:r w:rsidR="004E750A">
        <w:t xml:space="preserve"> </w:t>
      </w:r>
      <w:r w:rsidR="006C719A">
        <w:fldChar w:fldCharType="begin"/>
      </w:r>
      <w:r w:rsidR="002747EA">
        <w:instrText xml:space="preserve"> ADDIN EN.CITE &lt;EndNote&gt;&lt;Cite&gt;&lt;Author&gt;Loprinzi&lt;/Author&gt;&lt;Year&gt;2012&lt;/Year&gt;&lt;RecNum&gt;809&lt;/RecNum&gt;&lt;DisplayText&gt;&lt;style face="superscript" font="Trebuchet MS" size="9"&gt;290&lt;/style&gt;&lt;/DisplayText&gt;&lt;record&gt;&lt;rec-number&gt;809&lt;/rec-number&gt;&lt;foreign-keys&gt;&lt;key app="EN" db-id="exvasrfx2dtraoesasxp2szsxa2df502592x" timestamp="1541540477"&gt;809&lt;/key&gt;&lt;key app="ENWeb" db-id=""&gt;0&lt;/key&gt;&lt;/foreign-keys&gt;&lt;ref-type name="Journal Article"&gt;17&lt;/ref-type&gt;&lt;contributors&gt;&lt;authors&gt;&lt;author&gt;Loprinzi, Paul D.&lt;/author&gt;&lt;author&gt;Loprinzi, Kristina L.&lt;/author&gt;&lt;author&gt;Cardinal, Bradley J.&lt;/author&gt;&lt;/authors&gt;&lt;/contributors&gt;&lt;titles&gt;&lt;title&gt;The relationship between physical activity and sleep among pregnant women&lt;/title&gt;&lt;secondary-title&gt;Mental Health and Physical Activity&lt;/secondary-title&gt;&lt;/titles&gt;&lt;periodical&gt;&lt;full-title&gt;Mental Health and Physical Activity&lt;/full-title&gt;&lt;/periodical&gt;&lt;pages&gt;22-27&lt;/pages&gt;&lt;volume&gt;5&lt;/volume&gt;&lt;number&gt;1&lt;/number&gt;&lt;section&gt;22&lt;/section&gt;&lt;dates&gt;&lt;year&gt;2012&lt;/year&gt;&lt;/dates&gt;&lt;isbn&gt;17552966&lt;/isbn&gt;&lt;urls&gt;&lt;/urls&gt;&lt;electronic-resource-num&gt;10.1016/j.mhpa.2011.12.002&lt;/electronic-resource-num&gt;&lt;/record&gt;&lt;/Cite&gt;&lt;/EndNote&gt;</w:instrText>
      </w:r>
      <w:r w:rsidR="006C719A">
        <w:fldChar w:fldCharType="separate"/>
      </w:r>
      <w:r w:rsidR="002747EA" w:rsidRPr="002747EA">
        <w:rPr>
          <w:noProof/>
          <w:vertAlign w:val="superscript"/>
        </w:rPr>
        <w:t>290</w:t>
      </w:r>
      <w:r w:rsidR="006C719A">
        <w:fldChar w:fldCharType="end"/>
      </w:r>
      <w:r w:rsidR="003B42EF">
        <w:t xml:space="preserve"> </w:t>
      </w:r>
      <w:r w:rsidR="00827A91">
        <w:t>suggested a weak association between physical activity and sleep in pregnant women</w:t>
      </w:r>
      <w:r w:rsidR="003B42EF" w:rsidRPr="00781D87">
        <w:t>.</w:t>
      </w:r>
    </w:p>
    <w:p w14:paraId="7EF050D4" w14:textId="46618BD0" w:rsidR="008E1439" w:rsidRDefault="008E1439" w:rsidP="00E226F8">
      <w:pPr>
        <w:pStyle w:val="Heading3"/>
      </w:pPr>
      <w:bookmarkStart w:id="119" w:name="_Toc40956514"/>
      <w:r>
        <w:t>Effect on labour</w:t>
      </w:r>
      <w:bookmarkEnd w:id="119"/>
    </w:p>
    <w:p w14:paraId="00112B3E" w14:textId="6459DCDC" w:rsidR="00CA0301" w:rsidRDefault="00CA0301" w:rsidP="008E1439">
      <w:pPr>
        <w:pStyle w:val="Heading4"/>
      </w:pPr>
      <w:r>
        <w:t>Duration of labour</w:t>
      </w:r>
    </w:p>
    <w:p w14:paraId="48627E65" w14:textId="2D4BA92E" w:rsidR="00E226F8" w:rsidRPr="00133978" w:rsidRDefault="001E2B3D" w:rsidP="002F6002">
      <w:r>
        <w:t>One systematic review</w:t>
      </w:r>
      <w:r>
        <w:fldChar w:fldCharType="begin"/>
      </w:r>
      <w:r w:rsidR="002747EA">
        <w:instrText xml:space="preserve"> ADDIN EN.CITE &lt;EndNote&gt;&lt;Cite&gt;&lt;Author&gt;Kramer&lt;/Author&gt;&lt;Year&gt;2006&lt;/Year&gt;&lt;RecNum&gt;633&lt;/RecNum&gt;&lt;DisplayText&gt;&lt;style face="superscript" font="Trebuchet MS" size="9"&gt;291&lt;/style&gt;&lt;/DisplayText&gt;&lt;record&gt;&lt;rec-number&gt;633&lt;/rec-number&gt;&lt;foreign-keys&gt;&lt;key app="EN" db-id="exvasrfx2dtraoesasxp2szsxa2df502592x" timestamp="1540425550"&gt;633&lt;/key&gt;&lt;key app="ENWeb" db-id=""&gt;0&lt;/key&gt;&lt;/foreign-keys&gt;&lt;ref-type name="Journal Article"&gt;17&lt;/ref-type&gt;&lt;contributors&gt;&lt;authors&gt;&lt;author&gt;Kramer, Michael S.&lt;/author&gt;&lt;author&gt;McDonald, Sheila W.&lt;/author&gt;&lt;/authors&gt;&lt;/contributors&gt;&lt;titles&gt;&lt;title&gt;Aerobic exercise for women during pregnancy&lt;/title&gt;&lt;secondary-title&gt;Cochrane Database of Systematic Reviews&lt;/secondary-title&gt;&lt;/titles&gt;&lt;periodical&gt;&lt;full-title&gt;Cochrane Database of Systematic Reviews&lt;/full-title&gt;&lt;/periodical&gt;&lt;dates&gt;&lt;year&gt;2006&lt;/year&gt;&lt;/dates&gt;&lt;isbn&gt;14651858&lt;/isbn&gt;&lt;urls&gt;&lt;/urls&gt;&lt;electronic-resource-num&gt;10.1002/14651858.CD000180.pub2&lt;/electronic-resource-num&gt;&lt;/record&gt;&lt;/Cite&gt;&lt;/EndNote&gt;</w:instrText>
      </w:r>
      <w:r>
        <w:fldChar w:fldCharType="separate"/>
      </w:r>
      <w:r w:rsidR="002747EA" w:rsidRPr="002747EA">
        <w:rPr>
          <w:noProof/>
          <w:vertAlign w:val="superscript"/>
        </w:rPr>
        <w:t>291</w:t>
      </w:r>
      <w:r>
        <w:fldChar w:fldCharType="end"/>
      </w:r>
      <w:r>
        <w:t xml:space="preserve"> and </w:t>
      </w:r>
      <w:r w:rsidR="00A37586">
        <w:t xml:space="preserve">eleven </w:t>
      </w:r>
      <w:r w:rsidR="00DA0D14">
        <w:t>RCTs</w:t>
      </w:r>
      <w:r>
        <w:rPr>
          <w:noProof/>
          <w:sz w:val="16"/>
          <w:szCs w:val="16"/>
        </w:rPr>
        <w:fldChar w:fldCharType="begin">
          <w:fldData xml:space="preserve">PEVuZE5vdGU+PENpdGU+PEF1dGhvcj5CYWNpdWs8L0F1dGhvcj48WWVhcj4yMDA4PC9ZZWFyPjxS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</w:fldData>
        </w:fldChar>
      </w:r>
      <w:r w:rsidR="002747EA">
        <w:rPr>
          <w:noProof/>
          <w:sz w:val="16"/>
          <w:szCs w:val="16"/>
        </w:rPr>
        <w:instrText xml:space="preserve"> ADDIN EN.CITE </w:instrText>
      </w:r>
      <w:r w:rsidR="002747EA">
        <w:rPr>
          <w:noProof/>
          <w:sz w:val="16"/>
          <w:szCs w:val="16"/>
        </w:rPr>
        <w:fldChar w:fldCharType="begin">
          <w:fldData xml:space="preserve">PEVuZE5vdGU+PENpdGU+PEF1dGhvcj5CYWNpdWs8L0F1dGhvcj48WWVhcj4yMDA4PC9ZZWFyPjxS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</w:fldData>
        </w:fldChar>
      </w:r>
      <w:r w:rsidR="002747EA">
        <w:rPr>
          <w:noProof/>
          <w:sz w:val="16"/>
          <w:szCs w:val="16"/>
        </w:rPr>
        <w:instrText xml:space="preserve"> ADDIN EN.CITE.DATA </w:instrText>
      </w:r>
      <w:r w:rsidR="002747EA">
        <w:rPr>
          <w:noProof/>
          <w:sz w:val="16"/>
          <w:szCs w:val="16"/>
        </w:rPr>
      </w:r>
      <w:r w:rsidR="002747EA">
        <w:rPr>
          <w:noProof/>
          <w:sz w:val="16"/>
          <w:szCs w:val="16"/>
        </w:rPr>
        <w:fldChar w:fldCharType="end"/>
      </w:r>
      <w:r>
        <w:rPr>
          <w:noProof/>
          <w:sz w:val="16"/>
          <w:szCs w:val="16"/>
        </w:rPr>
      </w:r>
      <w:r>
        <w:rPr>
          <w:noProof/>
          <w:sz w:val="16"/>
          <w:szCs w:val="16"/>
        </w:rPr>
        <w:fldChar w:fldCharType="separate"/>
      </w:r>
      <w:r w:rsidR="002747EA" w:rsidRPr="002747EA">
        <w:rPr>
          <w:noProof/>
          <w:szCs w:val="16"/>
          <w:vertAlign w:val="superscript"/>
        </w:rPr>
        <w:t>292-302</w:t>
      </w:r>
      <w:r>
        <w:rPr>
          <w:noProof/>
          <w:sz w:val="16"/>
          <w:szCs w:val="16"/>
        </w:rPr>
        <w:fldChar w:fldCharType="end"/>
      </w:r>
      <w:r w:rsidR="00DA0D14">
        <w:t xml:space="preserve"> reported on duration of labour among women who </w:t>
      </w:r>
      <w:r w:rsidR="00F06ADE">
        <w:t>had participated in a physical activity intervention during pregnancy and those who had not.</w:t>
      </w:r>
      <w:r w:rsidR="00827E81">
        <w:t xml:space="preserve"> </w:t>
      </w:r>
      <w:r w:rsidR="0026369E">
        <w:t xml:space="preserve">The systematic review found no clear difference in length of </w:t>
      </w:r>
      <w:r w:rsidR="00827A91">
        <w:t>the first (</w:t>
      </w:r>
      <w:r w:rsidR="00827A91" w:rsidRPr="00A912D4">
        <w:rPr>
          <w:sz w:val="16"/>
          <w:szCs w:val="16"/>
        </w:rPr>
        <w:t>MD 2.00; 95%CI -1.15 to 5.15; 1 study; n=18</w:t>
      </w:r>
      <w:r w:rsidR="00827A91">
        <w:t>) or second stage (</w:t>
      </w:r>
      <w:r w:rsidR="00827A91" w:rsidRPr="00A912D4">
        <w:rPr>
          <w:sz w:val="16"/>
          <w:szCs w:val="16"/>
        </w:rPr>
        <w:t xml:space="preserve">MD </w:t>
      </w:r>
      <w:r w:rsidR="00827A91">
        <w:rPr>
          <w:sz w:val="16"/>
          <w:szCs w:val="16"/>
        </w:rPr>
        <w:noBreakHyphen/>
      </w:r>
      <w:r w:rsidR="00827A91" w:rsidRPr="00A912D4">
        <w:rPr>
          <w:sz w:val="16"/>
          <w:szCs w:val="16"/>
        </w:rPr>
        <w:t>5.72; 95%CI -15.22 to 3.78; 1 study; n=18</w:t>
      </w:r>
      <w:r w:rsidR="00827A91">
        <w:t xml:space="preserve">) stage of </w:t>
      </w:r>
      <w:r w:rsidR="0026369E">
        <w:t>labour</w:t>
      </w:r>
      <w:r w:rsidR="00827A91">
        <w:t xml:space="preserve"> </w:t>
      </w:r>
      <w:r w:rsidR="00827A91">
        <w:fldChar w:fldCharType="begin"/>
      </w:r>
      <w:r w:rsidR="002747EA">
        <w:instrText xml:space="preserve"> ADDIN EN.CITE &lt;EndNote&gt;&lt;Cite&gt;&lt;Author&gt;Kramer&lt;/Author&gt;&lt;Year&gt;2006&lt;/Year&gt;&lt;RecNum&gt;633&lt;/RecNum&gt;&lt;DisplayText&gt;&lt;style face="superscript" font="Trebuchet MS" size="9"&gt;291&lt;/style&gt;&lt;/DisplayText&gt;&lt;record&gt;&lt;rec-number&gt;633&lt;/rec-number&gt;&lt;foreign-keys&gt;&lt;key app="EN" db-id="exvasrfx2dtraoesasxp2szsxa2df502592x" timestamp="1540425550"&gt;633&lt;/key&gt;&lt;key app="ENWeb" db-id=""&gt;0&lt;/key&gt;&lt;/foreign-keys&gt;&lt;ref-type name="Journal Article"&gt;17&lt;/ref-type&gt;&lt;contributors&gt;&lt;authors&gt;&lt;author&gt;Kramer, Michael S.&lt;/author&gt;&lt;author&gt;McDonald, Sheila W.&lt;/author&gt;&lt;/authors&gt;&lt;/contributors&gt;&lt;titles&gt;&lt;title&gt;Aerobic exercise for women during pregnancy&lt;/title&gt;&lt;secondary-title&gt;Cochrane Database of Systematic Reviews&lt;/secondary-title&gt;&lt;/titles&gt;&lt;periodical&gt;&lt;full-title&gt;Cochrane Database of Systematic Reviews&lt;/full-title&gt;&lt;/periodical&gt;&lt;dates&gt;&lt;year&gt;2006&lt;/year&gt;&lt;/dates&gt;&lt;isbn&gt;14651858&lt;/isbn&gt;&lt;urls&gt;&lt;/urls&gt;&lt;electronic-resource-num&gt;10.1002/14651858.CD000180.pub2&lt;/electronic-resource-num&gt;&lt;/record&gt;&lt;/Cite&gt;&lt;/EndNote&gt;</w:instrText>
      </w:r>
      <w:r w:rsidR="00827A91">
        <w:fldChar w:fldCharType="separate"/>
      </w:r>
      <w:r w:rsidR="002747EA" w:rsidRPr="002747EA">
        <w:rPr>
          <w:noProof/>
          <w:vertAlign w:val="superscript"/>
        </w:rPr>
        <w:t>291</w:t>
      </w:r>
      <w:r w:rsidR="00827A91">
        <w:fldChar w:fldCharType="end"/>
      </w:r>
      <w:r w:rsidR="0026369E">
        <w:t xml:space="preserve">. </w:t>
      </w:r>
      <w:r w:rsidR="009C7C88">
        <w:t>While some</w:t>
      </w:r>
      <w:r w:rsidR="00133978">
        <w:t xml:space="preserve"> RCTs found </w:t>
      </w:r>
      <w:r w:rsidR="009C7C88">
        <w:t xml:space="preserve">that women who had participated in exercise had a shorter </w:t>
      </w:r>
      <w:r w:rsidR="00133978">
        <w:t>first stage of labour</w:t>
      </w:r>
      <w:r w:rsidR="009C7C88">
        <w:t>,</w:t>
      </w:r>
      <w:r w:rsidR="00133978">
        <w:rPr>
          <w:sz w:val="16"/>
          <w:szCs w:val="16"/>
        </w:rPr>
        <w:fldChar w:fldCharType="begin">
          <w:fldData xml:space="preserve">PEVuZE5vdGU+PENpdGU+PEF1dGhvcj5CYXJha2F0PC9BdXRob3I+PFllYXI+MjAxODwvWWVhcj48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</w:fldData>
        </w:fldChar>
      </w:r>
      <w:r w:rsidR="002747EA">
        <w:rPr>
          <w:sz w:val="16"/>
          <w:szCs w:val="16"/>
        </w:rPr>
        <w:instrText xml:space="preserve"> ADDIN EN.CITE </w:instrText>
      </w:r>
      <w:r w:rsidR="002747EA">
        <w:rPr>
          <w:sz w:val="16"/>
          <w:szCs w:val="16"/>
        </w:rPr>
        <w:fldChar w:fldCharType="begin">
          <w:fldData xml:space="preserve">PEVuZE5vdGU+PENpdGU+PEF1dGhvcj5CYXJha2F0PC9BdXRob3I+PFllYXI+MjAxODwvWWVhcj48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</w:fldData>
        </w:fldChar>
      </w:r>
      <w:r w:rsidR="002747EA">
        <w:rPr>
          <w:sz w:val="16"/>
          <w:szCs w:val="16"/>
        </w:rPr>
        <w:instrText xml:space="preserve"> ADDIN EN.CITE.DATA </w:instrText>
      </w:r>
      <w:r w:rsidR="002747EA">
        <w:rPr>
          <w:sz w:val="16"/>
          <w:szCs w:val="16"/>
        </w:rPr>
      </w:r>
      <w:r w:rsidR="002747EA">
        <w:rPr>
          <w:sz w:val="16"/>
          <w:szCs w:val="16"/>
        </w:rPr>
        <w:fldChar w:fldCharType="end"/>
      </w:r>
      <w:r w:rsidR="00133978">
        <w:rPr>
          <w:sz w:val="16"/>
          <w:szCs w:val="16"/>
        </w:rPr>
      </w:r>
      <w:r w:rsidR="00133978">
        <w:rPr>
          <w:sz w:val="16"/>
          <w:szCs w:val="16"/>
        </w:rPr>
        <w:fldChar w:fldCharType="separate"/>
      </w:r>
      <w:r w:rsidR="002747EA" w:rsidRPr="002747EA">
        <w:rPr>
          <w:noProof/>
          <w:szCs w:val="16"/>
          <w:vertAlign w:val="superscript"/>
        </w:rPr>
        <w:t>294,295,300-302</w:t>
      </w:r>
      <w:r w:rsidR="00133978">
        <w:rPr>
          <w:sz w:val="16"/>
          <w:szCs w:val="16"/>
        </w:rPr>
        <w:fldChar w:fldCharType="end"/>
      </w:r>
      <w:r w:rsidR="00133978" w:rsidRPr="00133978">
        <w:t xml:space="preserve"> </w:t>
      </w:r>
      <w:r w:rsidR="009C7C88" w:rsidRPr="00133978">
        <w:t>second stage of labour</w:t>
      </w:r>
      <w:r w:rsidR="009C7C88">
        <w:rPr>
          <w:noProof/>
          <w:sz w:val="16"/>
          <w:szCs w:val="16"/>
        </w:rPr>
        <w:fldChar w:fldCharType="begin">
          <w:fldData xml:space="preserve">PEVuZE5vdGU+PENpdGU+PEF1dGhvcj5TYWx2ZXNlbjwvQXV0aG9yPjxZZWFyPjIwMTQ8L1llYXI+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</w:fldData>
        </w:fldChar>
      </w:r>
      <w:r w:rsidR="002747EA">
        <w:rPr>
          <w:noProof/>
          <w:sz w:val="16"/>
          <w:szCs w:val="16"/>
        </w:rPr>
        <w:instrText xml:space="preserve"> ADDIN EN.CITE </w:instrText>
      </w:r>
      <w:r w:rsidR="002747EA">
        <w:rPr>
          <w:noProof/>
          <w:sz w:val="16"/>
          <w:szCs w:val="16"/>
        </w:rPr>
        <w:fldChar w:fldCharType="begin">
          <w:fldData xml:space="preserve">PEVuZE5vdGU+PENpdGU+PEF1dGhvcj5TYWx2ZXNlbjwvQXV0aG9yPjxZZWFyPjIwMTQ8L1llYXI+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</w:fldData>
        </w:fldChar>
      </w:r>
      <w:r w:rsidR="002747EA">
        <w:rPr>
          <w:noProof/>
          <w:sz w:val="16"/>
          <w:szCs w:val="16"/>
        </w:rPr>
        <w:instrText xml:space="preserve"> ADDIN EN.CITE.DATA </w:instrText>
      </w:r>
      <w:r w:rsidR="002747EA">
        <w:rPr>
          <w:noProof/>
          <w:sz w:val="16"/>
          <w:szCs w:val="16"/>
        </w:rPr>
      </w:r>
      <w:r w:rsidR="002747EA">
        <w:rPr>
          <w:noProof/>
          <w:sz w:val="16"/>
          <w:szCs w:val="16"/>
        </w:rPr>
        <w:fldChar w:fldCharType="end"/>
      </w:r>
      <w:r w:rsidR="009C7C88">
        <w:rPr>
          <w:noProof/>
          <w:sz w:val="16"/>
          <w:szCs w:val="16"/>
        </w:rPr>
      </w:r>
      <w:r w:rsidR="009C7C88">
        <w:rPr>
          <w:noProof/>
          <w:sz w:val="16"/>
          <w:szCs w:val="16"/>
        </w:rPr>
        <w:fldChar w:fldCharType="separate"/>
      </w:r>
      <w:r w:rsidR="002747EA" w:rsidRPr="002747EA">
        <w:rPr>
          <w:noProof/>
          <w:szCs w:val="16"/>
          <w:vertAlign w:val="superscript"/>
        </w:rPr>
        <w:t>298,301</w:t>
      </w:r>
      <w:r w:rsidR="009C7C88">
        <w:rPr>
          <w:noProof/>
          <w:sz w:val="16"/>
          <w:szCs w:val="16"/>
        </w:rPr>
        <w:fldChar w:fldCharType="end"/>
      </w:r>
      <w:r w:rsidR="009C7C88" w:rsidRPr="009C7C88">
        <w:t xml:space="preserve"> and a s</w:t>
      </w:r>
      <w:r w:rsidR="009C7C88">
        <w:t>horter</w:t>
      </w:r>
      <w:r w:rsidR="00133978">
        <w:t xml:space="preserve"> total duration of labour</w:t>
      </w:r>
      <w:r w:rsidR="009C7C88">
        <w:t>,</w:t>
      </w:r>
      <w:r w:rsidR="00133978">
        <w:rPr>
          <w:sz w:val="16"/>
          <w:szCs w:val="16"/>
        </w:rPr>
        <w:fldChar w:fldCharType="begin">
          <w:fldData xml:space="preserve">PEVuZE5vdGU+PENpdGU+PEF1dGhvcj5CYXJha2F0PC9BdXRob3I+PFllYXI+MjAxODwvWWVhcj48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</w:fldData>
        </w:fldChar>
      </w:r>
      <w:r w:rsidR="002747EA">
        <w:rPr>
          <w:sz w:val="16"/>
          <w:szCs w:val="16"/>
        </w:rPr>
        <w:instrText xml:space="preserve"> ADDIN EN.CITE </w:instrText>
      </w:r>
      <w:r w:rsidR="002747EA">
        <w:rPr>
          <w:sz w:val="16"/>
          <w:szCs w:val="16"/>
        </w:rPr>
        <w:fldChar w:fldCharType="begin">
          <w:fldData xml:space="preserve">PEVuZE5vdGU+PENpdGU+PEF1dGhvcj5CYXJha2F0PC9BdXRob3I+PFllYXI+MjAxODwvWWVhcj48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</w:fldData>
        </w:fldChar>
      </w:r>
      <w:r w:rsidR="002747EA">
        <w:rPr>
          <w:sz w:val="16"/>
          <w:szCs w:val="16"/>
        </w:rPr>
        <w:instrText xml:space="preserve"> ADDIN EN.CITE.DATA </w:instrText>
      </w:r>
      <w:r w:rsidR="002747EA">
        <w:rPr>
          <w:sz w:val="16"/>
          <w:szCs w:val="16"/>
        </w:rPr>
      </w:r>
      <w:r w:rsidR="002747EA">
        <w:rPr>
          <w:sz w:val="16"/>
          <w:szCs w:val="16"/>
        </w:rPr>
        <w:fldChar w:fldCharType="end"/>
      </w:r>
      <w:r w:rsidR="00133978">
        <w:rPr>
          <w:sz w:val="16"/>
          <w:szCs w:val="16"/>
        </w:rPr>
      </w:r>
      <w:r w:rsidR="00133978">
        <w:rPr>
          <w:sz w:val="16"/>
          <w:szCs w:val="16"/>
        </w:rPr>
        <w:fldChar w:fldCharType="separate"/>
      </w:r>
      <w:r w:rsidR="002747EA" w:rsidRPr="002747EA">
        <w:rPr>
          <w:noProof/>
          <w:szCs w:val="16"/>
          <w:vertAlign w:val="superscript"/>
        </w:rPr>
        <w:t>294,301</w:t>
      </w:r>
      <w:r w:rsidR="00133978">
        <w:rPr>
          <w:sz w:val="16"/>
          <w:szCs w:val="16"/>
        </w:rPr>
        <w:fldChar w:fldCharType="end"/>
      </w:r>
      <w:r w:rsidR="00133978">
        <w:rPr>
          <w:sz w:val="16"/>
          <w:szCs w:val="16"/>
        </w:rPr>
        <w:t xml:space="preserve"> </w:t>
      </w:r>
      <w:r w:rsidR="009C7C88">
        <w:t>most found no clear difference in duration of any stage of labour.</w:t>
      </w:r>
    </w:p>
    <w:p w14:paraId="15A961B7" w14:textId="5B4325F9" w:rsidR="00DE2470" w:rsidRDefault="00EF1B2C" w:rsidP="008E1439">
      <w:pPr>
        <w:pStyle w:val="Heading4"/>
      </w:pPr>
      <w:r>
        <w:t>Pain during labour</w:t>
      </w:r>
    </w:p>
    <w:p w14:paraId="6FEEAD49" w14:textId="63274B96" w:rsidR="002205C5" w:rsidRPr="002205C5" w:rsidRDefault="00B37B03" w:rsidP="002205C5">
      <w:r>
        <w:t xml:space="preserve">Five </w:t>
      </w:r>
      <w:r w:rsidR="002205C5">
        <w:t>RCTs</w:t>
      </w:r>
      <w:r w:rsidR="008D4074">
        <w:rPr>
          <w:noProof/>
          <w:sz w:val="16"/>
          <w:szCs w:val="16"/>
        </w:rPr>
        <w:fldChar w:fldCharType="begin">
          <w:fldData xml:space="preserve">PEVuZE5vdGU+PENpdGU+PEF1dGhvcj5CYWNpdWs8L0F1dGhvcj48WWVhcj4yMDA4PC9ZZWFyPjxS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</w:fldData>
        </w:fldChar>
      </w:r>
      <w:r w:rsidR="002747EA">
        <w:rPr>
          <w:noProof/>
          <w:sz w:val="16"/>
          <w:szCs w:val="16"/>
        </w:rPr>
        <w:instrText xml:space="preserve"> ADDIN EN.CITE </w:instrText>
      </w:r>
      <w:r w:rsidR="002747EA">
        <w:rPr>
          <w:noProof/>
          <w:sz w:val="16"/>
          <w:szCs w:val="16"/>
        </w:rPr>
        <w:fldChar w:fldCharType="begin">
          <w:fldData xml:space="preserve">PEVuZE5vdGU+PENpdGU+PEF1dGhvcj5CYWNpdWs8L0F1dGhvcj48WWVhcj4yMDA4PC9ZZWFyPjxS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</w:fldData>
        </w:fldChar>
      </w:r>
      <w:r w:rsidR="002747EA">
        <w:rPr>
          <w:noProof/>
          <w:sz w:val="16"/>
          <w:szCs w:val="16"/>
        </w:rPr>
        <w:instrText xml:space="preserve"> ADDIN EN.CITE.DATA </w:instrText>
      </w:r>
      <w:r w:rsidR="002747EA">
        <w:rPr>
          <w:noProof/>
          <w:sz w:val="16"/>
          <w:szCs w:val="16"/>
        </w:rPr>
      </w:r>
      <w:r w:rsidR="002747EA">
        <w:rPr>
          <w:noProof/>
          <w:sz w:val="16"/>
          <w:szCs w:val="16"/>
        </w:rPr>
        <w:fldChar w:fldCharType="end"/>
      </w:r>
      <w:r w:rsidR="008D4074">
        <w:rPr>
          <w:noProof/>
          <w:sz w:val="16"/>
          <w:szCs w:val="16"/>
        </w:rPr>
      </w:r>
      <w:r w:rsidR="008D4074">
        <w:rPr>
          <w:noProof/>
          <w:sz w:val="16"/>
          <w:szCs w:val="16"/>
        </w:rPr>
        <w:fldChar w:fldCharType="separate"/>
      </w:r>
      <w:r w:rsidR="002747EA" w:rsidRPr="002747EA">
        <w:rPr>
          <w:noProof/>
          <w:szCs w:val="16"/>
          <w:vertAlign w:val="superscript"/>
        </w:rPr>
        <w:t>292,298-300,303</w:t>
      </w:r>
      <w:r w:rsidR="008D4074">
        <w:rPr>
          <w:noProof/>
          <w:sz w:val="16"/>
          <w:szCs w:val="16"/>
        </w:rPr>
        <w:fldChar w:fldCharType="end"/>
      </w:r>
      <w:r w:rsidR="002205C5">
        <w:t xml:space="preserve"> reported on pain relief during labour</w:t>
      </w:r>
      <w:r w:rsidR="002205C5" w:rsidRPr="002205C5">
        <w:t xml:space="preserve"> </w:t>
      </w:r>
      <w:r w:rsidR="002205C5">
        <w:t xml:space="preserve">among women who had participated in a physical activity intervention during pregnancy and those who had not. </w:t>
      </w:r>
      <w:r w:rsidR="008D4074">
        <w:t xml:space="preserve">One study </w:t>
      </w:r>
      <w:r w:rsidR="00C21AEB">
        <w:t xml:space="preserve">reported fewer </w:t>
      </w:r>
      <w:r w:rsidR="008D4074">
        <w:t>requests for analgesia</w:t>
      </w:r>
      <w:r w:rsidR="00C17092">
        <w:t xml:space="preserve"> (</w:t>
      </w:r>
      <w:r w:rsidR="00C17092" w:rsidRPr="00A912D4">
        <w:rPr>
          <w:sz w:val="16"/>
          <w:szCs w:val="16"/>
        </w:rPr>
        <w:t>RR 0.42; 95%CI 0.23 to 0.77</w:t>
      </w:r>
      <w:r w:rsidR="00C17092">
        <w:t xml:space="preserve">) </w:t>
      </w:r>
      <w:r w:rsidR="008D4074">
        <w:rPr>
          <w:noProof/>
          <w:sz w:val="16"/>
          <w:szCs w:val="16"/>
        </w:rPr>
        <w:fldChar w:fldCharType="begin"/>
      </w:r>
      <w:r w:rsidR="002747EA">
        <w:rPr>
          <w:noProof/>
          <w:sz w:val="16"/>
          <w:szCs w:val="16"/>
        </w:rPr>
        <w:instrText xml:space="preserve"> ADDIN EN.CITE &lt;EndNote&gt;&lt;Cite&gt;&lt;Author&gt;Baciuk&lt;/Author&gt;&lt;Year&gt;2008&lt;/Year&gt;&lt;RecNum&gt;679&lt;/RecNum&gt;&lt;DisplayText&gt;&lt;style face="superscript" font="Trebuchet MS" size="9"&gt;292&lt;/style&gt;&lt;/DisplayText&gt;&lt;record&gt;&lt;rec-number&gt;679&lt;/rec-number&gt;&lt;foreign-keys&gt;&lt;key app="EN" db-id="exvasrfx2dtraoesasxp2szsxa2df502592x" timestamp="1540526890"&gt;679&lt;/key&gt;&lt;/foreign-keys&gt;&lt;ref-type name="Journal Article"&gt;17&lt;/ref-type&gt;&lt;contributors&gt;&lt;authors&gt;&lt;author&gt;Baciuk, E. P.&lt;/author&gt;&lt;author&gt;Pereira, R. I.&lt;/author&gt;&lt;author&gt;Cecatti, J. G.&lt;/author&gt;&lt;author&gt;Braga, A. F.&lt;/author&gt;&lt;author&gt;Cavalcante, S. R.&lt;/author&gt;&lt;/authors&gt;&lt;/contributors&gt;&lt;auth-address&gt;Department of Obstetrics and Gynecology, University of Campinas, Sao Paulo, Brazil. ericaxba@terra.com.br&lt;/auth-address&gt;&lt;titles&gt;&lt;title&gt;Water aerobics in pregnancy: Cardiovascular response, labor and neonatal outcomes&lt;/title&gt;&lt;secondary-title&gt;Reprod Health&lt;/secondary-title&gt;&lt;/titles&gt;&lt;periodical&gt;&lt;full-title&gt;Reprod Health&lt;/full-title&gt;&lt;/periodical&gt;&lt;pages&gt;10&lt;/pages&gt;&lt;volume&gt;5&lt;/volume&gt;&lt;edition&gt;2008/11/26&lt;/edition&gt;&lt;dates&gt;&lt;year&gt;2008&lt;/year&gt;&lt;pub-dates&gt;&lt;date&gt;Nov 21&lt;/date&gt;&lt;/pub-dates&gt;&lt;/dates&gt;&lt;isbn&gt;1742-4755 (Electronic)&amp;#xD;1742-4755 (Linking)&lt;/isbn&gt;&lt;accession-num&gt;19025579&lt;/accession-num&gt;&lt;urls&gt;&lt;related-urls&gt;&lt;url&gt;https://www.ncbi.nlm.nih.gov/pubmed/19025579&lt;/url&gt;&lt;/related-urls&gt;&lt;/urls&gt;&lt;custom2&gt;PMC2613131&lt;/custom2&gt;&lt;electronic-resource-num&gt;10.1186/1742-4755-5-10&lt;/electronic-resource-num&gt;&lt;/record&gt;&lt;/Cite&gt;&lt;/EndNote&gt;</w:instrText>
      </w:r>
      <w:r w:rsidR="008D4074">
        <w:rPr>
          <w:noProof/>
          <w:sz w:val="16"/>
          <w:szCs w:val="16"/>
        </w:rPr>
        <w:fldChar w:fldCharType="separate"/>
      </w:r>
      <w:r w:rsidR="002747EA" w:rsidRPr="002747EA">
        <w:rPr>
          <w:noProof/>
          <w:szCs w:val="16"/>
          <w:vertAlign w:val="superscript"/>
        </w:rPr>
        <w:t>292</w:t>
      </w:r>
      <w:r w:rsidR="008D4074">
        <w:rPr>
          <w:noProof/>
          <w:sz w:val="16"/>
          <w:szCs w:val="16"/>
        </w:rPr>
        <w:fldChar w:fldCharType="end"/>
      </w:r>
      <w:r w:rsidR="008D4074">
        <w:t xml:space="preserve"> but there was no clear difference in the other studies.</w:t>
      </w:r>
    </w:p>
    <w:p w14:paraId="54643C55" w14:textId="246B7D65" w:rsidR="00DF7769" w:rsidRDefault="00DF7769" w:rsidP="008E1439">
      <w:pPr>
        <w:pStyle w:val="Heading4"/>
      </w:pPr>
      <w:r>
        <w:t>Perineal tears</w:t>
      </w:r>
    </w:p>
    <w:p w14:paraId="0D1EC16A" w14:textId="29222DC6" w:rsidR="002205C5" w:rsidRPr="002205C5" w:rsidRDefault="00B37B03" w:rsidP="002205C5">
      <w:r>
        <w:t xml:space="preserve">Five </w:t>
      </w:r>
      <w:r w:rsidR="002205C5">
        <w:t>RCTs</w:t>
      </w:r>
      <w:r w:rsidR="008D4074">
        <w:rPr>
          <w:noProof/>
          <w:sz w:val="16"/>
          <w:szCs w:val="16"/>
        </w:rPr>
        <w:fldChar w:fldCharType="begin">
          <w:fldData xml:space="preserve">PEVuZE5vdGU+PENpdGU+PEF1dGhvcj5TYWx2ZXNlbjwvQXV0aG9yPjxZZWFyPjIwMDQ8L1llYXI+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</w:fldData>
        </w:fldChar>
      </w:r>
      <w:r w:rsidR="002747EA">
        <w:rPr>
          <w:noProof/>
          <w:sz w:val="16"/>
          <w:szCs w:val="16"/>
        </w:rPr>
        <w:instrText xml:space="preserve"> ADDIN EN.CITE </w:instrText>
      </w:r>
      <w:r w:rsidR="002747EA">
        <w:rPr>
          <w:noProof/>
          <w:sz w:val="16"/>
          <w:szCs w:val="16"/>
        </w:rPr>
        <w:fldChar w:fldCharType="begin">
          <w:fldData xml:space="preserve">PEVuZE5vdGU+PENpdGU+PEF1dGhvcj5TYWx2ZXNlbjwvQXV0aG9yPjxZZWFyPjIwMDQ8L1llYXI+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</w:fldData>
        </w:fldChar>
      </w:r>
      <w:r w:rsidR="002747EA">
        <w:rPr>
          <w:noProof/>
          <w:sz w:val="16"/>
          <w:szCs w:val="16"/>
        </w:rPr>
        <w:instrText xml:space="preserve"> ADDIN EN.CITE.DATA </w:instrText>
      </w:r>
      <w:r w:rsidR="002747EA">
        <w:rPr>
          <w:noProof/>
          <w:sz w:val="16"/>
          <w:szCs w:val="16"/>
        </w:rPr>
      </w:r>
      <w:r w:rsidR="002747EA">
        <w:rPr>
          <w:noProof/>
          <w:sz w:val="16"/>
          <w:szCs w:val="16"/>
        </w:rPr>
        <w:fldChar w:fldCharType="end"/>
      </w:r>
      <w:r w:rsidR="008D4074">
        <w:rPr>
          <w:noProof/>
          <w:sz w:val="16"/>
          <w:szCs w:val="16"/>
        </w:rPr>
      </w:r>
      <w:r w:rsidR="008D4074">
        <w:rPr>
          <w:noProof/>
          <w:sz w:val="16"/>
          <w:szCs w:val="16"/>
        </w:rPr>
        <w:fldChar w:fldCharType="separate"/>
      </w:r>
      <w:r w:rsidR="002747EA" w:rsidRPr="002747EA">
        <w:rPr>
          <w:noProof/>
          <w:szCs w:val="16"/>
          <w:vertAlign w:val="superscript"/>
        </w:rPr>
        <w:t>273,297,298,304,305</w:t>
      </w:r>
      <w:r w:rsidR="008D4074">
        <w:rPr>
          <w:noProof/>
          <w:sz w:val="16"/>
          <w:szCs w:val="16"/>
        </w:rPr>
        <w:fldChar w:fldCharType="end"/>
      </w:r>
      <w:r w:rsidR="002205C5">
        <w:t xml:space="preserve"> reported on perineal tears</w:t>
      </w:r>
      <w:r w:rsidR="002205C5" w:rsidRPr="002205C5">
        <w:t xml:space="preserve"> </w:t>
      </w:r>
      <w:r w:rsidR="002205C5">
        <w:t>among women who had participated in a physical activity intervention during pregnancy and those who had not.</w:t>
      </w:r>
      <w:r w:rsidR="000F0880">
        <w:t xml:space="preserve"> </w:t>
      </w:r>
      <w:r>
        <w:t>One study found higher rates of intact perineum among the intervention group (</w:t>
      </w:r>
      <w:r w:rsidRPr="00BD61CC">
        <w:rPr>
          <w:sz w:val="16"/>
          <w:szCs w:val="16"/>
        </w:rPr>
        <w:t>aOR 8.57; 95% CI 1.85 to 39.68</w:t>
      </w:r>
      <w:r>
        <w:t>)</w:t>
      </w:r>
      <w:r w:rsidR="00D07346">
        <w:rPr>
          <w:noProof/>
        </w:rPr>
        <w:fldChar w:fldCharType="begin"/>
      </w:r>
      <w:r w:rsidR="002747EA">
        <w:rPr>
          <w:noProof/>
        </w:rPr>
        <w:instrText xml:space="preserve"> ADDIN EN.CITE &lt;EndNote&gt;&lt;Cite&gt;&lt;Author&gt;Rodriguez-Blanque&lt;/Author&gt;&lt;Year&gt;2019&lt;/Year&gt;&lt;RecNum&gt;1916&lt;/RecNum&gt;&lt;DisplayText&gt;&lt;style face="superscript" font="Trebuchet MS" size="9"&gt;305&lt;/style&gt;&lt;/DisplayText&gt;&lt;record&gt;&lt;rec-number&gt;1916&lt;/rec-number&gt;&lt;foreign-keys&gt;&lt;key app="EN" db-id="exvasrfx2dtraoesasxp2szsxa2df502592x" timestamp="1588481006"&gt;1916&lt;/key&gt;&lt;/foreign-keys&gt;&lt;ref-type name="Journal Article"&gt;17&lt;/ref-type&gt;&lt;contributors&gt;&lt;authors&gt;&lt;author&gt;Rodriguez-Blanque, R.&lt;/author&gt;&lt;author&gt;Sanchez-Garcia, J. C.&lt;/author&gt;&lt;author&gt;Sanchez-Lopez, A. M.&lt;/author&gt;&lt;author&gt;Exposito-Ruiz, M.&lt;/author&gt;&lt;author&gt;Aguilar-Cordero, M. J.&lt;/author&gt;&lt;/authors&gt;&lt;/contributors&gt;&lt;titles&gt;&lt;title&gt;Randomized clinical trial of an aquatic physical exercise program during pregnancy&lt;/title&gt;&lt;secondary-title&gt;J Obstet Gynecol Neonatal Nurs&lt;/secondary-title&gt;&lt;/titles&gt;&lt;periodical&gt;&lt;full-title&gt;J Obstet Gynecol Neonatal Nurs&lt;/full-title&gt;&lt;/periodical&gt;&lt;pages&gt;321-331&lt;/pages&gt;&lt;volume&gt;48&lt;/volume&gt;&lt;number&gt;3&lt;/number&gt;&lt;edition&gt;2019/04/07&lt;/edition&gt;&lt;keywords&gt;&lt;keyword&gt;*childbirth&lt;/keyword&gt;&lt;keyword&gt;*episiotomy&lt;/keyword&gt;&lt;keyword&gt;*exercise&lt;/keyword&gt;&lt;keyword&gt;*perineum&lt;/keyword&gt;&lt;keyword&gt;*pregnancy&lt;/keyword&gt;&lt;keyword&gt;*tear&lt;/keyword&gt;&lt;/keywords&gt;&lt;dates&gt;&lt;year&gt;2019&lt;/year&gt;&lt;pub-dates&gt;&lt;date&gt;May&lt;/date&gt;&lt;/pub-dates&gt;&lt;/dates&gt;&lt;isbn&gt;1552-6909 (Electronic)&amp;#xD;0090-0311 (Linking)&lt;/isbn&gt;&lt;accession-num&gt;30953605&lt;/accession-num&gt;&lt;urls&gt;&lt;related-urls&gt;&lt;url&gt;https://www.ncbi.nlm.nih.gov/pubmed/30953605&lt;/url&gt;&lt;/related-urls&gt;&lt;/urls&gt;&lt;electronic-resource-num&gt;10.1016/j.jogn.2019.02.003&lt;/electronic-resource-num&gt;&lt;/record&gt;&lt;/Cite&gt;&lt;/EndNote&gt;</w:instrText>
      </w:r>
      <w:r w:rsidR="00D07346">
        <w:rPr>
          <w:noProof/>
        </w:rPr>
        <w:fldChar w:fldCharType="separate"/>
      </w:r>
      <w:r w:rsidR="002747EA" w:rsidRPr="002747EA">
        <w:rPr>
          <w:noProof/>
          <w:vertAlign w:val="superscript"/>
        </w:rPr>
        <w:t>305</w:t>
      </w:r>
      <w:r w:rsidR="00D07346">
        <w:rPr>
          <w:noProof/>
        </w:rPr>
        <w:fldChar w:fldCharType="end"/>
      </w:r>
      <w:r>
        <w:t xml:space="preserve"> but t</w:t>
      </w:r>
      <w:r w:rsidR="000F0880">
        <w:t xml:space="preserve">here was no clear difference in rates of perineal tears in any </w:t>
      </w:r>
      <w:r>
        <w:t xml:space="preserve">other </w:t>
      </w:r>
      <w:r w:rsidR="000F0880">
        <w:t>study.</w:t>
      </w:r>
    </w:p>
    <w:p w14:paraId="5905A51A" w14:textId="7D3B5E87" w:rsidR="00CA0301" w:rsidRDefault="008E1439" w:rsidP="008E1439">
      <w:pPr>
        <w:pStyle w:val="Heading3"/>
      </w:pPr>
      <w:bookmarkStart w:id="120" w:name="_Toc40956515"/>
      <w:r>
        <w:t>Effect on the infant and child</w:t>
      </w:r>
      <w:bookmarkEnd w:id="120"/>
    </w:p>
    <w:p w14:paraId="15DBFAB4" w14:textId="77777777" w:rsidR="00D86DBF" w:rsidRDefault="00D86DBF" w:rsidP="003E3405">
      <w:pPr>
        <w:pStyle w:val="Heading4"/>
      </w:pPr>
      <w:r>
        <w:t>Congenital anomaly</w:t>
      </w:r>
    </w:p>
    <w:p w14:paraId="76515AD2" w14:textId="353F72B2" w:rsidR="00D86DBF" w:rsidRPr="00D86DBF" w:rsidRDefault="00D374A5" w:rsidP="00D86DBF">
      <w:r>
        <w:t>A systematic review</w:t>
      </w:r>
      <w:r w:rsidR="00E51743">
        <w:fldChar w:fldCharType="begin">
          <w:fldData xml:space="preserve">PEVuZE5vdGU+PENpdGU+PEF1dGhvcj5EYXZlbnBvcnQ8L0F1dGhvcj48WWVhcj4yMDE5PC9ZZWFy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</w:fldData>
        </w:fldChar>
      </w:r>
      <w:r w:rsidR="002747EA">
        <w:instrText xml:space="preserve"> ADDIN EN.CITE </w:instrText>
      </w:r>
      <w:r w:rsidR="002747EA">
        <w:fldChar w:fldCharType="begin">
          <w:fldData xml:space="preserve">PEVuZE5vdGU+PENpdGU+PEF1dGhvcj5EYXZlbnBvcnQ8L0F1dGhvcj48WWVhcj4yMDE5PC9ZZWFy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</w:fldData>
        </w:fldChar>
      </w:r>
      <w:r w:rsidR="002747EA">
        <w:instrText xml:space="preserve"> ADDIN EN.CITE.DATA </w:instrText>
      </w:r>
      <w:r w:rsidR="002747EA">
        <w:fldChar w:fldCharType="end"/>
      </w:r>
      <w:r w:rsidR="00E51743">
        <w:fldChar w:fldCharType="separate"/>
      </w:r>
      <w:r w:rsidR="002747EA" w:rsidRPr="002747EA">
        <w:rPr>
          <w:noProof/>
          <w:vertAlign w:val="superscript"/>
        </w:rPr>
        <w:t>306</w:t>
      </w:r>
      <w:r w:rsidR="00E51743">
        <w:fldChar w:fldCharType="end"/>
      </w:r>
      <w:r>
        <w:t xml:space="preserve"> found that</w:t>
      </w:r>
      <w:r w:rsidRPr="00D86DBF">
        <w:t xml:space="preserve"> exercise did not increase the odds of congenital</w:t>
      </w:r>
      <w:r>
        <w:t xml:space="preserve"> </w:t>
      </w:r>
      <w:r w:rsidRPr="00D86DBF">
        <w:t>anomalie</w:t>
      </w:r>
      <w:r>
        <w:t>s (</w:t>
      </w:r>
      <w:r w:rsidRPr="00D374A5">
        <w:rPr>
          <w:sz w:val="16"/>
          <w:szCs w:val="16"/>
        </w:rPr>
        <w:t xml:space="preserve">OR 1.23, 95%CI 0.77 to 1.95; 14 studies; n=78,735; very low </w:t>
      </w:r>
      <w:r w:rsidR="00343BBE">
        <w:rPr>
          <w:sz w:val="16"/>
          <w:szCs w:val="16"/>
        </w:rPr>
        <w:t>certainty</w:t>
      </w:r>
      <w:r>
        <w:t>).</w:t>
      </w:r>
    </w:p>
    <w:p w14:paraId="16E99D4E" w14:textId="332D9246" w:rsidR="00921608" w:rsidRDefault="000F0880" w:rsidP="003E3405">
      <w:pPr>
        <w:pStyle w:val="Heading4"/>
      </w:pPr>
      <w:r>
        <w:t>Birth weight</w:t>
      </w:r>
    </w:p>
    <w:p w14:paraId="3CAECAD4" w14:textId="44BFA6A8" w:rsidR="000F0880" w:rsidRPr="000F0880" w:rsidRDefault="00DD18D5" w:rsidP="002F6002">
      <w:r>
        <w:t xml:space="preserve">Two cohort studies reported on the association between regular exercise during pregnancy and </w:t>
      </w:r>
      <w:r w:rsidR="00C1310A">
        <w:t>fetal growth</w:t>
      </w:r>
      <w:r>
        <w:t>. A large Norwegian study (</w:t>
      </w:r>
      <w:r w:rsidRPr="00AC1FF1">
        <w:rPr>
          <w:sz w:val="16"/>
          <w:szCs w:val="16"/>
        </w:rPr>
        <w:t>n=36,896</w:t>
      </w:r>
      <w:r>
        <w:t>)</w:t>
      </w:r>
      <w:r w:rsidR="00E51743">
        <w:fldChar w:fldCharType="begin"/>
      </w:r>
      <w:r w:rsidR="002747EA">
        <w:instrText xml:space="preserve"> ADDIN EN.CITE &lt;EndNote&gt;&lt;Cite&gt;&lt;Author&gt;Owe&lt;/Author&gt;&lt;Year&gt;2009&lt;/Year&gt;&lt;RecNum&gt;815&lt;/RecNum&gt;&lt;DisplayText&gt;&lt;style face="superscript" font="Trebuchet MS" size="9"&gt;307&lt;/style&gt;&lt;/DisplayText&gt;&lt;record&gt;&lt;rec-number&gt;815&lt;/rec-number&gt;&lt;foreign-keys&gt;&lt;key app="EN" db-id="exvasrfx2dtraoesasxp2szsxa2df502592x" timestamp="1541540495"&gt;815&lt;/key&gt;&lt;key app="ENWeb" db-id=""&gt;0&lt;/key&gt;&lt;/foreign-keys&gt;&lt;ref-type name="Journal Article"&gt;17&lt;/ref-type&gt;&lt;contributors&gt;&lt;authors&gt;&lt;author&gt;Owe, Katrine Mari&lt;/author&gt;&lt;author&gt;Nystad, Wenche&lt;/author&gt;&lt;author&gt;Bø, Kari&lt;/author&gt;&lt;/authors&gt;&lt;/contributors&gt;&lt;titles&gt;&lt;title&gt;Association Between Regular Exercise and Excessive Newborn Birth Weight&lt;/title&gt;&lt;secondary-title&gt;Obstetrics &amp;amp; Gynecology&lt;/secondary-title&gt;&lt;/titles&gt;&lt;periodical&gt;&lt;full-title&gt;Obstetrics &amp;amp; Gynecology&lt;/full-title&gt;&lt;/periodical&gt;&lt;pages&gt;770-776&lt;/pages&gt;&lt;volume&gt;114&lt;/volume&gt;&lt;number&gt;4&lt;/number&gt;&lt;section&gt;770&lt;/section&gt;&lt;dates&gt;&lt;year&gt;2009&lt;/year&gt;&lt;/dates&gt;&lt;isbn&gt;0029-7844&lt;/isbn&gt;&lt;urls&gt;&lt;/urls&gt;&lt;electronic-resource-num&gt;10.1097/AOG.0b013e3181b6c105&lt;/electronic-resource-num&gt;&lt;/record&gt;&lt;/Cite&gt;&lt;/EndNote&gt;</w:instrText>
      </w:r>
      <w:r w:rsidR="00E51743">
        <w:fldChar w:fldCharType="separate"/>
      </w:r>
      <w:r w:rsidR="002747EA" w:rsidRPr="002747EA">
        <w:rPr>
          <w:noProof/>
          <w:vertAlign w:val="superscript"/>
        </w:rPr>
        <w:t>307</w:t>
      </w:r>
      <w:r w:rsidR="00E51743">
        <w:fldChar w:fldCharType="end"/>
      </w:r>
      <w:r>
        <w:t xml:space="preserve"> found that exercising more than 3 times a week reduced the risk of macrosomia among nulliparous women (</w:t>
      </w:r>
      <w:r w:rsidRPr="00AC1FF1">
        <w:rPr>
          <w:sz w:val="16"/>
          <w:szCs w:val="16"/>
        </w:rPr>
        <w:t>aOR 0.77; 95%CI 0.61 to 0.96</w:t>
      </w:r>
      <w:r>
        <w:t>). A smaller study in the United States (</w:t>
      </w:r>
      <w:r w:rsidRPr="00AC1FF1">
        <w:rPr>
          <w:sz w:val="16"/>
          <w:szCs w:val="16"/>
        </w:rPr>
        <w:t>n=2,245</w:t>
      </w:r>
      <w:r>
        <w:t>)</w:t>
      </w:r>
      <w:r w:rsidR="00E51743">
        <w:fldChar w:fldCharType="begin"/>
      </w:r>
      <w:r w:rsidR="002747EA">
        <w:instrText xml:space="preserve"> ADDIN EN.CITE &lt;EndNote&gt;&lt;Cite&gt;&lt;Author&gt;Leiferman&lt;/Author&gt;&lt;Year&gt;2003&lt;/Year&gt;&lt;RecNum&gt;1271&lt;/RecNum&gt;&lt;DisplayText&gt;&lt;style face="superscript" font="Trebuchet MS" size="9"&gt;308&lt;/style&gt;&lt;/DisplayText&gt;&lt;record&gt;&lt;rec-number&gt;1271&lt;/rec-number&gt;&lt;foreign-keys&gt;&lt;key app="EN" db-id="exvasrfx2dtraoesasxp2szsxa2df502592x" timestamp="1562982773"&gt;1271&lt;/key&gt;&lt;/foreign-keys&gt;&lt;ref-type name="Journal Article"&gt;17&lt;/ref-type&gt;&lt;contributors&gt;&lt;authors&gt;&lt;author&gt;Leiferman, J. A.&lt;/author&gt;&lt;author&gt;Evenson, K. R.&lt;/author&gt;&lt;/authors&gt;&lt;/contributors&gt;&lt;auth-address&gt;Department of Human Nutrition, Foods, and Exercise, Virginia Tech University, Blacksburg, Virginia 24061, USA. jleif@vt.edu&lt;/auth-address&gt;&lt;titles&gt;&lt;title&gt;The effect of regular leisure physical activity on birth outcomes&lt;/title&gt;&lt;secondary-title&gt;Matern Child Health J&lt;/secondary-title&gt;&lt;/titles&gt;&lt;periodical&gt;&lt;full-title&gt;Matern Child Health J&lt;/full-title&gt;&lt;/periodical&gt;&lt;pages&gt;59-64&lt;/pages&gt;&lt;volume&gt;7&lt;/volume&gt;&lt;number&gt;1&lt;/number&gt;&lt;edition&gt;2003/04/25&lt;/edition&gt;&lt;keywords&gt;&lt;keyword&gt;Adolescent&lt;/keyword&gt;&lt;keyword&gt;Adult&lt;/keyword&gt;&lt;keyword&gt;Data Collection&lt;/keyword&gt;&lt;keyword&gt;*Exercise&lt;/keyword&gt;&lt;keyword&gt;Female&lt;/keyword&gt;&lt;keyword&gt;Gestational Age&lt;/keyword&gt;&lt;keyword&gt;*Health Behavior&lt;/keyword&gt;&lt;keyword&gt;Humans&lt;/keyword&gt;&lt;keyword&gt;*Infant, Low Birth Weight&lt;/keyword&gt;&lt;keyword&gt;Infant, Newborn&lt;/keyword&gt;&lt;keyword&gt;*Leisure Activities&lt;/keyword&gt;&lt;keyword&gt;Obstetric Labor, Premature/epidemiology&lt;/keyword&gt;&lt;keyword&gt;Odds Ratio&lt;/keyword&gt;&lt;keyword&gt;Pregnancy&lt;/keyword&gt;&lt;keyword&gt;Pregnancy Outcome/*epidemiology&lt;/keyword&gt;&lt;keyword&gt;Pregnant Women/*psychology&lt;/keyword&gt;&lt;keyword&gt;Regression Analysis&lt;/keyword&gt;&lt;keyword&gt;Sampling Studies&lt;/keyword&gt;&lt;keyword&gt;Socioeconomic Factors&lt;/keyword&gt;&lt;keyword&gt;United States/epidemiology&lt;/keyword&gt;&lt;/keywords&gt;&lt;dates&gt;&lt;year&gt;2003&lt;/year&gt;&lt;pub-dates&gt;&lt;date&gt;Mar&lt;/date&gt;&lt;/pub-dates&gt;&lt;/dates&gt;&lt;isbn&gt;1092-7875 (Print)&amp;#xD;1092-7875 (Linking)&lt;/isbn&gt;&lt;accession-num&gt;12710801&lt;/accession-num&gt;&lt;urls&gt;&lt;related-urls&gt;&lt;url&gt;https://www.ncbi.nlm.nih.gov/pubmed/12710801&lt;/url&gt;&lt;/related-urls&gt;&lt;/urls&gt;&lt;/record&gt;&lt;/Cite&gt;&lt;/EndNote&gt;</w:instrText>
      </w:r>
      <w:r w:rsidR="00E51743">
        <w:fldChar w:fldCharType="separate"/>
      </w:r>
      <w:r w:rsidR="002747EA" w:rsidRPr="002747EA">
        <w:rPr>
          <w:noProof/>
          <w:vertAlign w:val="superscript"/>
        </w:rPr>
        <w:t>308</w:t>
      </w:r>
      <w:r w:rsidR="00E51743">
        <w:fldChar w:fldCharType="end"/>
      </w:r>
      <w:r>
        <w:t xml:space="preserve"> found that </w:t>
      </w:r>
      <w:r w:rsidR="00AC1FF1">
        <w:t>compared to women who exercised both before and during pregnancy, women who exercised before but not during pregnancy had an increased risk of low birth weight (1,500 to 2,499 g) (</w:t>
      </w:r>
      <w:r w:rsidR="00AC1FF1" w:rsidRPr="00AC1FF1">
        <w:rPr>
          <w:sz w:val="16"/>
          <w:szCs w:val="16"/>
        </w:rPr>
        <w:t>OR 1.28; 95%CI 1.05 to 1.56</w:t>
      </w:r>
      <w:r w:rsidR="00AC1FF1">
        <w:t>) and very low birth weight (&lt;1,500 g) (</w:t>
      </w:r>
      <w:r w:rsidR="00AC1FF1" w:rsidRPr="00AC1FF1">
        <w:rPr>
          <w:sz w:val="16"/>
          <w:szCs w:val="16"/>
        </w:rPr>
        <w:t>OR 2.05; 95%CI 1.69 to 2.48</w:t>
      </w:r>
      <w:r w:rsidR="00AC1FF1">
        <w:t>) and women who did not exercise before or during pregnancy had an increased risk of very low birth weight (</w:t>
      </w:r>
      <w:r w:rsidR="00AC1FF1" w:rsidRPr="00AC1FF1">
        <w:rPr>
          <w:sz w:val="16"/>
          <w:szCs w:val="16"/>
        </w:rPr>
        <w:t>OR 1.75; 95%CI 1.50 to 2.04</w:t>
      </w:r>
      <w:r w:rsidR="00AC1FF1">
        <w:t>).</w:t>
      </w:r>
    </w:p>
    <w:p w14:paraId="273D7EEF" w14:textId="5E4308A5" w:rsidR="008E1439" w:rsidRDefault="003E3405" w:rsidP="003E3405">
      <w:pPr>
        <w:pStyle w:val="Heading4"/>
      </w:pPr>
      <w:r>
        <w:t>Childhood weight</w:t>
      </w:r>
    </w:p>
    <w:p w14:paraId="241CC5BB" w14:textId="67AE2BCC" w:rsidR="00904C09" w:rsidRPr="00904C09" w:rsidRDefault="00345E7C" w:rsidP="00904C09">
      <w:r>
        <w:t>A small cohort study (</w:t>
      </w:r>
      <w:r w:rsidRPr="00A912D4">
        <w:rPr>
          <w:sz w:val="16"/>
          <w:szCs w:val="16"/>
        </w:rPr>
        <w:t>n=802</w:t>
      </w:r>
      <w:r>
        <w:t>)</w:t>
      </w:r>
      <w:r w:rsidR="00E51743">
        <w:fldChar w:fldCharType="begin">
          <w:fldData xml:space="preserve">PEVuZE5vdGU+PENpdGU+PEF1dGhvcj5Lb25nPC9BdXRob3I+PFllYXI+MjAxNjwvWWVhcj48UmVj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</w:fldData>
        </w:fldChar>
      </w:r>
      <w:r w:rsidR="002747EA">
        <w:instrText xml:space="preserve"> ADDIN EN.CITE </w:instrText>
      </w:r>
      <w:r w:rsidR="002747EA">
        <w:fldChar w:fldCharType="begin">
          <w:fldData xml:space="preserve">PEVuZE5vdGU+PENpdGU+PEF1dGhvcj5Lb25nPC9BdXRob3I+PFllYXI+MjAxNjwvWWVhcj48UmVj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</w:fldData>
        </w:fldChar>
      </w:r>
      <w:r w:rsidR="002747EA">
        <w:instrText xml:space="preserve"> ADDIN EN.CITE.DATA </w:instrText>
      </w:r>
      <w:r w:rsidR="002747EA">
        <w:fldChar w:fldCharType="end"/>
      </w:r>
      <w:r w:rsidR="00E51743">
        <w:fldChar w:fldCharType="separate"/>
      </w:r>
      <w:r w:rsidR="002747EA" w:rsidRPr="002747EA">
        <w:rPr>
          <w:noProof/>
          <w:vertAlign w:val="superscript"/>
        </w:rPr>
        <w:t>309</w:t>
      </w:r>
      <w:r w:rsidR="00E51743">
        <w:fldChar w:fldCharType="end"/>
      </w:r>
      <w:r>
        <w:t xml:space="preserve"> found no association between maternal </w:t>
      </w:r>
      <w:r w:rsidR="00836F65">
        <w:t>leisure time physical activity and childhood adiposity.</w:t>
      </w:r>
    </w:p>
    <w:p w14:paraId="0E489202" w14:textId="08D620BC" w:rsidR="003E3405" w:rsidRDefault="003E3405" w:rsidP="003E3405">
      <w:pPr>
        <w:pStyle w:val="Heading4"/>
      </w:pPr>
      <w:r>
        <w:t>Child neurodevelopment</w:t>
      </w:r>
    </w:p>
    <w:p w14:paraId="7EDA6322" w14:textId="1E96FEE3" w:rsidR="00904C09" w:rsidRPr="00904C09" w:rsidRDefault="008C3375" w:rsidP="00904C09">
      <w:r>
        <w:t>A systematic review of one RCT and five cohort studies</w:t>
      </w:r>
      <w:r w:rsidR="00E51743">
        <w:fldChar w:fldCharType="begin"/>
      </w:r>
      <w:r w:rsidR="002747EA">
        <w:instrText xml:space="preserve"> ADDIN EN.CITE &lt;EndNote&gt;&lt;Cite&gt;&lt;Author&gt;Nino Cruz&lt;/Author&gt;&lt;Year&gt;2018&lt;/Year&gt;&lt;RecNum&gt;567&lt;/RecNum&gt;&lt;DisplayText&gt;&lt;style face="superscript" font="Trebuchet MS" size="9"&gt;310&lt;/style&gt;&lt;/DisplayText&gt;&lt;record&gt;&lt;rec-number&gt;567&lt;/rec-number&gt;&lt;foreign-keys&gt;&lt;key app="EN" db-id="exvasrfx2dtraoesasxp2szsxa2df502592x" timestamp="1535933807"&gt;567&lt;/key&gt;&lt;key app="ENWeb" db-id=""&gt;0&lt;/key&gt;&lt;/foreign-keys&gt;&lt;ref-type name="Journal Article"&gt;17&lt;/ref-type&gt;&lt;contributors&gt;&lt;authors&gt;&lt;author&gt;Nino Cruz, G. I.&lt;/author&gt;&lt;author&gt;Ramirez Varela, A.&lt;/author&gt;&lt;author&gt;da Silva, I. C. M.&lt;/author&gt;&lt;author&gt;Hallal, P. C.&lt;/author&gt;&lt;author&gt;Santos, I. S.&lt;/author&gt;&lt;/authors&gt;&lt;/contributors&gt;&lt;auth-address&gt;Post-Graduate Program in Epidemiology, Federal University of Pelotas, Rio Grande do Sul, Brazil.&lt;/auth-address&gt;&lt;titles&gt;&lt;title&gt;Physical activity during pregnancy and offspring neurodevelopment: A systematic review&lt;/title&gt;&lt;secondary-title&gt;Paediatr Perinat Epidemiol&lt;/secondary-title&gt;&lt;/titles&gt;&lt;periodical&gt;&lt;full-title&gt;Paediatr Perinat Epidemiol&lt;/full-title&gt;&lt;/periodical&gt;&lt;pages&gt;369-379&lt;/pages&gt;&lt;volume&gt;32&lt;/volume&gt;&lt;number&gt;4&lt;/number&gt;&lt;edition&gt;2018/05/05&lt;/edition&gt;&lt;keywords&gt;&lt;keyword&gt;childhood&lt;/keyword&gt;&lt;keyword&gt;infancy&lt;/keyword&gt;&lt;keyword&gt;neurodevelopment&lt;/keyword&gt;&lt;keyword&gt;physical activity&lt;/keyword&gt;&lt;keyword&gt;pregnancy&lt;/keyword&gt;&lt;/keywords&gt;&lt;dates&gt;&lt;year&gt;2018&lt;/year&gt;&lt;pub-dates&gt;&lt;date&gt;Jul&lt;/date&gt;&lt;/pub-dates&gt;&lt;/dates&gt;&lt;isbn&gt;1365-3016 (Electronic)&amp;#xD;0269-5022 (Linking)&lt;/isbn&gt;&lt;accession-num&gt;29727034&lt;/accession-num&gt;&lt;urls&gt;&lt;related-urls&gt;&lt;url&gt;https://www.ncbi.nlm.nih.gov/pubmed/29727034&lt;/url&gt;&lt;/related-urls&gt;&lt;/urls&gt;&lt;electronic-resource-num&gt;10.1111/ppe.12472&lt;/electronic-resource-num&gt;&lt;/record&gt;&lt;/Cite&gt;&lt;/EndNote&gt;</w:instrText>
      </w:r>
      <w:r w:rsidR="00E51743">
        <w:fldChar w:fldCharType="separate"/>
      </w:r>
      <w:r w:rsidR="002747EA" w:rsidRPr="002747EA">
        <w:rPr>
          <w:noProof/>
          <w:vertAlign w:val="superscript"/>
        </w:rPr>
        <w:t>310</w:t>
      </w:r>
      <w:r w:rsidR="00E51743">
        <w:fldChar w:fldCharType="end"/>
      </w:r>
      <w:r>
        <w:t xml:space="preserve"> reported that the </w:t>
      </w:r>
      <w:r w:rsidR="00CD3153">
        <w:t>cohort studies found a positive association between physical activity during pregnancy and offspring neurodevelopment, while the RCT did not.</w:t>
      </w:r>
      <w:r>
        <w:t xml:space="preserve"> </w:t>
      </w:r>
    </w:p>
    <w:p w14:paraId="6AC7AA1E" w14:textId="7F91CBCB" w:rsidR="003E3405" w:rsidRDefault="003E3405" w:rsidP="003E3405">
      <w:pPr>
        <w:pStyle w:val="Heading3"/>
      </w:pPr>
      <w:bookmarkStart w:id="121" w:name="_Toc40956516"/>
      <w:r>
        <w:t>Summary</w:t>
      </w:r>
      <w:bookmarkEnd w:id="121"/>
    </w:p>
    <w:p w14:paraId="257D3B8E" w14:textId="24B72577" w:rsidR="00196FE3" w:rsidRDefault="00196FE3" w:rsidP="008E1439">
      <w:r>
        <w:t xml:space="preserve">There is a possible increase in physical fitness associated with exercise in pregnancy and rates of injury appear to be low. The evidence on the effect on quality of life </w:t>
      </w:r>
      <w:r w:rsidR="00266EF3">
        <w:t>suggests an improvement with physical activity</w:t>
      </w:r>
      <w:r>
        <w:t>.</w:t>
      </w:r>
    </w:p>
    <w:p w14:paraId="14CF05FB" w14:textId="04DF4834" w:rsidR="00196FE3" w:rsidRDefault="00196FE3" w:rsidP="008E1439">
      <w:r>
        <w:t xml:space="preserve">Pelvic floor muscle exercises </w:t>
      </w:r>
      <w:r w:rsidR="00352698">
        <w:t>appear to reduce the risk of urinary inc</w:t>
      </w:r>
      <w:r w:rsidR="00A110E8">
        <w:t>ontinence but do not appear to a</w:t>
      </w:r>
      <w:r w:rsidR="00352698">
        <w:t>ffect the risk of faecal incontinence.</w:t>
      </w:r>
    </w:p>
    <w:p w14:paraId="10E3C38E" w14:textId="0B041596" w:rsidR="00352698" w:rsidRDefault="00352698" w:rsidP="008E1439">
      <w:r>
        <w:t>There is evidence from systematic reviews</w:t>
      </w:r>
      <w:r w:rsidR="00981753">
        <w:t>, an RCT and a cohort study</w:t>
      </w:r>
      <w:r>
        <w:t xml:space="preserve"> of a possible reduction in </w:t>
      </w:r>
      <w:r w:rsidR="005B38BC">
        <w:t xml:space="preserve">risk of </w:t>
      </w:r>
      <w:r>
        <w:t xml:space="preserve">low back and lumbopelvic pain </w:t>
      </w:r>
      <w:r w:rsidR="005B38BC">
        <w:t xml:space="preserve">and a reduction in severity of pain </w:t>
      </w:r>
      <w:r>
        <w:t>during pregnancy</w:t>
      </w:r>
      <w:r w:rsidR="005B38BC">
        <w:t>. T</w:t>
      </w:r>
      <w:r>
        <w:t xml:space="preserve">he evidence on </w:t>
      </w:r>
      <w:r w:rsidR="005B38BC">
        <w:t xml:space="preserve">the effect of exercise on pelvic girdle </w:t>
      </w:r>
      <w:r>
        <w:t xml:space="preserve">pain </w:t>
      </w:r>
      <w:r w:rsidR="005B38BC">
        <w:t xml:space="preserve">and pain </w:t>
      </w:r>
      <w:r>
        <w:t xml:space="preserve">in the postpartum period is unclear. </w:t>
      </w:r>
    </w:p>
    <w:p w14:paraId="192106F1" w14:textId="5F6C3567" w:rsidR="005B38BC" w:rsidRDefault="005B38BC" w:rsidP="008E1439">
      <w:r>
        <w:t>Moderate to vigorous exercise during pregnancy appears to improve sleep quality</w:t>
      </w:r>
      <w:r w:rsidR="00343BBE">
        <w:t xml:space="preserve"> but is not effective in treating insomnia in pregnancy</w:t>
      </w:r>
      <w:r>
        <w:t>.</w:t>
      </w:r>
    </w:p>
    <w:p w14:paraId="24A61513" w14:textId="70A1152F" w:rsidR="005B38BC" w:rsidRDefault="005B38BC" w:rsidP="008E1439">
      <w:r>
        <w:t>There is no clear difference in the duration of labour, pain during labour or perineal tears between women who exercise during pregnancy and those who don’t, although some RCTs have reported a shorter duration of labour and fewer requests for analgesia among women who exercised during pregnancy.</w:t>
      </w:r>
    </w:p>
    <w:p w14:paraId="19B28C10" w14:textId="6D6EFCAE" w:rsidR="003E3405" w:rsidRPr="008E1439" w:rsidRDefault="0026369E" w:rsidP="008E1439">
      <w:r>
        <w:t>There is no clear association between leisure-time exercise during pregnancy and congenital anomaly and it</w:t>
      </w:r>
      <w:r w:rsidR="002D36FA">
        <w:t xml:space="preserve"> appear</w:t>
      </w:r>
      <w:r w:rsidR="00D56474">
        <w:t>s</w:t>
      </w:r>
      <w:r w:rsidR="002D36FA">
        <w:t xml:space="preserve"> to </w:t>
      </w:r>
      <w:r w:rsidR="00D56474">
        <w:t>be protective against</w:t>
      </w:r>
      <w:r w:rsidR="002D36FA">
        <w:t xml:space="preserve"> macrosomia </w:t>
      </w:r>
      <w:r w:rsidR="00D56474">
        <w:t>and</w:t>
      </w:r>
      <w:r w:rsidR="002D36FA">
        <w:t xml:space="preserve"> low birth weight</w:t>
      </w:r>
      <w:r>
        <w:t>.</w:t>
      </w:r>
      <w:r w:rsidR="002D36FA">
        <w:t xml:space="preserve"> It does not appear to </w:t>
      </w:r>
      <w:r w:rsidR="00057D6E">
        <w:t>a</w:t>
      </w:r>
      <w:r>
        <w:t xml:space="preserve">ffect </w:t>
      </w:r>
      <w:r w:rsidR="002D36FA">
        <w:t>childhood weigh</w:t>
      </w:r>
      <w:r w:rsidR="000A1777">
        <w:t>t</w:t>
      </w:r>
      <w:r>
        <w:t xml:space="preserve"> but c</w:t>
      </w:r>
      <w:r w:rsidR="001C02BD">
        <w:t>ohort studies suggest a positive association between physical activity during pregnancy and offspring neurodevelopment.</w:t>
      </w:r>
    </w:p>
    <w:p w14:paraId="667AC9E6" w14:textId="77777777" w:rsidR="008E1439" w:rsidRPr="008E1439" w:rsidRDefault="008E1439" w:rsidP="008E1439">
      <w:pPr>
        <w:sectPr w:rsidR="008E1439" w:rsidRPr="008E1439" w:rsidSect="008A6B17">
          <w:pgSz w:w="11901" w:h="16817"/>
          <w:pgMar w:top="1134" w:right="1418" w:bottom="1134" w:left="1418" w:header="709" w:footer="709" w:gutter="0"/>
          <w:cols w:space="708"/>
          <w:docGrid w:linePitch="360"/>
        </w:sectPr>
      </w:pPr>
    </w:p>
    <w:p w14:paraId="613F0E93" w14:textId="6C89EB8E" w:rsidR="0073200D" w:rsidRDefault="0073200D" w:rsidP="0073200D">
      <w:pPr>
        <w:pStyle w:val="Heading3"/>
      </w:pPr>
      <w:bookmarkStart w:id="122" w:name="_Toc40956517"/>
      <w:r>
        <w:t>Evidence tables</w:t>
      </w:r>
      <w:bookmarkEnd w:id="122"/>
    </w:p>
    <w:p w14:paraId="7AF3A77D" w14:textId="706D5261" w:rsidR="00921608" w:rsidRPr="00921608" w:rsidRDefault="00921608" w:rsidP="00921608">
      <w:pPr>
        <w:pStyle w:val="Heading4"/>
      </w:pPr>
      <w:r>
        <w:t>Physical fitness and quality of life</w:t>
      </w:r>
    </w:p>
    <w:p w14:paraId="2F669609" w14:textId="2EF8503C" w:rsidR="00DC4A73" w:rsidRPr="00DC4A73" w:rsidRDefault="009C163D" w:rsidP="00932C6D">
      <w:pPr>
        <w:pStyle w:val="TableName"/>
      </w:pPr>
      <w:bookmarkStart w:id="123" w:name="_Toc40956641"/>
      <w:r>
        <w:t xml:space="preserve">Q5 </w:t>
      </w:r>
      <w:r w:rsidR="00DC4A73">
        <w:t>Physical activity in pregnancy and physical fitness — systematic review</w:t>
      </w:r>
      <w:bookmarkEnd w:id="123"/>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63: Q5 Physical activity in pregnancy and physical fitness — systematic review"/>
      </w:tblPr>
      <w:tblGrid>
        <w:gridCol w:w="1305"/>
        <w:gridCol w:w="1247"/>
        <w:gridCol w:w="4961"/>
        <w:gridCol w:w="4536"/>
        <w:gridCol w:w="1843"/>
      </w:tblGrid>
      <w:tr w:rsidR="00DC4A73" w:rsidRPr="00F350A6" w14:paraId="6071C77E" w14:textId="77777777" w:rsidTr="00BD61CC">
        <w:trPr>
          <w:cantSplit/>
          <w:tblHeader/>
        </w:trPr>
        <w:tc>
          <w:tcPr>
            <w:tcW w:w="1305" w:type="dxa"/>
          </w:tcPr>
          <w:p w14:paraId="7D8058B4" w14:textId="77777777" w:rsidR="00DC4A73" w:rsidRPr="00F350A6" w:rsidRDefault="00DC4A73" w:rsidP="00225579">
            <w:pPr>
              <w:keepNext/>
              <w:rPr>
                <w:b/>
              </w:rPr>
            </w:pPr>
            <w:r>
              <w:rPr>
                <w:b/>
              </w:rPr>
              <w:t>Study ref</w:t>
            </w:r>
          </w:p>
        </w:tc>
        <w:tc>
          <w:tcPr>
            <w:tcW w:w="1247" w:type="dxa"/>
          </w:tcPr>
          <w:p w14:paraId="3FD7F8C9" w14:textId="77777777" w:rsidR="00DC4A73" w:rsidRPr="00F350A6" w:rsidRDefault="00DC4A73" w:rsidP="00225579">
            <w:pPr>
              <w:keepNext/>
              <w:rPr>
                <w:b/>
              </w:rPr>
            </w:pPr>
            <w:r>
              <w:rPr>
                <w:b/>
              </w:rPr>
              <w:t>N</w:t>
            </w:r>
          </w:p>
        </w:tc>
        <w:tc>
          <w:tcPr>
            <w:tcW w:w="4961" w:type="dxa"/>
          </w:tcPr>
          <w:p w14:paraId="5B70198D" w14:textId="5BBF1543" w:rsidR="00DC4A73" w:rsidRPr="00F350A6" w:rsidRDefault="00DC4A73" w:rsidP="00631ADC">
            <w:pPr>
              <w:keepNext/>
              <w:rPr>
                <w:b/>
              </w:rPr>
            </w:pPr>
            <w:r>
              <w:rPr>
                <w:b/>
              </w:rPr>
              <w:t>Aim/</w:t>
            </w:r>
            <w:r w:rsidR="00631ADC">
              <w:rPr>
                <w:b/>
              </w:rPr>
              <w:t>methods</w:t>
            </w:r>
          </w:p>
        </w:tc>
        <w:tc>
          <w:tcPr>
            <w:tcW w:w="4536" w:type="dxa"/>
          </w:tcPr>
          <w:p w14:paraId="76910A97" w14:textId="77777777" w:rsidR="00DC4A73" w:rsidRPr="00F350A6" w:rsidRDefault="00DC4A73" w:rsidP="00225579">
            <w:pPr>
              <w:keepNext/>
              <w:rPr>
                <w:b/>
              </w:rPr>
            </w:pPr>
            <w:r>
              <w:rPr>
                <w:b/>
              </w:rPr>
              <w:t>Results</w:t>
            </w:r>
          </w:p>
        </w:tc>
        <w:tc>
          <w:tcPr>
            <w:tcW w:w="1843" w:type="dxa"/>
          </w:tcPr>
          <w:p w14:paraId="355030ED" w14:textId="77777777" w:rsidR="00DC4A73" w:rsidRPr="00F350A6" w:rsidRDefault="00DC4A73" w:rsidP="00225579">
            <w:pPr>
              <w:keepNext/>
              <w:rPr>
                <w:b/>
              </w:rPr>
            </w:pPr>
            <w:r>
              <w:rPr>
                <w:b/>
              </w:rPr>
              <w:t>Comments</w:t>
            </w:r>
          </w:p>
        </w:tc>
      </w:tr>
      <w:tr w:rsidR="00DC4A73" w:rsidRPr="00DC4A73" w14:paraId="39B7224F" w14:textId="77777777" w:rsidTr="00BD61CC">
        <w:trPr>
          <w:cantSplit/>
        </w:trPr>
        <w:tc>
          <w:tcPr>
            <w:tcW w:w="1305" w:type="dxa"/>
          </w:tcPr>
          <w:p w14:paraId="72FAAE66" w14:textId="5FEB9B20" w:rsidR="00DC4A73" w:rsidRPr="00DC4A73" w:rsidRDefault="00562FDD" w:rsidP="002747EA">
            <w:pPr>
              <w:keepNext/>
            </w:pPr>
            <w:r>
              <w:t>Kramer et al 2006</w:t>
            </w:r>
            <w:r w:rsidR="00DC4A73">
              <w:fldChar w:fldCharType="begin"/>
            </w:r>
            <w:r w:rsidR="002747EA">
              <w:instrText xml:space="preserve"> ADDIN EN.CITE &lt;EndNote&gt;&lt;Cite&gt;&lt;Author&gt;Kramer&lt;/Author&gt;&lt;Year&gt;2006&lt;/Year&gt;&lt;RecNum&gt;633&lt;/RecNum&gt;&lt;DisplayText&gt;&lt;style face="superscript" font="Trebuchet MS" size="9"&gt;291&lt;/style&gt;&lt;/DisplayText&gt;&lt;record&gt;&lt;rec-number&gt;633&lt;/rec-number&gt;&lt;foreign-keys&gt;&lt;key app="EN" db-id="exvasrfx2dtraoesasxp2szsxa2df502592x" timestamp="1540425550"&gt;633&lt;/key&gt;&lt;key app="ENWeb" db-id=""&gt;0&lt;/key&gt;&lt;/foreign-keys&gt;&lt;ref-type name="Journal Article"&gt;17&lt;/ref-type&gt;&lt;contributors&gt;&lt;authors&gt;&lt;author&gt;Kramer, Michael S.&lt;/author&gt;&lt;author&gt;McDonald, Sheila W.&lt;/author&gt;&lt;/authors&gt;&lt;/contributors&gt;&lt;titles&gt;&lt;title&gt;Aerobic exercise for women during pregnancy&lt;/title&gt;&lt;secondary-title&gt;Cochrane Database of Systematic Reviews&lt;/secondary-title&gt;&lt;/titles&gt;&lt;periodical&gt;&lt;full-title&gt;Cochrane Database of Systematic Reviews&lt;/full-title&gt;&lt;/periodical&gt;&lt;dates&gt;&lt;year&gt;2006&lt;/year&gt;&lt;/dates&gt;&lt;isbn&gt;14651858&lt;/isbn&gt;&lt;urls&gt;&lt;/urls&gt;&lt;electronic-resource-num&gt;10.1002/14651858.CD000180.pub2&lt;/electronic-resource-num&gt;&lt;/record&gt;&lt;/Cite&gt;&lt;/EndNote&gt;</w:instrText>
            </w:r>
            <w:r w:rsidR="00DC4A73">
              <w:fldChar w:fldCharType="separate"/>
            </w:r>
            <w:r w:rsidR="002747EA" w:rsidRPr="002747EA">
              <w:rPr>
                <w:noProof/>
                <w:vertAlign w:val="superscript"/>
              </w:rPr>
              <w:t>291</w:t>
            </w:r>
            <w:r w:rsidR="00DC4A73">
              <w:fldChar w:fldCharType="end"/>
            </w:r>
          </w:p>
        </w:tc>
        <w:tc>
          <w:tcPr>
            <w:tcW w:w="1247" w:type="dxa"/>
          </w:tcPr>
          <w:p w14:paraId="16018302" w14:textId="75E735D1" w:rsidR="00DC4A73" w:rsidRPr="00DC4A73" w:rsidRDefault="00DC4A73" w:rsidP="00225579">
            <w:pPr>
              <w:keepNext/>
            </w:pPr>
            <w:r>
              <w:t>9 studies</w:t>
            </w:r>
          </w:p>
        </w:tc>
        <w:tc>
          <w:tcPr>
            <w:tcW w:w="4961" w:type="dxa"/>
          </w:tcPr>
          <w:p w14:paraId="6580B2D5" w14:textId="1D128740" w:rsidR="00DE6BD0" w:rsidRPr="00DE6BD0" w:rsidRDefault="00DE6BD0" w:rsidP="00DE6BD0">
            <w:r w:rsidRPr="00DE6BD0">
              <w:rPr>
                <w:b/>
              </w:rPr>
              <w:t>Aim</w:t>
            </w:r>
            <w:r>
              <w:t xml:space="preserve">: </w:t>
            </w:r>
            <w:r w:rsidRPr="00DE6BD0">
              <w:t>To assess the effects of advising healthy pregnant women to engage in regular aerobic exercise (at least two to three times per week), or</w:t>
            </w:r>
            <w:r>
              <w:t xml:space="preserve"> </w:t>
            </w:r>
            <w:r w:rsidRPr="00DE6BD0">
              <w:t>to increase or reduce the intensity, duration, or frequency of such exercise, on physical fitness, the course of labour and delivery, and</w:t>
            </w:r>
            <w:r>
              <w:t xml:space="preserve"> </w:t>
            </w:r>
            <w:r w:rsidRPr="00DE6BD0">
              <w:t>the outcome of pregnancy.</w:t>
            </w:r>
          </w:p>
          <w:p w14:paraId="530B9242" w14:textId="08AE4E58" w:rsidR="00DC4A73" w:rsidRPr="00DC4A73" w:rsidRDefault="00DE6BD0" w:rsidP="001823B7">
            <w:r w:rsidRPr="001823B7">
              <w:rPr>
                <w:b/>
              </w:rPr>
              <w:t>Methods</w:t>
            </w:r>
            <w:r>
              <w:t xml:space="preserve">: </w:t>
            </w:r>
            <w:r w:rsidR="001823B7" w:rsidRPr="001823B7">
              <w:t>We searched the Cochrane Pregnancy and Childbirth Group’s Trials Register (31 August 2009), MEDLINE (1966 to August 2009), EMBASE (1980 to August 2009), Conference Papers Index (earliest to August 2009), contacted researchers in the field and searched reference lists of retrieved articles.</w:t>
            </w:r>
          </w:p>
        </w:tc>
        <w:tc>
          <w:tcPr>
            <w:tcW w:w="4536" w:type="dxa"/>
          </w:tcPr>
          <w:p w14:paraId="7DF6C018" w14:textId="5F0FC9F3" w:rsidR="00DC4A73" w:rsidRPr="00DC4A73" w:rsidRDefault="00DC4A73" w:rsidP="00DC4A73">
            <w:r w:rsidRPr="00DC4A73">
              <w:t>Of the nine trials reporting</w:t>
            </w:r>
            <w:r>
              <w:t xml:space="preserve"> </w:t>
            </w:r>
            <w:r w:rsidRPr="00DC4A73">
              <w:t xml:space="preserve">on </w:t>
            </w:r>
            <w:r w:rsidR="00562FDD">
              <w:t xml:space="preserve">the effect of aerobic exercise during pregnancy on </w:t>
            </w:r>
            <w:r w:rsidRPr="00DC4A73">
              <w:t>physical fitness, six reported significant improvement in physical fitness in the exercise group, although inconsistencies in summary</w:t>
            </w:r>
            <w:r>
              <w:t xml:space="preserve"> </w:t>
            </w:r>
            <w:r w:rsidRPr="00DC4A73">
              <w:t>statistics and measures used to assess fitness prevented quantitative pooling of results.</w:t>
            </w:r>
          </w:p>
        </w:tc>
        <w:tc>
          <w:tcPr>
            <w:tcW w:w="1843" w:type="dxa"/>
          </w:tcPr>
          <w:p w14:paraId="7E345BEA" w14:textId="77777777" w:rsidR="00DC4A73" w:rsidRPr="00DC4A73" w:rsidRDefault="00DC4A73" w:rsidP="00225579">
            <w:pPr>
              <w:keepNext/>
            </w:pPr>
          </w:p>
        </w:tc>
      </w:tr>
      <w:tr w:rsidR="00DC1B4F" w:rsidRPr="00DC4A73" w14:paraId="39D619C1" w14:textId="77777777" w:rsidTr="00BD61CC">
        <w:trPr>
          <w:cantSplit/>
        </w:trPr>
        <w:tc>
          <w:tcPr>
            <w:tcW w:w="1305" w:type="dxa"/>
          </w:tcPr>
          <w:p w14:paraId="3DBC2EDD" w14:textId="7A8A1B8B" w:rsidR="00DC1B4F" w:rsidRDefault="00DC1B4F" w:rsidP="002747EA">
            <w:pPr>
              <w:keepNext/>
            </w:pPr>
            <w:r>
              <w:t>Cai et al 2020</w:t>
            </w:r>
            <w:r w:rsidR="00D07346">
              <w:fldChar w:fldCharType="begin"/>
            </w:r>
            <w:r w:rsidR="002747EA">
              <w:instrText xml:space="preserve"> ADDIN EN.CITE &lt;EndNote&gt;&lt;Cite&gt;&lt;Author&gt;Cai&lt;/Author&gt;&lt;Year&gt;2020&lt;/Year&gt;&lt;RecNum&gt;1952&lt;/RecNum&gt;&lt;DisplayText&gt;&lt;style face="superscript" font="Trebuchet MS" size="9"&gt;311&lt;/style&gt;&lt;/DisplayText&gt;&lt;record&gt;&lt;rec-number&gt;1952&lt;/rec-number&gt;&lt;foreign-keys&gt;&lt;key app="EN" db-id="exvasrfx2dtraoesasxp2szsxa2df502592x" timestamp="1588743809"&gt;1952&lt;/key&gt;&lt;key app="ENWeb" db-id=""&gt;0&lt;/key&gt;&lt;/foreign-keys&gt;&lt;ref-type name="Journal Article"&gt;17&lt;/ref-type&gt;&lt;contributors&gt;&lt;authors&gt;&lt;author&gt;Cai, C.&lt;/author&gt;&lt;author&gt;Ruchat, S. M.&lt;/author&gt;&lt;author&gt;Sivak, A.&lt;/author&gt;&lt;author&gt;Davenport, M. H.&lt;/author&gt;&lt;/authors&gt;&lt;/contributors&gt;&lt;auth-address&gt;Program for Pregnancy and Postpartum Health, University of Alberta, Edmonton, Alberta, Canada.&amp;#xD;Physical Activity and Diabetes Laboratory, University of Alberta, Edmonton, Alberta, Canada.&amp;#xD;Faculty of Kinesiology, Sport and Recreation, University of Alberta, Edmonton, Alberta, Canada.&amp;#xD;Women and Children&amp;apos;s Health Research Institute, Edmonton, Alberta, Canada.&amp;#xD;Alberta Diabetes Institute, Edmonton, Alberta, Canada.&amp;#xD;Department of Human Kinetics, Universite du Quebec a Trois-Rivieres, Trois-Rivieres, Quebec, Canada.&amp;#xD;H.T. Coutts Education &amp;amp; Physical Education Library, University of Alberta, Edmonton, Alberta, Canada.&lt;/auth-address&gt;&lt;titles&gt;&lt;title&gt;Prenatal exercise and cardiorespiratory health and fitness: A meta-analysis&lt;/title&gt;&lt;secondary-title&gt;Med Sci Sports Exerc&lt;/secondary-title&gt;&lt;/titles&gt;&lt;periodical&gt;&lt;full-title&gt;Med Sci Sports Exerc&lt;/full-title&gt;&lt;/periodical&gt;&lt;edition&gt;2020/01/25&lt;/edition&gt;&lt;dates&gt;&lt;year&gt;2020&lt;/year&gt;&lt;pub-dates&gt;&lt;date&gt;Jan 17&lt;/date&gt;&lt;/pub-dates&gt;&lt;/dates&gt;&lt;isbn&gt;1530-0315 (Electronic)&amp;#xD;0195-9131 (Linking)&lt;/isbn&gt;&lt;accession-num&gt;31977635&lt;/accession-num&gt;&lt;urls&gt;&lt;related-urls&gt;&lt;url&gt;https://www.ncbi.nlm.nih.gov/pubmed/31977635&lt;/url&gt;&lt;/related-urls&gt;&lt;/urls&gt;&lt;electronic-resource-num&gt;10.1249/MSS.0000000000002279&lt;/electronic-resource-num&gt;&lt;/record&gt;&lt;/Cite&gt;&lt;/EndNote&gt;</w:instrText>
            </w:r>
            <w:r w:rsidR="00D07346">
              <w:fldChar w:fldCharType="separate"/>
            </w:r>
            <w:r w:rsidR="002747EA" w:rsidRPr="002747EA">
              <w:rPr>
                <w:noProof/>
                <w:vertAlign w:val="superscript"/>
              </w:rPr>
              <w:t>311</w:t>
            </w:r>
            <w:r w:rsidR="00D07346">
              <w:fldChar w:fldCharType="end"/>
            </w:r>
          </w:p>
        </w:tc>
        <w:tc>
          <w:tcPr>
            <w:tcW w:w="1247" w:type="dxa"/>
          </w:tcPr>
          <w:p w14:paraId="775EABE0" w14:textId="6377B568" w:rsidR="00DC1B4F" w:rsidRDefault="00495F22" w:rsidP="00225579">
            <w:pPr>
              <w:keepNext/>
            </w:pPr>
            <w:r>
              <w:t>26 RCTs</w:t>
            </w:r>
          </w:p>
        </w:tc>
        <w:tc>
          <w:tcPr>
            <w:tcW w:w="4961" w:type="dxa"/>
          </w:tcPr>
          <w:p w14:paraId="57A0AE87" w14:textId="77777777" w:rsidR="00495F22" w:rsidRPr="00495F22" w:rsidRDefault="00495F22" w:rsidP="00BD61CC">
            <w:r>
              <w:rPr>
                <w:b/>
              </w:rPr>
              <w:t xml:space="preserve">Aim: </w:t>
            </w:r>
            <w:r w:rsidRPr="00495F22">
              <w:t>To examine the influence of prenatal exercise on maternal cardiorespiratory health and fitness during pregnancy. </w:t>
            </w:r>
          </w:p>
          <w:p w14:paraId="05F4972E" w14:textId="0F0A683F" w:rsidR="00DC1B4F" w:rsidRPr="00BD61CC" w:rsidRDefault="00495F22" w:rsidP="00DE6BD0">
            <w:r>
              <w:rPr>
                <w:b/>
              </w:rPr>
              <w:t xml:space="preserve">Methods: </w:t>
            </w:r>
            <w:r w:rsidRPr="00495F22">
              <w:t>Online databases were searched up to Februa</w:t>
            </w:r>
            <w:r>
              <w:t>ry 25, 2019. Studies of randomis</w:t>
            </w:r>
            <w:r w:rsidRPr="00495F22">
              <w:t>ed controlled trials (RCTs) were eligible, which contained information on the relevant population (pregnant women), intervention (subjective or objective measures of frequency, intensity, duration, volume, or type of exercise), comparator (no exercise intervention), and outcomes (maternal cardiorespiratory fitness [CRF], including VO</w:t>
            </w:r>
            <w:r w:rsidRPr="00495F22">
              <w:rPr>
                <w:sz w:val="12"/>
                <w:szCs w:val="12"/>
              </w:rPr>
              <w:t>2max</w:t>
            </w:r>
            <w:r w:rsidRPr="00495F22">
              <w:t>, submaximal VO</w:t>
            </w:r>
            <w:r w:rsidRPr="00495F22">
              <w:rPr>
                <w:sz w:val="12"/>
                <w:szCs w:val="12"/>
              </w:rPr>
              <w:t>2</w:t>
            </w:r>
            <w:r w:rsidRPr="00495F22">
              <w:t>, VO</w:t>
            </w:r>
            <w:r w:rsidRPr="00495F22">
              <w:rPr>
                <w:sz w:val="12"/>
                <w:szCs w:val="12"/>
              </w:rPr>
              <w:t xml:space="preserve">2 </w:t>
            </w:r>
            <w:r w:rsidRPr="00495F22">
              <w:t>at anaerobic threshold, and cardiorespiratory health, including resting heart rate, resting systolic and diastolic blood pressure during pregnancy).</w:t>
            </w:r>
            <w:r w:rsidRPr="00495F22">
              <w:rPr>
                <w:rFonts w:eastAsiaTheme="majorEastAsia"/>
              </w:rPr>
              <w:t> </w:t>
            </w:r>
          </w:p>
        </w:tc>
        <w:tc>
          <w:tcPr>
            <w:tcW w:w="4536" w:type="dxa"/>
          </w:tcPr>
          <w:p w14:paraId="13587B48" w14:textId="160F6664" w:rsidR="00DC1B4F" w:rsidRPr="00DC4A73" w:rsidRDefault="00495F22" w:rsidP="00DC4A73">
            <w:r>
              <w:t>Low to hig</w:t>
            </w:r>
            <w:r w:rsidR="003B485A">
              <w:t>h</w:t>
            </w:r>
            <w:r w:rsidRPr="00495F22">
              <w:t xml:space="preserve"> certainty evidence revealed that exercise was associated with improved predicted/measured VO</w:t>
            </w:r>
            <w:r w:rsidRPr="00495F22">
              <w:rPr>
                <w:sz w:val="12"/>
                <w:szCs w:val="12"/>
              </w:rPr>
              <w:t xml:space="preserve">2 max </w:t>
            </w:r>
            <w:r w:rsidRPr="00495F22">
              <w:t>(</w:t>
            </w:r>
            <w:r>
              <w:t>5</w:t>
            </w:r>
            <w:r w:rsidRPr="00495F22">
              <w:t xml:space="preserve"> RCTs, n=430; </w:t>
            </w:r>
            <w:r>
              <w:t>MD 2.77 mL/kg/min; 95%CI</w:t>
            </w:r>
            <w:r w:rsidRPr="00495F22">
              <w:t xml:space="preserve"> 0.32 to 5.21), reduced resting heart rate (</w:t>
            </w:r>
            <w:r>
              <w:t>9 RCTs, n=637; MD -1.71 bpm; 95%CI</w:t>
            </w:r>
            <w:r w:rsidRPr="00495F22">
              <w:t xml:space="preserve"> -3.24 to -0.19), resting systolic blood pressure (16 RCTs, n=1</w:t>
            </w:r>
            <w:r>
              <w:t>,672; MD </w:t>
            </w:r>
            <w:r w:rsidRPr="00495F22">
              <w:t>−2.11</w:t>
            </w:r>
            <w:r>
              <w:t> mmHg, 95% CI</w:t>
            </w:r>
            <w:r w:rsidRPr="00495F22">
              <w:t xml:space="preserve"> −3.71 to −0.51) and diastolic blood pressure (15 RCTs, n=1</w:t>
            </w:r>
            <w:r>
              <w:t>,624; MD −1.77 mmHg, 95%CI</w:t>
            </w:r>
            <w:r w:rsidRPr="00495F22">
              <w:t xml:space="preserve"> −2.90 to −0.64).</w:t>
            </w:r>
            <w:r w:rsidRPr="00495F22">
              <w:rPr>
                <w:rFonts w:eastAsiaTheme="majorEastAsia"/>
              </w:rPr>
              <w:t> </w:t>
            </w:r>
          </w:p>
        </w:tc>
        <w:tc>
          <w:tcPr>
            <w:tcW w:w="1843" w:type="dxa"/>
          </w:tcPr>
          <w:p w14:paraId="447E3C24" w14:textId="77777777" w:rsidR="00DC1B4F" w:rsidRPr="00DC4A73" w:rsidRDefault="00DC1B4F" w:rsidP="00225579">
            <w:pPr>
              <w:keepNext/>
            </w:pPr>
          </w:p>
        </w:tc>
      </w:tr>
    </w:tbl>
    <w:p w14:paraId="33FF102C" w14:textId="072AEAB6" w:rsidR="00562FDD" w:rsidRPr="00DC4A73" w:rsidRDefault="009C163D" w:rsidP="00932C6D">
      <w:pPr>
        <w:pStyle w:val="TableName"/>
      </w:pPr>
      <w:bookmarkStart w:id="124" w:name="_Toc40956642"/>
      <w:r>
        <w:t xml:space="preserve">Q5 </w:t>
      </w:r>
      <w:r w:rsidR="00562FDD">
        <w:t>Physical activity in pregnancy and physical fitness — RCTs</w:t>
      </w:r>
      <w:bookmarkEnd w:id="124"/>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64: Q5 Physical activity in pregnancy and physical fitness — RCTs"/>
      </w:tblPr>
      <w:tblGrid>
        <w:gridCol w:w="1273"/>
        <w:gridCol w:w="1279"/>
        <w:gridCol w:w="4961"/>
        <w:gridCol w:w="4536"/>
        <w:gridCol w:w="1843"/>
      </w:tblGrid>
      <w:tr w:rsidR="00562FDD" w:rsidRPr="00F350A6" w14:paraId="43B5D0F3" w14:textId="77777777" w:rsidTr="00062DBB">
        <w:trPr>
          <w:cantSplit/>
          <w:tblHeader/>
        </w:trPr>
        <w:tc>
          <w:tcPr>
            <w:tcW w:w="1273" w:type="dxa"/>
          </w:tcPr>
          <w:p w14:paraId="5B1C3CA7" w14:textId="77777777" w:rsidR="00562FDD" w:rsidRPr="00F350A6" w:rsidRDefault="00562FDD" w:rsidP="00225579">
            <w:pPr>
              <w:keepNext/>
              <w:rPr>
                <w:b/>
              </w:rPr>
            </w:pPr>
            <w:r>
              <w:rPr>
                <w:b/>
              </w:rPr>
              <w:t>Study ref</w:t>
            </w:r>
          </w:p>
        </w:tc>
        <w:tc>
          <w:tcPr>
            <w:tcW w:w="1279" w:type="dxa"/>
          </w:tcPr>
          <w:p w14:paraId="654FB63F" w14:textId="77777777" w:rsidR="00562FDD" w:rsidRPr="00F350A6" w:rsidRDefault="00562FDD" w:rsidP="00225579">
            <w:pPr>
              <w:keepNext/>
              <w:rPr>
                <w:b/>
              </w:rPr>
            </w:pPr>
            <w:r>
              <w:rPr>
                <w:b/>
              </w:rPr>
              <w:t>N</w:t>
            </w:r>
          </w:p>
        </w:tc>
        <w:tc>
          <w:tcPr>
            <w:tcW w:w="4961" w:type="dxa"/>
          </w:tcPr>
          <w:p w14:paraId="3E0F7816" w14:textId="26A4497A" w:rsidR="00562FDD" w:rsidRPr="00F350A6" w:rsidRDefault="00562FDD" w:rsidP="00050D6C">
            <w:pPr>
              <w:keepNext/>
              <w:rPr>
                <w:b/>
              </w:rPr>
            </w:pPr>
            <w:r>
              <w:rPr>
                <w:b/>
              </w:rPr>
              <w:t>Aim/</w:t>
            </w:r>
            <w:r w:rsidRPr="00F350A6">
              <w:rPr>
                <w:b/>
              </w:rPr>
              <w:t>population</w:t>
            </w:r>
            <w:r>
              <w:rPr>
                <w:b/>
              </w:rPr>
              <w:t>/intervention</w:t>
            </w:r>
          </w:p>
        </w:tc>
        <w:tc>
          <w:tcPr>
            <w:tcW w:w="4536" w:type="dxa"/>
          </w:tcPr>
          <w:p w14:paraId="727EBEBA" w14:textId="77777777" w:rsidR="00562FDD" w:rsidRPr="00F350A6" w:rsidRDefault="00562FDD" w:rsidP="00225579">
            <w:pPr>
              <w:keepNext/>
              <w:rPr>
                <w:b/>
              </w:rPr>
            </w:pPr>
            <w:r>
              <w:rPr>
                <w:b/>
              </w:rPr>
              <w:t>Results</w:t>
            </w:r>
          </w:p>
        </w:tc>
        <w:tc>
          <w:tcPr>
            <w:tcW w:w="1843" w:type="dxa"/>
          </w:tcPr>
          <w:p w14:paraId="0367E481" w14:textId="77777777" w:rsidR="00562FDD" w:rsidRPr="00F350A6" w:rsidRDefault="00562FDD" w:rsidP="00225579">
            <w:pPr>
              <w:keepNext/>
              <w:rPr>
                <w:b/>
              </w:rPr>
            </w:pPr>
            <w:r>
              <w:rPr>
                <w:b/>
              </w:rPr>
              <w:t>Comments</w:t>
            </w:r>
          </w:p>
        </w:tc>
      </w:tr>
      <w:tr w:rsidR="00562FDD" w:rsidRPr="00DC4A73" w14:paraId="44800523" w14:textId="77777777" w:rsidTr="00062DBB">
        <w:trPr>
          <w:cantSplit/>
        </w:trPr>
        <w:tc>
          <w:tcPr>
            <w:tcW w:w="1273" w:type="dxa"/>
          </w:tcPr>
          <w:p w14:paraId="0EDDF94F" w14:textId="2E308050" w:rsidR="00562FDD" w:rsidRDefault="00562FDD" w:rsidP="00225579">
            <w:pPr>
              <w:keepNext/>
            </w:pPr>
            <w:r>
              <w:t>Halvorsen et al 2013</w:t>
            </w:r>
            <w:r w:rsidR="00283324">
              <w:fldChar w:fldCharType="begin"/>
            </w:r>
            <w:r w:rsidR="002747EA">
              <w:instrText xml:space="preserve"> ADDIN EN.CITE &lt;EndNote&gt;&lt;Cite&gt;&lt;Author&gt;Halvorsen&lt;/Author&gt;&lt;Year&gt;2013&lt;/Year&gt;&lt;RecNum&gt;1783&lt;/RecNum&gt;&lt;DisplayText&gt;&lt;style face="superscript" font="Trebuchet MS" size="9"&gt;268&lt;/style&gt;&lt;/DisplayText&gt;&lt;record&gt;&lt;rec-number&gt;1783&lt;/rec-number&gt;&lt;foreign-keys&gt;&lt;key app="EN" db-id="exvasrfx2dtraoesasxp2szsxa2df502592x" timestamp="1583204194"&gt;1783&lt;/key&gt;&lt;key app="ENWeb" db-id=""&gt;0&lt;/key&gt;&lt;/foreign-keys&gt;&lt;ref-type name="Journal Article"&gt;17&lt;/ref-type&gt;&lt;contributors&gt;&lt;authors&gt;&lt;author&gt;Halvorsen, S.&lt;/author&gt;&lt;author&gt;Haakstad, L. A.&lt;/author&gt;&lt;author&gt;Edvardsen, E.&lt;/author&gt;&lt;author&gt;Bo, K.&lt;/author&gt;&lt;/authors&gt;&lt;/contributors&gt;&lt;auth-address&gt;Department of Sports Medicine, Norwegian School of Sport Sciences, P.O. Box 4014, Ulleval Stadion, 0806 Oslo, Norway. silje.halvorsen@medisin.uio.no&lt;/auth-address&gt;&lt;titles&gt;&lt;title&gt;Effect of aerobic dance on cardiorespiratory fitness in pregnant women: a randomised controlled trial&lt;/title&gt;&lt;secondary-title&gt;Physiotherapy&lt;/secondary-title&gt;&lt;/titles&gt;&lt;periodical&gt;&lt;full-title&gt;Physiotherapy&lt;/full-title&gt;&lt;/periodical&gt;&lt;pages&gt;42-8&lt;/pages&gt;&lt;volume&gt;99&lt;/volume&gt;&lt;number&gt;1&lt;/number&gt;&lt;edition&gt;2012/11/29&lt;/edition&gt;&lt;keywords&gt;&lt;keyword&gt;Adult&lt;/keyword&gt;&lt;keyword&gt;Case-Control Studies&lt;/keyword&gt;&lt;keyword&gt;Chi-Square Distribution&lt;/keyword&gt;&lt;keyword&gt;Dancing/*physiology&lt;/keyword&gt;&lt;keyword&gt;Exercise Test&lt;/keyword&gt;&lt;keyword&gt;Female&lt;/keyword&gt;&lt;keyword&gt;Humans&lt;/keyword&gt;&lt;keyword&gt;Lactates/blood&lt;/keyword&gt;&lt;keyword&gt;Norway&lt;/keyword&gt;&lt;keyword&gt;Oxygen Consumption/physiology&lt;/keyword&gt;&lt;keyword&gt;Physical Fitness/*physiology&lt;/keyword&gt;&lt;keyword&gt;Pregnancy&lt;/keyword&gt;&lt;keyword&gt;Treatment Outcome&lt;/keyword&gt;&lt;/keywords&gt;&lt;dates&gt;&lt;year&gt;2013&lt;/year&gt;&lt;pub-dates&gt;&lt;date&gt;Mar&lt;/date&gt;&lt;/pub-dates&gt;&lt;/dates&gt;&lt;isbn&gt;1873-1465 (Electronic)&amp;#xD;0031-9406 (Linking)&lt;/isbn&gt;&lt;accession-num&gt;23186730&lt;/accession-num&gt;&lt;urls&gt;&lt;related-urls&gt;&lt;url&gt;https://www.ncbi.nlm.nih.gov/pubmed/23186730&lt;/url&gt;&lt;/related-urls&gt;&lt;/urls&gt;&lt;electronic-resource-num&gt;10.1016/j.physio.2011.11.002&lt;/electronic-resource-num&gt;&lt;/record&gt;&lt;/Cite&gt;&lt;/EndNote&gt;</w:instrText>
            </w:r>
            <w:r w:rsidR="00283324">
              <w:fldChar w:fldCharType="separate"/>
            </w:r>
            <w:r w:rsidR="002747EA" w:rsidRPr="002747EA">
              <w:rPr>
                <w:noProof/>
                <w:vertAlign w:val="superscript"/>
              </w:rPr>
              <w:t>268</w:t>
            </w:r>
            <w:r w:rsidR="00283324">
              <w:fldChar w:fldCharType="end"/>
            </w:r>
          </w:p>
          <w:p w14:paraId="311DDAF0" w14:textId="74B214FA" w:rsidR="00050D6C" w:rsidRPr="00DC4A73" w:rsidRDefault="00050D6C" w:rsidP="00225579">
            <w:pPr>
              <w:keepNext/>
            </w:pPr>
            <w:r>
              <w:t>Norway</w:t>
            </w:r>
          </w:p>
        </w:tc>
        <w:tc>
          <w:tcPr>
            <w:tcW w:w="1279" w:type="dxa"/>
          </w:tcPr>
          <w:p w14:paraId="09615567" w14:textId="4B60373A" w:rsidR="00562FDD" w:rsidRDefault="00562FDD" w:rsidP="00225579">
            <w:pPr>
              <w:keepNext/>
            </w:pPr>
            <w:r>
              <w:t>Intervention 34</w:t>
            </w:r>
          </w:p>
          <w:p w14:paraId="6164E8CD" w14:textId="45338144" w:rsidR="00562FDD" w:rsidRPr="00DC4A73" w:rsidRDefault="00562FDD" w:rsidP="00225579">
            <w:pPr>
              <w:keepNext/>
            </w:pPr>
            <w:r>
              <w:t>Control 28</w:t>
            </w:r>
          </w:p>
        </w:tc>
        <w:tc>
          <w:tcPr>
            <w:tcW w:w="4961" w:type="dxa"/>
          </w:tcPr>
          <w:p w14:paraId="1AACA25F" w14:textId="2F4B21D2" w:rsidR="00562FDD" w:rsidRPr="00562FDD" w:rsidRDefault="00562FDD" w:rsidP="00562FDD">
            <w:r w:rsidRPr="00562FDD">
              <w:rPr>
                <w:b/>
              </w:rPr>
              <w:t>Aim</w:t>
            </w:r>
            <w:r>
              <w:t xml:space="preserve">: </w:t>
            </w:r>
            <w:r w:rsidRPr="00562FDD">
              <w:t>To evaluate the effectiveness of aerobic dance on cardiorespiratory fitness in pregnant women.</w:t>
            </w:r>
          </w:p>
          <w:p w14:paraId="6BDDC830" w14:textId="7A103994" w:rsidR="00562FDD" w:rsidRPr="00562FDD" w:rsidRDefault="00562FDD" w:rsidP="00562FDD">
            <w:pPr>
              <w:rPr>
                <w:rFonts w:ascii="Times" w:hAnsi="Times"/>
                <w:sz w:val="14"/>
                <w:szCs w:val="14"/>
              </w:rPr>
            </w:pPr>
            <w:r w:rsidRPr="00562FDD">
              <w:rPr>
                <w:rFonts w:ascii="Helvetica" w:hAnsi="Helvetica"/>
                <w:b/>
              </w:rPr>
              <w:t>Population</w:t>
            </w:r>
            <w:r>
              <w:rPr>
                <w:rFonts w:ascii="Helvetica" w:hAnsi="Helvetica"/>
              </w:rPr>
              <w:t>:</w:t>
            </w:r>
            <w:r w:rsidRPr="00562FDD">
              <w:rPr>
                <w:rFonts w:ascii="Helvetica" w:hAnsi="Helvetica"/>
              </w:rPr>
              <w:t xml:space="preserve"> </w:t>
            </w:r>
            <w:r>
              <w:t>P</w:t>
            </w:r>
            <w:r w:rsidRPr="00562FDD">
              <w:t>rimiparous women with a mean age of 30.6</w:t>
            </w:r>
            <w:r>
              <w:t>±3.7</w:t>
            </w:r>
            <w:r w:rsidRPr="00562FDD">
              <w:t xml:space="preserve"> years</w:t>
            </w:r>
          </w:p>
          <w:p w14:paraId="7743E27A" w14:textId="08BDE728" w:rsidR="00562FDD" w:rsidRPr="00562FDD" w:rsidRDefault="00562FDD" w:rsidP="00562FDD">
            <w:r w:rsidRPr="00562FDD">
              <w:rPr>
                <w:rFonts w:ascii="Helvetica" w:hAnsi="Helvetica"/>
                <w:b/>
              </w:rPr>
              <w:t>Intervention</w:t>
            </w:r>
            <w:r w:rsidRPr="00562FDD">
              <w:rPr>
                <w:rFonts w:ascii="Helvetica" w:hAnsi="Helvetica"/>
              </w:rPr>
              <w:t xml:space="preserve"> </w:t>
            </w:r>
            <w:r w:rsidRPr="00562FDD">
              <w:t>Two aerobic dance classes per week and 30 minutes of daily self-imposed physical activity for 12 weeks.</w:t>
            </w:r>
          </w:p>
        </w:tc>
        <w:tc>
          <w:tcPr>
            <w:tcW w:w="4536" w:type="dxa"/>
          </w:tcPr>
          <w:p w14:paraId="694B4510" w14:textId="77777777" w:rsidR="00562FDD" w:rsidRDefault="00562FDD" w:rsidP="00562FDD">
            <w:r>
              <w:t>Intervention vs control:</w:t>
            </w:r>
          </w:p>
          <w:p w14:paraId="025452A4" w14:textId="5777142C" w:rsidR="00562FDD" w:rsidRPr="00DC4A73" w:rsidRDefault="00562FDD" w:rsidP="007731B7">
            <w:pPr>
              <w:pStyle w:val="bullet"/>
            </w:pPr>
            <w:r w:rsidRPr="00562FDD">
              <w:t>V</w:t>
            </w:r>
            <w:r w:rsidRPr="005055B0">
              <w:t>O</w:t>
            </w:r>
            <w:r w:rsidRPr="005055B0">
              <w:rPr>
                <w:vertAlign w:val="subscript"/>
              </w:rPr>
              <w:t>2</w:t>
            </w:r>
            <w:r w:rsidRPr="005055B0">
              <w:t xml:space="preserve"> </w:t>
            </w:r>
            <w:r w:rsidR="005055B0" w:rsidRPr="005055B0">
              <w:t>(mL/kg/minute</w:t>
            </w:r>
            <w:r w:rsidR="007731B7">
              <w:t xml:space="preserve"> at 1.5 mmol above resting blood lactate levels</w:t>
            </w:r>
            <w:r w:rsidR="005055B0" w:rsidRPr="005055B0">
              <w:t xml:space="preserve">) </w:t>
            </w:r>
            <w:r w:rsidRPr="005055B0">
              <w:t>po</w:t>
            </w:r>
            <w:r w:rsidRPr="00562FDD">
              <w:t>st-intervention: 24.5</w:t>
            </w:r>
            <w:r w:rsidR="005055B0">
              <w:t>±</w:t>
            </w:r>
            <w:r w:rsidRPr="00562FDD">
              <w:t>3.8</w:t>
            </w:r>
            <w:r w:rsidR="005055B0">
              <w:t xml:space="preserve"> vs</w:t>
            </w:r>
            <w:r w:rsidRPr="00596809">
              <w:t xml:space="preserve"> 24.5</w:t>
            </w:r>
            <w:r w:rsidR="007731B7">
              <w:t>±</w:t>
            </w:r>
            <w:r w:rsidRPr="00596809">
              <w:t xml:space="preserve">2.5 </w:t>
            </w:r>
          </w:p>
        </w:tc>
        <w:tc>
          <w:tcPr>
            <w:tcW w:w="1843" w:type="dxa"/>
          </w:tcPr>
          <w:p w14:paraId="77F31BD7" w14:textId="77777777" w:rsidR="00562FDD" w:rsidRPr="00DC4A73" w:rsidRDefault="00562FDD" w:rsidP="00225579">
            <w:pPr>
              <w:keepNext/>
            </w:pPr>
          </w:p>
        </w:tc>
      </w:tr>
      <w:tr w:rsidR="00583EE8" w:rsidRPr="00DC4A73" w14:paraId="38CDD594" w14:textId="77777777" w:rsidTr="00062DBB">
        <w:trPr>
          <w:cantSplit/>
        </w:trPr>
        <w:tc>
          <w:tcPr>
            <w:tcW w:w="1273" w:type="dxa"/>
          </w:tcPr>
          <w:p w14:paraId="20989EA7" w14:textId="05A79CC0" w:rsidR="00583EE8" w:rsidRPr="00C12274" w:rsidRDefault="00583EE8" w:rsidP="0099206A">
            <w:r>
              <w:t>Bisson et al 2015</w:t>
            </w:r>
            <w:r>
              <w:fldChar w:fldCharType="begin">
                <w:fldData xml:space="preserve">PEVuZE5vdGU+PENpdGU+PEF1dGhvcj5CaXNzb248L0F1dGhvcj48WWVhcj4yMDE1PC9ZZWFyPjxS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</w:fldData>
              </w:fldChar>
            </w:r>
            <w:r w:rsidR="002747EA">
              <w:instrText xml:space="preserve"> ADDIN EN.CITE </w:instrText>
            </w:r>
            <w:r w:rsidR="002747EA">
              <w:fldChar w:fldCharType="begin">
                <w:fldData xml:space="preserve">PEVuZE5vdGU+PENpdGU+PEF1dGhvcj5CaXNzb248L0F1dGhvcj48WWVhcj4yMDE1PC9ZZWFyPjxS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</w:fldData>
              </w:fldChar>
            </w:r>
            <w:r w:rsidR="002747EA">
              <w:instrText xml:space="preserve"> ADDIN EN.CITE.DATA </w:instrText>
            </w:r>
            <w:r w:rsidR="002747EA">
              <w:fldChar w:fldCharType="end"/>
            </w:r>
            <w:r>
              <w:fldChar w:fldCharType="separate"/>
            </w:r>
            <w:r w:rsidR="002747EA" w:rsidRPr="002747EA">
              <w:rPr>
                <w:noProof/>
                <w:vertAlign w:val="superscript"/>
              </w:rPr>
              <w:t>269</w:t>
            </w:r>
            <w:r>
              <w:fldChar w:fldCharType="end"/>
            </w:r>
          </w:p>
          <w:p w14:paraId="0E16B50A" w14:textId="1A0B3174" w:rsidR="00583EE8" w:rsidRDefault="00583EE8" w:rsidP="0099206A">
            <w:r w:rsidRPr="00C12274">
              <w:t>Canada</w:t>
            </w:r>
          </w:p>
        </w:tc>
        <w:tc>
          <w:tcPr>
            <w:tcW w:w="1279" w:type="dxa"/>
          </w:tcPr>
          <w:p w14:paraId="3A74FF3D" w14:textId="77777777" w:rsidR="00583EE8" w:rsidRDefault="00583EE8" w:rsidP="00FC3D91">
            <w:r>
              <w:t>Intervention 23</w:t>
            </w:r>
          </w:p>
          <w:p w14:paraId="182BF6F5" w14:textId="3570A7AB" w:rsidR="00583EE8" w:rsidRDefault="00583EE8" w:rsidP="00225579">
            <w:pPr>
              <w:keepNext/>
            </w:pPr>
            <w:r>
              <w:t>Control 22</w:t>
            </w:r>
          </w:p>
        </w:tc>
        <w:tc>
          <w:tcPr>
            <w:tcW w:w="4961" w:type="dxa"/>
          </w:tcPr>
          <w:p w14:paraId="3DDD232A" w14:textId="77777777" w:rsidR="00583EE8" w:rsidRPr="00867F71" w:rsidRDefault="00583EE8" w:rsidP="00FC3D91">
            <w:r w:rsidRPr="0035385E">
              <w:rPr>
                <w:b/>
              </w:rPr>
              <w:t>Aim</w:t>
            </w:r>
            <w:r>
              <w:t xml:space="preserve">: </w:t>
            </w:r>
            <w:r w:rsidRPr="00867F71">
              <w:t>To evaluate whether a 12-week supervised exercise program promotes an active lifestyle throughout pregnancy in pregnant women with obesity.</w:t>
            </w:r>
          </w:p>
          <w:p w14:paraId="679AC624" w14:textId="77777777" w:rsidR="00583EE8" w:rsidRDefault="00583EE8" w:rsidP="00FC3D91">
            <w:r w:rsidRPr="0035385E">
              <w:rPr>
                <w:b/>
              </w:rPr>
              <w:t>Population</w:t>
            </w:r>
            <w:r>
              <w:t>: Pregnant women with BMI ≥</w:t>
            </w:r>
            <w:r w:rsidRPr="00867F71">
              <w:t>30 kg/m</w:t>
            </w:r>
            <w:r w:rsidRPr="0067575F">
              <w:rPr>
                <w:vertAlign w:val="superscript"/>
              </w:rPr>
              <w:t>2</w:t>
            </w:r>
            <w:r w:rsidRPr="00867F71">
              <w:t xml:space="preserve">) </w:t>
            </w:r>
            <w:r>
              <w:t>and a singleton pregnancy.</w:t>
            </w:r>
          </w:p>
          <w:p w14:paraId="37B042A6" w14:textId="77777777" w:rsidR="00583EE8" w:rsidRDefault="00583EE8" w:rsidP="00FC3D91">
            <w:r w:rsidRPr="005E4EF9">
              <w:rPr>
                <w:b/>
              </w:rPr>
              <w:t>Intervention</w:t>
            </w:r>
            <w:r>
              <w:rPr>
                <w:b/>
              </w:rPr>
              <w:t>:</w:t>
            </w:r>
          </w:p>
          <w:p w14:paraId="7FF99F89" w14:textId="77777777" w:rsidR="00583EE8" w:rsidRPr="00C45716" w:rsidRDefault="00583EE8" w:rsidP="00FC3D91">
            <w:pPr>
              <w:pStyle w:val="bullet"/>
            </w:pPr>
            <w:r w:rsidRPr="00C45716">
              <w:rPr>
                <w:i/>
              </w:rPr>
              <w:t>Supervised</w:t>
            </w:r>
            <w:r w:rsidRPr="00C45716">
              <w:t>: Yes</w:t>
            </w:r>
          </w:p>
          <w:p w14:paraId="266A44AE" w14:textId="77777777" w:rsidR="00583EE8" w:rsidRPr="007D13BF" w:rsidRDefault="00583EE8" w:rsidP="00FC3D91">
            <w:pPr>
              <w:pStyle w:val="bullet"/>
            </w:pPr>
            <w:r w:rsidRPr="00C45716">
              <w:rPr>
                <w:i/>
              </w:rPr>
              <w:t>Type and duration</w:t>
            </w:r>
            <w:r w:rsidRPr="00C45716">
              <w:t xml:space="preserve">: </w:t>
            </w:r>
            <w:r>
              <w:t xml:space="preserve">Aerobic and resistance; </w:t>
            </w:r>
            <w:r w:rsidRPr="00C12274">
              <w:t>Stationary cycling, treadmill, muscle strengthening</w:t>
            </w:r>
            <w:r>
              <w:t xml:space="preserve">; </w:t>
            </w:r>
            <w:r w:rsidRPr="00C12274">
              <w:t>60 min 3 times a week from week 15 to 27</w:t>
            </w:r>
          </w:p>
          <w:p w14:paraId="69ADE2ED" w14:textId="55D98F11" w:rsidR="00583EE8" w:rsidRPr="00562FDD" w:rsidRDefault="00583EE8" w:rsidP="00583EE8">
            <w:pPr>
              <w:pStyle w:val="bullet"/>
              <w:rPr>
                <w:b/>
              </w:rPr>
            </w:pPr>
            <w:r w:rsidRPr="00C45716">
              <w:rPr>
                <w:i/>
              </w:rPr>
              <w:t>Intensity</w:t>
            </w:r>
            <w:r w:rsidRPr="00C45716">
              <w:t xml:space="preserve">: </w:t>
            </w:r>
            <w:r w:rsidRPr="00C12274">
              <w:t>Moderate; 70% HR or perceived exertion score of 3-5/10</w:t>
            </w:r>
          </w:p>
        </w:tc>
        <w:tc>
          <w:tcPr>
            <w:tcW w:w="4536" w:type="dxa"/>
          </w:tcPr>
          <w:p w14:paraId="16526070" w14:textId="21C669E8" w:rsidR="00583EE8" w:rsidRDefault="00583EE8" w:rsidP="00562FDD">
            <w:r>
              <w:t>Intervention (n=22) vs control (n=22):</w:t>
            </w:r>
          </w:p>
          <w:p w14:paraId="0B3009A5" w14:textId="49EE437D" w:rsidR="00583EE8" w:rsidRPr="00583EE8" w:rsidRDefault="00BC038E" w:rsidP="00583EE8">
            <w:pPr>
              <w:pStyle w:val="bullet"/>
            </w:pPr>
            <w:r>
              <w:t xml:space="preserve">Change in </w:t>
            </w:r>
            <w:r w:rsidR="00583EE8" w:rsidRPr="00583EE8">
              <w:t>VO</w:t>
            </w:r>
            <w:r w:rsidR="00583EE8" w:rsidRPr="00583EE8">
              <w:rPr>
                <w:vertAlign w:val="subscript"/>
              </w:rPr>
              <w:t xml:space="preserve">2 </w:t>
            </w:r>
            <w:r w:rsidR="00583EE8">
              <w:t>AT (</w:t>
            </w:r>
            <w:r w:rsidR="00583EE8" w:rsidRPr="00583EE8">
              <w:t xml:space="preserve">oxygen </w:t>
            </w:r>
            <w:r w:rsidR="00333D44">
              <w:t>uptake</w:t>
            </w:r>
            <w:r w:rsidR="00583EE8" w:rsidRPr="00583EE8">
              <w:t xml:space="preserve"> at the anaerobic threshold</w:t>
            </w:r>
            <w:r w:rsidR="00583EE8">
              <w:t xml:space="preserve">): </w:t>
            </w:r>
            <w:r>
              <w:t>1.6±13.3 vs -6.5±9.9; MD 8.1; (%%CI 0.7 to 9.5; p&lt;0.05</w:t>
            </w:r>
          </w:p>
          <w:p w14:paraId="4EE79AB4" w14:textId="77777777" w:rsidR="00583EE8" w:rsidRDefault="00583EE8" w:rsidP="00562FDD"/>
        </w:tc>
        <w:tc>
          <w:tcPr>
            <w:tcW w:w="1843" w:type="dxa"/>
          </w:tcPr>
          <w:p w14:paraId="2626C7DB" w14:textId="77777777" w:rsidR="00583EE8" w:rsidRPr="00DC4A73" w:rsidRDefault="00583EE8" w:rsidP="00225579">
            <w:pPr>
              <w:keepNext/>
            </w:pPr>
          </w:p>
        </w:tc>
      </w:tr>
      <w:tr w:rsidR="00CE19C8" w:rsidRPr="00DC4A73" w14:paraId="3A67CB42" w14:textId="77777777" w:rsidTr="00062DBB">
        <w:trPr>
          <w:cantSplit/>
        </w:trPr>
        <w:tc>
          <w:tcPr>
            <w:tcW w:w="1273" w:type="dxa"/>
          </w:tcPr>
          <w:p w14:paraId="051915AA" w14:textId="001C6988" w:rsidR="00CE19C8" w:rsidRPr="00C12274" w:rsidRDefault="00CE19C8" w:rsidP="0099206A">
            <w:r>
              <w:rPr>
                <w:noProof/>
              </w:rPr>
              <w:t>de Oliveria Melo et al 2012</w:t>
            </w:r>
            <w:r>
              <w:fldChar w:fldCharType="begin"/>
            </w:r>
            <w:r w:rsidR="002747EA">
              <w:instrText xml:space="preserve"> ADDIN EN.CITE &lt;EndNote&gt;&lt;Cite&gt;&lt;Author&gt;de Oliveria Melo&lt;/Author&gt;&lt;Year&gt;2012&lt;/Year&gt;&lt;RecNum&gt;687&lt;/RecNum&gt;&lt;DisplayText&gt;&lt;style face="superscript" font="Trebuchet MS" size="9"&gt;270&lt;/style&gt;&lt;/DisplayText&gt;&lt;record&gt;&lt;rec-number&gt;687&lt;/rec-number&gt;&lt;foreign-keys&gt;&lt;key app="EN" db-id="exvasrfx2dtraoesasxp2szsxa2df502592x" timestamp="1540527319"&gt;687&lt;/key&gt;&lt;/foreign-keys&gt;&lt;ref-type name="Journal Article"&gt;17&lt;/ref-type&gt;&lt;contributors&gt;&lt;authors&gt;&lt;author&gt;de Oliveria Melo, A. S.&lt;/author&gt;&lt;author&gt;Silva, J. L.&lt;/author&gt;&lt;author&gt;Tavares, J. S.&lt;/author&gt;&lt;author&gt;Barros, V. O.&lt;/author&gt;&lt;author&gt;Leite, D. F.&lt;/author&gt;&lt;author&gt;Amorim, M. M.&lt;/author&gt;&lt;/authors&gt;&lt;/contributors&gt;&lt;auth-address&gt;Department of Obstetrics, School Medical Sciences, University of Campinas, Campinas, Brazil. asomelo@gmail.com&lt;/auth-address&gt;&lt;titles&gt;&lt;title&gt;Effect of a physical exercise program during pregnancy on uteroplacental and fetal blood flow and fetal growth: a randomized controlled trial&lt;/title&gt;&lt;secondary-title&gt;Obstet Gynecol&lt;/secondary-title&gt;&lt;/titles&gt;&lt;periodical&gt;&lt;full-title&gt;Obstet Gynecol&lt;/full-title&gt;&lt;/periodical&gt;&lt;pages&gt;302-10&lt;/pages&gt;&lt;volume&gt;120&lt;/volume&gt;&lt;number&gt;2 Pt 1&lt;/number&gt;&lt;edition&gt;2012/07/25&lt;/edition&gt;&lt;keywords&gt;&lt;keyword&gt;Adult&lt;/keyword&gt;&lt;keyword&gt;*Birth Weight&lt;/keyword&gt;&lt;keyword&gt;Blood Pressure&lt;/keyword&gt;&lt;keyword&gt;Exercise/*physiology&lt;/keyword&gt;&lt;keyword&gt;Female&lt;/keyword&gt;&lt;keyword&gt;*Fetal Development&lt;/keyword&gt;&lt;keyword&gt;Fetus/blood supply&lt;/keyword&gt;&lt;keyword&gt;Humans&lt;/keyword&gt;&lt;keyword&gt;Infant, Newborn&lt;/keyword&gt;&lt;keyword&gt;Physical Fitness&lt;/keyword&gt;&lt;keyword&gt;*Placental Circulation&lt;/keyword&gt;&lt;keyword&gt;Pregnancy/*physiology&lt;/keyword&gt;&lt;keyword&gt;Young Adult&lt;/keyword&gt;&lt;/keywords&gt;&lt;dates&gt;&lt;year&gt;2012&lt;/year&gt;&lt;pub-dates&gt;&lt;date&gt;Aug&lt;/date&gt;&lt;/pub-dates&gt;&lt;/dates&gt;&lt;isbn&gt;1873-233X (Electronic)&amp;#xD;0029-7844 (Linking)&lt;/isbn&gt;&lt;accession-num&gt;22825089&lt;/accession-num&gt;&lt;urls&gt;&lt;related-urls&gt;&lt;url&gt;https://www.ncbi.nlm.nih.gov/pubmed/22825089&lt;/url&gt;&lt;/related-urls&gt;&lt;/urls&gt;&lt;electronic-resource-num&gt;10.1097/AOG.0b013e31825de592&lt;/electronic-resource-num&gt;&lt;/record&gt;&lt;/Cite&gt;&lt;/EndNote&gt;</w:instrText>
            </w:r>
            <w:r>
              <w:fldChar w:fldCharType="separate"/>
            </w:r>
            <w:r w:rsidR="002747EA" w:rsidRPr="002747EA">
              <w:rPr>
                <w:noProof/>
                <w:vertAlign w:val="superscript"/>
              </w:rPr>
              <w:t>270</w:t>
            </w:r>
            <w:r>
              <w:fldChar w:fldCharType="end"/>
            </w:r>
          </w:p>
          <w:p w14:paraId="267D77CD" w14:textId="2E60BD14" w:rsidR="00CE19C8" w:rsidRDefault="00CE19C8" w:rsidP="0099206A">
            <w:r w:rsidRPr="00C12274">
              <w:t>Brazil</w:t>
            </w:r>
          </w:p>
        </w:tc>
        <w:tc>
          <w:tcPr>
            <w:tcW w:w="1279" w:type="dxa"/>
          </w:tcPr>
          <w:p w14:paraId="50426315" w14:textId="77777777" w:rsidR="00CE19C8" w:rsidRDefault="00CE19C8" w:rsidP="00FC3D91">
            <w:r>
              <w:t>Intervention 13 weeks 62</w:t>
            </w:r>
          </w:p>
          <w:p w14:paraId="1DE00D06" w14:textId="77777777" w:rsidR="00CE19C8" w:rsidRDefault="00CE19C8" w:rsidP="00FC3D91">
            <w:r>
              <w:t>Intervention 20 weeks 63</w:t>
            </w:r>
          </w:p>
          <w:p w14:paraId="7DB524F1" w14:textId="77777777" w:rsidR="00CE19C8" w:rsidRDefault="00CE19C8" w:rsidP="00FC3D91">
            <w:r>
              <w:t>Control 62</w:t>
            </w:r>
          </w:p>
          <w:p w14:paraId="3669C405" w14:textId="29573E31" w:rsidR="00C96A00" w:rsidRDefault="00C96A00" w:rsidP="00FC3D91">
            <w:r>
              <w:t>3-armed; control group halved</w:t>
            </w:r>
          </w:p>
        </w:tc>
        <w:tc>
          <w:tcPr>
            <w:tcW w:w="4961" w:type="dxa"/>
          </w:tcPr>
          <w:p w14:paraId="07F62A30" w14:textId="77777777" w:rsidR="00CE19C8" w:rsidRDefault="00CE19C8" w:rsidP="00FC3D91">
            <w:r w:rsidRPr="00056D57">
              <w:rPr>
                <w:b/>
              </w:rPr>
              <w:t>Aim</w:t>
            </w:r>
            <w:r>
              <w:t xml:space="preserve">: </w:t>
            </w:r>
            <w:r w:rsidRPr="00056D57">
              <w:t xml:space="preserve">To estimate the effect of supervised physical exercise on maternal physical fitness, fetoplacental blood flow, and fetal growth. </w:t>
            </w:r>
          </w:p>
          <w:p w14:paraId="09BD18FB" w14:textId="77777777" w:rsidR="00CE19C8" w:rsidRPr="00935520" w:rsidRDefault="00CE19C8" w:rsidP="00FC3D91">
            <w:r w:rsidRPr="00935520">
              <w:rPr>
                <w:b/>
              </w:rPr>
              <w:t>Population</w:t>
            </w:r>
            <w:r>
              <w:t xml:space="preserve">: </w:t>
            </w:r>
            <w:r w:rsidRPr="00935520">
              <w:t>healthy pregnant</w:t>
            </w:r>
            <w:r>
              <w:t xml:space="preserve"> </w:t>
            </w:r>
            <w:r w:rsidRPr="00935520">
              <w:t>women who were sedentary at admission to the</w:t>
            </w:r>
            <w:r>
              <w:t xml:space="preserve"> </w:t>
            </w:r>
            <w:r w:rsidRPr="00935520">
              <w:t xml:space="preserve">study, gestational age 13 weeks </w:t>
            </w:r>
            <w:r>
              <w:t>with an uncomplicated singleton pregnancy. Mixed BMIs.</w:t>
            </w:r>
          </w:p>
          <w:p w14:paraId="367408BC" w14:textId="77777777" w:rsidR="00CE19C8" w:rsidRDefault="00CE19C8" w:rsidP="00FC3D91">
            <w:r w:rsidRPr="005E4EF9">
              <w:rPr>
                <w:b/>
              </w:rPr>
              <w:t>Intervention</w:t>
            </w:r>
            <w:r>
              <w:rPr>
                <w:b/>
              </w:rPr>
              <w:t>:</w:t>
            </w:r>
          </w:p>
          <w:p w14:paraId="1C7FECF1" w14:textId="77777777" w:rsidR="00CE19C8" w:rsidRPr="00C45716" w:rsidRDefault="00CE19C8" w:rsidP="00FC3D91">
            <w:pPr>
              <w:pStyle w:val="bullet"/>
            </w:pPr>
            <w:r w:rsidRPr="00C45716">
              <w:rPr>
                <w:i/>
              </w:rPr>
              <w:t>Supervised</w:t>
            </w:r>
            <w:r w:rsidRPr="00C45716">
              <w:t>: Yes</w:t>
            </w:r>
          </w:p>
          <w:p w14:paraId="72B18874" w14:textId="77777777" w:rsidR="00CE19C8" w:rsidRPr="00CE19C8" w:rsidRDefault="00CE19C8" w:rsidP="00FC3D91">
            <w:pPr>
              <w:pStyle w:val="bullet"/>
            </w:pPr>
            <w:r w:rsidRPr="00C45716">
              <w:rPr>
                <w:i/>
              </w:rPr>
              <w:t>Type and duration</w:t>
            </w:r>
            <w:r w:rsidRPr="00C45716">
              <w:t xml:space="preserve">: </w:t>
            </w:r>
            <w:r w:rsidRPr="00CE19C8">
              <w:t xml:space="preserve">Aerobic; 15 min walking, 3 times weekly, increasing according to woman’s ability from 13 weeks (Group A) or 20 weeks (Group B) until birth </w:t>
            </w:r>
          </w:p>
          <w:p w14:paraId="1291D7C6" w14:textId="1FCCBF1B" w:rsidR="00CE19C8" w:rsidRPr="001C598C" w:rsidRDefault="00CE19C8" w:rsidP="00E617FF">
            <w:pPr>
              <w:pStyle w:val="bullet"/>
              <w:rPr>
                <w:b/>
              </w:rPr>
            </w:pPr>
            <w:r w:rsidRPr="00E617FF">
              <w:rPr>
                <w:i/>
              </w:rPr>
              <w:t>Intensity</w:t>
            </w:r>
            <w:r w:rsidRPr="00CE19C8">
              <w:t>: Moderate; 60-80% maximum HR; Borg scale 12-16</w:t>
            </w:r>
          </w:p>
        </w:tc>
        <w:tc>
          <w:tcPr>
            <w:tcW w:w="4536" w:type="dxa"/>
          </w:tcPr>
          <w:p w14:paraId="3F942AE5" w14:textId="2878E95A" w:rsidR="00CE19C8" w:rsidRDefault="00C96A00" w:rsidP="00562FDD">
            <w:r>
              <w:t xml:space="preserve">Intervention </w:t>
            </w:r>
            <w:r w:rsidR="003305E0">
              <w:t>(initiated at 13 weeks; n=</w:t>
            </w:r>
            <w:r w:rsidR="000A1729">
              <w:t>62</w:t>
            </w:r>
            <w:r w:rsidR="003305E0">
              <w:t xml:space="preserve">) </w:t>
            </w:r>
            <w:r>
              <w:t>vs control</w:t>
            </w:r>
            <w:r w:rsidR="003305E0">
              <w:t xml:space="preserve"> (n=</w:t>
            </w:r>
            <w:r w:rsidR="000A1729">
              <w:t>31</w:t>
            </w:r>
            <w:r w:rsidR="003305E0">
              <w:t>):</w:t>
            </w:r>
          </w:p>
          <w:p w14:paraId="1B1D066B" w14:textId="33331BD2" w:rsidR="00F87E0B" w:rsidRDefault="003305E0" w:rsidP="000A1729">
            <w:pPr>
              <w:pStyle w:val="bullet"/>
            </w:pPr>
            <w:r>
              <w:t>VO</w:t>
            </w:r>
            <w:r w:rsidRPr="000A1729">
              <w:rPr>
                <w:vertAlign w:val="subscript"/>
              </w:rPr>
              <w:t>2</w:t>
            </w:r>
            <w:r>
              <w:t xml:space="preserve"> max (maximal oxygen </w:t>
            </w:r>
            <w:r w:rsidR="000A1729">
              <w:t>consumption</w:t>
            </w:r>
            <w:r>
              <w:t>)</w:t>
            </w:r>
            <w:r w:rsidR="000A1729">
              <w:t xml:space="preserve"> at 28 weeks</w:t>
            </w:r>
            <w:r>
              <w:t>:</w:t>
            </w:r>
            <w:r w:rsidR="000A1729">
              <w:t xml:space="preserve"> 27.3±4.3 vs 25.5±3.8</w:t>
            </w:r>
          </w:p>
          <w:p w14:paraId="6B880454" w14:textId="77777777" w:rsidR="003305E0" w:rsidRDefault="003305E0" w:rsidP="000A1729">
            <w:r>
              <w:t xml:space="preserve">Intervention </w:t>
            </w:r>
            <w:r w:rsidR="00875528">
              <w:t xml:space="preserve">(initiated at 20 weeks; </w:t>
            </w:r>
            <w:r w:rsidR="000A1729">
              <w:t xml:space="preserve">n=63) </w:t>
            </w:r>
            <w:r>
              <w:t xml:space="preserve">vs control </w:t>
            </w:r>
            <w:r w:rsidR="000A1729">
              <w:t>(n=31)</w:t>
            </w:r>
          </w:p>
          <w:p w14:paraId="000F8640" w14:textId="67D22BED" w:rsidR="000A1729" w:rsidRPr="000A1729" w:rsidRDefault="000A1729" w:rsidP="000A1729">
            <w:pPr>
              <w:pStyle w:val="bullet"/>
            </w:pPr>
            <w:r>
              <w:t>VO</w:t>
            </w:r>
            <w:r w:rsidRPr="00C3770D">
              <w:rPr>
                <w:vertAlign w:val="subscript"/>
              </w:rPr>
              <w:t>2</w:t>
            </w:r>
            <w:r>
              <w:t xml:space="preserve"> max (maximal oxygen consumption) at 28 weeks: 28.0±3 vs 25.5±3.8</w:t>
            </w:r>
          </w:p>
        </w:tc>
        <w:tc>
          <w:tcPr>
            <w:tcW w:w="1843" w:type="dxa"/>
          </w:tcPr>
          <w:p w14:paraId="6E9DE504" w14:textId="77777777" w:rsidR="00CE19C8" w:rsidRPr="00DC4A73" w:rsidRDefault="00CE19C8" w:rsidP="00225579">
            <w:pPr>
              <w:keepNext/>
            </w:pPr>
          </w:p>
        </w:tc>
      </w:tr>
      <w:tr w:rsidR="00BA5C68" w:rsidRPr="00DC4A73" w14:paraId="13B67C1F" w14:textId="77777777" w:rsidTr="00062DBB">
        <w:trPr>
          <w:cantSplit/>
        </w:trPr>
        <w:tc>
          <w:tcPr>
            <w:tcW w:w="1273" w:type="dxa"/>
          </w:tcPr>
          <w:p w14:paraId="6E723539" w14:textId="3952DEBF" w:rsidR="00BA5C68" w:rsidRPr="00C12274" w:rsidRDefault="00BA5C68" w:rsidP="0099206A">
            <w:r>
              <w:rPr>
                <w:noProof/>
              </w:rPr>
              <w:t>Guelfi et al 2016</w:t>
            </w:r>
            <w:r>
              <w:fldChar w:fldCharType="begin"/>
            </w:r>
            <w:r w:rsidR="002747EA">
              <w:instrText xml:space="preserve"> ADDIN EN.CITE &lt;EndNote&gt;&lt;Cite&gt;&lt;Author&gt;Guelfi&lt;/Author&gt;&lt;Year&gt;2016&lt;/Year&gt;&lt;RecNum&gt;723&lt;/RecNum&gt;&lt;DisplayText&gt;&lt;style face="superscript" font="Trebuchet MS" size="9"&gt;271&lt;/style&gt;&lt;/DisplayText&gt;&lt;record&gt;&lt;rec-number&gt;723&lt;/rec-number&gt;&lt;foreign-keys&gt;&lt;key app="EN" db-id="exvasrfx2dtraoesasxp2szsxa2df502592x" timestamp="1541464880"&gt;723&lt;/key&gt;&lt;/foreign-keys&gt;&lt;ref-type name="Journal Article"&gt;17&lt;/ref-type&gt;&lt;contributors&gt;&lt;authors&gt;&lt;author&gt;Guelfi, K. J.&lt;/author&gt;&lt;author&gt;Ong, M. J.&lt;/author&gt;&lt;author&gt;Crisp, N. A.&lt;/author&gt;&lt;author&gt;Fournier, P. A.&lt;/author&gt;&lt;author&gt;Wallman, K. E.&lt;/author&gt;&lt;author&gt;Grove, J. R.&lt;/author&gt;&lt;author&gt;Doherty, D. A.&lt;/author&gt;&lt;author&gt;Newnham, J. P.&lt;/author&gt;&lt;/authors&gt;&lt;/contributors&gt;&lt;auth-address&gt;School of Sport Science, Exercise and Health and the School of Women&amp;apos;s and Infants&amp;apos; Health, the University of Western Australia, Perth, Western Australia, Australia.&lt;/auth-address&gt;&lt;titles&gt;&lt;title&gt;Regular Exercise to Prevent the Recurrence of Gestational Diabetes Mellitus: A Randomized Controlled Trial&lt;/title&gt;&lt;secondary-title&gt;Obstet Gynecol&lt;/secondary-title&gt;&lt;/titles&gt;&lt;periodical&gt;&lt;full-title&gt;Obstet Gynecol&lt;/full-title&gt;&lt;/periodical&gt;&lt;pages&gt;819-27&lt;/pages&gt;&lt;volume&gt;128&lt;/volume&gt;&lt;number&gt;4&lt;/number&gt;&lt;edition&gt;2016/09/09&lt;/edition&gt;&lt;keywords&gt;&lt;keyword&gt;Adult&lt;/keyword&gt;&lt;keyword&gt;Diabetes, Gestational/blood/*prevention &amp;amp; control&lt;/keyword&gt;&lt;keyword&gt;*Exercise Therapy&lt;/keyword&gt;&lt;keyword&gt;Female&lt;/keyword&gt;&lt;keyword&gt;Glucose Tolerance Test&lt;/keyword&gt;&lt;keyword&gt;Humans&lt;/keyword&gt;&lt;keyword&gt;Pregnancy&lt;/keyword&gt;&lt;keyword&gt;Pregnancy Outcome&lt;/keyword&gt;&lt;keyword&gt;*Prenatal Care&lt;/keyword&gt;&lt;keyword&gt;Recurrence&lt;/keyword&gt;&lt;keyword&gt;Treatment Outcome&lt;/keyword&gt;&lt;/keywords&gt;&lt;dates&gt;&lt;year&gt;2016&lt;/year&gt;&lt;pub-dates&gt;&lt;date&gt;Oct&lt;/date&gt;&lt;/pub-dates&gt;&lt;/dates&gt;&lt;isbn&gt;1873-233X (Electronic)&amp;#xD;0029-7844 (Linking)&lt;/isbn&gt;&lt;accession-num&gt;27607876&lt;/accession-num&gt;&lt;urls&gt;&lt;related-urls&gt;&lt;url&gt;https://www.ncbi.nlm.nih.gov/pubmed/27607876&lt;/url&gt;&lt;/related-urls&gt;&lt;/urls&gt;&lt;electronic-resource-num&gt;10.1097/AOG.0000000000001632&lt;/electronic-resource-num&gt;&lt;/record&gt;&lt;/Cite&gt;&lt;/EndNote&gt;</w:instrText>
            </w:r>
            <w:r>
              <w:fldChar w:fldCharType="separate"/>
            </w:r>
            <w:r w:rsidR="002747EA" w:rsidRPr="002747EA">
              <w:rPr>
                <w:noProof/>
                <w:vertAlign w:val="superscript"/>
              </w:rPr>
              <w:t>271</w:t>
            </w:r>
            <w:r>
              <w:fldChar w:fldCharType="end"/>
            </w:r>
          </w:p>
          <w:p w14:paraId="2E70C205" w14:textId="77777777" w:rsidR="00BA5C68" w:rsidRPr="00C12274" w:rsidRDefault="00BA5C68" w:rsidP="0099206A">
            <w:r w:rsidRPr="00C12274">
              <w:t>Australia</w:t>
            </w:r>
          </w:p>
          <w:p w14:paraId="188646A7" w14:textId="36D00C77" w:rsidR="00BA5C68" w:rsidRPr="00C12274" w:rsidRDefault="00BA5C68" w:rsidP="0099206A">
            <w:pPr>
              <w:rPr>
                <w:noProof/>
              </w:rPr>
            </w:pPr>
            <w:r w:rsidRPr="00C12274">
              <w:rPr>
                <w:noProof/>
              </w:rPr>
              <w:t>NCT01283854</w:t>
            </w:r>
          </w:p>
        </w:tc>
        <w:tc>
          <w:tcPr>
            <w:tcW w:w="1279" w:type="dxa"/>
          </w:tcPr>
          <w:p w14:paraId="667AF21E" w14:textId="77777777" w:rsidR="00BA5C68" w:rsidRDefault="00BA5C68" w:rsidP="002E4BC8">
            <w:r>
              <w:t>Intervention 84</w:t>
            </w:r>
          </w:p>
          <w:p w14:paraId="725128B4" w14:textId="15A74E48" w:rsidR="00BA5C68" w:rsidRDefault="00BA5C68" w:rsidP="002E4BC8">
            <w:r>
              <w:t>Control 85</w:t>
            </w:r>
          </w:p>
        </w:tc>
        <w:tc>
          <w:tcPr>
            <w:tcW w:w="4961" w:type="dxa"/>
          </w:tcPr>
          <w:p w14:paraId="4E72CA6A" w14:textId="77777777" w:rsidR="00BA5C68" w:rsidRDefault="00BA5C68" w:rsidP="002E4BC8">
            <w:r w:rsidRPr="003040B9">
              <w:rPr>
                <w:b/>
              </w:rPr>
              <w:t>Aim</w:t>
            </w:r>
            <w:r>
              <w:t xml:space="preserve">: </w:t>
            </w:r>
            <w:r w:rsidRPr="003D4FA6">
              <w:t>To investigate the effect of a supervised</w:t>
            </w:r>
            <w:r>
              <w:t xml:space="preserve"> </w:t>
            </w:r>
            <w:r w:rsidRPr="003D4FA6">
              <w:t>home-based exercise program on the recurrence and</w:t>
            </w:r>
            <w:r>
              <w:t xml:space="preserve"> </w:t>
            </w:r>
            <w:r w:rsidRPr="003D4FA6">
              <w:t>severity of gestational diabetes mellitus (GDM) together</w:t>
            </w:r>
            <w:r>
              <w:t xml:space="preserve"> </w:t>
            </w:r>
            <w:r w:rsidRPr="003D4FA6">
              <w:t>with other aspects of maternal health and obstetric and</w:t>
            </w:r>
            <w:r>
              <w:t xml:space="preserve"> </w:t>
            </w:r>
            <w:r w:rsidRPr="003D4FA6">
              <w:t>neonatal outcomes.</w:t>
            </w:r>
          </w:p>
          <w:p w14:paraId="24CC2F6F" w14:textId="77777777" w:rsidR="00BA5C68" w:rsidRDefault="00BA5C68" w:rsidP="002E4BC8">
            <w:r w:rsidRPr="003040B9">
              <w:rPr>
                <w:b/>
              </w:rPr>
              <w:t>Population</w:t>
            </w:r>
            <w:r>
              <w:t>: Women with a history of gestational diabetes. Mixed BMIs.</w:t>
            </w:r>
          </w:p>
          <w:p w14:paraId="48447084" w14:textId="77777777" w:rsidR="00BA5C68" w:rsidRDefault="00BA5C68" w:rsidP="002E4BC8">
            <w:r w:rsidRPr="005E4EF9">
              <w:rPr>
                <w:b/>
              </w:rPr>
              <w:t>Intervention</w:t>
            </w:r>
            <w:r>
              <w:rPr>
                <w:b/>
              </w:rPr>
              <w:t>:</w:t>
            </w:r>
          </w:p>
          <w:p w14:paraId="049D64D4" w14:textId="77777777" w:rsidR="00BA5C68" w:rsidRPr="00C45716" w:rsidRDefault="00BA5C68" w:rsidP="002E4BC8">
            <w:pPr>
              <w:pStyle w:val="bullet"/>
            </w:pPr>
            <w:r w:rsidRPr="00C45716">
              <w:rPr>
                <w:i/>
              </w:rPr>
              <w:t>Supervised</w:t>
            </w:r>
            <w:r w:rsidRPr="00C45716">
              <w:t>: Yes</w:t>
            </w:r>
          </w:p>
          <w:p w14:paraId="2531C992" w14:textId="77777777" w:rsidR="00BA5C68" w:rsidRPr="002F69E2" w:rsidRDefault="00BA5C68" w:rsidP="002E4BC8">
            <w:pPr>
              <w:pStyle w:val="bullet"/>
            </w:pPr>
            <w:r w:rsidRPr="00C45716">
              <w:rPr>
                <w:i/>
              </w:rPr>
              <w:t>Type and duration</w:t>
            </w:r>
            <w:r w:rsidRPr="00C45716">
              <w:t xml:space="preserve">: </w:t>
            </w:r>
            <w:r>
              <w:t xml:space="preserve">Aerobic; </w:t>
            </w:r>
            <w:r w:rsidRPr="00C12274">
              <w:t>Stationary cycling</w:t>
            </w:r>
            <w:r>
              <w:t xml:space="preserve"> </w:t>
            </w:r>
            <w:r w:rsidRPr="00C12274">
              <w:t>20-60 min, 3 times a week for 14 weeks from 13±1 weeks</w:t>
            </w:r>
          </w:p>
          <w:p w14:paraId="2E937425" w14:textId="020EB47E" w:rsidR="00BA5C68" w:rsidRPr="00C45CE5" w:rsidRDefault="00BA5C68" w:rsidP="00BA5C68">
            <w:pPr>
              <w:pStyle w:val="bullet"/>
              <w:rPr>
                <w:b/>
              </w:rPr>
            </w:pPr>
            <w:r w:rsidRPr="00C45716">
              <w:rPr>
                <w:i/>
              </w:rPr>
              <w:t>Intensity</w:t>
            </w:r>
            <w:r w:rsidRPr="00C45716">
              <w:t xml:space="preserve">: </w:t>
            </w:r>
            <w:r w:rsidRPr="00BA5C68">
              <w:t>Moderate; 75–85% maximum HR; Borg scale 14–16.</w:t>
            </w:r>
          </w:p>
        </w:tc>
        <w:tc>
          <w:tcPr>
            <w:tcW w:w="4536" w:type="dxa"/>
          </w:tcPr>
          <w:p w14:paraId="092F0012" w14:textId="77777777" w:rsidR="00BA5C68" w:rsidRDefault="00BA5C68" w:rsidP="00562FDD">
            <w:r>
              <w:t>Intervention vs control:</w:t>
            </w:r>
          </w:p>
          <w:p w14:paraId="69DB7D24" w14:textId="27063780" w:rsidR="00BA5C68" w:rsidRDefault="00BA5C68" w:rsidP="00BA5C68">
            <w:pPr>
              <w:pStyle w:val="bullet"/>
            </w:pPr>
            <w:r>
              <w:t>O</w:t>
            </w:r>
            <w:r w:rsidRPr="00BA5C68">
              <w:t>xygen consumption</w:t>
            </w:r>
            <w:r>
              <w:t xml:space="preserve"> </w:t>
            </w:r>
            <w:r w:rsidRPr="00BA5C68">
              <w:t>[L/</w:t>
            </w:r>
            <w:r>
              <w:t xml:space="preserve">min] at 75% maximum heart rate: </w:t>
            </w:r>
            <w:r w:rsidRPr="00BA5C68">
              <w:t>1.65</w:t>
            </w:r>
            <w:r>
              <w:t>±</w:t>
            </w:r>
            <w:r w:rsidRPr="00BA5C68">
              <w:t>0.38</w:t>
            </w:r>
            <w:r>
              <w:t xml:space="preserve"> vs </w:t>
            </w:r>
            <w:r w:rsidRPr="00BA5C68">
              <w:t>1.52</w:t>
            </w:r>
            <w:r>
              <w:t>±</w:t>
            </w:r>
            <w:r w:rsidRPr="00BA5C68">
              <w:t>0.24</w:t>
            </w:r>
            <w:r w:rsidR="005A11E5">
              <w:t>; p&lt;0.01</w:t>
            </w:r>
          </w:p>
        </w:tc>
        <w:tc>
          <w:tcPr>
            <w:tcW w:w="1843" w:type="dxa"/>
          </w:tcPr>
          <w:p w14:paraId="245CB5C8" w14:textId="77777777" w:rsidR="00BA5C68" w:rsidRPr="00DC4A73" w:rsidRDefault="00BA5C68" w:rsidP="00225579">
            <w:pPr>
              <w:keepNext/>
            </w:pPr>
          </w:p>
        </w:tc>
      </w:tr>
      <w:tr w:rsidR="00781DA7" w:rsidRPr="00DC4A73" w14:paraId="356B4C60" w14:textId="77777777" w:rsidTr="00062DBB">
        <w:trPr>
          <w:cantSplit/>
        </w:trPr>
        <w:tc>
          <w:tcPr>
            <w:tcW w:w="1273" w:type="dxa"/>
          </w:tcPr>
          <w:p w14:paraId="244E4ACC" w14:textId="0286D31E" w:rsidR="00781DA7" w:rsidRPr="00C12274" w:rsidRDefault="00781DA7" w:rsidP="0099206A">
            <w:r w:rsidRPr="00C12274">
              <w:rPr>
                <w:noProof/>
              </w:rPr>
              <w:t>Hopkins et al 2010;</w:t>
            </w:r>
            <w:r>
              <w:rPr>
                <w:noProof/>
              </w:rPr>
              <w:fldChar w:fldCharType="begin">
                <w:fldData xml:space="preserve">PEVuZE5vdGU+PENpdGU+PEF1dGhvcj5Ib3BraW5zPC9BdXRob3I+PFllYXI+MjAxMDwvWWVhcj48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</w:fldData>
              </w:fldChar>
            </w:r>
            <w:r w:rsidR="002747EA">
              <w:rPr>
                <w:noProof/>
              </w:rPr>
              <w:instrText xml:space="preserve"> ADDIN EN.CITE </w:instrText>
            </w:r>
            <w:r w:rsidR="002747EA">
              <w:rPr>
                <w:noProof/>
              </w:rPr>
              <w:fldChar w:fldCharType="begin">
                <w:fldData xml:space="preserve">PEVuZE5vdGU+PENpdGU+PEF1dGhvcj5Ib3BraW5zPC9BdXRob3I+PFllYXI+MjAxMDwvWWVhcj48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</w:fldData>
              </w:fldChar>
            </w:r>
            <w:r w:rsidR="002747EA">
              <w:rPr>
                <w:noProof/>
              </w:rPr>
              <w:instrText xml:space="preserve"> ADDIN EN.CITE.DATA </w:instrText>
            </w:r>
            <w:r w:rsidR="002747EA">
              <w:rPr>
                <w:noProof/>
              </w:rPr>
            </w:r>
            <w:r w:rsidR="002747EA">
              <w:rPr>
                <w:noProof/>
              </w:rPr>
              <w:fldChar w:fldCharType="end"/>
            </w:r>
            <w:r>
              <w:rPr>
                <w:noProof/>
              </w:rPr>
            </w:r>
            <w:r>
              <w:rPr>
                <w:noProof/>
              </w:rPr>
              <w:fldChar w:fldCharType="separate"/>
            </w:r>
            <w:r w:rsidR="002747EA" w:rsidRPr="002747EA">
              <w:rPr>
                <w:noProof/>
                <w:vertAlign w:val="superscript"/>
              </w:rPr>
              <w:t>272</w:t>
            </w:r>
            <w:r>
              <w:rPr>
                <w:noProof/>
              </w:rPr>
              <w:fldChar w:fldCharType="end"/>
            </w:r>
            <w:r>
              <w:rPr>
                <w:noProof/>
              </w:rPr>
              <w:t xml:space="preserve"> </w:t>
            </w:r>
          </w:p>
          <w:p w14:paraId="1DB1AC6F" w14:textId="6A98409C" w:rsidR="00781DA7" w:rsidRDefault="00781DA7" w:rsidP="0099206A">
            <w:pPr>
              <w:rPr>
                <w:noProof/>
              </w:rPr>
            </w:pPr>
            <w:r w:rsidRPr="00C12274">
              <w:t>New Zealand</w:t>
            </w:r>
          </w:p>
        </w:tc>
        <w:tc>
          <w:tcPr>
            <w:tcW w:w="1279" w:type="dxa"/>
          </w:tcPr>
          <w:p w14:paraId="6DF38BF7" w14:textId="77777777" w:rsidR="00781DA7" w:rsidRDefault="00781DA7" w:rsidP="002E4BC8">
            <w:r>
              <w:t>Intervention 47</w:t>
            </w:r>
          </w:p>
          <w:p w14:paraId="4430ED13" w14:textId="334D8721" w:rsidR="00781DA7" w:rsidRDefault="00781DA7" w:rsidP="002E4BC8">
            <w:r>
              <w:t>Control 37</w:t>
            </w:r>
          </w:p>
        </w:tc>
        <w:tc>
          <w:tcPr>
            <w:tcW w:w="4961" w:type="dxa"/>
          </w:tcPr>
          <w:p w14:paraId="4045D554" w14:textId="77777777" w:rsidR="00781DA7" w:rsidRDefault="00781DA7" w:rsidP="002E4BC8">
            <w:r w:rsidRPr="00C45CE5">
              <w:rPr>
                <w:b/>
              </w:rPr>
              <w:t>Aim</w:t>
            </w:r>
            <w:r>
              <w:t xml:space="preserve">: </w:t>
            </w:r>
            <w:r w:rsidRPr="00C45CE5">
              <w:t xml:space="preserve">to determine the effects of aerobic exercise training in the second half of pregnancy on maternal insulin sensitivity and neonatal outcomes. </w:t>
            </w:r>
          </w:p>
          <w:p w14:paraId="5215D746" w14:textId="77777777" w:rsidR="00781DA7" w:rsidRDefault="00781DA7" w:rsidP="002E4BC8">
            <w:r w:rsidRPr="00C45CE5">
              <w:rPr>
                <w:b/>
              </w:rPr>
              <w:t>Population</w:t>
            </w:r>
            <w:r>
              <w:t>: H</w:t>
            </w:r>
            <w:r w:rsidRPr="00C45CE5">
              <w:t>ealthy nulliparous women (age, 30</w:t>
            </w:r>
            <w:r>
              <w:t>±</w:t>
            </w:r>
            <w:r w:rsidRPr="00C45CE5">
              <w:t xml:space="preserve">4 yr; </w:t>
            </w:r>
            <w:r>
              <w:t>BMI 25.5±4 kg/m</w:t>
            </w:r>
            <w:r w:rsidRPr="00C45CE5">
              <w:rPr>
                <w:vertAlign w:val="superscript"/>
              </w:rPr>
              <w:t>2</w:t>
            </w:r>
            <w:r>
              <w:t>).</w:t>
            </w:r>
          </w:p>
          <w:p w14:paraId="2AF07784" w14:textId="77777777" w:rsidR="00781DA7" w:rsidRDefault="00781DA7" w:rsidP="002E4BC8">
            <w:r w:rsidRPr="005E4EF9">
              <w:rPr>
                <w:b/>
              </w:rPr>
              <w:t>Intervention</w:t>
            </w:r>
            <w:r>
              <w:rPr>
                <w:b/>
              </w:rPr>
              <w:t>:</w:t>
            </w:r>
          </w:p>
          <w:p w14:paraId="6625C9AF" w14:textId="77777777" w:rsidR="00781DA7" w:rsidRPr="00C45716" w:rsidRDefault="00781DA7" w:rsidP="002E4BC8">
            <w:pPr>
              <w:pStyle w:val="bullet"/>
            </w:pPr>
            <w:r w:rsidRPr="00C45716">
              <w:rPr>
                <w:i/>
              </w:rPr>
              <w:t>Supervised</w:t>
            </w:r>
            <w:r w:rsidRPr="00C45716">
              <w:t xml:space="preserve">: </w:t>
            </w:r>
            <w:r>
              <w:t>No</w:t>
            </w:r>
          </w:p>
          <w:p w14:paraId="52B72A65" w14:textId="77777777" w:rsidR="00781DA7" w:rsidRPr="00DD3C0C" w:rsidRDefault="00781DA7" w:rsidP="002E4BC8">
            <w:pPr>
              <w:pStyle w:val="bullet"/>
            </w:pPr>
            <w:r w:rsidRPr="00C45716">
              <w:rPr>
                <w:i/>
              </w:rPr>
              <w:t>Type and duration</w:t>
            </w:r>
            <w:r w:rsidRPr="00C45716">
              <w:t xml:space="preserve">: </w:t>
            </w:r>
            <w:r>
              <w:t xml:space="preserve">Aerobic; </w:t>
            </w:r>
            <w:r w:rsidRPr="00C12274">
              <w:t>Stationary cycling</w:t>
            </w:r>
            <w:r>
              <w:t xml:space="preserve">; </w:t>
            </w:r>
            <w:r w:rsidRPr="00C12274">
              <w:t>40 min, up to 5 times a week</w:t>
            </w:r>
          </w:p>
          <w:p w14:paraId="2403C812" w14:textId="57E24D24" w:rsidR="00781DA7" w:rsidRDefault="00781DA7" w:rsidP="001823B7">
            <w:pPr>
              <w:pStyle w:val="bullet"/>
              <w:rPr>
                <w:b/>
              </w:rPr>
            </w:pPr>
            <w:r w:rsidRPr="00C45716">
              <w:rPr>
                <w:i/>
              </w:rPr>
              <w:t>Intensity</w:t>
            </w:r>
            <w:r w:rsidRPr="00C45716">
              <w:t xml:space="preserve">: </w:t>
            </w:r>
            <w:r w:rsidRPr="00C12274">
              <w:t>Moderate; 65% of predicted capacity</w:t>
            </w:r>
            <w:r>
              <w:t>.</w:t>
            </w:r>
          </w:p>
        </w:tc>
        <w:tc>
          <w:tcPr>
            <w:tcW w:w="4536" w:type="dxa"/>
          </w:tcPr>
          <w:p w14:paraId="48B620AF" w14:textId="313001A6" w:rsidR="00781DA7" w:rsidRDefault="00781DA7" w:rsidP="00562FDD">
            <w:r>
              <w:t>Intervention vs control:</w:t>
            </w:r>
          </w:p>
          <w:p w14:paraId="401F3008" w14:textId="75BBC507" w:rsidR="00781DA7" w:rsidRDefault="00781DA7" w:rsidP="009C1707">
            <w:pPr>
              <w:pStyle w:val="bullet"/>
            </w:pPr>
            <w:r>
              <w:t>Peak VO</w:t>
            </w:r>
            <w:r w:rsidRPr="00342B6B">
              <w:rPr>
                <w:vertAlign w:val="subscript"/>
              </w:rPr>
              <w:t>2</w:t>
            </w:r>
            <w:r>
              <w:t xml:space="preserve">: </w:t>
            </w:r>
            <w:r w:rsidRPr="00781DA7">
              <w:t>20.0</w:t>
            </w:r>
            <w:r>
              <w:t>±</w:t>
            </w:r>
            <w:r w:rsidRPr="00781DA7">
              <w:t>3.5</w:t>
            </w:r>
            <w:r>
              <w:t xml:space="preserve"> vs </w:t>
            </w:r>
            <w:r w:rsidRPr="00781DA7">
              <w:t>18.7</w:t>
            </w:r>
            <w:r>
              <w:t>±</w:t>
            </w:r>
            <w:r w:rsidRPr="00781DA7">
              <w:t>3.3</w:t>
            </w:r>
            <w:r w:rsidR="008F3A0F">
              <w:t>; p&lt;0.01</w:t>
            </w:r>
          </w:p>
        </w:tc>
        <w:tc>
          <w:tcPr>
            <w:tcW w:w="1843" w:type="dxa"/>
          </w:tcPr>
          <w:p w14:paraId="0782866A" w14:textId="77777777" w:rsidR="00781DA7" w:rsidRPr="00DC4A73" w:rsidRDefault="00781DA7" w:rsidP="00225579">
            <w:pPr>
              <w:keepNext/>
            </w:pPr>
          </w:p>
        </w:tc>
      </w:tr>
      <w:tr w:rsidR="003B5012" w:rsidRPr="00DC4A73" w14:paraId="7480F24F" w14:textId="77777777" w:rsidTr="00062DBB">
        <w:trPr>
          <w:cantSplit/>
        </w:trPr>
        <w:tc>
          <w:tcPr>
            <w:tcW w:w="1273" w:type="dxa"/>
          </w:tcPr>
          <w:p w14:paraId="46F37FC9" w14:textId="50E1E8C1" w:rsidR="003B5012" w:rsidRPr="00C12274" w:rsidRDefault="003B5012" w:rsidP="0099206A">
            <w:r>
              <w:rPr>
                <w:noProof/>
              </w:rPr>
              <w:t>Seneviratne et al 2016</w:t>
            </w:r>
            <w:r>
              <w:fldChar w:fldCharType="begin">
                <w:fldData xml:space="preserve">PEVuZE5vdGU+PENpdGU+PEF1dGhvcj5TZW5ldmlyYXRuZTwvQXV0aG9yPjxZZWFyPjIwMTY8L1ll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</w:fldData>
              </w:fldChar>
            </w:r>
            <w:r w:rsidR="002747EA">
              <w:instrText xml:space="preserve"> ADDIN EN.CITE </w:instrText>
            </w:r>
            <w:r w:rsidR="002747EA">
              <w:fldChar w:fldCharType="begin">
                <w:fldData xml:space="preserve">PEVuZE5vdGU+PENpdGU+PEF1dGhvcj5TZW5ldmlyYXRuZTwvQXV0aG9yPjxZZWFyPjIwMTY8L1ll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</w:fldData>
              </w:fldChar>
            </w:r>
            <w:r w:rsidR="002747EA">
              <w:instrText xml:space="preserve"> ADDIN EN.CITE.DATA </w:instrText>
            </w:r>
            <w:r w:rsidR="002747EA">
              <w:fldChar w:fldCharType="end"/>
            </w:r>
            <w:r>
              <w:fldChar w:fldCharType="separate"/>
            </w:r>
            <w:r w:rsidR="002747EA" w:rsidRPr="002747EA">
              <w:rPr>
                <w:noProof/>
                <w:vertAlign w:val="superscript"/>
              </w:rPr>
              <w:t>273</w:t>
            </w:r>
            <w:r>
              <w:fldChar w:fldCharType="end"/>
            </w:r>
          </w:p>
          <w:p w14:paraId="0D30C919" w14:textId="067A1724" w:rsidR="003B5012" w:rsidRDefault="003B5012" w:rsidP="0099206A">
            <w:pPr>
              <w:rPr>
                <w:noProof/>
              </w:rPr>
            </w:pPr>
            <w:r w:rsidRPr="00C12274">
              <w:t>New Zealand</w:t>
            </w:r>
          </w:p>
        </w:tc>
        <w:tc>
          <w:tcPr>
            <w:tcW w:w="1279" w:type="dxa"/>
          </w:tcPr>
          <w:p w14:paraId="14D680BF" w14:textId="77777777" w:rsidR="003B5012" w:rsidRDefault="003B5012" w:rsidP="002E4BC8">
            <w:r>
              <w:t>Intervention 37</w:t>
            </w:r>
          </w:p>
          <w:p w14:paraId="239F88CB" w14:textId="0415C980" w:rsidR="003B5012" w:rsidRDefault="003B5012" w:rsidP="00FC3D91">
            <w:r>
              <w:t>Control 37</w:t>
            </w:r>
          </w:p>
        </w:tc>
        <w:tc>
          <w:tcPr>
            <w:tcW w:w="4961" w:type="dxa"/>
          </w:tcPr>
          <w:p w14:paraId="52DFEA1F" w14:textId="77777777" w:rsidR="003B5012" w:rsidRPr="006F1991" w:rsidRDefault="003B5012" w:rsidP="002E4BC8">
            <w:r>
              <w:rPr>
                <w:b/>
              </w:rPr>
              <w:t xml:space="preserve">Aim: </w:t>
            </w:r>
            <w:r w:rsidRPr="006F1991">
              <w:t>To assess whether antenatal exercise in overweight/obese</w:t>
            </w:r>
            <w:r>
              <w:t xml:space="preserve"> </w:t>
            </w:r>
            <w:r w:rsidRPr="006F1991">
              <w:t>women would improve maternal and perinatal outcomes.</w:t>
            </w:r>
          </w:p>
          <w:p w14:paraId="7325910F" w14:textId="77777777" w:rsidR="003B5012" w:rsidRPr="006F1991" w:rsidRDefault="003B5012" w:rsidP="002E4BC8">
            <w:r>
              <w:rPr>
                <w:b/>
              </w:rPr>
              <w:t xml:space="preserve">Population: </w:t>
            </w:r>
            <w:r w:rsidRPr="00D33772">
              <w:t>Pregnant women with body mass index</w:t>
            </w:r>
            <w:r>
              <w:t xml:space="preserve"> </w:t>
            </w:r>
            <w:r w:rsidRPr="00D33772">
              <w:rPr>
                <w:rFonts w:ascii="Helvetica" w:hAnsi="Helvetica"/>
              </w:rPr>
              <w:t>≥</w:t>
            </w:r>
            <w:r w:rsidRPr="00D33772">
              <w:t>25 kg/m</w:t>
            </w:r>
            <w:r w:rsidRPr="00D33772">
              <w:rPr>
                <w:rFonts w:eastAsiaTheme="majorEastAsia"/>
                <w:sz w:val="8"/>
                <w:szCs w:val="8"/>
              </w:rPr>
              <w:t>2</w:t>
            </w:r>
            <w:r w:rsidRPr="00D33772">
              <w:t>.</w:t>
            </w:r>
          </w:p>
          <w:p w14:paraId="033AD893" w14:textId="77777777" w:rsidR="003B5012" w:rsidRDefault="003B5012" w:rsidP="002E4BC8">
            <w:r w:rsidRPr="005E4EF9">
              <w:rPr>
                <w:b/>
              </w:rPr>
              <w:t>Intervention</w:t>
            </w:r>
            <w:r>
              <w:rPr>
                <w:b/>
              </w:rPr>
              <w:t>:</w:t>
            </w:r>
          </w:p>
          <w:p w14:paraId="03933714" w14:textId="77777777" w:rsidR="003B5012" w:rsidRPr="00C45716" w:rsidRDefault="003B5012" w:rsidP="002E4BC8">
            <w:pPr>
              <w:pStyle w:val="bullet"/>
            </w:pPr>
            <w:r w:rsidRPr="00C45716">
              <w:rPr>
                <w:i/>
              </w:rPr>
              <w:t>Supervised</w:t>
            </w:r>
            <w:r w:rsidRPr="00C45716">
              <w:t xml:space="preserve">: </w:t>
            </w:r>
            <w:r>
              <w:t>No</w:t>
            </w:r>
          </w:p>
          <w:p w14:paraId="41B4AC2C" w14:textId="77777777" w:rsidR="003B5012" w:rsidRPr="007D4CC2" w:rsidRDefault="003B5012" w:rsidP="002E4BC8">
            <w:pPr>
              <w:pStyle w:val="bullet"/>
            </w:pPr>
            <w:r w:rsidRPr="00C45716">
              <w:rPr>
                <w:i/>
              </w:rPr>
              <w:t>Type and duration</w:t>
            </w:r>
            <w:r w:rsidRPr="00C45716">
              <w:t xml:space="preserve">: </w:t>
            </w:r>
            <w:r>
              <w:t>Aerobic; S</w:t>
            </w:r>
            <w:r w:rsidRPr="00C12274">
              <w:t>tationary cycling</w:t>
            </w:r>
            <w:r>
              <w:t xml:space="preserve">; </w:t>
            </w:r>
            <w:r w:rsidRPr="00C12274">
              <w:t>25-45 min, 3-5 times a week depending on stage of pregnancy, from week 25 to 35</w:t>
            </w:r>
            <w:r>
              <w:t>.</w:t>
            </w:r>
          </w:p>
          <w:p w14:paraId="3A4F9CE0" w14:textId="4B3DDD68" w:rsidR="003B5012" w:rsidRPr="00056D57" w:rsidRDefault="003B5012" w:rsidP="003B5012">
            <w:pPr>
              <w:pStyle w:val="bullet"/>
              <w:rPr>
                <w:b/>
              </w:rPr>
            </w:pPr>
            <w:r w:rsidRPr="00C45716">
              <w:rPr>
                <w:i/>
              </w:rPr>
              <w:t>Intensity</w:t>
            </w:r>
            <w:r w:rsidRPr="00C45716">
              <w:t xml:space="preserve">: </w:t>
            </w:r>
            <w:r w:rsidRPr="003B5012">
              <w:t>Moderate (40–59% VO</w:t>
            </w:r>
            <w:r w:rsidRPr="005E0BBE">
              <w:rPr>
                <w:vertAlign w:val="subscript"/>
              </w:rPr>
              <w:t>2</w:t>
            </w:r>
            <w:r w:rsidRPr="003B5012">
              <w:t xml:space="preserve"> reserve).</w:t>
            </w:r>
          </w:p>
        </w:tc>
        <w:tc>
          <w:tcPr>
            <w:tcW w:w="4536" w:type="dxa"/>
          </w:tcPr>
          <w:p w14:paraId="7BB986D8" w14:textId="77777777" w:rsidR="003B5012" w:rsidRDefault="00205AEA" w:rsidP="00562FDD">
            <w:r>
              <w:t>Intervention vs control:</w:t>
            </w:r>
          </w:p>
          <w:p w14:paraId="29DC0ECD" w14:textId="7880BDE7" w:rsidR="00CE715B" w:rsidRDefault="00F21FC3" w:rsidP="009D7445">
            <w:pPr>
              <w:pStyle w:val="bullet"/>
            </w:pPr>
            <w:r>
              <w:t>Change in fitness test time (seconds): 31.6±88.4 vs -12.6±69.1; p=0.19</w:t>
            </w:r>
          </w:p>
          <w:p w14:paraId="1B422202" w14:textId="3769ADB4" w:rsidR="00F75A25" w:rsidRPr="00CE715B" w:rsidRDefault="00F21FC3" w:rsidP="00431EA5">
            <w:pPr>
              <w:pStyle w:val="bullet"/>
            </w:pPr>
            <w:r>
              <w:t>Change in test work load: 4.6±15.3 vs -3.6±12.2; p=0.019</w:t>
            </w:r>
          </w:p>
        </w:tc>
        <w:tc>
          <w:tcPr>
            <w:tcW w:w="1843" w:type="dxa"/>
          </w:tcPr>
          <w:p w14:paraId="531F5807" w14:textId="77777777" w:rsidR="003B5012" w:rsidRPr="00DC4A73" w:rsidRDefault="003B5012" w:rsidP="00225579">
            <w:pPr>
              <w:keepNext/>
            </w:pPr>
          </w:p>
        </w:tc>
      </w:tr>
    </w:tbl>
    <w:p w14:paraId="22A848A9" w14:textId="147B0496" w:rsidR="0023187B" w:rsidRPr="00DC4A73" w:rsidRDefault="009C163D" w:rsidP="00932C6D">
      <w:pPr>
        <w:pStyle w:val="TableName"/>
      </w:pPr>
      <w:bookmarkStart w:id="125" w:name="_Toc40956643"/>
      <w:r>
        <w:t xml:space="preserve">Q5 </w:t>
      </w:r>
      <w:r w:rsidR="0023187B">
        <w:t>Physical activity in pregnancy and quality of life — RCTs</w:t>
      </w:r>
      <w:bookmarkEnd w:id="125"/>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65: Q5 Physical activity in pregnancy and quality of life — RCTs"/>
      </w:tblPr>
      <w:tblGrid>
        <w:gridCol w:w="1557"/>
        <w:gridCol w:w="1275"/>
        <w:gridCol w:w="4681"/>
        <w:gridCol w:w="4536"/>
        <w:gridCol w:w="1843"/>
      </w:tblGrid>
      <w:tr w:rsidR="00CE2050" w:rsidRPr="00F350A6" w14:paraId="0D1B36A0" w14:textId="77777777" w:rsidTr="00CE2050">
        <w:trPr>
          <w:cantSplit/>
          <w:tblHeader/>
        </w:trPr>
        <w:tc>
          <w:tcPr>
            <w:tcW w:w="1557" w:type="dxa"/>
          </w:tcPr>
          <w:p w14:paraId="2CF84B92" w14:textId="77777777" w:rsidR="0023187B" w:rsidRPr="00F350A6" w:rsidRDefault="0023187B" w:rsidP="00E37989">
            <w:pPr>
              <w:keepNext/>
              <w:rPr>
                <w:b/>
              </w:rPr>
            </w:pPr>
            <w:r>
              <w:rPr>
                <w:b/>
              </w:rPr>
              <w:t>Study ref</w:t>
            </w:r>
          </w:p>
        </w:tc>
        <w:tc>
          <w:tcPr>
            <w:tcW w:w="1275" w:type="dxa"/>
          </w:tcPr>
          <w:p w14:paraId="4C77E127" w14:textId="77777777" w:rsidR="0023187B" w:rsidRPr="00F350A6" w:rsidRDefault="0023187B" w:rsidP="00E37989">
            <w:pPr>
              <w:keepNext/>
              <w:rPr>
                <w:b/>
              </w:rPr>
            </w:pPr>
            <w:r>
              <w:rPr>
                <w:b/>
              </w:rPr>
              <w:t>N</w:t>
            </w:r>
          </w:p>
        </w:tc>
        <w:tc>
          <w:tcPr>
            <w:tcW w:w="4681" w:type="dxa"/>
          </w:tcPr>
          <w:p w14:paraId="2E056917" w14:textId="77777777" w:rsidR="0023187B" w:rsidRPr="00F350A6" w:rsidRDefault="0023187B" w:rsidP="00E37989">
            <w:pPr>
              <w:keepNext/>
              <w:rPr>
                <w:b/>
              </w:rPr>
            </w:pPr>
            <w:r>
              <w:rPr>
                <w:b/>
              </w:rPr>
              <w:t>Aim/</w:t>
            </w:r>
            <w:r w:rsidRPr="00F350A6">
              <w:rPr>
                <w:b/>
              </w:rPr>
              <w:t>population</w:t>
            </w:r>
            <w:r>
              <w:rPr>
                <w:b/>
              </w:rPr>
              <w:t>/intervention</w:t>
            </w:r>
          </w:p>
        </w:tc>
        <w:tc>
          <w:tcPr>
            <w:tcW w:w="4536" w:type="dxa"/>
          </w:tcPr>
          <w:p w14:paraId="209D5B9E" w14:textId="77777777" w:rsidR="0023187B" w:rsidRPr="00F350A6" w:rsidRDefault="0023187B" w:rsidP="00E37989">
            <w:pPr>
              <w:keepNext/>
              <w:rPr>
                <w:b/>
              </w:rPr>
            </w:pPr>
            <w:r>
              <w:rPr>
                <w:b/>
              </w:rPr>
              <w:t>Results</w:t>
            </w:r>
          </w:p>
        </w:tc>
        <w:tc>
          <w:tcPr>
            <w:tcW w:w="1843" w:type="dxa"/>
          </w:tcPr>
          <w:p w14:paraId="4FD08215" w14:textId="77777777" w:rsidR="0023187B" w:rsidRPr="00F350A6" w:rsidRDefault="0023187B" w:rsidP="00E37989">
            <w:pPr>
              <w:keepNext/>
              <w:rPr>
                <w:b/>
              </w:rPr>
            </w:pPr>
            <w:r>
              <w:rPr>
                <w:b/>
              </w:rPr>
              <w:t>Comments</w:t>
            </w:r>
          </w:p>
        </w:tc>
      </w:tr>
      <w:tr w:rsidR="00DA31DD" w:rsidRPr="009C0C55" w14:paraId="7D26695B" w14:textId="77777777" w:rsidTr="00BD61CC">
        <w:trPr>
          <w:cantSplit/>
        </w:trPr>
        <w:tc>
          <w:tcPr>
            <w:tcW w:w="1557" w:type="dxa"/>
            <w:tcBorders>
              <w:top w:val="single" w:sz="4" w:space="0" w:color="auto"/>
              <w:left w:val="single" w:sz="4" w:space="0" w:color="auto"/>
              <w:bottom w:val="single" w:sz="4" w:space="0" w:color="auto"/>
              <w:right w:val="single" w:sz="4" w:space="0" w:color="auto"/>
            </w:tcBorders>
          </w:tcPr>
          <w:p w14:paraId="02C80851" w14:textId="549E7308" w:rsidR="00DA31DD" w:rsidRDefault="00DA31DD" w:rsidP="00317DE7">
            <w:pPr>
              <w:rPr>
                <w:noProof/>
              </w:rPr>
            </w:pPr>
            <w:r>
              <w:rPr>
                <w:noProof/>
              </w:rPr>
              <w:t>Rodriguez-Blanque et al 2020</w:t>
            </w:r>
            <w:r w:rsidR="00D07346">
              <w:rPr>
                <w:noProof/>
              </w:rPr>
              <w:fldChar w:fldCharType="begin">
                <w:fldData xml:space="preserve">PEVuZE5vdGU+PENpdGU+PEF1dGhvcj5Sb2RyaWd1ZXotQmxhbnF1ZTwvQXV0aG9yPjxZZWFyPjIw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</w:fldData>
              </w:fldChar>
            </w:r>
            <w:r w:rsidR="002747EA">
              <w:rPr>
                <w:noProof/>
              </w:rPr>
              <w:instrText xml:space="preserve"> ADDIN EN.CITE </w:instrText>
            </w:r>
            <w:r w:rsidR="002747EA">
              <w:rPr>
                <w:noProof/>
              </w:rPr>
              <w:fldChar w:fldCharType="begin">
                <w:fldData xml:space="preserve">PEVuZE5vdGU+PENpdGU+PEF1dGhvcj5Sb2RyaWd1ZXotQmxhbnF1ZTwvQXV0aG9yPjxZZWFyPjIw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</w:fldData>
              </w:fldChar>
            </w:r>
            <w:r w:rsidR="002747EA">
              <w:rPr>
                <w:noProof/>
              </w:rPr>
              <w:instrText xml:space="preserve"> ADDIN EN.CITE.DATA </w:instrText>
            </w:r>
            <w:r w:rsidR="002747EA">
              <w:rPr>
                <w:noProof/>
              </w:rPr>
            </w:r>
            <w:r w:rsidR="002747EA">
              <w:rPr>
                <w:noProof/>
              </w:rPr>
              <w:fldChar w:fldCharType="end"/>
            </w:r>
            <w:r w:rsidR="00D07346">
              <w:rPr>
                <w:noProof/>
              </w:rPr>
            </w:r>
            <w:r w:rsidR="00D07346">
              <w:rPr>
                <w:noProof/>
              </w:rPr>
              <w:fldChar w:fldCharType="separate"/>
            </w:r>
            <w:r w:rsidR="002747EA" w:rsidRPr="002747EA">
              <w:rPr>
                <w:noProof/>
                <w:vertAlign w:val="superscript"/>
              </w:rPr>
              <w:t>275</w:t>
            </w:r>
            <w:r w:rsidR="00D07346">
              <w:rPr>
                <w:noProof/>
              </w:rPr>
              <w:fldChar w:fldCharType="end"/>
            </w:r>
          </w:p>
          <w:p w14:paraId="4EF3B41C" w14:textId="77777777" w:rsidR="00DA31DD" w:rsidRDefault="00DA31DD" w:rsidP="00317DE7">
            <w:pPr>
              <w:rPr>
                <w:noProof/>
              </w:rPr>
            </w:pPr>
            <w:r>
              <w:rPr>
                <w:noProof/>
              </w:rPr>
              <w:t>SWEP</w:t>
            </w:r>
          </w:p>
          <w:p w14:paraId="76518836" w14:textId="77777777" w:rsidR="00DA31DD" w:rsidRPr="00980F56" w:rsidRDefault="00DA31DD" w:rsidP="00317DE7">
            <w:pPr>
              <w:spacing w:before="0" w:after="0" w:line="240" w:lineRule="auto"/>
              <w:rPr>
                <w:rFonts w:ascii="Helvetica" w:hAnsi="Helvetica"/>
                <w:sz w:val="17"/>
                <w:szCs w:val="17"/>
              </w:rPr>
            </w:pPr>
            <w:r w:rsidRPr="00980F56">
              <w:rPr>
                <w:rFonts w:ascii="Helvetica" w:hAnsi="Helvetica"/>
                <w:sz w:val="17"/>
                <w:szCs w:val="17"/>
              </w:rPr>
              <w:t>NCT02761967</w:t>
            </w:r>
          </w:p>
          <w:p w14:paraId="30E381FE" w14:textId="77777777" w:rsidR="00DA31DD" w:rsidRPr="00C12274" w:rsidRDefault="00DA31DD" w:rsidP="00317DE7">
            <w:pPr>
              <w:rPr>
                <w:noProof/>
              </w:rPr>
            </w:pPr>
          </w:p>
        </w:tc>
        <w:tc>
          <w:tcPr>
            <w:tcW w:w="1275" w:type="dxa"/>
            <w:tcBorders>
              <w:top w:val="single" w:sz="4" w:space="0" w:color="auto"/>
              <w:left w:val="single" w:sz="4" w:space="0" w:color="auto"/>
              <w:bottom w:val="single" w:sz="4" w:space="0" w:color="auto"/>
              <w:right w:val="single" w:sz="4" w:space="0" w:color="auto"/>
            </w:tcBorders>
          </w:tcPr>
          <w:p w14:paraId="22FEC936" w14:textId="77777777" w:rsidR="00DA31DD" w:rsidRDefault="00DA31DD" w:rsidP="00317DE7">
            <w:r>
              <w:t>Intervention 65</w:t>
            </w:r>
          </w:p>
          <w:p w14:paraId="2379F197" w14:textId="77777777" w:rsidR="00DA31DD" w:rsidRDefault="00DA31DD" w:rsidP="00317DE7">
            <w:r>
              <w:t>Control 64</w:t>
            </w:r>
          </w:p>
        </w:tc>
        <w:tc>
          <w:tcPr>
            <w:tcW w:w="4681" w:type="dxa"/>
            <w:tcBorders>
              <w:top w:val="single" w:sz="4" w:space="0" w:color="auto"/>
              <w:left w:val="single" w:sz="4" w:space="0" w:color="auto"/>
              <w:bottom w:val="single" w:sz="4" w:space="0" w:color="auto"/>
              <w:right w:val="single" w:sz="4" w:space="0" w:color="auto"/>
            </w:tcBorders>
          </w:tcPr>
          <w:p w14:paraId="1835E096" w14:textId="376A60F7" w:rsidR="00DA31DD" w:rsidRDefault="00DA31DD" w:rsidP="00317DE7">
            <w:r w:rsidRPr="00A96FD5">
              <w:rPr>
                <w:b/>
              </w:rPr>
              <w:t>Aim</w:t>
            </w:r>
            <w:r>
              <w:t xml:space="preserve">: </w:t>
            </w:r>
            <w:r w:rsidRPr="00DA31DD">
              <w:t>To analyse the quality of life in pregnancy for women who complete a programme of moderate physical activity in water</w:t>
            </w:r>
            <w:r>
              <w:t>.</w:t>
            </w:r>
          </w:p>
          <w:p w14:paraId="65F58CD8" w14:textId="77777777" w:rsidR="00DA31DD" w:rsidRDefault="00DA31DD" w:rsidP="00317DE7">
            <w:r w:rsidRPr="00A96FD5">
              <w:rPr>
                <w:b/>
              </w:rPr>
              <w:t>Population</w:t>
            </w:r>
            <w:r>
              <w:t xml:space="preserve">: </w:t>
            </w:r>
            <w:r>
              <w:rPr>
                <w:b/>
              </w:rPr>
              <w:t>H</w:t>
            </w:r>
            <w:r w:rsidRPr="00444351">
              <w:t>ealthy pregnant women</w:t>
            </w:r>
            <w:r>
              <w:t xml:space="preserve"> with uncomplicated singleton pregnancies.</w:t>
            </w:r>
          </w:p>
          <w:p w14:paraId="182916B5" w14:textId="77777777" w:rsidR="00DA31DD" w:rsidRDefault="00DA31DD" w:rsidP="00317DE7">
            <w:r w:rsidRPr="00A96FD5">
              <w:rPr>
                <w:b/>
              </w:rPr>
              <w:t>Intervention</w:t>
            </w:r>
            <w:r>
              <w:t xml:space="preserve">: </w:t>
            </w:r>
          </w:p>
          <w:p w14:paraId="7B58E83B" w14:textId="77777777" w:rsidR="00DA31DD" w:rsidRDefault="00DA31DD" w:rsidP="00317DE7">
            <w:pPr>
              <w:pStyle w:val="bullet"/>
            </w:pPr>
            <w:r w:rsidRPr="00A96FD5">
              <w:rPr>
                <w:i/>
              </w:rPr>
              <w:t>Supervised</w:t>
            </w:r>
            <w:r>
              <w:t>: Yes</w:t>
            </w:r>
          </w:p>
          <w:p w14:paraId="1CD20E68" w14:textId="77777777" w:rsidR="00DA31DD" w:rsidRDefault="00DA31DD" w:rsidP="00317DE7">
            <w:pPr>
              <w:pStyle w:val="bullet"/>
            </w:pPr>
            <w:r w:rsidRPr="00A96FD5">
              <w:rPr>
                <w:i/>
              </w:rPr>
              <w:t>Intervention</w:t>
            </w:r>
            <w:r>
              <w:t xml:space="preserve">: Aerobic and muscle strengthening </w:t>
            </w:r>
            <w:r w:rsidRPr="00A96FD5">
              <w:t>exercise</w:t>
            </w:r>
            <w:r>
              <w:t>s</w:t>
            </w:r>
            <w:r w:rsidRPr="00A96FD5">
              <w:t xml:space="preserve"> in water </w:t>
            </w:r>
            <w:r>
              <w:t xml:space="preserve">for 60 minutes 3 times/week </w:t>
            </w:r>
            <w:r w:rsidRPr="00A96FD5">
              <w:t>from weeks 20 to 37.</w:t>
            </w:r>
          </w:p>
          <w:p w14:paraId="417F5FB5" w14:textId="77777777" w:rsidR="00DA31DD" w:rsidRPr="00A96FD5" w:rsidRDefault="00DA31DD" w:rsidP="00317DE7">
            <w:pPr>
              <w:pStyle w:val="bullet"/>
            </w:pPr>
            <w:r w:rsidRPr="00A96FD5">
              <w:rPr>
                <w:i/>
              </w:rPr>
              <w:t>Intensity</w:t>
            </w:r>
            <w:r>
              <w:t>: Moderate; Borg scale 12-14</w:t>
            </w:r>
          </w:p>
        </w:tc>
        <w:tc>
          <w:tcPr>
            <w:tcW w:w="4536" w:type="dxa"/>
            <w:tcBorders>
              <w:top w:val="single" w:sz="4" w:space="0" w:color="auto"/>
              <w:left w:val="single" w:sz="4" w:space="0" w:color="auto"/>
              <w:bottom w:val="single" w:sz="4" w:space="0" w:color="auto"/>
              <w:right w:val="single" w:sz="4" w:space="0" w:color="auto"/>
            </w:tcBorders>
          </w:tcPr>
          <w:p w14:paraId="4E8777DF" w14:textId="50EB8860" w:rsidR="00DA31DD" w:rsidRDefault="00DA31DD" w:rsidP="00317DE7">
            <w:r>
              <w:t>Intervention vs control</w:t>
            </w:r>
            <w:r w:rsidR="003C0750">
              <w:t xml:space="preserve"> at 35 weeks</w:t>
            </w:r>
            <w:r>
              <w:t>:</w:t>
            </w:r>
          </w:p>
          <w:p w14:paraId="454C665C" w14:textId="64FB7A26" w:rsidR="003C0750" w:rsidRDefault="00DA31DD" w:rsidP="00BD61CC">
            <w:pPr>
              <w:pStyle w:val="bullet"/>
            </w:pPr>
            <w:r w:rsidRPr="00DA31DD">
              <w:t xml:space="preserve">SF36v2 </w:t>
            </w:r>
            <w:r w:rsidR="003C0750">
              <w:t>physical component summary: 49.79±4.59 vs45.39±4.21</w:t>
            </w:r>
            <w:r w:rsidR="00855B67">
              <w:t>;</w:t>
            </w:r>
            <w:r w:rsidR="003C0750">
              <w:t xml:space="preserve"> p group=0.001</w:t>
            </w:r>
          </w:p>
          <w:p w14:paraId="3D7D2E8C" w14:textId="15861E70" w:rsidR="00DA31DD" w:rsidRPr="00855B67" w:rsidRDefault="003C0750" w:rsidP="00BD61CC">
            <w:pPr>
              <w:pStyle w:val="bullet"/>
            </w:pPr>
            <w:r w:rsidRPr="00DA31DD">
              <w:t xml:space="preserve">SF36v2 </w:t>
            </w:r>
            <w:r>
              <w:t>mental health component summary:</w:t>
            </w:r>
            <w:r w:rsidR="00855B67">
              <w:t xml:space="preserve"> 42.</w:t>
            </w:r>
            <w:r>
              <w:t>57±5.16 vs 39.2±4.16; p group =0.016</w:t>
            </w:r>
            <w:r w:rsidR="00855B67">
              <w:t>.</w:t>
            </w:r>
          </w:p>
        </w:tc>
        <w:tc>
          <w:tcPr>
            <w:tcW w:w="1843" w:type="dxa"/>
            <w:tcBorders>
              <w:top w:val="single" w:sz="4" w:space="0" w:color="auto"/>
              <w:left w:val="single" w:sz="4" w:space="0" w:color="auto"/>
              <w:bottom w:val="single" w:sz="4" w:space="0" w:color="auto"/>
              <w:right w:val="single" w:sz="4" w:space="0" w:color="auto"/>
            </w:tcBorders>
          </w:tcPr>
          <w:p w14:paraId="066F769F" w14:textId="77777777" w:rsidR="00DA31DD" w:rsidRPr="009C0C55" w:rsidRDefault="00DA31DD" w:rsidP="00317DE7">
            <w:pPr>
              <w:keepNext/>
            </w:pPr>
          </w:p>
        </w:tc>
      </w:tr>
      <w:tr w:rsidR="00A10E4B" w:rsidRPr="009C0C55" w14:paraId="6B8C3CF3" w14:textId="77777777" w:rsidTr="00CE2050">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557" w:type="dxa"/>
            <w:tcBorders>
              <w:top w:val="single" w:sz="4" w:space="0" w:color="auto"/>
              <w:left w:val="single" w:sz="4" w:space="0" w:color="auto"/>
              <w:bottom w:val="single" w:sz="4" w:space="0" w:color="auto"/>
              <w:right w:val="single" w:sz="4" w:space="0" w:color="auto"/>
            </w:tcBorders>
          </w:tcPr>
          <w:p w14:paraId="253B3B6B" w14:textId="5994A324" w:rsidR="00A10E4B" w:rsidRDefault="00CA11CE" w:rsidP="002747EA">
            <w:pPr>
              <w:rPr>
                <w:noProof/>
              </w:rPr>
            </w:pPr>
            <w:r>
              <w:rPr>
                <w:noProof/>
              </w:rPr>
              <w:t>Prabha et al 2019</w:t>
            </w:r>
            <w:r w:rsidR="00D07346">
              <w:rPr>
                <w:noProof/>
              </w:rPr>
              <w:fldChar w:fldCharType="begin"/>
            </w:r>
            <w:r w:rsidR="002747EA">
              <w:rPr>
                <w:noProof/>
              </w:rPr>
              <w:instrText xml:space="preserve"> ADDIN EN.CITE &lt;EndNote&gt;&lt;Cite&gt;&lt;Author&gt;Prabha&lt;/Author&gt;&lt;Year&gt;2019&lt;/Year&gt;&lt;RecNum&gt;1960&lt;/RecNum&gt;&lt;DisplayText&gt;&lt;style face="superscript" font="Trebuchet MS" size="9"&gt;276&lt;/style&gt;&lt;/DisplayText&gt;&lt;record&gt;&lt;rec-number&gt;1960&lt;/rec-number&gt;&lt;foreign-keys&gt;&lt;key app="EN" db-id="exvasrfx2dtraoesasxp2szsxa2df502592x" timestamp="1588743878"&gt;1960&lt;/key&gt;&lt;key app="ENWeb" db-id=""&gt;0&lt;/key&gt;&lt;/foreign-keys&gt;&lt;ref-type name="Journal Article"&gt;17&lt;/ref-type&gt;&lt;contributors&gt;&lt;authors&gt;&lt;author&gt;Prabha, B.S.,&lt;/author&gt;&lt;author&gt;Vijayaraghavan, J.,&lt;/author&gt;&lt;author&gt;Maiya, A.G.,&lt;/author&gt;&lt;author&gt;Venkatesh, N.,&lt;/author&gt;&lt;author&gt;Sivakumar, R.,&lt;/author&gt;&lt;/authors&gt;&lt;/contributors&gt;&lt;titles&gt;&lt;title&gt;Effects of antenatal exercise programme and education on health related quality of life: a randomised controlled trial&lt;/title&gt;&lt;secondary-title&gt;J Clin Diag Res&lt;/secondary-title&gt;&lt;/titles&gt;&lt;periodical&gt;&lt;full-title&gt;J Clin Diag Res&lt;/full-title&gt;&lt;/periodical&gt;&lt;pages&gt;YF01-YF04&lt;/pages&gt;&lt;volume&gt;13&lt;/volume&gt;&lt;number&gt;2&lt;/number&gt;&lt;dates&gt;&lt;year&gt;2019&lt;/year&gt;&lt;/dates&gt;&lt;isbn&gt;2249782X&lt;/isbn&gt;&lt;urls&gt;&lt;/urls&gt;&lt;electronic-resource-num&gt;10.7860/jcdr/2019/38086.12575&lt;/electronic-resource-num&gt;&lt;/record&gt;&lt;/Cite&gt;&lt;/EndNote&gt;</w:instrText>
            </w:r>
            <w:r w:rsidR="00D07346">
              <w:rPr>
                <w:noProof/>
              </w:rPr>
              <w:fldChar w:fldCharType="separate"/>
            </w:r>
            <w:r w:rsidR="002747EA" w:rsidRPr="002747EA">
              <w:rPr>
                <w:noProof/>
                <w:vertAlign w:val="superscript"/>
              </w:rPr>
              <w:t>276</w:t>
            </w:r>
            <w:r w:rsidR="00D07346">
              <w:rPr>
                <w:noProof/>
              </w:rPr>
              <w:fldChar w:fldCharType="end"/>
            </w:r>
          </w:p>
        </w:tc>
        <w:tc>
          <w:tcPr>
            <w:tcW w:w="1275" w:type="dxa"/>
            <w:tcBorders>
              <w:top w:val="single" w:sz="4" w:space="0" w:color="auto"/>
              <w:left w:val="single" w:sz="4" w:space="0" w:color="auto"/>
              <w:bottom w:val="single" w:sz="4" w:space="0" w:color="auto"/>
              <w:right w:val="single" w:sz="4" w:space="0" w:color="auto"/>
            </w:tcBorders>
          </w:tcPr>
          <w:p w14:paraId="50CE0E9D" w14:textId="77777777" w:rsidR="00A10E4B" w:rsidRDefault="001F54EE" w:rsidP="00317DE7">
            <w:r>
              <w:t>Intervention 84</w:t>
            </w:r>
          </w:p>
          <w:p w14:paraId="6C633563" w14:textId="44B9A645" w:rsidR="001F54EE" w:rsidRDefault="001F54EE" w:rsidP="00317DE7">
            <w:r>
              <w:t>Control 86</w:t>
            </w:r>
          </w:p>
        </w:tc>
        <w:tc>
          <w:tcPr>
            <w:tcW w:w="4681" w:type="dxa"/>
            <w:tcBorders>
              <w:top w:val="single" w:sz="4" w:space="0" w:color="auto"/>
              <w:left w:val="single" w:sz="4" w:space="0" w:color="auto"/>
              <w:bottom w:val="single" w:sz="4" w:space="0" w:color="auto"/>
              <w:right w:val="single" w:sz="4" w:space="0" w:color="auto"/>
            </w:tcBorders>
          </w:tcPr>
          <w:p w14:paraId="5F0FF5DB" w14:textId="4A33DFF4" w:rsidR="00E43470" w:rsidRPr="00BD61CC" w:rsidRDefault="00E43470" w:rsidP="00BD61CC">
            <w:pPr>
              <w:rPr>
                <w:szCs w:val="18"/>
              </w:rPr>
            </w:pPr>
            <w:r>
              <w:rPr>
                <w:b/>
              </w:rPr>
              <w:t xml:space="preserve">Aim: </w:t>
            </w:r>
            <w:r w:rsidRPr="00E43470">
              <w:t>To evaluate the effect o</w:t>
            </w:r>
            <w:r w:rsidRPr="00BD61CC">
              <w:t>f</w:t>
            </w:r>
            <w:r w:rsidRPr="00E43470">
              <w:t xml:space="preserve"> structu</w:t>
            </w:r>
            <w:r>
              <w:t>red antenatal exercise program</w:t>
            </w:r>
            <w:r w:rsidRPr="00E43470">
              <w:t xml:space="preserve"> and education on health-related quality of life.</w:t>
            </w:r>
          </w:p>
          <w:p w14:paraId="5E482AD5" w14:textId="77777777" w:rsidR="00A10E4B" w:rsidRDefault="00E43470" w:rsidP="00317DE7">
            <w:r>
              <w:rPr>
                <w:b/>
              </w:rPr>
              <w:t>Population</w:t>
            </w:r>
            <w:r w:rsidRPr="00BD61CC">
              <w:t>:</w:t>
            </w:r>
            <w:r>
              <w:rPr>
                <w:b/>
              </w:rPr>
              <w:t xml:space="preserve"> </w:t>
            </w:r>
            <w:r w:rsidR="00747FB1" w:rsidRPr="00BD61CC">
              <w:t>Healthy women aged 21-36 years, gestational age &gt;20 weeks.</w:t>
            </w:r>
          </w:p>
          <w:p w14:paraId="3503F5AD" w14:textId="07C990D2" w:rsidR="00F946D3" w:rsidRPr="00BD61CC" w:rsidRDefault="00F946D3" w:rsidP="00317DE7">
            <w:r w:rsidRPr="00BD61CC">
              <w:rPr>
                <w:b/>
              </w:rPr>
              <w:t>Intervention</w:t>
            </w:r>
            <w:r>
              <w:t xml:space="preserve">: </w:t>
            </w:r>
            <w:r w:rsidRPr="00F946D3">
              <w:t>Deep breathing exercises, pelvic floor exercise, neck exercises, arm and leg exercises, trunk exercises, pelvic tilting exercises, relaxation technique, Stretching exercise for low back, calf, adductors, wall exercises, Floor exercises for stretching hamstrings, low back, adductors (8-10 repetitions with the duration of 15-20 minutes; 3-5 times a week). </w:t>
            </w:r>
          </w:p>
        </w:tc>
        <w:tc>
          <w:tcPr>
            <w:tcW w:w="4536" w:type="dxa"/>
            <w:tcBorders>
              <w:top w:val="single" w:sz="4" w:space="0" w:color="auto"/>
              <w:left w:val="single" w:sz="4" w:space="0" w:color="auto"/>
              <w:bottom w:val="single" w:sz="4" w:space="0" w:color="auto"/>
              <w:right w:val="single" w:sz="4" w:space="0" w:color="auto"/>
            </w:tcBorders>
          </w:tcPr>
          <w:p w14:paraId="4415568F" w14:textId="62824B9F" w:rsidR="00E43470" w:rsidRDefault="00E43470" w:rsidP="00E43470">
            <w:r>
              <w:t>Intervention vs control at 32 weeks:</w:t>
            </w:r>
          </w:p>
          <w:p w14:paraId="01A69215" w14:textId="21FF7D9B" w:rsidR="00E43470" w:rsidRDefault="00F946D3" w:rsidP="00E43470">
            <w:pPr>
              <w:pStyle w:val="bullet"/>
            </w:pPr>
            <w:r>
              <w:t>SF36</w:t>
            </w:r>
            <w:r w:rsidR="00E43470" w:rsidRPr="00DA31DD">
              <w:t xml:space="preserve"> </w:t>
            </w:r>
            <w:r>
              <w:t>physical component summary: 52.25±5.75</w:t>
            </w:r>
            <w:r w:rsidR="00E43470">
              <w:t xml:space="preserve"> vs</w:t>
            </w:r>
            <w:r>
              <w:t xml:space="preserve"> 49.97±6.92</w:t>
            </w:r>
          </w:p>
          <w:p w14:paraId="73F4B819" w14:textId="5C50CBB7" w:rsidR="00A10E4B" w:rsidRDefault="00E43470" w:rsidP="00BD61CC">
            <w:pPr>
              <w:pStyle w:val="bullet"/>
            </w:pPr>
            <w:r w:rsidRPr="00DA31DD">
              <w:t xml:space="preserve">SF36v2 </w:t>
            </w:r>
            <w:r>
              <w:t xml:space="preserve">mental health component summary: </w:t>
            </w:r>
            <w:r w:rsidR="00F946D3">
              <w:t>46.07±7.05 vs 43.02±5.61</w:t>
            </w:r>
          </w:p>
        </w:tc>
        <w:tc>
          <w:tcPr>
            <w:tcW w:w="1843" w:type="dxa"/>
            <w:tcBorders>
              <w:top w:val="single" w:sz="4" w:space="0" w:color="auto"/>
              <w:left w:val="single" w:sz="4" w:space="0" w:color="auto"/>
              <w:bottom w:val="single" w:sz="4" w:space="0" w:color="auto"/>
              <w:right w:val="single" w:sz="4" w:space="0" w:color="auto"/>
            </w:tcBorders>
          </w:tcPr>
          <w:p w14:paraId="0E479783" w14:textId="77777777" w:rsidR="00A10E4B" w:rsidRPr="009C0C55" w:rsidRDefault="00A10E4B" w:rsidP="00317DE7">
            <w:pPr>
              <w:keepNext/>
            </w:pPr>
          </w:p>
        </w:tc>
      </w:tr>
      <w:tr w:rsidR="00CE2050" w:rsidRPr="0023187B" w14:paraId="5DABCB26" w14:textId="77777777" w:rsidTr="00CE2050">
        <w:trPr>
          <w:cantSplit/>
        </w:trPr>
        <w:tc>
          <w:tcPr>
            <w:tcW w:w="1557" w:type="dxa"/>
          </w:tcPr>
          <w:p w14:paraId="22982900" w14:textId="07EB9D5B" w:rsidR="0023187B" w:rsidRDefault="00AA3827" w:rsidP="0023187B">
            <w:r>
              <w:t>Gustafsson et al 2016</w:t>
            </w:r>
            <w:r w:rsidR="003E3405">
              <w:fldChar w:fldCharType="begin">
                <w:fldData xml:space="preserve">PEVuZE5vdGU+PENpdGU+PEF1dGhvcj5HdXN0YWZzc29uPC9BdXRob3I+PFllYXI+MjAxNjwvWWVh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</w:fldData>
              </w:fldChar>
            </w:r>
            <w:r w:rsidR="002747EA">
              <w:instrText xml:space="preserve"> ADDIN EN.CITE </w:instrText>
            </w:r>
            <w:r w:rsidR="002747EA">
              <w:fldChar w:fldCharType="begin">
                <w:fldData xml:space="preserve">PEVuZE5vdGU+PENpdGU+PEF1dGhvcj5HdXN0YWZzc29uPC9BdXRob3I+PFllYXI+MjAxNjwvWWVh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</w:fldData>
              </w:fldChar>
            </w:r>
            <w:r w:rsidR="002747EA">
              <w:instrText xml:space="preserve"> ADDIN EN.CITE.DATA </w:instrText>
            </w:r>
            <w:r w:rsidR="002747EA">
              <w:fldChar w:fldCharType="end"/>
            </w:r>
            <w:r w:rsidR="003E3405">
              <w:fldChar w:fldCharType="separate"/>
            </w:r>
            <w:r w:rsidR="002747EA" w:rsidRPr="002747EA">
              <w:rPr>
                <w:noProof/>
                <w:vertAlign w:val="superscript"/>
              </w:rPr>
              <w:t>277</w:t>
            </w:r>
            <w:r w:rsidR="003E3405">
              <w:fldChar w:fldCharType="end"/>
            </w:r>
          </w:p>
          <w:p w14:paraId="09950C94" w14:textId="6F025D86" w:rsidR="00AA3827" w:rsidRPr="0023187B" w:rsidRDefault="00AA3827" w:rsidP="0023187B">
            <w:r>
              <w:t xml:space="preserve">Norway </w:t>
            </w:r>
          </w:p>
        </w:tc>
        <w:tc>
          <w:tcPr>
            <w:tcW w:w="1275" w:type="dxa"/>
          </w:tcPr>
          <w:p w14:paraId="36104A34" w14:textId="78233E80" w:rsidR="0023187B" w:rsidRPr="0023187B" w:rsidRDefault="00AA3827" w:rsidP="0023187B">
            <w:r>
              <w:t>855</w:t>
            </w:r>
          </w:p>
        </w:tc>
        <w:tc>
          <w:tcPr>
            <w:tcW w:w="4681" w:type="dxa"/>
          </w:tcPr>
          <w:p w14:paraId="55C25EDC" w14:textId="48CAC89A" w:rsidR="00AA3827" w:rsidRDefault="00AA3827" w:rsidP="00AA3827">
            <w:r w:rsidRPr="00AA3827">
              <w:rPr>
                <w:b/>
              </w:rPr>
              <w:t>Aim</w:t>
            </w:r>
            <w:r>
              <w:t xml:space="preserve">: </w:t>
            </w:r>
            <w:r w:rsidRPr="00AA3827">
              <w:t xml:space="preserve">To investigate whether a customised exercise programme influences pregnant women's psychological wellbeing and general health perception reflecting health-related quality of life (HRQoL) in late pregnancy. </w:t>
            </w:r>
          </w:p>
          <w:p w14:paraId="51127851" w14:textId="77777777" w:rsidR="00AA3827" w:rsidRDefault="00AA3827" w:rsidP="00AA3827">
            <w:r w:rsidRPr="00AA3827">
              <w:rPr>
                <w:b/>
              </w:rPr>
              <w:t>Population</w:t>
            </w:r>
            <w:r w:rsidRPr="00AA3827">
              <w:t xml:space="preserve">: </w:t>
            </w:r>
            <w:r>
              <w:t>H</w:t>
            </w:r>
            <w:r w:rsidRPr="00AA3827">
              <w:t xml:space="preserve">ealthy Caucasian pregnant women. </w:t>
            </w:r>
          </w:p>
          <w:p w14:paraId="29FB8ED3" w14:textId="267E9D94" w:rsidR="0023187B" w:rsidRPr="0023187B" w:rsidRDefault="00AA3827" w:rsidP="00AA3827">
            <w:r w:rsidRPr="00AA3827">
              <w:rPr>
                <w:b/>
              </w:rPr>
              <w:t>Intervention</w:t>
            </w:r>
            <w:r w:rsidRPr="00AA3827">
              <w:t xml:space="preserve">: The intervention group was offered a 12-week exercise programme between 20 and 36 weeks of pregnancy. One weekly group session was led by physiotherapists, in addition women were encouraged to follow a home exercise programme at least twice a week. The exercise programme followed standard recommendations and included both aerobic and strength training. </w:t>
            </w:r>
          </w:p>
        </w:tc>
        <w:tc>
          <w:tcPr>
            <w:tcW w:w="4536" w:type="dxa"/>
          </w:tcPr>
          <w:p w14:paraId="37B56A5B" w14:textId="77777777" w:rsidR="0023187B" w:rsidRDefault="00AA3827" w:rsidP="00AA3827">
            <w:r>
              <w:t>Intervention vs control:</w:t>
            </w:r>
          </w:p>
          <w:p w14:paraId="3B8AE143" w14:textId="77777777" w:rsidR="00AA3827" w:rsidRDefault="00AA3827" w:rsidP="00AA3827">
            <w:pPr>
              <w:pStyle w:val="bullet"/>
            </w:pPr>
            <w:r>
              <w:t>PGWBI index at 32-36 weeks: 79.5 (78.5 to 80.6) vs 78.5 (77.5 to 79.6)</w:t>
            </w:r>
          </w:p>
          <w:p w14:paraId="32A2F7A4" w14:textId="014CDD67" w:rsidR="00AA3827" w:rsidRPr="00AA3827" w:rsidRDefault="00AA3827" w:rsidP="00AA3827">
            <w:r>
              <w:t>Higher score indicates a better outcome.</w:t>
            </w:r>
          </w:p>
        </w:tc>
        <w:tc>
          <w:tcPr>
            <w:tcW w:w="1843" w:type="dxa"/>
          </w:tcPr>
          <w:p w14:paraId="310310E4" w14:textId="77777777" w:rsidR="0023187B" w:rsidRPr="0023187B" w:rsidRDefault="0023187B" w:rsidP="0023187B"/>
        </w:tc>
      </w:tr>
      <w:tr w:rsidR="00CE2050" w:rsidRPr="0023187B" w14:paraId="0EF969AD" w14:textId="77777777" w:rsidTr="00CE2050">
        <w:trPr>
          <w:cantSplit/>
        </w:trPr>
        <w:tc>
          <w:tcPr>
            <w:tcW w:w="1557" w:type="dxa"/>
          </w:tcPr>
          <w:p w14:paraId="33B03042" w14:textId="6837A1AE" w:rsidR="00AA3827" w:rsidRDefault="00AA3827" w:rsidP="0023187B">
            <w:r>
              <w:t>Montoya arizabaleta et al 2010</w:t>
            </w:r>
            <w:r w:rsidR="003E3405">
              <w:fldChar w:fldCharType="begin"/>
            </w:r>
            <w:r w:rsidR="002747EA">
              <w:instrText xml:space="preserve"> ADDIN EN.CITE &lt;EndNote&gt;&lt;Cite&gt;&lt;Author&gt;Montoya Arizabaleta&lt;/Author&gt;&lt;Year&gt;2010&lt;/Year&gt;&lt;RecNum&gt;729&lt;/RecNum&gt;&lt;DisplayText&gt;&lt;style face="superscript" font="Trebuchet MS" size="9"&gt;279&lt;/style&gt;&lt;/DisplayText&gt;&lt;record&gt;&lt;rec-number&gt;729&lt;/rec-number&gt;&lt;foreign-keys&gt;&lt;key app="EN" db-id="exvasrfx2dtraoesasxp2szsxa2df502592x" timestamp="1541467682"&gt;729&lt;/key&gt;&lt;key app="ENWeb" db-id=""&gt;0&lt;/key&gt;&lt;/foreign-keys&gt;&lt;ref-type name="Journal Article"&gt;17&lt;/ref-type&gt;&lt;contributors&gt;&lt;authors&gt;&lt;author&gt;Montoya Arizabaleta, A.V.,&lt;/author&gt;&lt;author&gt;Orozco Buitrago, L.,&lt;/author&gt;&lt;author&gt;Aguilar de Plata, A.C.,&lt;/author&gt;&lt;author&gt;Mosquera Escudero, M.,&lt;/author&gt;&lt;author&gt;Ramírez-Vélez, R.,&lt;/author&gt;&lt;/authors&gt;&lt;/contributors&gt;&lt;titles&gt;&lt;title&gt;Aerobic exercise during pregnancy improves health-related quality of life: a randomised trial&lt;/title&gt;&lt;secondary-title&gt;Journal of Physiotherapy&lt;/secondary-title&gt;&lt;/titles&gt;&lt;periodical&gt;&lt;full-title&gt;Journal of Physiotherapy&lt;/full-title&gt;&lt;/periodical&gt;&lt;pages&gt;253-258&lt;/pages&gt;&lt;volume&gt;56&lt;/volume&gt;&lt;number&gt;4&lt;/number&gt;&lt;section&gt;253&lt;/section&gt;&lt;dates&gt;&lt;year&gt;2010&lt;/year&gt;&lt;/dates&gt;&lt;isbn&gt;18369553&lt;/isbn&gt;&lt;urls&gt;&lt;/urls&gt;&lt;electronic-resource-num&gt;10.1016/s1836-9553(10)70008-4&lt;/electronic-resource-num&gt;&lt;/record&gt;&lt;/Cite&gt;&lt;/EndNote&gt;</w:instrText>
            </w:r>
            <w:r w:rsidR="003E3405">
              <w:fldChar w:fldCharType="separate"/>
            </w:r>
            <w:r w:rsidR="002747EA" w:rsidRPr="002747EA">
              <w:rPr>
                <w:noProof/>
                <w:vertAlign w:val="superscript"/>
              </w:rPr>
              <w:t>279</w:t>
            </w:r>
            <w:r w:rsidR="003E3405">
              <w:fldChar w:fldCharType="end"/>
            </w:r>
          </w:p>
          <w:p w14:paraId="279B4939" w14:textId="0938158B" w:rsidR="00B6373F" w:rsidRPr="0023187B" w:rsidRDefault="00B6373F" w:rsidP="0023187B">
            <w:r>
              <w:t>Colombia</w:t>
            </w:r>
          </w:p>
        </w:tc>
        <w:tc>
          <w:tcPr>
            <w:tcW w:w="1275" w:type="dxa"/>
          </w:tcPr>
          <w:p w14:paraId="4ADB1F9C" w14:textId="7646D291" w:rsidR="00AA3827" w:rsidRDefault="00B6373F" w:rsidP="0023187B">
            <w:r>
              <w:t>Intervention 24</w:t>
            </w:r>
          </w:p>
          <w:p w14:paraId="0B54DADD" w14:textId="2D40A74C" w:rsidR="00B6373F" w:rsidRPr="0023187B" w:rsidRDefault="00B6373F" w:rsidP="0023187B">
            <w:r>
              <w:t>Control 26</w:t>
            </w:r>
          </w:p>
        </w:tc>
        <w:tc>
          <w:tcPr>
            <w:tcW w:w="4681" w:type="dxa"/>
          </w:tcPr>
          <w:p w14:paraId="4178D07D" w14:textId="47F5FEC3" w:rsidR="00AA3827" w:rsidRDefault="00B6373F" w:rsidP="0023187B">
            <w:r w:rsidRPr="00A70F4B">
              <w:rPr>
                <w:b/>
              </w:rPr>
              <w:t>Aim</w:t>
            </w:r>
            <w:r>
              <w:t xml:space="preserve">: </w:t>
            </w:r>
            <w:r w:rsidR="00A70F4B">
              <w:t>To determine whether supervised aerobic exercise during pregnancy improves health-related quality of life.</w:t>
            </w:r>
          </w:p>
          <w:p w14:paraId="3F94CE66" w14:textId="77777777" w:rsidR="00B6373F" w:rsidRDefault="00B6373F" w:rsidP="0023187B">
            <w:r w:rsidRPr="00A70F4B">
              <w:rPr>
                <w:b/>
              </w:rPr>
              <w:t>Population</w:t>
            </w:r>
            <w:r>
              <w:t>: Nulliparous women aged 16-30 years between 16 and 20 weeks of gestation.</w:t>
            </w:r>
          </w:p>
          <w:p w14:paraId="515D0AE1" w14:textId="433B6CE9" w:rsidR="00B6373F" w:rsidRPr="0023187B" w:rsidRDefault="00B6373F" w:rsidP="0023187B">
            <w:r w:rsidRPr="00A70F4B">
              <w:rPr>
                <w:b/>
              </w:rPr>
              <w:t>Intervention</w:t>
            </w:r>
            <w:r>
              <w:t xml:space="preserve">: </w:t>
            </w:r>
            <w:r w:rsidR="00A70F4B" w:rsidRPr="00A70F4B">
              <w:t>The experimental group completed a 3-month supervised exercise program, commencing at 16 to 20 weeks of</w:t>
            </w:r>
            <w:r w:rsidR="00A70F4B">
              <w:t xml:space="preserve"> </w:t>
            </w:r>
            <w:r w:rsidR="00A70F4B" w:rsidRPr="00A70F4B">
              <w:t>gestation. Each session included walking (10 min), aerobic exercise (30 min), stretching (10 min), and relaxation (10 min).</w:t>
            </w:r>
          </w:p>
        </w:tc>
        <w:tc>
          <w:tcPr>
            <w:tcW w:w="4536" w:type="dxa"/>
          </w:tcPr>
          <w:p w14:paraId="0751A50D" w14:textId="586FB563" w:rsidR="00AA3827" w:rsidRDefault="00A70F4B" w:rsidP="0023187B">
            <w:r>
              <w:t>Difference between groups in improvement in health-related quality of life:</w:t>
            </w:r>
          </w:p>
          <w:p w14:paraId="508E6A6F" w14:textId="40ED7B05" w:rsidR="00A70F4B" w:rsidRDefault="00A70F4B" w:rsidP="00A70F4B">
            <w:pPr>
              <w:pStyle w:val="bullet"/>
            </w:pPr>
            <w:r>
              <w:t>Physical component: 6 points (2 to 11)</w:t>
            </w:r>
          </w:p>
          <w:p w14:paraId="57BEC42A" w14:textId="4C785F51" w:rsidR="00A70F4B" w:rsidRDefault="00A70F4B" w:rsidP="00A70F4B">
            <w:pPr>
              <w:pStyle w:val="bullet"/>
            </w:pPr>
            <w:r>
              <w:t>Physical function: 7 points (0 to 14)</w:t>
            </w:r>
          </w:p>
          <w:p w14:paraId="71954B6D" w14:textId="2833EED0" w:rsidR="00A70F4B" w:rsidRDefault="00A70F4B" w:rsidP="00A70F4B">
            <w:pPr>
              <w:pStyle w:val="bullet"/>
            </w:pPr>
            <w:r>
              <w:t>Bodily pain: 7 points (1 to 13)</w:t>
            </w:r>
          </w:p>
          <w:p w14:paraId="51440BE9" w14:textId="6B5D5E41" w:rsidR="00A70F4B" w:rsidRDefault="00A70F4B" w:rsidP="00A70F4B">
            <w:pPr>
              <w:pStyle w:val="bullet"/>
            </w:pPr>
            <w:r>
              <w:t>General health: 5 points (1 to 10)</w:t>
            </w:r>
          </w:p>
          <w:p w14:paraId="79773539" w14:textId="2EFEFD8C" w:rsidR="00A70F4B" w:rsidRPr="0023187B" w:rsidRDefault="00A70F4B" w:rsidP="0023187B"/>
        </w:tc>
        <w:tc>
          <w:tcPr>
            <w:tcW w:w="1843" w:type="dxa"/>
          </w:tcPr>
          <w:p w14:paraId="6D41C397" w14:textId="77777777" w:rsidR="00AA3827" w:rsidRPr="0023187B" w:rsidRDefault="00AA3827" w:rsidP="0023187B"/>
        </w:tc>
      </w:tr>
      <w:tr w:rsidR="00CE2050" w:rsidRPr="0023187B" w14:paraId="56756388" w14:textId="77777777" w:rsidTr="00CE2050">
        <w:trPr>
          <w:cantSplit/>
        </w:trPr>
        <w:tc>
          <w:tcPr>
            <w:tcW w:w="1557" w:type="dxa"/>
          </w:tcPr>
          <w:p w14:paraId="4C63BFFB" w14:textId="10388ED0" w:rsidR="00AA3827" w:rsidRDefault="008C7420" w:rsidP="0023187B">
            <w:r>
              <w:t>Haakstad et al 2016</w:t>
            </w:r>
            <w:r w:rsidR="003E3405">
              <w:fldChar w:fldCharType="begin">
                <w:fldData xml:space="preserve">PEVuZE5vdGU+PENpdGU+PEF1dGhvcj5IYWFrc3RhZDwvQXV0aG9yPjxZZWFyPjIwMTY8L1llYXI+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</w:fldData>
              </w:fldChar>
            </w:r>
            <w:r w:rsidR="002747EA">
              <w:instrText xml:space="preserve"> ADDIN EN.CITE </w:instrText>
            </w:r>
            <w:r w:rsidR="002747EA">
              <w:fldChar w:fldCharType="begin">
                <w:fldData xml:space="preserve">PEVuZE5vdGU+PENpdGU+PEF1dGhvcj5IYWFrc3RhZDwvQXV0aG9yPjxZZWFyPjIwMTY8L1llYXI+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</w:fldData>
              </w:fldChar>
            </w:r>
            <w:r w:rsidR="002747EA">
              <w:instrText xml:space="preserve"> ADDIN EN.CITE.DATA </w:instrText>
            </w:r>
            <w:r w:rsidR="002747EA">
              <w:fldChar w:fldCharType="end"/>
            </w:r>
            <w:r w:rsidR="003E3405">
              <w:fldChar w:fldCharType="separate"/>
            </w:r>
            <w:r w:rsidR="002747EA" w:rsidRPr="002747EA">
              <w:rPr>
                <w:noProof/>
                <w:vertAlign w:val="superscript"/>
              </w:rPr>
              <w:t>278</w:t>
            </w:r>
            <w:r w:rsidR="003E3405">
              <w:fldChar w:fldCharType="end"/>
            </w:r>
          </w:p>
          <w:p w14:paraId="0EA380DB" w14:textId="29C8EA5C" w:rsidR="008C7420" w:rsidRPr="0023187B" w:rsidRDefault="008C7420" w:rsidP="0023187B">
            <w:r>
              <w:t>Norway</w:t>
            </w:r>
          </w:p>
        </w:tc>
        <w:tc>
          <w:tcPr>
            <w:tcW w:w="1275" w:type="dxa"/>
          </w:tcPr>
          <w:p w14:paraId="04CE6C4B" w14:textId="77777777" w:rsidR="00AA3827" w:rsidRDefault="008C7420" w:rsidP="0023187B">
            <w:r>
              <w:t>Intervention 52</w:t>
            </w:r>
          </w:p>
          <w:p w14:paraId="319306C2" w14:textId="41661A13" w:rsidR="008C7420" w:rsidRPr="0023187B" w:rsidRDefault="008C7420" w:rsidP="0023187B">
            <w:r>
              <w:t>Control 53</w:t>
            </w:r>
          </w:p>
        </w:tc>
        <w:tc>
          <w:tcPr>
            <w:tcW w:w="4681" w:type="dxa"/>
          </w:tcPr>
          <w:p w14:paraId="5B5C79EB" w14:textId="77777777" w:rsidR="008C7420" w:rsidRDefault="008C7420" w:rsidP="008C7420">
            <w:r w:rsidRPr="008C7420">
              <w:rPr>
                <w:b/>
              </w:rPr>
              <w:t>Aim</w:t>
            </w:r>
            <w:r>
              <w:t xml:space="preserve">: </w:t>
            </w:r>
            <w:r w:rsidR="00A70F4B" w:rsidRPr="00A70F4B">
              <w:t xml:space="preserve">to examine the effects of supervised group exercise on maternal psychological outcomes and commonly reported pregnancy complaints. </w:t>
            </w:r>
          </w:p>
          <w:p w14:paraId="36757ADC" w14:textId="77777777" w:rsidR="008C7420" w:rsidRDefault="008C7420" w:rsidP="008C7420">
            <w:r w:rsidRPr="008C7420">
              <w:rPr>
                <w:b/>
              </w:rPr>
              <w:t>Population</w:t>
            </w:r>
            <w:r>
              <w:t>:</w:t>
            </w:r>
            <w:r w:rsidR="00A70F4B" w:rsidRPr="00A70F4B">
              <w:t xml:space="preserve"> </w:t>
            </w:r>
            <w:r>
              <w:t>S</w:t>
            </w:r>
            <w:r w:rsidR="00A70F4B" w:rsidRPr="00A70F4B">
              <w:t>edentary, nulliparous pregnant women, mean age 30.7</w:t>
            </w:r>
            <w:r>
              <w:t xml:space="preserve">±4.0 </w:t>
            </w:r>
            <w:r w:rsidR="00A70F4B" w:rsidRPr="00A70F4B">
              <w:t>years, pre-pregnancy BMI 23.8</w:t>
            </w:r>
            <w:r>
              <w:t xml:space="preserve">±4.3 </w:t>
            </w:r>
            <w:r w:rsidR="00A70F4B" w:rsidRPr="00A70F4B">
              <w:t>at mean gestation week 17.7</w:t>
            </w:r>
            <w:r>
              <w:t>±4.2</w:t>
            </w:r>
            <w:r w:rsidR="00A70F4B" w:rsidRPr="00A70F4B">
              <w:t xml:space="preserve">. </w:t>
            </w:r>
          </w:p>
          <w:p w14:paraId="707718F7" w14:textId="716A81BB" w:rsidR="00AA3827" w:rsidRPr="0023187B" w:rsidRDefault="008C7420" w:rsidP="008C7420">
            <w:r w:rsidRPr="008C7420">
              <w:rPr>
                <w:b/>
              </w:rPr>
              <w:t>Intervention</w:t>
            </w:r>
            <w:r w:rsidR="00A70F4B" w:rsidRPr="00A70F4B">
              <w:t xml:space="preserve">: the intervention </w:t>
            </w:r>
            <w:r>
              <w:t>i</w:t>
            </w:r>
            <w:r w:rsidR="00A70F4B" w:rsidRPr="00A70F4B">
              <w:t xml:space="preserve">ncluded a 60 minutes general fitness class, with 40 minutes of endurance training/aerobic and 20 minutes of strength training and stretching/relaxation, performed at least twice per week for a minimum of 12 weeks. </w:t>
            </w:r>
          </w:p>
        </w:tc>
        <w:tc>
          <w:tcPr>
            <w:tcW w:w="4536" w:type="dxa"/>
          </w:tcPr>
          <w:p w14:paraId="1DFFD653" w14:textId="77777777" w:rsidR="00AA3827" w:rsidRDefault="008C7420" w:rsidP="0023187B">
            <w:r>
              <w:t>Intervention vs control:</w:t>
            </w:r>
          </w:p>
          <w:p w14:paraId="2405A96D" w14:textId="7073C214" w:rsidR="008C7420" w:rsidRPr="0023187B" w:rsidRDefault="008C7420" w:rsidP="008C7420">
            <w:pPr>
              <w:pStyle w:val="bullet"/>
            </w:pPr>
            <w:r>
              <w:t>Quality of life: 4.43</w:t>
            </w:r>
            <w:r w:rsidR="00FA1DB4">
              <w:t>±0.6</w:t>
            </w:r>
            <w:r>
              <w:t xml:space="preserve"> vs 4.28</w:t>
            </w:r>
            <w:r w:rsidR="00FA1DB4">
              <w:t>±0.7; p=0.3</w:t>
            </w:r>
          </w:p>
        </w:tc>
        <w:tc>
          <w:tcPr>
            <w:tcW w:w="1843" w:type="dxa"/>
          </w:tcPr>
          <w:p w14:paraId="08419171" w14:textId="77777777" w:rsidR="00AA3827" w:rsidRPr="0023187B" w:rsidRDefault="00AA3827" w:rsidP="0023187B"/>
        </w:tc>
      </w:tr>
    </w:tbl>
    <w:p w14:paraId="2CFE49B4" w14:textId="77777777" w:rsidR="00921608" w:rsidRDefault="00921608" w:rsidP="00921608">
      <w:pPr>
        <w:pStyle w:val="Heading4"/>
      </w:pPr>
      <w:r>
        <w:t>Injury</w:t>
      </w:r>
    </w:p>
    <w:p w14:paraId="0805D3AB" w14:textId="4E6BB85F" w:rsidR="00FB2C28" w:rsidRPr="00DC4A73" w:rsidRDefault="009C163D" w:rsidP="00932C6D">
      <w:pPr>
        <w:pStyle w:val="TableName"/>
      </w:pPr>
      <w:bookmarkStart w:id="126" w:name="_Toc40956644"/>
      <w:r>
        <w:t xml:space="preserve">Q5 </w:t>
      </w:r>
      <w:r w:rsidR="00FB2C28">
        <w:t>Physical activity in pregnancy and injury — cohort study</w:t>
      </w:r>
      <w:bookmarkEnd w:id="126"/>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66: Q5 Physical activity in pregnancy and injury — cohort study"/>
      </w:tblPr>
      <w:tblGrid>
        <w:gridCol w:w="1305"/>
        <w:gridCol w:w="1247"/>
        <w:gridCol w:w="4961"/>
        <w:gridCol w:w="4536"/>
        <w:gridCol w:w="1843"/>
      </w:tblGrid>
      <w:tr w:rsidR="00FB2C28" w:rsidRPr="00F350A6" w14:paraId="35852760" w14:textId="77777777" w:rsidTr="00E37989">
        <w:trPr>
          <w:cantSplit/>
          <w:tblHeader/>
        </w:trPr>
        <w:tc>
          <w:tcPr>
            <w:tcW w:w="1305" w:type="dxa"/>
          </w:tcPr>
          <w:p w14:paraId="62960A08" w14:textId="77777777" w:rsidR="00FB2C28" w:rsidRPr="00F350A6" w:rsidRDefault="00FB2C28" w:rsidP="00E37989">
            <w:pPr>
              <w:keepNext/>
              <w:rPr>
                <w:b/>
              </w:rPr>
            </w:pPr>
            <w:r>
              <w:rPr>
                <w:b/>
              </w:rPr>
              <w:t>Study ref</w:t>
            </w:r>
          </w:p>
        </w:tc>
        <w:tc>
          <w:tcPr>
            <w:tcW w:w="1247" w:type="dxa"/>
          </w:tcPr>
          <w:p w14:paraId="310BB69D" w14:textId="77777777" w:rsidR="00FB2C28" w:rsidRPr="00F350A6" w:rsidRDefault="00FB2C28" w:rsidP="00E37989">
            <w:pPr>
              <w:keepNext/>
              <w:rPr>
                <w:b/>
              </w:rPr>
            </w:pPr>
            <w:r>
              <w:rPr>
                <w:b/>
              </w:rPr>
              <w:t>N</w:t>
            </w:r>
          </w:p>
        </w:tc>
        <w:tc>
          <w:tcPr>
            <w:tcW w:w="4961" w:type="dxa"/>
          </w:tcPr>
          <w:p w14:paraId="2969797B" w14:textId="77777777" w:rsidR="00FB2C28" w:rsidRPr="00F350A6" w:rsidRDefault="00FB2C28" w:rsidP="00E37989">
            <w:pPr>
              <w:keepNext/>
              <w:rPr>
                <w:b/>
              </w:rPr>
            </w:pPr>
            <w:r>
              <w:rPr>
                <w:b/>
              </w:rPr>
              <w:t>Aim/methods</w:t>
            </w:r>
          </w:p>
        </w:tc>
        <w:tc>
          <w:tcPr>
            <w:tcW w:w="4536" w:type="dxa"/>
          </w:tcPr>
          <w:p w14:paraId="4E66325C" w14:textId="77777777" w:rsidR="00FB2C28" w:rsidRPr="00F350A6" w:rsidRDefault="00FB2C28" w:rsidP="00E37989">
            <w:pPr>
              <w:keepNext/>
              <w:rPr>
                <w:b/>
              </w:rPr>
            </w:pPr>
            <w:r>
              <w:rPr>
                <w:b/>
              </w:rPr>
              <w:t>Results</w:t>
            </w:r>
          </w:p>
        </w:tc>
        <w:tc>
          <w:tcPr>
            <w:tcW w:w="1843" w:type="dxa"/>
          </w:tcPr>
          <w:p w14:paraId="41A6C29F" w14:textId="77777777" w:rsidR="00FB2C28" w:rsidRPr="00F350A6" w:rsidRDefault="00FB2C28" w:rsidP="00E37989">
            <w:pPr>
              <w:keepNext/>
              <w:rPr>
                <w:b/>
              </w:rPr>
            </w:pPr>
            <w:r>
              <w:rPr>
                <w:b/>
              </w:rPr>
              <w:t>Comments</w:t>
            </w:r>
          </w:p>
        </w:tc>
      </w:tr>
      <w:tr w:rsidR="00FB2C28" w:rsidRPr="00DC4A73" w14:paraId="34E21432" w14:textId="77777777" w:rsidTr="00E37989">
        <w:trPr>
          <w:cantSplit/>
          <w:tblHeader/>
        </w:trPr>
        <w:tc>
          <w:tcPr>
            <w:tcW w:w="1305" w:type="dxa"/>
          </w:tcPr>
          <w:p w14:paraId="7B5D4FF9" w14:textId="40F13D49" w:rsidR="00FB2C28" w:rsidRDefault="00CF74F2" w:rsidP="00CF74F2">
            <w:r w:rsidRPr="00CF74F2">
              <w:t>Vladutiu</w:t>
            </w:r>
            <w:r>
              <w:t xml:space="preserve"> et al 2010</w:t>
            </w:r>
            <w:r w:rsidR="003E3405">
              <w:fldChar w:fldCharType="begin"/>
            </w:r>
            <w:r w:rsidR="002747EA">
              <w:instrText xml:space="preserve"> ADDIN EN.CITE &lt;EndNote&gt;&lt;Cite&gt;&lt;Author&gt;Vladutiu&lt;/Author&gt;&lt;Year&gt;2010&lt;/Year&gt;&lt;RecNum&gt;1242&lt;/RecNum&gt;&lt;DisplayText&gt;&lt;style face="superscript" font="Trebuchet MS" size="9"&gt;274&lt;/style&gt;&lt;/DisplayText&gt;&lt;record&gt;&lt;rec-number&gt;1242&lt;/rec-number&gt;&lt;foreign-keys&gt;&lt;key app="EN" db-id="exvasrfx2dtraoesasxp2szsxa2df502592x" timestamp="1562807292"&gt;1242&lt;/key&gt;&lt;/foreign-keys&gt;&lt;ref-type name="Journal Article"&gt;17&lt;/ref-type&gt;&lt;contributors&gt;&lt;authors&gt;&lt;author&gt;Vladutiu, C. J.&lt;/author&gt;&lt;author&gt;Evenson, K. R.&lt;/author&gt;&lt;author&gt;Marshall, S. W.&lt;/author&gt;&lt;/authors&gt;&lt;/contributors&gt;&lt;auth-address&gt;Dept. of Epidemiology, Gillings School of Global Public Health, University of North Carolina at Chapel Hill, NC, USA.&lt;/auth-address&gt;&lt;titles&gt;&lt;title&gt;Physical activity and injuries during pregnancy&lt;/title&gt;&lt;secondary-title&gt;J Phys Act Health&lt;/secondary-title&gt;&lt;/titles&gt;&lt;periodical&gt;&lt;full-title&gt;J Phys Act Health&lt;/full-title&gt;&lt;/periodical&gt;&lt;pages&gt;761-9&lt;/pages&gt;&lt;volume&gt;7&lt;/volume&gt;&lt;number&gt;6&lt;/number&gt;&lt;edition&gt;2010/11/23&lt;/edition&gt;&lt;keywords&gt;&lt;keyword&gt;Adolescent&lt;/keyword&gt;&lt;keyword&gt;Adult&lt;/keyword&gt;&lt;keyword&gt;*Exercise&lt;/keyword&gt;&lt;keyword&gt;Female&lt;/keyword&gt;&lt;keyword&gt;Health Status&lt;/keyword&gt;&lt;keyword&gt;Humans&lt;/keyword&gt;&lt;keyword&gt;Incidence&lt;/keyword&gt;&lt;keyword&gt;North Carolina/epidemiology&lt;/keyword&gt;&lt;keyword&gt;Pregnancy/*physiology&lt;/keyword&gt;&lt;keyword&gt;Prospective Studies&lt;/keyword&gt;&lt;keyword&gt;Socioeconomic Factors&lt;/keyword&gt;&lt;keyword&gt;Wounds and Injuries/*epidemiology&lt;/keyword&gt;&lt;keyword&gt;Young Adult&lt;/keyword&gt;&lt;/keywords&gt;&lt;dates&gt;&lt;year&gt;2010&lt;/year&gt;&lt;pub-dates&gt;&lt;date&gt;Nov&lt;/date&gt;&lt;/pub-dates&gt;&lt;/dates&gt;&lt;isbn&gt;1543-3080 (Print)&amp;#xD;1543-3080 (Linking)&lt;/isbn&gt;&lt;accession-num&gt;21088307&lt;/accession-num&gt;&lt;urls&gt;&lt;related-urls&gt;&lt;url&gt;https://www.ncbi.nlm.nih.gov/pubmed/21088307&lt;/url&gt;&lt;/related-urls&gt;&lt;/urls&gt;&lt;custom2&gt;PMC3319730&lt;/custom2&gt;&lt;/record&gt;&lt;/Cite&gt;&lt;/EndNote&gt;</w:instrText>
            </w:r>
            <w:r w:rsidR="003E3405">
              <w:fldChar w:fldCharType="separate"/>
            </w:r>
            <w:r w:rsidR="002747EA" w:rsidRPr="002747EA">
              <w:rPr>
                <w:noProof/>
                <w:vertAlign w:val="superscript"/>
              </w:rPr>
              <w:t>274</w:t>
            </w:r>
            <w:r w:rsidR="003E3405">
              <w:fldChar w:fldCharType="end"/>
            </w:r>
          </w:p>
          <w:p w14:paraId="6160A6A7" w14:textId="199059A6" w:rsidR="00CF74F2" w:rsidRPr="00CF74F2" w:rsidRDefault="00CF74F2" w:rsidP="00CF74F2">
            <w:r>
              <w:t xml:space="preserve">United States </w:t>
            </w:r>
          </w:p>
        </w:tc>
        <w:tc>
          <w:tcPr>
            <w:tcW w:w="1247" w:type="dxa"/>
          </w:tcPr>
          <w:p w14:paraId="1E141B44" w14:textId="77777777" w:rsidR="00FB2C28" w:rsidRDefault="00CF74F2" w:rsidP="00E37989">
            <w:pPr>
              <w:keepNext/>
            </w:pPr>
            <w:r>
              <w:t>1,469</w:t>
            </w:r>
          </w:p>
          <w:p w14:paraId="53E6492E" w14:textId="0466BEDF" w:rsidR="00CF74F2" w:rsidRPr="00DC4A73" w:rsidRDefault="00CF74F2" w:rsidP="00E37989">
            <w:pPr>
              <w:keepNext/>
            </w:pPr>
            <w:r>
              <w:t>Cohort</w:t>
            </w:r>
          </w:p>
        </w:tc>
        <w:tc>
          <w:tcPr>
            <w:tcW w:w="4961" w:type="dxa"/>
          </w:tcPr>
          <w:p w14:paraId="28ACC3E1" w14:textId="70984ECE" w:rsidR="00CF74F2" w:rsidRDefault="00CF74F2" w:rsidP="00E37989">
            <w:r>
              <w:rPr>
                <w:b/>
              </w:rPr>
              <w:t xml:space="preserve">Aim: </w:t>
            </w:r>
            <w:r>
              <w:t>To conduct</w:t>
            </w:r>
            <w:r w:rsidRPr="00CF74F2">
              <w:t xml:space="preserve"> population-based research on the circumstances surrounding injuries from physical activity during pregnancy. </w:t>
            </w:r>
          </w:p>
          <w:p w14:paraId="449254DC" w14:textId="51CBEB7A" w:rsidR="00FB2C28" w:rsidRPr="00DE6BD0" w:rsidRDefault="00CF74F2" w:rsidP="00CF74F2">
            <w:pPr>
              <w:rPr>
                <w:b/>
              </w:rPr>
            </w:pPr>
            <w:r w:rsidRPr="00CF74F2">
              <w:rPr>
                <w:b/>
              </w:rPr>
              <w:t>Methods</w:t>
            </w:r>
            <w:r w:rsidRPr="00CF74F2">
              <w:t xml:space="preserve">: Physical activity and subsequent injuries among a cohort of 1469 pregnant women in North Carolina were examined prospectively from the third phase of the Pregnancy, Infection, and Nutrition Study between 2001 and 2005. Chi-square analyses were used to compare distributions of maternal characteristics among women who sustained injuries from physical activity and women who reported no injuries during pregnancy. Injury incidence rates were calculated. </w:t>
            </w:r>
          </w:p>
        </w:tc>
        <w:tc>
          <w:tcPr>
            <w:tcW w:w="4536" w:type="dxa"/>
          </w:tcPr>
          <w:p w14:paraId="23B6DF28" w14:textId="2284F29B" w:rsidR="004E3A59" w:rsidRDefault="004E3A59" w:rsidP="00CF74F2">
            <w:r>
              <w:t>Number of injuries:</w:t>
            </w:r>
          </w:p>
          <w:p w14:paraId="30713A9D" w14:textId="592C35BB" w:rsidR="00B464AA" w:rsidRDefault="00B464AA" w:rsidP="00B464AA">
            <w:pPr>
              <w:pStyle w:val="bullet"/>
            </w:pPr>
            <w:r>
              <w:t>P</w:t>
            </w:r>
            <w:r w:rsidR="00CF74F2" w:rsidRPr="00CF74F2">
              <w:t xml:space="preserve">hysical activity-related </w:t>
            </w:r>
            <w:r>
              <w:t>injuries: 3.2 per 1,000 physical activity hours</w:t>
            </w:r>
          </w:p>
          <w:p w14:paraId="05973401" w14:textId="77777777" w:rsidR="00B464AA" w:rsidRDefault="00B464AA" w:rsidP="00B464AA">
            <w:pPr>
              <w:pStyle w:val="bullet"/>
            </w:pPr>
            <w:r>
              <w:t xml:space="preserve">Exercise-related </w:t>
            </w:r>
            <w:r w:rsidR="00CF74F2" w:rsidRPr="00CF74F2">
              <w:t>injuries</w:t>
            </w:r>
            <w:r>
              <w:t xml:space="preserve">: </w:t>
            </w:r>
            <w:r w:rsidR="00CF74F2" w:rsidRPr="00CF74F2">
              <w:t>4.1 per 1</w:t>
            </w:r>
            <w:r>
              <w:t>,000 exercise hours</w:t>
            </w:r>
            <w:r w:rsidR="00CF74F2" w:rsidRPr="00CF74F2">
              <w:t xml:space="preserve"> </w:t>
            </w:r>
          </w:p>
          <w:p w14:paraId="7B824152" w14:textId="77777777" w:rsidR="00FB2C28" w:rsidRDefault="00CF74F2" w:rsidP="00B464AA">
            <w:r w:rsidRPr="00CF74F2">
              <w:t xml:space="preserve">The most common types of injuries were bruises or scrapes (55%). </w:t>
            </w:r>
          </w:p>
          <w:p w14:paraId="3CCE4C05" w14:textId="589E0FD5" w:rsidR="003D29A3" w:rsidRPr="00DC4A73" w:rsidRDefault="003D29A3" w:rsidP="00B464AA">
            <w:r>
              <w:t>Exercise-related injuries occurred during walking (57.1%) or other exercise (42.9%)</w:t>
            </w:r>
          </w:p>
        </w:tc>
        <w:tc>
          <w:tcPr>
            <w:tcW w:w="1843" w:type="dxa"/>
          </w:tcPr>
          <w:p w14:paraId="51473C53" w14:textId="77777777" w:rsidR="00FB2C28" w:rsidRPr="00DC4A73" w:rsidRDefault="00FB2C28" w:rsidP="00E37989">
            <w:pPr>
              <w:keepNext/>
            </w:pPr>
          </w:p>
        </w:tc>
      </w:tr>
    </w:tbl>
    <w:p w14:paraId="63AE97AE" w14:textId="0D910854" w:rsidR="00921608" w:rsidRDefault="00921608" w:rsidP="00921608">
      <w:pPr>
        <w:pStyle w:val="Heading4"/>
      </w:pPr>
      <w:r>
        <w:t xml:space="preserve">Common </w:t>
      </w:r>
      <w:r w:rsidR="002A465D">
        <w:t xml:space="preserve">conditions </w:t>
      </w:r>
      <w:r>
        <w:t>in pregnancy</w:t>
      </w:r>
    </w:p>
    <w:p w14:paraId="79F334A5" w14:textId="158CF21A" w:rsidR="007E605F" w:rsidRPr="00DC4A73" w:rsidRDefault="009C163D" w:rsidP="00932C6D">
      <w:pPr>
        <w:pStyle w:val="TableName"/>
      </w:pPr>
      <w:bookmarkStart w:id="127" w:name="_Toc40956645"/>
      <w:r>
        <w:t xml:space="preserve">Q5 </w:t>
      </w:r>
      <w:r w:rsidR="007E605F">
        <w:t xml:space="preserve">Physical activity in pregnancy and incontinence — </w:t>
      </w:r>
      <w:r w:rsidR="001F26A0">
        <w:t>systematic reviews</w:t>
      </w:r>
      <w:bookmarkEnd w:id="127"/>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67: Q5 Physical activity in pregnancy and incontinence — systematic reviews"/>
      </w:tblPr>
      <w:tblGrid>
        <w:gridCol w:w="1305"/>
        <w:gridCol w:w="1247"/>
        <w:gridCol w:w="4961"/>
        <w:gridCol w:w="4536"/>
        <w:gridCol w:w="1843"/>
      </w:tblGrid>
      <w:tr w:rsidR="007E605F" w:rsidRPr="00F350A6" w14:paraId="4FE7C08A" w14:textId="77777777" w:rsidTr="00BD61CC">
        <w:trPr>
          <w:cantSplit/>
          <w:tblHeader/>
        </w:trPr>
        <w:tc>
          <w:tcPr>
            <w:tcW w:w="1305" w:type="dxa"/>
          </w:tcPr>
          <w:p w14:paraId="02379036" w14:textId="77777777" w:rsidR="007E605F" w:rsidRPr="00F350A6" w:rsidRDefault="007E605F" w:rsidP="00E37989">
            <w:pPr>
              <w:keepNext/>
              <w:rPr>
                <w:b/>
              </w:rPr>
            </w:pPr>
            <w:r>
              <w:rPr>
                <w:b/>
              </w:rPr>
              <w:t>Study ref</w:t>
            </w:r>
          </w:p>
        </w:tc>
        <w:tc>
          <w:tcPr>
            <w:tcW w:w="1247" w:type="dxa"/>
          </w:tcPr>
          <w:p w14:paraId="28A41B3F" w14:textId="77777777" w:rsidR="007E605F" w:rsidRPr="00F350A6" w:rsidRDefault="007E605F" w:rsidP="00E37989">
            <w:pPr>
              <w:keepNext/>
              <w:rPr>
                <w:b/>
              </w:rPr>
            </w:pPr>
            <w:r>
              <w:rPr>
                <w:b/>
              </w:rPr>
              <w:t>N</w:t>
            </w:r>
          </w:p>
        </w:tc>
        <w:tc>
          <w:tcPr>
            <w:tcW w:w="4961" w:type="dxa"/>
          </w:tcPr>
          <w:p w14:paraId="3AB5F923" w14:textId="77777777" w:rsidR="007E605F" w:rsidRPr="00F350A6" w:rsidRDefault="007E605F" w:rsidP="00E37989">
            <w:pPr>
              <w:keepNext/>
              <w:rPr>
                <w:b/>
              </w:rPr>
            </w:pPr>
            <w:r>
              <w:rPr>
                <w:b/>
              </w:rPr>
              <w:t>Aim/methods</w:t>
            </w:r>
          </w:p>
        </w:tc>
        <w:tc>
          <w:tcPr>
            <w:tcW w:w="4536" w:type="dxa"/>
          </w:tcPr>
          <w:p w14:paraId="72237580" w14:textId="77777777" w:rsidR="007E605F" w:rsidRPr="00F350A6" w:rsidRDefault="007E605F" w:rsidP="00E37989">
            <w:pPr>
              <w:keepNext/>
              <w:rPr>
                <w:b/>
              </w:rPr>
            </w:pPr>
            <w:r>
              <w:rPr>
                <w:b/>
              </w:rPr>
              <w:t>Results</w:t>
            </w:r>
          </w:p>
        </w:tc>
        <w:tc>
          <w:tcPr>
            <w:tcW w:w="1843" w:type="dxa"/>
          </w:tcPr>
          <w:p w14:paraId="555F9BC5" w14:textId="77777777" w:rsidR="007E605F" w:rsidRPr="00F350A6" w:rsidRDefault="007E605F" w:rsidP="00E37989">
            <w:pPr>
              <w:keepNext/>
              <w:rPr>
                <w:b/>
              </w:rPr>
            </w:pPr>
            <w:r>
              <w:rPr>
                <w:b/>
              </w:rPr>
              <w:t>Comments</w:t>
            </w:r>
          </w:p>
        </w:tc>
      </w:tr>
      <w:tr w:rsidR="007E605F" w:rsidRPr="00DC4A73" w14:paraId="7702A35C" w14:textId="77777777" w:rsidTr="00BD61CC">
        <w:trPr>
          <w:cantSplit/>
        </w:trPr>
        <w:tc>
          <w:tcPr>
            <w:tcW w:w="1305" w:type="dxa"/>
          </w:tcPr>
          <w:p w14:paraId="49DBFE0F" w14:textId="5854CFFE" w:rsidR="007E605F" w:rsidRPr="00CF74F2" w:rsidRDefault="00D81FAA" w:rsidP="002747EA">
            <w:r>
              <w:t>Woodley et al 2017</w:t>
            </w:r>
            <w:r w:rsidR="003E3405">
              <w:fldChar w:fldCharType="begin"/>
            </w:r>
            <w:r w:rsidR="002747EA">
              <w:instrText xml:space="preserve"> ADDIN EN.CITE &lt;EndNote&gt;&lt;Cite&gt;&lt;Author&gt;Woodley&lt;/Author&gt;&lt;Year&gt;2017&lt;/Year&gt;&lt;RecNum&gt;1246&lt;/RecNum&gt;&lt;DisplayText&gt;&lt;style face="superscript" font="Trebuchet MS" size="9"&gt;280&lt;/style&gt;&lt;/DisplayText&gt;&lt;record&gt;&lt;rec-number&gt;1246&lt;/rec-number&gt;&lt;foreign-keys&gt;&lt;key app="EN" db-id="exvasrfx2dtraoesasxp2szsxa2df502592x" timestamp="1562809161"&gt;1246&lt;/key&gt;&lt;key app="ENWeb" db-id=""&gt;0&lt;/key&gt;&lt;/foreign-keys&gt;&lt;ref-type name="Journal Article"&gt;17&lt;/ref-type&gt;&lt;contributors&gt;&lt;authors&gt;&lt;author&gt;Woodley, Stephanie J.&lt;/author&gt;&lt;author&gt;Boyle, Rhianon&lt;/author&gt;&lt;author&gt;Cody, June D.&lt;/author&gt;&lt;author&gt;Mørkved, Siv&lt;/author&gt;&lt;author&gt;Hay-Smith, E. Jean C.&lt;/author&gt;&lt;/authors&gt;&lt;/contributors&gt;&lt;titles&gt;&lt;title&gt;Pelvic floor muscle training for prevention and treatment of urinary and faecal incontinence in antenatal and postnatal women&lt;/title&gt;&lt;secondary-title&gt;Cochrane Database of Systematic Reviews&lt;/secondary-title&gt;&lt;/titles&gt;&lt;periodical&gt;&lt;full-title&gt;Cochrane Database of Systematic Reviews&lt;/full-title&gt;&lt;/periodical&gt;&lt;dates&gt;&lt;year&gt;2017&lt;/year&gt;&lt;/dates&gt;&lt;isbn&gt;14651858&lt;/isbn&gt;&lt;urls&gt;&lt;/urls&gt;&lt;electronic-resource-num&gt;10.1002/14651858.CD007471.pub3&lt;/electronic-resource-num&gt;&lt;/record&gt;&lt;/Cite&gt;&lt;/EndNote&gt;</w:instrText>
            </w:r>
            <w:r w:rsidR="003E3405">
              <w:fldChar w:fldCharType="separate"/>
            </w:r>
            <w:r w:rsidR="002747EA" w:rsidRPr="002747EA">
              <w:rPr>
                <w:noProof/>
                <w:vertAlign w:val="superscript"/>
              </w:rPr>
              <w:t>280</w:t>
            </w:r>
            <w:r w:rsidR="003E3405">
              <w:fldChar w:fldCharType="end"/>
            </w:r>
          </w:p>
        </w:tc>
        <w:tc>
          <w:tcPr>
            <w:tcW w:w="1247" w:type="dxa"/>
          </w:tcPr>
          <w:p w14:paraId="17AE61C3" w14:textId="01CFDBD0" w:rsidR="007E605F" w:rsidRDefault="00356676" w:rsidP="00E37989">
            <w:pPr>
              <w:keepNext/>
            </w:pPr>
            <w:r>
              <w:t>38 studies</w:t>
            </w:r>
          </w:p>
        </w:tc>
        <w:tc>
          <w:tcPr>
            <w:tcW w:w="4961" w:type="dxa"/>
          </w:tcPr>
          <w:p w14:paraId="2E3912E4" w14:textId="77777777" w:rsidR="007E605F" w:rsidRDefault="00D81FAA" w:rsidP="00D81FAA">
            <w:r>
              <w:rPr>
                <w:b/>
              </w:rPr>
              <w:t xml:space="preserve">Aim: </w:t>
            </w:r>
            <w:r w:rsidRPr="00D81FAA">
              <w:t>To determine the effectiveness of pelvic floor muscle training (PFMT) in the prevention or treatment of urinary and faecal incontinence in pregnant or postnatal women.</w:t>
            </w:r>
          </w:p>
          <w:p w14:paraId="50812A5F" w14:textId="77777777" w:rsidR="00D81FAA" w:rsidRPr="00D81FAA" w:rsidRDefault="00D81FAA" w:rsidP="00D81FAA">
            <w:r w:rsidRPr="00D81FAA">
              <w:rPr>
                <w:b/>
              </w:rPr>
              <w:t>Methods</w:t>
            </w:r>
            <w:r>
              <w:t xml:space="preserve">: </w:t>
            </w:r>
            <w:r w:rsidRPr="00D81FAA">
              <w:t>We searched the Cochrane Incontinence Specialised Register (16 February 2017) and reference lists of retrieved studies.</w:t>
            </w:r>
          </w:p>
          <w:p w14:paraId="17E9474A" w14:textId="5E9692C9" w:rsidR="00D81FAA" w:rsidRPr="00D81FAA" w:rsidRDefault="00D81FAA" w:rsidP="00D81FAA">
            <w:pPr>
              <w:rPr>
                <w:rFonts w:ascii="Helvetica" w:hAnsi="Helvetica"/>
                <w:sz w:val="14"/>
                <w:szCs w:val="14"/>
              </w:rPr>
            </w:pPr>
          </w:p>
        </w:tc>
        <w:tc>
          <w:tcPr>
            <w:tcW w:w="4536" w:type="dxa"/>
          </w:tcPr>
          <w:p w14:paraId="1E306EA4" w14:textId="0F0EB3E3" w:rsidR="00356676" w:rsidRDefault="00356676" w:rsidP="00D81FAA">
            <w:r>
              <w:t>Intervention vs control in continent women:</w:t>
            </w:r>
            <w:r w:rsidR="00D81FAA" w:rsidRPr="00D81FAA">
              <w:t xml:space="preserve"> </w:t>
            </w:r>
          </w:p>
          <w:p w14:paraId="2DD36E7E" w14:textId="0401785B" w:rsidR="00356676" w:rsidRDefault="00D81FAA" w:rsidP="00356676">
            <w:pPr>
              <w:pStyle w:val="bullet"/>
            </w:pPr>
            <w:r w:rsidRPr="00D81FAA">
              <w:t>urinary incontinence in late pregnancy</w:t>
            </w:r>
            <w:r w:rsidR="00356676">
              <w:t>: RR</w:t>
            </w:r>
            <w:r w:rsidRPr="00D81FAA">
              <w:t xml:space="preserve"> 0.38</w:t>
            </w:r>
            <w:r w:rsidR="00356676">
              <w:t xml:space="preserve"> (</w:t>
            </w:r>
            <w:r w:rsidRPr="00D81FAA">
              <w:t>0.20 to 0.72</w:t>
            </w:r>
            <w:r w:rsidR="00356676">
              <w:t>)</w:t>
            </w:r>
            <w:r w:rsidRPr="00D81FAA">
              <w:t xml:space="preserve">; 6 trials, </w:t>
            </w:r>
            <w:r w:rsidR="00356676">
              <w:t>624 women; low-</w:t>
            </w:r>
            <w:r w:rsidR="00343BBE">
              <w:t>certainty</w:t>
            </w:r>
            <w:r w:rsidR="00356676">
              <w:t xml:space="preserve"> evidence</w:t>
            </w:r>
            <w:r w:rsidRPr="00D81FAA">
              <w:t xml:space="preserve"> </w:t>
            </w:r>
          </w:p>
          <w:p w14:paraId="7AA10A22" w14:textId="1F2A4FF6" w:rsidR="007E605F" w:rsidRDefault="00D81FAA" w:rsidP="00356676">
            <w:pPr>
              <w:pStyle w:val="bullet"/>
            </w:pPr>
            <w:r w:rsidRPr="00D81FAA">
              <w:t>urinary incontinence in</w:t>
            </w:r>
            <w:r>
              <w:t xml:space="preserve"> </w:t>
            </w:r>
            <w:r w:rsidRPr="00D81FAA">
              <w:t>the mid-postnatal period (more than three to six months’ postpartum)</w:t>
            </w:r>
            <w:r w:rsidR="00356676">
              <w:t xml:space="preserve">: </w:t>
            </w:r>
            <w:r w:rsidRPr="00D81FAA">
              <w:t>RR 0.71</w:t>
            </w:r>
            <w:r w:rsidR="00356676">
              <w:t xml:space="preserve"> (</w:t>
            </w:r>
            <w:r w:rsidRPr="00D81FAA">
              <w:t>0.54 to 0.95</w:t>
            </w:r>
            <w:r w:rsidR="00356676">
              <w:t>)</w:t>
            </w:r>
            <w:r w:rsidRPr="00D81FAA">
              <w:t>; 5 trials, 673 women;</w:t>
            </w:r>
            <w:r>
              <w:t xml:space="preserve"> </w:t>
            </w:r>
            <w:r w:rsidR="00356676">
              <w:t>moderate-</w:t>
            </w:r>
            <w:r w:rsidR="00343BBE">
              <w:t>certainty</w:t>
            </w:r>
            <w:r w:rsidR="00356676">
              <w:t xml:space="preserve"> evidence</w:t>
            </w:r>
          </w:p>
          <w:p w14:paraId="5B375E87" w14:textId="77777777" w:rsidR="00356676" w:rsidRDefault="00356676" w:rsidP="00356676">
            <w:r>
              <w:t>Intervention vs control among women with or without incontinence</w:t>
            </w:r>
          </w:p>
          <w:p w14:paraId="63D585CB" w14:textId="7F80AB76" w:rsidR="00356676" w:rsidRDefault="00356676" w:rsidP="00356676">
            <w:pPr>
              <w:pStyle w:val="bullet"/>
            </w:pPr>
            <w:r>
              <w:t xml:space="preserve">Urinary incontinence in </w:t>
            </w:r>
            <w:r w:rsidRPr="00356676">
              <w:t>late pregnancy</w:t>
            </w:r>
            <w:r>
              <w:t xml:space="preserve">: </w:t>
            </w:r>
            <w:r w:rsidRPr="00356676">
              <w:t>RR 0.74</w:t>
            </w:r>
            <w:r>
              <w:t xml:space="preserve"> (</w:t>
            </w:r>
            <w:r w:rsidRPr="00356676">
              <w:t>0.61 to 0.90</w:t>
            </w:r>
            <w:r>
              <w:t>)</w:t>
            </w:r>
            <w:r w:rsidRPr="00356676">
              <w:t xml:space="preserve">; 9 trials, </w:t>
            </w:r>
            <w:r w:rsidR="001F34EC">
              <w:t>n=</w:t>
            </w:r>
            <w:r w:rsidRPr="00356676">
              <w:t>3</w:t>
            </w:r>
            <w:r>
              <w:t>,</w:t>
            </w:r>
            <w:r w:rsidRPr="00356676">
              <w:t>164</w:t>
            </w:r>
            <w:r>
              <w:t>; low-</w:t>
            </w:r>
            <w:r w:rsidR="00343BBE">
              <w:t>certainty</w:t>
            </w:r>
            <w:r>
              <w:t xml:space="preserve"> </w:t>
            </w:r>
          </w:p>
          <w:p w14:paraId="0885EF48" w14:textId="32745A49" w:rsidR="00356676" w:rsidRPr="00356676" w:rsidRDefault="00356676" w:rsidP="00356676">
            <w:pPr>
              <w:pStyle w:val="bullet"/>
            </w:pPr>
            <w:r>
              <w:t xml:space="preserve">Urinary incontinence in the mid-postnatal period: </w:t>
            </w:r>
            <w:r w:rsidRPr="00356676">
              <w:t>RR 0.73</w:t>
            </w:r>
            <w:r>
              <w:t xml:space="preserve"> (</w:t>
            </w:r>
            <w:r w:rsidRPr="00356676">
              <w:t>0.55 to 0.97</w:t>
            </w:r>
            <w:r>
              <w:t>)</w:t>
            </w:r>
            <w:r w:rsidRPr="00356676">
              <w:t xml:space="preserve">; 5 trials, </w:t>
            </w:r>
            <w:r w:rsidR="001F34EC">
              <w:t>n=</w:t>
            </w:r>
            <w:r w:rsidRPr="00356676">
              <w:t>1</w:t>
            </w:r>
            <w:r w:rsidR="001F34EC">
              <w:t>,</w:t>
            </w:r>
            <w:r w:rsidRPr="00356676">
              <w:t>921; very low-</w:t>
            </w:r>
            <w:r w:rsidR="00343BBE">
              <w:t>certainty</w:t>
            </w:r>
          </w:p>
          <w:p w14:paraId="6348D50B" w14:textId="2581BBD8" w:rsidR="00356676" w:rsidRPr="00356676" w:rsidRDefault="00356676" w:rsidP="00356676">
            <w:pPr>
              <w:pStyle w:val="bullet"/>
            </w:pPr>
            <w:r>
              <w:t>U</w:t>
            </w:r>
            <w:r w:rsidRPr="00356676">
              <w:t>rinary inc</w:t>
            </w:r>
            <w:r>
              <w:t>ontinence late postpartum</w:t>
            </w:r>
            <w:r w:rsidR="001F34EC">
              <w:t xml:space="preserve"> (6-12 months)</w:t>
            </w:r>
            <w:r>
              <w:t xml:space="preserve">: </w:t>
            </w:r>
            <w:r w:rsidRPr="00356676">
              <w:t>RR 0.85</w:t>
            </w:r>
            <w:r>
              <w:t xml:space="preserve"> (</w:t>
            </w:r>
            <w:r w:rsidRPr="00356676">
              <w:t>0.63 to 1.14</w:t>
            </w:r>
            <w:r>
              <w:t>)</w:t>
            </w:r>
            <w:r w:rsidRPr="00356676">
              <w:t>; 2 trials,</w:t>
            </w:r>
            <w:r>
              <w:t xml:space="preserve"> </w:t>
            </w:r>
            <w:r w:rsidR="001F34EC">
              <w:t>n=</w:t>
            </w:r>
            <w:r>
              <w:t>244; low-</w:t>
            </w:r>
            <w:r w:rsidR="00343BBE">
              <w:t>certainty</w:t>
            </w:r>
            <w:r>
              <w:t xml:space="preserve"> </w:t>
            </w:r>
          </w:p>
          <w:p w14:paraId="72A1A5E5" w14:textId="77777777" w:rsidR="00356676" w:rsidRDefault="00356676" w:rsidP="00356676">
            <w:r>
              <w:t>Intervention vs control among</w:t>
            </w:r>
            <w:r w:rsidRPr="00356676">
              <w:t xml:space="preserve"> women with or without faecal incontinence</w:t>
            </w:r>
            <w:r>
              <w:t>:</w:t>
            </w:r>
          </w:p>
          <w:p w14:paraId="6B60A65D" w14:textId="6DB2CB09" w:rsidR="00356676" w:rsidRPr="00356676" w:rsidRDefault="00356676" w:rsidP="001F34EC">
            <w:pPr>
              <w:pStyle w:val="bullet"/>
            </w:pPr>
            <w:r w:rsidRPr="00356676">
              <w:t>faecal incontinence in late pregnancy (RR 0.61</w:t>
            </w:r>
            <w:r>
              <w:t xml:space="preserve"> (</w:t>
            </w:r>
            <w:r w:rsidRPr="00356676">
              <w:t>0.30 to 1.25</w:t>
            </w:r>
            <w:r>
              <w:t>)</w:t>
            </w:r>
            <w:r w:rsidRPr="00356676">
              <w:t xml:space="preserve">; 2 trials, </w:t>
            </w:r>
            <w:r w:rsidR="001F34EC">
              <w:t>n=</w:t>
            </w:r>
            <w:r w:rsidRPr="00356676">
              <w:t>867; moderate-</w:t>
            </w:r>
            <w:r w:rsidR="00343BBE">
              <w:t>certainty</w:t>
            </w:r>
            <w:r w:rsidRPr="00356676">
              <w:t xml:space="preserve"> </w:t>
            </w:r>
          </w:p>
        </w:tc>
        <w:tc>
          <w:tcPr>
            <w:tcW w:w="1843" w:type="dxa"/>
          </w:tcPr>
          <w:p w14:paraId="75DB3EBC" w14:textId="77777777" w:rsidR="007E605F" w:rsidRPr="00DC4A73" w:rsidRDefault="007E605F" w:rsidP="00E37989">
            <w:pPr>
              <w:keepNext/>
            </w:pPr>
          </w:p>
        </w:tc>
      </w:tr>
      <w:tr w:rsidR="003B485A" w:rsidRPr="00DC4A73" w14:paraId="34EAD389" w14:textId="77777777" w:rsidTr="00BD61CC">
        <w:trPr>
          <w:cantSplit/>
        </w:trPr>
        <w:tc>
          <w:tcPr>
            <w:tcW w:w="1305" w:type="dxa"/>
          </w:tcPr>
          <w:p w14:paraId="2DC92E61" w14:textId="4819AD71" w:rsidR="003B485A" w:rsidRDefault="003B485A" w:rsidP="002747EA">
            <w:r>
              <w:t>Davenport et al 2018</w:t>
            </w:r>
            <w:r w:rsidR="00D07346">
              <w:fldChar w:fldCharType="begin">
                <w:fldData xml:space="preserve">PEVuZE5vdGU+PENpdGU+PEF1dGhvcj5EYXZlbnBvcnQ8L0F1dGhvcj48WWVhcj4yMDE4PC9ZZWFy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</w:fldData>
              </w:fldChar>
            </w:r>
            <w:r w:rsidR="002747EA">
              <w:instrText xml:space="preserve"> ADDIN EN.CITE </w:instrText>
            </w:r>
            <w:r w:rsidR="002747EA">
              <w:fldChar w:fldCharType="begin">
                <w:fldData xml:space="preserve">PEVuZE5vdGU+PENpdGU+PEF1dGhvcj5EYXZlbnBvcnQ8L0F1dGhvcj48WWVhcj4yMDE4PC9ZZWFy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</w:fldData>
              </w:fldChar>
            </w:r>
            <w:r w:rsidR="002747EA">
              <w:instrText xml:space="preserve"> ADDIN EN.CITE.DATA </w:instrText>
            </w:r>
            <w:r w:rsidR="002747EA">
              <w:fldChar w:fldCharType="end"/>
            </w:r>
            <w:r w:rsidR="00D07346">
              <w:fldChar w:fldCharType="separate"/>
            </w:r>
            <w:r w:rsidR="002747EA" w:rsidRPr="002747EA">
              <w:rPr>
                <w:noProof/>
                <w:vertAlign w:val="superscript"/>
              </w:rPr>
              <w:t>281</w:t>
            </w:r>
            <w:r w:rsidR="00D07346">
              <w:fldChar w:fldCharType="end"/>
            </w:r>
          </w:p>
        </w:tc>
        <w:tc>
          <w:tcPr>
            <w:tcW w:w="1247" w:type="dxa"/>
          </w:tcPr>
          <w:p w14:paraId="4C1A5AEA" w14:textId="77777777" w:rsidR="003B485A" w:rsidRDefault="00566A78" w:rsidP="00E37989">
            <w:pPr>
              <w:keepNext/>
            </w:pPr>
            <w:r>
              <w:t>24 studies</w:t>
            </w:r>
          </w:p>
          <w:p w14:paraId="1A050FA4" w14:textId="77B92349" w:rsidR="00566A78" w:rsidRDefault="00566A78" w:rsidP="00E37989">
            <w:pPr>
              <w:keepNext/>
            </w:pPr>
            <w:r>
              <w:t>15,982 women</w:t>
            </w:r>
          </w:p>
        </w:tc>
        <w:tc>
          <w:tcPr>
            <w:tcW w:w="4961" w:type="dxa"/>
          </w:tcPr>
          <w:p w14:paraId="271B7E62" w14:textId="77777777" w:rsidR="00566A78" w:rsidRDefault="00566A78" w:rsidP="00566A78">
            <w:r w:rsidRPr="00BD61CC">
              <w:rPr>
                <w:b/>
              </w:rPr>
              <w:t>Aim</w:t>
            </w:r>
            <w:r>
              <w:t xml:space="preserve">: </w:t>
            </w:r>
            <w:r w:rsidRPr="00566A78">
              <w:t xml:space="preserve">To examine the relationships between prenatal physical activity and prenatal and postnatal urinary incontinence (UI). </w:t>
            </w:r>
          </w:p>
          <w:p w14:paraId="4F35B63B" w14:textId="7B2BD66F" w:rsidR="003B485A" w:rsidRDefault="00566A78" w:rsidP="00A44792">
            <w:pPr>
              <w:rPr>
                <w:b/>
              </w:rPr>
            </w:pPr>
            <w:r w:rsidRPr="00BD61CC">
              <w:rPr>
                <w:b/>
              </w:rPr>
              <w:t>Methods</w:t>
            </w:r>
            <w:r w:rsidRPr="00566A78">
              <w:t>: Systematic review with random effects meta-analysis and meta-regression. Online databases were searched up to 6 January 2017. Studies of all designs were included (except case studies) if they were published in English, Spanish or French and contained information on the Population (pregnant women without contraindication to exercise), Intervention (subjective or objective measures of frequency, intensity, duration, volume or type of exercise, alone ["exercise-only"] or in combination with other intervention components [e.g., dietary; "exercise + co-intervention"]), Comparator (no exercise or different frequency, intensity, duration, volume and type of exercise) and Outcome (prenatal or postnatal UI).</w:t>
            </w:r>
          </w:p>
        </w:tc>
        <w:tc>
          <w:tcPr>
            <w:tcW w:w="4536" w:type="dxa"/>
          </w:tcPr>
          <w:p w14:paraId="25999C7C" w14:textId="24C642FC" w:rsidR="00566A78" w:rsidRDefault="00566A78" w:rsidP="00566A78">
            <w:r w:rsidRPr="00566A78">
              <w:t xml:space="preserve">'Low' to 'moderate' </w:t>
            </w:r>
            <w:r w:rsidR="00343BBE">
              <w:t>certainty</w:t>
            </w:r>
            <w:r w:rsidRPr="00566A78">
              <w:t xml:space="preserve"> evidence revealed prenatal pelvic floor muscle training (PFMT) with or without aerobic exercise decreased t</w:t>
            </w:r>
            <w:r>
              <w:t>he odds of UI in pregnancy (15 RCTs</w:t>
            </w:r>
            <w:r w:rsidRPr="00566A78">
              <w:t>, n=2</w:t>
            </w:r>
            <w:r>
              <w:t>,764 women; OR 0.50, 95%</w:t>
            </w:r>
            <w:r w:rsidRPr="00566A78">
              <w:t xml:space="preserve">CI 0.37 to 0.68). When we analysed the data by whether women were continent or incontinent prior to the intervention, exercise was beneficial at preventing the development of UI in women with continence, but not effective in treating UI in women with incontinence. </w:t>
            </w:r>
          </w:p>
          <w:p w14:paraId="5A9CE35A" w14:textId="795C2339" w:rsidR="003B485A" w:rsidRPr="00566A78" w:rsidRDefault="00566A78" w:rsidP="0075272C">
            <w:r w:rsidRPr="00566A78">
              <w:t xml:space="preserve">There was 'low' </w:t>
            </w:r>
            <w:r w:rsidR="00343BBE">
              <w:t>certainty</w:t>
            </w:r>
            <w:r w:rsidRPr="00566A78">
              <w:t xml:space="preserve"> evidence that prenatal exercise had a moderate effect in the reduction of UI symptom severity (</w:t>
            </w:r>
            <w:r>
              <w:t>5</w:t>
            </w:r>
            <w:r w:rsidRPr="00566A78">
              <w:t xml:space="preserve"> RCTs, </w:t>
            </w:r>
            <w:r>
              <w:t>SMD -0.54, 95%</w:t>
            </w:r>
            <w:r w:rsidRPr="00566A78">
              <w:t xml:space="preserve">CI -0.88 to -0.20). </w:t>
            </w:r>
          </w:p>
        </w:tc>
        <w:tc>
          <w:tcPr>
            <w:tcW w:w="1843" w:type="dxa"/>
          </w:tcPr>
          <w:p w14:paraId="4FCADF71" w14:textId="77777777" w:rsidR="003B485A" w:rsidRPr="00DC4A73" w:rsidRDefault="003B485A" w:rsidP="00E37989">
            <w:pPr>
              <w:keepNext/>
            </w:pPr>
          </w:p>
        </w:tc>
      </w:tr>
    </w:tbl>
    <w:p w14:paraId="74101E5E" w14:textId="2A1E96B4" w:rsidR="00C12A8F" w:rsidRPr="00DC4A73" w:rsidRDefault="009C163D" w:rsidP="00932C6D">
      <w:pPr>
        <w:pStyle w:val="TableName"/>
      </w:pPr>
      <w:bookmarkStart w:id="128" w:name="_Toc40956646"/>
      <w:r>
        <w:t xml:space="preserve">Q5 </w:t>
      </w:r>
      <w:r w:rsidR="00C12A8F">
        <w:t xml:space="preserve">Physical activity in pregnancy and pelvic girdle/low back pain — </w:t>
      </w:r>
      <w:r w:rsidR="00144395">
        <w:t>systematic reviews</w:t>
      </w:r>
      <w:bookmarkEnd w:id="128"/>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68: Q5 Physical activity in pregnancy and pelvic girdle/low back pain — systematic reviews"/>
      </w:tblPr>
      <w:tblGrid>
        <w:gridCol w:w="1305"/>
        <w:gridCol w:w="1388"/>
        <w:gridCol w:w="4820"/>
        <w:gridCol w:w="4536"/>
        <w:gridCol w:w="1843"/>
      </w:tblGrid>
      <w:tr w:rsidR="00C12A8F" w:rsidRPr="00F350A6" w14:paraId="42A4C6C7" w14:textId="77777777" w:rsidTr="005C36A9">
        <w:trPr>
          <w:cantSplit/>
          <w:tblHeader/>
        </w:trPr>
        <w:tc>
          <w:tcPr>
            <w:tcW w:w="1305" w:type="dxa"/>
          </w:tcPr>
          <w:p w14:paraId="2969FA2E" w14:textId="77777777" w:rsidR="00C12A8F" w:rsidRPr="00F350A6" w:rsidRDefault="00C12A8F" w:rsidP="00D86DBF">
            <w:pPr>
              <w:keepNext/>
              <w:rPr>
                <w:b/>
              </w:rPr>
            </w:pPr>
            <w:r>
              <w:rPr>
                <w:b/>
              </w:rPr>
              <w:t>Study ref</w:t>
            </w:r>
          </w:p>
        </w:tc>
        <w:tc>
          <w:tcPr>
            <w:tcW w:w="1388" w:type="dxa"/>
          </w:tcPr>
          <w:p w14:paraId="61AF7E44" w14:textId="77777777" w:rsidR="00C12A8F" w:rsidRPr="00F350A6" w:rsidRDefault="00C12A8F" w:rsidP="00D86DBF">
            <w:pPr>
              <w:keepNext/>
              <w:rPr>
                <w:b/>
              </w:rPr>
            </w:pPr>
            <w:r>
              <w:rPr>
                <w:b/>
              </w:rPr>
              <w:t>N</w:t>
            </w:r>
          </w:p>
        </w:tc>
        <w:tc>
          <w:tcPr>
            <w:tcW w:w="4820" w:type="dxa"/>
          </w:tcPr>
          <w:p w14:paraId="248BE274" w14:textId="255EF142" w:rsidR="00C12A8F" w:rsidRPr="00F350A6" w:rsidRDefault="00C12A8F" w:rsidP="00C12A8F">
            <w:pPr>
              <w:keepNext/>
              <w:rPr>
                <w:b/>
              </w:rPr>
            </w:pPr>
            <w:r>
              <w:rPr>
                <w:b/>
              </w:rPr>
              <w:t>Aim/methods</w:t>
            </w:r>
          </w:p>
        </w:tc>
        <w:tc>
          <w:tcPr>
            <w:tcW w:w="4536" w:type="dxa"/>
          </w:tcPr>
          <w:p w14:paraId="257B3743" w14:textId="77777777" w:rsidR="00C12A8F" w:rsidRPr="00F350A6" w:rsidRDefault="00C12A8F" w:rsidP="00D86DBF">
            <w:pPr>
              <w:keepNext/>
              <w:rPr>
                <w:b/>
              </w:rPr>
            </w:pPr>
            <w:r>
              <w:rPr>
                <w:b/>
              </w:rPr>
              <w:t>Results</w:t>
            </w:r>
          </w:p>
        </w:tc>
        <w:tc>
          <w:tcPr>
            <w:tcW w:w="1843" w:type="dxa"/>
          </w:tcPr>
          <w:p w14:paraId="0303C4E2" w14:textId="77777777" w:rsidR="00C12A8F" w:rsidRPr="00F350A6" w:rsidRDefault="00C12A8F" w:rsidP="00D86DBF">
            <w:pPr>
              <w:keepNext/>
              <w:rPr>
                <w:b/>
              </w:rPr>
            </w:pPr>
            <w:r>
              <w:rPr>
                <w:b/>
              </w:rPr>
              <w:t>Comments</w:t>
            </w:r>
          </w:p>
        </w:tc>
      </w:tr>
      <w:tr w:rsidR="00C12A8F" w:rsidRPr="00921608" w14:paraId="4A3CA8AA" w14:textId="77777777" w:rsidTr="005C36A9">
        <w:trPr>
          <w:cantSplit/>
        </w:trPr>
        <w:tc>
          <w:tcPr>
            <w:tcW w:w="1305" w:type="dxa"/>
          </w:tcPr>
          <w:p w14:paraId="466A8E5F" w14:textId="5FED71D9" w:rsidR="00C12A8F" w:rsidRPr="00921608" w:rsidRDefault="00C12A8F" w:rsidP="002747EA">
            <w:r>
              <w:t>Davenport et al 2019</w:t>
            </w:r>
            <w:r w:rsidR="00F15900">
              <w:t>a</w:t>
            </w:r>
            <w:r w:rsidR="00550D08">
              <w:fldChar w:fldCharType="begin">
                <w:fldData xml:space="preserve">PEVuZE5vdGU+PENpdGU+PEF1dGhvcj5EYXZlbnBvcnQ8L0F1dGhvcj48WWVhcj4yMDE5PC9ZZWFy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</w:fldData>
              </w:fldChar>
            </w:r>
            <w:r w:rsidR="002747EA">
              <w:instrText xml:space="preserve"> ADDIN EN.CITE </w:instrText>
            </w:r>
            <w:r w:rsidR="002747EA">
              <w:fldChar w:fldCharType="begin">
                <w:fldData xml:space="preserve">PEVuZE5vdGU+PENpdGU+PEF1dGhvcj5EYXZlbnBvcnQ8L0F1dGhvcj48WWVhcj4yMDE5PC9ZZWFy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</w:fldData>
              </w:fldChar>
            </w:r>
            <w:r w:rsidR="002747EA">
              <w:instrText xml:space="preserve"> ADDIN EN.CITE.DATA </w:instrText>
            </w:r>
            <w:r w:rsidR="002747EA">
              <w:fldChar w:fldCharType="end"/>
            </w:r>
            <w:r w:rsidR="00550D08">
              <w:fldChar w:fldCharType="separate"/>
            </w:r>
            <w:r w:rsidR="002747EA" w:rsidRPr="002747EA">
              <w:rPr>
                <w:noProof/>
                <w:vertAlign w:val="superscript"/>
              </w:rPr>
              <w:t>282</w:t>
            </w:r>
            <w:r w:rsidR="00550D08">
              <w:fldChar w:fldCharType="end"/>
            </w:r>
          </w:p>
        </w:tc>
        <w:tc>
          <w:tcPr>
            <w:tcW w:w="1388" w:type="dxa"/>
          </w:tcPr>
          <w:p w14:paraId="05EC5DEB" w14:textId="77777777" w:rsidR="00C12A8F" w:rsidRDefault="00034D06" w:rsidP="00D86DBF">
            <w:r>
              <w:t>32 studies</w:t>
            </w:r>
          </w:p>
          <w:p w14:paraId="00E4A756" w14:textId="234FF4D7" w:rsidR="00034D06" w:rsidRPr="00921608" w:rsidRDefault="00034D06" w:rsidP="00D86DBF">
            <w:r>
              <w:t xml:space="preserve">52,297 </w:t>
            </w:r>
          </w:p>
        </w:tc>
        <w:tc>
          <w:tcPr>
            <w:tcW w:w="4820" w:type="dxa"/>
          </w:tcPr>
          <w:p w14:paraId="3BC6CF95" w14:textId="77777777" w:rsidR="00034D06" w:rsidRDefault="00034D06" w:rsidP="00034D06">
            <w:r w:rsidRPr="00034D06">
              <w:rPr>
                <w:b/>
              </w:rPr>
              <w:t>Aim</w:t>
            </w:r>
            <w:r>
              <w:t>: T</w:t>
            </w:r>
            <w:r w:rsidRPr="00034D06">
              <w:t xml:space="preserve">o investigate the relationship between prenatal exercise, and low back (LBP), pelvic girdle (PGP) and lumbopelvic (LBPP) pain. </w:t>
            </w:r>
          </w:p>
          <w:p w14:paraId="5EF43308" w14:textId="434FBCC2" w:rsidR="00C12A8F" w:rsidRPr="00921608" w:rsidRDefault="00034D06" w:rsidP="00034D06">
            <w:r w:rsidRPr="00034D06">
              <w:rPr>
                <w:b/>
              </w:rPr>
              <w:t>Methods</w:t>
            </w:r>
            <w:r>
              <w:t xml:space="preserve">: </w:t>
            </w:r>
            <w:r w:rsidRPr="00034D06">
              <w:t xml:space="preserve">Online databases were searched up to 6 January 2017. Studies of all designs were eligible (except case studies and reviews) if they were published in English, Spanish or French, and contained information on the population (pregnant women without contraindication to exercise), intervention (subjective or objective measures of frequency, intensity, duration, volume or type of exercise, alone ["exercise-only"] or in combination with other intervention components [eg, dietary; "exercise + co-intervention"]), comparator (no exercise or different frequency, intensity, duration, volume and type of exercise) and outcome (prevalence and symptom severity of LBP, PGP and LBPP). </w:t>
            </w:r>
          </w:p>
        </w:tc>
        <w:tc>
          <w:tcPr>
            <w:tcW w:w="4536" w:type="dxa"/>
          </w:tcPr>
          <w:p w14:paraId="114F36F3" w14:textId="11039584" w:rsidR="00E050A8" w:rsidRDefault="00034D06" w:rsidP="00D86DBF">
            <w:r w:rsidRPr="00034D06">
              <w:t xml:space="preserve">'Very low' to 'moderate' </w:t>
            </w:r>
            <w:r w:rsidR="00343BBE">
              <w:t>certainty</w:t>
            </w:r>
            <w:r w:rsidRPr="00034D06">
              <w:t xml:space="preserve"> evidence from </w:t>
            </w:r>
            <w:r w:rsidR="000939AD">
              <w:t>RCTS</w:t>
            </w:r>
            <w:r w:rsidRPr="00034D06">
              <w:t xml:space="preserve"> showed prenatal exercise </w:t>
            </w:r>
            <w:r w:rsidR="00E050A8">
              <w:t xml:space="preserve">alone </w:t>
            </w:r>
            <w:r w:rsidRPr="00034D06">
              <w:t xml:space="preserve">did not reduce the odds of </w:t>
            </w:r>
            <w:r w:rsidR="000939AD">
              <w:t>experiencing</w:t>
            </w:r>
            <w:r w:rsidRPr="00034D06">
              <w:t xml:space="preserve"> LBP, PGP and LBPP either in pregnancy </w:t>
            </w:r>
            <w:r w:rsidR="00E050A8">
              <w:t>(OR 0.</w:t>
            </w:r>
            <w:r w:rsidR="00396BCC">
              <w:t>78</w:t>
            </w:r>
            <w:r w:rsidR="00E050A8">
              <w:t>; 95%CI 0.</w:t>
            </w:r>
            <w:r w:rsidR="00396BCC">
              <w:t>60</w:t>
            </w:r>
            <w:r w:rsidR="00E050A8">
              <w:t xml:space="preserve"> to 1.</w:t>
            </w:r>
            <w:r w:rsidR="00396BCC">
              <w:t>02</w:t>
            </w:r>
            <w:r w:rsidR="000939AD">
              <w:t xml:space="preserve">; </w:t>
            </w:r>
            <w:r w:rsidR="00396BCC">
              <w:t>13</w:t>
            </w:r>
            <w:r w:rsidR="000939AD">
              <w:t xml:space="preserve"> studies</w:t>
            </w:r>
            <w:r w:rsidR="00E050A8">
              <w:t xml:space="preserve">) </w:t>
            </w:r>
            <w:r w:rsidRPr="00034D06">
              <w:t>or the postpartum period</w:t>
            </w:r>
            <w:r w:rsidR="00E050A8">
              <w:t xml:space="preserve"> (OR 0.</w:t>
            </w:r>
            <w:r w:rsidR="00396BCC">
              <w:t>89</w:t>
            </w:r>
            <w:r w:rsidR="00E050A8">
              <w:t>; 95%CI 0.</w:t>
            </w:r>
            <w:r w:rsidR="00396BCC">
              <w:t>51</w:t>
            </w:r>
            <w:r w:rsidR="00E050A8">
              <w:t xml:space="preserve"> to </w:t>
            </w:r>
            <w:r w:rsidR="00396BCC">
              <w:t>1.56; 4</w:t>
            </w:r>
            <w:r w:rsidR="000939AD">
              <w:t xml:space="preserve"> studies</w:t>
            </w:r>
            <w:r w:rsidR="00E050A8">
              <w:t>)</w:t>
            </w:r>
            <w:r w:rsidRPr="00034D06">
              <w:t xml:space="preserve">. </w:t>
            </w:r>
          </w:p>
          <w:p w14:paraId="59569ADD" w14:textId="73AF5D1F" w:rsidR="00C12A8F" w:rsidRPr="00921608" w:rsidRDefault="00034D06" w:rsidP="00396BCC">
            <w:r w:rsidRPr="00034D06">
              <w:t xml:space="preserve">However, 'very low' to 'moderate' </w:t>
            </w:r>
            <w:r w:rsidR="00343BBE">
              <w:t>certainty</w:t>
            </w:r>
            <w:r w:rsidRPr="00034D06">
              <w:t xml:space="preserve"> evidence identified lower pain severity</w:t>
            </w:r>
            <w:r w:rsidR="000939AD">
              <w:t xml:space="preserve"> during pregnancy</w:t>
            </w:r>
            <w:r w:rsidR="00E050A8">
              <w:t xml:space="preserve"> </w:t>
            </w:r>
            <w:r w:rsidRPr="00034D06">
              <w:t>in women who exercised during pregnancy (</w:t>
            </w:r>
            <w:r w:rsidR="000939AD">
              <w:t xml:space="preserve">SMD </w:t>
            </w:r>
            <w:r w:rsidR="000939AD">
              <w:noBreakHyphen/>
              <w:t>1.</w:t>
            </w:r>
            <w:r w:rsidR="00396BCC">
              <w:t>0</w:t>
            </w:r>
            <w:r w:rsidR="000939AD">
              <w:t>3; 95%CI -</w:t>
            </w:r>
            <w:r w:rsidR="00396BCC">
              <w:t>1.5</w:t>
            </w:r>
            <w:r w:rsidR="000939AD">
              <w:t>8 to -0.</w:t>
            </w:r>
            <w:r w:rsidR="00396BCC">
              <w:t>4</w:t>
            </w:r>
            <w:r w:rsidRPr="00034D06">
              <w:t xml:space="preserve">8) compared with those who did not exercise. </w:t>
            </w:r>
          </w:p>
        </w:tc>
        <w:tc>
          <w:tcPr>
            <w:tcW w:w="1843" w:type="dxa"/>
          </w:tcPr>
          <w:p w14:paraId="6A7FF73C" w14:textId="77777777" w:rsidR="00C12A8F" w:rsidRPr="00921608" w:rsidRDefault="00C12A8F" w:rsidP="00D86DBF"/>
        </w:tc>
      </w:tr>
      <w:tr w:rsidR="0015714D" w:rsidRPr="00921608" w14:paraId="0C8CEBBA" w14:textId="77777777" w:rsidTr="005C36A9">
        <w:trPr>
          <w:cantSplit/>
        </w:trPr>
        <w:tc>
          <w:tcPr>
            <w:tcW w:w="1305" w:type="dxa"/>
          </w:tcPr>
          <w:p w14:paraId="5AD0D333" w14:textId="228EB35C" w:rsidR="0015714D" w:rsidRDefault="0015714D" w:rsidP="002747EA">
            <w:r>
              <w:t>Shiri et al 2018</w:t>
            </w:r>
            <w:r w:rsidR="00E51743">
              <w:fldChar w:fldCharType="begin"/>
            </w:r>
            <w:r w:rsidR="002747EA">
              <w:instrText xml:space="preserve"> ADDIN EN.CITE &lt;EndNote&gt;&lt;Cite&gt;&lt;Author&gt;Shiri&lt;/Author&gt;&lt;Year&gt;2018&lt;/Year&gt;&lt;RecNum&gt;585&lt;/RecNum&gt;&lt;DisplayText&gt;&lt;style face="superscript" font="Trebuchet MS" size="9"&gt;283&lt;/style&gt;&lt;/DisplayText&gt;&lt;record&gt;&lt;rec-number&gt;585&lt;/rec-number&gt;&lt;foreign-keys&gt;&lt;key app="EN" db-id="exvasrfx2dtraoesasxp2szsxa2df502592x" timestamp="1536369713"&gt;585&lt;/key&gt;&lt;/foreign-keys&gt;&lt;ref-type name="Journal Article"&gt;17&lt;/ref-type&gt;&lt;contributors&gt;&lt;authors&gt;&lt;author&gt;Shiri, R.&lt;/author&gt;&lt;author&gt;Coggon, D.&lt;/author&gt;&lt;author&gt;Falah-Hassani, K.&lt;/author&gt;&lt;/authors&gt;&lt;/contributors&gt;&lt;auth-address&gt;Finnish Institute of Occupational Health, Helsinki, Finland.&amp;#xD;Arthritis Research UK/MRC Centre for Musculoskeletal Health and Work, University of Southampton, UK.&amp;#xD;MRC Lifecourse Epidemiology Unit, University of Southampton, UK.&amp;#xD;Western University, London, Canada.&lt;/auth-address&gt;&lt;titles&gt;&lt;title&gt;Exercise for the prevention of low back and pelvic girdle pain in pregnancy: A meta-analysis of randomized controlled trials&lt;/title&gt;&lt;secondary-title&gt;Eur J Pain&lt;/secondary-title&gt;&lt;/titles&gt;&lt;periodical&gt;&lt;full-title&gt;Eur J Pain&lt;/full-title&gt;&lt;/periodical&gt;&lt;pages&gt;19-27&lt;/pages&gt;&lt;volume&gt;22&lt;/volume&gt;&lt;number&gt;1&lt;/number&gt;&lt;edition&gt;2017/09/05&lt;/edition&gt;&lt;keywords&gt;&lt;keyword&gt;Adult&lt;/keyword&gt;&lt;keyword&gt;*Exercise Therapy&lt;/keyword&gt;&lt;keyword&gt;Female&lt;/keyword&gt;&lt;keyword&gt;Humans&lt;/keyword&gt;&lt;keyword&gt;Low Back Pain/*prevention &amp;amp; control&lt;/keyword&gt;&lt;keyword&gt;Pelvic Girdle Pain/*prevention &amp;amp; control&lt;/keyword&gt;&lt;keyword&gt;Pregnancy&lt;/keyword&gt;&lt;keyword&gt;Pregnancy Complications/*prevention &amp;amp; control&lt;/keyword&gt;&lt;keyword&gt;Randomized Controlled Trials as Topic&lt;/keyword&gt;&lt;keyword&gt;Sick Leave&lt;/keyword&gt;&lt;keyword&gt;Treatment Outcome&lt;/keyword&gt;&lt;/keywords&gt;&lt;dates&gt;&lt;year&gt;2018&lt;/year&gt;&lt;pub-dates&gt;&lt;date&gt;Jan&lt;/date&gt;&lt;/pub-dates&gt;&lt;/dates&gt;&lt;isbn&gt;1532-2149 (Electronic)&amp;#xD;1090-3801 (Linking)&lt;/isbn&gt;&lt;accession-num&gt;28869318&lt;/accession-num&gt;&lt;urls&gt;&lt;related-urls&gt;&lt;url&gt;https://www.ncbi.nlm.nih.gov/pubmed/28869318&lt;/url&gt;&lt;/related-urls&gt;&lt;/urls&gt;&lt;electronic-resource-num&gt;10.1002/ejp.1096&lt;/electronic-resource-num&gt;&lt;/record&gt;&lt;/Cite&gt;&lt;/EndNote&gt;</w:instrText>
            </w:r>
            <w:r w:rsidR="00E51743">
              <w:fldChar w:fldCharType="separate"/>
            </w:r>
            <w:r w:rsidR="002747EA" w:rsidRPr="002747EA">
              <w:rPr>
                <w:noProof/>
                <w:vertAlign w:val="superscript"/>
              </w:rPr>
              <w:t>283</w:t>
            </w:r>
            <w:r w:rsidR="00E51743">
              <w:fldChar w:fldCharType="end"/>
            </w:r>
          </w:p>
        </w:tc>
        <w:tc>
          <w:tcPr>
            <w:tcW w:w="1388" w:type="dxa"/>
          </w:tcPr>
          <w:p w14:paraId="1CE8F07B" w14:textId="77777777" w:rsidR="0015714D" w:rsidRDefault="0015714D" w:rsidP="00D86DBF">
            <w:r>
              <w:t>11 studies</w:t>
            </w:r>
          </w:p>
          <w:p w14:paraId="18432811" w14:textId="553CEA1F" w:rsidR="0015714D" w:rsidRDefault="0015714D" w:rsidP="00D86DBF">
            <w:r>
              <w:t>2,347</w:t>
            </w:r>
          </w:p>
        </w:tc>
        <w:tc>
          <w:tcPr>
            <w:tcW w:w="4820" w:type="dxa"/>
          </w:tcPr>
          <w:p w14:paraId="151CB9A6" w14:textId="77777777" w:rsidR="0015714D" w:rsidRDefault="0015714D" w:rsidP="0015714D">
            <w:r w:rsidRPr="0015714D">
              <w:rPr>
                <w:b/>
              </w:rPr>
              <w:t>Aim</w:t>
            </w:r>
            <w:r>
              <w:t xml:space="preserve">: </w:t>
            </w:r>
            <w:r w:rsidRPr="0015714D">
              <w:t xml:space="preserve">to assess the effect of exercise on low back pain, pelvic girdle pain and associated sick leave. </w:t>
            </w:r>
          </w:p>
          <w:p w14:paraId="6364D42A" w14:textId="642ADB2F" w:rsidR="0015714D" w:rsidRPr="00C55CEB" w:rsidRDefault="0015714D" w:rsidP="0015714D">
            <w:pPr>
              <w:rPr>
                <w:b/>
              </w:rPr>
            </w:pPr>
            <w:r w:rsidRPr="0015714D">
              <w:rPr>
                <w:b/>
              </w:rPr>
              <w:t>Methods</w:t>
            </w:r>
            <w:r>
              <w:t xml:space="preserve">: </w:t>
            </w:r>
            <w:r w:rsidRPr="0015714D">
              <w:t xml:space="preserve">Literature searches were conducted in PubMed, EMBASE, Cochrane Library, Google Scholar, ResearchGate and ClinicalTrials.gov databases from their inception through May 2017. </w:t>
            </w:r>
            <w:r>
              <w:t>RCTs</w:t>
            </w:r>
            <w:r w:rsidRPr="0015714D">
              <w:t xml:space="preserve"> were eligible for inclusion in the review if they compared an exercise intervention with usual daily activities and at least some of the participants were free from low back pain and/or pelvic girdle pain at baseline. Methodological quality of included studies was evaluated using the Cochrane Collaboration's tool. A random-effects meta-analysis was performed, and heterogeneity and publication bias were assessed. </w:t>
            </w:r>
          </w:p>
        </w:tc>
        <w:tc>
          <w:tcPr>
            <w:tcW w:w="4536" w:type="dxa"/>
          </w:tcPr>
          <w:p w14:paraId="6C85F472" w14:textId="77777777" w:rsidR="00CF446D" w:rsidRDefault="00D238FE" w:rsidP="002138A4">
            <w:pPr>
              <w:pStyle w:val="bullet"/>
            </w:pPr>
            <w:r>
              <w:t>L</w:t>
            </w:r>
            <w:r w:rsidR="0015714D" w:rsidRPr="0015714D">
              <w:t>ow back pain in pregnancy</w:t>
            </w:r>
            <w:r w:rsidR="00CF446D">
              <w:t xml:space="preserve">: </w:t>
            </w:r>
            <w:r w:rsidR="0015714D">
              <w:t xml:space="preserve">RR 0.91, 95%CI 0.83 to </w:t>
            </w:r>
            <w:r w:rsidR="0015714D" w:rsidRPr="0015714D">
              <w:t>0.99</w:t>
            </w:r>
            <w:r w:rsidR="0015714D">
              <w:t>; 7 studies; n=</w:t>
            </w:r>
            <w:r w:rsidR="0015714D" w:rsidRPr="0015714D">
              <w:t>1</w:t>
            </w:r>
            <w:r w:rsidR="0015714D">
              <w:t>,</w:t>
            </w:r>
            <w:r w:rsidR="0015714D" w:rsidRPr="0015714D">
              <w:t>175</w:t>
            </w:r>
          </w:p>
          <w:p w14:paraId="0A3EDFCA" w14:textId="77777777" w:rsidR="00CF446D" w:rsidRDefault="00CF446D" w:rsidP="002138A4">
            <w:pPr>
              <w:pStyle w:val="bullet"/>
            </w:pPr>
            <w:r>
              <w:t xml:space="preserve">Pelvic girdle pain: </w:t>
            </w:r>
            <w:r w:rsidR="0015714D">
              <w:t xml:space="preserve">RR </w:t>
            </w:r>
            <w:r w:rsidR="0015714D" w:rsidRPr="0015714D">
              <w:t xml:space="preserve">0.99, </w:t>
            </w:r>
            <w:r w:rsidR="0015714D">
              <w:t>95%</w:t>
            </w:r>
            <w:r w:rsidR="0015714D" w:rsidRPr="0015714D">
              <w:t>CI 0.81</w:t>
            </w:r>
            <w:r w:rsidR="0015714D">
              <w:t xml:space="preserve"> to </w:t>
            </w:r>
            <w:r w:rsidR="0015714D" w:rsidRPr="0015714D">
              <w:t>1.21</w:t>
            </w:r>
            <w:r w:rsidR="0015714D">
              <w:t>; 4 studies, n=</w:t>
            </w:r>
            <w:r>
              <w:t>565</w:t>
            </w:r>
          </w:p>
          <w:p w14:paraId="6BA515ED" w14:textId="77777777" w:rsidR="00CF446D" w:rsidRDefault="00CF446D" w:rsidP="002138A4">
            <w:pPr>
              <w:pStyle w:val="bullet"/>
            </w:pPr>
            <w:r>
              <w:t xml:space="preserve">Lumbopelvic pain: </w:t>
            </w:r>
            <w:r w:rsidR="0015714D">
              <w:t xml:space="preserve">RR </w:t>
            </w:r>
            <w:r w:rsidR="0015714D" w:rsidRPr="0015714D">
              <w:t xml:space="preserve">0.96, </w:t>
            </w:r>
            <w:r w:rsidR="0015714D">
              <w:t>95%</w:t>
            </w:r>
            <w:r w:rsidR="0015714D" w:rsidRPr="0015714D">
              <w:t>CI 0.90</w:t>
            </w:r>
            <w:r w:rsidR="0015714D">
              <w:t xml:space="preserve"> to </w:t>
            </w:r>
            <w:r w:rsidR="0015714D" w:rsidRPr="0015714D">
              <w:t>1.02</w:t>
            </w:r>
            <w:r w:rsidR="0015714D">
              <w:t>; 8 studies; n=</w:t>
            </w:r>
            <w:r w:rsidR="0015714D" w:rsidRPr="0015714D">
              <w:t>1</w:t>
            </w:r>
            <w:r w:rsidR="0015714D">
              <w:t>,</w:t>
            </w:r>
            <w:r w:rsidR="0015714D" w:rsidRPr="0015714D">
              <w:t>737</w:t>
            </w:r>
          </w:p>
          <w:p w14:paraId="2E2C2DBE" w14:textId="61A355B5" w:rsidR="0015714D" w:rsidRPr="0015714D" w:rsidRDefault="00CF446D" w:rsidP="002138A4">
            <w:pPr>
              <w:pStyle w:val="bullet"/>
            </w:pPr>
            <w:r>
              <w:t>N</w:t>
            </w:r>
            <w:r w:rsidR="0015714D" w:rsidRPr="0015714D">
              <w:t>ew episodes of sick leav</w:t>
            </w:r>
            <w:r w:rsidR="0015714D">
              <w:t>e due to lumbopelvic pain</w:t>
            </w:r>
            <w:r>
              <w:t xml:space="preserve">: </w:t>
            </w:r>
            <w:r w:rsidR="0015714D">
              <w:t xml:space="preserve">RR </w:t>
            </w:r>
            <w:r w:rsidR="0015714D" w:rsidRPr="0015714D">
              <w:t xml:space="preserve">0.79, </w:t>
            </w:r>
            <w:r w:rsidR="0015714D">
              <w:t>95%</w:t>
            </w:r>
            <w:r w:rsidR="0015714D" w:rsidRPr="0015714D">
              <w:t>CI 0.64</w:t>
            </w:r>
            <w:r w:rsidR="0015714D">
              <w:t xml:space="preserve"> to </w:t>
            </w:r>
            <w:r w:rsidR="0015714D" w:rsidRPr="0015714D">
              <w:t>0.99</w:t>
            </w:r>
            <w:r w:rsidR="0015714D">
              <w:t>; 3 studies; n=</w:t>
            </w:r>
            <w:r w:rsidR="0015714D" w:rsidRPr="0015714D">
              <w:t>1</w:t>
            </w:r>
            <w:r w:rsidR="0015714D">
              <w:t>,</w:t>
            </w:r>
            <w:r>
              <w:t>168</w:t>
            </w:r>
          </w:p>
        </w:tc>
        <w:tc>
          <w:tcPr>
            <w:tcW w:w="1843" w:type="dxa"/>
          </w:tcPr>
          <w:p w14:paraId="6FE3ADBC" w14:textId="77777777" w:rsidR="0015714D" w:rsidRPr="00921608" w:rsidRDefault="0015714D" w:rsidP="00D86DBF"/>
        </w:tc>
      </w:tr>
    </w:tbl>
    <w:p w14:paraId="45A95785" w14:textId="6E5AD212" w:rsidR="00816978" w:rsidRPr="00DC4A73" w:rsidRDefault="009C163D" w:rsidP="00932C6D">
      <w:pPr>
        <w:pStyle w:val="TableName"/>
      </w:pPr>
      <w:bookmarkStart w:id="129" w:name="_Toc40956647"/>
      <w:r>
        <w:t xml:space="preserve">Q5 </w:t>
      </w:r>
      <w:r w:rsidR="00816978">
        <w:t>Physical activity in pregnancy and pelvic girdle/low back pain — RCT</w:t>
      </w:r>
      <w:bookmarkEnd w:id="129"/>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69: Q5 Physical activity in pregnancy and pelvic girdle/low back pain — RCT"/>
      </w:tblPr>
      <w:tblGrid>
        <w:gridCol w:w="1305"/>
        <w:gridCol w:w="1388"/>
        <w:gridCol w:w="4820"/>
        <w:gridCol w:w="4536"/>
        <w:gridCol w:w="1843"/>
      </w:tblGrid>
      <w:tr w:rsidR="00816978" w:rsidRPr="00F350A6" w14:paraId="6154757F" w14:textId="77777777" w:rsidTr="002D0E62">
        <w:trPr>
          <w:cantSplit/>
          <w:tblHeader/>
        </w:trPr>
        <w:tc>
          <w:tcPr>
            <w:tcW w:w="1305" w:type="dxa"/>
          </w:tcPr>
          <w:p w14:paraId="0C8F6063" w14:textId="77777777" w:rsidR="00816978" w:rsidRPr="00F350A6" w:rsidRDefault="00816978" w:rsidP="002D0E62">
            <w:pPr>
              <w:keepNext/>
              <w:rPr>
                <w:b/>
              </w:rPr>
            </w:pPr>
            <w:r>
              <w:rPr>
                <w:b/>
              </w:rPr>
              <w:t>Study ref</w:t>
            </w:r>
          </w:p>
        </w:tc>
        <w:tc>
          <w:tcPr>
            <w:tcW w:w="1388" w:type="dxa"/>
          </w:tcPr>
          <w:p w14:paraId="73716BFC" w14:textId="77777777" w:rsidR="00816978" w:rsidRPr="00F350A6" w:rsidRDefault="00816978" w:rsidP="002D0E62">
            <w:pPr>
              <w:keepNext/>
              <w:rPr>
                <w:b/>
              </w:rPr>
            </w:pPr>
            <w:r>
              <w:rPr>
                <w:b/>
              </w:rPr>
              <w:t>N</w:t>
            </w:r>
          </w:p>
        </w:tc>
        <w:tc>
          <w:tcPr>
            <w:tcW w:w="4820" w:type="dxa"/>
          </w:tcPr>
          <w:p w14:paraId="6148A153" w14:textId="127F8D1C" w:rsidR="00816978" w:rsidRPr="00F350A6" w:rsidRDefault="00816978" w:rsidP="002D0E62">
            <w:pPr>
              <w:keepNext/>
              <w:rPr>
                <w:b/>
              </w:rPr>
            </w:pPr>
            <w:r>
              <w:rPr>
                <w:b/>
              </w:rPr>
              <w:t>Aim/methods</w:t>
            </w:r>
            <w:r w:rsidR="00E86233">
              <w:rPr>
                <w:b/>
              </w:rPr>
              <w:t>/intervention</w:t>
            </w:r>
          </w:p>
        </w:tc>
        <w:tc>
          <w:tcPr>
            <w:tcW w:w="4536" w:type="dxa"/>
          </w:tcPr>
          <w:p w14:paraId="3A61D3E1" w14:textId="77777777" w:rsidR="00816978" w:rsidRPr="00F350A6" w:rsidRDefault="00816978" w:rsidP="002D0E62">
            <w:pPr>
              <w:keepNext/>
              <w:rPr>
                <w:b/>
              </w:rPr>
            </w:pPr>
            <w:r>
              <w:rPr>
                <w:b/>
              </w:rPr>
              <w:t>Results</w:t>
            </w:r>
          </w:p>
        </w:tc>
        <w:tc>
          <w:tcPr>
            <w:tcW w:w="1843" w:type="dxa"/>
          </w:tcPr>
          <w:p w14:paraId="560A39B3" w14:textId="77777777" w:rsidR="00816978" w:rsidRPr="00F350A6" w:rsidRDefault="00816978" w:rsidP="002D0E62">
            <w:pPr>
              <w:keepNext/>
              <w:rPr>
                <w:b/>
              </w:rPr>
            </w:pPr>
            <w:r>
              <w:rPr>
                <w:b/>
              </w:rPr>
              <w:t>Comments</w:t>
            </w:r>
          </w:p>
        </w:tc>
      </w:tr>
      <w:tr w:rsidR="00816978" w:rsidRPr="00921608" w14:paraId="0D4E9FE5" w14:textId="77777777" w:rsidTr="002D0E62">
        <w:trPr>
          <w:cantSplit/>
        </w:trPr>
        <w:tc>
          <w:tcPr>
            <w:tcW w:w="1305" w:type="dxa"/>
          </w:tcPr>
          <w:p w14:paraId="28CD4E5F" w14:textId="5E1AFA1B" w:rsidR="00816978" w:rsidRDefault="00AC787C" w:rsidP="002D0E62">
            <w:r>
              <w:t xml:space="preserve">Sklempe </w:t>
            </w:r>
            <w:r w:rsidR="00001993">
              <w:t xml:space="preserve">Kokic </w:t>
            </w:r>
            <w:r>
              <w:t>et al 2017</w:t>
            </w:r>
            <w:r w:rsidR="00283324">
              <w:fldChar w:fldCharType="begin">
                <w:fldData xml:space="preserve">PEVuZE5vdGU+PENpdGU+PEF1dGhvcj5Ta2xlbXBlIEtva2ljPC9BdXRob3I+PFllYXI+MjAxNzwv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</w:fldData>
              </w:fldChar>
            </w:r>
            <w:r w:rsidR="002747EA">
              <w:instrText xml:space="preserve"> ADDIN EN.CITE </w:instrText>
            </w:r>
            <w:r w:rsidR="002747EA">
              <w:fldChar w:fldCharType="begin">
                <w:fldData xml:space="preserve">PEVuZE5vdGU+PENpdGU+PEF1dGhvcj5Ta2xlbXBlIEtva2ljPC9BdXRob3I+PFllYXI+MjAxNzwv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</w:fldData>
              </w:fldChar>
            </w:r>
            <w:r w:rsidR="002747EA">
              <w:instrText xml:space="preserve"> ADDIN EN.CITE.DATA </w:instrText>
            </w:r>
            <w:r w:rsidR="002747EA">
              <w:fldChar w:fldCharType="end"/>
            </w:r>
            <w:r w:rsidR="00283324">
              <w:fldChar w:fldCharType="separate"/>
            </w:r>
            <w:r w:rsidR="002747EA" w:rsidRPr="002747EA">
              <w:rPr>
                <w:noProof/>
                <w:vertAlign w:val="superscript"/>
              </w:rPr>
              <w:t>284</w:t>
            </w:r>
            <w:r w:rsidR="00283324">
              <w:fldChar w:fldCharType="end"/>
            </w:r>
          </w:p>
          <w:p w14:paraId="21ED3BE9" w14:textId="4D2312D2" w:rsidR="00AC787C" w:rsidRDefault="00001993" w:rsidP="002D0E62">
            <w:r>
              <w:t>Croatia</w:t>
            </w:r>
          </w:p>
        </w:tc>
        <w:tc>
          <w:tcPr>
            <w:tcW w:w="1388" w:type="dxa"/>
          </w:tcPr>
          <w:p w14:paraId="46BB6759" w14:textId="77777777" w:rsidR="00816978" w:rsidRDefault="00001993" w:rsidP="002D0E62">
            <w:r>
              <w:t>Intervention 20</w:t>
            </w:r>
          </w:p>
          <w:p w14:paraId="2520277F" w14:textId="126489FD" w:rsidR="00001993" w:rsidRDefault="00001993" w:rsidP="002D0E62">
            <w:r>
              <w:t>Control 22</w:t>
            </w:r>
          </w:p>
        </w:tc>
        <w:tc>
          <w:tcPr>
            <w:tcW w:w="4820" w:type="dxa"/>
          </w:tcPr>
          <w:p w14:paraId="2A88F62D" w14:textId="77777777" w:rsidR="00001993" w:rsidRDefault="00001993" w:rsidP="00001993">
            <w:r w:rsidRPr="00001993">
              <w:rPr>
                <w:b/>
              </w:rPr>
              <w:t>Aim</w:t>
            </w:r>
            <w:r>
              <w:t xml:space="preserve">: </w:t>
            </w:r>
            <w:r w:rsidR="00AC787C" w:rsidRPr="00AC787C">
              <w:t xml:space="preserve">To investigate the effect of a supervised, structured exercise programme on the occurrence and severity of pregnancy-related lumbopelvic pain. </w:t>
            </w:r>
          </w:p>
          <w:p w14:paraId="2158B433" w14:textId="56CCA603" w:rsidR="00001993" w:rsidRDefault="00001993" w:rsidP="00001993">
            <w:r w:rsidRPr="00001993">
              <w:rPr>
                <w:b/>
              </w:rPr>
              <w:t>Population</w:t>
            </w:r>
            <w:r>
              <w:t>: Healthy p</w:t>
            </w:r>
            <w:r w:rsidR="00AC787C" w:rsidRPr="00AC787C">
              <w:t>regnant women</w:t>
            </w:r>
            <w:r>
              <w:t xml:space="preserve"> and women with mild gestational diabetes controlled by lifestyle measures.</w:t>
            </w:r>
          </w:p>
          <w:p w14:paraId="5D980269" w14:textId="0BE6E01D" w:rsidR="00816978" w:rsidRPr="00034D06" w:rsidRDefault="00001993" w:rsidP="00001993">
            <w:pPr>
              <w:rPr>
                <w:b/>
              </w:rPr>
            </w:pPr>
            <w:r w:rsidRPr="00001993">
              <w:rPr>
                <w:b/>
              </w:rPr>
              <w:t>Intervention</w:t>
            </w:r>
            <w:r w:rsidR="00AC787C" w:rsidRPr="00AC787C">
              <w:t xml:space="preserve">: </w:t>
            </w:r>
            <w:r>
              <w:t>A</w:t>
            </w:r>
            <w:r w:rsidR="00AC787C" w:rsidRPr="00AC787C">
              <w:t>erobic and resistance exercises performed bi-weekly from the date of inclusion into the study until the end of pregnancy, together with at least 30 min of brisk daily walks.</w:t>
            </w:r>
          </w:p>
        </w:tc>
        <w:tc>
          <w:tcPr>
            <w:tcW w:w="4536" w:type="dxa"/>
          </w:tcPr>
          <w:p w14:paraId="2BA156BB" w14:textId="0AA0DE27" w:rsidR="00816978" w:rsidRPr="00AC787C" w:rsidRDefault="00AC787C" w:rsidP="00C424DE">
            <w:r w:rsidRPr="00AC787C">
              <w:t xml:space="preserve">There were significant differences between the 2 groups on the numeric rating scale, PGQ and RMDQ scores in the 36th week of pregnancy (p = 0.017; p = 0.005; p &lt; 0.001, respectively) in favour of the </w:t>
            </w:r>
            <w:r w:rsidR="00C424DE">
              <w:t>intervention</w:t>
            </w:r>
            <w:r w:rsidRPr="00AC787C">
              <w:t xml:space="preserve"> group.</w:t>
            </w:r>
          </w:p>
        </w:tc>
        <w:tc>
          <w:tcPr>
            <w:tcW w:w="1843" w:type="dxa"/>
          </w:tcPr>
          <w:p w14:paraId="6788FC94" w14:textId="77777777" w:rsidR="00816978" w:rsidRPr="00921608" w:rsidRDefault="00816978" w:rsidP="002D0E62"/>
        </w:tc>
      </w:tr>
    </w:tbl>
    <w:p w14:paraId="1DF8F23C" w14:textId="2D39DD7F" w:rsidR="00E86233" w:rsidRPr="00DC4A73" w:rsidRDefault="009C163D" w:rsidP="00932C6D">
      <w:pPr>
        <w:pStyle w:val="TableName"/>
      </w:pPr>
      <w:bookmarkStart w:id="130" w:name="_Toc40956648"/>
      <w:r>
        <w:t xml:space="preserve">Q5 </w:t>
      </w:r>
      <w:r w:rsidR="00E86233">
        <w:t>Physical activity in pregnancy and pelvic girdle/low back pain — observational studies</w:t>
      </w:r>
      <w:bookmarkEnd w:id="130"/>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70: Q5 Physical activity in pregnancy and pelvic girdle/low back pain — observational studies"/>
      </w:tblPr>
      <w:tblGrid>
        <w:gridCol w:w="1305"/>
        <w:gridCol w:w="1388"/>
        <w:gridCol w:w="4820"/>
        <w:gridCol w:w="4536"/>
        <w:gridCol w:w="1843"/>
      </w:tblGrid>
      <w:tr w:rsidR="00E86233" w:rsidRPr="00F350A6" w14:paraId="0E2C30C7" w14:textId="77777777" w:rsidTr="002D0E62">
        <w:trPr>
          <w:cantSplit/>
          <w:tblHeader/>
        </w:trPr>
        <w:tc>
          <w:tcPr>
            <w:tcW w:w="1305" w:type="dxa"/>
          </w:tcPr>
          <w:p w14:paraId="7271B20C" w14:textId="77777777" w:rsidR="00E86233" w:rsidRPr="00F350A6" w:rsidRDefault="00E86233" w:rsidP="002D0E62">
            <w:pPr>
              <w:keepNext/>
              <w:rPr>
                <w:b/>
              </w:rPr>
            </w:pPr>
            <w:r>
              <w:rPr>
                <w:b/>
              </w:rPr>
              <w:t>Study ref</w:t>
            </w:r>
          </w:p>
        </w:tc>
        <w:tc>
          <w:tcPr>
            <w:tcW w:w="1388" w:type="dxa"/>
          </w:tcPr>
          <w:p w14:paraId="0EC876CA" w14:textId="77777777" w:rsidR="00E86233" w:rsidRPr="00F350A6" w:rsidRDefault="00E86233" w:rsidP="002D0E62">
            <w:pPr>
              <w:keepNext/>
              <w:rPr>
                <w:b/>
              </w:rPr>
            </w:pPr>
            <w:r>
              <w:rPr>
                <w:b/>
              </w:rPr>
              <w:t>N</w:t>
            </w:r>
          </w:p>
        </w:tc>
        <w:tc>
          <w:tcPr>
            <w:tcW w:w="4820" w:type="dxa"/>
          </w:tcPr>
          <w:p w14:paraId="3B81E3BF" w14:textId="77777777" w:rsidR="00E86233" w:rsidRPr="00F350A6" w:rsidRDefault="00E86233" w:rsidP="002D0E62">
            <w:pPr>
              <w:keepNext/>
              <w:rPr>
                <w:b/>
              </w:rPr>
            </w:pPr>
            <w:r>
              <w:rPr>
                <w:b/>
              </w:rPr>
              <w:t>Aim/methods</w:t>
            </w:r>
          </w:p>
        </w:tc>
        <w:tc>
          <w:tcPr>
            <w:tcW w:w="4536" w:type="dxa"/>
          </w:tcPr>
          <w:p w14:paraId="010AF15B" w14:textId="77777777" w:rsidR="00E86233" w:rsidRPr="00F350A6" w:rsidRDefault="00E86233" w:rsidP="002D0E62">
            <w:pPr>
              <w:keepNext/>
              <w:rPr>
                <w:b/>
              </w:rPr>
            </w:pPr>
            <w:r>
              <w:rPr>
                <w:b/>
              </w:rPr>
              <w:t>Results</w:t>
            </w:r>
          </w:p>
        </w:tc>
        <w:tc>
          <w:tcPr>
            <w:tcW w:w="1843" w:type="dxa"/>
          </w:tcPr>
          <w:p w14:paraId="1BD9D0CE" w14:textId="77777777" w:rsidR="00E86233" w:rsidRPr="00F350A6" w:rsidRDefault="00E86233" w:rsidP="002D0E62">
            <w:pPr>
              <w:keepNext/>
              <w:rPr>
                <w:b/>
              </w:rPr>
            </w:pPr>
            <w:r>
              <w:rPr>
                <w:b/>
              </w:rPr>
              <w:t>Comments</w:t>
            </w:r>
          </w:p>
        </w:tc>
      </w:tr>
      <w:tr w:rsidR="00E86233" w:rsidRPr="00921608" w14:paraId="3DE2054B" w14:textId="77777777" w:rsidTr="002D0E62">
        <w:trPr>
          <w:cantSplit/>
        </w:trPr>
        <w:tc>
          <w:tcPr>
            <w:tcW w:w="1305" w:type="dxa"/>
          </w:tcPr>
          <w:p w14:paraId="5519635F" w14:textId="150D5EA5" w:rsidR="00E86233" w:rsidRDefault="00E86233" w:rsidP="002D0E62">
            <w:r>
              <w:t xml:space="preserve">Gjestland et al </w:t>
            </w:r>
            <w:r w:rsidR="005A48FD">
              <w:t>2013</w:t>
            </w:r>
            <w:r w:rsidR="00283324">
              <w:fldChar w:fldCharType="begin">
                <w:fldData xml:space="preserve">PEVuZE5vdGU+PENpdGU+PEF1dGhvcj5HamVzdGxhbmQ8L0F1dGhvcj48WWVhcj4yMDEzPC9ZZWFy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</w:fldData>
              </w:fldChar>
            </w:r>
            <w:r w:rsidR="002747EA">
              <w:instrText xml:space="preserve"> ADDIN EN.CITE </w:instrText>
            </w:r>
            <w:r w:rsidR="002747EA">
              <w:fldChar w:fldCharType="begin">
                <w:fldData xml:space="preserve">PEVuZE5vdGU+PENpdGU+PEF1dGhvcj5HamVzdGxhbmQ8L0F1dGhvcj48WWVhcj4yMDEzPC9ZZWFy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</w:fldData>
              </w:fldChar>
            </w:r>
            <w:r w:rsidR="002747EA">
              <w:instrText xml:space="preserve"> ADDIN EN.CITE.DATA </w:instrText>
            </w:r>
            <w:r w:rsidR="002747EA">
              <w:fldChar w:fldCharType="end"/>
            </w:r>
            <w:r w:rsidR="00283324">
              <w:fldChar w:fldCharType="separate"/>
            </w:r>
            <w:r w:rsidR="002747EA" w:rsidRPr="002747EA">
              <w:rPr>
                <w:noProof/>
                <w:vertAlign w:val="superscript"/>
              </w:rPr>
              <w:t>285</w:t>
            </w:r>
            <w:r w:rsidR="00283324">
              <w:fldChar w:fldCharType="end"/>
            </w:r>
          </w:p>
          <w:p w14:paraId="325E23D1" w14:textId="676E6E04" w:rsidR="00E86233" w:rsidRDefault="00E86233" w:rsidP="002D0E62">
            <w:r>
              <w:t>Norway</w:t>
            </w:r>
          </w:p>
        </w:tc>
        <w:tc>
          <w:tcPr>
            <w:tcW w:w="1388" w:type="dxa"/>
          </w:tcPr>
          <w:p w14:paraId="6090CE84" w14:textId="27C1F4E2" w:rsidR="00E86233" w:rsidRDefault="002F63E7" w:rsidP="002D0E62">
            <w:r>
              <w:t>3,482 women</w:t>
            </w:r>
          </w:p>
        </w:tc>
        <w:tc>
          <w:tcPr>
            <w:tcW w:w="4820" w:type="dxa"/>
          </w:tcPr>
          <w:p w14:paraId="49621F5E" w14:textId="77777777" w:rsidR="005A48FD" w:rsidRDefault="005A48FD" w:rsidP="005A48FD">
            <w:r w:rsidRPr="005A48FD">
              <w:rPr>
                <w:b/>
              </w:rPr>
              <w:t>Aim</w:t>
            </w:r>
            <w:r>
              <w:t xml:space="preserve">: To </w:t>
            </w:r>
            <w:r w:rsidRPr="00E86233">
              <w:t xml:space="preserve">investigate the association between exercise in mid-pregnancy and subsequent low-back pain, pelvic girdle pain and depression at 32 weeks of pregnancy. </w:t>
            </w:r>
          </w:p>
          <w:p w14:paraId="2E4F75D8" w14:textId="56DC4E01" w:rsidR="00E86233" w:rsidRPr="00001993" w:rsidRDefault="005A48FD" w:rsidP="002F63E7">
            <w:pPr>
              <w:rPr>
                <w:b/>
              </w:rPr>
            </w:pPr>
            <w:r w:rsidRPr="005A48FD">
              <w:rPr>
                <w:b/>
              </w:rPr>
              <w:t>Methods</w:t>
            </w:r>
            <w:r w:rsidRPr="00E86233">
              <w:t xml:space="preserve">: The study included pregnant women participating in the Akershus Birth Cohort study (response rate 80.5%). Data were collected by a questionnaire in pregnancy weeks 17-21, pregnancy week 32 and electronic birth journal. The results were analysed by logistic regression and are presented as crude (cOR) and adjusted OR (aOR) with 95% CI. </w:t>
            </w:r>
          </w:p>
        </w:tc>
        <w:tc>
          <w:tcPr>
            <w:tcW w:w="4536" w:type="dxa"/>
          </w:tcPr>
          <w:p w14:paraId="4300F4A8" w14:textId="77777777" w:rsidR="00B105F2" w:rsidRDefault="00E86233" w:rsidP="005A48FD">
            <w:r w:rsidRPr="00E86233">
              <w:t xml:space="preserve">Women who exercised </w:t>
            </w:r>
            <w:r w:rsidR="005A48FD">
              <w:t>≥</w:t>
            </w:r>
            <w:r w:rsidRPr="00E86233">
              <w:t xml:space="preserve">3 times a week </w:t>
            </w:r>
            <w:r w:rsidR="00B105F2">
              <w:t>vs women who exercised &lt;1 time a week:</w:t>
            </w:r>
          </w:p>
          <w:p w14:paraId="1AF5243A" w14:textId="477E0BF2" w:rsidR="00B105F2" w:rsidRDefault="00B105F2" w:rsidP="00B105F2">
            <w:pPr>
              <w:pStyle w:val="bullet"/>
            </w:pPr>
            <w:r>
              <w:t>Pelvic girdle pain: aOR: 0.76, 95%CI 0.61 to 0.96</w:t>
            </w:r>
            <w:r w:rsidR="00E86233" w:rsidRPr="00E86233">
              <w:t xml:space="preserve"> </w:t>
            </w:r>
          </w:p>
          <w:p w14:paraId="21731D08" w14:textId="66722218" w:rsidR="00B105F2" w:rsidRDefault="00B105F2" w:rsidP="00B105F2">
            <w:pPr>
              <w:pStyle w:val="bullet"/>
            </w:pPr>
            <w:r>
              <w:t>Low back pain: aOR 0.82; 95%CI 0.68 to 1.02</w:t>
            </w:r>
          </w:p>
          <w:p w14:paraId="2ED17282" w14:textId="7CA483A8" w:rsidR="00B105F2" w:rsidRDefault="00B105F2" w:rsidP="005A48FD">
            <w:r>
              <w:t>W</w:t>
            </w:r>
            <w:r w:rsidR="00E86233" w:rsidRPr="00E86233">
              <w:t xml:space="preserve">omen exercising 1-2 times a week </w:t>
            </w:r>
            <w:r>
              <w:t>vs women who exercised &lt;1 time a week:</w:t>
            </w:r>
          </w:p>
          <w:p w14:paraId="0A692953" w14:textId="77777777" w:rsidR="00B105F2" w:rsidRDefault="00B105F2" w:rsidP="00B105F2">
            <w:pPr>
              <w:pStyle w:val="bullet"/>
            </w:pPr>
            <w:r>
              <w:t>Pelvic girdle pain: aOR 0.88; 95%CI 0.72 to 1.07</w:t>
            </w:r>
          </w:p>
          <w:p w14:paraId="3968BBC8" w14:textId="65527A52" w:rsidR="00E86233" w:rsidRPr="00E86233" w:rsidRDefault="00B105F2" w:rsidP="00B105F2">
            <w:pPr>
              <w:pStyle w:val="bullet"/>
            </w:pPr>
            <w:r>
              <w:t xml:space="preserve">Low-back pain: </w:t>
            </w:r>
            <w:r w:rsidR="002F63E7">
              <w:t>aOR</w:t>
            </w:r>
            <w:r>
              <w:t xml:space="preserve"> 0.80, 95% CI 0.66 to 0.97</w:t>
            </w:r>
          </w:p>
        </w:tc>
        <w:tc>
          <w:tcPr>
            <w:tcW w:w="1843" w:type="dxa"/>
          </w:tcPr>
          <w:p w14:paraId="01F8B91B" w14:textId="77777777" w:rsidR="00E86233" w:rsidRPr="00921608" w:rsidRDefault="00E86233" w:rsidP="002D0E62"/>
        </w:tc>
      </w:tr>
    </w:tbl>
    <w:p w14:paraId="4A7F9169" w14:textId="1FF32CC7" w:rsidR="009D6EFE" w:rsidRPr="00DC4A73" w:rsidRDefault="009C163D" w:rsidP="00932C6D">
      <w:pPr>
        <w:pStyle w:val="TableName"/>
      </w:pPr>
      <w:bookmarkStart w:id="131" w:name="_Toc40956649"/>
      <w:r>
        <w:t xml:space="preserve">Q5 </w:t>
      </w:r>
      <w:r w:rsidR="009D6EFE">
        <w:t>Physical activity in pregnancy and anaemia — RCTs</w:t>
      </w:r>
      <w:bookmarkEnd w:id="131"/>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71: Q5 Physical activity in pregnancy and anaemia — RCTs"/>
      </w:tblPr>
      <w:tblGrid>
        <w:gridCol w:w="1305"/>
        <w:gridCol w:w="1388"/>
        <w:gridCol w:w="4820"/>
        <w:gridCol w:w="4536"/>
        <w:gridCol w:w="1843"/>
      </w:tblGrid>
      <w:tr w:rsidR="009D6EFE" w:rsidRPr="00F350A6" w14:paraId="09C7F05B" w14:textId="77777777" w:rsidTr="006F2899">
        <w:trPr>
          <w:cantSplit/>
          <w:tblHeader/>
        </w:trPr>
        <w:tc>
          <w:tcPr>
            <w:tcW w:w="1305" w:type="dxa"/>
          </w:tcPr>
          <w:p w14:paraId="1AFA562B" w14:textId="77777777" w:rsidR="009D6EFE" w:rsidRPr="00F350A6" w:rsidRDefault="009D6EFE" w:rsidP="00A2497E">
            <w:pPr>
              <w:keepNext/>
              <w:rPr>
                <w:b/>
              </w:rPr>
            </w:pPr>
            <w:r>
              <w:rPr>
                <w:b/>
              </w:rPr>
              <w:t>Study ref</w:t>
            </w:r>
          </w:p>
        </w:tc>
        <w:tc>
          <w:tcPr>
            <w:tcW w:w="1388" w:type="dxa"/>
          </w:tcPr>
          <w:p w14:paraId="10C86E1D" w14:textId="77777777" w:rsidR="009D6EFE" w:rsidRPr="00F350A6" w:rsidRDefault="009D6EFE" w:rsidP="00A2497E">
            <w:pPr>
              <w:keepNext/>
              <w:rPr>
                <w:b/>
              </w:rPr>
            </w:pPr>
            <w:r>
              <w:rPr>
                <w:b/>
              </w:rPr>
              <w:t>N</w:t>
            </w:r>
          </w:p>
        </w:tc>
        <w:tc>
          <w:tcPr>
            <w:tcW w:w="4820" w:type="dxa"/>
          </w:tcPr>
          <w:p w14:paraId="743514BD" w14:textId="77777777" w:rsidR="009D6EFE" w:rsidRPr="00F350A6" w:rsidRDefault="009D6EFE" w:rsidP="00A2497E">
            <w:pPr>
              <w:keepNext/>
              <w:rPr>
                <w:b/>
              </w:rPr>
            </w:pPr>
            <w:r>
              <w:rPr>
                <w:b/>
              </w:rPr>
              <w:t>Aim/</w:t>
            </w:r>
            <w:r w:rsidRPr="00F350A6">
              <w:rPr>
                <w:b/>
              </w:rPr>
              <w:t>population</w:t>
            </w:r>
            <w:r>
              <w:rPr>
                <w:b/>
              </w:rPr>
              <w:t>/intervention</w:t>
            </w:r>
          </w:p>
        </w:tc>
        <w:tc>
          <w:tcPr>
            <w:tcW w:w="4536" w:type="dxa"/>
          </w:tcPr>
          <w:p w14:paraId="33699E6E" w14:textId="77777777" w:rsidR="009D6EFE" w:rsidRPr="00F350A6" w:rsidRDefault="009D6EFE" w:rsidP="00A2497E">
            <w:pPr>
              <w:keepNext/>
              <w:rPr>
                <w:b/>
              </w:rPr>
            </w:pPr>
            <w:r>
              <w:rPr>
                <w:b/>
              </w:rPr>
              <w:t>Results</w:t>
            </w:r>
          </w:p>
        </w:tc>
        <w:tc>
          <w:tcPr>
            <w:tcW w:w="1843" w:type="dxa"/>
          </w:tcPr>
          <w:p w14:paraId="75EFC0E4" w14:textId="77777777" w:rsidR="009D6EFE" w:rsidRPr="00F350A6" w:rsidRDefault="009D6EFE" w:rsidP="00A2497E">
            <w:pPr>
              <w:keepNext/>
              <w:rPr>
                <w:b/>
              </w:rPr>
            </w:pPr>
            <w:r>
              <w:rPr>
                <w:b/>
              </w:rPr>
              <w:t>Comments</w:t>
            </w:r>
          </w:p>
        </w:tc>
      </w:tr>
      <w:tr w:rsidR="009D6EFE" w:rsidRPr="009D6EFE" w14:paraId="2C0CD14C" w14:textId="77777777" w:rsidTr="006F2899">
        <w:trPr>
          <w:cantSplit/>
          <w:tblHeader/>
        </w:trPr>
        <w:tc>
          <w:tcPr>
            <w:tcW w:w="1305" w:type="dxa"/>
          </w:tcPr>
          <w:p w14:paraId="11C9C83D" w14:textId="48E5B4E6" w:rsidR="009D6EFE" w:rsidRDefault="009D6EFE" w:rsidP="00A2497E">
            <w:pPr>
              <w:keepNext/>
            </w:pPr>
            <w:r>
              <w:t>Barakat et al 2009</w:t>
            </w:r>
            <w:r w:rsidR="00E51743">
              <w:fldChar w:fldCharType="begin"/>
            </w:r>
            <w:r w:rsidR="002747EA">
              <w:instrText xml:space="preserve"> ADDIN EN.CITE &lt;EndNote&gt;&lt;Cite&gt;&lt;Author&gt;Barakat&lt;/Author&gt;&lt;Year&gt;2009&lt;/Year&gt;&lt;RecNum&gt;835&lt;/RecNum&gt;&lt;DisplayText&gt;&lt;style face="superscript" font="Trebuchet MS" size="9"&gt;286&lt;/style&gt;&lt;/DisplayText&gt;&lt;record&gt;&lt;rec-number&gt;835&lt;/rec-number&gt;&lt;foreign-keys&gt;&lt;key app="EN" db-id="exvasrfx2dtraoesasxp2szsxa2df502592x" timestamp="1541540561"&gt;835&lt;/key&gt;&lt;key app="ENWeb" db-id=""&gt;0&lt;/key&gt;&lt;/foreign-keys&gt;&lt;ref-type name="Journal Article"&gt;17&lt;/ref-type&gt;&lt;contributors&gt;&lt;authors&gt;&lt;author&gt;Barakat, R.&lt;/author&gt;&lt;author&gt;Ruiz, J. R.&lt;/author&gt;&lt;author&gt;Lucia, A.&lt;/author&gt;&lt;/authors&gt;&lt;/contributors&gt;&lt;auth-address&gt;Universidad Politecnica de Madrid, Spain.&lt;/auth-address&gt;&lt;titles&gt;&lt;title&gt;Exercise during pregnancy and risk of maternal anaemia: a randomised controlled trial&lt;/title&gt;&lt;secondary-title&gt;Br J Sports Med&lt;/secondary-title&gt;&lt;/titles&gt;&lt;periodical&gt;&lt;full-title&gt;Br J Sports Med&lt;/full-title&gt;&lt;/periodical&gt;&lt;pages&gt;954-6&lt;/pages&gt;&lt;volume&gt;43&lt;/volume&gt;&lt;number&gt;12&lt;/number&gt;&lt;edition&gt;2009/01/14&lt;/edition&gt;&lt;keywords&gt;&lt;keyword&gt;Adult&lt;/keyword&gt;&lt;keyword&gt;Anemia/*etiology&lt;/keyword&gt;&lt;keyword&gt;Erythrocyte Indices/physiology&lt;/keyword&gt;&lt;keyword&gt;Exercise/*physiology&lt;/keyword&gt;&lt;keyword&gt;Female&lt;/keyword&gt;&lt;keyword&gt;Hemoglobins/metabolism&lt;/keyword&gt;&lt;keyword&gt;Humans&lt;/keyword&gt;&lt;keyword&gt;Pregnancy&lt;/keyword&gt;&lt;keyword&gt;Pregnancy Complications, Hematologic/*etiology&lt;/keyword&gt;&lt;keyword&gt;Pregnancy Trimester, Second&lt;/keyword&gt;&lt;keyword&gt;Pregnancy Trimester, Third&lt;/keyword&gt;&lt;keyword&gt;Prenatal Care/methods&lt;/keyword&gt;&lt;keyword&gt;Risk Factors&lt;/keyword&gt;&lt;keyword&gt;*Sedentary Lifestyle&lt;/keyword&gt;&lt;/keywords&gt;&lt;dates&gt;&lt;year&gt;2009&lt;/year&gt;&lt;pub-dates&gt;&lt;date&gt;Dec&lt;/date&gt;&lt;/pub-dates&gt;&lt;/dates&gt;&lt;isbn&gt;1473-0480 (Electronic)&amp;#xD;0306-3674 (Linking)&lt;/isbn&gt;&lt;accession-num&gt;19139033&lt;/accession-num&gt;&lt;urls&gt;&lt;related-urls&gt;&lt;url&gt;https://www.ncbi.nlm.nih.gov/pubmed/19139033&lt;/url&gt;&lt;/related-urls&gt;&lt;/urls&gt;&lt;electronic-resource-num&gt;10.1136/bjsm.2008.055764&lt;/electronic-resource-num&gt;&lt;/record&gt;&lt;/Cite&gt;&lt;/EndNote&gt;</w:instrText>
            </w:r>
            <w:r w:rsidR="00E51743">
              <w:fldChar w:fldCharType="separate"/>
            </w:r>
            <w:r w:rsidR="002747EA" w:rsidRPr="002747EA">
              <w:rPr>
                <w:noProof/>
                <w:vertAlign w:val="superscript"/>
              </w:rPr>
              <w:t>286</w:t>
            </w:r>
            <w:r w:rsidR="00E51743">
              <w:fldChar w:fldCharType="end"/>
            </w:r>
          </w:p>
          <w:p w14:paraId="15DC4E6C" w14:textId="05137453" w:rsidR="006F2899" w:rsidRPr="009D6EFE" w:rsidRDefault="006F2899" w:rsidP="00A2497E">
            <w:pPr>
              <w:keepNext/>
            </w:pPr>
            <w:r>
              <w:t>Spain</w:t>
            </w:r>
          </w:p>
        </w:tc>
        <w:tc>
          <w:tcPr>
            <w:tcW w:w="1388" w:type="dxa"/>
          </w:tcPr>
          <w:p w14:paraId="27F12F96" w14:textId="38956673" w:rsidR="009D6EFE" w:rsidRDefault="006F2899" w:rsidP="00A2497E">
            <w:r>
              <w:t xml:space="preserve">Intervention </w:t>
            </w:r>
            <w:r w:rsidR="009D6EFE">
              <w:t>72</w:t>
            </w:r>
          </w:p>
          <w:p w14:paraId="3FB93A22" w14:textId="3D80D074" w:rsidR="009D6EFE" w:rsidRPr="009D6EFE" w:rsidRDefault="006F2899" w:rsidP="00A2497E">
            <w:pPr>
              <w:keepNext/>
            </w:pPr>
            <w:r>
              <w:t>Control</w:t>
            </w:r>
            <w:r w:rsidR="009D6EFE">
              <w:t xml:space="preserve"> 70</w:t>
            </w:r>
          </w:p>
        </w:tc>
        <w:tc>
          <w:tcPr>
            <w:tcW w:w="4820" w:type="dxa"/>
          </w:tcPr>
          <w:p w14:paraId="2DF18DAC" w14:textId="77777777" w:rsidR="009D6EFE" w:rsidRDefault="009D6EFE" w:rsidP="00A2497E">
            <w:r w:rsidRPr="00A33A8C">
              <w:rPr>
                <w:b/>
              </w:rPr>
              <w:t>Aim</w:t>
            </w:r>
            <w:r>
              <w:t>: to examine</w:t>
            </w:r>
            <w:r w:rsidRPr="00A33A8C">
              <w:t xml:space="preserve"> the effect of light intensity resistance exercise training performed during the second and third trimester of pregnancy. </w:t>
            </w:r>
          </w:p>
          <w:p w14:paraId="26D4BDAD" w14:textId="77777777" w:rsidR="009D6EFE" w:rsidRDefault="009D6EFE" w:rsidP="00A2497E">
            <w:r w:rsidRPr="00A33A8C">
              <w:rPr>
                <w:b/>
              </w:rPr>
              <w:t>Population</w:t>
            </w:r>
            <w:r>
              <w:t xml:space="preserve">: Healthy </w:t>
            </w:r>
            <w:r w:rsidRPr="00A33A8C">
              <w:t xml:space="preserve">sedentary </w:t>
            </w:r>
            <w:r>
              <w:t>pregnant women; mixed BMIs</w:t>
            </w:r>
            <w:r w:rsidRPr="00A33A8C">
              <w:t xml:space="preserve">. </w:t>
            </w:r>
          </w:p>
          <w:p w14:paraId="4A7D668C" w14:textId="77777777" w:rsidR="009D6EFE" w:rsidRDefault="009D6EFE" w:rsidP="00A2497E">
            <w:r w:rsidRPr="005E4EF9">
              <w:rPr>
                <w:b/>
              </w:rPr>
              <w:t>Intervention</w:t>
            </w:r>
            <w:r>
              <w:rPr>
                <w:b/>
              </w:rPr>
              <w:t>:</w:t>
            </w:r>
          </w:p>
          <w:p w14:paraId="47D3D463" w14:textId="77777777" w:rsidR="009D6EFE" w:rsidRPr="00C45716" w:rsidRDefault="009D6EFE" w:rsidP="00A2497E">
            <w:pPr>
              <w:pStyle w:val="bullet"/>
            </w:pPr>
            <w:r w:rsidRPr="00C45716">
              <w:rPr>
                <w:i/>
              </w:rPr>
              <w:t>Supervised</w:t>
            </w:r>
            <w:r w:rsidRPr="00C45716">
              <w:t>: Yes</w:t>
            </w:r>
          </w:p>
          <w:p w14:paraId="2487B767" w14:textId="77777777" w:rsidR="009D6EFE" w:rsidRPr="00C45716" w:rsidRDefault="009D6EFE" w:rsidP="00A2497E">
            <w:pPr>
              <w:pStyle w:val="bullet"/>
            </w:pPr>
            <w:r w:rsidRPr="00C45716">
              <w:rPr>
                <w:i/>
              </w:rPr>
              <w:t>Type and duration</w:t>
            </w:r>
            <w:r w:rsidRPr="00C45716">
              <w:t xml:space="preserve">: </w:t>
            </w:r>
            <w:r>
              <w:t xml:space="preserve">Resistance; </w:t>
            </w:r>
            <w:r w:rsidRPr="00C12274">
              <w:t>Toning and joint mobilisation</w:t>
            </w:r>
            <w:r>
              <w:t xml:space="preserve">; </w:t>
            </w:r>
            <w:r w:rsidRPr="00C12274">
              <w:t>35-40 min 3 times a week from weeks 12-13 to 38-39</w:t>
            </w:r>
            <w:r>
              <w:t>.</w:t>
            </w:r>
          </w:p>
          <w:p w14:paraId="3FF80D55" w14:textId="0593B14E" w:rsidR="009D6EFE" w:rsidRPr="009D6EFE" w:rsidRDefault="009D6EFE" w:rsidP="009D6EFE">
            <w:pPr>
              <w:pStyle w:val="bullet"/>
            </w:pPr>
            <w:r w:rsidRPr="00C45716">
              <w:rPr>
                <w:i/>
              </w:rPr>
              <w:t>Intensity</w:t>
            </w:r>
            <w:r w:rsidRPr="00C45716">
              <w:t xml:space="preserve">: </w:t>
            </w:r>
            <w:r w:rsidRPr="00A32D99">
              <w:t>Light; ≤80% of age-predicted maximum HR</w:t>
            </w:r>
          </w:p>
        </w:tc>
        <w:tc>
          <w:tcPr>
            <w:tcW w:w="4536" w:type="dxa"/>
          </w:tcPr>
          <w:p w14:paraId="301668DD" w14:textId="065FD35D" w:rsidR="009D6EFE" w:rsidRDefault="00C834ED" w:rsidP="00A2497E">
            <w:pPr>
              <w:keepNext/>
            </w:pPr>
            <w:r>
              <w:t>Mean h</w:t>
            </w:r>
            <w:r w:rsidR="000E14FD">
              <w:t xml:space="preserve">aemoglobin </w:t>
            </w:r>
            <w:r>
              <w:t xml:space="preserve">concentration (g/dL) </w:t>
            </w:r>
            <w:r w:rsidR="000E14FD">
              <w:t>intervention vs control:</w:t>
            </w:r>
          </w:p>
          <w:p w14:paraId="76B36201" w14:textId="5EC4D8C9" w:rsidR="00C834ED" w:rsidRDefault="00C834ED" w:rsidP="000E14FD">
            <w:pPr>
              <w:pStyle w:val="bullet"/>
            </w:pPr>
            <w:r>
              <w:t>2</w:t>
            </w:r>
            <w:r w:rsidRPr="00C834ED">
              <w:rPr>
                <w:vertAlign w:val="superscript"/>
              </w:rPr>
              <w:t>nd</w:t>
            </w:r>
            <w:r>
              <w:t xml:space="preserve"> trimester: 11.9±7.3 vs 11.7±7.0; p=0.132</w:t>
            </w:r>
          </w:p>
          <w:p w14:paraId="1BF0F7D1" w14:textId="40BD8085" w:rsidR="00C834ED" w:rsidRDefault="00C834ED" w:rsidP="000E14FD">
            <w:pPr>
              <w:pStyle w:val="bullet"/>
            </w:pPr>
            <w:r>
              <w:t>3</w:t>
            </w:r>
            <w:r w:rsidRPr="00C834ED">
              <w:rPr>
                <w:vertAlign w:val="superscript"/>
              </w:rPr>
              <w:t>rd</w:t>
            </w:r>
            <w:r>
              <w:t xml:space="preserve"> trimester: 12.2±8.2 vs 11.9±7.7; p=0.070</w:t>
            </w:r>
          </w:p>
          <w:p w14:paraId="6FACB8E9" w14:textId="77777777" w:rsidR="00C834ED" w:rsidRDefault="00C834ED" w:rsidP="00C834ED">
            <w:r>
              <w:t>Mean iron level (</w:t>
            </w:r>
            <w:r>
              <w:sym w:font="Symbol" w:char="F06D"/>
            </w:r>
            <w:r>
              <w:t>g/dL) intervention vs control:</w:t>
            </w:r>
          </w:p>
          <w:p w14:paraId="16028340" w14:textId="02632C75" w:rsidR="00C834ED" w:rsidRDefault="00C834ED" w:rsidP="000E14FD">
            <w:pPr>
              <w:pStyle w:val="bullet"/>
            </w:pPr>
            <w:r>
              <w:t>2</w:t>
            </w:r>
            <w:r w:rsidRPr="00C834ED">
              <w:rPr>
                <w:vertAlign w:val="superscript"/>
              </w:rPr>
              <w:t>nd</w:t>
            </w:r>
            <w:r>
              <w:t xml:space="preserve"> trimester: 76.5±31.1 vs 68.5±25.7; p=0.097</w:t>
            </w:r>
          </w:p>
          <w:p w14:paraId="2A244DB2" w14:textId="31AD41DF" w:rsidR="00C834ED" w:rsidRPr="009D6EFE" w:rsidRDefault="00C834ED" w:rsidP="000E14FD">
            <w:pPr>
              <w:pStyle w:val="bullet"/>
            </w:pPr>
            <w:r>
              <w:t>3</w:t>
            </w:r>
            <w:r w:rsidRPr="00C834ED">
              <w:rPr>
                <w:vertAlign w:val="superscript"/>
              </w:rPr>
              <w:t>rd</w:t>
            </w:r>
            <w:r>
              <w:t xml:space="preserve"> trimester: 83.4±27.7 vs 71.9±21.8; p=0.007</w:t>
            </w:r>
          </w:p>
        </w:tc>
        <w:tc>
          <w:tcPr>
            <w:tcW w:w="1843" w:type="dxa"/>
          </w:tcPr>
          <w:p w14:paraId="4DC57B02" w14:textId="77777777" w:rsidR="009D6EFE" w:rsidRPr="009D6EFE" w:rsidRDefault="009D6EFE" w:rsidP="00A2497E">
            <w:pPr>
              <w:keepNext/>
            </w:pPr>
          </w:p>
        </w:tc>
      </w:tr>
    </w:tbl>
    <w:p w14:paraId="51BE24C1" w14:textId="4E1C0AE7" w:rsidR="00A44792" w:rsidRPr="00DC4A73" w:rsidRDefault="00A44792" w:rsidP="00A44792">
      <w:pPr>
        <w:pStyle w:val="TableName"/>
      </w:pPr>
      <w:bookmarkStart w:id="132" w:name="_Toc40956650"/>
      <w:r>
        <w:t>Q5 Physical activity in pregnancy and sleep — systematic review</w:t>
      </w:r>
      <w:bookmarkEnd w:id="132"/>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72: Q5 Physical activity in pregnancy and sleep — systematic review"/>
      </w:tblPr>
      <w:tblGrid>
        <w:gridCol w:w="1305"/>
        <w:gridCol w:w="1388"/>
        <w:gridCol w:w="4820"/>
        <w:gridCol w:w="4536"/>
        <w:gridCol w:w="1843"/>
      </w:tblGrid>
      <w:tr w:rsidR="00A44792" w:rsidRPr="00F350A6" w14:paraId="5A3CC5EF" w14:textId="77777777" w:rsidTr="006A7633">
        <w:trPr>
          <w:cantSplit/>
          <w:tblHeader/>
        </w:trPr>
        <w:tc>
          <w:tcPr>
            <w:tcW w:w="1305" w:type="dxa"/>
          </w:tcPr>
          <w:p w14:paraId="0694DDED" w14:textId="77777777" w:rsidR="00A44792" w:rsidRPr="00F350A6" w:rsidRDefault="00A44792" w:rsidP="006A7633">
            <w:pPr>
              <w:keepNext/>
              <w:rPr>
                <w:b/>
              </w:rPr>
            </w:pPr>
            <w:r>
              <w:rPr>
                <w:b/>
              </w:rPr>
              <w:t>Study ref</w:t>
            </w:r>
          </w:p>
        </w:tc>
        <w:tc>
          <w:tcPr>
            <w:tcW w:w="1388" w:type="dxa"/>
          </w:tcPr>
          <w:p w14:paraId="18129076" w14:textId="77777777" w:rsidR="00A44792" w:rsidRPr="00F350A6" w:rsidRDefault="00A44792" w:rsidP="006A7633">
            <w:pPr>
              <w:keepNext/>
              <w:rPr>
                <w:b/>
              </w:rPr>
            </w:pPr>
            <w:r>
              <w:rPr>
                <w:b/>
              </w:rPr>
              <w:t>N</w:t>
            </w:r>
          </w:p>
        </w:tc>
        <w:tc>
          <w:tcPr>
            <w:tcW w:w="4820" w:type="dxa"/>
          </w:tcPr>
          <w:p w14:paraId="1B3CBDA9" w14:textId="4AF6E17C" w:rsidR="00A44792" w:rsidRPr="00F350A6" w:rsidRDefault="00A44792" w:rsidP="004B74C1">
            <w:pPr>
              <w:keepNext/>
              <w:rPr>
                <w:b/>
              </w:rPr>
            </w:pPr>
            <w:r>
              <w:rPr>
                <w:b/>
              </w:rPr>
              <w:t xml:space="preserve">Aim/methods </w:t>
            </w:r>
          </w:p>
        </w:tc>
        <w:tc>
          <w:tcPr>
            <w:tcW w:w="4536" w:type="dxa"/>
          </w:tcPr>
          <w:p w14:paraId="0444B81E" w14:textId="77777777" w:rsidR="00A44792" w:rsidRPr="00F350A6" w:rsidRDefault="00A44792" w:rsidP="006A7633">
            <w:pPr>
              <w:keepNext/>
              <w:rPr>
                <w:b/>
              </w:rPr>
            </w:pPr>
            <w:r>
              <w:rPr>
                <w:b/>
              </w:rPr>
              <w:t>Results</w:t>
            </w:r>
          </w:p>
        </w:tc>
        <w:tc>
          <w:tcPr>
            <w:tcW w:w="1843" w:type="dxa"/>
          </w:tcPr>
          <w:p w14:paraId="5B580175" w14:textId="77777777" w:rsidR="00A44792" w:rsidRPr="00F350A6" w:rsidRDefault="00A44792" w:rsidP="006A7633">
            <w:pPr>
              <w:keepNext/>
              <w:rPr>
                <w:b/>
              </w:rPr>
            </w:pPr>
            <w:r>
              <w:rPr>
                <w:b/>
              </w:rPr>
              <w:t>Comments</w:t>
            </w:r>
          </w:p>
        </w:tc>
      </w:tr>
      <w:tr w:rsidR="00A44792" w:rsidRPr="00F11C94" w14:paraId="1235ED71" w14:textId="77777777" w:rsidTr="006A7633">
        <w:trPr>
          <w:cantSplit/>
          <w:tblHeader/>
        </w:trPr>
        <w:tc>
          <w:tcPr>
            <w:tcW w:w="1305" w:type="dxa"/>
          </w:tcPr>
          <w:p w14:paraId="6E0327B9" w14:textId="56313D0F" w:rsidR="00A44792" w:rsidRPr="00F11C94" w:rsidRDefault="004B74C1" w:rsidP="002747EA">
            <w:r>
              <w:t>Yang et al 2020</w:t>
            </w:r>
            <w:r w:rsidR="00D07346">
              <w:fldChar w:fldCharType="begin">
                <w:fldData xml:space="preserve">PEVuZE5vdGU+PENpdGU+PEF1dGhvcj5ZYW5nPC9BdXRob3I+PFllYXI+MjAyMDwvWWVhcj48UmVj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</w:fldData>
              </w:fldChar>
            </w:r>
            <w:r w:rsidR="002747EA">
              <w:instrText xml:space="preserve"> ADDIN EN.CITE </w:instrText>
            </w:r>
            <w:r w:rsidR="002747EA">
              <w:fldChar w:fldCharType="begin">
                <w:fldData xml:space="preserve">PEVuZE5vdGU+PENpdGU+PEF1dGhvcj5ZYW5nPC9BdXRob3I+PFllYXI+MjAyMDwvWWVhcj48UmVj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</w:fldData>
              </w:fldChar>
            </w:r>
            <w:r w:rsidR="002747EA">
              <w:instrText xml:space="preserve"> ADDIN EN.CITE.DATA </w:instrText>
            </w:r>
            <w:r w:rsidR="002747EA">
              <w:fldChar w:fldCharType="end"/>
            </w:r>
            <w:r w:rsidR="00D07346">
              <w:fldChar w:fldCharType="separate"/>
            </w:r>
            <w:r w:rsidR="002747EA" w:rsidRPr="002747EA">
              <w:rPr>
                <w:noProof/>
                <w:vertAlign w:val="superscript"/>
              </w:rPr>
              <w:t>287</w:t>
            </w:r>
            <w:r w:rsidR="00D07346">
              <w:fldChar w:fldCharType="end"/>
            </w:r>
          </w:p>
        </w:tc>
        <w:tc>
          <w:tcPr>
            <w:tcW w:w="1388" w:type="dxa"/>
          </w:tcPr>
          <w:p w14:paraId="0A17DA39" w14:textId="2E12F278" w:rsidR="00A44792" w:rsidRDefault="004B74C1" w:rsidP="0059138D">
            <w:pPr>
              <w:keepNext/>
            </w:pPr>
            <w:r>
              <w:t xml:space="preserve">7 </w:t>
            </w:r>
            <w:r w:rsidR="0059138D">
              <w:t>RCTs</w:t>
            </w:r>
          </w:p>
        </w:tc>
        <w:tc>
          <w:tcPr>
            <w:tcW w:w="4820" w:type="dxa"/>
          </w:tcPr>
          <w:p w14:paraId="18C1D614" w14:textId="486C9CF3" w:rsidR="004B74C1" w:rsidRDefault="004B74C1" w:rsidP="004B74C1">
            <w:pPr>
              <w:keepNext/>
            </w:pPr>
            <w:r w:rsidRPr="00BD61CC">
              <w:rPr>
                <w:b/>
              </w:rPr>
              <w:t>Aim</w:t>
            </w:r>
            <w:r>
              <w:t>: T</w:t>
            </w:r>
            <w:r w:rsidRPr="004B74C1">
              <w:t xml:space="preserve">o assess the effects of a specific exercise program on </w:t>
            </w:r>
            <w:r w:rsidR="005056D2" w:rsidRPr="004B74C1">
              <w:t>the sleep</w:t>
            </w:r>
            <w:r w:rsidRPr="004B74C1">
              <w:t xml:space="preserve"> quality in pregnant women. </w:t>
            </w:r>
          </w:p>
          <w:p w14:paraId="501B737B" w14:textId="0A3DC686" w:rsidR="00A44792" w:rsidRPr="00F11C94" w:rsidRDefault="004B74C1" w:rsidP="004B74C1">
            <w:pPr>
              <w:keepNext/>
              <w:rPr>
                <w:b/>
              </w:rPr>
            </w:pPr>
            <w:r w:rsidRPr="00BD61CC">
              <w:rPr>
                <w:b/>
              </w:rPr>
              <w:t>Methods</w:t>
            </w:r>
            <w:r w:rsidRPr="004B74C1">
              <w:t xml:space="preserve">: Searches were executed in seven databases since their inceptions until February 28, 2019, for randomized controlled trials evaluating the effects of an exercise program on the sleep quality and insomnia in pregnant women. A random-effects model was applied for meta-analysis, and odds ratio, mean differences (MDs), and 95% confidence intervals (CIs) are shown as parts of outcomes. </w:t>
            </w:r>
          </w:p>
        </w:tc>
        <w:tc>
          <w:tcPr>
            <w:tcW w:w="4536" w:type="dxa"/>
          </w:tcPr>
          <w:p w14:paraId="20BBD4E3" w14:textId="0C0F754E" w:rsidR="004B74C1" w:rsidRDefault="004B74C1" w:rsidP="004B74C1">
            <w:r w:rsidRPr="004B74C1">
              <w:t>Compared with their not-exercising counterparts, analyses showed that regularly exercising women had significantly enhanced sleep quality</w:t>
            </w:r>
            <w:r>
              <w:t xml:space="preserve"> (OR 6.21, 95% CI</w:t>
            </w:r>
            <w:r w:rsidRPr="004B74C1">
              <w:t xml:space="preserve"> 2.02</w:t>
            </w:r>
            <w:r>
              <w:t xml:space="preserve"> to </w:t>
            </w:r>
            <w:r w:rsidRPr="004B74C1">
              <w:t>19.11;</w:t>
            </w:r>
            <w:r>
              <w:t xml:space="preserve"> p=0</w:t>
            </w:r>
            <w:r w:rsidRPr="004B74C1">
              <w:t>.001</w:t>
            </w:r>
            <w:r>
              <w:t xml:space="preserve">; </w:t>
            </w:r>
            <w:r>
              <w:br/>
              <w:t>SMD -0.93 (95%CI -1.19 to -0.67; p&lt;0</w:t>
            </w:r>
            <w:r w:rsidRPr="004B74C1">
              <w:t xml:space="preserve">.001). </w:t>
            </w:r>
          </w:p>
          <w:p w14:paraId="482A070E" w14:textId="54E1E871" w:rsidR="00A44792" w:rsidRPr="004B74C1" w:rsidRDefault="004B74C1" w:rsidP="004B74C1">
            <w:r w:rsidRPr="004B74C1">
              <w:t>However, exercising women showed no significant insomnia improvement</w:t>
            </w:r>
            <w:r>
              <w:t xml:space="preserve"> (SMD -2.85, 95% CI</w:t>
            </w:r>
            <w:r w:rsidRPr="004B74C1">
              <w:t xml:space="preserve"> -7.67 t</w:t>
            </w:r>
            <w:r>
              <w:t>o 1.98; p =0</w:t>
            </w:r>
            <w:r w:rsidRPr="004B74C1">
              <w:t xml:space="preserve">.250), relative to their not-exercising counterparts. </w:t>
            </w:r>
          </w:p>
        </w:tc>
        <w:tc>
          <w:tcPr>
            <w:tcW w:w="1843" w:type="dxa"/>
          </w:tcPr>
          <w:p w14:paraId="0F5D87F8" w14:textId="77777777" w:rsidR="00A44792" w:rsidRPr="00F11C94" w:rsidRDefault="00A44792" w:rsidP="006A7633">
            <w:pPr>
              <w:keepNext/>
            </w:pPr>
          </w:p>
        </w:tc>
      </w:tr>
    </w:tbl>
    <w:p w14:paraId="070F5E18" w14:textId="11676DFB" w:rsidR="00F11C94" w:rsidRPr="00DC4A73" w:rsidRDefault="009C163D" w:rsidP="00BD61CC">
      <w:pPr>
        <w:pStyle w:val="TableName"/>
        <w:ind w:left="1134" w:hanging="1134"/>
      </w:pPr>
      <w:bookmarkStart w:id="133" w:name="_Toc40956651"/>
      <w:r>
        <w:t xml:space="preserve">Q5 </w:t>
      </w:r>
      <w:r w:rsidR="00F11C94">
        <w:t xml:space="preserve">Physical activity in pregnancy and </w:t>
      </w:r>
      <w:r w:rsidR="0053003B">
        <w:t>sleep</w:t>
      </w:r>
      <w:r w:rsidR="00F11C94">
        <w:t xml:space="preserve"> — </w:t>
      </w:r>
      <w:r w:rsidR="00636E60">
        <w:t>RCT</w:t>
      </w:r>
      <w:bookmarkEnd w:id="133"/>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73: Q5 Physical activity in pregnancy and sleep — RCT"/>
      </w:tblPr>
      <w:tblGrid>
        <w:gridCol w:w="1305"/>
        <w:gridCol w:w="1388"/>
        <w:gridCol w:w="4820"/>
        <w:gridCol w:w="4536"/>
        <w:gridCol w:w="1843"/>
      </w:tblGrid>
      <w:tr w:rsidR="00F11C94" w:rsidRPr="00F350A6" w14:paraId="3FAABED1" w14:textId="77777777" w:rsidTr="004B4FD2">
        <w:trPr>
          <w:cantSplit/>
          <w:tblHeader/>
        </w:trPr>
        <w:tc>
          <w:tcPr>
            <w:tcW w:w="1305" w:type="dxa"/>
          </w:tcPr>
          <w:p w14:paraId="73996395" w14:textId="77777777" w:rsidR="00F11C94" w:rsidRPr="00F350A6" w:rsidRDefault="00F11C94" w:rsidP="004B4FD2">
            <w:pPr>
              <w:keepNext/>
              <w:rPr>
                <w:b/>
              </w:rPr>
            </w:pPr>
            <w:r>
              <w:rPr>
                <w:b/>
              </w:rPr>
              <w:t>Study ref</w:t>
            </w:r>
          </w:p>
        </w:tc>
        <w:tc>
          <w:tcPr>
            <w:tcW w:w="1388" w:type="dxa"/>
          </w:tcPr>
          <w:p w14:paraId="5E8E330E" w14:textId="77777777" w:rsidR="00F11C94" w:rsidRPr="00F350A6" w:rsidRDefault="00F11C94" w:rsidP="004B4FD2">
            <w:pPr>
              <w:keepNext/>
              <w:rPr>
                <w:b/>
              </w:rPr>
            </w:pPr>
            <w:r>
              <w:rPr>
                <w:b/>
              </w:rPr>
              <w:t>N</w:t>
            </w:r>
          </w:p>
        </w:tc>
        <w:tc>
          <w:tcPr>
            <w:tcW w:w="4820" w:type="dxa"/>
          </w:tcPr>
          <w:p w14:paraId="10497788" w14:textId="41CA3E23" w:rsidR="00F11C94" w:rsidRPr="00F350A6" w:rsidRDefault="00F11C94" w:rsidP="00F11C94">
            <w:pPr>
              <w:keepNext/>
              <w:rPr>
                <w:b/>
              </w:rPr>
            </w:pPr>
            <w:r>
              <w:rPr>
                <w:b/>
              </w:rPr>
              <w:t xml:space="preserve">Aim/population/intervention </w:t>
            </w:r>
          </w:p>
        </w:tc>
        <w:tc>
          <w:tcPr>
            <w:tcW w:w="4536" w:type="dxa"/>
          </w:tcPr>
          <w:p w14:paraId="6D7B4EE8" w14:textId="77777777" w:rsidR="00F11C94" w:rsidRPr="00F350A6" w:rsidRDefault="00F11C94" w:rsidP="004B4FD2">
            <w:pPr>
              <w:keepNext/>
              <w:rPr>
                <w:b/>
              </w:rPr>
            </w:pPr>
            <w:r>
              <w:rPr>
                <w:b/>
              </w:rPr>
              <w:t>Results</w:t>
            </w:r>
          </w:p>
        </w:tc>
        <w:tc>
          <w:tcPr>
            <w:tcW w:w="1843" w:type="dxa"/>
          </w:tcPr>
          <w:p w14:paraId="2E8F0475" w14:textId="77777777" w:rsidR="00F11C94" w:rsidRPr="00F350A6" w:rsidRDefault="00F11C94" w:rsidP="004B4FD2">
            <w:pPr>
              <w:keepNext/>
              <w:rPr>
                <w:b/>
              </w:rPr>
            </w:pPr>
            <w:r>
              <w:rPr>
                <w:b/>
              </w:rPr>
              <w:t>Comments</w:t>
            </w:r>
          </w:p>
        </w:tc>
      </w:tr>
      <w:tr w:rsidR="00F11C94" w:rsidRPr="00F11C94" w14:paraId="3502F470" w14:textId="77777777" w:rsidTr="004B4FD2">
        <w:trPr>
          <w:cantSplit/>
          <w:tblHeader/>
        </w:trPr>
        <w:tc>
          <w:tcPr>
            <w:tcW w:w="1305" w:type="dxa"/>
          </w:tcPr>
          <w:p w14:paraId="62734828" w14:textId="1136EC1B" w:rsidR="00F11C94" w:rsidRDefault="00BB7EBA" w:rsidP="004B4FD2">
            <w:pPr>
              <w:keepNext/>
            </w:pPr>
            <w:r>
              <w:t>Kocsis et al 2017</w:t>
            </w:r>
            <w:r w:rsidR="003E3405">
              <w:fldChar w:fldCharType="begin"/>
            </w:r>
            <w:r w:rsidR="002747EA">
              <w:instrText xml:space="preserve"> ADDIN EN.CITE &lt;EndNote&gt;&lt;Cite&gt;&lt;Author&gt;Kocsis&lt;/Author&gt;&lt;Year&gt;2017&lt;/Year&gt;&lt;RecNum&gt;1237&lt;/RecNum&gt;&lt;DisplayText&gt;&lt;style face="superscript" font="Trebuchet MS" size="9"&gt;289&lt;/style&gt;&lt;/DisplayText&gt;&lt;record&gt;&lt;rec-number&gt;1237&lt;/rec-number&gt;&lt;foreign-keys&gt;&lt;key app="EN" db-id="exvasrfx2dtraoesasxp2szsxa2df502592x" timestamp="1562639164"&gt;1237&lt;/key&gt;&lt;/foreign-keys&gt;&lt;ref-type name="Journal Article"&gt;17&lt;/ref-type&gt;&lt;contributors&gt;&lt;authors&gt;&lt;author&gt;Kocsis, Ildikó&lt;/author&gt;&lt;author&gt;Szilágyi, Tibor&lt;/author&gt;&lt;author&gt;Turos, János&lt;/author&gt;&lt;author&gt;Bakó, Aliz&lt;/author&gt;&lt;author&gt;Frigy, Attila&lt;/author&gt;&lt;/authors&gt;&lt;/contributors&gt;&lt;titles&gt;&lt;title&gt;Effect of a gymnastics program on sleep characteristics in pregnant women&lt;/title&gt;&lt;secondary-title&gt;Taiwanese Journal of Obstetrics and Gynecology&lt;/secondary-title&gt;&lt;/titles&gt;&lt;periodical&gt;&lt;full-title&gt;Taiwanese Journal of Obstetrics and Gynecology&lt;/full-title&gt;&lt;/periodical&gt;&lt;pages&gt;204-209&lt;/pages&gt;&lt;volume&gt;56&lt;/volume&gt;&lt;number&gt;2&lt;/number&gt;&lt;section&gt;204&lt;/section&gt;&lt;dates&gt;&lt;year&gt;2017&lt;/year&gt;&lt;/dates&gt;&lt;isbn&gt;10284559&lt;/isbn&gt;&lt;urls&gt;&lt;/urls&gt;&lt;electronic-resource-num&gt;10.1016/j.tjog.2017.02.001&lt;/electronic-resource-num&gt;&lt;/record&gt;&lt;/Cite&gt;&lt;/EndNote&gt;</w:instrText>
            </w:r>
            <w:r w:rsidR="003E3405">
              <w:fldChar w:fldCharType="separate"/>
            </w:r>
            <w:r w:rsidR="002747EA" w:rsidRPr="002747EA">
              <w:rPr>
                <w:noProof/>
                <w:vertAlign w:val="superscript"/>
              </w:rPr>
              <w:t>289</w:t>
            </w:r>
            <w:r w:rsidR="003E3405">
              <w:fldChar w:fldCharType="end"/>
            </w:r>
          </w:p>
          <w:p w14:paraId="6C5949FD" w14:textId="7BA410C7" w:rsidR="00BB7EBA" w:rsidRPr="00F11C94" w:rsidRDefault="00BB7EBA" w:rsidP="004B4FD2">
            <w:pPr>
              <w:keepNext/>
            </w:pPr>
            <w:r>
              <w:t>Romania</w:t>
            </w:r>
          </w:p>
        </w:tc>
        <w:tc>
          <w:tcPr>
            <w:tcW w:w="1388" w:type="dxa"/>
          </w:tcPr>
          <w:p w14:paraId="168A7EC6" w14:textId="77777777" w:rsidR="00F11C94" w:rsidRDefault="00BB7EBA" w:rsidP="004B4FD2">
            <w:pPr>
              <w:keepNext/>
            </w:pPr>
            <w:r>
              <w:t>Intervention 79</w:t>
            </w:r>
          </w:p>
          <w:p w14:paraId="38786EAA" w14:textId="36F37D3D" w:rsidR="00BB7EBA" w:rsidRPr="00F11C94" w:rsidRDefault="00BB7EBA" w:rsidP="004B4FD2">
            <w:pPr>
              <w:keepNext/>
            </w:pPr>
            <w:r>
              <w:t>Control 53</w:t>
            </w:r>
          </w:p>
        </w:tc>
        <w:tc>
          <w:tcPr>
            <w:tcW w:w="4820" w:type="dxa"/>
          </w:tcPr>
          <w:p w14:paraId="11076276" w14:textId="6A6D8FC4" w:rsidR="00BB7EBA" w:rsidRPr="00BB7EBA" w:rsidRDefault="00BB7EBA" w:rsidP="00200A41">
            <w:r w:rsidRPr="00200A41">
              <w:rPr>
                <w:b/>
              </w:rPr>
              <w:t>Aim</w:t>
            </w:r>
            <w:r>
              <w:t xml:space="preserve">: </w:t>
            </w:r>
            <w:r w:rsidRPr="00BB7EBA">
              <w:t>to investigate the effect of a regular, specific, medium-term physical training program on sleep</w:t>
            </w:r>
            <w:r>
              <w:t xml:space="preserve"> </w:t>
            </w:r>
            <w:r w:rsidRPr="00BB7EBA">
              <w:t>characteristics in healthy pregnant women.</w:t>
            </w:r>
          </w:p>
          <w:p w14:paraId="4BB0BDD8" w14:textId="4B1B1939" w:rsidR="00254549" w:rsidRPr="00254549" w:rsidRDefault="00BB7EBA" w:rsidP="00200A41">
            <w:r w:rsidRPr="00200A41">
              <w:rPr>
                <w:b/>
              </w:rPr>
              <w:t>Population</w:t>
            </w:r>
            <w:r>
              <w:t xml:space="preserve">: </w:t>
            </w:r>
            <w:r w:rsidR="00254549" w:rsidRPr="00254549">
              <w:t>healthy pregnant women, with gestational age between 18 weeks</w:t>
            </w:r>
            <w:r w:rsidR="00254549">
              <w:t xml:space="preserve"> </w:t>
            </w:r>
            <w:r w:rsidR="00254549" w:rsidRPr="00254549">
              <w:t>and 22 weeks</w:t>
            </w:r>
            <w:r w:rsidR="00200A41">
              <w:t>.</w:t>
            </w:r>
          </w:p>
          <w:p w14:paraId="155D949C" w14:textId="77777777" w:rsidR="00254549" w:rsidRDefault="00254549" w:rsidP="00254549">
            <w:pPr>
              <w:keepNext/>
            </w:pPr>
            <w:r w:rsidRPr="00F11C94">
              <w:rPr>
                <w:b/>
              </w:rPr>
              <w:t>Intervention</w:t>
            </w:r>
            <w:r>
              <w:t>:</w:t>
            </w:r>
            <w:r w:rsidRPr="00F11C94">
              <w:t xml:space="preserve"> </w:t>
            </w:r>
          </w:p>
          <w:p w14:paraId="421AF31F" w14:textId="77777777" w:rsidR="00254549" w:rsidRPr="00C45716" w:rsidRDefault="00254549" w:rsidP="00254549">
            <w:pPr>
              <w:pStyle w:val="bullet"/>
            </w:pPr>
            <w:r w:rsidRPr="00C45716">
              <w:rPr>
                <w:i/>
              </w:rPr>
              <w:t>Supervised</w:t>
            </w:r>
            <w:r w:rsidRPr="00C45716">
              <w:t>: Yes</w:t>
            </w:r>
          </w:p>
          <w:p w14:paraId="1EEDCCEC" w14:textId="19BB46F2" w:rsidR="00254549" w:rsidRPr="00C45716" w:rsidRDefault="00254549" w:rsidP="00200A41">
            <w:pPr>
              <w:pStyle w:val="bullet"/>
            </w:pPr>
            <w:r w:rsidRPr="00C45716">
              <w:rPr>
                <w:i/>
              </w:rPr>
              <w:t>Type and duration</w:t>
            </w:r>
            <w:r w:rsidRPr="00C45716">
              <w:t xml:space="preserve">: </w:t>
            </w:r>
            <w:r w:rsidR="00200A41">
              <w:t xml:space="preserve">Muscle strengthening, relaxation; </w:t>
            </w:r>
            <w:r w:rsidR="00100C82" w:rsidRPr="00100C82">
              <w:t xml:space="preserve">2 hours twice </w:t>
            </w:r>
            <w:r w:rsidR="00200A41">
              <w:t>a</w:t>
            </w:r>
            <w:r w:rsidR="00100C82" w:rsidRPr="00100C82">
              <w:t xml:space="preserve"> week for 10 weeks. </w:t>
            </w:r>
          </w:p>
          <w:p w14:paraId="7F3A3E0E" w14:textId="28046172" w:rsidR="00F11C94" w:rsidRPr="00F11C94" w:rsidRDefault="00254549" w:rsidP="00200A41">
            <w:pPr>
              <w:pStyle w:val="bullet"/>
            </w:pPr>
            <w:r w:rsidRPr="00C45716">
              <w:rPr>
                <w:i/>
              </w:rPr>
              <w:t>Intensity</w:t>
            </w:r>
            <w:r w:rsidRPr="00C45716">
              <w:t xml:space="preserve">: </w:t>
            </w:r>
            <w:r w:rsidR="00200A41">
              <w:t>Not described.</w:t>
            </w:r>
          </w:p>
        </w:tc>
        <w:tc>
          <w:tcPr>
            <w:tcW w:w="4536" w:type="dxa"/>
          </w:tcPr>
          <w:p w14:paraId="727C04B2" w14:textId="77777777" w:rsidR="002108B4" w:rsidRDefault="002108B4" w:rsidP="002108B4">
            <w:r>
              <w:t>Interventions vs control:</w:t>
            </w:r>
          </w:p>
          <w:p w14:paraId="08E73F56" w14:textId="77777777" w:rsidR="002108B4" w:rsidRDefault="002108B4" w:rsidP="002108B4">
            <w:pPr>
              <w:pStyle w:val="bullet"/>
            </w:pPr>
            <w:r w:rsidRPr="002108B4">
              <w:t>the same general pattern of decrease in</w:t>
            </w:r>
            <w:r>
              <w:t xml:space="preserve"> </w:t>
            </w:r>
            <w:r w:rsidRPr="002108B4">
              <w:t>sleep quality, which is related to the progression of pregnancy</w:t>
            </w:r>
          </w:p>
          <w:p w14:paraId="44A25474" w14:textId="500E1358" w:rsidR="002108B4" w:rsidRDefault="002108B4" w:rsidP="002108B4">
            <w:pPr>
              <w:pStyle w:val="bullet"/>
            </w:pPr>
            <w:r w:rsidRPr="002108B4">
              <w:t>a signi</w:t>
            </w:r>
            <w:r w:rsidRPr="002108B4">
              <w:rPr>
                <w:rFonts w:ascii="Helvetica" w:hAnsi="Helvetica"/>
              </w:rPr>
              <w:t>fi</w:t>
            </w:r>
            <w:r w:rsidRPr="002108B4">
              <w:t>cant attenuation of the</w:t>
            </w:r>
            <w:r>
              <w:t xml:space="preserve"> </w:t>
            </w:r>
            <w:r w:rsidRPr="002108B4">
              <w:t>worsening of several sleep characteristics, such as restless sleep, snoring, diurnal tiredness, and excessive</w:t>
            </w:r>
            <w:r>
              <w:t xml:space="preserve"> </w:t>
            </w:r>
            <w:r w:rsidRPr="002108B4">
              <w:t xml:space="preserve">daytime sleepiness. </w:t>
            </w:r>
          </w:p>
          <w:p w14:paraId="786B982B" w14:textId="5700AD88" w:rsidR="00F11C94" w:rsidRPr="00F11C94" w:rsidRDefault="002108B4" w:rsidP="002108B4">
            <w:r w:rsidRPr="002108B4">
              <w:t>Nocturnal and diurnal sleep quantity increased signi</w:t>
            </w:r>
            <w:r w:rsidRPr="002108B4">
              <w:rPr>
                <w:rFonts w:ascii="Helvetica" w:hAnsi="Helvetica"/>
              </w:rPr>
              <w:t>fi</w:t>
            </w:r>
            <w:r w:rsidRPr="002108B4">
              <w:t>cantly in both groups.</w:t>
            </w:r>
          </w:p>
        </w:tc>
        <w:tc>
          <w:tcPr>
            <w:tcW w:w="1843" w:type="dxa"/>
          </w:tcPr>
          <w:p w14:paraId="52B997D7" w14:textId="6EE6D784" w:rsidR="00F11C94" w:rsidRPr="00F11C94" w:rsidRDefault="00BB7EBA" w:rsidP="004B4FD2">
            <w:pPr>
              <w:keepNext/>
            </w:pPr>
            <w:r>
              <w:t>Non-randomised</w:t>
            </w:r>
            <w:r w:rsidR="007E6341">
              <w:t>; data only presented as figures</w:t>
            </w:r>
          </w:p>
        </w:tc>
      </w:tr>
    </w:tbl>
    <w:p w14:paraId="4FBAD4B5" w14:textId="3B9BCA8A" w:rsidR="0053003B" w:rsidRPr="00DC4A73" w:rsidRDefault="009C163D" w:rsidP="00BD61CC">
      <w:pPr>
        <w:pStyle w:val="TableName"/>
        <w:ind w:left="1134" w:hanging="1134"/>
      </w:pPr>
      <w:bookmarkStart w:id="134" w:name="_Toc40956652"/>
      <w:r>
        <w:t xml:space="preserve">Q5 </w:t>
      </w:r>
      <w:r w:rsidR="0053003B">
        <w:t>Physical activity in pregnancy and sleep — observational studies</w:t>
      </w:r>
      <w:bookmarkEnd w:id="134"/>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74: Q5 Physical activity in pregnancy and sleep — observational studies"/>
      </w:tblPr>
      <w:tblGrid>
        <w:gridCol w:w="1305"/>
        <w:gridCol w:w="1388"/>
        <w:gridCol w:w="4820"/>
        <w:gridCol w:w="4536"/>
        <w:gridCol w:w="1843"/>
      </w:tblGrid>
      <w:tr w:rsidR="0053003B" w:rsidRPr="00F350A6" w14:paraId="0FD22336" w14:textId="77777777" w:rsidTr="00781D87">
        <w:trPr>
          <w:cantSplit/>
          <w:trHeight w:val="390"/>
          <w:tblHeader/>
        </w:trPr>
        <w:tc>
          <w:tcPr>
            <w:tcW w:w="1305" w:type="dxa"/>
          </w:tcPr>
          <w:p w14:paraId="4D7F0469" w14:textId="77777777" w:rsidR="0053003B" w:rsidRPr="00F350A6" w:rsidRDefault="0053003B" w:rsidP="004B4FD2">
            <w:pPr>
              <w:keepNext/>
              <w:rPr>
                <w:b/>
              </w:rPr>
            </w:pPr>
            <w:r>
              <w:rPr>
                <w:b/>
              </w:rPr>
              <w:t>Study ref</w:t>
            </w:r>
          </w:p>
        </w:tc>
        <w:tc>
          <w:tcPr>
            <w:tcW w:w="1388" w:type="dxa"/>
          </w:tcPr>
          <w:p w14:paraId="1CD91620" w14:textId="77777777" w:rsidR="0053003B" w:rsidRPr="00F350A6" w:rsidRDefault="0053003B" w:rsidP="004B4FD2">
            <w:pPr>
              <w:keepNext/>
              <w:rPr>
                <w:b/>
              </w:rPr>
            </w:pPr>
            <w:r>
              <w:rPr>
                <w:b/>
              </w:rPr>
              <w:t>N</w:t>
            </w:r>
          </w:p>
        </w:tc>
        <w:tc>
          <w:tcPr>
            <w:tcW w:w="4820" w:type="dxa"/>
          </w:tcPr>
          <w:p w14:paraId="4F328544" w14:textId="77777777" w:rsidR="0053003B" w:rsidRPr="00F350A6" w:rsidRDefault="0053003B" w:rsidP="004B4FD2">
            <w:pPr>
              <w:keepNext/>
              <w:rPr>
                <w:b/>
              </w:rPr>
            </w:pPr>
            <w:r>
              <w:rPr>
                <w:b/>
              </w:rPr>
              <w:t>Aim/methods</w:t>
            </w:r>
          </w:p>
        </w:tc>
        <w:tc>
          <w:tcPr>
            <w:tcW w:w="4536" w:type="dxa"/>
          </w:tcPr>
          <w:p w14:paraId="602F7205" w14:textId="77777777" w:rsidR="0053003B" w:rsidRPr="00F350A6" w:rsidRDefault="0053003B" w:rsidP="004B4FD2">
            <w:pPr>
              <w:keepNext/>
              <w:rPr>
                <w:b/>
              </w:rPr>
            </w:pPr>
            <w:r>
              <w:rPr>
                <w:b/>
              </w:rPr>
              <w:t>Results</w:t>
            </w:r>
          </w:p>
        </w:tc>
        <w:tc>
          <w:tcPr>
            <w:tcW w:w="1843" w:type="dxa"/>
          </w:tcPr>
          <w:p w14:paraId="17360E5F" w14:textId="77777777" w:rsidR="0053003B" w:rsidRPr="00F350A6" w:rsidRDefault="0053003B" w:rsidP="004B4FD2">
            <w:pPr>
              <w:keepNext/>
              <w:rPr>
                <w:b/>
              </w:rPr>
            </w:pPr>
            <w:r>
              <w:rPr>
                <w:b/>
              </w:rPr>
              <w:t>Comments</w:t>
            </w:r>
          </w:p>
        </w:tc>
      </w:tr>
      <w:tr w:rsidR="0053003B" w:rsidRPr="0053003B" w14:paraId="75F387FC" w14:textId="77777777" w:rsidTr="004B4FD2">
        <w:trPr>
          <w:cantSplit/>
          <w:tblHeader/>
        </w:trPr>
        <w:tc>
          <w:tcPr>
            <w:tcW w:w="1305" w:type="dxa"/>
          </w:tcPr>
          <w:p w14:paraId="64441EE8" w14:textId="1B3F5A23" w:rsidR="0053003B" w:rsidRDefault="0053003B" w:rsidP="00BD61CC">
            <w:r>
              <w:t>Loprinzi et al 2012</w:t>
            </w:r>
            <w:r w:rsidR="003E3405">
              <w:fldChar w:fldCharType="begin"/>
            </w:r>
            <w:r w:rsidR="002747EA">
              <w:instrText xml:space="preserve"> ADDIN EN.CITE &lt;EndNote&gt;&lt;Cite&gt;&lt;Author&gt;Loprinzi&lt;/Author&gt;&lt;Year&gt;2012&lt;/Year&gt;&lt;RecNum&gt;809&lt;/RecNum&gt;&lt;DisplayText&gt;&lt;style face="superscript" font="Trebuchet MS" size="9"&gt;290&lt;/style&gt;&lt;/DisplayText&gt;&lt;record&gt;&lt;rec-number&gt;809&lt;/rec-number&gt;&lt;foreign-keys&gt;&lt;key app="EN" db-id="exvasrfx2dtraoesasxp2szsxa2df502592x" timestamp="1541540477"&gt;809&lt;/key&gt;&lt;key app="ENWeb" db-id=""&gt;0&lt;/key&gt;&lt;/foreign-keys&gt;&lt;ref-type name="Journal Article"&gt;17&lt;/ref-type&gt;&lt;contributors&gt;&lt;authors&gt;&lt;author&gt;Loprinzi, Paul D.&lt;/author&gt;&lt;author&gt;Loprinzi, Kristina L.&lt;/author&gt;&lt;author&gt;Cardinal, Bradley J.&lt;/author&gt;&lt;/authors&gt;&lt;/contributors&gt;&lt;titles&gt;&lt;title&gt;The relationship between physical activity and sleep among pregnant women&lt;/title&gt;&lt;secondary-title&gt;Mental Health and Physical Activity&lt;/secondary-title&gt;&lt;/titles&gt;&lt;periodical&gt;&lt;full-title&gt;Mental Health and Physical Activity&lt;/full-title&gt;&lt;/periodical&gt;&lt;pages&gt;22-27&lt;/pages&gt;&lt;volume&gt;5&lt;/volume&gt;&lt;number&gt;1&lt;/number&gt;&lt;section&gt;22&lt;/section&gt;&lt;dates&gt;&lt;year&gt;2012&lt;/year&gt;&lt;/dates&gt;&lt;isbn&gt;17552966&lt;/isbn&gt;&lt;urls&gt;&lt;/urls&gt;&lt;electronic-resource-num&gt;10.1016/j.mhpa.2011.12.002&lt;/electronic-resource-num&gt;&lt;/record&gt;&lt;/Cite&gt;&lt;/EndNote&gt;</w:instrText>
            </w:r>
            <w:r w:rsidR="003E3405">
              <w:fldChar w:fldCharType="separate"/>
            </w:r>
            <w:r w:rsidR="002747EA" w:rsidRPr="002747EA">
              <w:rPr>
                <w:noProof/>
                <w:vertAlign w:val="superscript"/>
              </w:rPr>
              <w:t>290</w:t>
            </w:r>
            <w:r w:rsidR="003E3405">
              <w:fldChar w:fldCharType="end"/>
            </w:r>
          </w:p>
          <w:p w14:paraId="6BA915B0" w14:textId="4A419BEF" w:rsidR="0053003B" w:rsidRPr="0053003B" w:rsidRDefault="0053003B" w:rsidP="00BD61CC">
            <w:r>
              <w:t xml:space="preserve">United States </w:t>
            </w:r>
          </w:p>
        </w:tc>
        <w:tc>
          <w:tcPr>
            <w:tcW w:w="1388" w:type="dxa"/>
          </w:tcPr>
          <w:p w14:paraId="4F56449B" w14:textId="77777777" w:rsidR="0053003B" w:rsidRDefault="00BB7EBA" w:rsidP="00BD61CC">
            <w:r>
              <w:t>138</w:t>
            </w:r>
          </w:p>
          <w:p w14:paraId="50B1FA9F" w14:textId="0BC42C92" w:rsidR="00BB7EBA" w:rsidRPr="0053003B" w:rsidRDefault="00BB7EBA" w:rsidP="00BD61CC">
            <w:r>
              <w:t>Cohort</w:t>
            </w:r>
          </w:p>
        </w:tc>
        <w:tc>
          <w:tcPr>
            <w:tcW w:w="4820" w:type="dxa"/>
          </w:tcPr>
          <w:p w14:paraId="59D8A4D7" w14:textId="18DC0B18" w:rsidR="0053003B" w:rsidRPr="0053003B" w:rsidRDefault="0053003B" w:rsidP="00A37586">
            <w:r w:rsidRPr="0053003B">
              <w:rPr>
                <w:b/>
              </w:rPr>
              <w:t>Aim</w:t>
            </w:r>
            <w:r>
              <w:t xml:space="preserve">: </w:t>
            </w:r>
            <w:r w:rsidRPr="0053003B">
              <w:t>to examine the association between</w:t>
            </w:r>
            <w:r>
              <w:t xml:space="preserve"> </w:t>
            </w:r>
            <w:r w:rsidRPr="0053003B">
              <w:t>objectively-measured physical activity and sleep among a nationally representative sample of U.S.</w:t>
            </w:r>
            <w:r>
              <w:t xml:space="preserve"> </w:t>
            </w:r>
            <w:r w:rsidRPr="0053003B">
              <w:t>pregnant women.</w:t>
            </w:r>
          </w:p>
          <w:p w14:paraId="56E87F00" w14:textId="7197B423" w:rsidR="0053003B" w:rsidRPr="00781D87" w:rsidRDefault="0053003B" w:rsidP="00A37586">
            <w:r w:rsidRPr="0053003B">
              <w:rPr>
                <w:b/>
              </w:rPr>
              <w:t>Methods</w:t>
            </w:r>
            <w:r>
              <w:t xml:space="preserve">: </w:t>
            </w:r>
            <w:r w:rsidRPr="0053003B">
              <w:t>Data from the National Health and Examination Survey 2005</w:t>
            </w:r>
            <w:r>
              <w:t>-</w:t>
            </w:r>
            <w:r w:rsidRPr="0053003B">
              <w:t>2006 was used for the present</w:t>
            </w:r>
            <w:r>
              <w:t xml:space="preserve"> </w:t>
            </w:r>
            <w:r w:rsidRPr="0053003B">
              <w:t xml:space="preserve">study. </w:t>
            </w:r>
            <w:r>
              <w:t>P</w:t>
            </w:r>
            <w:r w:rsidRPr="0053003B">
              <w:t>regnant women who had worn an accelerometer on the right hip for at least</w:t>
            </w:r>
            <w:r>
              <w:t xml:space="preserve"> </w:t>
            </w:r>
            <w:r w:rsidRPr="0053003B">
              <w:t>4 days for a minimum of 10 h per day were identi</w:t>
            </w:r>
            <w:r w:rsidRPr="0053003B">
              <w:rPr>
                <w:rFonts w:ascii="Helvetica" w:hAnsi="Helvetica"/>
              </w:rPr>
              <w:t>fi</w:t>
            </w:r>
            <w:r w:rsidRPr="0053003B">
              <w:t xml:space="preserve">ed. Questions on sleep were asked during </w:t>
            </w:r>
            <w:r w:rsidR="00781D87">
              <w:t xml:space="preserve">a </w:t>
            </w:r>
            <w:r w:rsidRPr="0053003B">
              <w:t>household interview.</w:t>
            </w:r>
          </w:p>
        </w:tc>
        <w:tc>
          <w:tcPr>
            <w:tcW w:w="4536" w:type="dxa"/>
          </w:tcPr>
          <w:p w14:paraId="305D09A7" w14:textId="1822E594" w:rsidR="0053003B" w:rsidRPr="0053003B" w:rsidRDefault="00781D87" w:rsidP="00A37586">
            <w:r>
              <w:t>F</w:t>
            </w:r>
            <w:r w:rsidRPr="00781D87">
              <w:t>or every 1-min increase in moderate-to</w:t>
            </w:r>
            <w:r>
              <w:t>-</w:t>
            </w:r>
            <w:r w:rsidRPr="00781D87">
              <w:t>vigorous</w:t>
            </w:r>
            <w:r>
              <w:t xml:space="preserve"> </w:t>
            </w:r>
            <w:r w:rsidRPr="00781D87">
              <w:t>physical activity, pregnant women were 17% less likely to have dif</w:t>
            </w:r>
            <w:r w:rsidRPr="00781D87">
              <w:rPr>
                <w:rFonts w:ascii="Helvetica" w:hAnsi="Helvetica"/>
              </w:rPr>
              <w:t>fi</w:t>
            </w:r>
            <w:r w:rsidRPr="00781D87">
              <w:t xml:space="preserve">culty </w:t>
            </w:r>
            <w:r w:rsidRPr="00781D87">
              <w:rPr>
                <w:rFonts w:ascii="Helvetica" w:hAnsi="Helvetica"/>
              </w:rPr>
              <w:t>fi</w:t>
            </w:r>
            <w:r w:rsidRPr="00781D87">
              <w:t>nishing a meal becau</w:t>
            </w:r>
            <w:r>
              <w:t>se of being tired or sleepy (OR</w:t>
            </w:r>
            <w:r w:rsidRPr="00781D87">
              <w:t xml:space="preserve"> </w:t>
            </w:r>
            <w:r>
              <w:t>1.17; 95%CI</w:t>
            </w:r>
            <w:r w:rsidRPr="00781D87">
              <w:t xml:space="preserve"> 0.98</w:t>
            </w:r>
            <w:r>
              <w:t xml:space="preserve"> to 1.38;</w:t>
            </w:r>
            <w:r w:rsidRPr="00781D87">
              <w:t xml:space="preserve"> p</w:t>
            </w:r>
            <w:r>
              <w:t>=</w:t>
            </w:r>
            <w:r w:rsidRPr="00781D87">
              <w:t>0.06).</w:t>
            </w:r>
          </w:p>
        </w:tc>
        <w:tc>
          <w:tcPr>
            <w:tcW w:w="1843" w:type="dxa"/>
          </w:tcPr>
          <w:p w14:paraId="7C481FA9" w14:textId="77777777" w:rsidR="0053003B" w:rsidRPr="0053003B" w:rsidRDefault="0053003B" w:rsidP="00BD61CC"/>
        </w:tc>
      </w:tr>
    </w:tbl>
    <w:p w14:paraId="6206AD1B" w14:textId="77777777" w:rsidR="00921608" w:rsidRDefault="00921608" w:rsidP="00921608">
      <w:pPr>
        <w:pStyle w:val="Heading4"/>
        <w:spacing w:before="240" w:after="0"/>
      </w:pPr>
      <w:r>
        <w:t>Labour</w:t>
      </w:r>
    </w:p>
    <w:p w14:paraId="5485D499" w14:textId="62B5E759" w:rsidR="00921608" w:rsidRPr="00DC4A73" w:rsidRDefault="009C163D" w:rsidP="00932C6D">
      <w:pPr>
        <w:pStyle w:val="TableName"/>
      </w:pPr>
      <w:bookmarkStart w:id="135" w:name="_Toc40956653"/>
      <w:r>
        <w:t xml:space="preserve">Q5 </w:t>
      </w:r>
      <w:r w:rsidR="00921608">
        <w:t>Physical activity in pregnancy and duration of labour — systematic review</w:t>
      </w:r>
      <w:bookmarkEnd w:id="135"/>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75: Q5 Physical activity in pregnancy and duration of labour — systematic review"/>
      </w:tblPr>
      <w:tblGrid>
        <w:gridCol w:w="1305"/>
        <w:gridCol w:w="1247"/>
        <w:gridCol w:w="4961"/>
        <w:gridCol w:w="4536"/>
        <w:gridCol w:w="1843"/>
      </w:tblGrid>
      <w:tr w:rsidR="00921608" w:rsidRPr="00F350A6" w14:paraId="73B2AE2E" w14:textId="77777777" w:rsidTr="00D86DBF">
        <w:trPr>
          <w:cantSplit/>
          <w:tblHeader/>
        </w:trPr>
        <w:tc>
          <w:tcPr>
            <w:tcW w:w="1305" w:type="dxa"/>
          </w:tcPr>
          <w:p w14:paraId="2D39E4C0" w14:textId="77777777" w:rsidR="00921608" w:rsidRPr="00F350A6" w:rsidRDefault="00921608" w:rsidP="00D86DBF">
            <w:pPr>
              <w:keepNext/>
              <w:rPr>
                <w:b/>
              </w:rPr>
            </w:pPr>
            <w:r>
              <w:rPr>
                <w:b/>
              </w:rPr>
              <w:t>Study ref</w:t>
            </w:r>
          </w:p>
        </w:tc>
        <w:tc>
          <w:tcPr>
            <w:tcW w:w="1247" w:type="dxa"/>
          </w:tcPr>
          <w:p w14:paraId="21095432" w14:textId="77777777" w:rsidR="00921608" w:rsidRPr="00F350A6" w:rsidRDefault="00921608" w:rsidP="00D86DBF">
            <w:pPr>
              <w:keepNext/>
              <w:rPr>
                <w:b/>
              </w:rPr>
            </w:pPr>
            <w:r>
              <w:rPr>
                <w:b/>
              </w:rPr>
              <w:t>N</w:t>
            </w:r>
          </w:p>
        </w:tc>
        <w:tc>
          <w:tcPr>
            <w:tcW w:w="4961" w:type="dxa"/>
          </w:tcPr>
          <w:p w14:paraId="7DEFCFB6" w14:textId="77777777" w:rsidR="00921608" w:rsidRPr="00F350A6" w:rsidRDefault="00921608" w:rsidP="00D86DBF">
            <w:pPr>
              <w:keepNext/>
              <w:rPr>
                <w:b/>
              </w:rPr>
            </w:pPr>
            <w:r>
              <w:rPr>
                <w:b/>
              </w:rPr>
              <w:t>Aim/methods</w:t>
            </w:r>
          </w:p>
        </w:tc>
        <w:tc>
          <w:tcPr>
            <w:tcW w:w="4536" w:type="dxa"/>
          </w:tcPr>
          <w:p w14:paraId="7400793E" w14:textId="77777777" w:rsidR="00921608" w:rsidRPr="00F350A6" w:rsidRDefault="00921608" w:rsidP="00D86DBF">
            <w:pPr>
              <w:keepNext/>
              <w:rPr>
                <w:b/>
              </w:rPr>
            </w:pPr>
            <w:r>
              <w:rPr>
                <w:b/>
              </w:rPr>
              <w:t>Results</w:t>
            </w:r>
          </w:p>
        </w:tc>
        <w:tc>
          <w:tcPr>
            <w:tcW w:w="1843" w:type="dxa"/>
          </w:tcPr>
          <w:p w14:paraId="513830BD" w14:textId="77777777" w:rsidR="00921608" w:rsidRPr="00F350A6" w:rsidRDefault="00921608" w:rsidP="00D86DBF">
            <w:pPr>
              <w:keepNext/>
              <w:rPr>
                <w:b/>
              </w:rPr>
            </w:pPr>
            <w:r>
              <w:rPr>
                <w:b/>
              </w:rPr>
              <w:t>Comments</w:t>
            </w:r>
          </w:p>
        </w:tc>
      </w:tr>
      <w:tr w:rsidR="00921608" w:rsidRPr="00DC4A73" w14:paraId="11AF3490" w14:textId="77777777" w:rsidTr="00D86DBF">
        <w:trPr>
          <w:cantSplit/>
          <w:tblHeader/>
        </w:trPr>
        <w:tc>
          <w:tcPr>
            <w:tcW w:w="1305" w:type="dxa"/>
          </w:tcPr>
          <w:p w14:paraId="28D10DA7" w14:textId="2B0C5CD5" w:rsidR="00921608" w:rsidRPr="00DC4A73" w:rsidRDefault="00921608" w:rsidP="002747EA">
            <w:r>
              <w:t>Kramer et al 2006</w:t>
            </w:r>
            <w:r>
              <w:fldChar w:fldCharType="begin"/>
            </w:r>
            <w:r w:rsidR="002747EA">
              <w:instrText xml:space="preserve"> ADDIN EN.CITE &lt;EndNote&gt;&lt;Cite&gt;&lt;Author&gt;Kramer&lt;/Author&gt;&lt;Year&gt;2006&lt;/Year&gt;&lt;RecNum&gt;633&lt;/RecNum&gt;&lt;DisplayText&gt;&lt;style face="superscript" font="Trebuchet MS" size="9"&gt;291&lt;/style&gt;&lt;/DisplayText&gt;&lt;record&gt;&lt;rec-number&gt;633&lt;/rec-number&gt;&lt;foreign-keys&gt;&lt;key app="EN" db-id="exvasrfx2dtraoesasxp2szsxa2df502592x" timestamp="1540425550"&gt;633&lt;/key&gt;&lt;key app="ENWeb" db-id=""&gt;0&lt;/key&gt;&lt;/foreign-keys&gt;&lt;ref-type name="Journal Article"&gt;17&lt;/ref-type&gt;&lt;contributors&gt;&lt;authors&gt;&lt;author&gt;Kramer, Michael S.&lt;/author&gt;&lt;author&gt;McDonald, Sheila W.&lt;/author&gt;&lt;/authors&gt;&lt;/contributors&gt;&lt;titles&gt;&lt;title&gt;Aerobic exercise for women during pregnancy&lt;/title&gt;&lt;secondary-title&gt;Cochrane Database of Systematic Reviews&lt;/secondary-title&gt;&lt;/titles&gt;&lt;periodical&gt;&lt;full-title&gt;Cochrane Database of Systematic Reviews&lt;/full-title&gt;&lt;/periodical&gt;&lt;dates&gt;&lt;year&gt;2006&lt;/year&gt;&lt;/dates&gt;&lt;isbn&gt;14651858&lt;/isbn&gt;&lt;urls&gt;&lt;/urls&gt;&lt;electronic-resource-num&gt;10.1002/14651858.CD000180.pub2&lt;/electronic-resource-num&gt;&lt;/record&gt;&lt;/Cite&gt;&lt;/EndNote&gt;</w:instrText>
            </w:r>
            <w:r>
              <w:fldChar w:fldCharType="separate"/>
            </w:r>
            <w:r w:rsidR="002747EA" w:rsidRPr="002747EA">
              <w:rPr>
                <w:noProof/>
                <w:vertAlign w:val="superscript"/>
              </w:rPr>
              <w:t>291</w:t>
            </w:r>
            <w:r>
              <w:fldChar w:fldCharType="end"/>
            </w:r>
          </w:p>
        </w:tc>
        <w:tc>
          <w:tcPr>
            <w:tcW w:w="1247" w:type="dxa"/>
          </w:tcPr>
          <w:p w14:paraId="77058BB8" w14:textId="77777777" w:rsidR="00921608" w:rsidRDefault="00921608" w:rsidP="00D86DBF">
            <w:r>
              <w:t xml:space="preserve">1 study </w:t>
            </w:r>
          </w:p>
          <w:p w14:paraId="2ACDF9B2" w14:textId="77777777" w:rsidR="00921608" w:rsidRPr="00DC4A73" w:rsidRDefault="00921608" w:rsidP="00D86DBF">
            <w:r>
              <w:t>n=18</w:t>
            </w:r>
          </w:p>
        </w:tc>
        <w:tc>
          <w:tcPr>
            <w:tcW w:w="4961" w:type="dxa"/>
          </w:tcPr>
          <w:p w14:paraId="3AF0F236" w14:textId="77777777" w:rsidR="00921608" w:rsidRPr="00DE6BD0" w:rsidRDefault="00921608" w:rsidP="00D86DBF">
            <w:r w:rsidRPr="00DE6BD0">
              <w:rPr>
                <w:b/>
              </w:rPr>
              <w:t>Aim</w:t>
            </w:r>
            <w:r>
              <w:t xml:space="preserve">: </w:t>
            </w:r>
            <w:r w:rsidRPr="00DE6BD0">
              <w:t>To assess the effects of advising healthy pregnant women to engage in regular aerobic exercise (at least two to three times per week), or</w:t>
            </w:r>
            <w:r>
              <w:t xml:space="preserve"> </w:t>
            </w:r>
            <w:r w:rsidRPr="00DE6BD0">
              <w:t>to increase or reduce the intensity, duration, or frequency of such exercise, on physical fitness, the course of labour and delivery, and</w:t>
            </w:r>
            <w:r>
              <w:t xml:space="preserve"> </w:t>
            </w:r>
            <w:r w:rsidRPr="00DE6BD0">
              <w:t>the outcome of pregnancy.</w:t>
            </w:r>
          </w:p>
          <w:p w14:paraId="4888E592" w14:textId="77777777" w:rsidR="00921608" w:rsidRPr="00DC4A73" w:rsidRDefault="00921608" w:rsidP="00D86DBF">
            <w:r w:rsidRPr="001823B7">
              <w:rPr>
                <w:b/>
              </w:rPr>
              <w:t>Methods</w:t>
            </w:r>
            <w:r>
              <w:t xml:space="preserve">: </w:t>
            </w:r>
            <w:r w:rsidRPr="001823B7">
              <w:t>We searched the Cochrane Pregnancy and Childbirth Group’s Trials Register (31 August 2009), MEDLINE (1966 to August 2009), EMBASE (1980 to August 2009), Conference Papers Index (earliest to August 2009), contacted researchers in the field and searched reference lists of retrieved articles.</w:t>
            </w:r>
          </w:p>
        </w:tc>
        <w:tc>
          <w:tcPr>
            <w:tcW w:w="4536" w:type="dxa"/>
          </w:tcPr>
          <w:p w14:paraId="46DBF7B7" w14:textId="77777777" w:rsidR="00921608" w:rsidRDefault="00921608" w:rsidP="00D86DBF">
            <w:r>
              <w:t>Intervention vs control increase in exercise in sedentary women:</w:t>
            </w:r>
          </w:p>
          <w:p w14:paraId="7FBB13F9" w14:textId="77777777" w:rsidR="00921608" w:rsidRDefault="00921608" w:rsidP="00D86DBF">
            <w:pPr>
              <w:pStyle w:val="bullet"/>
            </w:pPr>
            <w:r>
              <w:t>First stage of labour: MD 2.00 (-1.15 to 5.15)</w:t>
            </w:r>
          </w:p>
          <w:p w14:paraId="46FA3842" w14:textId="77777777" w:rsidR="00921608" w:rsidRPr="00DC4A73" w:rsidRDefault="00921608" w:rsidP="00D86DBF">
            <w:pPr>
              <w:pStyle w:val="bullet"/>
            </w:pPr>
            <w:r>
              <w:t>Second stage of labour: MD -5.72 (-15.22 to 3.78)</w:t>
            </w:r>
          </w:p>
        </w:tc>
        <w:tc>
          <w:tcPr>
            <w:tcW w:w="1843" w:type="dxa"/>
          </w:tcPr>
          <w:p w14:paraId="084D1F1C" w14:textId="77777777" w:rsidR="00921608" w:rsidRPr="00DC4A73" w:rsidRDefault="00921608" w:rsidP="00D86DBF"/>
        </w:tc>
      </w:tr>
    </w:tbl>
    <w:p w14:paraId="0980456B" w14:textId="77792BA7" w:rsidR="00921608" w:rsidRPr="00DC4A73" w:rsidRDefault="009C163D" w:rsidP="00932C6D">
      <w:pPr>
        <w:pStyle w:val="TableName"/>
      </w:pPr>
      <w:bookmarkStart w:id="136" w:name="_Toc40956654"/>
      <w:r>
        <w:t xml:space="preserve">Q5 </w:t>
      </w:r>
      <w:r w:rsidR="00921608">
        <w:t>Physical activity in pregnancy and duration of labour — RCTs</w:t>
      </w:r>
      <w:bookmarkEnd w:id="136"/>
    </w:p>
    <w:tbl>
      <w:tblPr>
        <w:tblStyle w:val="TableGrid"/>
        <w:tblW w:w="13892" w:type="dxa"/>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76: Q5 Physical activity in pregnancy and duration of labour — RCTs"/>
      </w:tblPr>
      <w:tblGrid>
        <w:gridCol w:w="1275"/>
        <w:gridCol w:w="1276"/>
        <w:gridCol w:w="4819"/>
        <w:gridCol w:w="4678"/>
        <w:gridCol w:w="1844"/>
      </w:tblGrid>
      <w:tr w:rsidR="006C2075" w:rsidRPr="0099206A" w14:paraId="629623CB" w14:textId="77777777" w:rsidTr="006C2075">
        <w:trPr>
          <w:cantSplit/>
          <w:tblHeader/>
        </w:trPr>
        <w:tc>
          <w:tcPr>
            <w:tcW w:w="1275" w:type="dxa"/>
          </w:tcPr>
          <w:p w14:paraId="18F3C9D4" w14:textId="77777777" w:rsidR="00921608" w:rsidRPr="0099206A" w:rsidRDefault="00921608" w:rsidP="0099206A">
            <w:pPr>
              <w:rPr>
                <w:b/>
              </w:rPr>
            </w:pPr>
            <w:r w:rsidRPr="0099206A">
              <w:rPr>
                <w:b/>
              </w:rPr>
              <w:t>Study ref</w:t>
            </w:r>
          </w:p>
        </w:tc>
        <w:tc>
          <w:tcPr>
            <w:tcW w:w="1276" w:type="dxa"/>
          </w:tcPr>
          <w:p w14:paraId="5B928715" w14:textId="77777777" w:rsidR="00921608" w:rsidRPr="0099206A" w:rsidRDefault="00921608" w:rsidP="00D86DBF">
            <w:pPr>
              <w:keepNext/>
              <w:rPr>
                <w:b/>
              </w:rPr>
            </w:pPr>
            <w:r w:rsidRPr="0099206A">
              <w:rPr>
                <w:b/>
              </w:rPr>
              <w:t>N</w:t>
            </w:r>
          </w:p>
        </w:tc>
        <w:tc>
          <w:tcPr>
            <w:tcW w:w="4819" w:type="dxa"/>
          </w:tcPr>
          <w:p w14:paraId="1F550BE5" w14:textId="77777777" w:rsidR="00921608" w:rsidRPr="0099206A" w:rsidRDefault="00921608" w:rsidP="00D86DBF">
            <w:pPr>
              <w:keepNext/>
              <w:rPr>
                <w:b/>
              </w:rPr>
            </w:pPr>
            <w:r w:rsidRPr="0099206A">
              <w:rPr>
                <w:b/>
              </w:rPr>
              <w:t>Aim/population/intervention</w:t>
            </w:r>
          </w:p>
        </w:tc>
        <w:tc>
          <w:tcPr>
            <w:tcW w:w="4678" w:type="dxa"/>
          </w:tcPr>
          <w:p w14:paraId="1CB60CD0" w14:textId="77777777" w:rsidR="00921608" w:rsidRPr="0099206A" w:rsidRDefault="00921608" w:rsidP="00D86DBF">
            <w:pPr>
              <w:keepNext/>
              <w:rPr>
                <w:b/>
              </w:rPr>
            </w:pPr>
            <w:r w:rsidRPr="0099206A">
              <w:rPr>
                <w:b/>
              </w:rPr>
              <w:t>Results</w:t>
            </w:r>
          </w:p>
        </w:tc>
        <w:tc>
          <w:tcPr>
            <w:tcW w:w="1844" w:type="dxa"/>
          </w:tcPr>
          <w:p w14:paraId="0F163905" w14:textId="77777777" w:rsidR="00921608" w:rsidRPr="0099206A" w:rsidRDefault="00921608" w:rsidP="00D86DBF">
            <w:pPr>
              <w:keepNext/>
              <w:rPr>
                <w:b/>
              </w:rPr>
            </w:pPr>
            <w:r w:rsidRPr="0099206A">
              <w:rPr>
                <w:b/>
              </w:rPr>
              <w:t>Comments</w:t>
            </w:r>
          </w:p>
        </w:tc>
      </w:tr>
      <w:tr w:rsidR="006C2075" w:rsidRPr="00DC4A73" w14:paraId="0EDDD2F5" w14:textId="77777777" w:rsidTr="006C2075">
        <w:trPr>
          <w:cantSplit/>
        </w:trPr>
        <w:tc>
          <w:tcPr>
            <w:tcW w:w="1275" w:type="dxa"/>
          </w:tcPr>
          <w:p w14:paraId="34E81EAE" w14:textId="0F795A6F" w:rsidR="00921608" w:rsidRPr="00C12274" w:rsidRDefault="00921608" w:rsidP="0099206A">
            <w:r w:rsidRPr="00C12274">
              <w:rPr>
                <w:noProof/>
              </w:rPr>
              <w:t>Baciuk et al 2008;</w:t>
            </w:r>
            <w:r>
              <w:rPr>
                <w:noProof/>
              </w:rPr>
              <w:fldChar w:fldCharType="begin"/>
            </w:r>
            <w:r w:rsidR="002747EA">
              <w:rPr>
                <w:noProof/>
              </w:rPr>
              <w:instrText xml:space="preserve"> ADDIN EN.CITE &lt;EndNote&gt;&lt;Cite&gt;&lt;Author&gt;Baciuk&lt;/Author&gt;&lt;Year&gt;2008&lt;/Year&gt;&lt;RecNum&gt;679&lt;/RecNum&gt;&lt;DisplayText&gt;&lt;style face="superscript" font="Trebuchet MS" size="9"&gt;292&lt;/style&gt;&lt;/DisplayText&gt;&lt;record&gt;&lt;rec-number&gt;679&lt;/rec-number&gt;&lt;foreign-keys&gt;&lt;key app="EN" db-id="exvasrfx2dtraoesasxp2szsxa2df502592x" timestamp="1540526890"&gt;679&lt;/key&gt;&lt;/foreign-keys&gt;&lt;ref-type name="Journal Article"&gt;17&lt;/ref-type&gt;&lt;contributors&gt;&lt;authors&gt;&lt;author&gt;Baciuk, E. P.&lt;/author&gt;&lt;author&gt;Pereira, R. I.&lt;/author&gt;&lt;author&gt;Cecatti, J. G.&lt;/author&gt;&lt;author&gt;Braga, A. F.&lt;/author&gt;&lt;author&gt;Cavalcante, S. R.&lt;/author&gt;&lt;/authors&gt;&lt;/contributors&gt;&lt;auth-address&gt;Department of Obstetrics and Gynecology, University of Campinas, Sao Paulo, Brazil. ericaxba@terra.com.br&lt;/auth-address&gt;&lt;titles&gt;&lt;title&gt;Water aerobics in pregnancy: Cardiovascular response, labor and neonatal outcomes&lt;/title&gt;&lt;secondary-title&gt;Reprod Health&lt;/secondary-title&gt;&lt;/titles&gt;&lt;periodical&gt;&lt;full-title&gt;Reprod Health&lt;/full-title&gt;&lt;/periodical&gt;&lt;pages&gt;10&lt;/pages&gt;&lt;volume&gt;5&lt;/volume&gt;&lt;edition&gt;2008/11/26&lt;/edition&gt;&lt;dates&gt;&lt;year&gt;2008&lt;/year&gt;&lt;pub-dates&gt;&lt;date&gt;Nov 21&lt;/date&gt;&lt;/pub-dates&gt;&lt;/dates&gt;&lt;isbn&gt;1742-4755 (Electronic)&amp;#xD;1742-4755 (Linking)&lt;/isbn&gt;&lt;accession-num&gt;19025579&lt;/accession-num&gt;&lt;urls&gt;&lt;related-urls&gt;&lt;url&gt;https://www.ncbi.nlm.nih.gov/pubmed/19025579&lt;/url&gt;&lt;/related-urls&gt;&lt;/urls&gt;&lt;custom2&gt;PMC2613131&lt;/custom2&gt;&lt;electronic-resource-num&gt;10.1186/1742-4755-5-10&lt;/electronic-resource-num&gt;&lt;/record&gt;&lt;/Cite&gt;&lt;/EndNote&gt;</w:instrText>
            </w:r>
            <w:r>
              <w:rPr>
                <w:noProof/>
              </w:rPr>
              <w:fldChar w:fldCharType="separate"/>
            </w:r>
            <w:r w:rsidR="002747EA" w:rsidRPr="002747EA">
              <w:rPr>
                <w:noProof/>
                <w:vertAlign w:val="superscript"/>
              </w:rPr>
              <w:t>292</w:t>
            </w:r>
            <w:r>
              <w:rPr>
                <w:noProof/>
              </w:rPr>
              <w:fldChar w:fldCharType="end"/>
            </w:r>
            <w:r w:rsidRPr="00C12274">
              <w:rPr>
                <w:noProof/>
              </w:rPr>
              <w:t xml:space="preserve"> Cavalcante et al 2009</w:t>
            </w:r>
            <w:r>
              <w:rPr>
                <w:noProof/>
              </w:rPr>
              <w:fldChar w:fldCharType="begin"/>
            </w:r>
            <w:r w:rsidR="002747EA">
              <w:rPr>
                <w:noProof/>
              </w:rPr>
              <w:instrText xml:space="preserve"> ADDIN EN.CITE &lt;EndNote&gt;&lt;Cite&gt;&lt;Author&gt;Cavalcante&lt;/Author&gt;&lt;Year&gt;2009&lt;/Year&gt;&lt;RecNum&gt;605&lt;/RecNum&gt;&lt;DisplayText&gt;&lt;style face="superscript" font="Trebuchet MS" size="9"&gt;312&lt;/style&gt;&lt;/DisplayText&gt;&lt;record&gt;&lt;rec-number&gt;605&lt;/rec-number&gt;&lt;foreign-keys&gt;&lt;key app="EN" db-id="exvasrfx2dtraoesasxp2szsxa2df502592x" timestamp="1539048322"&gt;605&lt;/key&gt;&lt;key app="ENWeb" db-id=""&gt;0&lt;/key&gt;&lt;/foreign-keys&gt;&lt;ref-type name="Journal Article"&gt;17&lt;/ref-type&gt;&lt;contributors&gt;&lt;authors&gt;&lt;author&gt;Cavalcante, S. R.&lt;/author&gt;&lt;author&gt;Cecatti, J. G.&lt;/author&gt;&lt;author&gt;Pereira, R. I.&lt;/author&gt;&lt;author&gt;Baciuk, E. P.&lt;/author&gt;&lt;author&gt;Bernardo, A. L.&lt;/author&gt;&lt;author&gt;Silveira, C.&lt;/author&gt;&lt;/authors&gt;&lt;/contributors&gt;&lt;auth-address&gt;Department of Obstetrics and Gynecology, University of Campinas, Sao Paulo, Brazil. cccavalcante@terra.com.br&lt;/auth-address&gt;&lt;titles&gt;&lt;title&gt;Water aerobics II: maternal body composition and perinatal outcomes after a program for low risk pregnant women&lt;/title&gt;&lt;secondary-title&gt;Reprod Health&lt;/secondary-title&gt;&lt;/titles&gt;&lt;periodical&gt;&lt;full-title&gt;Reprod Health&lt;/full-title&gt;&lt;/periodical&gt;&lt;pages&gt;1&lt;/pages&gt;&lt;volume&gt;6&lt;/volume&gt;&lt;edition&gt;2009/01/08&lt;/edition&gt;&lt;dates&gt;&lt;year&gt;2009&lt;/year&gt;&lt;pub-dates&gt;&lt;date&gt;Jan 6&lt;/date&gt;&lt;/pub-dates&gt;&lt;/dates&gt;&lt;isbn&gt;1742-4755 (Electronic)&amp;#xD;1742-4755 (Linking)&lt;/isbn&gt;&lt;accession-num&gt;19126239&lt;/accession-num&gt;&lt;urls&gt;&lt;related-urls&gt;&lt;url&gt;https://www.ncbi.nlm.nih.gov/pubmed/19126239&lt;/url&gt;&lt;/related-urls&gt;&lt;/urls&gt;&lt;custom2&gt;PMC2628875&lt;/custom2&gt;&lt;electronic-resource-num&gt;10.1186/1742-4755-6-1&lt;/electronic-resource-num&gt;&lt;/record&gt;&lt;/Cite&gt;&lt;/EndNote&gt;</w:instrText>
            </w:r>
            <w:r>
              <w:rPr>
                <w:noProof/>
              </w:rPr>
              <w:fldChar w:fldCharType="separate"/>
            </w:r>
            <w:r w:rsidR="002747EA" w:rsidRPr="002747EA">
              <w:rPr>
                <w:noProof/>
                <w:vertAlign w:val="superscript"/>
              </w:rPr>
              <w:t>312</w:t>
            </w:r>
            <w:r>
              <w:rPr>
                <w:noProof/>
              </w:rPr>
              <w:fldChar w:fldCharType="end"/>
            </w:r>
          </w:p>
          <w:p w14:paraId="47EDBD52" w14:textId="77777777" w:rsidR="00921608" w:rsidRPr="00C12274" w:rsidRDefault="00921608" w:rsidP="0099206A">
            <w:pPr>
              <w:rPr>
                <w:noProof/>
              </w:rPr>
            </w:pPr>
            <w:r w:rsidRPr="00C12274">
              <w:t>Brazil</w:t>
            </w:r>
          </w:p>
        </w:tc>
        <w:tc>
          <w:tcPr>
            <w:tcW w:w="1276" w:type="dxa"/>
          </w:tcPr>
          <w:p w14:paraId="0684D0E7" w14:textId="2239FABF" w:rsidR="00921608" w:rsidRDefault="00921608" w:rsidP="00D86DBF">
            <w:r>
              <w:t>Intervention 34</w:t>
            </w:r>
          </w:p>
          <w:p w14:paraId="304EE6CA" w14:textId="77777777" w:rsidR="00921608" w:rsidRDefault="00921608" w:rsidP="00D86DBF">
            <w:r>
              <w:t>Control: 37</w:t>
            </w:r>
          </w:p>
        </w:tc>
        <w:tc>
          <w:tcPr>
            <w:tcW w:w="4819" w:type="dxa"/>
          </w:tcPr>
          <w:p w14:paraId="5DF8A80D" w14:textId="77777777" w:rsidR="00921608" w:rsidRDefault="00921608" w:rsidP="00D86DBF">
            <w:r w:rsidRPr="0000282F">
              <w:rPr>
                <w:b/>
              </w:rPr>
              <w:t>Aim</w:t>
            </w:r>
            <w:r>
              <w:t xml:space="preserve">: </w:t>
            </w:r>
            <w:r w:rsidRPr="0000282F">
              <w:t>To evaluate the association between water aerobics, maternal cardiovascular capacity during pregnancy, labo</w:t>
            </w:r>
            <w:r>
              <w:t>u</w:t>
            </w:r>
            <w:r w:rsidRPr="0000282F">
              <w:t xml:space="preserve">r and neonatal outcomes. </w:t>
            </w:r>
          </w:p>
          <w:p w14:paraId="2753DE4E" w14:textId="77777777" w:rsidR="00921608" w:rsidRDefault="00921608" w:rsidP="00D86DBF">
            <w:r w:rsidRPr="0000282F">
              <w:rPr>
                <w:b/>
              </w:rPr>
              <w:t>Population</w:t>
            </w:r>
            <w:r>
              <w:t>: W</w:t>
            </w:r>
            <w:r w:rsidRPr="00C0211C">
              <w:t>omen of &lt; 20 weeks of pregnancy</w:t>
            </w:r>
            <w:r>
              <w:t xml:space="preserve"> with a singleton pregnancy</w:t>
            </w:r>
            <w:r w:rsidRPr="00C0211C">
              <w:t xml:space="preserve"> and no gestational risk factors</w:t>
            </w:r>
            <w:r>
              <w:t>. Mixed BMIs.</w:t>
            </w:r>
          </w:p>
          <w:p w14:paraId="5784192C" w14:textId="77777777" w:rsidR="00921608" w:rsidRDefault="00921608" w:rsidP="00D86DBF">
            <w:r w:rsidRPr="005E4EF9">
              <w:rPr>
                <w:b/>
              </w:rPr>
              <w:t>Intervention</w:t>
            </w:r>
            <w:r>
              <w:rPr>
                <w:b/>
              </w:rPr>
              <w:t>:</w:t>
            </w:r>
          </w:p>
          <w:p w14:paraId="01C687BA" w14:textId="77777777" w:rsidR="00921608" w:rsidRPr="00C45716" w:rsidRDefault="00921608" w:rsidP="00D86DBF">
            <w:pPr>
              <w:pStyle w:val="bullet"/>
            </w:pPr>
            <w:r w:rsidRPr="00C45716">
              <w:rPr>
                <w:i/>
              </w:rPr>
              <w:t>Supervised</w:t>
            </w:r>
            <w:r w:rsidRPr="00C45716">
              <w:t>: Yes</w:t>
            </w:r>
          </w:p>
          <w:p w14:paraId="38519CC6" w14:textId="77777777" w:rsidR="00921608" w:rsidRPr="000F6E85" w:rsidRDefault="00921608" w:rsidP="00D86DBF">
            <w:pPr>
              <w:pStyle w:val="bullet"/>
            </w:pPr>
            <w:r w:rsidRPr="00C45716">
              <w:rPr>
                <w:i/>
              </w:rPr>
              <w:t>Type and duration</w:t>
            </w:r>
            <w:r w:rsidRPr="00C45716">
              <w:t xml:space="preserve">: Aerobic; Aquatic; </w:t>
            </w:r>
            <w:r w:rsidRPr="000F6E85">
              <w:t>50 min 3 times a week from &lt;20 wks to birth</w:t>
            </w:r>
          </w:p>
          <w:p w14:paraId="2DF8263C" w14:textId="77777777" w:rsidR="00921608" w:rsidRPr="00A33A8C" w:rsidRDefault="00921608" w:rsidP="00D86DBF">
            <w:pPr>
              <w:pStyle w:val="bullet"/>
              <w:rPr>
                <w:b/>
              </w:rPr>
            </w:pPr>
            <w:r w:rsidRPr="00C45716">
              <w:rPr>
                <w:i/>
              </w:rPr>
              <w:t>Intensity</w:t>
            </w:r>
            <w:r w:rsidRPr="00C45716">
              <w:t xml:space="preserve">: </w:t>
            </w:r>
            <w:r w:rsidRPr="00C12274">
              <w:t>Moderate 70% predicted HR</w:t>
            </w:r>
          </w:p>
        </w:tc>
        <w:tc>
          <w:tcPr>
            <w:tcW w:w="4678" w:type="dxa"/>
          </w:tcPr>
          <w:p w14:paraId="23DF8F29" w14:textId="77777777" w:rsidR="00921608" w:rsidRDefault="00921608" w:rsidP="00D86DBF">
            <w:r>
              <w:t>Intervention vs control:</w:t>
            </w:r>
          </w:p>
          <w:p w14:paraId="5283D6AF" w14:textId="77777777" w:rsidR="00921608" w:rsidRPr="00BD6935" w:rsidRDefault="00921608" w:rsidP="00D86DBF">
            <w:pPr>
              <w:pStyle w:val="bullet"/>
            </w:pPr>
            <w:r>
              <w:t>Length of labour: 457.9±</w:t>
            </w:r>
            <w:r w:rsidRPr="00BD6935">
              <w:t xml:space="preserve">249.6 </w:t>
            </w:r>
            <w:r>
              <w:t xml:space="preserve">vs </w:t>
            </w:r>
            <w:r w:rsidRPr="00BD6935">
              <w:t>4</w:t>
            </w:r>
            <w:r>
              <w:t>28.9±</w:t>
            </w:r>
            <w:r w:rsidRPr="00BD6935">
              <w:t xml:space="preserve">203.2 </w:t>
            </w:r>
            <w:r>
              <w:t>p=0.69</w:t>
            </w:r>
          </w:p>
        </w:tc>
        <w:tc>
          <w:tcPr>
            <w:tcW w:w="1844" w:type="dxa"/>
          </w:tcPr>
          <w:p w14:paraId="26CFD9A8" w14:textId="77777777" w:rsidR="00921608" w:rsidRPr="00DC4A73" w:rsidRDefault="00921608" w:rsidP="00D86DBF">
            <w:pPr>
              <w:keepNext/>
            </w:pPr>
          </w:p>
        </w:tc>
      </w:tr>
      <w:tr w:rsidR="006C2075" w:rsidRPr="00DC4A73" w14:paraId="1938B391" w14:textId="77777777" w:rsidTr="006C2075">
        <w:trPr>
          <w:cantSplit/>
        </w:trPr>
        <w:tc>
          <w:tcPr>
            <w:tcW w:w="1275" w:type="dxa"/>
          </w:tcPr>
          <w:p w14:paraId="6EF2BB12" w14:textId="2D081915" w:rsidR="00921608" w:rsidRPr="00C12274" w:rsidRDefault="00921608" w:rsidP="0099206A">
            <w:r w:rsidRPr="00C12274">
              <w:rPr>
                <w:noProof/>
              </w:rPr>
              <w:t>Barakat et al 2008</w:t>
            </w:r>
            <w:r>
              <w:rPr>
                <w:noProof/>
              </w:rPr>
              <w:t>;</w:t>
            </w:r>
            <w:r>
              <w:rPr>
                <w:noProof/>
              </w:rPr>
              <w:fldChar w:fldCharType="begin"/>
            </w:r>
            <w:r w:rsidR="002747EA">
              <w:rPr>
                <w:noProof/>
              </w:rPr>
              <w:instrText xml:space="preserve"> ADDIN EN.CITE &lt;EndNote&gt;&lt;Cite&gt;&lt;Author&gt;Barakat&lt;/Author&gt;&lt;Year&gt;2008&lt;/Year&gt;&lt;RecNum&gt;667&lt;/RecNum&gt;&lt;DisplayText&gt;&lt;style face="superscript" font="Trebuchet MS" size="9"&gt;293&lt;/style&gt;&lt;/DisplayText&gt;&lt;record&gt;&lt;rec-number&gt;667&lt;/rec-number&gt;&lt;foreign-keys&gt;&lt;key app="EN" db-id="exvasrfx2dtraoesasxp2szsxa2df502592x" timestamp="1540526538"&gt;667&lt;/key&gt;&lt;/foreign-keys&gt;&lt;ref-type name="Journal Article"&gt;17&lt;/ref-type&gt;&lt;contributors&gt;&lt;authors&gt;&lt;author&gt;Barakat, R.&lt;/author&gt;&lt;author&gt;Stirling, J. R.&lt;/author&gt;&lt;author&gt;Lucia, A.&lt;/author&gt;&lt;/authors&gt;&lt;/contributors&gt;&lt;auth-address&gt;Instituto Nacional de Educacion Fisica (INEF), Universidad Politecnica, Madrid, Spain.&lt;/auth-address&gt;&lt;titles&gt;&lt;title&gt;Does exercise training during pregnancy affect gestational age? A randomised controlled trial&lt;/title&gt;&lt;secondary-title&gt;Br J Sports Med&lt;/secondary-title&gt;&lt;/titles&gt;&lt;periodical&gt;&lt;full-title&gt;Br J Sports Med&lt;/full-title&gt;&lt;/periodical&gt;&lt;pages&gt;674-8&lt;/pages&gt;&lt;volume&gt;42&lt;/volume&gt;&lt;number&gt;8&lt;/number&gt;&lt;edition&gt;2008/06/17&lt;/edition&gt;&lt;keywords&gt;&lt;keyword&gt;Adult&lt;/keyword&gt;&lt;keyword&gt;Exercise/*physiology&lt;/keyword&gt;&lt;keyword&gt;Female&lt;/keyword&gt;&lt;keyword&gt;*Gestational Age&lt;/keyword&gt;&lt;keyword&gt;Humans&lt;/keyword&gt;&lt;keyword&gt;Infant, Newborn&lt;/keyword&gt;&lt;keyword&gt;Physical Education and Training/methods&lt;/keyword&gt;&lt;keyword&gt;Pregnancy&lt;/keyword&gt;&lt;keyword&gt;Pregnancy Trimester, Second/physiology&lt;/keyword&gt;&lt;keyword&gt;Pregnancy Trimester, Third/physiology&lt;/keyword&gt;&lt;keyword&gt;Premature Birth/*etiology&lt;/keyword&gt;&lt;/keywords&gt;&lt;dates&gt;&lt;year&gt;2008&lt;/year&gt;&lt;pub-dates&gt;&lt;date&gt;Aug&lt;/date&gt;&lt;/pub-dates&gt;&lt;/dates&gt;&lt;isbn&gt;1473-0480 (Electronic)&amp;#xD;0306-3674 (Linking)&lt;/isbn&gt;&lt;accession-num&gt;18552370&lt;/accession-num&gt;&lt;urls&gt;&lt;related-urls&gt;&lt;url&gt;https://www.ncbi.nlm.nih.gov/pubmed/18552370&lt;/url&gt;&lt;/related-urls&gt;&lt;/urls&gt;&lt;electronic-resource-num&gt;10.1136/bjsm.2008.047837&lt;/electronic-resource-num&gt;&lt;/record&gt;&lt;/Cite&gt;&lt;/EndNote&gt;</w:instrText>
            </w:r>
            <w:r>
              <w:rPr>
                <w:noProof/>
              </w:rPr>
              <w:fldChar w:fldCharType="separate"/>
            </w:r>
            <w:r w:rsidR="002747EA" w:rsidRPr="002747EA">
              <w:rPr>
                <w:noProof/>
                <w:vertAlign w:val="superscript"/>
              </w:rPr>
              <w:t>293</w:t>
            </w:r>
            <w:r>
              <w:rPr>
                <w:noProof/>
              </w:rPr>
              <w:fldChar w:fldCharType="end"/>
            </w:r>
            <w:r w:rsidRPr="00C12274" w:rsidDel="00425275">
              <w:rPr>
                <w:noProof/>
              </w:rPr>
              <w:t xml:space="preserve"> </w:t>
            </w:r>
            <w:r w:rsidRPr="00C12274">
              <w:rPr>
                <w:noProof/>
              </w:rPr>
              <w:t>Barakat et al 2009a;</w:t>
            </w:r>
            <w:r>
              <w:rPr>
                <w:noProof/>
              </w:rPr>
              <w:fldChar w:fldCharType="begin"/>
            </w:r>
            <w:r w:rsidR="002747EA">
              <w:rPr>
                <w:noProof/>
              </w:rPr>
              <w:instrText xml:space="preserve"> ADDIN EN.CITE &lt;EndNote&gt;&lt;Cite&gt;&lt;Author&gt;Barakat&lt;/Author&gt;&lt;Year&gt;2009&lt;/Year&gt;&lt;RecNum&gt;668&lt;/RecNum&gt;&lt;DisplayText&gt;&lt;style face="superscript" font="Trebuchet MS" size="9"&gt;313&lt;/style&gt;&lt;/DisplayText&gt;&lt;record&gt;&lt;rec-number&gt;668&lt;/rec-number&gt;&lt;foreign-keys&gt;&lt;key app="EN" db-id="exvasrfx2dtraoesasxp2szsxa2df502592x" timestamp="1540526591"&gt;668&lt;/key&gt;&lt;/foreign-keys&gt;&lt;ref-type name="Journal Article"&gt;17&lt;/ref-type&gt;&lt;contributors&gt;&lt;authors&gt;&lt;author&gt;Barakat, R.&lt;/author&gt;&lt;author&gt;Lucia, A.&lt;/author&gt;&lt;author&gt;Ruiz, J. R.&lt;/author&gt;&lt;/authors&gt;&lt;/contributors&gt;&lt;auth-address&gt;Facultad de Ciencias de la Actividad Fisica y del Deporte-INEF, Universidad Politecnica de Madrid, Madrid, Spain.&lt;/auth-address&gt;&lt;titles&gt;&lt;title&gt;Resistance exercise training during pregnancy and newborn&amp;apos;s birth size: a randomised controlled trial&lt;/title&gt;&lt;secondary-title&gt;Int J Obes (Lond)&lt;/secondary-title&gt;&lt;/titles&gt;&lt;periodical&gt;&lt;full-title&gt;Int J Obes (Lond)&lt;/full-title&gt;&lt;/periodical&gt;&lt;pages&gt;1048-57&lt;/pages&gt;&lt;volume&gt;33&lt;/volume&gt;&lt;number&gt;9&lt;/number&gt;&lt;edition&gt;2009/07/29&lt;/edition&gt;&lt;keywords&gt;&lt;keyword&gt;Adult&lt;/keyword&gt;&lt;keyword&gt;Birth Weight/*physiology&lt;/keyword&gt;&lt;keyword&gt;Body Mass Index&lt;/keyword&gt;&lt;keyword&gt;Body Size&lt;/keyword&gt;&lt;keyword&gt;Body Weight/*physiology&lt;/keyword&gt;&lt;keyword&gt;Female&lt;/keyword&gt;&lt;keyword&gt;Fetal Development/*physiology&lt;/keyword&gt;&lt;keyword&gt;Humans&lt;/keyword&gt;&lt;keyword&gt;Infant, Newborn&lt;/keyword&gt;&lt;keyword&gt;Pregnancy&lt;/keyword&gt;&lt;keyword&gt;Pregnancy Trimester, Second&lt;/keyword&gt;&lt;keyword&gt;Pregnancy Trimester, Third&lt;/keyword&gt;&lt;keyword&gt;Resistance Training/*methods&lt;/keyword&gt;&lt;keyword&gt;Spain/epidemiology&lt;/keyword&gt;&lt;/keywords&gt;&lt;dates&gt;&lt;year&gt;2009&lt;/year&gt;&lt;pub-dates&gt;&lt;date&gt;Sep&lt;/date&gt;&lt;/pub-dates&gt;&lt;/dates&gt;&lt;isbn&gt;1476-5497 (Electronic)&amp;#xD;0307-0565 (Linking)&lt;/isbn&gt;&lt;accession-num&gt;19636320&lt;/accession-num&gt;&lt;urls&gt;&lt;related-urls&gt;&lt;url&gt;https://www.ncbi.nlm.nih.gov/pubmed/19636320&lt;/url&gt;&lt;/related-urls&gt;&lt;/urls&gt;&lt;electronic-resource-num&gt;10.1038/ijo.2009.150&lt;/electronic-resource-num&gt;&lt;/record&gt;&lt;/Cite&gt;&lt;/EndNote&gt;</w:instrText>
            </w:r>
            <w:r>
              <w:rPr>
                <w:noProof/>
              </w:rPr>
              <w:fldChar w:fldCharType="separate"/>
            </w:r>
            <w:r w:rsidR="002747EA" w:rsidRPr="002747EA">
              <w:rPr>
                <w:noProof/>
                <w:vertAlign w:val="superscript"/>
              </w:rPr>
              <w:t>313</w:t>
            </w:r>
            <w:r>
              <w:rPr>
                <w:noProof/>
              </w:rPr>
              <w:fldChar w:fldCharType="end"/>
            </w:r>
            <w:r w:rsidRPr="00C12274">
              <w:rPr>
                <w:noProof/>
              </w:rPr>
              <w:t xml:space="preserve"> Barakat et al 2009b;</w:t>
            </w:r>
            <w:r>
              <w:rPr>
                <w:noProof/>
              </w:rPr>
              <w:fldChar w:fldCharType="begin"/>
            </w:r>
            <w:r w:rsidR="002747EA">
              <w:rPr>
                <w:noProof/>
              </w:rPr>
              <w:instrText xml:space="preserve"> ADDIN EN.CITE &lt;EndNote&gt;&lt;Cite&gt;&lt;Author&gt;Barakat&lt;/Author&gt;&lt;Year&gt;2009&lt;/Year&gt;&lt;RecNum&gt;1010&lt;/RecNum&gt;&lt;DisplayText&gt;&lt;style face="superscript" font="Trebuchet MS" size="9"&gt;303&lt;/style&gt;&lt;/DisplayText&gt;&lt;record&gt;&lt;rec-number&gt;1010&lt;/rec-number&gt;&lt;foreign-keys&gt;&lt;key app="EN" db-id="exvasrfx2dtraoesasxp2szsxa2df502592x" timestamp="1548983476"&gt;1010&lt;/key&gt;&lt;/foreign-keys&gt;&lt;ref-type name="Journal Article"&gt;17&lt;/ref-type&gt;&lt;contributors&gt;&lt;authors&gt;&lt;author&gt;Barakat, R.&lt;/author&gt;&lt;author&gt;Ruiz, J. R.&lt;/author&gt;&lt;author&gt;Stirling, J. R.&lt;/author&gt;&lt;author&gt;Zakynthinaki, M.&lt;/author&gt;&lt;author&gt;Lucia, A.&lt;/author&gt;&lt;/authors&gt;&lt;/contributors&gt;&lt;auth-address&gt;Facultad de Ciencias de la Actividad Fisica y del Deporte-INEF, Universidad Politecnica de Madrid, Spain.&lt;/auth-address&gt;&lt;titles&gt;&lt;title&gt;Type of delivery is not affected by light resistance and toning exercise training during pregnancy: a randomized controlled trial&lt;/title&gt;&lt;secondary-title&gt;Am J Obstet Gynecol&lt;/secondary-title&gt;&lt;/titles&gt;&lt;periodical&gt;&lt;full-title&gt;Am J Obstet Gynecol&lt;/full-title&gt;&lt;/periodical&gt;&lt;pages&gt;590 e1-6&lt;/pages&gt;&lt;volume&gt;201&lt;/volume&gt;&lt;number&gt;6&lt;/number&gt;&lt;edition&gt;2009/07/18&lt;/edition&gt;&lt;keywords&gt;&lt;keyword&gt;Adult&lt;/keyword&gt;&lt;keyword&gt;*Delivery, Obstetric&lt;/keyword&gt;&lt;keyword&gt;Female&lt;/keyword&gt;&lt;keyword&gt;Humans&lt;/keyword&gt;&lt;keyword&gt;*Labor, Obstetric&lt;/keyword&gt;&lt;keyword&gt;Pregnancy&lt;/keyword&gt;&lt;keyword&gt;Pregnancy Trimester, Second&lt;/keyword&gt;&lt;keyword&gt;Pregnancy Trimester, Third&lt;/keyword&gt;&lt;keyword&gt;*Weight Lifting&lt;/keyword&gt;&lt;/keywords&gt;&lt;dates&gt;&lt;year&gt;2009&lt;/year&gt;&lt;pub-dates&gt;&lt;date&gt;Dec&lt;/date&gt;&lt;/pub-dates&gt;&lt;/dates&gt;&lt;isbn&gt;1097-6868 (Electronic)&amp;#xD;0002-9378 (Linking)&lt;/isbn&gt;&lt;accession-num&gt;19608151&lt;/accession-num&gt;&lt;urls&gt;&lt;related-urls&gt;&lt;url&gt;https://www.ncbi.nlm.nih.gov/pubmed/19608151&lt;/url&gt;&lt;/related-urls&gt;&lt;/urls&gt;&lt;electronic-resource-num&gt;10.1016/j.ajog.2009.06.004&lt;/electronic-resource-num&gt;&lt;/record&gt;&lt;/Cite&gt;&lt;/EndNote&gt;</w:instrText>
            </w:r>
            <w:r>
              <w:rPr>
                <w:noProof/>
              </w:rPr>
              <w:fldChar w:fldCharType="separate"/>
            </w:r>
            <w:r w:rsidR="002747EA" w:rsidRPr="002747EA">
              <w:rPr>
                <w:noProof/>
                <w:vertAlign w:val="superscript"/>
              </w:rPr>
              <w:t>303</w:t>
            </w:r>
            <w:r>
              <w:rPr>
                <w:noProof/>
              </w:rPr>
              <w:fldChar w:fldCharType="end"/>
            </w:r>
          </w:p>
          <w:p w14:paraId="70FF98F9" w14:textId="77777777" w:rsidR="00921608" w:rsidRPr="00C12274" w:rsidRDefault="00921608" w:rsidP="0099206A">
            <w:r w:rsidRPr="00C12274">
              <w:t>Spain</w:t>
            </w:r>
          </w:p>
          <w:p w14:paraId="189C76FB" w14:textId="77777777" w:rsidR="00921608" w:rsidRDefault="00921608" w:rsidP="0099206A">
            <w:pPr>
              <w:rPr>
                <w:noProof/>
              </w:rPr>
            </w:pPr>
            <w:r w:rsidRPr="00C12274">
              <w:t>NCT00813657</w:t>
            </w:r>
          </w:p>
        </w:tc>
        <w:tc>
          <w:tcPr>
            <w:tcW w:w="1276" w:type="dxa"/>
          </w:tcPr>
          <w:p w14:paraId="458D2BAA" w14:textId="77777777" w:rsidR="00921608" w:rsidRDefault="00921608" w:rsidP="00D86DBF">
            <w:r>
              <w:t>Intervention 72</w:t>
            </w:r>
          </w:p>
          <w:p w14:paraId="53D0E03D" w14:textId="77777777" w:rsidR="00921608" w:rsidRDefault="00921608" w:rsidP="00D86DBF">
            <w:r>
              <w:t>Control 70</w:t>
            </w:r>
          </w:p>
        </w:tc>
        <w:tc>
          <w:tcPr>
            <w:tcW w:w="4819" w:type="dxa"/>
          </w:tcPr>
          <w:p w14:paraId="0F3768F1" w14:textId="77777777" w:rsidR="00921608" w:rsidRDefault="00921608" w:rsidP="00D86DBF">
            <w:r w:rsidRPr="00A33A8C">
              <w:rPr>
                <w:b/>
              </w:rPr>
              <w:t>Aim</w:t>
            </w:r>
            <w:r>
              <w:t>: to examine</w:t>
            </w:r>
            <w:r w:rsidRPr="00A33A8C">
              <w:t xml:space="preserve"> the effect of light intensity resistance exercise training performed during the second and third trimester of pregnancy. </w:t>
            </w:r>
          </w:p>
          <w:p w14:paraId="5BC1A4CA" w14:textId="77777777" w:rsidR="00921608" w:rsidRDefault="00921608" w:rsidP="00D86DBF">
            <w:r w:rsidRPr="00A33A8C">
              <w:rPr>
                <w:b/>
              </w:rPr>
              <w:t>Population</w:t>
            </w:r>
            <w:r>
              <w:t xml:space="preserve">: Healthy </w:t>
            </w:r>
            <w:r w:rsidRPr="00A33A8C">
              <w:t xml:space="preserve">sedentary </w:t>
            </w:r>
            <w:r>
              <w:t>pregnant women; mixed BMIs</w:t>
            </w:r>
            <w:r w:rsidRPr="00A33A8C">
              <w:t xml:space="preserve">. </w:t>
            </w:r>
          </w:p>
          <w:p w14:paraId="2EDBBEE9" w14:textId="77777777" w:rsidR="00921608" w:rsidRDefault="00921608" w:rsidP="00D86DBF">
            <w:r w:rsidRPr="005E4EF9">
              <w:rPr>
                <w:b/>
              </w:rPr>
              <w:t>Intervention</w:t>
            </w:r>
            <w:r>
              <w:rPr>
                <w:b/>
              </w:rPr>
              <w:t>:</w:t>
            </w:r>
          </w:p>
          <w:p w14:paraId="3F37CF34" w14:textId="77777777" w:rsidR="00921608" w:rsidRPr="00C45716" w:rsidRDefault="00921608" w:rsidP="00D86DBF">
            <w:pPr>
              <w:pStyle w:val="bullet"/>
            </w:pPr>
            <w:r w:rsidRPr="00C45716">
              <w:rPr>
                <w:i/>
              </w:rPr>
              <w:t>Supervised</w:t>
            </w:r>
            <w:r w:rsidRPr="00C45716">
              <w:t>: Yes</w:t>
            </w:r>
          </w:p>
          <w:p w14:paraId="5B14E092" w14:textId="77777777" w:rsidR="00921608" w:rsidRPr="00C45716" w:rsidRDefault="00921608" w:rsidP="00D86DBF">
            <w:pPr>
              <w:pStyle w:val="bullet"/>
            </w:pPr>
            <w:r w:rsidRPr="00C45716">
              <w:rPr>
                <w:i/>
              </w:rPr>
              <w:t>Type and duration</w:t>
            </w:r>
            <w:r w:rsidRPr="00C45716">
              <w:t xml:space="preserve">: </w:t>
            </w:r>
            <w:r>
              <w:t xml:space="preserve">Resistance; </w:t>
            </w:r>
            <w:r w:rsidRPr="00C12274">
              <w:t>Toning and joint mobilisation</w:t>
            </w:r>
            <w:r>
              <w:t xml:space="preserve">; </w:t>
            </w:r>
            <w:r w:rsidRPr="00C12274">
              <w:t>35-40 min 3 times a week from weeks 12-13 to 38-39</w:t>
            </w:r>
            <w:r>
              <w:t>.</w:t>
            </w:r>
          </w:p>
          <w:p w14:paraId="4AF82358" w14:textId="77777777" w:rsidR="00921608" w:rsidRPr="004D49E0" w:rsidRDefault="00921608" w:rsidP="00D86DBF">
            <w:pPr>
              <w:pStyle w:val="bullet"/>
              <w:rPr>
                <w:b/>
              </w:rPr>
            </w:pPr>
            <w:r w:rsidRPr="00C45716">
              <w:rPr>
                <w:i/>
              </w:rPr>
              <w:t>Intensity</w:t>
            </w:r>
            <w:r w:rsidRPr="00C45716">
              <w:t xml:space="preserve">: </w:t>
            </w:r>
            <w:r w:rsidRPr="00A32D99">
              <w:t>Light; ≤80% of age-predicted maximum HR</w:t>
            </w:r>
          </w:p>
        </w:tc>
        <w:tc>
          <w:tcPr>
            <w:tcW w:w="4678" w:type="dxa"/>
          </w:tcPr>
          <w:p w14:paraId="2C70CCCC" w14:textId="77777777" w:rsidR="00921608" w:rsidRDefault="00921608" w:rsidP="00D86DBF">
            <w:r>
              <w:t>Intervention vs control:</w:t>
            </w:r>
          </w:p>
          <w:p w14:paraId="7E6D822D" w14:textId="77777777" w:rsidR="00921608" w:rsidRPr="00BD6935" w:rsidRDefault="00921608" w:rsidP="00D86DBF">
            <w:pPr>
              <w:pStyle w:val="bullet"/>
            </w:pPr>
            <w:r w:rsidRPr="00BD6935">
              <w:t>Dilation time (min): 426</w:t>
            </w:r>
            <w:r>
              <w:t>±</w:t>
            </w:r>
            <w:r w:rsidRPr="00BD6935">
              <w:t xml:space="preserve">20 </w:t>
            </w:r>
            <w:r>
              <w:t xml:space="preserve">vs </w:t>
            </w:r>
            <w:r w:rsidRPr="00BD6935">
              <w:t>378</w:t>
            </w:r>
            <w:r>
              <w:t>±</w:t>
            </w:r>
            <w:r w:rsidRPr="00BD6935">
              <w:t xml:space="preserve">13 </w:t>
            </w:r>
            <w:r>
              <w:t>p&gt;0</w:t>
            </w:r>
            <w:r w:rsidRPr="00BD6935">
              <w:t>.1</w:t>
            </w:r>
          </w:p>
          <w:p w14:paraId="4A27F0E8" w14:textId="77777777" w:rsidR="00921608" w:rsidRPr="00BD6935" w:rsidRDefault="00921608" w:rsidP="00D86DBF">
            <w:pPr>
              <w:pStyle w:val="bullet"/>
            </w:pPr>
            <w:r w:rsidRPr="00BD6935">
              <w:t>Expulsion time (min)</w:t>
            </w:r>
            <w:r>
              <w:t>: 32.5±</w:t>
            </w:r>
            <w:r w:rsidRPr="00BD6935">
              <w:t xml:space="preserve">24.7 </w:t>
            </w:r>
            <w:r>
              <w:t xml:space="preserve">vs </w:t>
            </w:r>
            <w:r w:rsidRPr="00BD6935">
              <w:t>36.0</w:t>
            </w:r>
            <w:r>
              <w:t>±</w:t>
            </w:r>
            <w:r w:rsidRPr="00BD6935">
              <w:t xml:space="preserve">31.5 </w:t>
            </w:r>
            <w:r>
              <w:t>p&gt;0</w:t>
            </w:r>
            <w:r w:rsidRPr="00BD6935">
              <w:t>.1</w:t>
            </w:r>
          </w:p>
          <w:p w14:paraId="7951D828" w14:textId="77777777" w:rsidR="00921608" w:rsidRPr="00BD6935" w:rsidRDefault="00921608" w:rsidP="00D86DBF">
            <w:pPr>
              <w:pStyle w:val="bullet"/>
              <w:rPr>
                <w:rFonts w:ascii="Helvetica" w:hAnsi="Helvetica"/>
                <w:sz w:val="14"/>
                <w:szCs w:val="14"/>
              </w:rPr>
            </w:pPr>
            <w:r w:rsidRPr="00BD6935">
              <w:t>Childbirth time (min)</w:t>
            </w:r>
            <w:r>
              <w:t xml:space="preserve">: </w:t>
            </w:r>
            <w:r w:rsidRPr="00BD6935">
              <w:t>8.1</w:t>
            </w:r>
            <w:r>
              <w:t>±</w:t>
            </w:r>
            <w:r w:rsidRPr="00BD6935">
              <w:t xml:space="preserve">2.3 </w:t>
            </w:r>
            <w:r>
              <w:t xml:space="preserve">vs </w:t>
            </w:r>
            <w:r w:rsidRPr="00BD6935">
              <w:t>7.7</w:t>
            </w:r>
            <w:r>
              <w:t>±</w:t>
            </w:r>
            <w:r w:rsidRPr="00BD6935">
              <w:t xml:space="preserve">1.7 </w:t>
            </w:r>
            <w:r>
              <w:t>p&gt;0</w:t>
            </w:r>
            <w:r w:rsidRPr="00BD6935">
              <w:t>.1</w:t>
            </w:r>
          </w:p>
        </w:tc>
        <w:tc>
          <w:tcPr>
            <w:tcW w:w="1844" w:type="dxa"/>
          </w:tcPr>
          <w:p w14:paraId="53DE7B9A" w14:textId="77777777" w:rsidR="00921608" w:rsidRPr="00DC4A73" w:rsidRDefault="00921608" w:rsidP="00D86DBF">
            <w:pPr>
              <w:keepNext/>
            </w:pPr>
          </w:p>
        </w:tc>
      </w:tr>
      <w:tr w:rsidR="006C2075" w:rsidRPr="00DC4A73" w14:paraId="76A6621B" w14:textId="77777777" w:rsidTr="006C2075">
        <w:trPr>
          <w:cantSplit/>
        </w:trPr>
        <w:tc>
          <w:tcPr>
            <w:tcW w:w="1275" w:type="dxa"/>
          </w:tcPr>
          <w:p w14:paraId="2F4D7561" w14:textId="4C9AD0CD" w:rsidR="00921608" w:rsidRPr="00C12274" w:rsidRDefault="00921608" w:rsidP="0099206A">
            <w:r>
              <w:rPr>
                <w:noProof/>
              </w:rPr>
              <w:t>Barakat et al 2018</w:t>
            </w:r>
            <w:r>
              <w:fldChar w:fldCharType="begin">
                <w:fldData xml:space="preserve">PEVuZE5vdGU+PENpdGU+PEF1dGhvcj5CYXJha2F0PC9BdXRob3I+PFllYXI+MjAxODwvWWVhcj48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</w:fldData>
              </w:fldChar>
            </w:r>
            <w:r w:rsidR="002747EA">
              <w:instrText xml:space="preserve"> ADDIN EN.CITE </w:instrText>
            </w:r>
            <w:r w:rsidR="002747EA">
              <w:fldChar w:fldCharType="begin">
                <w:fldData xml:space="preserve">PEVuZE5vdGU+PENpdGU+PEF1dGhvcj5CYXJha2F0PC9BdXRob3I+PFllYXI+MjAxODwvWWVhcj48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</w:fldData>
              </w:fldChar>
            </w:r>
            <w:r w:rsidR="002747EA">
              <w:instrText xml:space="preserve"> ADDIN EN.CITE.DATA </w:instrText>
            </w:r>
            <w:r w:rsidR="002747EA">
              <w:fldChar w:fldCharType="end"/>
            </w:r>
            <w:r>
              <w:fldChar w:fldCharType="separate"/>
            </w:r>
            <w:r w:rsidR="002747EA" w:rsidRPr="002747EA">
              <w:rPr>
                <w:noProof/>
                <w:vertAlign w:val="superscript"/>
              </w:rPr>
              <w:t>294</w:t>
            </w:r>
            <w:r>
              <w:fldChar w:fldCharType="end"/>
            </w:r>
          </w:p>
          <w:p w14:paraId="499CCA74" w14:textId="77777777" w:rsidR="00921608" w:rsidRPr="00C12274" w:rsidRDefault="00921608" w:rsidP="0099206A">
            <w:r w:rsidRPr="00C12274">
              <w:t>Spain</w:t>
            </w:r>
          </w:p>
          <w:p w14:paraId="1F0F912B" w14:textId="77777777" w:rsidR="00921608" w:rsidRPr="00DC4A73" w:rsidRDefault="00921608" w:rsidP="0099206A">
            <w:r w:rsidRPr="00C12274">
              <w:t>NCT02109588</w:t>
            </w:r>
          </w:p>
        </w:tc>
        <w:tc>
          <w:tcPr>
            <w:tcW w:w="1276" w:type="dxa"/>
          </w:tcPr>
          <w:p w14:paraId="3340EDF9" w14:textId="77777777" w:rsidR="00921608" w:rsidRDefault="00921608" w:rsidP="00D86DBF">
            <w:r>
              <w:t>Intervention 176</w:t>
            </w:r>
          </w:p>
          <w:p w14:paraId="5CF62AA5" w14:textId="77777777" w:rsidR="00921608" w:rsidRDefault="00921608" w:rsidP="00D86DBF">
            <w:r>
              <w:t>Control 149</w:t>
            </w:r>
          </w:p>
          <w:p w14:paraId="6ACED6D4" w14:textId="77777777" w:rsidR="00921608" w:rsidRPr="00DC4A73" w:rsidRDefault="00921608" w:rsidP="00D86DBF">
            <w:pPr>
              <w:keepNext/>
            </w:pPr>
          </w:p>
        </w:tc>
        <w:tc>
          <w:tcPr>
            <w:tcW w:w="4819" w:type="dxa"/>
          </w:tcPr>
          <w:p w14:paraId="1C146985" w14:textId="77777777" w:rsidR="00921608" w:rsidRDefault="00921608" w:rsidP="00D86DBF">
            <w:r w:rsidRPr="004D49E0">
              <w:rPr>
                <w:b/>
              </w:rPr>
              <w:t>Aim</w:t>
            </w:r>
            <w:r>
              <w:t>: T</w:t>
            </w:r>
            <w:r w:rsidRPr="0065381D">
              <w:t>o examine the influence of an exercise program throughout pregnancy on the duration of labo</w:t>
            </w:r>
            <w:r>
              <w:t>u</w:t>
            </w:r>
            <w:r w:rsidRPr="0065381D">
              <w:t>r</w:t>
            </w:r>
            <w:r>
              <w:t>.</w:t>
            </w:r>
          </w:p>
          <w:p w14:paraId="5620D960" w14:textId="77777777" w:rsidR="00921608" w:rsidRDefault="00921608" w:rsidP="00D86DBF">
            <w:r w:rsidRPr="00901FC6">
              <w:rPr>
                <w:b/>
              </w:rPr>
              <w:t>Population</w:t>
            </w:r>
            <w:r>
              <w:t>: H</w:t>
            </w:r>
            <w:r w:rsidRPr="0065381D">
              <w:t xml:space="preserve">ealthy pregnant women. </w:t>
            </w:r>
            <w:r>
              <w:t>Mixed BMIs.</w:t>
            </w:r>
          </w:p>
          <w:p w14:paraId="45400B58" w14:textId="77777777" w:rsidR="00921608" w:rsidRDefault="00921608" w:rsidP="00D86DBF">
            <w:r w:rsidRPr="005E4EF9">
              <w:rPr>
                <w:b/>
              </w:rPr>
              <w:t>Intervention</w:t>
            </w:r>
            <w:r>
              <w:rPr>
                <w:b/>
              </w:rPr>
              <w:t>:</w:t>
            </w:r>
          </w:p>
          <w:p w14:paraId="45001625" w14:textId="77777777" w:rsidR="00921608" w:rsidRPr="00C45716" w:rsidRDefault="00921608" w:rsidP="00D86DBF">
            <w:pPr>
              <w:pStyle w:val="bullet"/>
            </w:pPr>
            <w:r w:rsidRPr="00C45716">
              <w:rPr>
                <w:i/>
              </w:rPr>
              <w:t>Supervised</w:t>
            </w:r>
            <w:r w:rsidRPr="00C45716">
              <w:t>: Yes</w:t>
            </w:r>
          </w:p>
          <w:p w14:paraId="2F5E67DA" w14:textId="77777777" w:rsidR="00921608" w:rsidRPr="00BC35D3" w:rsidRDefault="00921608" w:rsidP="00D86DBF">
            <w:pPr>
              <w:pStyle w:val="bullet"/>
            </w:pPr>
            <w:r w:rsidRPr="00C45716">
              <w:rPr>
                <w:i/>
              </w:rPr>
              <w:t>Type and duration</w:t>
            </w:r>
            <w:r w:rsidRPr="00C45716">
              <w:t xml:space="preserve">: </w:t>
            </w:r>
            <w:r>
              <w:t>Aerobic and resistance; Aquatic; 50-55</w:t>
            </w:r>
            <w:r w:rsidRPr="00C12274">
              <w:t xml:space="preserve">-min 3 times a week, from weeks </w:t>
            </w:r>
            <w:r>
              <w:t>9-11</w:t>
            </w:r>
            <w:r w:rsidRPr="00C12274">
              <w:t xml:space="preserve"> to 38–39</w:t>
            </w:r>
          </w:p>
          <w:p w14:paraId="53C2EAF0" w14:textId="77777777" w:rsidR="00921608" w:rsidRPr="00562FDD" w:rsidRDefault="00921608" w:rsidP="00D86DBF">
            <w:pPr>
              <w:pStyle w:val="bullet"/>
            </w:pPr>
            <w:r w:rsidRPr="00C45716">
              <w:rPr>
                <w:i/>
              </w:rPr>
              <w:t>Intensity</w:t>
            </w:r>
            <w:r w:rsidRPr="00C45716">
              <w:t xml:space="preserve">: </w:t>
            </w:r>
            <w:r>
              <w:t>M</w:t>
            </w:r>
            <w:r w:rsidRPr="00C12274">
              <w:t>oderate, HR&lt;70%</w:t>
            </w:r>
            <w:r>
              <w:t>; Borg 12-14</w:t>
            </w:r>
          </w:p>
        </w:tc>
        <w:tc>
          <w:tcPr>
            <w:tcW w:w="4678" w:type="dxa"/>
          </w:tcPr>
          <w:p w14:paraId="77BBE3BC" w14:textId="77777777" w:rsidR="00921608" w:rsidRDefault="00921608" w:rsidP="00D86DBF">
            <w:r>
              <w:t>Intervention vs control:</w:t>
            </w:r>
          </w:p>
          <w:p w14:paraId="7E1C885F" w14:textId="77777777" w:rsidR="00921608" w:rsidRDefault="00921608" w:rsidP="00D86DBF">
            <w:pPr>
              <w:pStyle w:val="bullet"/>
            </w:pPr>
            <w:r>
              <w:t>First stage of labour:</w:t>
            </w:r>
            <w:r w:rsidRPr="00A32D99">
              <w:t xml:space="preserve"> 409.15</w:t>
            </w:r>
            <w:r>
              <w:t>+</w:t>
            </w:r>
            <w:r w:rsidRPr="00A32D99">
              <w:t>185.74</w:t>
            </w:r>
            <w:r>
              <w:t xml:space="preserve"> vs </w:t>
            </w:r>
            <w:r w:rsidRPr="00A32D99">
              <w:t>462.83</w:t>
            </w:r>
            <w:r>
              <w:t>±208.37</w:t>
            </w:r>
            <w:r w:rsidRPr="00A32D99">
              <w:t xml:space="preserve"> </w:t>
            </w:r>
            <w:r>
              <w:t>p=</w:t>
            </w:r>
            <w:r w:rsidRPr="00A32D99">
              <w:t>0.01</w:t>
            </w:r>
          </w:p>
          <w:p w14:paraId="27A8A611" w14:textId="5BDC3665" w:rsidR="00921608" w:rsidRDefault="00921608" w:rsidP="00D86DBF">
            <w:pPr>
              <w:pStyle w:val="bullet"/>
            </w:pPr>
            <w:r w:rsidRPr="00A32D99">
              <w:t>Second stage of labo</w:t>
            </w:r>
            <w:r>
              <w:t>ur:</w:t>
            </w:r>
            <w:r w:rsidRPr="00A32D99">
              <w:t xml:space="preserve"> 33.23</w:t>
            </w:r>
            <w:r>
              <w:t>±</w:t>
            </w:r>
            <w:r w:rsidRPr="00A32D99">
              <w:t xml:space="preserve">22.53 </w:t>
            </w:r>
            <w:r>
              <w:t xml:space="preserve">vs </w:t>
            </w:r>
            <w:r w:rsidRPr="00A32D99">
              <w:t>36.21</w:t>
            </w:r>
            <w:r>
              <w:t>±</w:t>
            </w:r>
            <w:r w:rsidR="003613AD">
              <w:t>25.93 p=</w:t>
            </w:r>
            <w:r w:rsidRPr="00A32D99">
              <w:t xml:space="preserve">0.68 </w:t>
            </w:r>
          </w:p>
          <w:p w14:paraId="0BF78FE7" w14:textId="77777777" w:rsidR="00921608" w:rsidRDefault="00921608" w:rsidP="00D86DBF">
            <w:pPr>
              <w:pStyle w:val="bullet"/>
            </w:pPr>
            <w:r w:rsidRPr="00A32D99">
              <w:t xml:space="preserve">Cumulative first and second stage of </w:t>
            </w:r>
            <w:r>
              <w:t xml:space="preserve">labour: </w:t>
            </w:r>
            <w:r w:rsidRPr="00A32D99">
              <w:t>442.37</w:t>
            </w:r>
            <w:r>
              <w:t>±</w:t>
            </w:r>
            <w:r w:rsidRPr="00A32D99">
              <w:t>188.72</w:t>
            </w:r>
            <w:r>
              <w:t xml:space="preserve"> vs </w:t>
            </w:r>
            <w:r w:rsidRPr="00A32D99">
              <w:t>499.04</w:t>
            </w:r>
            <w:r>
              <w:t>±</w:t>
            </w:r>
            <w:r w:rsidRPr="00A32D99">
              <w:t xml:space="preserve">215.84 </w:t>
            </w:r>
            <w:r>
              <w:t>p=</w:t>
            </w:r>
            <w:r w:rsidRPr="00A32D99">
              <w:t>0.01</w:t>
            </w:r>
          </w:p>
          <w:p w14:paraId="33584D76" w14:textId="77777777" w:rsidR="00921608" w:rsidRDefault="00921608" w:rsidP="00D86DBF">
            <w:pPr>
              <w:pStyle w:val="bullet"/>
            </w:pPr>
            <w:r w:rsidRPr="00A32D99">
              <w:rPr>
                <w:rFonts w:eastAsia="Times New Roman"/>
                <w:lang w:val="en-AU"/>
              </w:rPr>
              <w:t xml:space="preserve">Third stage of </w:t>
            </w:r>
            <w:r>
              <w:rPr>
                <w:rFonts w:eastAsia="Times New Roman"/>
                <w:lang w:val="en-AU"/>
              </w:rPr>
              <w:t>labour</w:t>
            </w:r>
            <w:r>
              <w:t>:</w:t>
            </w:r>
            <w:r w:rsidRPr="00A32D99">
              <w:t xml:space="preserve"> 8.37</w:t>
            </w:r>
            <w:r>
              <w:t>±</w:t>
            </w:r>
            <w:r w:rsidRPr="00A32D99">
              <w:t xml:space="preserve">2.16 </w:t>
            </w:r>
            <w:r>
              <w:t xml:space="preserve">vs </w:t>
            </w:r>
            <w:r w:rsidRPr="00A32D99">
              <w:t>8.14</w:t>
            </w:r>
            <w:r>
              <w:t>±</w:t>
            </w:r>
            <w:r w:rsidRPr="00A32D99">
              <w:t xml:space="preserve">1.86 </w:t>
            </w:r>
            <w:r>
              <w:t>p=</w:t>
            </w:r>
            <w:r w:rsidRPr="00A32D99">
              <w:t xml:space="preserve">0.66 </w:t>
            </w:r>
          </w:p>
          <w:p w14:paraId="5DA078B7" w14:textId="7D901411" w:rsidR="00921608" w:rsidRPr="00DC4A73" w:rsidRDefault="00921608" w:rsidP="00D86DBF">
            <w:pPr>
              <w:pStyle w:val="bullet"/>
            </w:pPr>
            <w:r w:rsidRPr="00A32D99">
              <w:t>Total duration of lab</w:t>
            </w:r>
            <w:r>
              <w:t>our:</w:t>
            </w:r>
            <w:r w:rsidRPr="00A32D99">
              <w:t xml:space="preserve"> 450.74</w:t>
            </w:r>
            <w:r>
              <w:t>±</w:t>
            </w:r>
            <w:r w:rsidRPr="00A32D99">
              <w:t>188.64</w:t>
            </w:r>
            <w:r>
              <w:t xml:space="preserve"> vs </w:t>
            </w:r>
            <w:r w:rsidRPr="00A32D99">
              <w:t>507.19</w:t>
            </w:r>
            <w:r>
              <w:t>±</w:t>
            </w:r>
            <w:r w:rsidRPr="00A32D99">
              <w:t xml:space="preserve">216.06 </w:t>
            </w:r>
            <w:r>
              <w:t>p=</w:t>
            </w:r>
            <w:r w:rsidR="003613AD">
              <w:t>0.01</w:t>
            </w:r>
          </w:p>
        </w:tc>
        <w:tc>
          <w:tcPr>
            <w:tcW w:w="1844" w:type="dxa"/>
          </w:tcPr>
          <w:p w14:paraId="7043DDF1" w14:textId="77777777" w:rsidR="00921608" w:rsidRPr="00DC4A73" w:rsidRDefault="00921608" w:rsidP="00D86DBF">
            <w:pPr>
              <w:keepNext/>
            </w:pPr>
          </w:p>
        </w:tc>
      </w:tr>
      <w:tr w:rsidR="006C2075" w:rsidRPr="00DC4A73" w14:paraId="62C7BADD" w14:textId="77777777" w:rsidTr="006C2075">
        <w:trPr>
          <w:cantSplit/>
        </w:trPr>
        <w:tc>
          <w:tcPr>
            <w:tcW w:w="1275" w:type="dxa"/>
          </w:tcPr>
          <w:p w14:paraId="680E93E0" w14:textId="01894226" w:rsidR="00921608" w:rsidRPr="00C12274" w:rsidRDefault="00921608" w:rsidP="0099206A">
            <w:r>
              <w:rPr>
                <w:noProof/>
              </w:rPr>
              <w:t>Perales et al 2016a</w:t>
            </w:r>
            <w:r>
              <w:fldChar w:fldCharType="begin"/>
            </w:r>
            <w:r w:rsidR="002747EA">
              <w:instrText xml:space="preserve"> ADDIN EN.CITE &lt;EndNote&gt;&lt;Cite&gt;&lt;Author&gt;Perales&lt;/Author&gt;&lt;Year&gt;2016&lt;/Year&gt;&lt;RecNum&gt;924&lt;/RecNum&gt;&lt;DisplayText&gt;&lt;style face="superscript" font="Trebuchet MS" size="9"&gt;295&lt;/style&gt;&lt;/DisplayText&gt;&lt;record&gt;&lt;rec-number&gt;924&lt;/rec-number&gt;&lt;foreign-keys&gt;&lt;key app="EN" db-id="exvasrfx2dtraoesasxp2szsxa2df502592x" timestamp="1541540925"&gt;924&lt;/key&gt;&lt;key app="ENWeb" db-id=""&gt;0&lt;/key&gt;&lt;/foreign-keys&gt;&lt;ref-type name="Journal Article"&gt;17&lt;/ref-type&gt;&lt;contributors&gt;&lt;authors&gt;&lt;author&gt;Perales, Maria&lt;/author&gt;&lt;author&gt;Calabria, Irene&lt;/author&gt;&lt;author&gt;Lopez, Carmina&lt;/author&gt;&lt;author&gt;Franco, Evelia&lt;/author&gt;&lt;author&gt;Coteron, Javier&lt;/author&gt;&lt;author&gt;Barakat, Ruben&lt;/author&gt;&lt;/authors&gt;&lt;/contributors&gt;&lt;titles&gt;&lt;title&gt;Regular Exercise Throughout Pregnancy is Associated with a Shorter First Stage of Labor&lt;/title&gt;&lt;secondary-title&gt;American Journal of Health Promotion&lt;/secondary-title&gt;&lt;/titles&gt;&lt;periodical&gt;&lt;full-title&gt;American Journal of Health Promotion&lt;/full-title&gt;&lt;/periodical&gt;&lt;pages&gt;149-157&lt;/pages&gt;&lt;volume&gt;30&lt;/volume&gt;&lt;number&gt;3&lt;/number&gt;&lt;section&gt;149&lt;/section&gt;&lt;dates&gt;&lt;year&gt;2016&lt;/year&gt;&lt;/dates&gt;&lt;isbn&gt;0890-1171&amp;#xD;2168-6602&lt;/isbn&gt;&lt;urls&gt;&lt;/urls&gt;&lt;electronic-resource-num&gt;10.4278/ajhp.140221-QUAN-79&lt;/electronic-resource-num&gt;&lt;/record&gt;&lt;/Cite&gt;&lt;/EndNote&gt;</w:instrText>
            </w:r>
            <w:r>
              <w:fldChar w:fldCharType="separate"/>
            </w:r>
            <w:r w:rsidR="002747EA" w:rsidRPr="002747EA">
              <w:rPr>
                <w:noProof/>
                <w:vertAlign w:val="superscript"/>
              </w:rPr>
              <w:t>295</w:t>
            </w:r>
            <w:r>
              <w:fldChar w:fldCharType="end"/>
            </w:r>
          </w:p>
          <w:p w14:paraId="124BF223" w14:textId="77777777" w:rsidR="00921608" w:rsidRDefault="00921608" w:rsidP="0099206A">
            <w:pPr>
              <w:rPr>
                <w:noProof/>
              </w:rPr>
            </w:pPr>
            <w:r w:rsidRPr="00C12274">
              <w:t>Spain</w:t>
            </w:r>
          </w:p>
        </w:tc>
        <w:tc>
          <w:tcPr>
            <w:tcW w:w="1276" w:type="dxa"/>
          </w:tcPr>
          <w:p w14:paraId="0694E290" w14:textId="77777777" w:rsidR="00921608" w:rsidRDefault="00921608" w:rsidP="00D86DBF">
            <w:r>
              <w:t>Intervention 83</w:t>
            </w:r>
          </w:p>
          <w:p w14:paraId="18C46A7C" w14:textId="77777777" w:rsidR="00921608" w:rsidRDefault="00921608" w:rsidP="00D86DBF">
            <w:r>
              <w:t>Control 83</w:t>
            </w:r>
          </w:p>
        </w:tc>
        <w:tc>
          <w:tcPr>
            <w:tcW w:w="4819" w:type="dxa"/>
          </w:tcPr>
          <w:p w14:paraId="4235C50E" w14:textId="77777777" w:rsidR="00921608" w:rsidRPr="008B6D80" w:rsidRDefault="00921608" w:rsidP="00D86DBF">
            <w:r w:rsidRPr="00C03520">
              <w:rPr>
                <w:b/>
              </w:rPr>
              <w:t>Aim</w:t>
            </w:r>
            <w:r>
              <w:t>: T</w:t>
            </w:r>
            <w:r w:rsidRPr="008B6D80">
              <w:t>o examine the influence of moderate physical</w:t>
            </w:r>
            <w:r>
              <w:t xml:space="preserve"> </w:t>
            </w:r>
            <w:r w:rsidRPr="008B6D80">
              <w:t>exercise throughout pregnancy on the duration of labo</w:t>
            </w:r>
            <w:r>
              <w:t>u</w:t>
            </w:r>
            <w:r w:rsidRPr="008B6D80">
              <w:t>r stages</w:t>
            </w:r>
            <w:r w:rsidRPr="008B6D80">
              <w:rPr>
                <w:rFonts w:ascii="Times" w:hAnsi="Times"/>
              </w:rPr>
              <w:t>.</w:t>
            </w:r>
          </w:p>
          <w:p w14:paraId="23D571CB" w14:textId="77777777" w:rsidR="00921608" w:rsidRDefault="00921608" w:rsidP="00D86DBF">
            <w:r w:rsidRPr="00C03520">
              <w:rPr>
                <w:b/>
              </w:rPr>
              <w:t>Population</w:t>
            </w:r>
            <w:r>
              <w:t>:</w:t>
            </w:r>
            <w:r w:rsidRPr="008B6D80">
              <w:t xml:space="preserve"> </w:t>
            </w:r>
            <w:r>
              <w:t>P</w:t>
            </w:r>
            <w:r w:rsidRPr="008B6D80">
              <w:t>regnant women (31.6</w:t>
            </w:r>
            <w:r>
              <w:t>±</w:t>
            </w:r>
            <w:r w:rsidRPr="008B6D80">
              <w:t>3.8 years)</w:t>
            </w:r>
            <w:r>
              <w:t xml:space="preserve"> with </w:t>
            </w:r>
            <w:r w:rsidRPr="008B6D80">
              <w:t xml:space="preserve">uncomplicated and singleton </w:t>
            </w:r>
            <w:r>
              <w:t>pregnancies</w:t>
            </w:r>
            <w:r w:rsidRPr="008B6D80">
              <w:t xml:space="preserve">. </w:t>
            </w:r>
            <w:r>
              <w:t>Mixed BMIs.</w:t>
            </w:r>
          </w:p>
          <w:p w14:paraId="4E7B4C11" w14:textId="77777777" w:rsidR="00921608" w:rsidRDefault="00921608" w:rsidP="00D86DBF">
            <w:r w:rsidRPr="005E4EF9">
              <w:rPr>
                <w:b/>
              </w:rPr>
              <w:t>Intervention</w:t>
            </w:r>
            <w:r>
              <w:rPr>
                <w:b/>
              </w:rPr>
              <w:t>:</w:t>
            </w:r>
          </w:p>
          <w:p w14:paraId="6B22016A" w14:textId="77777777" w:rsidR="00921608" w:rsidRPr="00C45716" w:rsidRDefault="00921608" w:rsidP="00D86DBF">
            <w:pPr>
              <w:pStyle w:val="bullet"/>
            </w:pPr>
            <w:r w:rsidRPr="00C45716">
              <w:rPr>
                <w:i/>
              </w:rPr>
              <w:t>Supervised</w:t>
            </w:r>
            <w:r w:rsidRPr="00C45716">
              <w:t xml:space="preserve">: </w:t>
            </w:r>
            <w:r>
              <w:t>Yes</w:t>
            </w:r>
          </w:p>
          <w:p w14:paraId="129D262A" w14:textId="77777777" w:rsidR="00921608" w:rsidRPr="007D4CC2" w:rsidRDefault="00921608" w:rsidP="00D86DBF">
            <w:pPr>
              <w:pStyle w:val="bullet"/>
            </w:pPr>
            <w:r w:rsidRPr="00C45716">
              <w:rPr>
                <w:i/>
              </w:rPr>
              <w:t>Type and duration</w:t>
            </w:r>
            <w:r w:rsidRPr="00C45716">
              <w:t xml:space="preserve">: </w:t>
            </w:r>
            <w:r>
              <w:t xml:space="preserve">Aerobic and resistance; </w:t>
            </w:r>
            <w:r w:rsidRPr="00C12274">
              <w:t>Dance, muscle strengthening</w:t>
            </w:r>
            <w:r>
              <w:t xml:space="preserve">; </w:t>
            </w:r>
            <w:r w:rsidRPr="00C12274">
              <w:t>55-60 min, 3 times a week from week 9-11 to 39-40</w:t>
            </w:r>
            <w:r>
              <w:t>.</w:t>
            </w:r>
          </w:p>
          <w:p w14:paraId="31CDC70A" w14:textId="77777777" w:rsidR="00921608" w:rsidRPr="00ED5084" w:rsidRDefault="00921608" w:rsidP="00D86DBF">
            <w:pPr>
              <w:pStyle w:val="bullet"/>
              <w:rPr>
                <w:b/>
              </w:rPr>
            </w:pPr>
            <w:r w:rsidRPr="00C45716">
              <w:rPr>
                <w:i/>
              </w:rPr>
              <w:t>Intensity</w:t>
            </w:r>
            <w:r w:rsidRPr="00C45716">
              <w:t xml:space="preserve">: </w:t>
            </w:r>
            <w:r w:rsidRPr="00C12274">
              <w:t>Light to moderate; 55-60% maximal HR</w:t>
            </w:r>
            <w:r>
              <w:t>.</w:t>
            </w:r>
          </w:p>
        </w:tc>
        <w:tc>
          <w:tcPr>
            <w:tcW w:w="4678" w:type="dxa"/>
          </w:tcPr>
          <w:p w14:paraId="3E59A3CC" w14:textId="77777777" w:rsidR="00921608" w:rsidRDefault="00921608" w:rsidP="00D86DBF">
            <w:r>
              <w:t>Intervention vs control:</w:t>
            </w:r>
          </w:p>
          <w:p w14:paraId="0FEDA8CC" w14:textId="77777777" w:rsidR="00921608" w:rsidRPr="00225579" w:rsidRDefault="00921608" w:rsidP="00D86DBF">
            <w:pPr>
              <w:pStyle w:val="bullet"/>
            </w:pPr>
            <w:r>
              <w:t xml:space="preserve">Stage 1 (min): </w:t>
            </w:r>
            <w:r w:rsidRPr="00225579">
              <w:t>399.1</w:t>
            </w:r>
            <w:r>
              <w:t>±</w:t>
            </w:r>
            <w:r w:rsidRPr="00225579">
              <w:t xml:space="preserve">322.1 </w:t>
            </w:r>
            <w:r>
              <w:t xml:space="preserve">vs </w:t>
            </w:r>
            <w:r w:rsidRPr="00225579">
              <w:t>537.4</w:t>
            </w:r>
            <w:r>
              <w:t>±</w:t>
            </w:r>
            <w:r w:rsidRPr="00225579">
              <w:t xml:space="preserve">409.3 </w:t>
            </w:r>
            <w:r>
              <w:t>p=</w:t>
            </w:r>
            <w:r w:rsidRPr="00225579">
              <w:t>0.01</w:t>
            </w:r>
          </w:p>
          <w:p w14:paraId="2B714BDD" w14:textId="77777777" w:rsidR="00921608" w:rsidRPr="00225579" w:rsidRDefault="00921608" w:rsidP="00D86DBF">
            <w:pPr>
              <w:pStyle w:val="bullet"/>
            </w:pPr>
            <w:r w:rsidRPr="00225579">
              <w:t>Stage 2 (min)</w:t>
            </w:r>
            <w:r>
              <w:t>:</w:t>
            </w:r>
            <w:r w:rsidRPr="00225579">
              <w:t xml:space="preserve"> 40.6</w:t>
            </w:r>
            <w:r>
              <w:t>±</w:t>
            </w:r>
            <w:r w:rsidRPr="00225579">
              <w:t xml:space="preserve">42.8 </w:t>
            </w:r>
            <w:r>
              <w:t xml:space="preserve">vs </w:t>
            </w:r>
            <w:r w:rsidRPr="00225579">
              <w:t>37.4</w:t>
            </w:r>
            <w:r>
              <w:t>±</w:t>
            </w:r>
            <w:r w:rsidRPr="00225579">
              <w:t xml:space="preserve">44.7 </w:t>
            </w:r>
            <w:r>
              <w:t>p=</w:t>
            </w:r>
            <w:r w:rsidRPr="00225579">
              <w:t>0.87</w:t>
            </w:r>
          </w:p>
          <w:p w14:paraId="34782824" w14:textId="77777777" w:rsidR="00921608" w:rsidRPr="00225579" w:rsidRDefault="00921608" w:rsidP="00D86DBF">
            <w:pPr>
              <w:pStyle w:val="bullet"/>
            </w:pPr>
            <w:r w:rsidRPr="00225579">
              <w:t>Stage 3 (min) 8</w:t>
            </w:r>
            <w:r>
              <w:t>±</w:t>
            </w:r>
            <w:r w:rsidRPr="00225579">
              <w:t xml:space="preserve">7.7 </w:t>
            </w:r>
            <w:r>
              <w:t xml:space="preserve">vs </w:t>
            </w:r>
            <w:r w:rsidRPr="00225579">
              <w:t>8.8</w:t>
            </w:r>
            <w:r>
              <w:t>±</w:t>
            </w:r>
            <w:r w:rsidRPr="00225579">
              <w:t xml:space="preserve">7 </w:t>
            </w:r>
            <w:r>
              <w:t>p=</w:t>
            </w:r>
            <w:r w:rsidRPr="00225579">
              <w:t>0.46</w:t>
            </w:r>
          </w:p>
        </w:tc>
        <w:tc>
          <w:tcPr>
            <w:tcW w:w="1844" w:type="dxa"/>
          </w:tcPr>
          <w:p w14:paraId="00A8B22B" w14:textId="77777777" w:rsidR="00921608" w:rsidRPr="00DC4A73" w:rsidRDefault="00921608" w:rsidP="00D86DBF">
            <w:pPr>
              <w:keepNext/>
            </w:pPr>
          </w:p>
        </w:tc>
      </w:tr>
      <w:tr w:rsidR="006C2075" w:rsidRPr="00DC4A73" w14:paraId="0B7B2FDB" w14:textId="77777777" w:rsidTr="006C2075">
        <w:trPr>
          <w:cantSplit/>
        </w:trPr>
        <w:tc>
          <w:tcPr>
            <w:tcW w:w="1275" w:type="dxa"/>
          </w:tcPr>
          <w:p w14:paraId="2358A6AD" w14:textId="44AA1F05" w:rsidR="00921608" w:rsidRPr="00C12274" w:rsidRDefault="00921608" w:rsidP="0099206A">
            <w:r>
              <w:rPr>
                <w:noProof/>
              </w:rPr>
              <w:t>Perales et al 2016b</w:t>
            </w:r>
            <w:r>
              <w:fldChar w:fldCharType="begin">
                <w:fldData xml:space="preserve">PEVuZE5vdGU+PENpdGU+PEF1dGhvcj5QZXJhbGVzPC9BdXRob3I+PFllYXI+MjAxNjwvWWVhcj48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</w:fldData>
              </w:fldChar>
            </w:r>
            <w:r w:rsidR="002747EA">
              <w:instrText xml:space="preserve"> ADDIN EN.CITE </w:instrText>
            </w:r>
            <w:r w:rsidR="002747EA">
              <w:fldChar w:fldCharType="begin">
                <w:fldData xml:space="preserve">PEVuZE5vdGU+PENpdGU+PEF1dGhvcj5QZXJhbGVzPC9BdXRob3I+PFllYXI+MjAxNjwvWWVhcj48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</w:fldData>
              </w:fldChar>
            </w:r>
            <w:r w:rsidR="002747EA">
              <w:instrText xml:space="preserve"> ADDIN EN.CITE.DATA </w:instrText>
            </w:r>
            <w:r w:rsidR="002747EA">
              <w:fldChar w:fldCharType="end"/>
            </w:r>
            <w:r>
              <w:fldChar w:fldCharType="separate"/>
            </w:r>
            <w:r w:rsidR="002747EA" w:rsidRPr="002747EA">
              <w:rPr>
                <w:noProof/>
                <w:vertAlign w:val="superscript"/>
              </w:rPr>
              <w:t>296</w:t>
            </w:r>
            <w:r>
              <w:fldChar w:fldCharType="end"/>
            </w:r>
          </w:p>
          <w:p w14:paraId="1AFEF97E" w14:textId="77777777" w:rsidR="00921608" w:rsidRPr="00C12274" w:rsidRDefault="00921608" w:rsidP="0099206A">
            <w:r w:rsidRPr="00C12274">
              <w:t xml:space="preserve">Spain </w:t>
            </w:r>
          </w:p>
          <w:p w14:paraId="42B6048E" w14:textId="77777777" w:rsidR="00921608" w:rsidRDefault="00921608" w:rsidP="0099206A">
            <w:pPr>
              <w:rPr>
                <w:noProof/>
              </w:rPr>
            </w:pPr>
            <w:r w:rsidRPr="00C12274">
              <w:rPr>
                <w:rFonts w:ascii="Helvetica" w:hAnsi="Helvetica"/>
                <w:color w:val="2F2A2B"/>
                <w:sz w:val="15"/>
                <w:szCs w:val="15"/>
              </w:rPr>
              <w:t>NCT01723098</w:t>
            </w:r>
          </w:p>
        </w:tc>
        <w:tc>
          <w:tcPr>
            <w:tcW w:w="1276" w:type="dxa"/>
          </w:tcPr>
          <w:p w14:paraId="5BD994C0" w14:textId="77777777" w:rsidR="00921608" w:rsidRDefault="00921608" w:rsidP="00D86DBF">
            <w:r>
              <w:t>Intervention 83</w:t>
            </w:r>
          </w:p>
          <w:p w14:paraId="452C696F" w14:textId="77777777" w:rsidR="00921608" w:rsidRDefault="00921608" w:rsidP="00D86DBF">
            <w:r>
              <w:t>Control 59</w:t>
            </w:r>
          </w:p>
        </w:tc>
        <w:tc>
          <w:tcPr>
            <w:tcW w:w="4819" w:type="dxa"/>
          </w:tcPr>
          <w:p w14:paraId="53D59F70" w14:textId="77777777" w:rsidR="00921608" w:rsidRPr="00ED5084" w:rsidRDefault="00921608" w:rsidP="00D86DBF">
            <w:r w:rsidRPr="00ED5084">
              <w:rPr>
                <w:b/>
              </w:rPr>
              <w:t xml:space="preserve">Aim: </w:t>
            </w:r>
            <w:r w:rsidRPr="00ED5084">
              <w:t>To examine the effects of pregnancy exercise on echocardiographic indicators of h</w:t>
            </w:r>
            <w:r>
              <w:t xml:space="preserve">aemodynamics, </w:t>
            </w:r>
            <w:r w:rsidRPr="00ED5084">
              <w:t>cardiac remode</w:t>
            </w:r>
            <w:r>
              <w:t>l</w:t>
            </w:r>
            <w:r w:rsidRPr="00ED5084">
              <w:t>ling, left ventricular function, and cardiovascular disease risk factors.</w:t>
            </w:r>
          </w:p>
          <w:p w14:paraId="45527CE7" w14:textId="77777777" w:rsidR="00921608" w:rsidRPr="00ED5084" w:rsidRDefault="00921608" w:rsidP="00D86DBF">
            <w:pPr>
              <w:rPr>
                <w:sz w:val="16"/>
                <w:szCs w:val="16"/>
                <w:vertAlign w:val="superscript"/>
              </w:rPr>
            </w:pPr>
            <w:r w:rsidRPr="00ED5084">
              <w:rPr>
                <w:b/>
              </w:rPr>
              <w:t>Population</w:t>
            </w:r>
            <w:r w:rsidRPr="00ED5084">
              <w:t>: Pregnant women with n</w:t>
            </w:r>
            <w:r w:rsidRPr="00ED5084">
              <w:rPr>
                <w:shd w:val="clear" w:color="auto" w:fill="FFFFFF"/>
              </w:rPr>
              <w:t>o obstetric complications, no serious medical condition preventing them from exercising safely,&lt;16 wk gestation and not exercising regularly for more than 30 min on 3 d·wk</w:t>
            </w:r>
            <w:r w:rsidRPr="00ED5084">
              <w:rPr>
                <w:sz w:val="16"/>
                <w:szCs w:val="16"/>
                <w:vertAlign w:val="superscript"/>
              </w:rPr>
              <w:t>−1.</w:t>
            </w:r>
            <w:r>
              <w:rPr>
                <w:sz w:val="16"/>
                <w:szCs w:val="16"/>
                <w:vertAlign w:val="superscript"/>
              </w:rPr>
              <w:t xml:space="preserve"> </w:t>
            </w:r>
            <w:r w:rsidRPr="000B480F">
              <w:t>Mixed BMIs.</w:t>
            </w:r>
          </w:p>
          <w:p w14:paraId="088E955E" w14:textId="77777777" w:rsidR="00921608" w:rsidRDefault="00921608" w:rsidP="00D86DBF">
            <w:r w:rsidRPr="005E4EF9">
              <w:rPr>
                <w:b/>
              </w:rPr>
              <w:t>Intervention</w:t>
            </w:r>
            <w:r>
              <w:rPr>
                <w:b/>
              </w:rPr>
              <w:t>:</w:t>
            </w:r>
          </w:p>
          <w:p w14:paraId="6104FCC1" w14:textId="77777777" w:rsidR="00921608" w:rsidRPr="00C45716" w:rsidRDefault="00921608" w:rsidP="00D86DBF">
            <w:pPr>
              <w:pStyle w:val="bullet"/>
            </w:pPr>
            <w:r w:rsidRPr="00C45716">
              <w:rPr>
                <w:i/>
              </w:rPr>
              <w:t>Supervised</w:t>
            </w:r>
            <w:r w:rsidRPr="00C45716">
              <w:t xml:space="preserve">: </w:t>
            </w:r>
            <w:r>
              <w:t>Yes</w:t>
            </w:r>
          </w:p>
          <w:p w14:paraId="17616E81" w14:textId="77777777" w:rsidR="00921608" w:rsidRPr="007D4CC2" w:rsidRDefault="00921608" w:rsidP="00D86DBF">
            <w:pPr>
              <w:pStyle w:val="bullet"/>
            </w:pPr>
            <w:r w:rsidRPr="00C45716">
              <w:rPr>
                <w:i/>
              </w:rPr>
              <w:t>Type and duration</w:t>
            </w:r>
            <w:r w:rsidRPr="00C45716">
              <w:t xml:space="preserve">: </w:t>
            </w:r>
            <w:r>
              <w:t xml:space="preserve">Aerobic and resistance; </w:t>
            </w:r>
            <w:r w:rsidRPr="00C12274">
              <w:t>Dance, muscle strengthening</w:t>
            </w:r>
            <w:r>
              <w:t xml:space="preserve">; </w:t>
            </w:r>
            <w:r w:rsidRPr="00C12274">
              <w:t>55-60 min, 3 times a week from week 9-11 to 39-40</w:t>
            </w:r>
            <w:r>
              <w:t>.</w:t>
            </w:r>
          </w:p>
          <w:p w14:paraId="0FD8FE0B" w14:textId="77777777" w:rsidR="00921608" w:rsidRPr="004D49E0" w:rsidRDefault="00921608" w:rsidP="00D86DBF">
            <w:pPr>
              <w:pStyle w:val="bullet"/>
              <w:rPr>
                <w:b/>
              </w:rPr>
            </w:pPr>
            <w:r w:rsidRPr="00C45716">
              <w:rPr>
                <w:i/>
              </w:rPr>
              <w:t>Intensity</w:t>
            </w:r>
            <w:r w:rsidRPr="00C45716">
              <w:t xml:space="preserve">: </w:t>
            </w:r>
            <w:r w:rsidRPr="00C12274">
              <w:t>Light to moderate; 55-60% maximal HR</w:t>
            </w:r>
            <w:r>
              <w:t>.</w:t>
            </w:r>
          </w:p>
        </w:tc>
        <w:tc>
          <w:tcPr>
            <w:tcW w:w="4678" w:type="dxa"/>
          </w:tcPr>
          <w:p w14:paraId="1296A1CC" w14:textId="77777777" w:rsidR="00921608" w:rsidRDefault="00921608" w:rsidP="00D86DBF">
            <w:r>
              <w:t>Intervention vs control:</w:t>
            </w:r>
          </w:p>
          <w:p w14:paraId="37C9D29F" w14:textId="417E9660" w:rsidR="00921608" w:rsidRDefault="00921608" w:rsidP="00D86DBF">
            <w:pPr>
              <w:pStyle w:val="bullet"/>
            </w:pPr>
            <w:r>
              <w:t>Dilation time (min</w:t>
            </w:r>
            <w:r w:rsidRPr="00A407BD">
              <w:t>): 360±309 vs 516±332</w:t>
            </w:r>
            <w:r w:rsidR="00AE3FFB">
              <w:t>; p&gt;0.1</w:t>
            </w:r>
          </w:p>
          <w:p w14:paraId="54A1EA7D" w14:textId="7008DA7F" w:rsidR="00921608" w:rsidRPr="00A407BD" w:rsidRDefault="00921608" w:rsidP="00D86DBF">
            <w:pPr>
              <w:pStyle w:val="bullet"/>
            </w:pPr>
            <w:r w:rsidRPr="00A407BD">
              <w:t>Expulsion time (min): 98±73 vs 111±77</w:t>
            </w:r>
            <w:r w:rsidR="00AE3FFB">
              <w:t>; p&gt;0.1</w:t>
            </w:r>
          </w:p>
          <w:p w14:paraId="62AD973F" w14:textId="1D36E507" w:rsidR="00921608" w:rsidRPr="00A407BD" w:rsidRDefault="00921608" w:rsidP="00D86DBF">
            <w:pPr>
              <w:pStyle w:val="bullet"/>
            </w:pPr>
            <w:r w:rsidRPr="00A407BD">
              <w:t>Childbirth time</w:t>
            </w:r>
            <w:r>
              <w:t xml:space="preserve"> (min)</w:t>
            </w:r>
            <w:r w:rsidRPr="00A407BD">
              <w:t>: 6</w:t>
            </w:r>
            <w:r>
              <w:t>±</w:t>
            </w:r>
            <w:r w:rsidRPr="00A407BD">
              <w:t>4 vs 7</w:t>
            </w:r>
            <w:r>
              <w:t>±</w:t>
            </w:r>
            <w:r w:rsidRPr="00A407BD">
              <w:t>5</w:t>
            </w:r>
            <w:r w:rsidR="00AE3FFB">
              <w:t>; p&gt;0.1</w:t>
            </w:r>
          </w:p>
          <w:p w14:paraId="389043EC" w14:textId="1A9FA224" w:rsidR="00921608" w:rsidRDefault="00921608" w:rsidP="00D86DBF">
            <w:pPr>
              <w:pStyle w:val="bullet"/>
            </w:pPr>
            <w:r w:rsidRPr="00A407BD">
              <w:t>Total duration of labour</w:t>
            </w:r>
            <w:r>
              <w:t xml:space="preserve"> (min)</w:t>
            </w:r>
            <w:r w:rsidRPr="00A407BD">
              <w:t>: 495</w:t>
            </w:r>
            <w:r>
              <w:t>±</w:t>
            </w:r>
            <w:r w:rsidRPr="00A407BD">
              <w:t>234 vs 656</w:t>
            </w:r>
            <w:r>
              <w:t>±</w:t>
            </w:r>
            <w:r w:rsidRPr="00A407BD">
              <w:t>360</w:t>
            </w:r>
            <w:r w:rsidR="00AE3FFB">
              <w:t>; p&gt;0.1</w:t>
            </w:r>
          </w:p>
        </w:tc>
        <w:tc>
          <w:tcPr>
            <w:tcW w:w="1844" w:type="dxa"/>
          </w:tcPr>
          <w:p w14:paraId="118A8E21" w14:textId="77777777" w:rsidR="00921608" w:rsidRPr="00DC4A73" w:rsidRDefault="00921608" w:rsidP="00D86DBF">
            <w:pPr>
              <w:keepNext/>
            </w:pPr>
          </w:p>
        </w:tc>
      </w:tr>
      <w:tr w:rsidR="005A407B" w:rsidRPr="00DC4A73" w14:paraId="59457DEB" w14:textId="77777777" w:rsidTr="006C2075">
        <w:trPr>
          <w:cantSplit/>
        </w:trPr>
        <w:tc>
          <w:tcPr>
            <w:tcW w:w="1275" w:type="dxa"/>
          </w:tcPr>
          <w:p w14:paraId="7C6C9032" w14:textId="0D0358BA" w:rsidR="005A407B" w:rsidRDefault="005A407B" w:rsidP="002747EA">
            <w:pPr>
              <w:rPr>
                <w:noProof/>
              </w:rPr>
            </w:pPr>
            <w:r>
              <w:rPr>
                <w:noProof/>
              </w:rPr>
              <w:t>Perales et al 2020</w:t>
            </w:r>
            <w:r w:rsidR="00D07346">
              <w:rPr>
                <w:noProof/>
              </w:rPr>
              <w:fldChar w:fldCharType="begin">
                <w:fldData xml:space="preserve">PEVuZE5vdGU+PENpdGU+PEF1dGhvcj5QZXJhbGVzPC9BdXRob3I+PFllYXI+MjAyMDwvWWVhcj48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</w:fldData>
              </w:fldChar>
            </w:r>
            <w:r w:rsidR="002747EA">
              <w:rPr>
                <w:noProof/>
              </w:rPr>
              <w:instrText xml:space="preserve"> ADDIN EN.CITE </w:instrText>
            </w:r>
            <w:r w:rsidR="002747EA">
              <w:rPr>
                <w:noProof/>
              </w:rPr>
              <w:fldChar w:fldCharType="begin">
                <w:fldData xml:space="preserve">PEVuZE5vdGU+PENpdGU+PEF1dGhvcj5QZXJhbGVzPC9BdXRob3I+PFllYXI+MjAyMDwvWWVhcj48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</w:fldData>
              </w:fldChar>
            </w:r>
            <w:r w:rsidR="002747EA">
              <w:rPr>
                <w:noProof/>
              </w:rPr>
              <w:instrText xml:space="preserve"> ADDIN EN.CITE.DATA </w:instrText>
            </w:r>
            <w:r w:rsidR="002747EA">
              <w:rPr>
                <w:noProof/>
              </w:rPr>
            </w:r>
            <w:r w:rsidR="002747EA">
              <w:rPr>
                <w:noProof/>
              </w:rPr>
              <w:fldChar w:fldCharType="end"/>
            </w:r>
            <w:r w:rsidR="00D07346">
              <w:rPr>
                <w:noProof/>
              </w:rPr>
            </w:r>
            <w:r w:rsidR="00D07346">
              <w:rPr>
                <w:noProof/>
              </w:rPr>
              <w:fldChar w:fldCharType="separate"/>
            </w:r>
            <w:r w:rsidR="002747EA" w:rsidRPr="002747EA">
              <w:rPr>
                <w:noProof/>
                <w:vertAlign w:val="superscript"/>
              </w:rPr>
              <w:t>302</w:t>
            </w:r>
            <w:r w:rsidR="00D07346">
              <w:rPr>
                <w:noProof/>
              </w:rPr>
              <w:fldChar w:fldCharType="end"/>
            </w:r>
          </w:p>
        </w:tc>
        <w:tc>
          <w:tcPr>
            <w:tcW w:w="1276" w:type="dxa"/>
          </w:tcPr>
          <w:p w14:paraId="5BC786CF" w14:textId="77777777" w:rsidR="005A407B" w:rsidRDefault="005424A0" w:rsidP="00D86DBF">
            <w:r>
              <w:t>Intervention 688</w:t>
            </w:r>
          </w:p>
          <w:p w14:paraId="6BE4C992" w14:textId="25F0195D" w:rsidR="005424A0" w:rsidRDefault="005424A0" w:rsidP="00D86DBF">
            <w:r>
              <w:t>Control 660</w:t>
            </w:r>
          </w:p>
        </w:tc>
        <w:tc>
          <w:tcPr>
            <w:tcW w:w="4819" w:type="dxa"/>
          </w:tcPr>
          <w:p w14:paraId="2ACAF1C0" w14:textId="0799E7F4" w:rsidR="005424A0" w:rsidRDefault="005424A0" w:rsidP="005424A0">
            <w:r w:rsidRPr="00C70D81">
              <w:rPr>
                <w:b/>
              </w:rPr>
              <w:t>Aim</w:t>
            </w:r>
            <w:r>
              <w:t xml:space="preserve">: </w:t>
            </w:r>
            <w:r w:rsidRPr="005D1D93">
              <w:t xml:space="preserve">To study </w:t>
            </w:r>
            <w:r w:rsidRPr="005A407B">
              <w:t>the influence of pregnancy exercise on maternal/offspring cardiometabolic health until delivery and at follow-up</w:t>
            </w:r>
            <w:r>
              <w:t xml:space="preserve"> by pooling data from two randomis</w:t>
            </w:r>
            <w:r w:rsidRPr="005A407B">
              <w:t>ed controlled trials that were performed following the same methodology (one unpublished).</w:t>
            </w:r>
          </w:p>
          <w:p w14:paraId="46A9246C" w14:textId="77777777" w:rsidR="005424A0" w:rsidRPr="00F377F9" w:rsidRDefault="005424A0" w:rsidP="005424A0">
            <w:r w:rsidRPr="00C70D81">
              <w:rPr>
                <w:b/>
              </w:rPr>
              <w:t>Population</w:t>
            </w:r>
            <w:r>
              <w:t>:</w:t>
            </w:r>
            <w:r w:rsidRPr="005D1D93">
              <w:t xml:space="preserve"> </w:t>
            </w:r>
            <w:r>
              <w:t>Sedentary</w:t>
            </w:r>
            <w:r w:rsidRPr="005D1D93">
              <w:t xml:space="preserve"> women </w:t>
            </w:r>
            <w:r>
              <w:t>with a singleton uncomplicated pregnan</w:t>
            </w:r>
            <w:r w:rsidRPr="00F377F9">
              <w:t>cy. BMI ≤25 kg/m</w:t>
            </w:r>
            <w:r w:rsidRPr="00F377F9">
              <w:rPr>
                <w:vertAlign w:val="superscript"/>
              </w:rPr>
              <w:t>2</w:t>
            </w:r>
            <w:r w:rsidRPr="00F377F9">
              <w:t>; BMI ≥25 kg/m</w:t>
            </w:r>
            <w:r w:rsidRPr="00F377F9">
              <w:rPr>
                <w:vertAlign w:val="superscript"/>
              </w:rPr>
              <w:t>2</w:t>
            </w:r>
            <w:r w:rsidRPr="00F377F9">
              <w:t>.</w:t>
            </w:r>
          </w:p>
          <w:p w14:paraId="61E71C9F" w14:textId="77777777" w:rsidR="005424A0" w:rsidRDefault="005424A0" w:rsidP="005424A0">
            <w:r w:rsidRPr="005E4EF9">
              <w:rPr>
                <w:b/>
              </w:rPr>
              <w:t>Intervention</w:t>
            </w:r>
            <w:r>
              <w:rPr>
                <w:b/>
              </w:rPr>
              <w:t>:</w:t>
            </w:r>
          </w:p>
          <w:p w14:paraId="7A41F459" w14:textId="77777777" w:rsidR="005424A0" w:rsidRPr="00C45716" w:rsidRDefault="005424A0" w:rsidP="005424A0">
            <w:pPr>
              <w:pStyle w:val="bullet"/>
            </w:pPr>
            <w:r w:rsidRPr="00C45716">
              <w:rPr>
                <w:i/>
              </w:rPr>
              <w:t>Supervised</w:t>
            </w:r>
            <w:r w:rsidRPr="00C45716">
              <w:t xml:space="preserve">: </w:t>
            </w:r>
            <w:r>
              <w:t>Yes</w:t>
            </w:r>
          </w:p>
          <w:p w14:paraId="4F47EC72" w14:textId="77777777" w:rsidR="005424A0" w:rsidRPr="007D4CC2" w:rsidRDefault="005424A0" w:rsidP="005424A0">
            <w:pPr>
              <w:pStyle w:val="bullet"/>
            </w:pPr>
            <w:r w:rsidRPr="00C45716">
              <w:rPr>
                <w:i/>
              </w:rPr>
              <w:t>Type and duration</w:t>
            </w:r>
            <w:r w:rsidRPr="00C45716">
              <w:t xml:space="preserve">: </w:t>
            </w:r>
            <w:r>
              <w:t xml:space="preserve">Aerobic and resistance; </w:t>
            </w:r>
            <w:r w:rsidRPr="00C12274">
              <w:t>Dance, muscle strengthening</w:t>
            </w:r>
            <w:r>
              <w:t xml:space="preserve">; </w:t>
            </w:r>
            <w:r w:rsidRPr="00C12274">
              <w:t>50-55 min, 3 times a week</w:t>
            </w:r>
            <w:r>
              <w:t>.</w:t>
            </w:r>
          </w:p>
          <w:p w14:paraId="4315C62C" w14:textId="1546C3D5" w:rsidR="005A407B" w:rsidRPr="00ED5084" w:rsidRDefault="005424A0" w:rsidP="00BD61CC">
            <w:pPr>
              <w:pStyle w:val="bullet"/>
              <w:rPr>
                <w:b/>
              </w:rPr>
            </w:pPr>
            <w:r w:rsidRPr="00C45716">
              <w:rPr>
                <w:i/>
              </w:rPr>
              <w:t>Intensity</w:t>
            </w:r>
            <w:r w:rsidRPr="00C45716">
              <w:t xml:space="preserve">: </w:t>
            </w:r>
            <w:r w:rsidRPr="00C12274">
              <w:t>Moderate; &lt;60% of age-predicted maximum HR; Borg scale 10 to 12</w:t>
            </w:r>
            <w:r>
              <w:t>.</w:t>
            </w:r>
          </w:p>
        </w:tc>
        <w:tc>
          <w:tcPr>
            <w:tcW w:w="4678" w:type="dxa"/>
          </w:tcPr>
          <w:p w14:paraId="05037462" w14:textId="77777777" w:rsidR="005A407B" w:rsidRDefault="005424A0" w:rsidP="005A407B">
            <w:r>
              <w:t>Intervention vs control:</w:t>
            </w:r>
          </w:p>
          <w:p w14:paraId="54A0EBC2" w14:textId="3587F228" w:rsidR="005424A0" w:rsidRDefault="005424A0" w:rsidP="00BD61CC">
            <w:pPr>
              <w:pStyle w:val="bullet"/>
            </w:pPr>
            <w:r>
              <w:t>Duration of 1</w:t>
            </w:r>
            <w:r w:rsidRPr="00BD61CC">
              <w:rPr>
                <w:vertAlign w:val="superscript"/>
              </w:rPr>
              <w:t>st</w:t>
            </w:r>
            <w:r>
              <w:t xml:space="preserve"> stage of labour: 382±256</w:t>
            </w:r>
            <w:r w:rsidR="00A37586">
              <w:t xml:space="preserve"> vs 430±</w:t>
            </w:r>
            <w:r w:rsidR="00A37586" w:rsidRPr="00A37586">
              <w:t>501</w:t>
            </w:r>
            <w:r>
              <w:t>; p=0.039</w:t>
            </w:r>
          </w:p>
          <w:p w14:paraId="78EE38FF" w14:textId="77777777" w:rsidR="005424A0" w:rsidRDefault="005424A0" w:rsidP="00BD61CC">
            <w:pPr>
              <w:pStyle w:val="bullet"/>
            </w:pPr>
            <w:r>
              <w:t>Duration of 2</w:t>
            </w:r>
            <w:r w:rsidRPr="00BD61CC">
              <w:rPr>
                <w:vertAlign w:val="superscript"/>
              </w:rPr>
              <w:t>nd</w:t>
            </w:r>
            <w:r>
              <w:t xml:space="preserve"> stage of labour: 45±50 vs 49±53; p=0.199</w:t>
            </w:r>
          </w:p>
          <w:p w14:paraId="3560619F" w14:textId="07498809" w:rsidR="005424A0" w:rsidRPr="005A407B" w:rsidRDefault="005424A0" w:rsidP="00BD61CC">
            <w:pPr>
              <w:pStyle w:val="bullet"/>
            </w:pPr>
            <w:r>
              <w:t>Duration of 3</w:t>
            </w:r>
            <w:r w:rsidRPr="00BD61CC">
              <w:rPr>
                <w:vertAlign w:val="superscript"/>
              </w:rPr>
              <w:t>rd</w:t>
            </w:r>
            <w:r>
              <w:t xml:space="preserve"> stage of labour: 8±7 vs 9±11; p=0.060</w:t>
            </w:r>
          </w:p>
        </w:tc>
        <w:tc>
          <w:tcPr>
            <w:tcW w:w="1844" w:type="dxa"/>
          </w:tcPr>
          <w:p w14:paraId="4D8DF038" w14:textId="77777777" w:rsidR="005A407B" w:rsidRPr="00DC4A73" w:rsidRDefault="005A407B" w:rsidP="00D86DBF">
            <w:pPr>
              <w:keepNext/>
            </w:pPr>
          </w:p>
        </w:tc>
      </w:tr>
      <w:tr w:rsidR="006C2075" w:rsidRPr="00DC4A73" w14:paraId="0A8D99E6" w14:textId="77777777" w:rsidTr="006C2075">
        <w:trPr>
          <w:cantSplit/>
        </w:trPr>
        <w:tc>
          <w:tcPr>
            <w:tcW w:w="1275" w:type="dxa"/>
          </w:tcPr>
          <w:p w14:paraId="0FE789F3" w14:textId="4D09AA2D" w:rsidR="00921608" w:rsidRDefault="00921608" w:rsidP="0099206A">
            <w:pPr>
              <w:rPr>
                <w:noProof/>
              </w:rPr>
            </w:pPr>
            <w:r>
              <w:rPr>
                <w:noProof/>
              </w:rPr>
              <w:t>Salvesen et al 2004</w:t>
            </w:r>
            <w:r>
              <w:rPr>
                <w:noProof/>
              </w:rPr>
              <w:fldChar w:fldCharType="begin"/>
            </w:r>
            <w:r w:rsidR="002747EA">
              <w:rPr>
                <w:noProof/>
              </w:rPr>
              <w:instrText xml:space="preserve"> ADDIN EN.CITE &lt;EndNote&gt;&lt;Cite&gt;&lt;Author&gt;Salvesen&lt;/Author&gt;&lt;Year&gt;2004&lt;/Year&gt;&lt;RecNum&gt;941&lt;/RecNum&gt;&lt;DisplayText&gt;&lt;style face="superscript" font="Trebuchet MS" size="9"&gt;297&lt;/style&gt;&lt;/DisplayText&gt;&lt;record&gt;&lt;rec-number&gt;941&lt;/rec-number&gt;&lt;foreign-keys&gt;&lt;key app="EN" db-id="exvasrfx2dtraoesasxp2szsxa2df502592x" timestamp="1541541826"&gt;941&lt;/key&gt;&lt;key app="ENWeb" db-id=""&gt;0&lt;/key&gt;&lt;/foreign-keys&gt;&lt;ref-type name="Journal Article"&gt;17&lt;/ref-type&gt;&lt;contributors&gt;&lt;authors&gt;&lt;author&gt;Salvesen, K. A.&lt;/author&gt;&lt;author&gt;Morkved, S.&lt;/author&gt;&lt;/authors&gt;&lt;/contributors&gt;&lt;auth-address&gt;Department of Obstetrics and Gynaecology, Trondheim University Hospital St. Olav, N-7006 Trondheim, Norway. pepes@medisin.ntnu.no&lt;/auth-address&gt;&lt;titles&gt;&lt;title&gt;Randomised controlled trial of pelvic floor muscle training during pregnancy&lt;/title&gt;&lt;secondary-title&gt;BMJ&lt;/secondary-title&gt;&lt;/titles&gt;&lt;periodical&gt;&lt;full-title&gt;BMJ&lt;/full-title&gt;&lt;/periodical&gt;&lt;pages&gt;378-80&lt;/pages&gt;&lt;volume&gt;329&lt;/volume&gt;&lt;number&gt;7462&lt;/number&gt;&lt;edition&gt;2004/07/16&lt;/edition&gt;&lt;keywords&gt;&lt;keyword&gt;Episiotomy/statistics &amp;amp; numerical data&lt;/keyword&gt;&lt;keyword&gt;Exercise Therapy/*methods&lt;/keyword&gt;&lt;keyword&gt;Female&lt;/keyword&gt;&lt;keyword&gt;Humans&lt;/keyword&gt;&lt;keyword&gt;Labor Stage, Second&lt;/keyword&gt;&lt;keyword&gt;Obstetric Labor Complications/*prevention &amp;amp; control&lt;/keyword&gt;&lt;keyword&gt;Pelvic Floor&lt;/keyword&gt;&lt;keyword&gt;Pregnancy&lt;/keyword&gt;&lt;keyword&gt;Urinary Incontinence/*prevention &amp;amp; control&lt;/keyword&gt;&lt;/keywords&gt;&lt;dates&gt;&lt;year&gt;2004&lt;/year&gt;&lt;pub-dates&gt;&lt;date&gt;Aug 14&lt;/date&gt;&lt;/pub-dates&gt;&lt;/dates&gt;&lt;isbn&gt;1756-1833 (Electronic)&amp;#xD;0959-8138 (Linking)&lt;/isbn&gt;&lt;accession-num&gt;15253920&lt;/accession-num&gt;&lt;urls&gt;&lt;related-urls&gt;&lt;url&gt;https://www.ncbi.nlm.nih.gov/pubmed/15253920&lt;/url&gt;&lt;/related-urls&gt;&lt;/urls&gt;&lt;custom2&gt;PMC509343&lt;/custom2&gt;&lt;electronic-resource-num&gt;10.1136/bmj.38163.724306.3A&lt;/electronic-resource-num&gt;&lt;/record&gt;&lt;/Cite&gt;&lt;/EndNote&gt;</w:instrText>
            </w:r>
            <w:r>
              <w:rPr>
                <w:noProof/>
              </w:rPr>
              <w:fldChar w:fldCharType="separate"/>
            </w:r>
            <w:r w:rsidR="002747EA" w:rsidRPr="002747EA">
              <w:rPr>
                <w:noProof/>
                <w:vertAlign w:val="superscript"/>
              </w:rPr>
              <w:t>297</w:t>
            </w:r>
            <w:r>
              <w:rPr>
                <w:noProof/>
              </w:rPr>
              <w:fldChar w:fldCharType="end"/>
            </w:r>
          </w:p>
          <w:p w14:paraId="40A3FB41" w14:textId="77777777" w:rsidR="00921608" w:rsidRDefault="00921608" w:rsidP="0099206A">
            <w:pPr>
              <w:rPr>
                <w:noProof/>
              </w:rPr>
            </w:pPr>
            <w:r>
              <w:rPr>
                <w:noProof/>
              </w:rPr>
              <w:t>Norway</w:t>
            </w:r>
          </w:p>
        </w:tc>
        <w:tc>
          <w:tcPr>
            <w:tcW w:w="1276" w:type="dxa"/>
          </w:tcPr>
          <w:p w14:paraId="6DEACD7E" w14:textId="77777777" w:rsidR="00921608" w:rsidRDefault="00921608" w:rsidP="00D86DBF">
            <w:r>
              <w:t>Intervention 111</w:t>
            </w:r>
          </w:p>
          <w:p w14:paraId="63DA55A7" w14:textId="77777777" w:rsidR="00921608" w:rsidRDefault="00921608" w:rsidP="00D86DBF">
            <w:r>
              <w:t>Control 113</w:t>
            </w:r>
          </w:p>
        </w:tc>
        <w:tc>
          <w:tcPr>
            <w:tcW w:w="4819" w:type="dxa"/>
          </w:tcPr>
          <w:p w14:paraId="4A14E3AD" w14:textId="2555392C" w:rsidR="00921608" w:rsidRDefault="00921608" w:rsidP="00D86DBF">
            <w:r w:rsidRPr="008566DE">
              <w:rPr>
                <w:b/>
              </w:rPr>
              <w:t>Aim</w:t>
            </w:r>
            <w:r>
              <w:t xml:space="preserve">: </w:t>
            </w:r>
            <w:r w:rsidRPr="005B6104">
              <w:t xml:space="preserve">To examine a possible effect on labour of training the muscles of the pelvic floor during pregnancy. </w:t>
            </w:r>
          </w:p>
          <w:p w14:paraId="1E6F2EEE" w14:textId="77777777" w:rsidR="00921608" w:rsidRDefault="00921608" w:rsidP="00D86DBF">
            <w:r w:rsidRPr="008566DE">
              <w:rPr>
                <w:b/>
              </w:rPr>
              <w:t>Population</w:t>
            </w:r>
            <w:r>
              <w:t>: H</w:t>
            </w:r>
            <w:r w:rsidRPr="005B6104">
              <w:t xml:space="preserve">ealthy nulliparous women. </w:t>
            </w:r>
          </w:p>
          <w:p w14:paraId="2A681417" w14:textId="77777777" w:rsidR="00921608" w:rsidRPr="005B6104" w:rsidRDefault="00921608" w:rsidP="00D86DBF">
            <w:r w:rsidRPr="008566DE">
              <w:rPr>
                <w:b/>
              </w:rPr>
              <w:t>Intervention</w:t>
            </w:r>
            <w:r w:rsidRPr="005B6104">
              <w:t>: A structured training programme with exercises for the pelvic floor muscles between the 20th and 36th week of pregnancy. </w:t>
            </w:r>
          </w:p>
        </w:tc>
        <w:tc>
          <w:tcPr>
            <w:tcW w:w="4678" w:type="dxa"/>
          </w:tcPr>
          <w:p w14:paraId="75D76F99" w14:textId="77777777" w:rsidR="00921608" w:rsidRDefault="00921608" w:rsidP="00D86DBF">
            <w:r>
              <w:t>Intervention vs control</w:t>
            </w:r>
          </w:p>
          <w:p w14:paraId="64E13817" w14:textId="27136CD7" w:rsidR="00921608" w:rsidRDefault="00921608" w:rsidP="00D86DBF">
            <w:pPr>
              <w:pStyle w:val="bullet"/>
            </w:pPr>
            <w:r>
              <w:t>First stage of labour: 260±349.4 vs 259±238.6</w:t>
            </w:r>
            <w:r w:rsidR="00AE3FFB">
              <w:t>; p=0.44</w:t>
            </w:r>
          </w:p>
          <w:p w14:paraId="2F31BFC5" w14:textId="4203CE70" w:rsidR="00921608" w:rsidRDefault="00921608" w:rsidP="00D86DBF">
            <w:pPr>
              <w:pStyle w:val="bullet"/>
            </w:pPr>
            <w:r>
              <w:t>Second stage of labour: 40±37.6 vs 45±38.0</w:t>
            </w:r>
            <w:r w:rsidR="00AE3FFB">
              <w:t>; p=0.06</w:t>
            </w:r>
          </w:p>
        </w:tc>
        <w:tc>
          <w:tcPr>
            <w:tcW w:w="1844" w:type="dxa"/>
          </w:tcPr>
          <w:p w14:paraId="2296B43F" w14:textId="77777777" w:rsidR="00921608" w:rsidRPr="00DC4A73" w:rsidRDefault="00921608" w:rsidP="00D86DBF">
            <w:pPr>
              <w:keepNext/>
            </w:pPr>
          </w:p>
        </w:tc>
      </w:tr>
      <w:tr w:rsidR="006C2075" w:rsidRPr="00DC4A73" w14:paraId="024EE840" w14:textId="77777777" w:rsidTr="006C2075">
        <w:trPr>
          <w:cantSplit/>
        </w:trPr>
        <w:tc>
          <w:tcPr>
            <w:tcW w:w="1275" w:type="dxa"/>
          </w:tcPr>
          <w:p w14:paraId="7555CB31" w14:textId="4CFF333F" w:rsidR="00921608" w:rsidRDefault="00921608" w:rsidP="0099206A">
            <w:pPr>
              <w:rPr>
                <w:noProof/>
              </w:rPr>
            </w:pPr>
            <w:r>
              <w:rPr>
                <w:noProof/>
              </w:rPr>
              <w:t>Salvesen et al 2014</w:t>
            </w:r>
            <w:r>
              <w:rPr>
                <w:noProof/>
              </w:rPr>
              <w:fldChar w:fldCharType="begin"/>
            </w:r>
            <w:r w:rsidR="002747EA">
              <w:rPr>
                <w:noProof/>
              </w:rPr>
              <w:instrText xml:space="preserve"> ADDIN EN.CITE &lt;EndNote&gt;&lt;Cite&gt;&lt;Author&gt;Salvesen&lt;/Author&gt;&lt;Year&gt;2014&lt;/Year&gt;&lt;RecNum&gt;942&lt;/RecNum&gt;&lt;DisplayText&gt;&lt;style face="superscript" font="Trebuchet MS" size="9"&gt;298&lt;/style&gt;&lt;/DisplayText&gt;&lt;record&gt;&lt;rec-number&gt;942&lt;/rec-number&gt;&lt;foreign-keys&gt;&lt;key app="EN" db-id="exvasrfx2dtraoesasxp2szsxa2df502592x" timestamp="1541541832"&gt;942&lt;/key&gt;&lt;key app="ENWeb" db-id=""&gt;0&lt;/key&gt;&lt;/foreign-keys&gt;&lt;ref-type name="Journal Article"&gt;17&lt;/ref-type&gt;&lt;contributors&gt;&lt;authors&gt;&lt;author&gt;Salvesen, K. A.&lt;/author&gt;&lt;author&gt;Stafne, S. N.&lt;/author&gt;&lt;author&gt;Eggebo, T. M.&lt;/author&gt;&lt;author&gt;Morkved, S.&lt;/author&gt;&lt;/authors&gt;&lt;/contributors&gt;&lt;auth-address&gt;Clinical Sciences, Obstetrics and Gynecology, Lund University, Lund, Sweden; National Center for Fetal Medicine, Department of Obstetrics and Gynecology, St. Olavs Hospital, Trondheim University Hospital, Trondheim, Norway.&lt;/auth-address&gt;&lt;titles&gt;&lt;title&gt;Does regular exercise in pregnancy influence duration of labor? A secondary analysis of a randomized controlled trial&lt;/title&gt;&lt;secondary-title&gt;Acta Obstet Gynecol Scand&lt;/secondary-title&gt;&lt;/titles&gt;&lt;periodical&gt;&lt;full-title&gt;Acta Obstet Gynecol Scand&lt;/full-title&gt;&lt;/periodical&gt;&lt;pages&gt;73-9&lt;/pages&gt;&lt;volume&gt;93&lt;/volume&gt;&lt;number&gt;1&lt;/number&gt;&lt;edition&gt;2013/10/10&lt;/edition&gt;&lt;keywords&gt;&lt;keyword&gt;Adult&lt;/keyword&gt;&lt;keyword&gt;Body Mass Index&lt;/keyword&gt;&lt;keyword&gt;Exercise/*physiology&lt;/keyword&gt;&lt;keyword&gt;Female&lt;/keyword&gt;&lt;keyword&gt;Humans&lt;/keyword&gt;&lt;keyword&gt;Labor, Obstetric/*physiology&lt;/keyword&gt;&lt;keyword&gt;Pregnancy&lt;/keyword&gt;&lt;keyword&gt;*Prenatal Care&lt;/keyword&gt;&lt;keyword&gt;Exercise&lt;/keyword&gt;&lt;keyword&gt;labor&lt;/keyword&gt;&lt;keyword&gt;randomized controlled trial&lt;/keyword&gt;&lt;/keywords&gt;&lt;dates&gt;&lt;year&gt;2014&lt;/year&gt;&lt;pub-dates&gt;&lt;date&gt;Jan&lt;/date&gt;&lt;/pub-dates&gt;&lt;/dates&gt;&lt;isbn&gt;1600-0412 (Electronic)&amp;#xD;0001-6349 (Linking)&lt;/isbn&gt;&lt;accession-num&gt;24102423&lt;/accession-num&gt;&lt;urls&gt;&lt;related-urls&gt;&lt;url&gt;https://www.ncbi.nlm.nih.gov/pubmed/24102423&lt;/url&gt;&lt;/related-urls&gt;&lt;/urls&gt;&lt;electronic-resource-num&gt;10.1111/aogs.12260&lt;/electronic-resource-num&gt;&lt;/record&gt;&lt;/Cite&gt;&lt;/EndNote&gt;</w:instrText>
            </w:r>
            <w:r>
              <w:rPr>
                <w:noProof/>
              </w:rPr>
              <w:fldChar w:fldCharType="separate"/>
            </w:r>
            <w:r w:rsidR="002747EA" w:rsidRPr="002747EA">
              <w:rPr>
                <w:noProof/>
                <w:vertAlign w:val="superscript"/>
              </w:rPr>
              <w:t>298</w:t>
            </w:r>
            <w:r>
              <w:rPr>
                <w:noProof/>
              </w:rPr>
              <w:fldChar w:fldCharType="end"/>
            </w:r>
          </w:p>
          <w:p w14:paraId="7761114E" w14:textId="77777777" w:rsidR="00921608" w:rsidRDefault="00921608" w:rsidP="0099206A">
            <w:pPr>
              <w:rPr>
                <w:noProof/>
              </w:rPr>
            </w:pPr>
            <w:r>
              <w:rPr>
                <w:noProof/>
              </w:rPr>
              <w:t>Norway</w:t>
            </w:r>
          </w:p>
        </w:tc>
        <w:tc>
          <w:tcPr>
            <w:tcW w:w="1276" w:type="dxa"/>
          </w:tcPr>
          <w:p w14:paraId="61E1DCF0" w14:textId="77777777" w:rsidR="00921608" w:rsidRDefault="00921608" w:rsidP="00D86DBF">
            <w:r>
              <w:t>Intervention 427</w:t>
            </w:r>
          </w:p>
          <w:p w14:paraId="30E5C9EA" w14:textId="77777777" w:rsidR="00921608" w:rsidRDefault="00921608" w:rsidP="00D86DBF">
            <w:r>
              <w:t>Control 426</w:t>
            </w:r>
          </w:p>
        </w:tc>
        <w:tc>
          <w:tcPr>
            <w:tcW w:w="4819" w:type="dxa"/>
          </w:tcPr>
          <w:p w14:paraId="7A7FF0F8" w14:textId="77777777" w:rsidR="00921608" w:rsidRDefault="00921608" w:rsidP="00D86DBF">
            <w:r w:rsidRPr="002768C4">
              <w:rPr>
                <w:b/>
              </w:rPr>
              <w:t>Aim</w:t>
            </w:r>
            <w:r>
              <w:t xml:space="preserve">: </w:t>
            </w:r>
            <w:r w:rsidRPr="002768C4">
              <w:t>To study effects of regular physical exercise in pregnancy on duration</w:t>
            </w:r>
            <w:r>
              <w:t xml:space="preserve"> </w:t>
            </w:r>
            <w:r w:rsidRPr="002768C4">
              <w:t>of the active phase of labo</w:t>
            </w:r>
            <w:r>
              <w:t>u</w:t>
            </w:r>
            <w:r w:rsidRPr="002768C4">
              <w:t>r and the proportions of women with prolonged</w:t>
            </w:r>
            <w:r>
              <w:t xml:space="preserve"> </w:t>
            </w:r>
            <w:r w:rsidRPr="002768C4">
              <w:t xml:space="preserve">active second stage. </w:t>
            </w:r>
          </w:p>
          <w:p w14:paraId="194C4791" w14:textId="77777777" w:rsidR="00921608" w:rsidRDefault="00921608" w:rsidP="00D86DBF">
            <w:r w:rsidRPr="002768C4">
              <w:rPr>
                <w:b/>
              </w:rPr>
              <w:t>Population</w:t>
            </w:r>
            <w:r>
              <w:t>: Women &gt;18 years with a singleton pregnancy.</w:t>
            </w:r>
          </w:p>
          <w:p w14:paraId="1E6247B1" w14:textId="77777777" w:rsidR="00921608" w:rsidRDefault="00921608" w:rsidP="00D86DBF">
            <w:r w:rsidRPr="002768C4">
              <w:rPr>
                <w:b/>
              </w:rPr>
              <w:t>Intervention</w:t>
            </w:r>
            <w:r>
              <w:t>:</w:t>
            </w:r>
          </w:p>
          <w:p w14:paraId="3B6505C0" w14:textId="77777777" w:rsidR="00921608" w:rsidRDefault="00921608" w:rsidP="00D86DBF">
            <w:pPr>
              <w:pStyle w:val="bullet"/>
            </w:pPr>
            <w:r w:rsidRPr="00A2497E">
              <w:rPr>
                <w:i/>
              </w:rPr>
              <w:t>Supervised</w:t>
            </w:r>
            <w:r>
              <w:t>: Yes</w:t>
            </w:r>
          </w:p>
          <w:p w14:paraId="2D9A7649" w14:textId="77777777" w:rsidR="00921608" w:rsidRDefault="00921608" w:rsidP="00D86DBF">
            <w:pPr>
              <w:pStyle w:val="bullet"/>
            </w:pPr>
            <w:r w:rsidRPr="003C7B26">
              <w:rPr>
                <w:i/>
              </w:rPr>
              <w:t>Type and duration</w:t>
            </w:r>
            <w:r>
              <w:t>: Aerobic and resistance; Dance</w:t>
            </w:r>
            <w:r w:rsidRPr="00C12274">
              <w:t>, muscle strengthening</w:t>
            </w:r>
            <w:r>
              <w:t xml:space="preserve">; </w:t>
            </w:r>
            <w:r w:rsidRPr="00C12274">
              <w:t>55-70 min, 3 times a week from week 20 to 36 plus 45 min home exercise program at least twice a week</w:t>
            </w:r>
            <w:r>
              <w:t>.</w:t>
            </w:r>
          </w:p>
          <w:p w14:paraId="19B898B4" w14:textId="77777777" w:rsidR="00921608" w:rsidRPr="00AE68E3" w:rsidRDefault="00921608" w:rsidP="00D86DBF">
            <w:pPr>
              <w:pStyle w:val="bullet"/>
            </w:pPr>
            <w:r w:rsidRPr="003C7B26">
              <w:rPr>
                <w:i/>
              </w:rPr>
              <w:t>Intensity</w:t>
            </w:r>
            <w:r>
              <w:t xml:space="preserve">: </w:t>
            </w:r>
            <w:r w:rsidRPr="00C12274">
              <w:t>Moderate; Borg scale 1</w:t>
            </w:r>
            <w:r>
              <w:t>3</w:t>
            </w:r>
            <w:r w:rsidRPr="00C12274">
              <w:t>-14</w:t>
            </w:r>
            <w:r>
              <w:t>.</w:t>
            </w:r>
          </w:p>
        </w:tc>
        <w:tc>
          <w:tcPr>
            <w:tcW w:w="4678" w:type="dxa"/>
          </w:tcPr>
          <w:p w14:paraId="59C6DE1F" w14:textId="77777777" w:rsidR="00921608" w:rsidRDefault="00921608" w:rsidP="00D86DBF">
            <w:r>
              <w:t>Nulliparous women intervention (n=245) vs control (n=239)</w:t>
            </w:r>
          </w:p>
          <w:p w14:paraId="3D4435F6" w14:textId="40EA52ED" w:rsidR="00921608" w:rsidRDefault="00921608" w:rsidP="00D86DBF">
            <w:pPr>
              <w:pStyle w:val="bullet"/>
            </w:pPr>
            <w:r>
              <w:t>Duration of labour (min): 373±266 vs 377±373</w:t>
            </w:r>
            <w:r w:rsidR="00AE3FFB">
              <w:t>; p=0.90</w:t>
            </w:r>
          </w:p>
          <w:p w14:paraId="7CD6EB04" w14:textId="787C2E9A" w:rsidR="00921608" w:rsidRDefault="00921608" w:rsidP="00D86DBF">
            <w:pPr>
              <w:pStyle w:val="bullet"/>
            </w:pPr>
            <w:r>
              <w:t>Duration of active second stage: 44±27 vs 38±24</w:t>
            </w:r>
            <w:r w:rsidR="00AE3FFB">
              <w:t>; p=0.03</w:t>
            </w:r>
          </w:p>
          <w:p w14:paraId="5C02F1B0" w14:textId="77777777" w:rsidR="00921608" w:rsidRDefault="00921608" w:rsidP="00D86DBF">
            <w:pPr>
              <w:pStyle w:val="bullet"/>
            </w:pPr>
            <w:r>
              <w:t>Prolonged active second stage: 41/208 (20%) vs 34/201 (17%)</w:t>
            </w:r>
          </w:p>
          <w:p w14:paraId="77FEC2E1" w14:textId="77777777" w:rsidR="00921608" w:rsidRDefault="00921608" w:rsidP="00D86DBF">
            <w:r>
              <w:t>Parous women intervention (n=182) vs control (n=187)</w:t>
            </w:r>
          </w:p>
          <w:p w14:paraId="038718B2" w14:textId="6B56E8A7" w:rsidR="00921608" w:rsidRDefault="00921608" w:rsidP="00D86DBF">
            <w:pPr>
              <w:pStyle w:val="bullet"/>
            </w:pPr>
            <w:r>
              <w:t>Duration of labour (min): 182±158 vs 161±170</w:t>
            </w:r>
            <w:r w:rsidR="00AE3FFB">
              <w:t>; p=0.25</w:t>
            </w:r>
          </w:p>
          <w:p w14:paraId="70CB07F4" w14:textId="00284535" w:rsidR="00921608" w:rsidRDefault="00921608" w:rsidP="00D86DBF">
            <w:pPr>
              <w:pStyle w:val="bullet"/>
            </w:pPr>
            <w:r>
              <w:t>Duration of active second stage: 16±14 vs 16±14</w:t>
            </w:r>
            <w:r w:rsidR="00AE3FFB">
              <w:t>; p=0.75</w:t>
            </w:r>
          </w:p>
          <w:p w14:paraId="37FD0AAF" w14:textId="77777777" w:rsidR="00921608" w:rsidRDefault="00921608" w:rsidP="00D86DBF">
            <w:pPr>
              <w:pStyle w:val="bullet"/>
            </w:pPr>
            <w:r>
              <w:t>Prolonged active second stage: 2/160 (1%) vs 4/157 (3%)</w:t>
            </w:r>
          </w:p>
        </w:tc>
        <w:tc>
          <w:tcPr>
            <w:tcW w:w="1844" w:type="dxa"/>
          </w:tcPr>
          <w:p w14:paraId="018FBCE9" w14:textId="77777777" w:rsidR="00921608" w:rsidRPr="00DC4A73" w:rsidRDefault="00921608" w:rsidP="00D86DBF">
            <w:pPr>
              <w:keepNext/>
            </w:pPr>
          </w:p>
        </w:tc>
      </w:tr>
      <w:tr w:rsidR="006C2075" w:rsidRPr="00DC4A73" w14:paraId="1C901338" w14:textId="77777777" w:rsidTr="006C2075">
        <w:trPr>
          <w:cantSplit/>
        </w:trPr>
        <w:tc>
          <w:tcPr>
            <w:tcW w:w="1275" w:type="dxa"/>
            <w:tcBorders>
              <w:bottom w:val="single" w:sz="4" w:space="0" w:color="auto"/>
            </w:tcBorders>
          </w:tcPr>
          <w:p w14:paraId="28309C2B" w14:textId="784976D7" w:rsidR="00921608" w:rsidRPr="00C12274" w:rsidRDefault="00921608" w:rsidP="0099206A">
            <w:r w:rsidRPr="00C12274">
              <w:rPr>
                <w:noProof/>
              </w:rPr>
              <w:t>T</w:t>
            </w:r>
            <w:r>
              <w:rPr>
                <w:noProof/>
              </w:rPr>
              <w:t>aniguchi &amp; Sato 2016</w:t>
            </w:r>
            <w:r>
              <w:fldChar w:fldCharType="begin"/>
            </w:r>
            <w:r w:rsidR="002747EA">
              <w:instrText xml:space="preserve"> ADDIN EN.CITE &lt;EndNote&gt;&lt;Cite&gt;&lt;Author&gt;Taniguchi&lt;/Author&gt;&lt;Year&gt;2016&lt;/Year&gt;&lt;RecNum&gt;911&lt;/RecNum&gt;&lt;DisplayText&gt;&lt;style face="superscript" font="Trebuchet MS" size="9"&gt;299&lt;/style&gt;&lt;/DisplayText&gt;&lt;record&gt;&lt;rec-number&gt;911&lt;/rec-number&gt;&lt;foreign-keys&gt;&lt;key app="EN" db-id="exvasrfx2dtraoesasxp2szsxa2df502592x" timestamp="1541540861"&gt;911&lt;/key&gt;&lt;key app="ENWeb" db-id=""&gt;0&lt;/key&gt;&lt;/foreign-keys&gt;&lt;ref-type name="Journal Article"&gt;17&lt;/ref-type&gt;&lt;contributors&gt;&lt;authors&gt;&lt;author&gt;Taniguchi, C.&lt;/author&gt;&lt;author&gt;Sato, C.&lt;/author&gt;&lt;/authors&gt;&lt;/contributors&gt;&lt;auth-address&gt;Kanagawa University of Human Services, Kanagawa Prefecture, Japan. taniguchi.m7b@kuhs.ac.jp.&amp;#xD;Otsuka Medical Clinic, Toshima-ku, Japan.&lt;/auth-address&gt;&lt;titles&gt;&lt;title&gt;Home-based walking during pregnancy affects mood and birth outcomes among sedentary women: A randomized controlled trial&lt;/title&gt;&lt;secondary-title&gt;Int J Nurs Pract&lt;/secondary-title&gt;&lt;/titles&gt;&lt;periodical&gt;&lt;full-title&gt;Int J Nurs Pract&lt;/full-title&gt;&lt;/periodical&gt;&lt;pages&gt;420-426&lt;/pages&gt;&lt;volume&gt;22&lt;/volume&gt;&lt;number&gt;5&lt;/number&gt;&lt;edition&gt;2016/06/09&lt;/edition&gt;&lt;keywords&gt;&lt;keyword&gt;Adult&lt;/keyword&gt;&lt;keyword&gt;*Affect&lt;/keyword&gt;&lt;keyword&gt;Female&lt;/keyword&gt;&lt;keyword&gt;Humans&lt;/keyword&gt;&lt;keyword&gt;Pregnancy&lt;/keyword&gt;&lt;keyword&gt;*Pregnancy Outcome&lt;/keyword&gt;&lt;keyword&gt;*Sedentary Lifestyle&lt;/keyword&gt;&lt;keyword&gt;*Walking&lt;/keyword&gt;&lt;keyword&gt;Young Adult&lt;/keyword&gt;&lt;keyword&gt;*Profile of Mood States&lt;/keyword&gt;&lt;keyword&gt;*exercise&lt;/keyword&gt;&lt;keyword&gt;*nursing&lt;/keyword&gt;&lt;keyword&gt;*pregnancy&lt;/keyword&gt;&lt;keyword&gt;*randomized controlled trial&lt;/keyword&gt;&lt;/keywords&gt;&lt;dates&gt;&lt;year&gt;2016&lt;/year&gt;&lt;pub-dates&gt;&lt;date&gt;Oct&lt;/date&gt;&lt;/pub-dates&gt;&lt;/dates&gt;&lt;isbn&gt;1440-172X (Electronic)&amp;#xD;1322-7114 (Linking)&lt;/isbn&gt;&lt;accession-num&gt;27272937&lt;/accession-num&gt;&lt;urls&gt;&lt;related-urls&gt;&lt;url&gt;https://www.ncbi.nlm.nih.gov/pubmed/27272937&lt;/url&gt;&lt;/related-urls&gt;&lt;/urls&gt;&lt;electronic-resource-num&gt;10.1111/ijn.12453&lt;/electronic-resource-num&gt;&lt;/record&gt;&lt;/Cite&gt;&lt;/EndNote&gt;</w:instrText>
            </w:r>
            <w:r>
              <w:fldChar w:fldCharType="separate"/>
            </w:r>
            <w:r w:rsidR="002747EA" w:rsidRPr="002747EA">
              <w:rPr>
                <w:noProof/>
                <w:vertAlign w:val="superscript"/>
              </w:rPr>
              <w:t>299</w:t>
            </w:r>
            <w:r>
              <w:fldChar w:fldCharType="end"/>
            </w:r>
          </w:p>
          <w:p w14:paraId="6BE3F672" w14:textId="77777777" w:rsidR="00921608" w:rsidRDefault="00921608" w:rsidP="0099206A">
            <w:pPr>
              <w:rPr>
                <w:noProof/>
              </w:rPr>
            </w:pPr>
            <w:r w:rsidRPr="00C12274">
              <w:t>Japan</w:t>
            </w:r>
          </w:p>
        </w:tc>
        <w:tc>
          <w:tcPr>
            <w:tcW w:w="1276" w:type="dxa"/>
            <w:tcBorders>
              <w:bottom w:val="single" w:sz="4" w:space="0" w:color="auto"/>
            </w:tcBorders>
          </w:tcPr>
          <w:p w14:paraId="23725649" w14:textId="77777777" w:rsidR="00921608" w:rsidRDefault="00921608" w:rsidP="00D86DBF">
            <w:r>
              <w:t>Intervention 54</w:t>
            </w:r>
          </w:p>
          <w:p w14:paraId="7464E8BC" w14:textId="77777777" w:rsidR="00921608" w:rsidRDefault="00921608" w:rsidP="00D86DBF">
            <w:r>
              <w:t>Control 53</w:t>
            </w:r>
          </w:p>
        </w:tc>
        <w:tc>
          <w:tcPr>
            <w:tcW w:w="4819" w:type="dxa"/>
            <w:tcBorders>
              <w:bottom w:val="single" w:sz="4" w:space="0" w:color="auto"/>
            </w:tcBorders>
          </w:tcPr>
          <w:p w14:paraId="5E4179AB" w14:textId="77777777" w:rsidR="00921608" w:rsidRDefault="00921608" w:rsidP="00D86DBF">
            <w:r w:rsidRPr="003F1AB1">
              <w:rPr>
                <w:b/>
              </w:rPr>
              <w:t>Aim</w:t>
            </w:r>
            <w:r>
              <w:t>: To examine</w:t>
            </w:r>
            <w:r w:rsidRPr="003F1AB1">
              <w:t xml:space="preserve"> the effects of home-based walking on sedentary women</w:t>
            </w:r>
            <w:r w:rsidRPr="003F1AB1">
              <w:rPr>
                <w:rFonts w:ascii="Helvetica" w:hAnsi="Helvetica"/>
              </w:rPr>
              <w:t>’</w:t>
            </w:r>
            <w:r w:rsidRPr="003F1AB1">
              <w:t xml:space="preserve">s pregnancy outcomes and mood. </w:t>
            </w:r>
          </w:p>
          <w:p w14:paraId="10E57B40" w14:textId="77777777" w:rsidR="00921608" w:rsidRDefault="00921608" w:rsidP="00D86DBF">
            <w:r w:rsidRPr="003F1AB1">
              <w:rPr>
                <w:b/>
              </w:rPr>
              <w:t>Population</w:t>
            </w:r>
            <w:r>
              <w:t xml:space="preserve">: Pregnant </w:t>
            </w:r>
            <w:r w:rsidRPr="003F1AB1">
              <w:t xml:space="preserve">women </w:t>
            </w:r>
            <w:r>
              <w:t>with a healthy singleton pregnancy</w:t>
            </w:r>
            <w:r w:rsidRPr="003F1AB1">
              <w:t xml:space="preserve"> </w:t>
            </w:r>
            <w:r w:rsidRPr="007B4B9A">
              <w:t>aged</w:t>
            </w:r>
            <w:r>
              <w:t xml:space="preserve"> </w:t>
            </w:r>
            <w:r w:rsidRPr="007B4B9A">
              <w:t>20</w:t>
            </w:r>
            <w:r w:rsidRPr="007B4B9A">
              <w:rPr>
                <w:rFonts w:ascii="Helvetica" w:hAnsi="Helvetica"/>
              </w:rPr>
              <w:t>–</w:t>
            </w:r>
            <w:r w:rsidRPr="007B4B9A">
              <w:t>30 years; sedentary in daily life by self-report; no</w:t>
            </w:r>
            <w:r>
              <w:t xml:space="preserve"> </w:t>
            </w:r>
            <w:r w:rsidRPr="007B4B9A">
              <w:t>physical, mental or social problems by self-report; no</w:t>
            </w:r>
            <w:r>
              <w:t xml:space="preserve"> </w:t>
            </w:r>
            <w:r w:rsidRPr="007B4B9A">
              <w:t>psychiatric drug use; in</w:t>
            </w:r>
            <w:r>
              <w:t xml:space="preserve"> </w:t>
            </w:r>
            <w:r w:rsidRPr="007B4B9A">
              <w:t>at least the 30th week of pregnancy</w:t>
            </w:r>
            <w:r>
              <w:t>. Mixed BMIs.</w:t>
            </w:r>
          </w:p>
          <w:p w14:paraId="4EB60FD4" w14:textId="77777777" w:rsidR="00921608" w:rsidRDefault="00921608" w:rsidP="00D86DBF">
            <w:r w:rsidRPr="005E4EF9">
              <w:rPr>
                <w:b/>
              </w:rPr>
              <w:t>Intervention</w:t>
            </w:r>
            <w:r>
              <w:rPr>
                <w:b/>
              </w:rPr>
              <w:t>:</w:t>
            </w:r>
          </w:p>
          <w:p w14:paraId="398A2017" w14:textId="77777777" w:rsidR="00921608" w:rsidRPr="00C45716" w:rsidRDefault="00921608" w:rsidP="00D86DBF">
            <w:pPr>
              <w:pStyle w:val="bullet"/>
            </w:pPr>
            <w:r w:rsidRPr="00C45716">
              <w:rPr>
                <w:i/>
              </w:rPr>
              <w:t>Supervised</w:t>
            </w:r>
            <w:r w:rsidRPr="00C45716">
              <w:t xml:space="preserve">: </w:t>
            </w:r>
            <w:r>
              <w:t>No</w:t>
            </w:r>
          </w:p>
          <w:p w14:paraId="02FDF7AA" w14:textId="77777777" w:rsidR="00921608" w:rsidRPr="007D4CC2" w:rsidRDefault="00921608" w:rsidP="00D86DBF">
            <w:pPr>
              <w:pStyle w:val="bullet"/>
            </w:pPr>
            <w:r w:rsidRPr="00C45716">
              <w:rPr>
                <w:i/>
              </w:rPr>
              <w:t>Type and duration</w:t>
            </w:r>
            <w:r w:rsidRPr="00C45716">
              <w:t xml:space="preserve">: </w:t>
            </w:r>
            <w:r>
              <w:t xml:space="preserve">Aerobic; Walking; </w:t>
            </w:r>
            <w:r w:rsidRPr="00C12274">
              <w:t>30 min, 3 times a week from 30 weeks until birth</w:t>
            </w:r>
            <w:r>
              <w:t>.</w:t>
            </w:r>
          </w:p>
          <w:p w14:paraId="6412D80C" w14:textId="77777777" w:rsidR="00921608" w:rsidRPr="00ED5084" w:rsidRDefault="00921608" w:rsidP="00D86DBF">
            <w:pPr>
              <w:pStyle w:val="bullet"/>
              <w:rPr>
                <w:b/>
              </w:rPr>
            </w:pPr>
            <w:r w:rsidRPr="00C45716">
              <w:rPr>
                <w:i/>
              </w:rPr>
              <w:t>Intensity</w:t>
            </w:r>
            <w:r w:rsidRPr="00C45716">
              <w:t xml:space="preserve">: </w:t>
            </w:r>
            <w:r w:rsidRPr="006530D5">
              <w:t>Not described.</w:t>
            </w:r>
          </w:p>
        </w:tc>
        <w:tc>
          <w:tcPr>
            <w:tcW w:w="4678" w:type="dxa"/>
            <w:tcBorders>
              <w:bottom w:val="single" w:sz="4" w:space="0" w:color="auto"/>
            </w:tcBorders>
          </w:tcPr>
          <w:p w14:paraId="41F73368" w14:textId="77777777" w:rsidR="00921608" w:rsidRDefault="00921608" w:rsidP="00D86DBF">
            <w:r>
              <w:t>Intervention vs control:</w:t>
            </w:r>
          </w:p>
          <w:p w14:paraId="437BEE9A" w14:textId="71A34BF0" w:rsidR="00921608" w:rsidRPr="00EC1C2A" w:rsidRDefault="00921608" w:rsidP="00D86DBF">
            <w:pPr>
              <w:pStyle w:val="bullet"/>
            </w:pPr>
            <w:r>
              <w:t>Duration of first stage of labour</w:t>
            </w:r>
            <w:r w:rsidRPr="00EC1C2A">
              <w:t>: 529.9±526.3 598.1±520.4</w:t>
            </w:r>
            <w:r w:rsidR="00133978">
              <w:t>; p=0.52</w:t>
            </w:r>
          </w:p>
          <w:p w14:paraId="047D7146" w14:textId="22EBFDBB" w:rsidR="00921608" w:rsidRPr="006A2F63" w:rsidRDefault="00921608" w:rsidP="00D86DBF">
            <w:pPr>
              <w:pStyle w:val="bullet"/>
              <w:rPr>
                <w:rFonts w:ascii="Times" w:hAnsi="Times"/>
              </w:rPr>
            </w:pPr>
            <w:r>
              <w:t xml:space="preserve">Duration of second stage of labour (min): </w:t>
            </w:r>
            <w:r w:rsidRPr="006A2F63">
              <w:t>41.4±99.5 30.3±19.0</w:t>
            </w:r>
            <w:r w:rsidR="00133978">
              <w:t>; p=0.44</w:t>
            </w:r>
          </w:p>
          <w:p w14:paraId="5B6F5069" w14:textId="03BA786B" w:rsidR="00921608" w:rsidRPr="00EC1C2A" w:rsidRDefault="00921608" w:rsidP="00D86DBF">
            <w:pPr>
              <w:pStyle w:val="bullet"/>
            </w:pPr>
            <w:r>
              <w:t>Duration of labour (min)</w:t>
            </w:r>
            <w:r w:rsidRPr="00EC1C2A">
              <w:t xml:space="preserve">: 556.3±532.2 </w:t>
            </w:r>
            <w:r>
              <w:t xml:space="preserve">vs </w:t>
            </w:r>
            <w:r w:rsidRPr="00EC1C2A">
              <w:t>627.8±525.3</w:t>
            </w:r>
            <w:r w:rsidR="00133978">
              <w:t>; p=0.51</w:t>
            </w:r>
          </w:p>
          <w:p w14:paraId="586CBF02" w14:textId="77777777" w:rsidR="00921608" w:rsidRDefault="00921608" w:rsidP="00D86DBF"/>
        </w:tc>
        <w:tc>
          <w:tcPr>
            <w:tcW w:w="1844" w:type="dxa"/>
            <w:tcBorders>
              <w:bottom w:val="single" w:sz="4" w:space="0" w:color="auto"/>
            </w:tcBorders>
          </w:tcPr>
          <w:p w14:paraId="5EE89B06" w14:textId="77777777" w:rsidR="00921608" w:rsidRPr="00DC4A73" w:rsidRDefault="00921608" w:rsidP="00D86DBF">
            <w:pPr>
              <w:keepNext/>
            </w:pPr>
          </w:p>
        </w:tc>
      </w:tr>
      <w:tr w:rsidR="006C2075" w:rsidRPr="009C0C55" w14:paraId="654B141F" w14:textId="77777777" w:rsidTr="006C2075">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275" w:type="dxa"/>
            <w:tcBorders>
              <w:top w:val="single" w:sz="4" w:space="0" w:color="auto"/>
              <w:left w:val="single" w:sz="4" w:space="0" w:color="auto"/>
              <w:bottom w:val="single" w:sz="4" w:space="0" w:color="auto"/>
              <w:right w:val="single" w:sz="4" w:space="0" w:color="auto"/>
            </w:tcBorders>
          </w:tcPr>
          <w:p w14:paraId="37A993F7" w14:textId="16A78668" w:rsidR="00980F56" w:rsidRDefault="00980F56" w:rsidP="006A7633">
            <w:pPr>
              <w:rPr>
                <w:noProof/>
              </w:rPr>
            </w:pPr>
            <w:r>
              <w:rPr>
                <w:noProof/>
              </w:rPr>
              <w:t>Rodriguez-Blanque et al 2018</w:t>
            </w:r>
            <w:r w:rsidR="00D07346">
              <w:rPr>
                <w:noProof/>
              </w:rPr>
              <w:fldChar w:fldCharType="begin"/>
            </w:r>
            <w:r w:rsidR="002747EA">
              <w:rPr>
                <w:noProof/>
              </w:rPr>
              <w:instrText xml:space="preserve"> ADDIN EN.CITE &lt;EndNote&gt;&lt;Cite&gt;&lt;Author&gt;Rodriguez-Blanque&lt;/Author&gt;&lt;Year&gt;2019&lt;/Year&gt;&lt;RecNum&gt;1963&lt;/RecNum&gt;&lt;DisplayText&gt;&lt;style face="superscript" font="Trebuchet MS" size="9"&gt;301&lt;/style&gt;&lt;/DisplayText&gt;&lt;record&gt;&lt;rec-number&gt;1963&lt;/rec-number&gt;&lt;foreign-keys&gt;&lt;key app="EN" db-id="exvasrfx2dtraoesasxp2szsxa2df502592x" timestamp="1588743901"&gt;1963&lt;/key&gt;&lt;key app="ENWeb" db-id=""&gt;0&lt;/key&gt;&lt;/foreign-keys&gt;&lt;ref-type name="Journal Article"&gt;17&lt;/ref-type&gt;&lt;contributors&gt;&lt;authors&gt;&lt;author&gt;Rodriguez-Blanque, R.&lt;/author&gt;&lt;author&gt;Sanchez-Garcia, J. C.&lt;/author&gt;&lt;author&gt;Sanchez-Lopez, A. M.&lt;/author&gt;&lt;author&gt;Aguilar-Cordero, M. J.&lt;/author&gt;&lt;/authors&gt;&lt;/contributors&gt;&lt;auth-address&gt;Hospital Universitario San Cecilio, Granada, Spain.&amp;#xD;Andalusia Research Plan, Research Group CTS 367, Granada, Spain.&amp;#xD;Departamento de Enfermeria/Facultad de Ciencias de la Salud, Universidad de Granada, Granada, Spain.&lt;/auth-address&gt;&lt;titles&gt;&lt;title&gt;Physical activity during pregnancy and its influence on delivery time: a randomized clinical trial&lt;/title&gt;&lt;secondary-title&gt;PeerJ&lt;/secondary-title&gt;&lt;/titles&gt;&lt;periodical&gt;&lt;full-title&gt;PeerJ&lt;/full-title&gt;&lt;/periodical&gt;&lt;pages&gt;e6370&lt;/pages&gt;&lt;volume&gt;7&lt;/volume&gt;&lt;edition&gt;2019/02/19&lt;/edition&gt;&lt;keywords&gt;&lt;keyword&gt;Birth&lt;/keyword&gt;&lt;keyword&gt;Exercise&lt;/keyword&gt;&lt;keyword&gt;Labor&lt;/keyword&gt;&lt;keyword&gt;Pregnancy&lt;/keyword&gt;&lt;keyword&gt;Pregnancy outcome&lt;/keyword&gt;&lt;/keywords&gt;&lt;dates&gt;&lt;year&gt;2019&lt;/year&gt;&lt;/dates&gt;&lt;isbn&gt;2167-8359 (Print)&amp;#xD;2167-8359 (Linking)&lt;/isbn&gt;&lt;accession-num&gt;30775175&lt;/accession-num&gt;&lt;urls&gt;&lt;related-urls&gt;&lt;url&gt;https://www.ncbi.nlm.nih.gov/pubmed/30775175&lt;/url&gt;&lt;/related-urls&gt;&lt;/urls&gt;&lt;custom2&gt;PMC6371916&lt;/custom2&gt;&lt;electronic-resource-num&gt;10.7717/peerj.6370&lt;/electronic-resource-num&gt;&lt;/record&gt;&lt;/Cite&gt;&lt;/EndNote&gt;</w:instrText>
            </w:r>
            <w:r w:rsidR="00D07346">
              <w:rPr>
                <w:noProof/>
              </w:rPr>
              <w:fldChar w:fldCharType="separate"/>
            </w:r>
            <w:r w:rsidR="002747EA" w:rsidRPr="002747EA">
              <w:rPr>
                <w:noProof/>
                <w:vertAlign w:val="superscript"/>
              </w:rPr>
              <w:t>301</w:t>
            </w:r>
            <w:r w:rsidR="00D07346">
              <w:rPr>
                <w:noProof/>
              </w:rPr>
              <w:fldChar w:fldCharType="end"/>
            </w:r>
          </w:p>
          <w:p w14:paraId="7F9E2BD7" w14:textId="77777777" w:rsidR="00980F56" w:rsidRDefault="00980F56" w:rsidP="006A7633">
            <w:pPr>
              <w:rPr>
                <w:noProof/>
              </w:rPr>
            </w:pPr>
            <w:r>
              <w:rPr>
                <w:noProof/>
              </w:rPr>
              <w:t>SWEP</w:t>
            </w:r>
          </w:p>
          <w:p w14:paraId="7204D163" w14:textId="77777777" w:rsidR="00980F56" w:rsidRPr="00980F56" w:rsidRDefault="00980F56" w:rsidP="006A7633">
            <w:pPr>
              <w:spacing w:before="0" w:after="0" w:line="240" w:lineRule="auto"/>
              <w:rPr>
                <w:rFonts w:ascii="Helvetica" w:hAnsi="Helvetica"/>
                <w:sz w:val="17"/>
                <w:szCs w:val="17"/>
              </w:rPr>
            </w:pPr>
            <w:r w:rsidRPr="00980F56">
              <w:rPr>
                <w:rFonts w:ascii="Helvetica" w:hAnsi="Helvetica"/>
                <w:sz w:val="17"/>
                <w:szCs w:val="17"/>
              </w:rPr>
              <w:t>NCT02761967</w:t>
            </w:r>
          </w:p>
          <w:p w14:paraId="3DE1AD97" w14:textId="77777777" w:rsidR="00980F56" w:rsidRPr="00C12274" w:rsidRDefault="00980F56" w:rsidP="006A7633">
            <w:pPr>
              <w:rPr>
                <w:noProof/>
              </w:rPr>
            </w:pPr>
          </w:p>
        </w:tc>
        <w:tc>
          <w:tcPr>
            <w:tcW w:w="1276" w:type="dxa"/>
            <w:tcBorders>
              <w:top w:val="single" w:sz="4" w:space="0" w:color="auto"/>
              <w:left w:val="single" w:sz="4" w:space="0" w:color="auto"/>
              <w:bottom w:val="single" w:sz="4" w:space="0" w:color="auto"/>
              <w:right w:val="single" w:sz="4" w:space="0" w:color="auto"/>
            </w:tcBorders>
          </w:tcPr>
          <w:p w14:paraId="15CD3F9E" w14:textId="60F9CB78" w:rsidR="00980F56" w:rsidRDefault="00980F56" w:rsidP="006A7633">
            <w:r>
              <w:t>Intervention 60</w:t>
            </w:r>
          </w:p>
          <w:p w14:paraId="7E0E47FE" w14:textId="117FDFE0" w:rsidR="00980F56" w:rsidRDefault="00980F56" w:rsidP="006A7633">
            <w:r>
              <w:t>Control 60</w:t>
            </w:r>
          </w:p>
        </w:tc>
        <w:tc>
          <w:tcPr>
            <w:tcW w:w="4819" w:type="dxa"/>
            <w:tcBorders>
              <w:top w:val="single" w:sz="4" w:space="0" w:color="auto"/>
              <w:left w:val="single" w:sz="4" w:space="0" w:color="auto"/>
              <w:bottom w:val="single" w:sz="4" w:space="0" w:color="auto"/>
              <w:right w:val="single" w:sz="4" w:space="0" w:color="auto"/>
            </w:tcBorders>
          </w:tcPr>
          <w:p w14:paraId="04ECD2F0" w14:textId="3A2B798D" w:rsidR="00980F56" w:rsidRDefault="00980F56" w:rsidP="006A7633">
            <w:r w:rsidRPr="00A96FD5">
              <w:rPr>
                <w:b/>
              </w:rPr>
              <w:t>Aim</w:t>
            </w:r>
            <w:r>
              <w:t xml:space="preserve">: </w:t>
            </w:r>
            <w:r w:rsidRPr="00444351">
              <w:t>To determine the duration of labo</w:t>
            </w:r>
            <w:r w:rsidR="00490AEB">
              <w:t>u</w:t>
            </w:r>
            <w:r w:rsidRPr="00444351">
              <w:t xml:space="preserve">r in pregnant women who completed a program of moderate physical exercise in water and subsequently presented eutocic birth. </w:t>
            </w:r>
          </w:p>
          <w:p w14:paraId="0C64F7D0" w14:textId="77777777" w:rsidR="00980F56" w:rsidRDefault="00980F56" w:rsidP="006A7633">
            <w:r w:rsidRPr="00A96FD5">
              <w:rPr>
                <w:b/>
              </w:rPr>
              <w:t>Population</w:t>
            </w:r>
            <w:r>
              <w:t xml:space="preserve">: </w:t>
            </w:r>
            <w:r>
              <w:rPr>
                <w:b/>
              </w:rPr>
              <w:t>H</w:t>
            </w:r>
            <w:r w:rsidRPr="00444351">
              <w:t>ealthy pregnant women</w:t>
            </w:r>
            <w:r>
              <w:t xml:space="preserve"> with uncomplicated singleton pregnancies.</w:t>
            </w:r>
          </w:p>
          <w:p w14:paraId="1883AA00" w14:textId="77777777" w:rsidR="00980F56" w:rsidRDefault="00980F56" w:rsidP="006A7633">
            <w:r w:rsidRPr="00A96FD5">
              <w:rPr>
                <w:b/>
              </w:rPr>
              <w:t>Intervention</w:t>
            </w:r>
            <w:r>
              <w:t xml:space="preserve">: </w:t>
            </w:r>
          </w:p>
          <w:p w14:paraId="0E1D87C3" w14:textId="77777777" w:rsidR="00980F56" w:rsidRDefault="00980F56" w:rsidP="00BD61CC">
            <w:pPr>
              <w:pStyle w:val="bullet"/>
            </w:pPr>
            <w:r w:rsidRPr="00BD61CC">
              <w:rPr>
                <w:i/>
              </w:rPr>
              <w:t>Supervised</w:t>
            </w:r>
            <w:r>
              <w:t>: Yes</w:t>
            </w:r>
          </w:p>
          <w:p w14:paraId="1DEDFB70" w14:textId="7784BBF4" w:rsidR="00980F56" w:rsidRDefault="00980F56" w:rsidP="00BD61CC">
            <w:pPr>
              <w:pStyle w:val="bullet"/>
            </w:pPr>
            <w:r w:rsidRPr="00A96FD5">
              <w:rPr>
                <w:i/>
              </w:rPr>
              <w:t>Intervention</w:t>
            </w:r>
            <w:r>
              <w:t xml:space="preserve">: </w:t>
            </w:r>
            <w:r w:rsidR="00490AEB">
              <w:t xml:space="preserve">Aerobic and muscle strengthening </w:t>
            </w:r>
            <w:r w:rsidR="00490AEB" w:rsidRPr="00A96FD5">
              <w:t>exercise</w:t>
            </w:r>
            <w:r w:rsidR="00490AEB">
              <w:t>s</w:t>
            </w:r>
            <w:r w:rsidR="00490AEB" w:rsidRPr="00A96FD5">
              <w:t xml:space="preserve"> in water </w:t>
            </w:r>
            <w:r w:rsidR="00490AEB">
              <w:t xml:space="preserve">for 60 minutes 3 times/week </w:t>
            </w:r>
            <w:r w:rsidR="00490AEB" w:rsidRPr="00A96FD5">
              <w:t>from weeks 20 to 37.</w:t>
            </w:r>
          </w:p>
          <w:p w14:paraId="4DD3C8FC" w14:textId="77777777" w:rsidR="00980F56" w:rsidRPr="00A96FD5" w:rsidRDefault="00980F56" w:rsidP="00BD61CC">
            <w:pPr>
              <w:pStyle w:val="bullet"/>
            </w:pPr>
            <w:r w:rsidRPr="00A96FD5">
              <w:rPr>
                <w:i/>
              </w:rPr>
              <w:t>Intensity</w:t>
            </w:r>
            <w:r>
              <w:t>: Moderate; Borg scale 12-14</w:t>
            </w:r>
          </w:p>
        </w:tc>
        <w:tc>
          <w:tcPr>
            <w:tcW w:w="4678" w:type="dxa"/>
            <w:tcBorders>
              <w:top w:val="single" w:sz="4" w:space="0" w:color="auto"/>
              <w:left w:val="single" w:sz="4" w:space="0" w:color="auto"/>
              <w:bottom w:val="single" w:sz="4" w:space="0" w:color="auto"/>
              <w:right w:val="single" w:sz="4" w:space="0" w:color="auto"/>
            </w:tcBorders>
          </w:tcPr>
          <w:p w14:paraId="375E6049" w14:textId="77777777" w:rsidR="00980F56" w:rsidRDefault="00980F56" w:rsidP="00980F56">
            <w:r>
              <w:t>Intervention vs control:</w:t>
            </w:r>
          </w:p>
          <w:p w14:paraId="6AEA0698" w14:textId="0873A663" w:rsidR="00EE313B" w:rsidRDefault="00EE313B" w:rsidP="00BD61CC">
            <w:pPr>
              <w:pStyle w:val="bullet"/>
            </w:pPr>
            <w:r>
              <w:t>Duration of 1</w:t>
            </w:r>
            <w:r w:rsidRPr="00BD61CC">
              <w:rPr>
                <w:vertAlign w:val="superscript"/>
              </w:rPr>
              <w:t>st</w:t>
            </w:r>
            <w:r>
              <w:t xml:space="preserve"> stage of labour: 260.00 (137.50 to 390.000) vs 405 (295.00 to 498.75); p&lt;0.001</w:t>
            </w:r>
          </w:p>
          <w:p w14:paraId="57C2D544" w14:textId="0B3322C5" w:rsidR="00EE313B" w:rsidRDefault="00EE313B" w:rsidP="00BD61CC">
            <w:pPr>
              <w:pStyle w:val="bullet"/>
            </w:pPr>
            <w:r>
              <w:t>Duration of 2</w:t>
            </w:r>
            <w:r w:rsidRPr="00BD61CC">
              <w:rPr>
                <w:vertAlign w:val="superscript"/>
              </w:rPr>
              <w:t>nd</w:t>
            </w:r>
            <w:r>
              <w:t xml:space="preserve"> stage of labour: 90.00 (30.00 to 187.50) vs 152 (70.00 to 210.00); p=0.007</w:t>
            </w:r>
          </w:p>
          <w:p w14:paraId="43C9A2ED" w14:textId="15411DCE" w:rsidR="00EE313B" w:rsidRDefault="00EE313B" w:rsidP="00BD61CC">
            <w:pPr>
              <w:pStyle w:val="bullet"/>
            </w:pPr>
            <w:r>
              <w:t>Duration of 3</w:t>
            </w:r>
            <w:r w:rsidRPr="00BD61CC">
              <w:rPr>
                <w:vertAlign w:val="superscript"/>
              </w:rPr>
              <w:t>rd</w:t>
            </w:r>
            <w:r>
              <w:t xml:space="preserve"> stage of labour: 5.00 (5.00 to 10.00) vs 8.00 (5.00 to 10.00); p=0.383</w:t>
            </w:r>
          </w:p>
          <w:p w14:paraId="50D24875" w14:textId="0F5A95C0" w:rsidR="00980F56" w:rsidRPr="00444351" w:rsidRDefault="00980F56" w:rsidP="00BD61CC">
            <w:pPr>
              <w:pStyle w:val="bullet"/>
            </w:pPr>
            <w:r>
              <w:t xml:space="preserve">Average total duration of labour: </w:t>
            </w:r>
            <w:r w:rsidRPr="00444351">
              <w:t>389.33</w:t>
            </w:r>
            <w:r>
              <w:t>±</w:t>
            </w:r>
            <w:r w:rsidRPr="00444351">
              <w:t xml:space="preserve">216.18 min </w:t>
            </w:r>
            <w:r>
              <w:t>vs</w:t>
            </w:r>
            <w:r w:rsidRPr="00444351">
              <w:t xml:space="preserve"> 561.30</w:t>
            </w:r>
            <w:r>
              <w:t>±</w:t>
            </w:r>
            <w:r w:rsidRPr="00444351">
              <w:t>199.94 min</w:t>
            </w:r>
            <w:r>
              <w:t xml:space="preserve">; </w:t>
            </w:r>
            <w:r w:rsidR="00EE313B">
              <w:t>p&lt;</w:t>
            </w:r>
            <w:r w:rsidRPr="00444351">
              <w:t>0.001</w:t>
            </w:r>
          </w:p>
        </w:tc>
        <w:tc>
          <w:tcPr>
            <w:tcW w:w="1844" w:type="dxa"/>
            <w:tcBorders>
              <w:top w:val="single" w:sz="4" w:space="0" w:color="auto"/>
              <w:left w:val="single" w:sz="4" w:space="0" w:color="auto"/>
              <w:bottom w:val="single" w:sz="4" w:space="0" w:color="auto"/>
              <w:right w:val="single" w:sz="4" w:space="0" w:color="auto"/>
            </w:tcBorders>
          </w:tcPr>
          <w:p w14:paraId="2E329356" w14:textId="77777777" w:rsidR="00980F56" w:rsidRPr="009C0C55" w:rsidRDefault="00980F56" w:rsidP="006A7633">
            <w:pPr>
              <w:keepNext/>
            </w:pPr>
          </w:p>
        </w:tc>
      </w:tr>
      <w:tr w:rsidR="006C2075" w:rsidRPr="009C0C55" w14:paraId="1CC42BF7" w14:textId="77777777" w:rsidTr="006C2075">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275" w:type="dxa"/>
            <w:tcBorders>
              <w:top w:val="single" w:sz="4" w:space="0" w:color="auto"/>
              <w:left w:val="single" w:sz="4" w:space="0" w:color="auto"/>
              <w:bottom w:val="single" w:sz="4" w:space="0" w:color="auto"/>
              <w:right w:val="single" w:sz="4" w:space="0" w:color="auto"/>
            </w:tcBorders>
          </w:tcPr>
          <w:p w14:paraId="7C80FDE2" w14:textId="522E5355" w:rsidR="006C2075" w:rsidRPr="00D00A59" w:rsidRDefault="006C2075" w:rsidP="00317DE7">
            <w:r w:rsidRPr="00D00A59">
              <w:rPr>
                <w:noProof/>
              </w:rPr>
              <w:t>Sanda et al 2018</w:t>
            </w:r>
            <w:r w:rsidRPr="00D00A59">
              <w:fldChar w:fldCharType="begin"/>
            </w:r>
            <w:r w:rsidR="002747EA">
              <w:instrText xml:space="preserve"> ADDIN EN.CITE &lt;EndNote&gt;&lt;Cite&gt;&lt;Author&gt;Sanda&lt;/Author&gt;&lt;Year&gt;2018&lt;/Year&gt;&lt;RecNum&gt;925&lt;/RecNum&gt;&lt;DisplayText&gt;&lt;style face="superscript" font="Trebuchet MS" size="9"&gt;300&lt;/style&gt;&lt;/DisplayText&gt;&lt;record&gt;&lt;rec-number&gt;925&lt;/rec-number&gt;&lt;foreign-keys&gt;&lt;key app="EN" db-id="exvasrfx2dtraoesasxp2szsxa2df502592x" timestamp="1541540929"&gt;925&lt;/key&gt;&lt;key app="ENWeb" db-id=""&gt;0&lt;/key&gt;&lt;/foreign-keys&gt;&lt;ref-type name="Journal Article"&gt;17&lt;/ref-type&gt;&lt;contributors&gt;&lt;authors&gt;&lt;author&gt;Sanda, B.&lt;/author&gt;&lt;author&gt;Vistad, I.&lt;/author&gt;&lt;author&gt;Sagedal, L. R.&lt;/author&gt;&lt;author&gt;Haakstad, L. A. H.&lt;/author&gt;&lt;author&gt;Lohne-Seiler, H.&lt;/author&gt;&lt;author&gt;Torstveit, M. K.&lt;/author&gt;&lt;/authors&gt;&lt;/contributors&gt;&lt;auth-address&gt;Faculty of Health and Sport Sciences, University of Agder, Kristiansand, Norway.&amp;#xD;Department of Obstetrics and Gynecology, Southern Norway Hospital Trust, Kristiansand, Norway.&amp;#xD;Norwegian School of Sports Science, Oslo, Norway.&lt;/auth-address&gt;&lt;titles&gt;&lt;title&gt;What is the effect of physical activity on duration and mode of delivery? Secondary analysis from the Norwegian Fit for Delivery trial&lt;/title&gt;&lt;secondary-title&gt;Acta Obstet Gynecol Scand&lt;/secondary-title&gt;&lt;/titles&gt;&lt;periodical&gt;&lt;full-title&gt;Acta Obstet Gynecol Scand&lt;/full-title&gt;&lt;/periodical&gt;&lt;pages&gt;861-871&lt;/pages&gt;&lt;volume&gt;97&lt;/volume&gt;&lt;number&gt;7&lt;/number&gt;&lt;edition&gt;2018/05/11&lt;/edition&gt;&lt;keywords&gt;&lt;keyword&gt;Exercise&lt;/keyword&gt;&lt;keyword&gt;cesarean section&lt;/keyword&gt;&lt;keyword&gt;delivery outcomes&lt;/keyword&gt;&lt;keyword&gt;labor&lt;/keyword&gt;&lt;keyword&gt;pregnancy&lt;/keyword&gt;&lt;keyword&gt;randomized controlled trial&lt;/keyword&gt;&lt;/keywords&gt;&lt;dates&gt;&lt;year&gt;2018&lt;/year&gt;&lt;pub-dates&gt;&lt;date&gt;Jul&lt;/date&gt;&lt;/pub-dates&gt;&lt;/dates&gt;&lt;isbn&gt;1600-0412 (Electronic)&amp;#xD;0001-6349 (Linking)&lt;/isbn&gt;&lt;accession-num&gt;29744866&lt;/accession-num&gt;&lt;urls&gt;&lt;related-urls&gt;&lt;url&gt;https://www.ncbi.nlm.nih.gov/pubmed/29744866&lt;/url&gt;&lt;/related-urls&gt;&lt;/urls&gt;&lt;electronic-resource-num&gt;10.1111/aogs.13351&lt;/electronic-resource-num&gt;&lt;/record&gt;&lt;/Cite&gt;&lt;/EndNote&gt;</w:instrText>
            </w:r>
            <w:r w:rsidRPr="00D00A59">
              <w:fldChar w:fldCharType="separate"/>
            </w:r>
            <w:r w:rsidR="002747EA" w:rsidRPr="002747EA">
              <w:rPr>
                <w:noProof/>
                <w:vertAlign w:val="superscript"/>
              </w:rPr>
              <w:t>300</w:t>
            </w:r>
            <w:r w:rsidRPr="00D00A59">
              <w:fldChar w:fldCharType="end"/>
            </w:r>
          </w:p>
          <w:p w14:paraId="7B98CC52" w14:textId="77777777" w:rsidR="006C2075" w:rsidRPr="00D00A59" w:rsidRDefault="006C2075" w:rsidP="00317DE7">
            <w:pPr>
              <w:rPr>
                <w:szCs w:val="18"/>
              </w:rPr>
            </w:pPr>
            <w:r w:rsidRPr="00D00A59">
              <w:rPr>
                <w:szCs w:val="18"/>
              </w:rPr>
              <w:t>Fit for Delivery</w:t>
            </w:r>
          </w:p>
          <w:p w14:paraId="7734757A" w14:textId="2FE3647E" w:rsidR="006C2075" w:rsidRDefault="006C2075" w:rsidP="006A7633">
            <w:pPr>
              <w:rPr>
                <w:noProof/>
              </w:rPr>
            </w:pPr>
            <w:r w:rsidRPr="00D00A59">
              <w:rPr>
                <w:szCs w:val="18"/>
              </w:rPr>
              <w:t>Norway</w:t>
            </w:r>
          </w:p>
        </w:tc>
        <w:tc>
          <w:tcPr>
            <w:tcW w:w="1276" w:type="dxa"/>
            <w:tcBorders>
              <w:top w:val="single" w:sz="4" w:space="0" w:color="auto"/>
              <w:left w:val="single" w:sz="4" w:space="0" w:color="auto"/>
              <w:bottom w:val="single" w:sz="4" w:space="0" w:color="auto"/>
              <w:right w:val="single" w:sz="4" w:space="0" w:color="auto"/>
            </w:tcBorders>
          </w:tcPr>
          <w:p w14:paraId="4193159B" w14:textId="39FAE293" w:rsidR="006C2075" w:rsidRPr="00D00A59" w:rsidRDefault="006C2075" w:rsidP="00317DE7">
            <w:pPr>
              <w:rPr>
                <w:szCs w:val="18"/>
              </w:rPr>
            </w:pPr>
            <w:r w:rsidRPr="00D00A59">
              <w:rPr>
                <w:szCs w:val="18"/>
              </w:rPr>
              <w:t xml:space="preserve">Intervention </w:t>
            </w:r>
            <w:r>
              <w:rPr>
                <w:szCs w:val="18"/>
              </w:rPr>
              <w:t>303</w:t>
            </w:r>
          </w:p>
          <w:p w14:paraId="328BCDB8" w14:textId="024ABC33" w:rsidR="006C2075" w:rsidRDefault="006C2075" w:rsidP="005215EF">
            <w:r w:rsidRPr="00D00A59">
              <w:rPr>
                <w:szCs w:val="18"/>
              </w:rPr>
              <w:t xml:space="preserve">Control </w:t>
            </w:r>
            <w:r>
              <w:rPr>
                <w:szCs w:val="18"/>
              </w:rPr>
              <w:t>303</w:t>
            </w:r>
          </w:p>
        </w:tc>
        <w:tc>
          <w:tcPr>
            <w:tcW w:w="4819" w:type="dxa"/>
            <w:tcBorders>
              <w:top w:val="single" w:sz="4" w:space="0" w:color="auto"/>
              <w:left w:val="single" w:sz="4" w:space="0" w:color="auto"/>
              <w:bottom w:val="single" w:sz="4" w:space="0" w:color="auto"/>
              <w:right w:val="single" w:sz="4" w:space="0" w:color="auto"/>
            </w:tcBorders>
          </w:tcPr>
          <w:p w14:paraId="11F6CF66" w14:textId="2A59E2D7" w:rsidR="006C2075" w:rsidRPr="00D00A59" w:rsidRDefault="006C2075" w:rsidP="00317DE7">
            <w:pPr>
              <w:rPr>
                <w:szCs w:val="18"/>
              </w:rPr>
            </w:pPr>
            <w:r w:rsidRPr="00D00A59">
              <w:rPr>
                <w:b/>
                <w:szCs w:val="18"/>
              </w:rPr>
              <w:t>Aim</w:t>
            </w:r>
            <w:r w:rsidRPr="00D00A59">
              <w:rPr>
                <w:szCs w:val="18"/>
              </w:rPr>
              <w:t xml:space="preserve">: To </w:t>
            </w:r>
            <w:r>
              <w:t>present</w:t>
            </w:r>
            <w:r w:rsidRPr="006C2075">
              <w:t xml:space="preserve"> secondary analyses from the Norwegian Fit for Delivery randomized controlled trial, aiming at studying the effect of a lifestyle intervention including group exercise classes, as well as the possible influence of physical activity level in late pregnancy, on </w:t>
            </w:r>
            <w:r w:rsidR="005056D2" w:rsidRPr="006C2075">
              <w:t>labo</w:t>
            </w:r>
            <w:r w:rsidR="005056D2">
              <w:t>u</w:t>
            </w:r>
            <w:r w:rsidR="005056D2" w:rsidRPr="006C2075">
              <w:t>r</w:t>
            </w:r>
            <w:r w:rsidRPr="006C2075">
              <w:t xml:space="preserve"> outcomes.</w:t>
            </w:r>
          </w:p>
          <w:p w14:paraId="447F41E3" w14:textId="77777777" w:rsidR="006C2075" w:rsidRPr="00D00A59" w:rsidRDefault="006C2075" w:rsidP="00317DE7">
            <w:pPr>
              <w:rPr>
                <w:szCs w:val="18"/>
              </w:rPr>
            </w:pPr>
            <w:r w:rsidRPr="00D00A59">
              <w:rPr>
                <w:b/>
                <w:szCs w:val="18"/>
              </w:rPr>
              <w:t>Population</w:t>
            </w:r>
            <w:r w:rsidRPr="00D00A59">
              <w:rPr>
                <w:szCs w:val="18"/>
              </w:rPr>
              <w:t>: Pregnant women who were nulliparous, with a singleton pregnancy at ≤20 weeks of gestation, had a pre-pregnancy body mass index (BMI) of ≥19 kg/m</w:t>
            </w:r>
            <w:r w:rsidRPr="00D00A59">
              <w:rPr>
                <w:rFonts w:eastAsiaTheme="majorEastAsia"/>
                <w:szCs w:val="18"/>
                <w:vertAlign w:val="superscript"/>
              </w:rPr>
              <w:t>2</w:t>
            </w:r>
            <w:r w:rsidRPr="00D00A59">
              <w:rPr>
                <w:szCs w:val="18"/>
              </w:rPr>
              <w:t>.</w:t>
            </w:r>
          </w:p>
          <w:p w14:paraId="610F8664" w14:textId="77777777" w:rsidR="006C2075" w:rsidRPr="00D00A59" w:rsidRDefault="006C2075" w:rsidP="00317DE7">
            <w:r w:rsidRPr="00D00A59">
              <w:rPr>
                <w:b/>
              </w:rPr>
              <w:t>Intervention</w:t>
            </w:r>
            <w:r w:rsidRPr="00D00A59">
              <w:t>: Dietary counselling was performed by telephone, with an initial consultation and then a follow-up 4</w:t>
            </w:r>
            <w:r w:rsidRPr="00D00A59">
              <w:rPr>
                <w:rFonts w:ascii="Helvetica" w:eastAsiaTheme="majorEastAsia" w:hAnsi="Helvetica"/>
              </w:rPr>
              <w:t>–</w:t>
            </w:r>
            <w:r w:rsidRPr="00D00A59">
              <w:t xml:space="preserve">6 weeks later, each of approximately 20 minutes. Counsellors were either experienced clinical dieticians or graduate students in public health. </w:t>
            </w:r>
          </w:p>
          <w:p w14:paraId="2BA39DDE" w14:textId="77777777" w:rsidR="006C2075" w:rsidRPr="00D00A59" w:rsidRDefault="006C2075" w:rsidP="00317DE7">
            <w:r w:rsidRPr="00D00A59">
              <w:rPr>
                <w:shd w:val="clear" w:color="auto" w:fill="FFFFFF"/>
              </w:rPr>
              <w:t>Nutritional advice was based on recommendations from the Norwegian Directorate for Health with specific attention given to intake of fruits and vegetables, drinking water instead of drinks containing energy, regular meal patterns, and limiting consumption of snack foods and foods/drinks containing added sugar.</w:t>
            </w:r>
          </w:p>
          <w:p w14:paraId="385FE42F" w14:textId="3EEC2AEF" w:rsidR="006C2075" w:rsidRPr="00A96FD5" w:rsidRDefault="006C2075" w:rsidP="006A7633">
            <w:pPr>
              <w:rPr>
                <w:b/>
              </w:rPr>
            </w:pPr>
            <w:r w:rsidRPr="00D00A59">
              <w:rPr>
                <w:szCs w:val="18"/>
              </w:rPr>
              <w:t>The physical activity component consisted of access to twice-weekly exercise classes at a local gym, all following the same pattern: 10 minutes of warm-up, 40 minutes of strength training and cardiovascular exercise at moderate intensity (using aerobics, calisthenics, and weight training), and 10 minutes of stretching. The intensity of the exercise was self-monitored using Borg’s scale with a target of 12-14. Classes were led by physical therapists or students in sports science.</w:t>
            </w:r>
          </w:p>
        </w:tc>
        <w:tc>
          <w:tcPr>
            <w:tcW w:w="4678" w:type="dxa"/>
            <w:tcBorders>
              <w:top w:val="single" w:sz="4" w:space="0" w:color="auto"/>
              <w:left w:val="single" w:sz="4" w:space="0" w:color="auto"/>
              <w:bottom w:val="single" w:sz="4" w:space="0" w:color="auto"/>
              <w:right w:val="single" w:sz="4" w:space="0" w:color="auto"/>
            </w:tcBorders>
          </w:tcPr>
          <w:p w14:paraId="0537F223" w14:textId="77777777" w:rsidR="006C2075" w:rsidRDefault="006C2075" w:rsidP="00317DE7">
            <w:pPr>
              <w:rPr>
                <w:szCs w:val="18"/>
              </w:rPr>
            </w:pPr>
            <w:r w:rsidRPr="00D00A59">
              <w:rPr>
                <w:szCs w:val="18"/>
              </w:rPr>
              <w:t>Intervention vs control:</w:t>
            </w:r>
          </w:p>
          <w:p w14:paraId="531A9191" w14:textId="67A3E264" w:rsidR="00356D8A" w:rsidRPr="007A08A0" w:rsidRDefault="00356D8A" w:rsidP="00BD61CC">
            <w:pPr>
              <w:pStyle w:val="bullet"/>
              <w:rPr>
                <w:szCs w:val="18"/>
              </w:rPr>
            </w:pPr>
            <w:r>
              <w:rPr>
                <w:szCs w:val="18"/>
              </w:rPr>
              <w:t xml:space="preserve">duration of active labour: </w:t>
            </w:r>
            <w:r w:rsidRPr="005215EF">
              <w:rPr>
                <w:szCs w:val="18"/>
              </w:rPr>
              <w:t>322.7±166.8 vs 278.3±164.4; p=0.027</w:t>
            </w:r>
          </w:p>
          <w:p w14:paraId="082291E0" w14:textId="0F69BA04" w:rsidR="006C2075" w:rsidRPr="005215EF" w:rsidRDefault="006C2075" w:rsidP="00BD61CC">
            <w:pPr>
              <w:pStyle w:val="bullet"/>
              <w:rPr>
                <w:szCs w:val="18"/>
              </w:rPr>
            </w:pPr>
            <w:r>
              <w:rPr>
                <w:szCs w:val="18"/>
              </w:rPr>
              <w:t>duration of 1</w:t>
            </w:r>
            <w:r w:rsidRPr="00BD61CC">
              <w:rPr>
                <w:szCs w:val="18"/>
                <w:vertAlign w:val="superscript"/>
              </w:rPr>
              <w:t>st</w:t>
            </w:r>
            <w:r>
              <w:rPr>
                <w:szCs w:val="18"/>
              </w:rPr>
              <w:t xml:space="preserve"> stage of labour: </w:t>
            </w:r>
            <w:r w:rsidRPr="006C2075">
              <w:t>293</w:t>
            </w:r>
            <w:r w:rsidR="00356D8A">
              <w:t>.4</w:t>
            </w:r>
            <w:r>
              <w:t>±</w:t>
            </w:r>
            <w:r w:rsidR="00356D8A">
              <w:t>201.8</w:t>
            </w:r>
            <w:r>
              <w:t xml:space="preserve"> min vs</w:t>
            </w:r>
            <w:r w:rsidRPr="006C2075">
              <w:t xml:space="preserve"> 257</w:t>
            </w:r>
            <w:r w:rsidR="00356D8A">
              <w:t>.1</w:t>
            </w:r>
            <w:r>
              <w:t>±181</w:t>
            </w:r>
            <w:r w:rsidR="00356D8A">
              <w:t>.4</w:t>
            </w:r>
            <w:r>
              <w:t xml:space="preserve"> min, p=0.030</w:t>
            </w:r>
          </w:p>
          <w:p w14:paraId="3B1A211C" w14:textId="5DD290C7" w:rsidR="00356D8A" w:rsidRPr="005215EF" w:rsidRDefault="00356D8A" w:rsidP="00BD61CC">
            <w:pPr>
              <w:pStyle w:val="bullet"/>
              <w:rPr>
                <w:szCs w:val="18"/>
              </w:rPr>
            </w:pPr>
            <w:r>
              <w:t>duration of 2</w:t>
            </w:r>
            <w:r w:rsidRPr="00BD61CC">
              <w:rPr>
                <w:vertAlign w:val="superscript"/>
              </w:rPr>
              <w:t>nd</w:t>
            </w:r>
            <w:r>
              <w:t xml:space="preserve"> stage of labour: 69.5±43.4 vs 66.0±41.9; p=0.49</w:t>
            </w:r>
          </w:p>
          <w:p w14:paraId="51C1BED5" w14:textId="4E51C860" w:rsidR="006C2075" w:rsidRPr="007A08A0" w:rsidRDefault="006C2075" w:rsidP="00A37586">
            <w:pPr>
              <w:rPr>
                <w:szCs w:val="18"/>
              </w:rPr>
            </w:pPr>
          </w:p>
        </w:tc>
        <w:tc>
          <w:tcPr>
            <w:tcW w:w="1844" w:type="dxa"/>
            <w:tcBorders>
              <w:top w:val="single" w:sz="4" w:space="0" w:color="auto"/>
              <w:left w:val="single" w:sz="4" w:space="0" w:color="auto"/>
              <w:bottom w:val="single" w:sz="4" w:space="0" w:color="auto"/>
              <w:right w:val="single" w:sz="4" w:space="0" w:color="auto"/>
            </w:tcBorders>
          </w:tcPr>
          <w:p w14:paraId="10C2D077" w14:textId="77777777" w:rsidR="006C2075" w:rsidRPr="009C0C55" w:rsidRDefault="006C2075" w:rsidP="006A7633">
            <w:pPr>
              <w:keepNext/>
            </w:pPr>
          </w:p>
        </w:tc>
      </w:tr>
    </w:tbl>
    <w:p w14:paraId="5E3DFD3F" w14:textId="7474F441" w:rsidR="00921608" w:rsidRPr="00DC4A73" w:rsidRDefault="009C163D" w:rsidP="00932C6D">
      <w:pPr>
        <w:pStyle w:val="TableName"/>
      </w:pPr>
      <w:bookmarkStart w:id="137" w:name="_Toc40956655"/>
      <w:r>
        <w:t xml:space="preserve">Q5 </w:t>
      </w:r>
      <w:r w:rsidR="00921608">
        <w:t>Physical activity in pregnancy and pain during labour — RCTs</w:t>
      </w:r>
      <w:bookmarkEnd w:id="137"/>
    </w:p>
    <w:tbl>
      <w:tblPr>
        <w:tblStyle w:val="TableGrid"/>
        <w:tblW w:w="13894" w:type="dxa"/>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77: Q5 Physical activity in pregnancy and pain during labour — RCTs"/>
      </w:tblPr>
      <w:tblGrid>
        <w:gridCol w:w="1276"/>
        <w:gridCol w:w="30"/>
        <w:gridCol w:w="1247"/>
        <w:gridCol w:w="5101"/>
        <w:gridCol w:w="4396"/>
        <w:gridCol w:w="1844"/>
      </w:tblGrid>
      <w:tr w:rsidR="00921608" w:rsidRPr="00F350A6" w14:paraId="6151C782" w14:textId="77777777" w:rsidTr="00BD61CC">
        <w:trPr>
          <w:cantSplit/>
          <w:tblHeader/>
        </w:trPr>
        <w:tc>
          <w:tcPr>
            <w:tcW w:w="1306" w:type="dxa"/>
            <w:gridSpan w:val="2"/>
          </w:tcPr>
          <w:p w14:paraId="0B2932AE" w14:textId="77777777" w:rsidR="00921608" w:rsidRPr="00F350A6" w:rsidRDefault="00921608" w:rsidP="00D86DBF">
            <w:pPr>
              <w:keepNext/>
              <w:rPr>
                <w:b/>
              </w:rPr>
            </w:pPr>
            <w:r>
              <w:rPr>
                <w:b/>
              </w:rPr>
              <w:t>Study ref</w:t>
            </w:r>
          </w:p>
        </w:tc>
        <w:tc>
          <w:tcPr>
            <w:tcW w:w="1247" w:type="dxa"/>
          </w:tcPr>
          <w:p w14:paraId="4689FA0D" w14:textId="77777777" w:rsidR="00921608" w:rsidRPr="00F350A6" w:rsidRDefault="00921608" w:rsidP="00D86DBF">
            <w:pPr>
              <w:keepNext/>
              <w:rPr>
                <w:b/>
              </w:rPr>
            </w:pPr>
            <w:r>
              <w:rPr>
                <w:b/>
              </w:rPr>
              <w:t>N</w:t>
            </w:r>
          </w:p>
        </w:tc>
        <w:tc>
          <w:tcPr>
            <w:tcW w:w="5101" w:type="dxa"/>
          </w:tcPr>
          <w:p w14:paraId="364AB172" w14:textId="77777777" w:rsidR="00921608" w:rsidRPr="00F350A6" w:rsidRDefault="00921608" w:rsidP="00D86DBF">
            <w:pPr>
              <w:keepNext/>
              <w:rPr>
                <w:b/>
              </w:rPr>
            </w:pPr>
            <w:r>
              <w:rPr>
                <w:b/>
              </w:rPr>
              <w:t>Aim/</w:t>
            </w:r>
            <w:r w:rsidRPr="00F350A6">
              <w:rPr>
                <w:b/>
              </w:rPr>
              <w:t>population</w:t>
            </w:r>
            <w:r>
              <w:rPr>
                <w:b/>
              </w:rPr>
              <w:t>/intervention</w:t>
            </w:r>
          </w:p>
        </w:tc>
        <w:tc>
          <w:tcPr>
            <w:tcW w:w="4396" w:type="dxa"/>
          </w:tcPr>
          <w:p w14:paraId="6A862B64" w14:textId="77777777" w:rsidR="00921608" w:rsidRPr="00F350A6" w:rsidRDefault="00921608" w:rsidP="00D86DBF">
            <w:pPr>
              <w:keepNext/>
              <w:rPr>
                <w:b/>
              </w:rPr>
            </w:pPr>
            <w:r>
              <w:rPr>
                <w:b/>
              </w:rPr>
              <w:t>Results</w:t>
            </w:r>
          </w:p>
        </w:tc>
        <w:tc>
          <w:tcPr>
            <w:tcW w:w="1844" w:type="dxa"/>
          </w:tcPr>
          <w:p w14:paraId="383B9862" w14:textId="77777777" w:rsidR="00921608" w:rsidRPr="00F350A6" w:rsidRDefault="00921608" w:rsidP="00D86DBF">
            <w:pPr>
              <w:keepNext/>
              <w:rPr>
                <w:b/>
              </w:rPr>
            </w:pPr>
            <w:r>
              <w:rPr>
                <w:b/>
              </w:rPr>
              <w:t>Comments</w:t>
            </w:r>
          </w:p>
        </w:tc>
      </w:tr>
      <w:tr w:rsidR="00921608" w:rsidRPr="00990BB1" w14:paraId="08A990EF" w14:textId="77777777" w:rsidTr="00BD61CC">
        <w:trPr>
          <w:cantSplit/>
        </w:trPr>
        <w:tc>
          <w:tcPr>
            <w:tcW w:w="1306" w:type="dxa"/>
            <w:gridSpan w:val="2"/>
          </w:tcPr>
          <w:p w14:paraId="195FB340" w14:textId="069829EC" w:rsidR="00921608" w:rsidRPr="00C12274" w:rsidRDefault="00921608" w:rsidP="0099206A">
            <w:r w:rsidRPr="00C12274">
              <w:rPr>
                <w:noProof/>
              </w:rPr>
              <w:t>Baciuk et al 2008;</w:t>
            </w:r>
            <w:r>
              <w:rPr>
                <w:noProof/>
              </w:rPr>
              <w:fldChar w:fldCharType="begin"/>
            </w:r>
            <w:r w:rsidR="002747EA">
              <w:rPr>
                <w:noProof/>
              </w:rPr>
              <w:instrText xml:space="preserve"> ADDIN EN.CITE &lt;EndNote&gt;&lt;Cite&gt;&lt;Author&gt;Baciuk&lt;/Author&gt;&lt;Year&gt;2008&lt;/Year&gt;&lt;RecNum&gt;679&lt;/RecNum&gt;&lt;DisplayText&gt;&lt;style face="superscript" font="Trebuchet MS" size="9"&gt;292&lt;/style&gt;&lt;/DisplayText&gt;&lt;record&gt;&lt;rec-number&gt;679&lt;/rec-number&gt;&lt;foreign-keys&gt;&lt;key app="EN" db-id="exvasrfx2dtraoesasxp2szsxa2df502592x" timestamp="1540526890"&gt;679&lt;/key&gt;&lt;/foreign-keys&gt;&lt;ref-type name="Journal Article"&gt;17&lt;/ref-type&gt;&lt;contributors&gt;&lt;authors&gt;&lt;author&gt;Baciuk, E. P.&lt;/author&gt;&lt;author&gt;Pereira, R. I.&lt;/author&gt;&lt;author&gt;Cecatti, J. G.&lt;/author&gt;&lt;author&gt;Braga, A. F.&lt;/author&gt;&lt;author&gt;Cavalcante, S. R.&lt;/author&gt;&lt;/authors&gt;&lt;/contributors&gt;&lt;auth-address&gt;Department of Obstetrics and Gynecology, University of Campinas, Sao Paulo, Brazil. ericaxba@terra.com.br&lt;/auth-address&gt;&lt;titles&gt;&lt;title&gt;Water aerobics in pregnancy: Cardiovascular response, labor and neonatal outcomes&lt;/title&gt;&lt;secondary-title&gt;Reprod Health&lt;/secondary-title&gt;&lt;/titles&gt;&lt;periodical&gt;&lt;full-title&gt;Reprod Health&lt;/full-title&gt;&lt;/periodical&gt;&lt;pages&gt;10&lt;/pages&gt;&lt;volume&gt;5&lt;/volume&gt;&lt;edition&gt;2008/11/26&lt;/edition&gt;&lt;dates&gt;&lt;year&gt;2008&lt;/year&gt;&lt;pub-dates&gt;&lt;date&gt;Nov 21&lt;/date&gt;&lt;/pub-dates&gt;&lt;/dates&gt;&lt;isbn&gt;1742-4755 (Electronic)&amp;#xD;1742-4755 (Linking)&lt;/isbn&gt;&lt;accession-num&gt;19025579&lt;/accession-num&gt;&lt;urls&gt;&lt;related-urls&gt;&lt;url&gt;https://www.ncbi.nlm.nih.gov/pubmed/19025579&lt;/url&gt;&lt;/related-urls&gt;&lt;/urls&gt;&lt;custom2&gt;PMC2613131&lt;/custom2&gt;&lt;electronic-resource-num&gt;10.1186/1742-4755-5-10&lt;/electronic-resource-num&gt;&lt;/record&gt;&lt;/Cite&gt;&lt;/EndNote&gt;</w:instrText>
            </w:r>
            <w:r>
              <w:rPr>
                <w:noProof/>
              </w:rPr>
              <w:fldChar w:fldCharType="separate"/>
            </w:r>
            <w:r w:rsidR="002747EA" w:rsidRPr="002747EA">
              <w:rPr>
                <w:noProof/>
                <w:vertAlign w:val="superscript"/>
              </w:rPr>
              <w:t>292</w:t>
            </w:r>
            <w:r>
              <w:rPr>
                <w:noProof/>
              </w:rPr>
              <w:fldChar w:fldCharType="end"/>
            </w:r>
            <w:r w:rsidRPr="00C12274">
              <w:rPr>
                <w:noProof/>
              </w:rPr>
              <w:t xml:space="preserve"> Cavalcante et al 2009</w:t>
            </w:r>
            <w:r>
              <w:rPr>
                <w:noProof/>
              </w:rPr>
              <w:fldChar w:fldCharType="begin"/>
            </w:r>
            <w:r w:rsidR="002747EA">
              <w:rPr>
                <w:noProof/>
              </w:rPr>
              <w:instrText xml:space="preserve"> ADDIN EN.CITE &lt;EndNote&gt;&lt;Cite&gt;&lt;Author&gt;Cavalcante&lt;/Author&gt;&lt;Year&gt;2009&lt;/Year&gt;&lt;RecNum&gt;605&lt;/RecNum&gt;&lt;DisplayText&gt;&lt;style face="superscript" font="Trebuchet MS" size="9"&gt;312&lt;/style&gt;&lt;/DisplayText&gt;&lt;record&gt;&lt;rec-number&gt;605&lt;/rec-number&gt;&lt;foreign-keys&gt;&lt;key app="EN" db-id="exvasrfx2dtraoesasxp2szsxa2df502592x" timestamp="1539048322"&gt;605&lt;/key&gt;&lt;key app="ENWeb" db-id=""&gt;0&lt;/key&gt;&lt;/foreign-keys&gt;&lt;ref-type name="Journal Article"&gt;17&lt;/ref-type&gt;&lt;contributors&gt;&lt;authors&gt;&lt;author&gt;Cavalcante, S. R.&lt;/author&gt;&lt;author&gt;Cecatti, J. G.&lt;/author&gt;&lt;author&gt;Pereira, R. I.&lt;/author&gt;&lt;author&gt;Baciuk, E. P.&lt;/author&gt;&lt;author&gt;Bernardo, A. L.&lt;/author&gt;&lt;author&gt;Silveira, C.&lt;/author&gt;&lt;/authors&gt;&lt;/contributors&gt;&lt;auth-address&gt;Department of Obstetrics and Gynecology, University of Campinas, Sao Paulo, Brazil. cccavalcante@terra.com.br&lt;/auth-address&gt;&lt;titles&gt;&lt;title&gt;Water aerobics II: maternal body composition and perinatal outcomes after a program for low risk pregnant women&lt;/title&gt;&lt;secondary-title&gt;Reprod Health&lt;/secondary-title&gt;&lt;/titles&gt;&lt;periodical&gt;&lt;full-title&gt;Reprod Health&lt;/full-title&gt;&lt;/periodical&gt;&lt;pages&gt;1&lt;/pages&gt;&lt;volume&gt;6&lt;/volume&gt;&lt;edition&gt;2009/01/08&lt;/edition&gt;&lt;dates&gt;&lt;year&gt;2009&lt;/year&gt;&lt;pub-dates&gt;&lt;date&gt;Jan 6&lt;/date&gt;&lt;/pub-dates&gt;&lt;/dates&gt;&lt;isbn&gt;1742-4755 (Electronic)&amp;#xD;1742-4755 (Linking)&lt;/isbn&gt;&lt;accession-num&gt;19126239&lt;/accession-num&gt;&lt;urls&gt;&lt;related-urls&gt;&lt;url&gt;https://www.ncbi.nlm.nih.gov/pubmed/19126239&lt;/url&gt;&lt;/related-urls&gt;&lt;/urls&gt;&lt;custom2&gt;PMC2628875&lt;/custom2&gt;&lt;electronic-resource-num&gt;10.1186/1742-4755-6-1&lt;/electronic-resource-num&gt;&lt;/record&gt;&lt;/Cite&gt;&lt;/EndNote&gt;</w:instrText>
            </w:r>
            <w:r>
              <w:rPr>
                <w:noProof/>
              </w:rPr>
              <w:fldChar w:fldCharType="separate"/>
            </w:r>
            <w:r w:rsidR="002747EA" w:rsidRPr="002747EA">
              <w:rPr>
                <w:noProof/>
                <w:vertAlign w:val="superscript"/>
              </w:rPr>
              <w:t>312</w:t>
            </w:r>
            <w:r>
              <w:rPr>
                <w:noProof/>
              </w:rPr>
              <w:fldChar w:fldCharType="end"/>
            </w:r>
          </w:p>
          <w:p w14:paraId="076C5CBE" w14:textId="77777777" w:rsidR="00921608" w:rsidRPr="00C12274" w:rsidRDefault="00921608" w:rsidP="0099206A">
            <w:pPr>
              <w:rPr>
                <w:noProof/>
              </w:rPr>
            </w:pPr>
            <w:r w:rsidRPr="00C12274">
              <w:t>Brazil</w:t>
            </w:r>
          </w:p>
        </w:tc>
        <w:tc>
          <w:tcPr>
            <w:tcW w:w="1247" w:type="dxa"/>
          </w:tcPr>
          <w:p w14:paraId="632EAB3B" w14:textId="27FD1F66" w:rsidR="00921608" w:rsidRDefault="0099206A" w:rsidP="00D86DBF">
            <w:r>
              <w:t>Intervention</w:t>
            </w:r>
            <w:r w:rsidR="00921608">
              <w:t xml:space="preserve"> 34</w:t>
            </w:r>
          </w:p>
          <w:p w14:paraId="106BD7D8" w14:textId="77777777" w:rsidR="00921608" w:rsidRDefault="00921608" w:rsidP="00D86DBF">
            <w:r>
              <w:t>Control: 37</w:t>
            </w:r>
          </w:p>
        </w:tc>
        <w:tc>
          <w:tcPr>
            <w:tcW w:w="5101" w:type="dxa"/>
          </w:tcPr>
          <w:p w14:paraId="1444320B" w14:textId="77777777" w:rsidR="00921608" w:rsidRDefault="00921608" w:rsidP="00D86DBF">
            <w:r w:rsidRPr="0000282F">
              <w:rPr>
                <w:b/>
              </w:rPr>
              <w:t>Aim</w:t>
            </w:r>
            <w:r>
              <w:t xml:space="preserve">: </w:t>
            </w:r>
            <w:r w:rsidRPr="0000282F">
              <w:t>To evaluate the association between water aerobics, maternal cardiovascular capacity during pregnancy, labo</w:t>
            </w:r>
            <w:r>
              <w:t>u</w:t>
            </w:r>
            <w:r w:rsidRPr="0000282F">
              <w:t xml:space="preserve">r and neonatal outcomes. </w:t>
            </w:r>
          </w:p>
          <w:p w14:paraId="174088CB" w14:textId="77777777" w:rsidR="00921608" w:rsidRDefault="00921608" w:rsidP="00D86DBF">
            <w:r w:rsidRPr="0000282F">
              <w:rPr>
                <w:b/>
              </w:rPr>
              <w:t>Population</w:t>
            </w:r>
            <w:r>
              <w:t>: W</w:t>
            </w:r>
            <w:r w:rsidRPr="00C0211C">
              <w:t>omen of &lt; 20 weeks of pregnancy</w:t>
            </w:r>
            <w:r>
              <w:t xml:space="preserve"> with a singleton pregnancy</w:t>
            </w:r>
            <w:r w:rsidRPr="00C0211C">
              <w:t xml:space="preserve"> and no gestational risk factors</w:t>
            </w:r>
            <w:r>
              <w:t>. Mixed BMIs.</w:t>
            </w:r>
          </w:p>
          <w:p w14:paraId="21CCA173" w14:textId="77777777" w:rsidR="00921608" w:rsidRDefault="00921608" w:rsidP="00D86DBF">
            <w:r w:rsidRPr="005E4EF9">
              <w:rPr>
                <w:b/>
              </w:rPr>
              <w:t>Intervention</w:t>
            </w:r>
            <w:r>
              <w:rPr>
                <w:b/>
              </w:rPr>
              <w:t>:</w:t>
            </w:r>
          </w:p>
          <w:p w14:paraId="425A7A1D" w14:textId="77777777" w:rsidR="00921608" w:rsidRPr="00C45716" w:rsidRDefault="00921608" w:rsidP="00D86DBF">
            <w:pPr>
              <w:pStyle w:val="bullet"/>
            </w:pPr>
            <w:r w:rsidRPr="00C45716">
              <w:rPr>
                <w:i/>
              </w:rPr>
              <w:t>Supervised</w:t>
            </w:r>
            <w:r w:rsidRPr="00C45716">
              <w:t>: Yes</w:t>
            </w:r>
          </w:p>
          <w:p w14:paraId="240B935D" w14:textId="77777777" w:rsidR="00921608" w:rsidRPr="009D6EFE" w:rsidRDefault="00921608" w:rsidP="00D86DBF">
            <w:pPr>
              <w:pStyle w:val="bullet"/>
            </w:pPr>
            <w:r w:rsidRPr="00C45716">
              <w:rPr>
                <w:i/>
              </w:rPr>
              <w:t>Type and duration</w:t>
            </w:r>
            <w:r w:rsidRPr="00C45716">
              <w:t>: Aerobic; Aquatic</w:t>
            </w:r>
            <w:r w:rsidRPr="009D6EFE">
              <w:t>; 50 min 3 times a week from &lt;20 wks to birth</w:t>
            </w:r>
          </w:p>
          <w:p w14:paraId="6B210EAE" w14:textId="77777777" w:rsidR="00921608" w:rsidRPr="00A33A8C" w:rsidRDefault="00921608" w:rsidP="00D86DBF">
            <w:pPr>
              <w:pStyle w:val="bullet"/>
              <w:rPr>
                <w:b/>
              </w:rPr>
            </w:pPr>
            <w:r w:rsidRPr="00C45716">
              <w:rPr>
                <w:i/>
              </w:rPr>
              <w:t>Intensity</w:t>
            </w:r>
            <w:r w:rsidRPr="00C45716">
              <w:t xml:space="preserve">: </w:t>
            </w:r>
            <w:r w:rsidRPr="00C12274">
              <w:t>Moderate 70% predicted HR</w:t>
            </w:r>
          </w:p>
        </w:tc>
        <w:tc>
          <w:tcPr>
            <w:tcW w:w="4396" w:type="dxa"/>
          </w:tcPr>
          <w:p w14:paraId="6E3D1661" w14:textId="77777777" w:rsidR="00921608" w:rsidRDefault="00921608" w:rsidP="00D86DBF">
            <w:pPr>
              <w:keepNext/>
            </w:pPr>
            <w:r>
              <w:t>Intervention vs control:</w:t>
            </w:r>
          </w:p>
          <w:p w14:paraId="38907A1B" w14:textId="571F8BB1" w:rsidR="00921608" w:rsidRDefault="00921608" w:rsidP="008D4074">
            <w:pPr>
              <w:pStyle w:val="bullet"/>
            </w:pPr>
            <w:r>
              <w:t xml:space="preserve">Request for analgesia: 9/34 </w:t>
            </w:r>
            <w:r w:rsidR="008D4074">
              <w:t xml:space="preserve">(27%) </w:t>
            </w:r>
            <w:r>
              <w:t>vs 24/37</w:t>
            </w:r>
            <w:r w:rsidR="008D4074">
              <w:t xml:space="preserve"> (65%) </w:t>
            </w:r>
            <w:r w:rsidR="008D4074" w:rsidRPr="008D4074">
              <w:t xml:space="preserve">RR </w:t>
            </w:r>
            <w:r w:rsidR="008D4074">
              <w:t xml:space="preserve">0.42 95%CI 0.23 to </w:t>
            </w:r>
            <w:r w:rsidR="008D4074" w:rsidRPr="008D4074">
              <w:t>0.77</w:t>
            </w:r>
          </w:p>
        </w:tc>
        <w:tc>
          <w:tcPr>
            <w:tcW w:w="1844" w:type="dxa"/>
          </w:tcPr>
          <w:p w14:paraId="19A922D2" w14:textId="77777777" w:rsidR="00921608" w:rsidRPr="00990BB1" w:rsidRDefault="00921608" w:rsidP="00D86DBF">
            <w:pPr>
              <w:keepNext/>
            </w:pPr>
          </w:p>
        </w:tc>
      </w:tr>
      <w:tr w:rsidR="00921608" w:rsidRPr="00990BB1" w14:paraId="40D2CE4E" w14:textId="77777777" w:rsidTr="00BD61CC">
        <w:trPr>
          <w:cantSplit/>
        </w:trPr>
        <w:tc>
          <w:tcPr>
            <w:tcW w:w="1306" w:type="dxa"/>
            <w:gridSpan w:val="2"/>
          </w:tcPr>
          <w:p w14:paraId="6C29CE9A" w14:textId="3A932717" w:rsidR="00921608" w:rsidRPr="00C12274" w:rsidRDefault="00921608" w:rsidP="0099206A">
            <w:r w:rsidRPr="00C12274">
              <w:rPr>
                <w:noProof/>
              </w:rPr>
              <w:t>Barakat et al 2008</w:t>
            </w:r>
            <w:r>
              <w:rPr>
                <w:noProof/>
              </w:rPr>
              <w:t>;</w:t>
            </w:r>
            <w:r>
              <w:rPr>
                <w:noProof/>
              </w:rPr>
              <w:fldChar w:fldCharType="begin"/>
            </w:r>
            <w:r w:rsidR="002747EA">
              <w:rPr>
                <w:noProof/>
              </w:rPr>
              <w:instrText xml:space="preserve"> ADDIN EN.CITE &lt;EndNote&gt;&lt;Cite&gt;&lt;Author&gt;Barakat&lt;/Author&gt;&lt;Year&gt;2008&lt;/Year&gt;&lt;RecNum&gt;667&lt;/RecNum&gt;&lt;DisplayText&gt;&lt;style face="superscript" font="Trebuchet MS" size="9"&gt;293&lt;/style&gt;&lt;/DisplayText&gt;&lt;record&gt;&lt;rec-number&gt;667&lt;/rec-number&gt;&lt;foreign-keys&gt;&lt;key app="EN" db-id="exvasrfx2dtraoesasxp2szsxa2df502592x" timestamp="1540526538"&gt;667&lt;/key&gt;&lt;/foreign-keys&gt;&lt;ref-type name="Journal Article"&gt;17&lt;/ref-type&gt;&lt;contributors&gt;&lt;authors&gt;&lt;author&gt;Barakat, R.&lt;/author&gt;&lt;author&gt;Stirling, J. R.&lt;/author&gt;&lt;author&gt;Lucia, A.&lt;/author&gt;&lt;/authors&gt;&lt;/contributors&gt;&lt;auth-address&gt;Instituto Nacional de Educacion Fisica (INEF), Universidad Politecnica, Madrid, Spain.&lt;/auth-address&gt;&lt;titles&gt;&lt;title&gt;Does exercise training during pregnancy affect gestational age? A randomised controlled trial&lt;/title&gt;&lt;secondary-title&gt;Br J Sports Med&lt;/secondary-title&gt;&lt;/titles&gt;&lt;periodical&gt;&lt;full-title&gt;Br J Sports Med&lt;/full-title&gt;&lt;/periodical&gt;&lt;pages&gt;674-8&lt;/pages&gt;&lt;volume&gt;42&lt;/volume&gt;&lt;number&gt;8&lt;/number&gt;&lt;edition&gt;2008/06/17&lt;/edition&gt;&lt;keywords&gt;&lt;keyword&gt;Adult&lt;/keyword&gt;&lt;keyword&gt;Exercise/*physiology&lt;/keyword&gt;&lt;keyword&gt;Female&lt;/keyword&gt;&lt;keyword&gt;*Gestational Age&lt;/keyword&gt;&lt;keyword&gt;Humans&lt;/keyword&gt;&lt;keyword&gt;Infant, Newborn&lt;/keyword&gt;&lt;keyword&gt;Physical Education and Training/methods&lt;/keyword&gt;&lt;keyword&gt;Pregnancy&lt;/keyword&gt;&lt;keyword&gt;Pregnancy Trimester, Second/physiology&lt;/keyword&gt;&lt;keyword&gt;Pregnancy Trimester, Third/physiology&lt;/keyword&gt;&lt;keyword&gt;Premature Birth/*etiology&lt;/keyword&gt;&lt;/keywords&gt;&lt;dates&gt;&lt;year&gt;2008&lt;/year&gt;&lt;pub-dates&gt;&lt;date&gt;Aug&lt;/date&gt;&lt;/pub-dates&gt;&lt;/dates&gt;&lt;isbn&gt;1473-0480 (Electronic)&amp;#xD;0306-3674 (Linking)&lt;/isbn&gt;&lt;accession-num&gt;18552370&lt;/accession-num&gt;&lt;urls&gt;&lt;related-urls&gt;&lt;url&gt;https://www.ncbi.nlm.nih.gov/pubmed/18552370&lt;/url&gt;&lt;/related-urls&gt;&lt;/urls&gt;&lt;electronic-resource-num&gt;10.1136/bjsm.2008.047837&lt;/electronic-resource-num&gt;&lt;/record&gt;&lt;/Cite&gt;&lt;/EndNote&gt;</w:instrText>
            </w:r>
            <w:r>
              <w:rPr>
                <w:noProof/>
              </w:rPr>
              <w:fldChar w:fldCharType="separate"/>
            </w:r>
            <w:r w:rsidR="002747EA" w:rsidRPr="002747EA">
              <w:rPr>
                <w:noProof/>
                <w:vertAlign w:val="superscript"/>
              </w:rPr>
              <w:t>293</w:t>
            </w:r>
            <w:r>
              <w:rPr>
                <w:noProof/>
              </w:rPr>
              <w:fldChar w:fldCharType="end"/>
            </w:r>
            <w:r w:rsidRPr="00C12274" w:rsidDel="00425275">
              <w:rPr>
                <w:noProof/>
              </w:rPr>
              <w:t xml:space="preserve"> </w:t>
            </w:r>
            <w:r w:rsidRPr="00C12274">
              <w:rPr>
                <w:noProof/>
              </w:rPr>
              <w:t>Barakat et al 2009a;</w:t>
            </w:r>
            <w:r>
              <w:rPr>
                <w:noProof/>
              </w:rPr>
              <w:fldChar w:fldCharType="begin"/>
            </w:r>
            <w:r w:rsidR="002747EA">
              <w:rPr>
                <w:noProof/>
              </w:rPr>
              <w:instrText xml:space="preserve"> ADDIN EN.CITE &lt;EndNote&gt;&lt;Cite&gt;&lt;Author&gt;Barakat&lt;/Author&gt;&lt;Year&gt;2009&lt;/Year&gt;&lt;RecNum&gt;668&lt;/RecNum&gt;&lt;DisplayText&gt;&lt;style face="superscript" font="Trebuchet MS" size="9"&gt;313&lt;/style&gt;&lt;/DisplayText&gt;&lt;record&gt;&lt;rec-number&gt;668&lt;/rec-number&gt;&lt;foreign-keys&gt;&lt;key app="EN" db-id="exvasrfx2dtraoesasxp2szsxa2df502592x" timestamp="1540526591"&gt;668&lt;/key&gt;&lt;/foreign-keys&gt;&lt;ref-type name="Journal Article"&gt;17&lt;/ref-type&gt;&lt;contributors&gt;&lt;authors&gt;&lt;author&gt;Barakat, R.&lt;/author&gt;&lt;author&gt;Lucia, A.&lt;/author&gt;&lt;author&gt;Ruiz, J. R.&lt;/author&gt;&lt;/authors&gt;&lt;/contributors&gt;&lt;auth-address&gt;Facultad de Ciencias de la Actividad Fisica y del Deporte-INEF, Universidad Politecnica de Madrid, Madrid, Spain.&lt;/auth-address&gt;&lt;titles&gt;&lt;title&gt;Resistance exercise training during pregnancy and newborn&amp;apos;s birth size: a randomised controlled trial&lt;/title&gt;&lt;secondary-title&gt;Int J Obes (Lond)&lt;/secondary-title&gt;&lt;/titles&gt;&lt;periodical&gt;&lt;full-title&gt;Int J Obes (Lond)&lt;/full-title&gt;&lt;/periodical&gt;&lt;pages&gt;1048-57&lt;/pages&gt;&lt;volume&gt;33&lt;/volume&gt;&lt;number&gt;9&lt;/number&gt;&lt;edition&gt;2009/07/29&lt;/edition&gt;&lt;keywords&gt;&lt;keyword&gt;Adult&lt;/keyword&gt;&lt;keyword&gt;Birth Weight/*physiology&lt;/keyword&gt;&lt;keyword&gt;Body Mass Index&lt;/keyword&gt;&lt;keyword&gt;Body Size&lt;/keyword&gt;&lt;keyword&gt;Body Weight/*physiology&lt;/keyword&gt;&lt;keyword&gt;Female&lt;/keyword&gt;&lt;keyword&gt;Fetal Development/*physiology&lt;/keyword&gt;&lt;keyword&gt;Humans&lt;/keyword&gt;&lt;keyword&gt;Infant, Newborn&lt;/keyword&gt;&lt;keyword&gt;Pregnancy&lt;/keyword&gt;&lt;keyword&gt;Pregnancy Trimester, Second&lt;/keyword&gt;&lt;keyword&gt;Pregnancy Trimester, Third&lt;/keyword&gt;&lt;keyword&gt;Resistance Training/*methods&lt;/keyword&gt;&lt;keyword&gt;Spain/epidemiology&lt;/keyword&gt;&lt;/keywords&gt;&lt;dates&gt;&lt;year&gt;2009&lt;/year&gt;&lt;pub-dates&gt;&lt;date&gt;Sep&lt;/date&gt;&lt;/pub-dates&gt;&lt;/dates&gt;&lt;isbn&gt;1476-5497 (Electronic)&amp;#xD;0307-0565 (Linking)&lt;/isbn&gt;&lt;accession-num&gt;19636320&lt;/accession-num&gt;&lt;urls&gt;&lt;related-urls&gt;&lt;url&gt;https://www.ncbi.nlm.nih.gov/pubmed/19636320&lt;/url&gt;&lt;/related-urls&gt;&lt;/urls&gt;&lt;electronic-resource-num&gt;10.1038/ijo.2009.150&lt;/electronic-resource-num&gt;&lt;/record&gt;&lt;/Cite&gt;&lt;/EndNote&gt;</w:instrText>
            </w:r>
            <w:r>
              <w:rPr>
                <w:noProof/>
              </w:rPr>
              <w:fldChar w:fldCharType="separate"/>
            </w:r>
            <w:r w:rsidR="002747EA" w:rsidRPr="002747EA">
              <w:rPr>
                <w:noProof/>
                <w:vertAlign w:val="superscript"/>
              </w:rPr>
              <w:t>313</w:t>
            </w:r>
            <w:r>
              <w:rPr>
                <w:noProof/>
              </w:rPr>
              <w:fldChar w:fldCharType="end"/>
            </w:r>
            <w:r w:rsidRPr="00C12274">
              <w:rPr>
                <w:noProof/>
              </w:rPr>
              <w:t xml:space="preserve"> Barakat et al 2009b;</w:t>
            </w:r>
            <w:r>
              <w:rPr>
                <w:noProof/>
              </w:rPr>
              <w:fldChar w:fldCharType="begin"/>
            </w:r>
            <w:r w:rsidR="002747EA">
              <w:rPr>
                <w:noProof/>
              </w:rPr>
              <w:instrText xml:space="preserve"> ADDIN EN.CITE &lt;EndNote&gt;&lt;Cite&gt;&lt;Author&gt;Barakat&lt;/Author&gt;&lt;Year&gt;2009&lt;/Year&gt;&lt;RecNum&gt;1010&lt;/RecNum&gt;&lt;DisplayText&gt;&lt;style face="superscript" font="Trebuchet MS" size="9"&gt;303&lt;/style&gt;&lt;/DisplayText&gt;&lt;record&gt;&lt;rec-number&gt;1010&lt;/rec-number&gt;&lt;foreign-keys&gt;&lt;key app="EN" db-id="exvasrfx2dtraoesasxp2szsxa2df502592x" timestamp="1548983476"&gt;1010&lt;/key&gt;&lt;/foreign-keys&gt;&lt;ref-type name="Journal Article"&gt;17&lt;/ref-type&gt;&lt;contributors&gt;&lt;authors&gt;&lt;author&gt;Barakat, R.&lt;/author&gt;&lt;author&gt;Ruiz, J. R.&lt;/author&gt;&lt;author&gt;Stirling, J. R.&lt;/author&gt;&lt;author&gt;Zakynthinaki, M.&lt;/author&gt;&lt;author&gt;Lucia, A.&lt;/author&gt;&lt;/authors&gt;&lt;/contributors&gt;&lt;auth-address&gt;Facultad de Ciencias de la Actividad Fisica y del Deporte-INEF, Universidad Politecnica de Madrid, Spain.&lt;/auth-address&gt;&lt;titles&gt;&lt;title&gt;Type of delivery is not affected by light resistance and toning exercise training during pregnancy: a randomized controlled trial&lt;/title&gt;&lt;secondary-title&gt;Am J Obstet Gynecol&lt;/secondary-title&gt;&lt;/titles&gt;&lt;periodical&gt;&lt;full-title&gt;Am J Obstet Gynecol&lt;/full-title&gt;&lt;/periodical&gt;&lt;pages&gt;590 e1-6&lt;/pages&gt;&lt;volume&gt;201&lt;/volume&gt;&lt;number&gt;6&lt;/number&gt;&lt;edition&gt;2009/07/18&lt;/edition&gt;&lt;keywords&gt;&lt;keyword&gt;Adult&lt;/keyword&gt;&lt;keyword&gt;*Delivery, Obstetric&lt;/keyword&gt;&lt;keyword&gt;Female&lt;/keyword&gt;&lt;keyword&gt;Humans&lt;/keyword&gt;&lt;keyword&gt;*Labor, Obstetric&lt;/keyword&gt;&lt;keyword&gt;Pregnancy&lt;/keyword&gt;&lt;keyword&gt;Pregnancy Trimester, Second&lt;/keyword&gt;&lt;keyword&gt;Pregnancy Trimester, Third&lt;/keyword&gt;&lt;keyword&gt;*Weight Lifting&lt;/keyword&gt;&lt;/keywords&gt;&lt;dates&gt;&lt;year&gt;2009&lt;/year&gt;&lt;pub-dates&gt;&lt;date&gt;Dec&lt;/date&gt;&lt;/pub-dates&gt;&lt;/dates&gt;&lt;isbn&gt;1097-6868 (Electronic)&amp;#xD;0002-9378 (Linking)&lt;/isbn&gt;&lt;accession-num&gt;19608151&lt;/accession-num&gt;&lt;urls&gt;&lt;related-urls&gt;&lt;url&gt;https://www.ncbi.nlm.nih.gov/pubmed/19608151&lt;/url&gt;&lt;/related-urls&gt;&lt;/urls&gt;&lt;electronic-resource-num&gt;10.1016/j.ajog.2009.06.004&lt;/electronic-resource-num&gt;&lt;/record&gt;&lt;/Cite&gt;&lt;/EndNote&gt;</w:instrText>
            </w:r>
            <w:r>
              <w:rPr>
                <w:noProof/>
              </w:rPr>
              <w:fldChar w:fldCharType="separate"/>
            </w:r>
            <w:r w:rsidR="002747EA" w:rsidRPr="002747EA">
              <w:rPr>
                <w:noProof/>
                <w:vertAlign w:val="superscript"/>
              </w:rPr>
              <w:t>303</w:t>
            </w:r>
            <w:r>
              <w:rPr>
                <w:noProof/>
              </w:rPr>
              <w:fldChar w:fldCharType="end"/>
            </w:r>
          </w:p>
          <w:p w14:paraId="1AE7E97A" w14:textId="77777777" w:rsidR="00921608" w:rsidRPr="00C12274" w:rsidRDefault="00921608" w:rsidP="0099206A">
            <w:r w:rsidRPr="00C12274">
              <w:t>Spain</w:t>
            </w:r>
          </w:p>
          <w:p w14:paraId="4DF4A6CA" w14:textId="77777777" w:rsidR="00921608" w:rsidRPr="00990BB1" w:rsidRDefault="00921608" w:rsidP="0099206A">
            <w:r w:rsidRPr="00C12274">
              <w:t>NCT00813657</w:t>
            </w:r>
          </w:p>
        </w:tc>
        <w:tc>
          <w:tcPr>
            <w:tcW w:w="1247" w:type="dxa"/>
          </w:tcPr>
          <w:p w14:paraId="3DAF7970" w14:textId="77777777" w:rsidR="00921608" w:rsidRDefault="00921608" w:rsidP="00D86DBF">
            <w:r>
              <w:t>Intervention 72</w:t>
            </w:r>
          </w:p>
          <w:p w14:paraId="0FD2804D" w14:textId="77777777" w:rsidR="00921608" w:rsidRPr="00990BB1" w:rsidRDefault="00921608" w:rsidP="00D86DBF">
            <w:pPr>
              <w:keepNext/>
            </w:pPr>
            <w:r>
              <w:t>Control 70</w:t>
            </w:r>
          </w:p>
        </w:tc>
        <w:tc>
          <w:tcPr>
            <w:tcW w:w="5101" w:type="dxa"/>
          </w:tcPr>
          <w:p w14:paraId="1990CFCF" w14:textId="77777777" w:rsidR="00921608" w:rsidRDefault="00921608" w:rsidP="00D86DBF">
            <w:r w:rsidRPr="00A33A8C">
              <w:rPr>
                <w:b/>
              </w:rPr>
              <w:t>Aim</w:t>
            </w:r>
            <w:r>
              <w:t>: to examine</w:t>
            </w:r>
            <w:r w:rsidRPr="00A33A8C">
              <w:t xml:space="preserve"> the effect of light intensity resistance exercise training performed during the second and third trimester of pregnancy. </w:t>
            </w:r>
          </w:p>
          <w:p w14:paraId="6380F6C3" w14:textId="77777777" w:rsidR="00921608" w:rsidRDefault="00921608" w:rsidP="00D86DBF">
            <w:r w:rsidRPr="00A33A8C">
              <w:rPr>
                <w:b/>
              </w:rPr>
              <w:t>Population</w:t>
            </w:r>
            <w:r>
              <w:t xml:space="preserve">: Healthy </w:t>
            </w:r>
            <w:r w:rsidRPr="00A33A8C">
              <w:t xml:space="preserve">sedentary </w:t>
            </w:r>
            <w:r>
              <w:t>pregnant women; mixed BMIs</w:t>
            </w:r>
            <w:r w:rsidRPr="00A33A8C">
              <w:t xml:space="preserve">. </w:t>
            </w:r>
          </w:p>
          <w:p w14:paraId="65878A61" w14:textId="77777777" w:rsidR="00921608" w:rsidRDefault="00921608" w:rsidP="00D86DBF">
            <w:r w:rsidRPr="005E4EF9">
              <w:rPr>
                <w:b/>
              </w:rPr>
              <w:t>Intervention</w:t>
            </w:r>
            <w:r>
              <w:rPr>
                <w:b/>
              </w:rPr>
              <w:t>:</w:t>
            </w:r>
          </w:p>
          <w:p w14:paraId="1BD48887" w14:textId="77777777" w:rsidR="00921608" w:rsidRPr="00C45716" w:rsidRDefault="00921608" w:rsidP="00D86DBF">
            <w:pPr>
              <w:pStyle w:val="bullet"/>
            </w:pPr>
            <w:r w:rsidRPr="00C45716">
              <w:rPr>
                <w:i/>
              </w:rPr>
              <w:t>Supervised</w:t>
            </w:r>
            <w:r w:rsidRPr="00C45716">
              <w:t>: Yes</w:t>
            </w:r>
          </w:p>
          <w:p w14:paraId="43865BFD" w14:textId="77777777" w:rsidR="00921608" w:rsidRPr="00C45716" w:rsidRDefault="00921608" w:rsidP="00D86DBF">
            <w:pPr>
              <w:pStyle w:val="bullet"/>
            </w:pPr>
            <w:r w:rsidRPr="00C45716">
              <w:rPr>
                <w:i/>
              </w:rPr>
              <w:t>Type and duration</w:t>
            </w:r>
            <w:r w:rsidRPr="00C45716">
              <w:t xml:space="preserve">: </w:t>
            </w:r>
            <w:r>
              <w:t xml:space="preserve">Resistance; </w:t>
            </w:r>
            <w:r w:rsidRPr="00C12274">
              <w:t>Toning and joint mobilisation</w:t>
            </w:r>
            <w:r>
              <w:t xml:space="preserve">; </w:t>
            </w:r>
            <w:r w:rsidRPr="00C12274">
              <w:t>35-40 min 3 times a week from weeks 12-13 to 38-39</w:t>
            </w:r>
            <w:r>
              <w:t>.</w:t>
            </w:r>
          </w:p>
          <w:p w14:paraId="1483D48D" w14:textId="77777777" w:rsidR="00921608" w:rsidRPr="00990BB1" w:rsidRDefault="00921608" w:rsidP="00D86DBF">
            <w:pPr>
              <w:pStyle w:val="bullet"/>
            </w:pPr>
            <w:r w:rsidRPr="00C45716">
              <w:rPr>
                <w:i/>
              </w:rPr>
              <w:t>Intensity</w:t>
            </w:r>
            <w:r w:rsidRPr="00C45716">
              <w:t xml:space="preserve">: </w:t>
            </w:r>
            <w:r w:rsidRPr="00A32D99">
              <w:t>Light; ≤80% of age-predicted maximum HR</w:t>
            </w:r>
          </w:p>
        </w:tc>
        <w:tc>
          <w:tcPr>
            <w:tcW w:w="4396" w:type="dxa"/>
          </w:tcPr>
          <w:p w14:paraId="207DDE52" w14:textId="77777777" w:rsidR="00921608" w:rsidRDefault="00921608" w:rsidP="00D86DBF">
            <w:pPr>
              <w:keepNext/>
            </w:pPr>
            <w:r>
              <w:t>Intervention vs control:</w:t>
            </w:r>
          </w:p>
          <w:p w14:paraId="17C6B301" w14:textId="35EC664C" w:rsidR="00921608" w:rsidRPr="00990BB1" w:rsidRDefault="00921608" w:rsidP="00D86DBF">
            <w:pPr>
              <w:pStyle w:val="bullet"/>
            </w:pPr>
            <w:r>
              <w:t xml:space="preserve">Epidural anaesthesia: 50/72 </w:t>
            </w:r>
            <w:r w:rsidR="008D4074">
              <w:t xml:space="preserve">(69.4%) </w:t>
            </w:r>
            <w:r>
              <w:t>vs 48/70</w:t>
            </w:r>
            <w:r w:rsidR="008D4074">
              <w:t xml:space="preserve"> (68.6%); p&gt;0.1</w:t>
            </w:r>
          </w:p>
        </w:tc>
        <w:tc>
          <w:tcPr>
            <w:tcW w:w="1844" w:type="dxa"/>
          </w:tcPr>
          <w:p w14:paraId="3CCDDE38" w14:textId="77777777" w:rsidR="00921608" w:rsidRPr="00990BB1" w:rsidRDefault="00921608" w:rsidP="00D86DBF">
            <w:pPr>
              <w:keepNext/>
            </w:pPr>
          </w:p>
        </w:tc>
      </w:tr>
      <w:tr w:rsidR="00921608" w:rsidRPr="00DC4A73" w14:paraId="4C243F2E" w14:textId="77777777" w:rsidTr="00BD61CC">
        <w:trPr>
          <w:cantSplit/>
        </w:trPr>
        <w:tc>
          <w:tcPr>
            <w:tcW w:w="1306" w:type="dxa"/>
            <w:gridSpan w:val="2"/>
          </w:tcPr>
          <w:p w14:paraId="72415682" w14:textId="315FBF6B" w:rsidR="00921608" w:rsidRDefault="00921608" w:rsidP="0099206A">
            <w:pPr>
              <w:rPr>
                <w:noProof/>
              </w:rPr>
            </w:pPr>
            <w:r>
              <w:rPr>
                <w:noProof/>
              </w:rPr>
              <w:t>Salvesen et al 2014</w:t>
            </w:r>
            <w:r w:rsidR="00E51743">
              <w:rPr>
                <w:noProof/>
              </w:rPr>
              <w:fldChar w:fldCharType="begin"/>
            </w:r>
            <w:r w:rsidR="002747EA">
              <w:rPr>
                <w:noProof/>
              </w:rPr>
              <w:instrText xml:space="preserve"> ADDIN EN.CITE &lt;EndNote&gt;&lt;Cite&gt;&lt;Author&gt;Salvesen&lt;/Author&gt;&lt;Year&gt;2014&lt;/Year&gt;&lt;RecNum&gt;942&lt;/RecNum&gt;&lt;DisplayText&gt;&lt;style face="superscript" font="Trebuchet MS" size="9"&gt;298&lt;/style&gt;&lt;/DisplayText&gt;&lt;record&gt;&lt;rec-number&gt;942&lt;/rec-number&gt;&lt;foreign-keys&gt;&lt;key app="EN" db-id="exvasrfx2dtraoesasxp2szsxa2df502592x" timestamp="1541541832"&gt;942&lt;/key&gt;&lt;key app="ENWeb" db-id=""&gt;0&lt;/key&gt;&lt;/foreign-keys&gt;&lt;ref-type name="Journal Article"&gt;17&lt;/ref-type&gt;&lt;contributors&gt;&lt;authors&gt;&lt;author&gt;Salvesen, K. A.&lt;/author&gt;&lt;author&gt;Stafne, S. N.&lt;/author&gt;&lt;author&gt;Eggebo, T. M.&lt;/author&gt;&lt;author&gt;Morkved, S.&lt;/author&gt;&lt;/authors&gt;&lt;/contributors&gt;&lt;auth-address&gt;Clinical Sciences, Obstetrics and Gynecology, Lund University, Lund, Sweden; National Center for Fetal Medicine, Department of Obstetrics and Gynecology, St. Olavs Hospital, Trondheim University Hospital, Trondheim, Norway.&lt;/auth-address&gt;&lt;titles&gt;&lt;title&gt;Does regular exercise in pregnancy influence duration of labor? A secondary analysis of a randomized controlled trial&lt;/title&gt;&lt;secondary-title&gt;Acta Obstet Gynecol Scand&lt;/secondary-title&gt;&lt;/titles&gt;&lt;periodical&gt;&lt;full-title&gt;Acta Obstet Gynecol Scand&lt;/full-title&gt;&lt;/periodical&gt;&lt;pages&gt;73-9&lt;/pages&gt;&lt;volume&gt;93&lt;/volume&gt;&lt;number&gt;1&lt;/number&gt;&lt;edition&gt;2013/10/10&lt;/edition&gt;&lt;keywords&gt;&lt;keyword&gt;Adult&lt;/keyword&gt;&lt;keyword&gt;Body Mass Index&lt;/keyword&gt;&lt;keyword&gt;Exercise/*physiology&lt;/keyword&gt;&lt;keyword&gt;Female&lt;/keyword&gt;&lt;keyword&gt;Humans&lt;/keyword&gt;&lt;keyword&gt;Labor, Obstetric/*physiology&lt;/keyword&gt;&lt;keyword&gt;Pregnancy&lt;/keyword&gt;&lt;keyword&gt;*Prenatal Care&lt;/keyword&gt;&lt;keyword&gt;Exercise&lt;/keyword&gt;&lt;keyword&gt;labor&lt;/keyword&gt;&lt;keyword&gt;randomized controlled trial&lt;/keyword&gt;&lt;/keywords&gt;&lt;dates&gt;&lt;year&gt;2014&lt;/year&gt;&lt;pub-dates&gt;&lt;date&gt;Jan&lt;/date&gt;&lt;/pub-dates&gt;&lt;/dates&gt;&lt;isbn&gt;1600-0412 (Electronic)&amp;#xD;0001-6349 (Linking)&lt;/isbn&gt;&lt;accession-num&gt;24102423&lt;/accession-num&gt;&lt;urls&gt;&lt;related-urls&gt;&lt;url&gt;https://www.ncbi.nlm.nih.gov/pubmed/24102423&lt;/url&gt;&lt;/related-urls&gt;&lt;/urls&gt;&lt;electronic-resource-num&gt;10.1111/aogs.12260&lt;/electronic-resource-num&gt;&lt;/record&gt;&lt;/Cite&gt;&lt;/EndNote&gt;</w:instrText>
            </w:r>
            <w:r w:rsidR="00E51743">
              <w:rPr>
                <w:noProof/>
              </w:rPr>
              <w:fldChar w:fldCharType="separate"/>
            </w:r>
            <w:r w:rsidR="002747EA" w:rsidRPr="002747EA">
              <w:rPr>
                <w:noProof/>
                <w:vertAlign w:val="superscript"/>
              </w:rPr>
              <w:t>298</w:t>
            </w:r>
            <w:r w:rsidR="00E51743">
              <w:rPr>
                <w:noProof/>
              </w:rPr>
              <w:fldChar w:fldCharType="end"/>
            </w:r>
          </w:p>
          <w:p w14:paraId="4FA0A0B4" w14:textId="77777777" w:rsidR="00921608" w:rsidRDefault="00921608" w:rsidP="0099206A">
            <w:pPr>
              <w:rPr>
                <w:noProof/>
              </w:rPr>
            </w:pPr>
            <w:r>
              <w:rPr>
                <w:noProof/>
              </w:rPr>
              <w:t>Norway</w:t>
            </w:r>
          </w:p>
        </w:tc>
        <w:tc>
          <w:tcPr>
            <w:tcW w:w="1247" w:type="dxa"/>
          </w:tcPr>
          <w:p w14:paraId="6041ED62" w14:textId="77777777" w:rsidR="00921608" w:rsidRDefault="00921608" w:rsidP="00D86DBF">
            <w:r>
              <w:t>Intervention 427</w:t>
            </w:r>
          </w:p>
          <w:p w14:paraId="5C3CBA31" w14:textId="77777777" w:rsidR="00921608" w:rsidRDefault="00921608" w:rsidP="00D86DBF">
            <w:r>
              <w:t>Control 426</w:t>
            </w:r>
          </w:p>
        </w:tc>
        <w:tc>
          <w:tcPr>
            <w:tcW w:w="5101" w:type="dxa"/>
          </w:tcPr>
          <w:p w14:paraId="20BFD1BB" w14:textId="77777777" w:rsidR="00921608" w:rsidRDefault="00921608" w:rsidP="00D86DBF">
            <w:r w:rsidRPr="002768C4">
              <w:rPr>
                <w:b/>
              </w:rPr>
              <w:t>Aim</w:t>
            </w:r>
            <w:r>
              <w:t xml:space="preserve">: </w:t>
            </w:r>
            <w:r w:rsidRPr="002768C4">
              <w:t>To study effects of regular physical exercise in pregnancy on duration</w:t>
            </w:r>
            <w:r>
              <w:t xml:space="preserve"> </w:t>
            </w:r>
            <w:r w:rsidRPr="002768C4">
              <w:t>of the active phase of labo</w:t>
            </w:r>
            <w:r>
              <w:t>u</w:t>
            </w:r>
            <w:r w:rsidRPr="002768C4">
              <w:t>r and the proportions of women with prolonged</w:t>
            </w:r>
            <w:r>
              <w:t xml:space="preserve"> </w:t>
            </w:r>
            <w:r w:rsidRPr="002768C4">
              <w:t xml:space="preserve">active second stage. </w:t>
            </w:r>
          </w:p>
          <w:p w14:paraId="79DDA3EF" w14:textId="77777777" w:rsidR="00921608" w:rsidRDefault="00921608" w:rsidP="00D86DBF">
            <w:r w:rsidRPr="002768C4">
              <w:rPr>
                <w:b/>
              </w:rPr>
              <w:t>Population</w:t>
            </w:r>
            <w:r>
              <w:t>: Women &gt;18 years with a singleton pregnancy.</w:t>
            </w:r>
          </w:p>
          <w:p w14:paraId="46E70016" w14:textId="77777777" w:rsidR="00921608" w:rsidRDefault="00921608" w:rsidP="00D86DBF">
            <w:r w:rsidRPr="002768C4">
              <w:rPr>
                <w:b/>
              </w:rPr>
              <w:t>Intervention</w:t>
            </w:r>
            <w:r>
              <w:t>:</w:t>
            </w:r>
          </w:p>
          <w:p w14:paraId="26FB1400" w14:textId="77777777" w:rsidR="00921608" w:rsidRDefault="00921608" w:rsidP="00D86DBF">
            <w:pPr>
              <w:pStyle w:val="bullet"/>
            </w:pPr>
            <w:r w:rsidRPr="00A2497E">
              <w:rPr>
                <w:i/>
              </w:rPr>
              <w:t>Supervised</w:t>
            </w:r>
            <w:r>
              <w:t>: Yes</w:t>
            </w:r>
          </w:p>
          <w:p w14:paraId="093B0CD5" w14:textId="77777777" w:rsidR="00921608" w:rsidRDefault="00921608" w:rsidP="00D86DBF">
            <w:pPr>
              <w:pStyle w:val="bullet"/>
            </w:pPr>
            <w:r w:rsidRPr="003C7B26">
              <w:rPr>
                <w:i/>
              </w:rPr>
              <w:t>Type and duration</w:t>
            </w:r>
            <w:r>
              <w:t>: Aerobic and resistance; Dance</w:t>
            </w:r>
            <w:r w:rsidRPr="00C12274">
              <w:t>, muscle strengthening</w:t>
            </w:r>
            <w:r>
              <w:t xml:space="preserve">; </w:t>
            </w:r>
            <w:r w:rsidRPr="00C12274">
              <w:t>55-70 min, 3 times a week from week 20 to 36 plus 45 min home exercise program at least twice a week</w:t>
            </w:r>
            <w:r>
              <w:t>.</w:t>
            </w:r>
          </w:p>
          <w:p w14:paraId="39681023" w14:textId="77777777" w:rsidR="00921608" w:rsidRPr="00A32E50" w:rsidRDefault="00921608" w:rsidP="00D86DBF">
            <w:pPr>
              <w:pStyle w:val="bullet"/>
            </w:pPr>
            <w:r w:rsidRPr="003C7B26">
              <w:rPr>
                <w:i/>
              </w:rPr>
              <w:t>Intensity</w:t>
            </w:r>
            <w:r>
              <w:t xml:space="preserve">: </w:t>
            </w:r>
            <w:r w:rsidRPr="00C12274">
              <w:t>Moderate; Borg scale 1</w:t>
            </w:r>
            <w:r>
              <w:t>3</w:t>
            </w:r>
            <w:r w:rsidRPr="00C12274">
              <w:t>-14</w:t>
            </w:r>
            <w:r>
              <w:t>.</w:t>
            </w:r>
          </w:p>
        </w:tc>
        <w:tc>
          <w:tcPr>
            <w:tcW w:w="4396" w:type="dxa"/>
          </w:tcPr>
          <w:p w14:paraId="683FD080" w14:textId="77777777" w:rsidR="00921608" w:rsidRDefault="00921608" w:rsidP="00D86DBF">
            <w:r>
              <w:t xml:space="preserve">Epidural analgesia intervention vs control </w:t>
            </w:r>
          </w:p>
          <w:p w14:paraId="732EAAC5" w14:textId="77777777" w:rsidR="00921608" w:rsidRDefault="00921608" w:rsidP="00D86DBF">
            <w:pPr>
              <w:pStyle w:val="bullet"/>
            </w:pPr>
            <w:r>
              <w:t>Nulliparous women: 87/239 (36%) vs 88/233 (38%); p=0.76</w:t>
            </w:r>
          </w:p>
          <w:p w14:paraId="605A3376" w14:textId="77777777" w:rsidR="00921608" w:rsidRDefault="00921608" w:rsidP="00D86DBF">
            <w:pPr>
              <w:pStyle w:val="bullet"/>
            </w:pPr>
            <w:r>
              <w:t>Parous women: 34/177 (19%) vs 23/183 (13%); p=0.08</w:t>
            </w:r>
          </w:p>
        </w:tc>
        <w:tc>
          <w:tcPr>
            <w:tcW w:w="1844" w:type="dxa"/>
          </w:tcPr>
          <w:p w14:paraId="7F752548" w14:textId="77777777" w:rsidR="00921608" w:rsidRPr="00DC4A73" w:rsidRDefault="00921608" w:rsidP="00D86DBF">
            <w:pPr>
              <w:keepNext/>
            </w:pPr>
          </w:p>
        </w:tc>
      </w:tr>
      <w:tr w:rsidR="00356D8A" w:rsidRPr="009C0C55" w14:paraId="57FEFFE6" w14:textId="77777777" w:rsidTr="00BD61CC">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276" w:type="dxa"/>
            <w:tcBorders>
              <w:top w:val="single" w:sz="4" w:space="0" w:color="auto"/>
              <w:left w:val="single" w:sz="4" w:space="0" w:color="auto"/>
              <w:bottom w:val="single" w:sz="4" w:space="0" w:color="auto"/>
              <w:right w:val="single" w:sz="4" w:space="0" w:color="auto"/>
            </w:tcBorders>
          </w:tcPr>
          <w:p w14:paraId="6375D6FA" w14:textId="7254415B" w:rsidR="00356D8A" w:rsidRPr="00D00A59" w:rsidRDefault="00356D8A" w:rsidP="00317DE7">
            <w:r w:rsidRPr="00D00A59">
              <w:rPr>
                <w:noProof/>
              </w:rPr>
              <w:t>Sanda et al 2018</w:t>
            </w:r>
            <w:r w:rsidRPr="00D00A59">
              <w:fldChar w:fldCharType="begin"/>
            </w:r>
            <w:r w:rsidR="002747EA">
              <w:instrText xml:space="preserve"> ADDIN EN.CITE &lt;EndNote&gt;&lt;Cite&gt;&lt;Author&gt;Sanda&lt;/Author&gt;&lt;Year&gt;2018&lt;/Year&gt;&lt;RecNum&gt;925&lt;/RecNum&gt;&lt;DisplayText&gt;&lt;style face="superscript" font="Trebuchet MS" size="9"&gt;300&lt;/style&gt;&lt;/DisplayText&gt;&lt;record&gt;&lt;rec-number&gt;925&lt;/rec-number&gt;&lt;foreign-keys&gt;&lt;key app="EN" db-id="exvasrfx2dtraoesasxp2szsxa2df502592x" timestamp="1541540929"&gt;925&lt;/key&gt;&lt;key app="ENWeb" db-id=""&gt;0&lt;/key&gt;&lt;/foreign-keys&gt;&lt;ref-type name="Journal Article"&gt;17&lt;/ref-type&gt;&lt;contributors&gt;&lt;authors&gt;&lt;author&gt;Sanda, B.&lt;/author&gt;&lt;author&gt;Vistad, I.&lt;/author&gt;&lt;author&gt;Sagedal, L. R.&lt;/author&gt;&lt;author&gt;Haakstad, L. A. H.&lt;/author&gt;&lt;author&gt;Lohne-Seiler, H.&lt;/author&gt;&lt;author&gt;Torstveit, M. K.&lt;/author&gt;&lt;/authors&gt;&lt;/contributors&gt;&lt;auth-address&gt;Faculty of Health and Sport Sciences, University of Agder, Kristiansand, Norway.&amp;#xD;Department of Obstetrics and Gynecology, Southern Norway Hospital Trust, Kristiansand, Norway.&amp;#xD;Norwegian School of Sports Science, Oslo, Norway.&lt;/auth-address&gt;&lt;titles&gt;&lt;title&gt;What is the effect of physical activity on duration and mode of delivery? Secondary analysis from the Norwegian Fit for Delivery trial&lt;/title&gt;&lt;secondary-title&gt;Acta Obstet Gynecol Scand&lt;/secondary-title&gt;&lt;/titles&gt;&lt;periodical&gt;&lt;full-title&gt;Acta Obstet Gynecol Scand&lt;/full-title&gt;&lt;/periodical&gt;&lt;pages&gt;861-871&lt;/pages&gt;&lt;volume&gt;97&lt;/volume&gt;&lt;number&gt;7&lt;/number&gt;&lt;edition&gt;2018/05/11&lt;/edition&gt;&lt;keywords&gt;&lt;keyword&gt;Exercise&lt;/keyword&gt;&lt;keyword&gt;cesarean section&lt;/keyword&gt;&lt;keyword&gt;delivery outcomes&lt;/keyword&gt;&lt;keyword&gt;labor&lt;/keyword&gt;&lt;keyword&gt;pregnancy&lt;/keyword&gt;&lt;keyword&gt;randomized controlled trial&lt;/keyword&gt;&lt;/keywords&gt;&lt;dates&gt;&lt;year&gt;2018&lt;/year&gt;&lt;pub-dates&gt;&lt;date&gt;Jul&lt;/date&gt;&lt;/pub-dates&gt;&lt;/dates&gt;&lt;isbn&gt;1600-0412 (Electronic)&amp;#xD;0001-6349 (Linking)&lt;/isbn&gt;&lt;accession-num&gt;29744866&lt;/accession-num&gt;&lt;urls&gt;&lt;related-urls&gt;&lt;url&gt;https://www.ncbi.nlm.nih.gov/pubmed/29744866&lt;/url&gt;&lt;/related-urls&gt;&lt;/urls&gt;&lt;electronic-resource-num&gt;10.1111/aogs.13351&lt;/electronic-resource-num&gt;&lt;/record&gt;&lt;/Cite&gt;&lt;/EndNote&gt;</w:instrText>
            </w:r>
            <w:r w:rsidRPr="00D00A59">
              <w:fldChar w:fldCharType="separate"/>
            </w:r>
            <w:r w:rsidR="002747EA" w:rsidRPr="002747EA">
              <w:rPr>
                <w:noProof/>
                <w:vertAlign w:val="superscript"/>
              </w:rPr>
              <w:t>300</w:t>
            </w:r>
            <w:r w:rsidRPr="00D00A59">
              <w:fldChar w:fldCharType="end"/>
            </w:r>
          </w:p>
          <w:p w14:paraId="3AC52836" w14:textId="77777777" w:rsidR="00356D8A" w:rsidRPr="00D00A59" w:rsidRDefault="00356D8A" w:rsidP="00317DE7">
            <w:pPr>
              <w:rPr>
                <w:szCs w:val="18"/>
              </w:rPr>
            </w:pPr>
            <w:r w:rsidRPr="00D00A59">
              <w:rPr>
                <w:szCs w:val="18"/>
              </w:rPr>
              <w:t>Fit for Delivery</w:t>
            </w:r>
          </w:p>
          <w:p w14:paraId="38A46EF8" w14:textId="77777777" w:rsidR="00356D8A" w:rsidRDefault="00356D8A" w:rsidP="00317DE7">
            <w:pPr>
              <w:rPr>
                <w:noProof/>
              </w:rPr>
            </w:pPr>
            <w:r w:rsidRPr="00D00A59">
              <w:rPr>
                <w:szCs w:val="18"/>
              </w:rPr>
              <w:t>Norway</w:t>
            </w:r>
          </w:p>
        </w:tc>
        <w:tc>
          <w:tcPr>
            <w:tcW w:w="1277" w:type="dxa"/>
            <w:gridSpan w:val="2"/>
            <w:tcBorders>
              <w:top w:val="single" w:sz="4" w:space="0" w:color="auto"/>
              <w:left w:val="single" w:sz="4" w:space="0" w:color="auto"/>
              <w:bottom w:val="single" w:sz="4" w:space="0" w:color="auto"/>
              <w:right w:val="single" w:sz="4" w:space="0" w:color="auto"/>
            </w:tcBorders>
          </w:tcPr>
          <w:p w14:paraId="1741E149" w14:textId="77777777" w:rsidR="00356D8A" w:rsidRPr="00D00A59" w:rsidRDefault="00356D8A" w:rsidP="00317DE7">
            <w:pPr>
              <w:rPr>
                <w:szCs w:val="18"/>
              </w:rPr>
            </w:pPr>
            <w:r w:rsidRPr="00D00A59">
              <w:rPr>
                <w:szCs w:val="18"/>
              </w:rPr>
              <w:t xml:space="preserve">Intervention </w:t>
            </w:r>
            <w:r>
              <w:rPr>
                <w:szCs w:val="18"/>
              </w:rPr>
              <w:t>303</w:t>
            </w:r>
          </w:p>
          <w:p w14:paraId="556C620B" w14:textId="77777777" w:rsidR="00356D8A" w:rsidRDefault="00356D8A" w:rsidP="00317DE7">
            <w:r w:rsidRPr="00D00A59">
              <w:rPr>
                <w:szCs w:val="18"/>
              </w:rPr>
              <w:t xml:space="preserve">Control </w:t>
            </w:r>
            <w:r>
              <w:rPr>
                <w:szCs w:val="18"/>
              </w:rPr>
              <w:t>303</w:t>
            </w:r>
          </w:p>
        </w:tc>
        <w:tc>
          <w:tcPr>
            <w:tcW w:w="5101" w:type="dxa"/>
            <w:tcBorders>
              <w:top w:val="single" w:sz="4" w:space="0" w:color="auto"/>
              <w:left w:val="single" w:sz="4" w:space="0" w:color="auto"/>
              <w:bottom w:val="single" w:sz="4" w:space="0" w:color="auto"/>
              <w:right w:val="single" w:sz="4" w:space="0" w:color="auto"/>
            </w:tcBorders>
          </w:tcPr>
          <w:p w14:paraId="39FA2680" w14:textId="2FA2D8A3" w:rsidR="00356D8A" w:rsidRPr="00D00A59" w:rsidRDefault="00356D8A" w:rsidP="00317DE7">
            <w:pPr>
              <w:rPr>
                <w:szCs w:val="18"/>
              </w:rPr>
            </w:pPr>
            <w:r w:rsidRPr="00D00A59">
              <w:rPr>
                <w:b/>
                <w:szCs w:val="18"/>
              </w:rPr>
              <w:t>Aim</w:t>
            </w:r>
            <w:r w:rsidRPr="00D00A59">
              <w:rPr>
                <w:szCs w:val="18"/>
              </w:rPr>
              <w:t xml:space="preserve">: To </w:t>
            </w:r>
            <w:r>
              <w:t>present</w:t>
            </w:r>
            <w:r w:rsidRPr="006C2075">
              <w:t xml:space="preserve"> secondary analyses from the Norwegian Fit for Delivery randomized controlled trial, aiming at studying the effect of a lifestyle intervention including group exercise classes, as well as the possible influence of physical activity level in late pregnancy, on </w:t>
            </w:r>
            <w:r w:rsidR="005056D2" w:rsidRPr="006C2075">
              <w:t>labo</w:t>
            </w:r>
            <w:r w:rsidR="005056D2">
              <w:t>u</w:t>
            </w:r>
            <w:r w:rsidR="005056D2" w:rsidRPr="006C2075">
              <w:t>r</w:t>
            </w:r>
            <w:r w:rsidRPr="006C2075">
              <w:t xml:space="preserve"> outcomes.</w:t>
            </w:r>
          </w:p>
          <w:p w14:paraId="4CA3C28F" w14:textId="77777777" w:rsidR="00356D8A" w:rsidRPr="00D00A59" w:rsidRDefault="00356D8A" w:rsidP="00317DE7">
            <w:pPr>
              <w:rPr>
                <w:szCs w:val="18"/>
              </w:rPr>
            </w:pPr>
            <w:r w:rsidRPr="00D00A59">
              <w:rPr>
                <w:b/>
                <w:szCs w:val="18"/>
              </w:rPr>
              <w:t>Population</w:t>
            </w:r>
            <w:r w:rsidRPr="00D00A59">
              <w:rPr>
                <w:szCs w:val="18"/>
              </w:rPr>
              <w:t>: Pregnant women who were nulliparous, with a singleton pregnancy at ≤20 weeks of gestation, had a pre-pregnancy body mass index (BMI) of ≥19 kg/m</w:t>
            </w:r>
            <w:r w:rsidRPr="00D00A59">
              <w:rPr>
                <w:rFonts w:eastAsiaTheme="majorEastAsia"/>
                <w:szCs w:val="18"/>
                <w:vertAlign w:val="superscript"/>
              </w:rPr>
              <w:t>2</w:t>
            </w:r>
            <w:r w:rsidRPr="00D00A59">
              <w:rPr>
                <w:szCs w:val="18"/>
              </w:rPr>
              <w:t>.</w:t>
            </w:r>
          </w:p>
          <w:p w14:paraId="416BBB6B" w14:textId="77777777" w:rsidR="00356D8A" w:rsidRPr="00D00A59" w:rsidRDefault="00356D8A" w:rsidP="00317DE7">
            <w:r w:rsidRPr="00D00A59">
              <w:rPr>
                <w:b/>
              </w:rPr>
              <w:t>Intervention</w:t>
            </w:r>
            <w:r w:rsidRPr="00D00A59">
              <w:t>: Dietary counselling was performed by telephone, with an initial consultation and then a follow-up 4</w:t>
            </w:r>
            <w:r w:rsidRPr="00D00A59">
              <w:rPr>
                <w:rFonts w:ascii="Helvetica" w:eastAsiaTheme="majorEastAsia" w:hAnsi="Helvetica"/>
              </w:rPr>
              <w:t>–</w:t>
            </w:r>
            <w:r w:rsidRPr="00D00A59">
              <w:t xml:space="preserve">6 weeks later, each of approximately 20 minutes. Counsellors were either experienced clinical dieticians or graduate students in public health. </w:t>
            </w:r>
          </w:p>
          <w:p w14:paraId="5D01DF0C" w14:textId="77777777" w:rsidR="00356D8A" w:rsidRPr="00D00A59" w:rsidRDefault="00356D8A" w:rsidP="00317DE7">
            <w:r w:rsidRPr="00D00A59">
              <w:rPr>
                <w:shd w:val="clear" w:color="auto" w:fill="FFFFFF"/>
              </w:rPr>
              <w:t>Nutritional advice was based on recommendations from the Norwegian Directorate for Health with specific attention given to intake of fruits and vegetables, drinking water instead of drinks containing energy, regular meal patterns, and limiting consumption of snack foods and foods/drinks containing added sugar.</w:t>
            </w:r>
          </w:p>
          <w:p w14:paraId="2BD6ADC5" w14:textId="77777777" w:rsidR="00356D8A" w:rsidRPr="00A96FD5" w:rsidRDefault="00356D8A" w:rsidP="00317DE7">
            <w:pPr>
              <w:rPr>
                <w:b/>
              </w:rPr>
            </w:pPr>
            <w:r w:rsidRPr="00D00A59">
              <w:rPr>
                <w:szCs w:val="18"/>
              </w:rPr>
              <w:t>The physical activity component consisted of access to twice-weekly exercise classes at a local gym, all following the same pattern: 10 minutes of warm-up, 40 minutes of strength training and cardiovascular exercise at moderate intensity (using aerobics, calisthenics, and weight training), and 10 minutes of stretching. The intensity of the exercise was self-monitored using Borg’s scale with a target of 12-14. Classes were led by physical therapists or students in sports science.</w:t>
            </w:r>
          </w:p>
        </w:tc>
        <w:tc>
          <w:tcPr>
            <w:tcW w:w="4396" w:type="dxa"/>
            <w:tcBorders>
              <w:top w:val="single" w:sz="4" w:space="0" w:color="auto"/>
              <w:left w:val="single" w:sz="4" w:space="0" w:color="auto"/>
              <w:bottom w:val="single" w:sz="4" w:space="0" w:color="auto"/>
              <w:right w:val="single" w:sz="4" w:space="0" w:color="auto"/>
            </w:tcBorders>
          </w:tcPr>
          <w:p w14:paraId="65D5334F" w14:textId="77777777" w:rsidR="00356D8A" w:rsidRDefault="00356D8A" w:rsidP="00317DE7">
            <w:pPr>
              <w:rPr>
                <w:szCs w:val="18"/>
              </w:rPr>
            </w:pPr>
            <w:r w:rsidRPr="00D00A59">
              <w:rPr>
                <w:szCs w:val="18"/>
              </w:rPr>
              <w:t>Intervention vs control:</w:t>
            </w:r>
          </w:p>
          <w:p w14:paraId="3F1E483F" w14:textId="3F911E63" w:rsidR="00356D8A" w:rsidRPr="00A96FD5" w:rsidRDefault="00356D8A" w:rsidP="00317DE7">
            <w:pPr>
              <w:pStyle w:val="bullet"/>
              <w:rPr>
                <w:szCs w:val="18"/>
              </w:rPr>
            </w:pPr>
            <w:r>
              <w:rPr>
                <w:szCs w:val="18"/>
              </w:rPr>
              <w:t>Epidural analgesia: 56/280 vs 76/287; p=0.068</w:t>
            </w:r>
          </w:p>
          <w:p w14:paraId="4B5FFE83" w14:textId="74982560" w:rsidR="00356D8A" w:rsidRPr="005215EF" w:rsidRDefault="00356D8A" w:rsidP="00BD61CC">
            <w:pPr>
              <w:pStyle w:val="bullet"/>
              <w:rPr>
                <w:szCs w:val="18"/>
              </w:rPr>
            </w:pPr>
            <w:r>
              <w:rPr>
                <w:szCs w:val="18"/>
              </w:rPr>
              <w:t>Fentanyl analgesia: 169/276 vs 168/282; p=0.69</w:t>
            </w:r>
          </w:p>
        </w:tc>
        <w:tc>
          <w:tcPr>
            <w:tcW w:w="1844" w:type="dxa"/>
            <w:tcBorders>
              <w:top w:val="single" w:sz="4" w:space="0" w:color="auto"/>
              <w:left w:val="single" w:sz="4" w:space="0" w:color="auto"/>
              <w:bottom w:val="single" w:sz="4" w:space="0" w:color="auto"/>
              <w:right w:val="single" w:sz="4" w:space="0" w:color="auto"/>
            </w:tcBorders>
          </w:tcPr>
          <w:p w14:paraId="3CB3C7A6" w14:textId="77777777" w:rsidR="00356D8A" w:rsidRPr="009C0C55" w:rsidRDefault="00356D8A" w:rsidP="00317DE7">
            <w:pPr>
              <w:keepNext/>
            </w:pPr>
          </w:p>
        </w:tc>
      </w:tr>
      <w:tr w:rsidR="00921608" w:rsidRPr="00990BB1" w14:paraId="3852F71A" w14:textId="77777777" w:rsidTr="00BD61CC">
        <w:trPr>
          <w:cantSplit/>
        </w:trPr>
        <w:tc>
          <w:tcPr>
            <w:tcW w:w="1306" w:type="dxa"/>
            <w:gridSpan w:val="2"/>
          </w:tcPr>
          <w:p w14:paraId="2598A3A6" w14:textId="5ADFB885" w:rsidR="00921608" w:rsidRPr="00C12274" w:rsidRDefault="00921608" w:rsidP="0099206A">
            <w:r w:rsidRPr="00C12274">
              <w:rPr>
                <w:noProof/>
              </w:rPr>
              <w:t>T</w:t>
            </w:r>
            <w:r>
              <w:rPr>
                <w:noProof/>
              </w:rPr>
              <w:t>aniguchi &amp; Sato 2016</w:t>
            </w:r>
            <w:r>
              <w:fldChar w:fldCharType="begin"/>
            </w:r>
            <w:r w:rsidR="002747EA">
              <w:instrText xml:space="preserve"> ADDIN EN.CITE &lt;EndNote&gt;&lt;Cite&gt;&lt;Author&gt;Taniguchi&lt;/Author&gt;&lt;Year&gt;2016&lt;/Year&gt;&lt;RecNum&gt;911&lt;/RecNum&gt;&lt;DisplayText&gt;&lt;style face="superscript" font="Trebuchet MS" size="9"&gt;299&lt;/style&gt;&lt;/DisplayText&gt;&lt;record&gt;&lt;rec-number&gt;911&lt;/rec-number&gt;&lt;foreign-keys&gt;&lt;key app="EN" db-id="exvasrfx2dtraoesasxp2szsxa2df502592x" timestamp="1541540861"&gt;911&lt;/key&gt;&lt;key app="ENWeb" db-id=""&gt;0&lt;/key&gt;&lt;/foreign-keys&gt;&lt;ref-type name="Journal Article"&gt;17&lt;/ref-type&gt;&lt;contributors&gt;&lt;authors&gt;&lt;author&gt;Taniguchi, C.&lt;/author&gt;&lt;author&gt;Sato, C.&lt;/author&gt;&lt;/authors&gt;&lt;/contributors&gt;&lt;auth-address&gt;Kanagawa University of Human Services, Kanagawa Prefecture, Japan. taniguchi.m7b@kuhs.ac.jp.&amp;#xD;Otsuka Medical Clinic, Toshima-ku, Japan.&lt;/auth-address&gt;&lt;titles&gt;&lt;title&gt;Home-based walking during pregnancy affects mood and birth outcomes among sedentary women: A randomized controlled trial&lt;/title&gt;&lt;secondary-title&gt;Int J Nurs Pract&lt;/secondary-title&gt;&lt;/titles&gt;&lt;periodical&gt;&lt;full-title&gt;Int J Nurs Pract&lt;/full-title&gt;&lt;/periodical&gt;&lt;pages&gt;420-426&lt;/pages&gt;&lt;volume&gt;22&lt;/volume&gt;&lt;number&gt;5&lt;/number&gt;&lt;edition&gt;2016/06/09&lt;/edition&gt;&lt;keywords&gt;&lt;keyword&gt;Adult&lt;/keyword&gt;&lt;keyword&gt;*Affect&lt;/keyword&gt;&lt;keyword&gt;Female&lt;/keyword&gt;&lt;keyword&gt;Humans&lt;/keyword&gt;&lt;keyword&gt;Pregnancy&lt;/keyword&gt;&lt;keyword&gt;*Pregnancy Outcome&lt;/keyword&gt;&lt;keyword&gt;*Sedentary Lifestyle&lt;/keyword&gt;&lt;keyword&gt;*Walking&lt;/keyword&gt;&lt;keyword&gt;Young Adult&lt;/keyword&gt;&lt;keyword&gt;*Profile of Mood States&lt;/keyword&gt;&lt;keyword&gt;*exercise&lt;/keyword&gt;&lt;keyword&gt;*nursing&lt;/keyword&gt;&lt;keyword&gt;*pregnancy&lt;/keyword&gt;&lt;keyword&gt;*randomized controlled trial&lt;/keyword&gt;&lt;/keywords&gt;&lt;dates&gt;&lt;year&gt;2016&lt;/year&gt;&lt;pub-dates&gt;&lt;date&gt;Oct&lt;/date&gt;&lt;/pub-dates&gt;&lt;/dates&gt;&lt;isbn&gt;1440-172X (Electronic)&amp;#xD;1322-7114 (Linking)&lt;/isbn&gt;&lt;accession-num&gt;27272937&lt;/accession-num&gt;&lt;urls&gt;&lt;related-urls&gt;&lt;url&gt;https://www.ncbi.nlm.nih.gov/pubmed/27272937&lt;/url&gt;&lt;/related-urls&gt;&lt;/urls&gt;&lt;electronic-resource-num&gt;10.1111/ijn.12453&lt;/electronic-resource-num&gt;&lt;/record&gt;&lt;/Cite&gt;&lt;/EndNote&gt;</w:instrText>
            </w:r>
            <w:r>
              <w:fldChar w:fldCharType="separate"/>
            </w:r>
            <w:r w:rsidR="002747EA" w:rsidRPr="002747EA">
              <w:rPr>
                <w:noProof/>
                <w:vertAlign w:val="superscript"/>
              </w:rPr>
              <w:t>299</w:t>
            </w:r>
            <w:r>
              <w:fldChar w:fldCharType="end"/>
            </w:r>
          </w:p>
          <w:p w14:paraId="6BCAEC45" w14:textId="77777777" w:rsidR="00921608" w:rsidRPr="00C12274" w:rsidRDefault="00921608" w:rsidP="0099206A">
            <w:pPr>
              <w:rPr>
                <w:noProof/>
              </w:rPr>
            </w:pPr>
            <w:r w:rsidRPr="00C12274">
              <w:t>Japan</w:t>
            </w:r>
          </w:p>
        </w:tc>
        <w:tc>
          <w:tcPr>
            <w:tcW w:w="1247" w:type="dxa"/>
          </w:tcPr>
          <w:p w14:paraId="62D71285" w14:textId="77777777" w:rsidR="00921608" w:rsidRDefault="00921608" w:rsidP="00D86DBF">
            <w:r>
              <w:t>Intervention 54</w:t>
            </w:r>
          </w:p>
          <w:p w14:paraId="6FEE511B" w14:textId="77777777" w:rsidR="00921608" w:rsidRDefault="00921608" w:rsidP="00D86DBF">
            <w:r>
              <w:t>Control 53</w:t>
            </w:r>
          </w:p>
        </w:tc>
        <w:tc>
          <w:tcPr>
            <w:tcW w:w="5101" w:type="dxa"/>
          </w:tcPr>
          <w:p w14:paraId="24AA5C04" w14:textId="77777777" w:rsidR="00921608" w:rsidRDefault="00921608" w:rsidP="00D86DBF">
            <w:r w:rsidRPr="003F1AB1">
              <w:rPr>
                <w:b/>
              </w:rPr>
              <w:t>Aim</w:t>
            </w:r>
            <w:r>
              <w:t>: To examine</w:t>
            </w:r>
            <w:r w:rsidRPr="003F1AB1">
              <w:t xml:space="preserve"> the effects of home-based walking on sedentary women</w:t>
            </w:r>
            <w:r w:rsidRPr="003F1AB1">
              <w:rPr>
                <w:rFonts w:ascii="Helvetica" w:hAnsi="Helvetica"/>
              </w:rPr>
              <w:t>’</w:t>
            </w:r>
            <w:r w:rsidRPr="003F1AB1">
              <w:t xml:space="preserve">s pregnancy outcomes and mood. </w:t>
            </w:r>
          </w:p>
          <w:p w14:paraId="3698CBD0" w14:textId="77777777" w:rsidR="00921608" w:rsidRDefault="00921608" w:rsidP="00D86DBF">
            <w:r w:rsidRPr="003F1AB1">
              <w:rPr>
                <w:b/>
              </w:rPr>
              <w:t>Population</w:t>
            </w:r>
            <w:r>
              <w:t xml:space="preserve">: Pregnant </w:t>
            </w:r>
            <w:r w:rsidRPr="003F1AB1">
              <w:t xml:space="preserve">women </w:t>
            </w:r>
            <w:r>
              <w:t>with a healthy singleton pregnancy</w:t>
            </w:r>
            <w:r w:rsidRPr="003F1AB1">
              <w:t xml:space="preserve"> </w:t>
            </w:r>
            <w:r w:rsidRPr="007B4B9A">
              <w:t>aged</w:t>
            </w:r>
            <w:r>
              <w:t xml:space="preserve"> </w:t>
            </w:r>
            <w:r w:rsidRPr="007B4B9A">
              <w:t>20</w:t>
            </w:r>
            <w:r w:rsidRPr="007B4B9A">
              <w:rPr>
                <w:rFonts w:ascii="Helvetica" w:hAnsi="Helvetica"/>
              </w:rPr>
              <w:t>–</w:t>
            </w:r>
            <w:r w:rsidRPr="007B4B9A">
              <w:t>30 years; sedentary in daily life by self-report; no</w:t>
            </w:r>
            <w:r>
              <w:t xml:space="preserve"> </w:t>
            </w:r>
            <w:r w:rsidRPr="007B4B9A">
              <w:t>physical, mental or social problems by self-report; no</w:t>
            </w:r>
            <w:r>
              <w:t xml:space="preserve"> </w:t>
            </w:r>
            <w:r w:rsidRPr="007B4B9A">
              <w:t>psychiatric drug use; in</w:t>
            </w:r>
            <w:r>
              <w:t xml:space="preserve"> </w:t>
            </w:r>
            <w:r w:rsidRPr="007B4B9A">
              <w:t>at least the 30th week of pregnancy</w:t>
            </w:r>
            <w:r>
              <w:t>. Mixed BMIs.</w:t>
            </w:r>
          </w:p>
          <w:p w14:paraId="1ECFB38C" w14:textId="77777777" w:rsidR="00921608" w:rsidRDefault="00921608" w:rsidP="00D86DBF">
            <w:r w:rsidRPr="005E4EF9">
              <w:rPr>
                <w:b/>
              </w:rPr>
              <w:t>Intervention</w:t>
            </w:r>
            <w:r>
              <w:rPr>
                <w:b/>
              </w:rPr>
              <w:t>:</w:t>
            </w:r>
          </w:p>
          <w:p w14:paraId="2127B231" w14:textId="77777777" w:rsidR="00921608" w:rsidRPr="00C45716" w:rsidRDefault="00921608" w:rsidP="00D86DBF">
            <w:pPr>
              <w:pStyle w:val="bullet"/>
            </w:pPr>
            <w:r w:rsidRPr="00C45716">
              <w:rPr>
                <w:i/>
              </w:rPr>
              <w:t>Supervised</w:t>
            </w:r>
            <w:r w:rsidRPr="00C45716">
              <w:t xml:space="preserve">: </w:t>
            </w:r>
            <w:r>
              <w:t>No</w:t>
            </w:r>
          </w:p>
          <w:p w14:paraId="0AEBBB59" w14:textId="77777777" w:rsidR="00921608" w:rsidRPr="007D4CC2" w:rsidRDefault="00921608" w:rsidP="00D86DBF">
            <w:pPr>
              <w:pStyle w:val="bullet"/>
            </w:pPr>
            <w:r w:rsidRPr="00C45716">
              <w:rPr>
                <w:i/>
              </w:rPr>
              <w:t>Type and duration</w:t>
            </w:r>
            <w:r w:rsidRPr="00C45716">
              <w:t xml:space="preserve">: </w:t>
            </w:r>
            <w:r>
              <w:t xml:space="preserve">Aerobic; Walking; </w:t>
            </w:r>
            <w:r w:rsidRPr="00C12274">
              <w:t>30 min, 3 times a week from 30 weeks until birth</w:t>
            </w:r>
            <w:r>
              <w:t>.</w:t>
            </w:r>
          </w:p>
          <w:p w14:paraId="107F0BFE" w14:textId="77777777" w:rsidR="00921608" w:rsidRPr="00A33A8C" w:rsidRDefault="00921608" w:rsidP="00D86DBF">
            <w:pPr>
              <w:pStyle w:val="bullet"/>
              <w:rPr>
                <w:b/>
              </w:rPr>
            </w:pPr>
            <w:r w:rsidRPr="00C45716">
              <w:rPr>
                <w:i/>
              </w:rPr>
              <w:t>Intensity</w:t>
            </w:r>
            <w:r w:rsidRPr="00C45716">
              <w:t xml:space="preserve">: </w:t>
            </w:r>
            <w:r w:rsidRPr="006530D5">
              <w:t>Not described.</w:t>
            </w:r>
          </w:p>
        </w:tc>
        <w:tc>
          <w:tcPr>
            <w:tcW w:w="4396" w:type="dxa"/>
          </w:tcPr>
          <w:p w14:paraId="74FBCDC3" w14:textId="77777777" w:rsidR="00921608" w:rsidRDefault="00921608" w:rsidP="00D86DBF">
            <w:pPr>
              <w:keepNext/>
            </w:pPr>
            <w:r>
              <w:t>Intervention vs control:</w:t>
            </w:r>
          </w:p>
          <w:p w14:paraId="7B119E68" w14:textId="491D34D2" w:rsidR="00921608" w:rsidRPr="006A2F63" w:rsidRDefault="00921608" w:rsidP="00D86DBF">
            <w:pPr>
              <w:pStyle w:val="bullet"/>
            </w:pPr>
            <w:r w:rsidRPr="006A2F63">
              <w:t>Birth pain</w:t>
            </w:r>
            <w:r>
              <w:t xml:space="preserve"> </w:t>
            </w:r>
            <w:r w:rsidRPr="006A2F63">
              <w:t>(VAS: 0</w:t>
            </w:r>
            <w:r w:rsidRPr="006A2F63">
              <w:rPr>
                <w:rFonts w:ascii="Helvetica" w:hAnsi="Helvetica"/>
              </w:rPr>
              <w:t>–</w:t>
            </w:r>
            <w:r w:rsidRPr="006A2F63">
              <w:t xml:space="preserve">10 cm): 8.8±1.4 </w:t>
            </w:r>
            <w:r>
              <w:t xml:space="preserve">vs </w:t>
            </w:r>
            <w:r w:rsidRPr="006A2F63">
              <w:t>8.5±1.7</w:t>
            </w:r>
            <w:r w:rsidR="008D4074">
              <w:t>; p=0.37</w:t>
            </w:r>
          </w:p>
        </w:tc>
        <w:tc>
          <w:tcPr>
            <w:tcW w:w="1844" w:type="dxa"/>
          </w:tcPr>
          <w:p w14:paraId="6DF703A0" w14:textId="77777777" w:rsidR="00921608" w:rsidRPr="00990BB1" w:rsidRDefault="00921608" w:rsidP="00D86DBF">
            <w:pPr>
              <w:keepNext/>
            </w:pPr>
          </w:p>
        </w:tc>
      </w:tr>
    </w:tbl>
    <w:p w14:paraId="61DE8286" w14:textId="73515E83" w:rsidR="00921608" w:rsidRPr="00DC4A73" w:rsidRDefault="009C163D" w:rsidP="00932C6D">
      <w:pPr>
        <w:pStyle w:val="TableName"/>
      </w:pPr>
      <w:bookmarkStart w:id="138" w:name="_Toc40956656"/>
      <w:r>
        <w:t xml:space="preserve">Q5 </w:t>
      </w:r>
      <w:r w:rsidR="00921608">
        <w:t>Physical activity in pregnancy and perineal tears — RCTs</w:t>
      </w:r>
      <w:bookmarkEnd w:id="138"/>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78: Q5 Physical activity in pregnancy and perineal tears — RCTs"/>
      </w:tblPr>
      <w:tblGrid>
        <w:gridCol w:w="1415"/>
        <w:gridCol w:w="1417"/>
        <w:gridCol w:w="4681"/>
        <w:gridCol w:w="4536"/>
        <w:gridCol w:w="1843"/>
      </w:tblGrid>
      <w:tr w:rsidR="00DA31DD" w:rsidRPr="00F350A6" w14:paraId="714CAE25" w14:textId="77777777" w:rsidTr="00DA31DD">
        <w:trPr>
          <w:cantSplit/>
          <w:tblHeader/>
        </w:trPr>
        <w:tc>
          <w:tcPr>
            <w:tcW w:w="1415" w:type="dxa"/>
          </w:tcPr>
          <w:p w14:paraId="304245F8" w14:textId="77777777" w:rsidR="00921608" w:rsidRPr="00F350A6" w:rsidRDefault="00921608" w:rsidP="00D86DBF">
            <w:pPr>
              <w:keepNext/>
              <w:rPr>
                <w:b/>
              </w:rPr>
            </w:pPr>
            <w:r>
              <w:rPr>
                <w:b/>
              </w:rPr>
              <w:t>Study ref</w:t>
            </w:r>
          </w:p>
        </w:tc>
        <w:tc>
          <w:tcPr>
            <w:tcW w:w="1417" w:type="dxa"/>
          </w:tcPr>
          <w:p w14:paraId="7982F529" w14:textId="77777777" w:rsidR="00921608" w:rsidRPr="00F350A6" w:rsidRDefault="00921608" w:rsidP="00D86DBF">
            <w:pPr>
              <w:keepNext/>
              <w:rPr>
                <w:b/>
              </w:rPr>
            </w:pPr>
            <w:r>
              <w:rPr>
                <w:b/>
              </w:rPr>
              <w:t>N</w:t>
            </w:r>
          </w:p>
        </w:tc>
        <w:tc>
          <w:tcPr>
            <w:tcW w:w="4681" w:type="dxa"/>
          </w:tcPr>
          <w:p w14:paraId="30041D55" w14:textId="77777777" w:rsidR="00921608" w:rsidRPr="00F350A6" w:rsidRDefault="00921608" w:rsidP="00D86DBF">
            <w:pPr>
              <w:keepNext/>
              <w:rPr>
                <w:b/>
              </w:rPr>
            </w:pPr>
            <w:r>
              <w:rPr>
                <w:b/>
              </w:rPr>
              <w:t>Aim/</w:t>
            </w:r>
            <w:r w:rsidRPr="00F350A6">
              <w:rPr>
                <w:b/>
              </w:rPr>
              <w:t>population</w:t>
            </w:r>
            <w:r>
              <w:rPr>
                <w:b/>
              </w:rPr>
              <w:t>/intervention</w:t>
            </w:r>
          </w:p>
        </w:tc>
        <w:tc>
          <w:tcPr>
            <w:tcW w:w="4536" w:type="dxa"/>
          </w:tcPr>
          <w:p w14:paraId="28E60E09" w14:textId="77777777" w:rsidR="00921608" w:rsidRPr="00F350A6" w:rsidRDefault="00921608" w:rsidP="00D86DBF">
            <w:pPr>
              <w:keepNext/>
              <w:rPr>
                <w:b/>
              </w:rPr>
            </w:pPr>
            <w:r>
              <w:rPr>
                <w:b/>
              </w:rPr>
              <w:t>Results</w:t>
            </w:r>
          </w:p>
        </w:tc>
        <w:tc>
          <w:tcPr>
            <w:tcW w:w="1843" w:type="dxa"/>
          </w:tcPr>
          <w:p w14:paraId="1CB5460A" w14:textId="77777777" w:rsidR="00921608" w:rsidRPr="00F350A6" w:rsidRDefault="00921608" w:rsidP="00D86DBF">
            <w:pPr>
              <w:keepNext/>
              <w:rPr>
                <w:b/>
              </w:rPr>
            </w:pPr>
            <w:r>
              <w:rPr>
                <w:b/>
              </w:rPr>
              <w:t>Comments</w:t>
            </w:r>
          </w:p>
        </w:tc>
      </w:tr>
      <w:tr w:rsidR="00DA31DD" w:rsidRPr="009C0C55" w14:paraId="2766D871" w14:textId="77777777" w:rsidTr="0030223E">
        <w:trPr>
          <w:cantSplit/>
        </w:trPr>
        <w:tc>
          <w:tcPr>
            <w:tcW w:w="1415" w:type="dxa"/>
            <w:tcBorders>
              <w:top w:val="single" w:sz="4" w:space="0" w:color="auto"/>
              <w:left w:val="single" w:sz="4" w:space="0" w:color="auto"/>
              <w:bottom w:val="single" w:sz="4" w:space="0" w:color="auto"/>
              <w:right w:val="single" w:sz="4" w:space="0" w:color="auto"/>
            </w:tcBorders>
          </w:tcPr>
          <w:p w14:paraId="74949225" w14:textId="7B5B2E93" w:rsidR="006A7633" w:rsidRDefault="006A7633" w:rsidP="006A7633">
            <w:pPr>
              <w:rPr>
                <w:noProof/>
              </w:rPr>
            </w:pPr>
            <w:r>
              <w:rPr>
                <w:noProof/>
              </w:rPr>
              <w:t>Rodriguez-Blanque et al 2019</w:t>
            </w:r>
            <w:r w:rsidR="00D07346">
              <w:rPr>
                <w:noProof/>
              </w:rPr>
              <w:fldChar w:fldCharType="begin"/>
            </w:r>
            <w:r w:rsidR="002747EA">
              <w:rPr>
                <w:noProof/>
              </w:rPr>
              <w:instrText xml:space="preserve"> ADDIN EN.CITE &lt;EndNote&gt;&lt;Cite&gt;&lt;Author&gt;Rodriguez-Blanque&lt;/Author&gt;&lt;Year&gt;2019&lt;/Year&gt;&lt;RecNum&gt;1916&lt;/RecNum&gt;&lt;DisplayText&gt;&lt;style face="superscript" font="Trebuchet MS" size="9"&gt;305&lt;/style&gt;&lt;/DisplayText&gt;&lt;record&gt;&lt;rec-number&gt;1916&lt;/rec-number&gt;&lt;foreign-keys&gt;&lt;key app="EN" db-id="exvasrfx2dtraoesasxp2szsxa2df502592x" timestamp="1588481006"&gt;1916&lt;/key&gt;&lt;/foreign-keys&gt;&lt;ref-type name="Journal Article"&gt;17&lt;/ref-type&gt;&lt;contributors&gt;&lt;authors&gt;&lt;author&gt;Rodriguez-Blanque, R.&lt;/author&gt;&lt;author&gt;Sanchez-Garcia, J. C.&lt;/author&gt;&lt;author&gt;Sanchez-Lopez, A. M.&lt;/author&gt;&lt;author&gt;Exposito-Ruiz, M.&lt;/author&gt;&lt;author&gt;Aguilar-Cordero, M. J.&lt;/author&gt;&lt;/authors&gt;&lt;/contributors&gt;&lt;titles&gt;&lt;title&gt;Randomized clinical trial of an aquatic physical exercise program during pregnancy&lt;/title&gt;&lt;secondary-title&gt;J Obstet Gynecol Neonatal Nurs&lt;/secondary-title&gt;&lt;/titles&gt;&lt;periodical&gt;&lt;full-title&gt;J Obstet Gynecol Neonatal Nurs&lt;/full-title&gt;&lt;/periodical&gt;&lt;pages&gt;321-331&lt;/pages&gt;&lt;volume&gt;48&lt;/volume&gt;&lt;number&gt;3&lt;/number&gt;&lt;edition&gt;2019/04/07&lt;/edition&gt;&lt;keywords&gt;&lt;keyword&gt;*childbirth&lt;/keyword&gt;&lt;keyword&gt;*episiotomy&lt;/keyword&gt;&lt;keyword&gt;*exercise&lt;/keyword&gt;&lt;keyword&gt;*perineum&lt;/keyword&gt;&lt;keyword&gt;*pregnancy&lt;/keyword&gt;&lt;keyword&gt;*tear&lt;/keyword&gt;&lt;/keywords&gt;&lt;dates&gt;&lt;year&gt;2019&lt;/year&gt;&lt;pub-dates&gt;&lt;date&gt;May&lt;/date&gt;&lt;/pub-dates&gt;&lt;/dates&gt;&lt;isbn&gt;1552-6909 (Electronic)&amp;#xD;0090-0311 (Linking)&lt;/isbn&gt;&lt;accession-num&gt;30953605&lt;/accession-num&gt;&lt;urls&gt;&lt;related-urls&gt;&lt;url&gt;https://www.ncbi.nlm.nih.gov/pubmed/30953605&lt;/url&gt;&lt;/related-urls&gt;&lt;/urls&gt;&lt;electronic-resource-num&gt;10.1016/j.jogn.2019.02.003&lt;/electronic-resource-num&gt;&lt;/record&gt;&lt;/Cite&gt;&lt;/EndNote&gt;</w:instrText>
            </w:r>
            <w:r w:rsidR="00D07346">
              <w:rPr>
                <w:noProof/>
              </w:rPr>
              <w:fldChar w:fldCharType="separate"/>
            </w:r>
            <w:r w:rsidR="002747EA" w:rsidRPr="002747EA">
              <w:rPr>
                <w:noProof/>
                <w:vertAlign w:val="superscript"/>
              </w:rPr>
              <w:t>305</w:t>
            </w:r>
            <w:r w:rsidR="00D07346">
              <w:rPr>
                <w:noProof/>
              </w:rPr>
              <w:fldChar w:fldCharType="end"/>
            </w:r>
          </w:p>
          <w:p w14:paraId="02B78B75" w14:textId="77777777" w:rsidR="006A7633" w:rsidRDefault="006A7633" w:rsidP="006A7633">
            <w:pPr>
              <w:rPr>
                <w:noProof/>
              </w:rPr>
            </w:pPr>
            <w:r>
              <w:rPr>
                <w:noProof/>
              </w:rPr>
              <w:t>SWEP</w:t>
            </w:r>
          </w:p>
          <w:p w14:paraId="566DBE47" w14:textId="77777777" w:rsidR="006A7633" w:rsidRPr="00980F56" w:rsidRDefault="006A7633" w:rsidP="006A7633">
            <w:pPr>
              <w:spacing w:before="0" w:after="0" w:line="240" w:lineRule="auto"/>
              <w:rPr>
                <w:rFonts w:ascii="Helvetica" w:hAnsi="Helvetica"/>
                <w:sz w:val="17"/>
                <w:szCs w:val="17"/>
              </w:rPr>
            </w:pPr>
            <w:r w:rsidRPr="00980F56">
              <w:rPr>
                <w:rFonts w:ascii="Helvetica" w:hAnsi="Helvetica"/>
                <w:sz w:val="17"/>
                <w:szCs w:val="17"/>
              </w:rPr>
              <w:t>NCT02761967</w:t>
            </w:r>
          </w:p>
          <w:p w14:paraId="4B297B2B" w14:textId="77777777" w:rsidR="006A7633" w:rsidRPr="00C12274" w:rsidRDefault="006A7633" w:rsidP="006A7633">
            <w:pPr>
              <w:rPr>
                <w:noProof/>
              </w:rPr>
            </w:pPr>
          </w:p>
        </w:tc>
        <w:tc>
          <w:tcPr>
            <w:tcW w:w="1417" w:type="dxa"/>
            <w:tcBorders>
              <w:top w:val="single" w:sz="4" w:space="0" w:color="auto"/>
              <w:left w:val="single" w:sz="4" w:space="0" w:color="auto"/>
              <w:bottom w:val="single" w:sz="4" w:space="0" w:color="auto"/>
              <w:right w:val="single" w:sz="4" w:space="0" w:color="auto"/>
            </w:tcBorders>
          </w:tcPr>
          <w:p w14:paraId="1166F525" w14:textId="375C3B3D" w:rsidR="006A7633" w:rsidRDefault="00023282" w:rsidP="006A7633">
            <w:r>
              <w:t>Intervention 65</w:t>
            </w:r>
          </w:p>
          <w:p w14:paraId="35D73BB9" w14:textId="46C92C6D" w:rsidR="006A7633" w:rsidRDefault="00023282" w:rsidP="006A7633">
            <w:r>
              <w:t>Control 64</w:t>
            </w:r>
          </w:p>
        </w:tc>
        <w:tc>
          <w:tcPr>
            <w:tcW w:w="4681" w:type="dxa"/>
            <w:tcBorders>
              <w:top w:val="single" w:sz="4" w:space="0" w:color="auto"/>
              <w:left w:val="single" w:sz="4" w:space="0" w:color="auto"/>
              <w:bottom w:val="single" w:sz="4" w:space="0" w:color="auto"/>
              <w:right w:val="single" w:sz="4" w:space="0" w:color="auto"/>
            </w:tcBorders>
          </w:tcPr>
          <w:p w14:paraId="1D1AF34A" w14:textId="01990757" w:rsidR="006A7633" w:rsidRDefault="006A7633" w:rsidP="006A7633">
            <w:r w:rsidRPr="00A96FD5">
              <w:rPr>
                <w:b/>
              </w:rPr>
              <w:t>Aim</w:t>
            </w:r>
            <w:r>
              <w:t xml:space="preserve">: </w:t>
            </w:r>
            <w:r w:rsidR="00023282">
              <w:t>T</w:t>
            </w:r>
            <w:r w:rsidR="00023282" w:rsidRPr="00023282">
              <w:t>o determine the effect of an aquatic physical exercise program performed during pregnancy on rate of intact perineum after childbirth.</w:t>
            </w:r>
          </w:p>
          <w:p w14:paraId="2DF41183" w14:textId="77777777" w:rsidR="006A7633" w:rsidRDefault="006A7633" w:rsidP="006A7633">
            <w:r w:rsidRPr="00A96FD5">
              <w:rPr>
                <w:b/>
              </w:rPr>
              <w:t>Population</w:t>
            </w:r>
            <w:r>
              <w:t xml:space="preserve">: </w:t>
            </w:r>
            <w:r>
              <w:rPr>
                <w:b/>
              </w:rPr>
              <w:t>H</w:t>
            </w:r>
            <w:r w:rsidRPr="00444351">
              <w:t>ealthy pregnant women</w:t>
            </w:r>
            <w:r>
              <w:t xml:space="preserve"> with uncomplicated singleton pregnancies.</w:t>
            </w:r>
          </w:p>
          <w:p w14:paraId="075087D7" w14:textId="77777777" w:rsidR="006A7633" w:rsidRDefault="006A7633" w:rsidP="006A7633">
            <w:r w:rsidRPr="00A96FD5">
              <w:rPr>
                <w:b/>
              </w:rPr>
              <w:t>Intervention</w:t>
            </w:r>
            <w:r>
              <w:t xml:space="preserve">: </w:t>
            </w:r>
          </w:p>
          <w:p w14:paraId="3777EDE4" w14:textId="77777777" w:rsidR="006A7633" w:rsidRDefault="006A7633" w:rsidP="006A7633">
            <w:pPr>
              <w:pStyle w:val="bullet"/>
            </w:pPr>
            <w:r w:rsidRPr="00A96FD5">
              <w:rPr>
                <w:i/>
              </w:rPr>
              <w:t>Supervised</w:t>
            </w:r>
            <w:r>
              <w:t>: Yes</w:t>
            </w:r>
          </w:p>
          <w:p w14:paraId="0EEE12CE" w14:textId="740766C8" w:rsidR="006A7633" w:rsidRDefault="006A7633" w:rsidP="006A7633">
            <w:pPr>
              <w:pStyle w:val="bullet"/>
            </w:pPr>
            <w:r w:rsidRPr="00A96FD5">
              <w:rPr>
                <w:i/>
              </w:rPr>
              <w:t>Intervention</w:t>
            </w:r>
            <w:r>
              <w:t xml:space="preserve">: Aerobic and muscle strengthening </w:t>
            </w:r>
            <w:r w:rsidRPr="00A96FD5">
              <w:t>exercise</w:t>
            </w:r>
            <w:r w:rsidR="00490AEB">
              <w:t>s</w:t>
            </w:r>
            <w:r w:rsidRPr="00A96FD5">
              <w:t xml:space="preserve"> in water </w:t>
            </w:r>
            <w:r w:rsidR="00490AEB">
              <w:t xml:space="preserve">for 60 minutes 3 times/week </w:t>
            </w:r>
            <w:r w:rsidRPr="00A96FD5">
              <w:t>from weeks 20 to 37.</w:t>
            </w:r>
          </w:p>
          <w:p w14:paraId="5E542D8B" w14:textId="77777777" w:rsidR="006A7633" w:rsidRPr="00A96FD5" w:rsidRDefault="006A7633" w:rsidP="006A7633">
            <w:pPr>
              <w:pStyle w:val="bullet"/>
            </w:pPr>
            <w:r w:rsidRPr="00A96FD5">
              <w:rPr>
                <w:i/>
              </w:rPr>
              <w:t>Intensity</w:t>
            </w:r>
            <w:r>
              <w:t>: Moderate; Borg scale 12-14</w:t>
            </w:r>
          </w:p>
        </w:tc>
        <w:tc>
          <w:tcPr>
            <w:tcW w:w="4536" w:type="dxa"/>
            <w:tcBorders>
              <w:top w:val="single" w:sz="4" w:space="0" w:color="auto"/>
              <w:left w:val="single" w:sz="4" w:space="0" w:color="auto"/>
              <w:bottom w:val="single" w:sz="4" w:space="0" w:color="auto"/>
              <w:right w:val="single" w:sz="4" w:space="0" w:color="auto"/>
            </w:tcBorders>
          </w:tcPr>
          <w:p w14:paraId="5E641CFD" w14:textId="77777777" w:rsidR="006A7633" w:rsidRDefault="006A7633" w:rsidP="006A7633">
            <w:r>
              <w:t>Intervention vs control:</w:t>
            </w:r>
          </w:p>
          <w:p w14:paraId="1B6A0F85" w14:textId="77777777" w:rsidR="00490AEB" w:rsidRDefault="00023282" w:rsidP="00BD61CC">
            <w:pPr>
              <w:pStyle w:val="bullet"/>
            </w:pPr>
            <w:r w:rsidRPr="00023282">
              <w:t>intact perineum</w:t>
            </w:r>
            <w:r w:rsidR="00490AEB">
              <w:t>: aOR 8.57; 95% CI 1.85 to</w:t>
            </w:r>
            <w:r w:rsidR="00490AEB" w:rsidRPr="00023282">
              <w:t xml:space="preserve"> 39.68</w:t>
            </w:r>
          </w:p>
          <w:p w14:paraId="2760A600" w14:textId="77777777" w:rsidR="00490AEB" w:rsidRDefault="00023282" w:rsidP="00BD61CC">
            <w:r w:rsidRPr="00023282">
              <w:t>Maternal weight gain did not influence th</w:t>
            </w:r>
            <w:r w:rsidR="00490AEB">
              <w:t>e odds of intact perineum (OR 1.072, 95%CI 0.896 to 1.283</w:t>
            </w:r>
            <w:r w:rsidRPr="00023282">
              <w:t xml:space="preserve">). </w:t>
            </w:r>
          </w:p>
          <w:p w14:paraId="2FBEE253" w14:textId="77777777" w:rsidR="00490AEB" w:rsidRDefault="00023282" w:rsidP="00BD61CC">
            <w:r w:rsidRPr="00023282">
              <w:t>Women who previously gave birth and followed the SWEP meth</w:t>
            </w:r>
            <w:r w:rsidR="00490AEB">
              <w:t>od had an OR of 10.197 (95% CI 2.190, 47.476</w:t>
            </w:r>
            <w:r w:rsidRPr="00023282">
              <w:t xml:space="preserve"> for an intact perineum. </w:t>
            </w:r>
          </w:p>
          <w:p w14:paraId="43424F74" w14:textId="05288E9F" w:rsidR="006A7633" w:rsidRPr="00444351" w:rsidRDefault="00023282" w:rsidP="00BD61CC">
            <w:r w:rsidRPr="00023282">
              <w:t>The administration of an</w:t>
            </w:r>
            <w:r w:rsidR="00490AEB">
              <w:t>a</w:t>
            </w:r>
            <w:r w:rsidRPr="00023282">
              <w:t>esthesia and previous pregnancy also were assoc</w:t>
            </w:r>
            <w:r w:rsidR="00490AEB">
              <w:t>iated with intact perineum (OR 6.68, 95%CI 1.21 to 36.84 and OR 5.42, 95%CI 1.64 to 17.89),</w:t>
            </w:r>
            <w:r w:rsidRPr="00023282">
              <w:t xml:space="preserve"> respectively. </w:t>
            </w:r>
          </w:p>
        </w:tc>
        <w:tc>
          <w:tcPr>
            <w:tcW w:w="1843" w:type="dxa"/>
            <w:tcBorders>
              <w:top w:val="single" w:sz="4" w:space="0" w:color="auto"/>
              <w:left w:val="single" w:sz="4" w:space="0" w:color="auto"/>
              <w:bottom w:val="single" w:sz="4" w:space="0" w:color="auto"/>
              <w:right w:val="single" w:sz="4" w:space="0" w:color="auto"/>
            </w:tcBorders>
          </w:tcPr>
          <w:p w14:paraId="61EEF62C" w14:textId="77777777" w:rsidR="006A7633" w:rsidRPr="009C0C55" w:rsidRDefault="006A7633" w:rsidP="006A7633">
            <w:pPr>
              <w:keepNext/>
            </w:pPr>
          </w:p>
        </w:tc>
      </w:tr>
      <w:tr w:rsidR="00DA31DD" w:rsidRPr="00DC4A73" w14:paraId="1182359B" w14:textId="77777777" w:rsidTr="00DA31DD">
        <w:trPr>
          <w:cantSplit/>
        </w:trPr>
        <w:tc>
          <w:tcPr>
            <w:tcW w:w="1415" w:type="dxa"/>
          </w:tcPr>
          <w:p w14:paraId="25C1AA58" w14:textId="2C9FF1D0" w:rsidR="00921608" w:rsidRDefault="00921608" w:rsidP="0099206A">
            <w:pPr>
              <w:rPr>
                <w:noProof/>
              </w:rPr>
            </w:pPr>
            <w:r>
              <w:rPr>
                <w:noProof/>
              </w:rPr>
              <w:t>Salvesen et al 2004</w:t>
            </w:r>
            <w:r>
              <w:rPr>
                <w:noProof/>
              </w:rPr>
              <w:fldChar w:fldCharType="begin"/>
            </w:r>
            <w:r w:rsidR="002747EA">
              <w:rPr>
                <w:noProof/>
              </w:rPr>
              <w:instrText xml:space="preserve"> ADDIN EN.CITE &lt;EndNote&gt;&lt;Cite&gt;&lt;Author&gt;Salvesen&lt;/Author&gt;&lt;Year&gt;2004&lt;/Year&gt;&lt;RecNum&gt;941&lt;/RecNum&gt;&lt;DisplayText&gt;&lt;style face="superscript" font="Trebuchet MS" size="9"&gt;297&lt;/style&gt;&lt;/DisplayText&gt;&lt;record&gt;&lt;rec-number&gt;941&lt;/rec-number&gt;&lt;foreign-keys&gt;&lt;key app="EN" db-id="exvasrfx2dtraoesasxp2szsxa2df502592x" timestamp="1541541826"&gt;941&lt;/key&gt;&lt;key app="ENWeb" db-id=""&gt;0&lt;/key&gt;&lt;/foreign-keys&gt;&lt;ref-type name="Journal Article"&gt;17&lt;/ref-type&gt;&lt;contributors&gt;&lt;authors&gt;&lt;author&gt;Salvesen, K. A.&lt;/author&gt;&lt;author&gt;Morkved, S.&lt;/author&gt;&lt;/authors&gt;&lt;/contributors&gt;&lt;auth-address&gt;Department of Obstetrics and Gynaecology, Trondheim University Hospital St. Olav, N-7006 Trondheim, Norway. pepes@medisin.ntnu.no&lt;/auth-address&gt;&lt;titles&gt;&lt;title&gt;Randomised controlled trial of pelvic floor muscle training during pregnancy&lt;/title&gt;&lt;secondary-title&gt;BMJ&lt;/secondary-title&gt;&lt;/titles&gt;&lt;periodical&gt;&lt;full-title&gt;BMJ&lt;/full-title&gt;&lt;/periodical&gt;&lt;pages&gt;378-80&lt;/pages&gt;&lt;volume&gt;329&lt;/volume&gt;&lt;number&gt;7462&lt;/number&gt;&lt;edition&gt;2004/07/16&lt;/edition&gt;&lt;keywords&gt;&lt;keyword&gt;Episiotomy/statistics &amp;amp; numerical data&lt;/keyword&gt;&lt;keyword&gt;Exercise Therapy/*methods&lt;/keyword&gt;&lt;keyword&gt;Female&lt;/keyword&gt;&lt;keyword&gt;Humans&lt;/keyword&gt;&lt;keyword&gt;Labor Stage, Second&lt;/keyword&gt;&lt;keyword&gt;Obstetric Labor Complications/*prevention &amp;amp; control&lt;/keyword&gt;&lt;keyword&gt;Pelvic Floor&lt;/keyword&gt;&lt;keyword&gt;Pregnancy&lt;/keyword&gt;&lt;keyword&gt;Urinary Incontinence/*prevention &amp;amp; control&lt;/keyword&gt;&lt;/keywords&gt;&lt;dates&gt;&lt;year&gt;2004&lt;/year&gt;&lt;pub-dates&gt;&lt;date&gt;Aug 14&lt;/date&gt;&lt;/pub-dates&gt;&lt;/dates&gt;&lt;isbn&gt;1756-1833 (Electronic)&amp;#xD;0959-8138 (Linking)&lt;/isbn&gt;&lt;accession-num&gt;15253920&lt;/accession-num&gt;&lt;urls&gt;&lt;related-urls&gt;&lt;url&gt;https://www.ncbi.nlm.nih.gov/pubmed/15253920&lt;/url&gt;&lt;/related-urls&gt;&lt;/urls&gt;&lt;custom2&gt;PMC509343&lt;/custom2&gt;&lt;electronic-resource-num&gt;10.1136/bmj.38163.724306.3A&lt;/electronic-resource-num&gt;&lt;/record&gt;&lt;/Cite&gt;&lt;/EndNote&gt;</w:instrText>
            </w:r>
            <w:r>
              <w:rPr>
                <w:noProof/>
              </w:rPr>
              <w:fldChar w:fldCharType="separate"/>
            </w:r>
            <w:r w:rsidR="002747EA" w:rsidRPr="002747EA">
              <w:rPr>
                <w:noProof/>
                <w:vertAlign w:val="superscript"/>
              </w:rPr>
              <w:t>297</w:t>
            </w:r>
            <w:r>
              <w:rPr>
                <w:noProof/>
              </w:rPr>
              <w:fldChar w:fldCharType="end"/>
            </w:r>
          </w:p>
          <w:p w14:paraId="11B0B0D6" w14:textId="77777777" w:rsidR="00921608" w:rsidRDefault="00921608" w:rsidP="0099206A">
            <w:pPr>
              <w:rPr>
                <w:noProof/>
              </w:rPr>
            </w:pPr>
            <w:r>
              <w:rPr>
                <w:noProof/>
              </w:rPr>
              <w:t>Norway</w:t>
            </w:r>
          </w:p>
        </w:tc>
        <w:tc>
          <w:tcPr>
            <w:tcW w:w="1417" w:type="dxa"/>
          </w:tcPr>
          <w:p w14:paraId="427CC46E" w14:textId="77777777" w:rsidR="00921608" w:rsidRDefault="00921608" w:rsidP="00D86DBF">
            <w:r>
              <w:t>Intervention 111</w:t>
            </w:r>
          </w:p>
          <w:p w14:paraId="47887CC3" w14:textId="77777777" w:rsidR="00921608" w:rsidRDefault="00921608" w:rsidP="00D86DBF">
            <w:r>
              <w:t>Control 113</w:t>
            </w:r>
          </w:p>
        </w:tc>
        <w:tc>
          <w:tcPr>
            <w:tcW w:w="4681" w:type="dxa"/>
          </w:tcPr>
          <w:p w14:paraId="5A2725A5" w14:textId="77777777" w:rsidR="00921608" w:rsidRDefault="00921608" w:rsidP="00D86DBF">
            <w:r w:rsidRPr="008566DE">
              <w:rPr>
                <w:b/>
              </w:rPr>
              <w:t>Aim</w:t>
            </w:r>
            <w:r>
              <w:t xml:space="preserve">: </w:t>
            </w:r>
            <w:r w:rsidRPr="005B6104">
              <w:t xml:space="preserve">To examine a possible effect on labour of training the muscles of the pelvic floor during pregnancy. DESIGN: Randomised controlled trial. </w:t>
            </w:r>
          </w:p>
          <w:p w14:paraId="2ADC1EDB" w14:textId="77777777" w:rsidR="00921608" w:rsidRDefault="00921608" w:rsidP="00D86DBF">
            <w:r w:rsidRPr="008566DE">
              <w:rPr>
                <w:b/>
              </w:rPr>
              <w:t>Population</w:t>
            </w:r>
            <w:r>
              <w:t>: H</w:t>
            </w:r>
            <w:r w:rsidRPr="005B6104">
              <w:t xml:space="preserve">ealthy nulliparous women. </w:t>
            </w:r>
          </w:p>
          <w:p w14:paraId="59989152" w14:textId="77777777" w:rsidR="00921608" w:rsidRPr="005B6104" w:rsidRDefault="00921608" w:rsidP="00D86DBF">
            <w:r w:rsidRPr="008566DE">
              <w:rPr>
                <w:b/>
              </w:rPr>
              <w:t>Intervention</w:t>
            </w:r>
            <w:r w:rsidRPr="005B6104">
              <w:t>: A structured training programme with exercises for the pelvic floor muscles between the 20th and 36th week of pregnancy. </w:t>
            </w:r>
          </w:p>
        </w:tc>
        <w:tc>
          <w:tcPr>
            <w:tcW w:w="4536" w:type="dxa"/>
          </w:tcPr>
          <w:p w14:paraId="4D0BE7DB" w14:textId="77777777" w:rsidR="00921608" w:rsidRDefault="00921608" w:rsidP="00D86DBF">
            <w:r>
              <w:t>Grade 3 and 4 perineal tears intervention vs control:</w:t>
            </w:r>
          </w:p>
          <w:p w14:paraId="5CCA9A11" w14:textId="547E6592" w:rsidR="00921608" w:rsidRDefault="00921608" w:rsidP="00D86DBF">
            <w:pPr>
              <w:pStyle w:val="bullet"/>
            </w:pPr>
            <w:r>
              <w:t>7/111 (6%) vs 9/113 (8%)</w:t>
            </w:r>
            <w:r w:rsidR="000F0880">
              <w:t>; p=0.64</w:t>
            </w:r>
          </w:p>
        </w:tc>
        <w:tc>
          <w:tcPr>
            <w:tcW w:w="1843" w:type="dxa"/>
          </w:tcPr>
          <w:p w14:paraId="63857263" w14:textId="77777777" w:rsidR="00921608" w:rsidRPr="00DC4A73" w:rsidRDefault="00921608" w:rsidP="00D86DBF">
            <w:pPr>
              <w:keepNext/>
            </w:pPr>
          </w:p>
        </w:tc>
      </w:tr>
      <w:tr w:rsidR="00DA31DD" w:rsidRPr="009C0C55" w14:paraId="642C402C" w14:textId="77777777" w:rsidTr="00DA31DD">
        <w:trPr>
          <w:cantSplit/>
          <w:trHeight w:val="3617"/>
        </w:trPr>
        <w:tc>
          <w:tcPr>
            <w:tcW w:w="1415" w:type="dxa"/>
          </w:tcPr>
          <w:p w14:paraId="4B4F3587" w14:textId="326DB166" w:rsidR="00921608" w:rsidRDefault="00921608" w:rsidP="0099206A">
            <w:pPr>
              <w:rPr>
                <w:noProof/>
              </w:rPr>
            </w:pPr>
            <w:r>
              <w:rPr>
                <w:noProof/>
              </w:rPr>
              <w:t>Salvesen et al 2014</w:t>
            </w:r>
            <w:r w:rsidR="00E51743">
              <w:rPr>
                <w:noProof/>
              </w:rPr>
              <w:fldChar w:fldCharType="begin"/>
            </w:r>
            <w:r w:rsidR="002747EA">
              <w:rPr>
                <w:noProof/>
              </w:rPr>
              <w:instrText xml:space="preserve"> ADDIN EN.CITE &lt;EndNote&gt;&lt;Cite&gt;&lt;Author&gt;Salvesen&lt;/Author&gt;&lt;Year&gt;2014&lt;/Year&gt;&lt;RecNum&gt;942&lt;/RecNum&gt;&lt;DisplayText&gt;&lt;style face="superscript" font="Trebuchet MS" size="9"&gt;298&lt;/style&gt;&lt;/DisplayText&gt;&lt;record&gt;&lt;rec-number&gt;942&lt;/rec-number&gt;&lt;foreign-keys&gt;&lt;key app="EN" db-id="exvasrfx2dtraoesasxp2szsxa2df502592x" timestamp="1541541832"&gt;942&lt;/key&gt;&lt;key app="ENWeb" db-id=""&gt;0&lt;/key&gt;&lt;/foreign-keys&gt;&lt;ref-type name="Journal Article"&gt;17&lt;/ref-type&gt;&lt;contributors&gt;&lt;authors&gt;&lt;author&gt;Salvesen, K. A.&lt;/author&gt;&lt;author&gt;Stafne, S. N.&lt;/author&gt;&lt;author&gt;Eggebo, T. M.&lt;/author&gt;&lt;author&gt;Morkved, S.&lt;/author&gt;&lt;/authors&gt;&lt;/contributors&gt;&lt;auth-address&gt;Clinical Sciences, Obstetrics and Gynecology, Lund University, Lund, Sweden; National Center for Fetal Medicine, Department of Obstetrics and Gynecology, St. Olavs Hospital, Trondheim University Hospital, Trondheim, Norway.&lt;/auth-address&gt;&lt;titles&gt;&lt;title&gt;Does regular exercise in pregnancy influence duration of labor? A secondary analysis of a randomized controlled trial&lt;/title&gt;&lt;secondary-title&gt;Acta Obstet Gynecol Scand&lt;/secondary-title&gt;&lt;/titles&gt;&lt;periodical&gt;&lt;full-title&gt;Acta Obstet Gynecol Scand&lt;/full-title&gt;&lt;/periodical&gt;&lt;pages&gt;73-9&lt;/pages&gt;&lt;volume&gt;93&lt;/volume&gt;&lt;number&gt;1&lt;/number&gt;&lt;edition&gt;2013/10/10&lt;/edition&gt;&lt;keywords&gt;&lt;keyword&gt;Adult&lt;/keyword&gt;&lt;keyword&gt;Body Mass Index&lt;/keyword&gt;&lt;keyword&gt;Exercise/*physiology&lt;/keyword&gt;&lt;keyword&gt;Female&lt;/keyword&gt;&lt;keyword&gt;Humans&lt;/keyword&gt;&lt;keyword&gt;Labor, Obstetric/*physiology&lt;/keyword&gt;&lt;keyword&gt;Pregnancy&lt;/keyword&gt;&lt;keyword&gt;*Prenatal Care&lt;/keyword&gt;&lt;keyword&gt;Exercise&lt;/keyword&gt;&lt;keyword&gt;labor&lt;/keyword&gt;&lt;keyword&gt;randomized controlled trial&lt;/keyword&gt;&lt;/keywords&gt;&lt;dates&gt;&lt;year&gt;2014&lt;/year&gt;&lt;pub-dates&gt;&lt;date&gt;Jan&lt;/date&gt;&lt;/pub-dates&gt;&lt;/dates&gt;&lt;isbn&gt;1600-0412 (Electronic)&amp;#xD;0001-6349 (Linking)&lt;/isbn&gt;&lt;accession-num&gt;24102423&lt;/accession-num&gt;&lt;urls&gt;&lt;related-urls&gt;&lt;url&gt;https://www.ncbi.nlm.nih.gov/pubmed/24102423&lt;/url&gt;&lt;/related-urls&gt;&lt;/urls&gt;&lt;electronic-resource-num&gt;10.1111/aogs.12260&lt;/electronic-resource-num&gt;&lt;/record&gt;&lt;/Cite&gt;&lt;/EndNote&gt;</w:instrText>
            </w:r>
            <w:r w:rsidR="00E51743">
              <w:rPr>
                <w:noProof/>
              </w:rPr>
              <w:fldChar w:fldCharType="separate"/>
            </w:r>
            <w:r w:rsidR="002747EA" w:rsidRPr="002747EA">
              <w:rPr>
                <w:noProof/>
                <w:vertAlign w:val="superscript"/>
              </w:rPr>
              <w:t>298</w:t>
            </w:r>
            <w:r w:rsidR="00E51743">
              <w:rPr>
                <w:noProof/>
              </w:rPr>
              <w:fldChar w:fldCharType="end"/>
            </w:r>
          </w:p>
          <w:p w14:paraId="38C55B0E" w14:textId="77777777" w:rsidR="00921608" w:rsidRPr="009C0C55" w:rsidRDefault="00921608" w:rsidP="0099206A">
            <w:r>
              <w:rPr>
                <w:noProof/>
              </w:rPr>
              <w:t>Norway</w:t>
            </w:r>
          </w:p>
        </w:tc>
        <w:tc>
          <w:tcPr>
            <w:tcW w:w="1417" w:type="dxa"/>
          </w:tcPr>
          <w:p w14:paraId="0642E7DB" w14:textId="77777777" w:rsidR="00921608" w:rsidRDefault="00921608" w:rsidP="00D86DBF">
            <w:r>
              <w:t>Intervention 427</w:t>
            </w:r>
          </w:p>
          <w:p w14:paraId="4FC55FC6" w14:textId="77777777" w:rsidR="00921608" w:rsidRPr="009C0C55" w:rsidRDefault="00921608" w:rsidP="00D86DBF">
            <w:pPr>
              <w:keepNext/>
            </w:pPr>
            <w:r>
              <w:t>Control 426</w:t>
            </w:r>
          </w:p>
        </w:tc>
        <w:tc>
          <w:tcPr>
            <w:tcW w:w="4681" w:type="dxa"/>
          </w:tcPr>
          <w:p w14:paraId="61F81701" w14:textId="77777777" w:rsidR="00921608" w:rsidRDefault="00921608" w:rsidP="00D86DBF">
            <w:r w:rsidRPr="002768C4">
              <w:rPr>
                <w:b/>
              </w:rPr>
              <w:t>Aim</w:t>
            </w:r>
            <w:r>
              <w:t xml:space="preserve">: </w:t>
            </w:r>
            <w:r w:rsidRPr="002768C4">
              <w:t>To study effects of regular physical exercise in pregnancy on duration</w:t>
            </w:r>
            <w:r>
              <w:t xml:space="preserve"> </w:t>
            </w:r>
            <w:r w:rsidRPr="002768C4">
              <w:t>of the active phase of labo</w:t>
            </w:r>
            <w:r>
              <w:t>u</w:t>
            </w:r>
            <w:r w:rsidRPr="002768C4">
              <w:t>r and the proportions of women with prolonged</w:t>
            </w:r>
            <w:r>
              <w:t xml:space="preserve"> </w:t>
            </w:r>
            <w:r w:rsidRPr="002768C4">
              <w:t xml:space="preserve">active second stage. </w:t>
            </w:r>
          </w:p>
          <w:p w14:paraId="059766AC" w14:textId="77777777" w:rsidR="00921608" w:rsidRDefault="00921608" w:rsidP="00D86DBF">
            <w:r w:rsidRPr="002768C4">
              <w:rPr>
                <w:b/>
              </w:rPr>
              <w:t>Population</w:t>
            </w:r>
            <w:r>
              <w:t>: Women &gt;18 years with a singleton pregnancy.</w:t>
            </w:r>
          </w:p>
          <w:p w14:paraId="1C4A77C7" w14:textId="77777777" w:rsidR="00921608" w:rsidRDefault="00921608" w:rsidP="00D86DBF">
            <w:r w:rsidRPr="002768C4">
              <w:rPr>
                <w:b/>
              </w:rPr>
              <w:t>Intervention</w:t>
            </w:r>
            <w:r>
              <w:t>:</w:t>
            </w:r>
          </w:p>
          <w:p w14:paraId="6FE1D5F9" w14:textId="77777777" w:rsidR="00921608" w:rsidRDefault="00921608" w:rsidP="00D86DBF">
            <w:pPr>
              <w:pStyle w:val="bullet"/>
            </w:pPr>
            <w:r w:rsidRPr="00A2497E">
              <w:rPr>
                <w:i/>
              </w:rPr>
              <w:t>Supervised</w:t>
            </w:r>
            <w:r>
              <w:t>: Yes</w:t>
            </w:r>
          </w:p>
          <w:p w14:paraId="45DA92A4" w14:textId="77777777" w:rsidR="00921608" w:rsidRDefault="00921608" w:rsidP="00D86DBF">
            <w:pPr>
              <w:pStyle w:val="bullet"/>
            </w:pPr>
            <w:r w:rsidRPr="003C7B26">
              <w:rPr>
                <w:i/>
              </w:rPr>
              <w:t>Type and duration</w:t>
            </w:r>
            <w:r>
              <w:t>: Aerobic and resistance; Dance</w:t>
            </w:r>
            <w:r w:rsidRPr="00C12274">
              <w:t>, muscle strengthening</w:t>
            </w:r>
            <w:r>
              <w:t xml:space="preserve">; </w:t>
            </w:r>
            <w:r w:rsidRPr="00C12274">
              <w:t>55-70 min, 3 times a week from week 20 to 36 plus 45 min home exercise program at least twice a week</w:t>
            </w:r>
            <w:r>
              <w:t>.</w:t>
            </w:r>
          </w:p>
          <w:p w14:paraId="6D3867AE" w14:textId="77777777" w:rsidR="00921608" w:rsidRPr="009C0C55" w:rsidRDefault="00921608" w:rsidP="00D86DBF">
            <w:pPr>
              <w:pStyle w:val="bullet"/>
            </w:pPr>
            <w:r w:rsidRPr="003C7B26">
              <w:rPr>
                <w:i/>
              </w:rPr>
              <w:t>Intensity</w:t>
            </w:r>
            <w:r>
              <w:t xml:space="preserve">: </w:t>
            </w:r>
            <w:r w:rsidRPr="00C12274">
              <w:t>Moderate; Borg scale 1</w:t>
            </w:r>
            <w:r>
              <w:t>3</w:t>
            </w:r>
            <w:r w:rsidRPr="00C12274">
              <w:t>-14</w:t>
            </w:r>
            <w:r>
              <w:t>.</w:t>
            </w:r>
          </w:p>
        </w:tc>
        <w:tc>
          <w:tcPr>
            <w:tcW w:w="4536" w:type="dxa"/>
          </w:tcPr>
          <w:p w14:paraId="27EE70B4" w14:textId="77777777" w:rsidR="00921608" w:rsidRDefault="00921608" w:rsidP="00D86DBF">
            <w:pPr>
              <w:keepNext/>
            </w:pPr>
            <w:r>
              <w:t>Grade 3 and 4 perineal tears intervention vs control:</w:t>
            </w:r>
          </w:p>
          <w:p w14:paraId="016671DA" w14:textId="77777777" w:rsidR="00921608" w:rsidRDefault="00921608" w:rsidP="00D86DBF">
            <w:pPr>
              <w:pStyle w:val="bullet"/>
            </w:pPr>
            <w:r>
              <w:t>Nulliparous women: 12/206 (6%) vs 12/207 (6%) p=0.99</w:t>
            </w:r>
          </w:p>
          <w:p w14:paraId="522A5E1C" w14:textId="77777777" w:rsidR="00921608" w:rsidRPr="009C0C55" w:rsidRDefault="00921608" w:rsidP="00D86DBF">
            <w:pPr>
              <w:pStyle w:val="bullet"/>
            </w:pPr>
            <w:r>
              <w:t>Parous women: 2/164 (1%) vs 4/164 (2%) p=0.41</w:t>
            </w:r>
          </w:p>
        </w:tc>
        <w:tc>
          <w:tcPr>
            <w:tcW w:w="1843" w:type="dxa"/>
          </w:tcPr>
          <w:p w14:paraId="3E692E91" w14:textId="77777777" w:rsidR="00921608" w:rsidRPr="009C0C55" w:rsidRDefault="00921608" w:rsidP="00D86DBF">
            <w:pPr>
              <w:keepNext/>
            </w:pPr>
          </w:p>
        </w:tc>
      </w:tr>
      <w:tr w:rsidR="00DA31DD" w:rsidRPr="009C0C55" w14:paraId="2BCCC5A7" w14:textId="77777777" w:rsidTr="00DA31DD">
        <w:trPr>
          <w:cantSplit/>
        </w:trPr>
        <w:tc>
          <w:tcPr>
            <w:tcW w:w="1415" w:type="dxa"/>
          </w:tcPr>
          <w:p w14:paraId="10A6CD7A" w14:textId="5EE3724D" w:rsidR="00921608" w:rsidRPr="00C12274" w:rsidRDefault="00921608" w:rsidP="0099206A">
            <w:r>
              <w:rPr>
                <w:noProof/>
              </w:rPr>
              <w:t>Seneviratne et al 2016</w:t>
            </w:r>
            <w:r>
              <w:fldChar w:fldCharType="begin">
                <w:fldData xml:space="preserve">PEVuZE5vdGU+PENpdGU+PEF1dGhvcj5TZW5ldmlyYXRuZTwvQXV0aG9yPjxZZWFyPjIwMTY8L1ll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</w:fldData>
              </w:fldChar>
            </w:r>
            <w:r w:rsidR="002747EA">
              <w:instrText xml:space="preserve"> ADDIN EN.CITE </w:instrText>
            </w:r>
            <w:r w:rsidR="002747EA">
              <w:fldChar w:fldCharType="begin">
                <w:fldData xml:space="preserve">PEVuZE5vdGU+PENpdGU+PEF1dGhvcj5TZW5ldmlyYXRuZTwvQXV0aG9yPjxZZWFyPjIwMTY8L1ll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</w:fldData>
              </w:fldChar>
            </w:r>
            <w:r w:rsidR="002747EA">
              <w:instrText xml:space="preserve"> ADDIN EN.CITE.DATA </w:instrText>
            </w:r>
            <w:r w:rsidR="002747EA">
              <w:fldChar w:fldCharType="end"/>
            </w:r>
            <w:r>
              <w:fldChar w:fldCharType="separate"/>
            </w:r>
            <w:r w:rsidR="002747EA" w:rsidRPr="002747EA">
              <w:rPr>
                <w:noProof/>
                <w:vertAlign w:val="superscript"/>
              </w:rPr>
              <w:t>273</w:t>
            </w:r>
            <w:r>
              <w:fldChar w:fldCharType="end"/>
            </w:r>
          </w:p>
          <w:p w14:paraId="6A256D9A" w14:textId="77777777" w:rsidR="00921608" w:rsidRDefault="00921608" w:rsidP="0099206A">
            <w:pPr>
              <w:rPr>
                <w:noProof/>
              </w:rPr>
            </w:pPr>
            <w:r w:rsidRPr="00C12274">
              <w:t>New Zealand</w:t>
            </w:r>
          </w:p>
        </w:tc>
        <w:tc>
          <w:tcPr>
            <w:tcW w:w="1417" w:type="dxa"/>
          </w:tcPr>
          <w:p w14:paraId="38EA9432" w14:textId="77777777" w:rsidR="00921608" w:rsidRDefault="00921608" w:rsidP="00D86DBF">
            <w:r>
              <w:t>Intervention 37</w:t>
            </w:r>
          </w:p>
          <w:p w14:paraId="1A44278B" w14:textId="77777777" w:rsidR="00921608" w:rsidRDefault="00921608" w:rsidP="00D86DBF">
            <w:r>
              <w:t>Control 37</w:t>
            </w:r>
          </w:p>
        </w:tc>
        <w:tc>
          <w:tcPr>
            <w:tcW w:w="4681" w:type="dxa"/>
          </w:tcPr>
          <w:p w14:paraId="43ADD01E" w14:textId="77777777" w:rsidR="00921608" w:rsidRPr="006F1991" w:rsidRDefault="00921608" w:rsidP="00D86DBF">
            <w:r>
              <w:rPr>
                <w:b/>
              </w:rPr>
              <w:t xml:space="preserve">Aim: </w:t>
            </w:r>
            <w:r w:rsidRPr="006F1991">
              <w:t>To assess whether antenatal exercise in overweight/obese</w:t>
            </w:r>
            <w:r>
              <w:t xml:space="preserve"> </w:t>
            </w:r>
            <w:r w:rsidRPr="006F1991">
              <w:t>women would improve maternal and perinatal outcomes.</w:t>
            </w:r>
          </w:p>
          <w:p w14:paraId="7E15F9D1" w14:textId="77777777" w:rsidR="00921608" w:rsidRPr="006F1991" w:rsidRDefault="00921608" w:rsidP="00D86DBF">
            <w:r>
              <w:rPr>
                <w:b/>
              </w:rPr>
              <w:t xml:space="preserve">Population: </w:t>
            </w:r>
            <w:r w:rsidRPr="00D33772">
              <w:t>Pregnant women with body mass index</w:t>
            </w:r>
            <w:r>
              <w:t xml:space="preserve"> </w:t>
            </w:r>
            <w:r w:rsidRPr="00D33772">
              <w:rPr>
                <w:rFonts w:ascii="Helvetica" w:hAnsi="Helvetica"/>
              </w:rPr>
              <w:t>≥</w:t>
            </w:r>
            <w:r w:rsidRPr="00D33772">
              <w:t>25 kg/m</w:t>
            </w:r>
            <w:r w:rsidRPr="00D33772">
              <w:rPr>
                <w:rFonts w:eastAsiaTheme="majorEastAsia"/>
                <w:sz w:val="8"/>
                <w:szCs w:val="8"/>
              </w:rPr>
              <w:t>2</w:t>
            </w:r>
            <w:r w:rsidRPr="00D33772">
              <w:t>.</w:t>
            </w:r>
          </w:p>
          <w:p w14:paraId="2C1DCED9" w14:textId="77777777" w:rsidR="00921608" w:rsidRDefault="00921608" w:rsidP="00D86DBF">
            <w:r w:rsidRPr="005E4EF9">
              <w:rPr>
                <w:b/>
              </w:rPr>
              <w:t>Intervention</w:t>
            </w:r>
            <w:r>
              <w:rPr>
                <w:b/>
              </w:rPr>
              <w:t>:</w:t>
            </w:r>
          </w:p>
          <w:p w14:paraId="0E95217E" w14:textId="77777777" w:rsidR="00921608" w:rsidRPr="00C45716" w:rsidRDefault="00921608" w:rsidP="00D86DBF">
            <w:pPr>
              <w:pStyle w:val="bullet"/>
            </w:pPr>
            <w:r w:rsidRPr="00C45716">
              <w:rPr>
                <w:i/>
              </w:rPr>
              <w:t>Supervised</w:t>
            </w:r>
            <w:r w:rsidRPr="00C45716">
              <w:t xml:space="preserve">: </w:t>
            </w:r>
            <w:r>
              <w:t>No</w:t>
            </w:r>
          </w:p>
          <w:p w14:paraId="0A329D44" w14:textId="77777777" w:rsidR="00921608" w:rsidRPr="007D4CC2" w:rsidRDefault="00921608" w:rsidP="00D86DBF">
            <w:pPr>
              <w:pStyle w:val="bullet"/>
            </w:pPr>
            <w:r w:rsidRPr="00C45716">
              <w:rPr>
                <w:i/>
              </w:rPr>
              <w:t>Type and duration</w:t>
            </w:r>
            <w:r w:rsidRPr="00C45716">
              <w:t xml:space="preserve">: </w:t>
            </w:r>
            <w:r>
              <w:t>Aerobic; S</w:t>
            </w:r>
            <w:r w:rsidRPr="00C12274">
              <w:t>tationary cycling</w:t>
            </w:r>
            <w:r>
              <w:t xml:space="preserve">; </w:t>
            </w:r>
            <w:r w:rsidRPr="00C12274">
              <w:t>25-45 min, 3-5 times a week depending on stage of pregnancy, from week 25 to 35</w:t>
            </w:r>
            <w:r>
              <w:t>.</w:t>
            </w:r>
          </w:p>
          <w:p w14:paraId="52C7FFE9" w14:textId="77777777" w:rsidR="00921608" w:rsidRPr="002768C4" w:rsidRDefault="00921608" w:rsidP="00D86DBF">
            <w:pPr>
              <w:pStyle w:val="bullet"/>
              <w:rPr>
                <w:b/>
              </w:rPr>
            </w:pPr>
            <w:r w:rsidRPr="00C45716">
              <w:rPr>
                <w:i/>
              </w:rPr>
              <w:t>Intensity</w:t>
            </w:r>
            <w:r w:rsidRPr="00C45716">
              <w:t xml:space="preserve">: </w:t>
            </w:r>
            <w:r w:rsidRPr="003B5012">
              <w:t>Moderate (40–59% VO</w:t>
            </w:r>
            <w:r w:rsidRPr="00B559D0">
              <w:rPr>
                <w:vertAlign w:val="subscript"/>
              </w:rPr>
              <w:t>2</w:t>
            </w:r>
            <w:r w:rsidRPr="003B5012">
              <w:t xml:space="preserve"> reserve).</w:t>
            </w:r>
          </w:p>
        </w:tc>
        <w:tc>
          <w:tcPr>
            <w:tcW w:w="4536" w:type="dxa"/>
          </w:tcPr>
          <w:p w14:paraId="5DB16F0D" w14:textId="77777777" w:rsidR="00921608" w:rsidRDefault="00921608" w:rsidP="00D86DBF">
            <w:pPr>
              <w:keepNext/>
            </w:pPr>
            <w:r>
              <w:t>Perineal tears intervention vs control:</w:t>
            </w:r>
          </w:p>
          <w:p w14:paraId="7AFE24A7" w14:textId="77777777" w:rsidR="00921608" w:rsidRDefault="00921608" w:rsidP="00D86DBF">
            <w:pPr>
              <w:pStyle w:val="bullet"/>
            </w:pPr>
            <w:r>
              <w:t>6/37 (22%) vs 10/37 (35%); p=0.061</w:t>
            </w:r>
          </w:p>
        </w:tc>
        <w:tc>
          <w:tcPr>
            <w:tcW w:w="1843" w:type="dxa"/>
          </w:tcPr>
          <w:p w14:paraId="02D12032" w14:textId="77777777" w:rsidR="00921608" w:rsidRPr="009C0C55" w:rsidRDefault="00921608" w:rsidP="00D86DBF">
            <w:pPr>
              <w:keepNext/>
            </w:pPr>
          </w:p>
        </w:tc>
      </w:tr>
      <w:tr w:rsidR="00DA31DD" w:rsidRPr="009C0C55" w14:paraId="325BB888" w14:textId="77777777" w:rsidTr="00DA31DD">
        <w:trPr>
          <w:cantSplit/>
        </w:trPr>
        <w:tc>
          <w:tcPr>
            <w:tcW w:w="1415" w:type="dxa"/>
          </w:tcPr>
          <w:p w14:paraId="69C766F1" w14:textId="0A7902B0" w:rsidR="00921608" w:rsidRPr="00C12274" w:rsidRDefault="00921608" w:rsidP="0099206A">
            <w:r w:rsidRPr="00C12274">
              <w:rPr>
                <w:noProof/>
              </w:rPr>
              <w:t>Garnaes</w:t>
            </w:r>
            <w:r>
              <w:rPr>
                <w:noProof/>
              </w:rPr>
              <w:t xml:space="preserve"> et al 2016;</w:t>
            </w:r>
            <w:r>
              <w:rPr>
                <w:noProof/>
              </w:rPr>
              <w:fldChar w:fldCharType="begin">
                <w:fldData xml:space="preserve">PEVuZE5vdGU+PENpdGU+PEF1dGhvcj5HYXJuYWVzPC9BdXRob3I+PFllYXI+MjAxNjwvWWVhcj48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</w:fldData>
              </w:fldChar>
            </w:r>
            <w:r w:rsidR="002747EA">
              <w:rPr>
                <w:noProof/>
              </w:rPr>
              <w:instrText xml:space="preserve"> ADDIN EN.CITE </w:instrText>
            </w:r>
            <w:r w:rsidR="002747EA">
              <w:rPr>
                <w:noProof/>
              </w:rPr>
              <w:fldChar w:fldCharType="begin">
                <w:fldData xml:space="preserve">PEVuZE5vdGU+PENpdGU+PEF1dGhvcj5HYXJuYWVzPC9BdXRob3I+PFllYXI+MjAxNjwvWWVhcj48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</w:fldData>
              </w:fldChar>
            </w:r>
            <w:r w:rsidR="002747EA">
              <w:rPr>
                <w:noProof/>
              </w:rPr>
              <w:instrText xml:space="preserve"> ADDIN EN.CITE.DATA </w:instrText>
            </w:r>
            <w:r w:rsidR="002747EA">
              <w:rPr>
                <w:noProof/>
              </w:rPr>
            </w:r>
            <w:r w:rsidR="002747EA">
              <w:rPr>
                <w:noProof/>
              </w:rPr>
              <w:fldChar w:fldCharType="end"/>
            </w:r>
            <w:r>
              <w:rPr>
                <w:noProof/>
              </w:rPr>
            </w:r>
            <w:r>
              <w:rPr>
                <w:noProof/>
              </w:rPr>
              <w:fldChar w:fldCharType="separate"/>
            </w:r>
            <w:r w:rsidR="002747EA" w:rsidRPr="002747EA">
              <w:rPr>
                <w:noProof/>
                <w:vertAlign w:val="superscript"/>
              </w:rPr>
              <w:t>304</w:t>
            </w:r>
            <w:r>
              <w:rPr>
                <w:noProof/>
              </w:rPr>
              <w:fldChar w:fldCharType="end"/>
            </w:r>
            <w:r>
              <w:rPr>
                <w:noProof/>
              </w:rPr>
              <w:t xml:space="preserve"> Garnaes et al 2017;</w:t>
            </w:r>
            <w:r>
              <w:rPr>
                <w:noProof/>
              </w:rPr>
              <w:fldChar w:fldCharType="begin">
                <w:fldData xml:space="preserve">PEVuZE5vdGU+PENpdGU+PEF1dGhvcj5HYXJuYWVzPC9BdXRob3I+PFllYXI+MjAxNzwvWWVhcj48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=
</w:fldData>
              </w:fldChar>
            </w:r>
            <w:r w:rsidR="002747EA">
              <w:rPr>
                <w:noProof/>
              </w:rPr>
              <w:instrText xml:space="preserve"> ADDIN EN.CITE </w:instrText>
            </w:r>
            <w:r w:rsidR="002747EA">
              <w:rPr>
                <w:noProof/>
              </w:rPr>
              <w:fldChar w:fldCharType="begin">
                <w:fldData xml:space="preserve">PEVuZE5vdGU+PENpdGU+PEF1dGhvcj5HYXJuYWVzPC9BdXRob3I+PFllYXI+MjAxNzwvWWVhcj48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=
</w:fldData>
              </w:fldChar>
            </w:r>
            <w:r w:rsidR="002747EA">
              <w:rPr>
                <w:noProof/>
              </w:rPr>
              <w:instrText xml:space="preserve"> ADDIN EN.CITE.DATA </w:instrText>
            </w:r>
            <w:r w:rsidR="002747EA">
              <w:rPr>
                <w:noProof/>
              </w:rPr>
            </w:r>
            <w:r w:rsidR="002747EA">
              <w:rPr>
                <w:noProof/>
              </w:rPr>
              <w:fldChar w:fldCharType="end"/>
            </w:r>
            <w:r>
              <w:rPr>
                <w:noProof/>
              </w:rPr>
            </w:r>
            <w:r>
              <w:rPr>
                <w:noProof/>
              </w:rPr>
              <w:fldChar w:fldCharType="separate"/>
            </w:r>
            <w:r w:rsidR="002747EA" w:rsidRPr="002747EA">
              <w:rPr>
                <w:noProof/>
                <w:vertAlign w:val="superscript"/>
              </w:rPr>
              <w:t>314</w:t>
            </w:r>
            <w:r>
              <w:rPr>
                <w:noProof/>
              </w:rPr>
              <w:fldChar w:fldCharType="end"/>
            </w:r>
            <w:r>
              <w:rPr>
                <w:noProof/>
              </w:rPr>
              <w:t xml:space="preserve"> Garnæs et al 2018</w:t>
            </w:r>
            <w:r>
              <w:fldChar w:fldCharType="begin"/>
            </w:r>
            <w:r w:rsidR="002747EA">
              <w:instrText xml:space="preserve"> ADDIN EN.CITE &lt;EndNote&gt;&lt;Cite&gt;&lt;Author&gt;Garnæs&lt;/Author&gt;&lt;Year&gt;2018&lt;/Year&gt;&lt;RecNum&gt;1023&lt;/RecNum&gt;&lt;DisplayText&gt;&lt;style face="superscript" font="Trebuchet MS" size="9"&gt;315&lt;/style&gt;&lt;/DisplayText&gt;&lt;record&gt;&lt;rec-number&gt;1023&lt;/rec-number&gt;&lt;foreign-keys&gt;&lt;key app="EN" db-id="exvasrfx2dtraoesasxp2szsxa2df502592x" timestamp="1548983476"&gt;1023&lt;/key&gt;&lt;/foreign-keys&gt;&lt;ref-type name="Journal Article"&gt;17&lt;/ref-type&gt;&lt;contributors&gt;&lt;authors&gt;&lt;author&gt;Garnæs, Kirsti K.&lt;/author&gt;&lt;author&gt;Mørkved, Siv&lt;/author&gt;&lt;author&gt;Salvesen, Kjell Å&lt;/author&gt;&lt;author&gt;Salvesen, Øyvind&lt;/author&gt;&lt;author&gt;Moholdt, Trine&lt;/author&gt;&lt;/authors&gt;&lt;/contributors&gt;&lt;titles&gt;&lt;title&gt;Exercise training during pregnancy reduces circulating insulin levels in overweight/obese women postpartum: secondary analysis of a randomised controlled trial (the ETIP trial)&lt;/title&gt;&lt;secondary-title&gt;BMC Pregnancy and Childbirth&lt;/secondary-title&gt;&lt;/titles&gt;&lt;periodical&gt;&lt;full-title&gt;BMC Pregnancy and Childbirth&lt;/full-title&gt;&lt;/periodical&gt;&lt;volume&gt;18&lt;/volume&gt;&lt;number&gt;1&lt;/number&gt;&lt;dates&gt;&lt;year&gt;2018&lt;/year&gt;&lt;/dates&gt;&lt;isbn&gt;1471-2393&lt;/isbn&gt;&lt;urls&gt;&lt;/urls&gt;&lt;electronic-resource-num&gt;10.1186/s12884-017-1653-5&lt;/electronic-resource-num&gt;&lt;/record&gt;&lt;/Cite&gt;&lt;/EndNote&gt;</w:instrText>
            </w:r>
            <w:r>
              <w:fldChar w:fldCharType="separate"/>
            </w:r>
            <w:r w:rsidR="002747EA" w:rsidRPr="002747EA">
              <w:rPr>
                <w:noProof/>
                <w:vertAlign w:val="superscript"/>
              </w:rPr>
              <w:t>315</w:t>
            </w:r>
            <w:r>
              <w:fldChar w:fldCharType="end"/>
            </w:r>
          </w:p>
          <w:p w14:paraId="21C52323" w14:textId="77777777" w:rsidR="00921608" w:rsidRDefault="00921608" w:rsidP="0099206A">
            <w:pPr>
              <w:rPr>
                <w:noProof/>
              </w:rPr>
            </w:pPr>
            <w:r w:rsidRPr="00C12274">
              <w:t>Norway</w:t>
            </w:r>
          </w:p>
        </w:tc>
        <w:tc>
          <w:tcPr>
            <w:tcW w:w="1417" w:type="dxa"/>
          </w:tcPr>
          <w:p w14:paraId="22E1CBA9" w14:textId="77777777" w:rsidR="00921608" w:rsidRDefault="00921608" w:rsidP="00D86DBF">
            <w:r>
              <w:t>Intervention 38</w:t>
            </w:r>
          </w:p>
          <w:p w14:paraId="4B4ED2FB" w14:textId="77777777" w:rsidR="00921608" w:rsidRDefault="00921608" w:rsidP="00D86DBF">
            <w:r>
              <w:t>Control 36</w:t>
            </w:r>
          </w:p>
        </w:tc>
        <w:tc>
          <w:tcPr>
            <w:tcW w:w="4681" w:type="dxa"/>
          </w:tcPr>
          <w:p w14:paraId="2A00D70E" w14:textId="77777777" w:rsidR="00921608" w:rsidRDefault="00921608" w:rsidP="00D86DBF">
            <w:r w:rsidRPr="00DD2B2D">
              <w:rPr>
                <w:b/>
              </w:rPr>
              <w:t>Aim</w:t>
            </w:r>
            <w:r>
              <w:t xml:space="preserve">: </w:t>
            </w:r>
            <w:r w:rsidRPr="0068482E">
              <w:t xml:space="preserve">to assess whether regular supervised exercise training in pregnancy could reduce </w:t>
            </w:r>
            <w:r>
              <w:t>gestational weight gain</w:t>
            </w:r>
            <w:r w:rsidRPr="0068482E">
              <w:t xml:space="preserve"> in women with prepregnancy overweight/obesity. </w:t>
            </w:r>
          </w:p>
          <w:p w14:paraId="7D46EED4" w14:textId="77777777" w:rsidR="00921608" w:rsidRDefault="00921608" w:rsidP="00D86DBF">
            <w:r w:rsidRPr="00DD2B2D">
              <w:rPr>
                <w:b/>
              </w:rPr>
              <w:t>Population</w:t>
            </w:r>
            <w:r>
              <w:t>: P</w:t>
            </w:r>
            <w:r w:rsidRPr="0068482E">
              <w:t xml:space="preserve">regnant women with a prepregnancy body mass index (BMI) </w:t>
            </w:r>
            <w:r>
              <w:t>≥</w:t>
            </w:r>
            <w:r w:rsidRPr="0068482E">
              <w:t>28</w:t>
            </w:r>
            <w:r>
              <w:t> </w:t>
            </w:r>
            <w:r w:rsidRPr="0068482E">
              <w:t>kg/m</w:t>
            </w:r>
            <w:r w:rsidRPr="00DD2B2D">
              <w:rPr>
                <w:vertAlign w:val="superscript"/>
              </w:rPr>
              <w:t>2</w:t>
            </w:r>
            <w:r>
              <w:t>.</w:t>
            </w:r>
          </w:p>
          <w:p w14:paraId="25452471" w14:textId="77777777" w:rsidR="00921608" w:rsidRDefault="00921608" w:rsidP="00D86DBF">
            <w:r w:rsidRPr="005E4EF9">
              <w:rPr>
                <w:b/>
              </w:rPr>
              <w:t>Intervention</w:t>
            </w:r>
            <w:r>
              <w:rPr>
                <w:b/>
              </w:rPr>
              <w:t>:</w:t>
            </w:r>
          </w:p>
          <w:p w14:paraId="6893CC67" w14:textId="77777777" w:rsidR="00921608" w:rsidRPr="00C45716" w:rsidRDefault="00921608" w:rsidP="00D86DBF">
            <w:pPr>
              <w:pStyle w:val="bullet"/>
            </w:pPr>
            <w:r w:rsidRPr="00C45716">
              <w:rPr>
                <w:i/>
              </w:rPr>
              <w:t>Supervised</w:t>
            </w:r>
            <w:r w:rsidRPr="00C45716">
              <w:t>: Yes</w:t>
            </w:r>
          </w:p>
          <w:p w14:paraId="091584F5" w14:textId="77777777" w:rsidR="00921608" w:rsidRPr="00321BF0" w:rsidRDefault="00921608" w:rsidP="00D86DBF">
            <w:pPr>
              <w:pStyle w:val="bullet"/>
            </w:pPr>
            <w:r w:rsidRPr="00C45716">
              <w:rPr>
                <w:i/>
              </w:rPr>
              <w:t>Type and duration</w:t>
            </w:r>
            <w:r w:rsidRPr="00C45716">
              <w:t xml:space="preserve">: </w:t>
            </w:r>
            <w:r>
              <w:t xml:space="preserve">Aerobic and resistance; </w:t>
            </w:r>
            <w:r w:rsidRPr="00321BF0">
              <w:t>Treadmill walking/jogging and muscle strengthening; 60 min, 3 times weekly plus 50 min home exercise program 2 times a week.</w:t>
            </w:r>
          </w:p>
          <w:p w14:paraId="199A4FF2" w14:textId="77777777" w:rsidR="00921608" w:rsidRDefault="00921608" w:rsidP="00D86DBF">
            <w:pPr>
              <w:pStyle w:val="bullet"/>
              <w:rPr>
                <w:b/>
              </w:rPr>
            </w:pPr>
            <w:r w:rsidRPr="00C45716">
              <w:rPr>
                <w:i/>
              </w:rPr>
              <w:t>Intensity</w:t>
            </w:r>
            <w:r w:rsidRPr="00C45716">
              <w:t xml:space="preserve">: </w:t>
            </w:r>
            <w:r w:rsidRPr="00321BF0">
              <w:t>Moderate; 80% maximal capacity, Borg scale 12-15.</w:t>
            </w:r>
          </w:p>
        </w:tc>
        <w:tc>
          <w:tcPr>
            <w:tcW w:w="4536" w:type="dxa"/>
          </w:tcPr>
          <w:p w14:paraId="4FF9BF72" w14:textId="77777777" w:rsidR="00921608" w:rsidRDefault="00921608" w:rsidP="00D86DBF">
            <w:pPr>
              <w:keepNext/>
            </w:pPr>
            <w:r>
              <w:t>Grade 3 and 4 perineal tears intervention vs control:</w:t>
            </w:r>
          </w:p>
          <w:p w14:paraId="3B324BA9" w14:textId="77777777" w:rsidR="00921608" w:rsidRDefault="00921608" w:rsidP="00D86DBF">
            <w:pPr>
              <w:pStyle w:val="bullet"/>
            </w:pPr>
            <w:r>
              <w:t>4/38 (18%) vs 2/36 (10%); p=0.66</w:t>
            </w:r>
          </w:p>
        </w:tc>
        <w:tc>
          <w:tcPr>
            <w:tcW w:w="1843" w:type="dxa"/>
          </w:tcPr>
          <w:p w14:paraId="138D64AB" w14:textId="77777777" w:rsidR="00921608" w:rsidRPr="009C0C55" w:rsidRDefault="00921608" w:rsidP="00D86DBF">
            <w:pPr>
              <w:keepNext/>
            </w:pPr>
          </w:p>
        </w:tc>
      </w:tr>
    </w:tbl>
    <w:p w14:paraId="163522E2" w14:textId="71A9C313" w:rsidR="00921608" w:rsidRDefault="00921608" w:rsidP="00921608">
      <w:pPr>
        <w:pStyle w:val="Heading4"/>
        <w:pageBreakBefore/>
      </w:pPr>
      <w:r>
        <w:t>Effect on the infant and child</w:t>
      </w:r>
    </w:p>
    <w:p w14:paraId="048BE283" w14:textId="13A3CFE3" w:rsidR="00D86DBF" w:rsidRPr="00DC4A73" w:rsidRDefault="009C163D" w:rsidP="00BD61CC">
      <w:pPr>
        <w:pStyle w:val="TableName"/>
        <w:ind w:left="1134" w:hanging="1134"/>
      </w:pPr>
      <w:bookmarkStart w:id="139" w:name="_Toc40956657"/>
      <w:r>
        <w:t xml:space="preserve">Q5 </w:t>
      </w:r>
      <w:r w:rsidR="00D86DBF">
        <w:t>Physical activity in pregnancy and congenital anomaly — observational studies</w:t>
      </w:r>
      <w:bookmarkEnd w:id="139"/>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79: Q5 Physical activity in pregnancy and congenital anomaly — observational studies"/>
      </w:tblPr>
      <w:tblGrid>
        <w:gridCol w:w="1305"/>
        <w:gridCol w:w="1388"/>
        <w:gridCol w:w="4820"/>
        <w:gridCol w:w="4536"/>
        <w:gridCol w:w="1843"/>
      </w:tblGrid>
      <w:tr w:rsidR="00D86DBF" w:rsidRPr="00F350A6" w14:paraId="30809D70" w14:textId="77777777" w:rsidTr="00D86DBF">
        <w:trPr>
          <w:cantSplit/>
          <w:tblHeader/>
        </w:trPr>
        <w:tc>
          <w:tcPr>
            <w:tcW w:w="1305" w:type="dxa"/>
          </w:tcPr>
          <w:p w14:paraId="057D7CEE" w14:textId="77777777" w:rsidR="00D86DBF" w:rsidRPr="00F350A6" w:rsidRDefault="00D86DBF" w:rsidP="00D86DBF">
            <w:pPr>
              <w:keepNext/>
              <w:rPr>
                <w:b/>
              </w:rPr>
            </w:pPr>
            <w:r>
              <w:rPr>
                <w:b/>
              </w:rPr>
              <w:t>Study ref</w:t>
            </w:r>
          </w:p>
        </w:tc>
        <w:tc>
          <w:tcPr>
            <w:tcW w:w="1388" w:type="dxa"/>
          </w:tcPr>
          <w:p w14:paraId="3A2E78EC" w14:textId="77777777" w:rsidR="00D86DBF" w:rsidRPr="00F350A6" w:rsidRDefault="00D86DBF" w:rsidP="00D86DBF">
            <w:pPr>
              <w:keepNext/>
              <w:rPr>
                <w:b/>
              </w:rPr>
            </w:pPr>
            <w:r>
              <w:rPr>
                <w:b/>
              </w:rPr>
              <w:t>N</w:t>
            </w:r>
          </w:p>
        </w:tc>
        <w:tc>
          <w:tcPr>
            <w:tcW w:w="4820" w:type="dxa"/>
          </w:tcPr>
          <w:p w14:paraId="23E1D3FF" w14:textId="77777777" w:rsidR="00D86DBF" w:rsidRPr="00F350A6" w:rsidRDefault="00D86DBF" w:rsidP="00D86DBF">
            <w:pPr>
              <w:keepNext/>
              <w:rPr>
                <w:b/>
              </w:rPr>
            </w:pPr>
            <w:r>
              <w:rPr>
                <w:b/>
              </w:rPr>
              <w:t>Aim/methods</w:t>
            </w:r>
          </w:p>
        </w:tc>
        <w:tc>
          <w:tcPr>
            <w:tcW w:w="4536" w:type="dxa"/>
          </w:tcPr>
          <w:p w14:paraId="298EA472" w14:textId="77777777" w:rsidR="00D86DBF" w:rsidRPr="00F350A6" w:rsidRDefault="00D86DBF" w:rsidP="00D86DBF">
            <w:pPr>
              <w:keepNext/>
              <w:rPr>
                <w:b/>
              </w:rPr>
            </w:pPr>
            <w:r>
              <w:rPr>
                <w:b/>
              </w:rPr>
              <w:t>Results</w:t>
            </w:r>
          </w:p>
        </w:tc>
        <w:tc>
          <w:tcPr>
            <w:tcW w:w="1843" w:type="dxa"/>
          </w:tcPr>
          <w:p w14:paraId="604775D7" w14:textId="77777777" w:rsidR="00D86DBF" w:rsidRPr="00F350A6" w:rsidRDefault="00D86DBF" w:rsidP="00D86DBF">
            <w:pPr>
              <w:keepNext/>
              <w:rPr>
                <w:b/>
              </w:rPr>
            </w:pPr>
            <w:r>
              <w:rPr>
                <w:b/>
              </w:rPr>
              <w:t>Comments</w:t>
            </w:r>
          </w:p>
        </w:tc>
      </w:tr>
      <w:tr w:rsidR="00D86DBF" w:rsidRPr="00D86DBF" w14:paraId="7F1ACE29" w14:textId="77777777" w:rsidTr="00D86DBF">
        <w:trPr>
          <w:cantSplit/>
          <w:tblHeader/>
        </w:trPr>
        <w:tc>
          <w:tcPr>
            <w:tcW w:w="1305" w:type="dxa"/>
          </w:tcPr>
          <w:p w14:paraId="624B8FCC" w14:textId="645CF5B8" w:rsidR="00D86DBF" w:rsidRPr="00D86DBF" w:rsidRDefault="00D86DBF" w:rsidP="002747EA">
            <w:r>
              <w:t>Davenport et al 2019</w:t>
            </w:r>
            <w:r w:rsidR="00F15900">
              <w:t>b</w:t>
            </w:r>
            <w:r w:rsidR="00E51743">
              <w:fldChar w:fldCharType="begin">
                <w:fldData xml:space="preserve">PEVuZE5vdGU+PENpdGU+PEF1dGhvcj5EYXZlbnBvcnQ8L0F1dGhvcj48WWVhcj4yMDE5PC9ZZWFy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</w:fldData>
              </w:fldChar>
            </w:r>
            <w:r w:rsidR="002747EA">
              <w:instrText xml:space="preserve"> ADDIN EN.CITE </w:instrText>
            </w:r>
            <w:r w:rsidR="002747EA">
              <w:fldChar w:fldCharType="begin">
                <w:fldData xml:space="preserve">PEVuZE5vdGU+PENpdGU+PEF1dGhvcj5EYXZlbnBvcnQ8L0F1dGhvcj48WWVhcj4yMDE5PC9ZZWFy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</w:fldData>
              </w:fldChar>
            </w:r>
            <w:r w:rsidR="002747EA">
              <w:instrText xml:space="preserve"> ADDIN EN.CITE.DATA </w:instrText>
            </w:r>
            <w:r w:rsidR="002747EA">
              <w:fldChar w:fldCharType="end"/>
            </w:r>
            <w:r w:rsidR="00E51743">
              <w:fldChar w:fldCharType="separate"/>
            </w:r>
            <w:r w:rsidR="002747EA" w:rsidRPr="002747EA">
              <w:rPr>
                <w:noProof/>
                <w:vertAlign w:val="superscript"/>
              </w:rPr>
              <w:t>306</w:t>
            </w:r>
            <w:r w:rsidR="00E51743">
              <w:fldChar w:fldCharType="end"/>
            </w:r>
          </w:p>
        </w:tc>
        <w:tc>
          <w:tcPr>
            <w:tcW w:w="1388" w:type="dxa"/>
          </w:tcPr>
          <w:p w14:paraId="113C0C2C" w14:textId="77777777" w:rsidR="00D86DBF" w:rsidRDefault="00D86DBF" w:rsidP="00D86DBF">
            <w:r>
              <w:t>14 studies</w:t>
            </w:r>
          </w:p>
          <w:p w14:paraId="07D876EE" w14:textId="1FC2A5DA" w:rsidR="00D86DBF" w:rsidRPr="00D86DBF" w:rsidRDefault="00D86DBF" w:rsidP="00D86DBF">
            <w:r>
              <w:t>78,735</w:t>
            </w:r>
          </w:p>
        </w:tc>
        <w:tc>
          <w:tcPr>
            <w:tcW w:w="4820" w:type="dxa"/>
          </w:tcPr>
          <w:p w14:paraId="0AA3CAFB" w14:textId="466D10FA" w:rsidR="00D374A5" w:rsidRDefault="00D374A5" w:rsidP="00D374A5">
            <w:r w:rsidRPr="00D374A5">
              <w:rPr>
                <w:b/>
              </w:rPr>
              <w:t>Aim</w:t>
            </w:r>
            <w:r>
              <w:t xml:space="preserve">: </w:t>
            </w:r>
            <w:r w:rsidR="00D86DBF" w:rsidRPr="00D86DBF">
              <w:t>To investigate the relationships between</w:t>
            </w:r>
            <w:r w:rsidR="00D86DBF">
              <w:t xml:space="preserve"> </w:t>
            </w:r>
            <w:r w:rsidR="00D86DBF" w:rsidRPr="00D86DBF">
              <w:t>exercise and incidence of congenital anomalies.</w:t>
            </w:r>
            <w:r w:rsidR="00D86DBF">
              <w:t xml:space="preserve"> </w:t>
            </w:r>
          </w:p>
          <w:p w14:paraId="16573891" w14:textId="264863CC" w:rsidR="00D86DBF" w:rsidRPr="00D86DBF" w:rsidRDefault="00D374A5" w:rsidP="00D374A5">
            <w:r w:rsidRPr="00D374A5">
              <w:rPr>
                <w:b/>
              </w:rPr>
              <w:t>Methods</w:t>
            </w:r>
            <w:r>
              <w:t>:</w:t>
            </w:r>
            <w:r w:rsidR="00D86DBF" w:rsidRPr="00D86DBF">
              <w:t xml:space="preserve"> Online databases were searched from</w:t>
            </w:r>
            <w:r w:rsidR="00D86DBF">
              <w:t xml:space="preserve"> </w:t>
            </w:r>
            <w:r w:rsidR="00D86DBF" w:rsidRPr="00D86DBF">
              <w:t>inception up to 6 January 2017.</w:t>
            </w:r>
            <w:r w:rsidR="00D86DBF">
              <w:t xml:space="preserve"> </w:t>
            </w:r>
            <w:r w:rsidR="00D86DBF" w:rsidRPr="00D86DBF">
              <w:t>Studies of all designs were</w:t>
            </w:r>
            <w:r w:rsidR="00D86DBF">
              <w:t xml:space="preserve"> </w:t>
            </w:r>
            <w:r w:rsidR="00D86DBF" w:rsidRPr="00D86DBF">
              <w:t>eligible (except case studies and reviews) if they were</w:t>
            </w:r>
            <w:r w:rsidR="00D86DBF">
              <w:t xml:space="preserve"> </w:t>
            </w:r>
            <w:r w:rsidR="00D86DBF" w:rsidRPr="00D86DBF">
              <w:t>published in English, Spanish or French, and contained</w:t>
            </w:r>
            <w:r w:rsidR="00D86DBF">
              <w:t xml:space="preserve"> </w:t>
            </w:r>
            <w:r w:rsidR="00D86DBF" w:rsidRPr="00D86DBF">
              <w:t>information on population (pregnant women without</w:t>
            </w:r>
            <w:r w:rsidR="00D86DBF">
              <w:t xml:space="preserve"> </w:t>
            </w:r>
            <w:r w:rsidR="00D86DBF" w:rsidRPr="00D86DBF">
              <w:t>contraindication to exercise), intervention (subjective</w:t>
            </w:r>
            <w:r w:rsidR="00D86DBF">
              <w:t xml:space="preserve"> </w:t>
            </w:r>
            <w:r w:rsidR="00D86DBF" w:rsidRPr="00D86DBF">
              <w:t>or objective measures of frequency, intensity, duration,</w:t>
            </w:r>
            <w:r w:rsidR="00D86DBF">
              <w:t xml:space="preserve"> </w:t>
            </w:r>
            <w:r w:rsidR="00D86DBF" w:rsidRPr="00D86DBF">
              <w:t>volume or type of exercise, alone [“exercise-only”] or</w:t>
            </w:r>
            <w:r w:rsidR="00D86DBF">
              <w:t xml:space="preserve"> </w:t>
            </w:r>
            <w:r w:rsidR="00D86DBF" w:rsidRPr="00D86DBF">
              <w:t>in combination with other intervention components</w:t>
            </w:r>
            <w:r w:rsidR="00D86DBF">
              <w:t xml:space="preserve"> </w:t>
            </w:r>
            <w:r w:rsidR="00D86DBF" w:rsidRPr="00D86DBF">
              <w:t>[e.g., dietary; “exercise + co-intervention”]), comparator</w:t>
            </w:r>
            <w:r w:rsidR="00D86DBF">
              <w:t xml:space="preserve"> </w:t>
            </w:r>
            <w:r w:rsidR="00D86DBF" w:rsidRPr="00D86DBF">
              <w:t>(no exercise or different frequency, intensity, duration,</w:t>
            </w:r>
            <w:r w:rsidR="00D86DBF">
              <w:t xml:space="preserve"> </w:t>
            </w:r>
            <w:r w:rsidR="00D86DBF" w:rsidRPr="00D86DBF">
              <w:t>volume or type of exercise) and outcome (maternal</w:t>
            </w:r>
            <w:r w:rsidR="00D86DBF">
              <w:t xml:space="preserve"> </w:t>
            </w:r>
            <w:r w:rsidR="00D86DBF" w:rsidRPr="00D86DBF">
              <w:t>temperature and fetal anomalies).</w:t>
            </w:r>
            <w:r w:rsidR="00D86DBF">
              <w:t xml:space="preserve"> </w:t>
            </w:r>
          </w:p>
        </w:tc>
        <w:tc>
          <w:tcPr>
            <w:tcW w:w="4536" w:type="dxa"/>
          </w:tcPr>
          <w:p w14:paraId="2B21DDAE" w14:textId="3DBAC46D" w:rsidR="00D86DBF" w:rsidRPr="00D86DBF" w:rsidRDefault="00D86DBF" w:rsidP="00D374A5">
            <w:r w:rsidRPr="00D86DBF">
              <w:t>Prenatal exercise did not increase the odds of congenital</w:t>
            </w:r>
            <w:r>
              <w:t xml:space="preserve"> </w:t>
            </w:r>
            <w:r w:rsidRPr="00D86DBF">
              <w:t>anomalies (OR 1.23, 95% CI 0.77 to 1.95, I</w:t>
            </w:r>
            <w:r w:rsidRPr="00D86DBF">
              <w:rPr>
                <w:sz w:val="10"/>
                <w:szCs w:val="10"/>
              </w:rPr>
              <w:t>2</w:t>
            </w:r>
            <w:r w:rsidRPr="00D86DBF">
              <w:t>=0%</w:t>
            </w:r>
            <w:r w:rsidR="00D374A5">
              <w:t xml:space="preserve">; very low </w:t>
            </w:r>
            <w:r w:rsidR="00343BBE">
              <w:t>certainty</w:t>
            </w:r>
            <w:r w:rsidRPr="00D86DBF">
              <w:t xml:space="preserve">). </w:t>
            </w:r>
          </w:p>
        </w:tc>
        <w:tc>
          <w:tcPr>
            <w:tcW w:w="1843" w:type="dxa"/>
          </w:tcPr>
          <w:p w14:paraId="4D422F3B" w14:textId="77777777" w:rsidR="00D86DBF" w:rsidRPr="00D86DBF" w:rsidRDefault="00D86DBF" w:rsidP="00D86DBF"/>
        </w:tc>
      </w:tr>
    </w:tbl>
    <w:p w14:paraId="63130296" w14:textId="0E6AFA87" w:rsidR="00964CB7" w:rsidRPr="00DC4A73" w:rsidRDefault="009C163D" w:rsidP="00BD61CC">
      <w:pPr>
        <w:pStyle w:val="TableName"/>
        <w:ind w:left="1134" w:hanging="1134"/>
      </w:pPr>
      <w:bookmarkStart w:id="140" w:name="_Toc40956658"/>
      <w:r>
        <w:t xml:space="preserve">Q5 </w:t>
      </w:r>
      <w:r w:rsidR="00964CB7">
        <w:t>Physical activity in pregnancy and macrosomia — observational studies</w:t>
      </w:r>
      <w:bookmarkEnd w:id="140"/>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80: Q5 Physical activity in pregnancy and macrosomia — observational studies"/>
      </w:tblPr>
      <w:tblGrid>
        <w:gridCol w:w="1305"/>
        <w:gridCol w:w="1388"/>
        <w:gridCol w:w="4820"/>
        <w:gridCol w:w="4536"/>
        <w:gridCol w:w="1843"/>
      </w:tblGrid>
      <w:tr w:rsidR="00964CB7" w:rsidRPr="00F350A6" w14:paraId="09995193" w14:textId="77777777" w:rsidTr="00A2497E">
        <w:trPr>
          <w:cantSplit/>
          <w:tblHeader/>
        </w:trPr>
        <w:tc>
          <w:tcPr>
            <w:tcW w:w="1305" w:type="dxa"/>
          </w:tcPr>
          <w:p w14:paraId="6B571539" w14:textId="77777777" w:rsidR="00964CB7" w:rsidRPr="00F350A6" w:rsidRDefault="00964CB7" w:rsidP="00A2497E">
            <w:pPr>
              <w:keepNext/>
              <w:rPr>
                <w:b/>
              </w:rPr>
            </w:pPr>
            <w:r>
              <w:rPr>
                <w:b/>
              </w:rPr>
              <w:t>Study ref</w:t>
            </w:r>
          </w:p>
        </w:tc>
        <w:tc>
          <w:tcPr>
            <w:tcW w:w="1388" w:type="dxa"/>
          </w:tcPr>
          <w:p w14:paraId="06D618A8" w14:textId="77777777" w:rsidR="00964CB7" w:rsidRPr="00F350A6" w:rsidRDefault="00964CB7" w:rsidP="00A2497E">
            <w:pPr>
              <w:keepNext/>
              <w:rPr>
                <w:b/>
              </w:rPr>
            </w:pPr>
            <w:r>
              <w:rPr>
                <w:b/>
              </w:rPr>
              <w:t>N</w:t>
            </w:r>
          </w:p>
        </w:tc>
        <w:tc>
          <w:tcPr>
            <w:tcW w:w="4820" w:type="dxa"/>
          </w:tcPr>
          <w:p w14:paraId="5E7C9CB4" w14:textId="78B8C716" w:rsidR="00964CB7" w:rsidRPr="00F350A6" w:rsidRDefault="00964CB7" w:rsidP="00964CB7">
            <w:pPr>
              <w:keepNext/>
              <w:rPr>
                <w:b/>
              </w:rPr>
            </w:pPr>
            <w:r>
              <w:rPr>
                <w:b/>
              </w:rPr>
              <w:t>Aim/methods</w:t>
            </w:r>
          </w:p>
        </w:tc>
        <w:tc>
          <w:tcPr>
            <w:tcW w:w="4536" w:type="dxa"/>
          </w:tcPr>
          <w:p w14:paraId="6D947DA7" w14:textId="77777777" w:rsidR="00964CB7" w:rsidRPr="00F350A6" w:rsidRDefault="00964CB7" w:rsidP="00A2497E">
            <w:pPr>
              <w:keepNext/>
              <w:rPr>
                <w:b/>
              </w:rPr>
            </w:pPr>
            <w:r>
              <w:rPr>
                <w:b/>
              </w:rPr>
              <w:t>Results</w:t>
            </w:r>
          </w:p>
        </w:tc>
        <w:tc>
          <w:tcPr>
            <w:tcW w:w="1843" w:type="dxa"/>
          </w:tcPr>
          <w:p w14:paraId="74A56ED2" w14:textId="77777777" w:rsidR="00964CB7" w:rsidRPr="00F350A6" w:rsidRDefault="00964CB7" w:rsidP="00A2497E">
            <w:pPr>
              <w:keepNext/>
              <w:rPr>
                <w:b/>
              </w:rPr>
            </w:pPr>
            <w:r>
              <w:rPr>
                <w:b/>
              </w:rPr>
              <w:t>Comments</w:t>
            </w:r>
          </w:p>
        </w:tc>
      </w:tr>
      <w:tr w:rsidR="00964CB7" w:rsidRPr="00964CB7" w14:paraId="309EE20C" w14:textId="77777777" w:rsidTr="00A2497E">
        <w:trPr>
          <w:cantSplit/>
          <w:tblHeader/>
        </w:trPr>
        <w:tc>
          <w:tcPr>
            <w:tcW w:w="1305" w:type="dxa"/>
          </w:tcPr>
          <w:p w14:paraId="5A52A872" w14:textId="77EF85F7" w:rsidR="00964CB7" w:rsidRDefault="00964CB7" w:rsidP="00A2497E">
            <w:pPr>
              <w:keepNext/>
            </w:pPr>
            <w:r>
              <w:t>Owe et al 2009</w:t>
            </w:r>
            <w:r w:rsidR="00E51743">
              <w:fldChar w:fldCharType="begin"/>
            </w:r>
            <w:r w:rsidR="002747EA">
              <w:instrText xml:space="preserve"> ADDIN EN.CITE &lt;EndNote&gt;&lt;Cite&gt;&lt;Author&gt;Owe&lt;/Author&gt;&lt;Year&gt;2009&lt;/Year&gt;&lt;RecNum&gt;815&lt;/RecNum&gt;&lt;DisplayText&gt;&lt;style face="superscript" font="Trebuchet MS" size="9"&gt;307&lt;/style&gt;&lt;/DisplayText&gt;&lt;record&gt;&lt;rec-number&gt;815&lt;/rec-number&gt;&lt;foreign-keys&gt;&lt;key app="EN" db-id="exvasrfx2dtraoesasxp2szsxa2df502592x" timestamp="1541540495"&gt;815&lt;/key&gt;&lt;key app="ENWeb" db-id=""&gt;0&lt;/key&gt;&lt;/foreign-keys&gt;&lt;ref-type name="Journal Article"&gt;17&lt;/ref-type&gt;&lt;contributors&gt;&lt;authors&gt;&lt;author&gt;Owe, Katrine Mari&lt;/author&gt;&lt;author&gt;Nystad, Wenche&lt;/author&gt;&lt;author&gt;Bø, Kari&lt;/author&gt;&lt;/authors&gt;&lt;/contributors&gt;&lt;titles&gt;&lt;title&gt;Association Between Regular Exercise and Excessive Newborn Birth Weight&lt;/title&gt;&lt;secondary-title&gt;Obstetrics &amp;amp; Gynecology&lt;/secondary-title&gt;&lt;/titles&gt;&lt;periodical&gt;&lt;full-title&gt;Obstetrics &amp;amp; Gynecology&lt;/full-title&gt;&lt;/periodical&gt;&lt;pages&gt;770-776&lt;/pages&gt;&lt;volume&gt;114&lt;/volume&gt;&lt;number&gt;4&lt;/number&gt;&lt;section&gt;770&lt;/section&gt;&lt;dates&gt;&lt;year&gt;2009&lt;/year&gt;&lt;/dates&gt;&lt;isbn&gt;0029-7844&lt;/isbn&gt;&lt;urls&gt;&lt;/urls&gt;&lt;electronic-resource-num&gt;10.1097/AOG.0b013e3181b6c105&lt;/electronic-resource-num&gt;&lt;/record&gt;&lt;/Cite&gt;&lt;/EndNote&gt;</w:instrText>
            </w:r>
            <w:r w:rsidR="00E51743">
              <w:fldChar w:fldCharType="separate"/>
            </w:r>
            <w:r w:rsidR="002747EA" w:rsidRPr="002747EA">
              <w:rPr>
                <w:noProof/>
                <w:vertAlign w:val="superscript"/>
              </w:rPr>
              <w:t>307</w:t>
            </w:r>
            <w:r w:rsidR="00E51743">
              <w:fldChar w:fldCharType="end"/>
            </w:r>
          </w:p>
          <w:p w14:paraId="25B2CE9F" w14:textId="308EFC94" w:rsidR="00964CB7" w:rsidRPr="00964CB7" w:rsidRDefault="00964CB7" w:rsidP="00A2497E">
            <w:pPr>
              <w:keepNext/>
            </w:pPr>
            <w:r>
              <w:t>Norway</w:t>
            </w:r>
          </w:p>
        </w:tc>
        <w:tc>
          <w:tcPr>
            <w:tcW w:w="1388" w:type="dxa"/>
          </w:tcPr>
          <w:p w14:paraId="63BAA14F" w14:textId="77777777" w:rsidR="00964CB7" w:rsidRDefault="00964CB7" w:rsidP="00A2497E">
            <w:pPr>
              <w:keepNext/>
            </w:pPr>
            <w:r>
              <w:t>36,896</w:t>
            </w:r>
          </w:p>
          <w:p w14:paraId="57AD821A" w14:textId="546AC41D" w:rsidR="00964CB7" w:rsidRPr="00964CB7" w:rsidRDefault="00964CB7" w:rsidP="00A2497E">
            <w:pPr>
              <w:keepNext/>
            </w:pPr>
            <w:r>
              <w:t>Cohort</w:t>
            </w:r>
          </w:p>
        </w:tc>
        <w:tc>
          <w:tcPr>
            <w:tcW w:w="4820" w:type="dxa"/>
          </w:tcPr>
          <w:p w14:paraId="2320C1E3" w14:textId="77777777" w:rsidR="00964CB7" w:rsidRDefault="00964CB7" w:rsidP="00A2497E">
            <w:pPr>
              <w:keepNext/>
            </w:pPr>
            <w:r w:rsidRPr="00964CB7">
              <w:rPr>
                <w:b/>
              </w:rPr>
              <w:t>Aim</w:t>
            </w:r>
            <w:r>
              <w:t>: To estimate the association between regular exercise during pregnancy and excessive infant birth weight.</w:t>
            </w:r>
          </w:p>
          <w:p w14:paraId="3664FF34" w14:textId="7BCFD90E" w:rsidR="00964CB7" w:rsidRPr="00964CB7" w:rsidRDefault="00964CB7" w:rsidP="00964CB7">
            <w:pPr>
              <w:keepNext/>
            </w:pPr>
            <w:r w:rsidRPr="00964CB7">
              <w:rPr>
                <w:b/>
              </w:rPr>
              <w:t>Methods</w:t>
            </w:r>
            <w:r>
              <w:t xml:space="preserve">: Information on regular exercise was based on answers to two questionnaires to collect data from the Norwegian Mother and Child Cohort Study at 17 and 30 weeks. </w:t>
            </w:r>
          </w:p>
        </w:tc>
        <w:tc>
          <w:tcPr>
            <w:tcW w:w="4536" w:type="dxa"/>
          </w:tcPr>
          <w:p w14:paraId="3586C1DA" w14:textId="0D4C86D4" w:rsidR="00964CB7" w:rsidRDefault="0059370D" w:rsidP="00A2497E">
            <w:pPr>
              <w:keepNext/>
            </w:pPr>
            <w:r>
              <w:t>Adjusted odds ratio of macrosomia at week 17:</w:t>
            </w:r>
          </w:p>
          <w:p w14:paraId="3B9507FD" w14:textId="77777777" w:rsidR="0059370D" w:rsidRPr="00B715AC" w:rsidRDefault="0059370D" w:rsidP="00A2497E">
            <w:pPr>
              <w:keepNext/>
              <w:rPr>
                <w:i/>
              </w:rPr>
            </w:pPr>
            <w:r w:rsidRPr="00B715AC">
              <w:rPr>
                <w:i/>
              </w:rPr>
              <w:t>Nulliparous</w:t>
            </w:r>
          </w:p>
          <w:p w14:paraId="4BDD3A0C" w14:textId="163930FD" w:rsidR="0059370D" w:rsidRDefault="0059370D" w:rsidP="00FE117F">
            <w:pPr>
              <w:pStyle w:val="bullet"/>
            </w:pPr>
            <w:r>
              <w:t>1-3 times/month: aOR 0.93 (0.74 to 1.18)</w:t>
            </w:r>
          </w:p>
          <w:p w14:paraId="2B190C57" w14:textId="77777777" w:rsidR="0059370D" w:rsidRDefault="0059370D" w:rsidP="00FE117F">
            <w:pPr>
              <w:pStyle w:val="bullet"/>
            </w:pPr>
            <w:r>
              <w:t>1-2 times/week: aOR 0.91 (0.73 to 1.14)</w:t>
            </w:r>
          </w:p>
          <w:p w14:paraId="0F655C23" w14:textId="77777777" w:rsidR="0059370D" w:rsidRDefault="0059370D" w:rsidP="00FE117F">
            <w:pPr>
              <w:pStyle w:val="bullet"/>
            </w:pPr>
            <w:r>
              <w:t>≥3 times/week: aOR 0.72 (0.56 to 0.93)</w:t>
            </w:r>
          </w:p>
          <w:p w14:paraId="2D422A3A" w14:textId="77777777" w:rsidR="0059370D" w:rsidRPr="00B715AC" w:rsidRDefault="0059370D" w:rsidP="00A2497E">
            <w:pPr>
              <w:keepNext/>
              <w:rPr>
                <w:i/>
              </w:rPr>
            </w:pPr>
            <w:r w:rsidRPr="00B715AC">
              <w:rPr>
                <w:i/>
              </w:rPr>
              <w:t>Multiparous</w:t>
            </w:r>
          </w:p>
          <w:p w14:paraId="46DD3784" w14:textId="2BC9DD69" w:rsidR="0059370D" w:rsidRDefault="0059370D" w:rsidP="00FE117F">
            <w:pPr>
              <w:pStyle w:val="bullet"/>
            </w:pPr>
            <w:r>
              <w:t>1-3 times/month: aOR 1.05 (0.91 to 1.22)</w:t>
            </w:r>
          </w:p>
          <w:p w14:paraId="2FA79048" w14:textId="0185CD57" w:rsidR="0059370D" w:rsidRDefault="0059370D" w:rsidP="00FE117F">
            <w:pPr>
              <w:pStyle w:val="bullet"/>
            </w:pPr>
            <w:r>
              <w:t>1-2 times/week: aOR 0.95 (0.83 to 1.10)</w:t>
            </w:r>
          </w:p>
          <w:p w14:paraId="4A56DF04" w14:textId="37ADBC20" w:rsidR="0059370D" w:rsidRDefault="0059370D" w:rsidP="00FE117F">
            <w:pPr>
              <w:pStyle w:val="bullet"/>
            </w:pPr>
            <w:r>
              <w:t>≥3 times/week: aOR 0.90 (0.76 to 1.07)</w:t>
            </w:r>
          </w:p>
          <w:p w14:paraId="4E8AB048" w14:textId="53B2B09A" w:rsidR="0059370D" w:rsidRDefault="0059370D" w:rsidP="0059370D">
            <w:pPr>
              <w:keepNext/>
            </w:pPr>
            <w:r>
              <w:t>Adjusted odds ratio of macrosomia at week 30:</w:t>
            </w:r>
          </w:p>
          <w:p w14:paraId="06B05E68" w14:textId="77777777" w:rsidR="0059370D" w:rsidRPr="00B715AC" w:rsidRDefault="0059370D" w:rsidP="0059370D">
            <w:pPr>
              <w:keepNext/>
              <w:rPr>
                <w:i/>
              </w:rPr>
            </w:pPr>
            <w:r w:rsidRPr="00B715AC">
              <w:rPr>
                <w:i/>
              </w:rPr>
              <w:t>Nulliparous</w:t>
            </w:r>
          </w:p>
          <w:p w14:paraId="7B8C9F03" w14:textId="775513D2" w:rsidR="0059370D" w:rsidRDefault="0059370D" w:rsidP="00FE117F">
            <w:pPr>
              <w:pStyle w:val="bullet"/>
            </w:pPr>
            <w:r>
              <w:t>1-3 times/month: aOR 1.04 (0.86 to 1.27)</w:t>
            </w:r>
          </w:p>
          <w:p w14:paraId="5CBD2A9A" w14:textId="03156DC9" w:rsidR="0059370D" w:rsidRDefault="0059370D" w:rsidP="00FE117F">
            <w:pPr>
              <w:pStyle w:val="bullet"/>
            </w:pPr>
            <w:r>
              <w:t>1-2 times/week: aOR 0.90 (0.75 to 1.09)</w:t>
            </w:r>
          </w:p>
          <w:p w14:paraId="6018412B" w14:textId="5B6E2EF2" w:rsidR="0059370D" w:rsidRDefault="0059370D" w:rsidP="00FE117F">
            <w:pPr>
              <w:pStyle w:val="bullet"/>
            </w:pPr>
            <w:r>
              <w:t>≥3 times/week: aOR 0.77 (0.61 to 0.96)</w:t>
            </w:r>
          </w:p>
          <w:p w14:paraId="1AE1501E" w14:textId="1134D309" w:rsidR="0059370D" w:rsidRPr="00B715AC" w:rsidRDefault="0059370D" w:rsidP="0059370D">
            <w:pPr>
              <w:keepNext/>
              <w:rPr>
                <w:i/>
              </w:rPr>
            </w:pPr>
            <w:r w:rsidRPr="00B715AC">
              <w:rPr>
                <w:i/>
              </w:rPr>
              <w:t>Multiparous</w:t>
            </w:r>
          </w:p>
          <w:p w14:paraId="50CB58B4" w14:textId="2B425433" w:rsidR="0059370D" w:rsidRDefault="0059370D" w:rsidP="00FE117F">
            <w:pPr>
              <w:pStyle w:val="bullet"/>
            </w:pPr>
            <w:r>
              <w:t>1-3 times/month: aOR 1.02 (0.90 to 1.15)</w:t>
            </w:r>
          </w:p>
          <w:p w14:paraId="2416C802" w14:textId="551B2BE1" w:rsidR="0059370D" w:rsidRDefault="0059370D" w:rsidP="00FE117F">
            <w:pPr>
              <w:pStyle w:val="bullet"/>
            </w:pPr>
            <w:r>
              <w:t>1-2 times/week: aOR 1.00 (0.89 to 1.13)</w:t>
            </w:r>
          </w:p>
          <w:p w14:paraId="5B9F4CF9" w14:textId="6D185422" w:rsidR="0059370D" w:rsidRPr="00964CB7" w:rsidRDefault="0059370D" w:rsidP="00FE117F">
            <w:pPr>
              <w:pStyle w:val="bullet"/>
            </w:pPr>
            <w:r>
              <w:t>≥3 times/week: aOR 1.09 (0.90 to 1.32)</w:t>
            </w:r>
          </w:p>
        </w:tc>
        <w:tc>
          <w:tcPr>
            <w:tcW w:w="1843" w:type="dxa"/>
          </w:tcPr>
          <w:p w14:paraId="0958D98E" w14:textId="77777777" w:rsidR="00964CB7" w:rsidRPr="00964CB7" w:rsidRDefault="00964CB7" w:rsidP="00A2497E">
            <w:pPr>
              <w:keepNext/>
            </w:pPr>
          </w:p>
        </w:tc>
      </w:tr>
    </w:tbl>
    <w:p w14:paraId="3492C2E0" w14:textId="3919D653" w:rsidR="00516CE1" w:rsidRPr="00DC4A73" w:rsidRDefault="009C163D" w:rsidP="00BD61CC">
      <w:pPr>
        <w:pStyle w:val="TableName"/>
        <w:ind w:left="1134" w:hanging="1134"/>
      </w:pPr>
      <w:bookmarkStart w:id="141" w:name="_Toc40956659"/>
      <w:r>
        <w:t xml:space="preserve">Q5 </w:t>
      </w:r>
      <w:r w:rsidR="00516CE1">
        <w:t>Physical activity in pregnancy and low birth weight — observational studies</w:t>
      </w:r>
      <w:bookmarkEnd w:id="141"/>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81: Q5 Physical activity in pregnancy and low birth weight — observational studies"/>
      </w:tblPr>
      <w:tblGrid>
        <w:gridCol w:w="1305"/>
        <w:gridCol w:w="1388"/>
        <w:gridCol w:w="4820"/>
        <w:gridCol w:w="4536"/>
        <w:gridCol w:w="1843"/>
      </w:tblGrid>
      <w:tr w:rsidR="00516CE1" w:rsidRPr="00F350A6" w14:paraId="5892B7A2" w14:textId="77777777" w:rsidTr="00516CE1">
        <w:trPr>
          <w:cantSplit/>
          <w:tblHeader/>
        </w:trPr>
        <w:tc>
          <w:tcPr>
            <w:tcW w:w="1305" w:type="dxa"/>
            <w:tcBorders>
              <w:bottom w:val="single" w:sz="4" w:space="0" w:color="auto"/>
            </w:tcBorders>
          </w:tcPr>
          <w:p w14:paraId="7D4ADBFF" w14:textId="77777777" w:rsidR="00516CE1" w:rsidRPr="00F350A6" w:rsidRDefault="00516CE1" w:rsidP="00DE2A9C">
            <w:pPr>
              <w:keepNext/>
              <w:rPr>
                <w:b/>
              </w:rPr>
            </w:pPr>
            <w:r>
              <w:rPr>
                <w:b/>
              </w:rPr>
              <w:t>Study ref</w:t>
            </w:r>
          </w:p>
        </w:tc>
        <w:tc>
          <w:tcPr>
            <w:tcW w:w="1388" w:type="dxa"/>
            <w:tcBorders>
              <w:bottom w:val="single" w:sz="4" w:space="0" w:color="auto"/>
            </w:tcBorders>
          </w:tcPr>
          <w:p w14:paraId="3BE6B08F" w14:textId="77777777" w:rsidR="00516CE1" w:rsidRPr="00F350A6" w:rsidRDefault="00516CE1" w:rsidP="00DE2A9C">
            <w:pPr>
              <w:keepNext/>
              <w:rPr>
                <w:b/>
              </w:rPr>
            </w:pPr>
            <w:r>
              <w:rPr>
                <w:b/>
              </w:rPr>
              <w:t>N</w:t>
            </w:r>
          </w:p>
        </w:tc>
        <w:tc>
          <w:tcPr>
            <w:tcW w:w="4820" w:type="dxa"/>
            <w:tcBorders>
              <w:bottom w:val="single" w:sz="4" w:space="0" w:color="auto"/>
            </w:tcBorders>
          </w:tcPr>
          <w:p w14:paraId="1C103F95" w14:textId="77777777" w:rsidR="00516CE1" w:rsidRPr="00F350A6" w:rsidRDefault="00516CE1" w:rsidP="00DE2A9C">
            <w:pPr>
              <w:keepNext/>
              <w:rPr>
                <w:b/>
              </w:rPr>
            </w:pPr>
            <w:r>
              <w:rPr>
                <w:b/>
              </w:rPr>
              <w:t>Aim/methods</w:t>
            </w:r>
          </w:p>
        </w:tc>
        <w:tc>
          <w:tcPr>
            <w:tcW w:w="4536" w:type="dxa"/>
            <w:tcBorders>
              <w:bottom w:val="single" w:sz="4" w:space="0" w:color="auto"/>
            </w:tcBorders>
          </w:tcPr>
          <w:p w14:paraId="3664049B" w14:textId="77777777" w:rsidR="00516CE1" w:rsidRPr="00F350A6" w:rsidRDefault="00516CE1" w:rsidP="00DE2A9C">
            <w:pPr>
              <w:keepNext/>
              <w:rPr>
                <w:b/>
              </w:rPr>
            </w:pPr>
            <w:r>
              <w:rPr>
                <w:b/>
              </w:rPr>
              <w:t>Results</w:t>
            </w:r>
          </w:p>
        </w:tc>
        <w:tc>
          <w:tcPr>
            <w:tcW w:w="1843" w:type="dxa"/>
            <w:tcBorders>
              <w:bottom w:val="single" w:sz="4" w:space="0" w:color="auto"/>
            </w:tcBorders>
          </w:tcPr>
          <w:p w14:paraId="3611811B" w14:textId="77777777" w:rsidR="00516CE1" w:rsidRPr="00F350A6" w:rsidRDefault="00516CE1" w:rsidP="00DE2A9C">
            <w:pPr>
              <w:keepNext/>
              <w:rPr>
                <w:b/>
              </w:rPr>
            </w:pPr>
            <w:r>
              <w:rPr>
                <w:b/>
              </w:rPr>
              <w:t>Comments</w:t>
            </w:r>
          </w:p>
        </w:tc>
      </w:tr>
      <w:tr w:rsidR="00516CE1" w:rsidRPr="00AF7D6C" w14:paraId="0FB2D374" w14:textId="77777777" w:rsidTr="00516CE1">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c>
          <w:tcPr>
            <w:tcW w:w="1305" w:type="dxa"/>
            <w:tcBorders>
              <w:top w:val="single" w:sz="4" w:space="0" w:color="auto"/>
              <w:left w:val="single" w:sz="4" w:space="0" w:color="auto"/>
              <w:bottom w:val="single" w:sz="4" w:space="0" w:color="auto"/>
              <w:right w:val="single" w:sz="4" w:space="0" w:color="auto"/>
            </w:tcBorders>
          </w:tcPr>
          <w:p w14:paraId="7CE02D96" w14:textId="46BA86CA" w:rsidR="00516CE1" w:rsidRDefault="00516CE1" w:rsidP="00DE2A9C">
            <w:pPr>
              <w:keepNext/>
            </w:pPr>
            <w:r>
              <w:t>Lieferman et al 2003</w:t>
            </w:r>
            <w:r w:rsidR="00E51743">
              <w:fldChar w:fldCharType="begin"/>
            </w:r>
            <w:r w:rsidR="002747EA">
              <w:instrText xml:space="preserve"> ADDIN EN.CITE &lt;EndNote&gt;&lt;Cite&gt;&lt;Author&gt;Leiferman&lt;/Author&gt;&lt;Year&gt;2003&lt;/Year&gt;&lt;RecNum&gt;1271&lt;/RecNum&gt;&lt;DisplayText&gt;&lt;style face="superscript" font="Trebuchet MS" size="9"&gt;308&lt;/style&gt;&lt;/DisplayText&gt;&lt;record&gt;&lt;rec-number&gt;1271&lt;/rec-number&gt;&lt;foreign-keys&gt;&lt;key app="EN" db-id="exvasrfx2dtraoesasxp2szsxa2df502592x" timestamp="1562982773"&gt;1271&lt;/key&gt;&lt;/foreign-keys&gt;&lt;ref-type name="Journal Article"&gt;17&lt;/ref-type&gt;&lt;contributors&gt;&lt;authors&gt;&lt;author&gt;Leiferman, J. A.&lt;/author&gt;&lt;author&gt;Evenson, K. R.&lt;/author&gt;&lt;/authors&gt;&lt;/contributors&gt;&lt;auth-address&gt;Department of Human Nutrition, Foods, and Exercise, Virginia Tech University, Blacksburg, Virginia 24061, USA. jleif@vt.edu&lt;/auth-address&gt;&lt;titles&gt;&lt;title&gt;The effect of regular leisure physical activity on birth outcomes&lt;/title&gt;&lt;secondary-title&gt;Matern Child Health J&lt;/secondary-title&gt;&lt;/titles&gt;&lt;periodical&gt;&lt;full-title&gt;Matern Child Health J&lt;/full-title&gt;&lt;/periodical&gt;&lt;pages&gt;59-64&lt;/pages&gt;&lt;volume&gt;7&lt;/volume&gt;&lt;number&gt;1&lt;/number&gt;&lt;edition&gt;2003/04/25&lt;/edition&gt;&lt;keywords&gt;&lt;keyword&gt;Adolescent&lt;/keyword&gt;&lt;keyword&gt;Adult&lt;/keyword&gt;&lt;keyword&gt;Data Collection&lt;/keyword&gt;&lt;keyword&gt;*Exercise&lt;/keyword&gt;&lt;keyword&gt;Female&lt;/keyword&gt;&lt;keyword&gt;Gestational Age&lt;/keyword&gt;&lt;keyword&gt;*Health Behavior&lt;/keyword&gt;&lt;keyword&gt;Humans&lt;/keyword&gt;&lt;keyword&gt;*Infant, Low Birth Weight&lt;/keyword&gt;&lt;keyword&gt;Infant, Newborn&lt;/keyword&gt;&lt;keyword&gt;*Leisure Activities&lt;/keyword&gt;&lt;keyword&gt;Obstetric Labor, Premature/epidemiology&lt;/keyword&gt;&lt;keyword&gt;Odds Ratio&lt;/keyword&gt;&lt;keyword&gt;Pregnancy&lt;/keyword&gt;&lt;keyword&gt;Pregnancy Outcome/*epidemiology&lt;/keyword&gt;&lt;keyword&gt;Pregnant Women/*psychology&lt;/keyword&gt;&lt;keyword&gt;Regression Analysis&lt;/keyword&gt;&lt;keyword&gt;Sampling Studies&lt;/keyword&gt;&lt;keyword&gt;Socioeconomic Factors&lt;/keyword&gt;&lt;keyword&gt;United States/epidemiology&lt;/keyword&gt;&lt;/keywords&gt;&lt;dates&gt;&lt;year&gt;2003&lt;/year&gt;&lt;pub-dates&gt;&lt;date&gt;Mar&lt;/date&gt;&lt;/pub-dates&gt;&lt;/dates&gt;&lt;isbn&gt;1092-7875 (Print)&amp;#xD;1092-7875 (Linking)&lt;/isbn&gt;&lt;accession-num&gt;12710801&lt;/accession-num&gt;&lt;urls&gt;&lt;related-urls&gt;&lt;url&gt;https://www.ncbi.nlm.nih.gov/pubmed/12710801&lt;/url&gt;&lt;/related-urls&gt;&lt;/urls&gt;&lt;/record&gt;&lt;/Cite&gt;&lt;/EndNote&gt;</w:instrText>
            </w:r>
            <w:r w:rsidR="00E51743">
              <w:fldChar w:fldCharType="separate"/>
            </w:r>
            <w:r w:rsidR="002747EA" w:rsidRPr="002747EA">
              <w:rPr>
                <w:noProof/>
                <w:vertAlign w:val="superscript"/>
              </w:rPr>
              <w:t>308</w:t>
            </w:r>
            <w:r w:rsidR="00E51743">
              <w:fldChar w:fldCharType="end"/>
            </w:r>
          </w:p>
          <w:p w14:paraId="3F41D44B" w14:textId="77777777" w:rsidR="00516CE1" w:rsidRDefault="00516CE1" w:rsidP="00DE2A9C">
            <w:pPr>
              <w:keepNext/>
            </w:pPr>
            <w:r>
              <w:t xml:space="preserve">United States </w:t>
            </w:r>
          </w:p>
        </w:tc>
        <w:tc>
          <w:tcPr>
            <w:tcW w:w="1388" w:type="dxa"/>
            <w:tcBorders>
              <w:top w:val="single" w:sz="4" w:space="0" w:color="auto"/>
              <w:left w:val="single" w:sz="4" w:space="0" w:color="auto"/>
              <w:bottom w:val="single" w:sz="4" w:space="0" w:color="auto"/>
              <w:right w:val="single" w:sz="4" w:space="0" w:color="auto"/>
            </w:tcBorders>
          </w:tcPr>
          <w:p w14:paraId="5B7A2460" w14:textId="77777777" w:rsidR="00516CE1" w:rsidRDefault="00516CE1" w:rsidP="00DE2A9C">
            <w:pPr>
              <w:keepNext/>
            </w:pPr>
            <w:r>
              <w:t>2,245</w:t>
            </w:r>
          </w:p>
          <w:p w14:paraId="77D25CA0" w14:textId="77777777" w:rsidR="00516CE1" w:rsidRDefault="00516CE1" w:rsidP="00DE2A9C">
            <w:pPr>
              <w:keepNext/>
            </w:pPr>
            <w:r>
              <w:t>Cohort</w:t>
            </w:r>
          </w:p>
        </w:tc>
        <w:tc>
          <w:tcPr>
            <w:tcW w:w="4820" w:type="dxa"/>
            <w:tcBorders>
              <w:top w:val="single" w:sz="4" w:space="0" w:color="auto"/>
              <w:left w:val="single" w:sz="4" w:space="0" w:color="auto"/>
              <w:bottom w:val="single" w:sz="4" w:space="0" w:color="auto"/>
              <w:right w:val="single" w:sz="4" w:space="0" w:color="auto"/>
            </w:tcBorders>
          </w:tcPr>
          <w:p w14:paraId="5C385997" w14:textId="77777777" w:rsidR="00516CE1" w:rsidRDefault="00516CE1" w:rsidP="00DE2A9C">
            <w:r w:rsidRPr="00AD17E5">
              <w:rPr>
                <w:b/>
              </w:rPr>
              <w:t>Aim</w:t>
            </w:r>
            <w:r>
              <w:t xml:space="preserve">: </w:t>
            </w:r>
            <w:r w:rsidRPr="00AD17E5">
              <w:t>to determine the effect of regular leisure physical</w:t>
            </w:r>
            <w:r>
              <w:t xml:space="preserve"> </w:t>
            </w:r>
            <w:r w:rsidRPr="00AD17E5">
              <w:t xml:space="preserve">activity (RLPA) on two different adverse birth outcomes: timeliness of </w:t>
            </w:r>
            <w:r>
              <w:t>birth</w:t>
            </w:r>
            <w:r w:rsidRPr="00AD17E5">
              <w:t xml:space="preserve"> (</w:t>
            </w:r>
            <w:r w:rsidRPr="00AD17E5">
              <w:rPr>
                <w:rFonts w:ascii="Helvetica" w:hAnsi="Helvetica"/>
              </w:rPr>
              <w:t>&lt;</w:t>
            </w:r>
            <w:r w:rsidRPr="00AD17E5">
              <w:t>37 weeks,</w:t>
            </w:r>
            <w:r>
              <w:t xml:space="preserve"> </w:t>
            </w:r>
            <w:r w:rsidRPr="00AD17E5">
              <w:t xml:space="preserve">preterm; 37–42 weeks, term; and </w:t>
            </w:r>
            <w:r w:rsidRPr="00AD17E5">
              <w:rPr>
                <w:rFonts w:ascii="Helvetica" w:hAnsi="Helvetica"/>
              </w:rPr>
              <w:t>&gt;</w:t>
            </w:r>
            <w:r w:rsidRPr="00AD17E5">
              <w:t>42 weeks, postterm) and low birth weight (</w:t>
            </w:r>
            <w:r w:rsidRPr="00AD17E5">
              <w:rPr>
                <w:rFonts w:ascii="Helvetica" w:hAnsi="Helvetica"/>
              </w:rPr>
              <w:t>&lt;</w:t>
            </w:r>
            <w:r w:rsidRPr="00AD17E5">
              <w:t>1500 g, very</w:t>
            </w:r>
            <w:r>
              <w:t xml:space="preserve"> </w:t>
            </w:r>
            <w:r w:rsidRPr="00AD17E5">
              <w:t xml:space="preserve">low; 1500–2499 g, low). </w:t>
            </w:r>
          </w:p>
          <w:p w14:paraId="78D1CC3F" w14:textId="77777777" w:rsidR="00516CE1" w:rsidRPr="00AD17E5" w:rsidRDefault="00516CE1" w:rsidP="00DE2A9C">
            <w:r w:rsidRPr="00AD17E5">
              <w:rPr>
                <w:b/>
              </w:rPr>
              <w:t>Methods</w:t>
            </w:r>
            <w:r w:rsidRPr="00AD17E5">
              <w:t>: The sample</w:t>
            </w:r>
            <w:r>
              <w:t xml:space="preserve"> </w:t>
            </w:r>
            <w:r w:rsidRPr="00AD17E5">
              <w:t>was obtained</w:t>
            </w:r>
            <w:r>
              <w:t xml:space="preserve"> </w:t>
            </w:r>
            <w:r w:rsidRPr="00AD17E5">
              <w:t>from the 1988 National Maternal and Infant Health Survey (NMIHS) data. The NMIHS was</w:t>
            </w:r>
            <w:r>
              <w:t xml:space="preserve"> </w:t>
            </w:r>
            <w:r w:rsidRPr="00AD17E5">
              <w:t>developed to examine adverse birth outcomes by assessing various maternal characteristics</w:t>
            </w:r>
            <w:r>
              <w:t xml:space="preserve"> </w:t>
            </w:r>
            <w:r w:rsidRPr="00AD17E5">
              <w:t>such as demographic, behavio</w:t>
            </w:r>
            <w:r>
              <w:t>u</w:t>
            </w:r>
            <w:r w:rsidRPr="00AD17E5">
              <w:t>ral, and health care factors not found in vital statistics data.</w:t>
            </w:r>
            <w:r>
              <w:t xml:space="preserve"> Women were grouped as exercising before and during pregnancy (Group 1), exercising before but not during pregnancy (Group 2), exercising during pregnancy but not before (Group 3), and not exercising before or during pregnancy (Group 4).</w:t>
            </w:r>
          </w:p>
        </w:tc>
        <w:tc>
          <w:tcPr>
            <w:tcW w:w="4536" w:type="dxa"/>
            <w:tcBorders>
              <w:top w:val="single" w:sz="4" w:space="0" w:color="auto"/>
              <w:left w:val="single" w:sz="4" w:space="0" w:color="auto"/>
              <w:bottom w:val="single" w:sz="4" w:space="0" w:color="auto"/>
              <w:right w:val="single" w:sz="4" w:space="0" w:color="auto"/>
            </w:tcBorders>
          </w:tcPr>
          <w:p w14:paraId="23957749" w14:textId="77777777" w:rsidR="00516CE1" w:rsidRDefault="00516CE1" w:rsidP="00DE2A9C">
            <w:pPr>
              <w:keepNext/>
            </w:pPr>
            <w:r>
              <w:t>Preterm birth and level of exercise during pregnancy compared to Group 1:</w:t>
            </w:r>
          </w:p>
          <w:p w14:paraId="380E02A9" w14:textId="77777777" w:rsidR="00516CE1" w:rsidRDefault="00516CE1" w:rsidP="00DE2A9C">
            <w:pPr>
              <w:pStyle w:val="bullet"/>
            </w:pPr>
            <w:r>
              <w:t>Group 2: OR 0.91 (0.71 to 1.17)</w:t>
            </w:r>
          </w:p>
          <w:p w14:paraId="0C88F0C1" w14:textId="77777777" w:rsidR="00516CE1" w:rsidRDefault="00516CE1" w:rsidP="00DE2A9C">
            <w:pPr>
              <w:pStyle w:val="bullet"/>
            </w:pPr>
            <w:r>
              <w:t>Group 3: OR 1.08 (0.76 to 1.55)</w:t>
            </w:r>
          </w:p>
          <w:p w14:paraId="7C88CA0A" w14:textId="77777777" w:rsidR="00516CE1" w:rsidRDefault="00516CE1" w:rsidP="00DE2A9C">
            <w:pPr>
              <w:pStyle w:val="bullet"/>
            </w:pPr>
            <w:r>
              <w:t>Group 4: OR 1.11 (0.93 to 1.31)</w:t>
            </w:r>
          </w:p>
          <w:p w14:paraId="26BBEF19" w14:textId="77777777" w:rsidR="00516CE1" w:rsidRDefault="00516CE1" w:rsidP="00DE2A9C">
            <w:pPr>
              <w:keepNext/>
            </w:pPr>
            <w:r>
              <w:t>Post-term birth and level of exercise during pregnancy compared to Group 1:</w:t>
            </w:r>
          </w:p>
          <w:p w14:paraId="12D06987" w14:textId="77777777" w:rsidR="00516CE1" w:rsidRDefault="00516CE1" w:rsidP="00DE2A9C">
            <w:pPr>
              <w:pStyle w:val="bullet"/>
            </w:pPr>
            <w:r>
              <w:t>Group 2: OR 0.88 (0.64 to 1.19)</w:t>
            </w:r>
          </w:p>
          <w:p w14:paraId="606D128B" w14:textId="77777777" w:rsidR="00516CE1" w:rsidRDefault="00516CE1" w:rsidP="00DE2A9C">
            <w:pPr>
              <w:pStyle w:val="bullet"/>
            </w:pPr>
            <w:r>
              <w:t>Group 3: OR 0.88 (0.60 to 1.30)</w:t>
            </w:r>
          </w:p>
          <w:p w14:paraId="536D48AB" w14:textId="77777777" w:rsidR="00516CE1" w:rsidRDefault="00516CE1" w:rsidP="00DE2A9C">
            <w:pPr>
              <w:pStyle w:val="bullet"/>
            </w:pPr>
            <w:r>
              <w:t>Group 4: OR 0.89 (0.75 to 1.05)</w:t>
            </w:r>
          </w:p>
          <w:p w14:paraId="2289B0B9" w14:textId="77777777" w:rsidR="00516CE1" w:rsidRDefault="00516CE1" w:rsidP="00DE2A9C">
            <w:pPr>
              <w:keepNext/>
            </w:pPr>
            <w:r>
              <w:t>Low birth weight (1,500-2,499 g) and level of exercise during pregnancy compared to Group 1:</w:t>
            </w:r>
          </w:p>
          <w:p w14:paraId="174D7291" w14:textId="77777777" w:rsidR="00516CE1" w:rsidRDefault="00516CE1" w:rsidP="00DE2A9C">
            <w:pPr>
              <w:pStyle w:val="bullet"/>
            </w:pPr>
            <w:r>
              <w:t>Group 2: OR 1.28 (1.05 to 1.56)</w:t>
            </w:r>
          </w:p>
          <w:p w14:paraId="1130D17C" w14:textId="77777777" w:rsidR="00516CE1" w:rsidRDefault="00516CE1" w:rsidP="00DE2A9C">
            <w:pPr>
              <w:pStyle w:val="bullet"/>
            </w:pPr>
            <w:r>
              <w:t>Group 3: OR 0.85 (0.62 to 1.17)</w:t>
            </w:r>
          </w:p>
          <w:p w14:paraId="18E14D5A" w14:textId="77777777" w:rsidR="00516CE1" w:rsidRDefault="00516CE1" w:rsidP="00DE2A9C">
            <w:pPr>
              <w:pStyle w:val="bullet"/>
            </w:pPr>
            <w:r>
              <w:t>Group 4: OR 1.15 (0.99 to 1.34)</w:t>
            </w:r>
          </w:p>
          <w:p w14:paraId="16613E3B" w14:textId="77777777" w:rsidR="00516CE1" w:rsidRDefault="00516CE1" w:rsidP="00DE2A9C">
            <w:pPr>
              <w:keepNext/>
            </w:pPr>
            <w:r>
              <w:t>Very low birth weight (&lt;1,500 g) and level of exercise during pregnancy compared to Group 1:</w:t>
            </w:r>
          </w:p>
          <w:p w14:paraId="2B9D0A51" w14:textId="77777777" w:rsidR="00516CE1" w:rsidRDefault="00516CE1" w:rsidP="00DE2A9C">
            <w:pPr>
              <w:pStyle w:val="bullet"/>
            </w:pPr>
            <w:r>
              <w:t>Group 2: OR 2.05 (1.69 to 2.48)</w:t>
            </w:r>
          </w:p>
          <w:p w14:paraId="42A197B2" w14:textId="77777777" w:rsidR="00516CE1" w:rsidRDefault="00516CE1" w:rsidP="00DE2A9C">
            <w:pPr>
              <w:pStyle w:val="bullet"/>
            </w:pPr>
            <w:r>
              <w:t>Group 3: OR 1.13 (0.85 to 1.49)</w:t>
            </w:r>
          </w:p>
          <w:p w14:paraId="4C457270" w14:textId="77777777" w:rsidR="00516CE1" w:rsidRPr="000F45C8" w:rsidRDefault="00516CE1" w:rsidP="00DE2A9C">
            <w:pPr>
              <w:pStyle w:val="bullet"/>
            </w:pPr>
            <w:r>
              <w:t>Group 4: OR 1.75 (1.50 to 2.04)</w:t>
            </w:r>
          </w:p>
        </w:tc>
        <w:tc>
          <w:tcPr>
            <w:tcW w:w="1843" w:type="dxa"/>
            <w:tcBorders>
              <w:top w:val="single" w:sz="4" w:space="0" w:color="auto"/>
              <w:left w:val="single" w:sz="4" w:space="0" w:color="auto"/>
              <w:bottom w:val="single" w:sz="4" w:space="0" w:color="auto"/>
              <w:right w:val="single" w:sz="4" w:space="0" w:color="auto"/>
            </w:tcBorders>
          </w:tcPr>
          <w:p w14:paraId="1F44064F" w14:textId="77777777" w:rsidR="00516CE1" w:rsidRPr="00AF7D6C" w:rsidRDefault="00516CE1" w:rsidP="00DE2A9C">
            <w:pPr>
              <w:keepNext/>
            </w:pPr>
          </w:p>
        </w:tc>
      </w:tr>
    </w:tbl>
    <w:p w14:paraId="07C20882" w14:textId="2F3FFA5B" w:rsidR="00904C09" w:rsidRPr="00DC4A73" w:rsidRDefault="009C163D" w:rsidP="00BD61CC">
      <w:pPr>
        <w:pStyle w:val="TableName"/>
        <w:pageBreakBefore/>
        <w:ind w:left="1134" w:hanging="1134"/>
      </w:pPr>
      <w:bookmarkStart w:id="142" w:name="_Toc40956660"/>
      <w:r>
        <w:t xml:space="preserve">Q5 </w:t>
      </w:r>
      <w:r w:rsidR="00904C09">
        <w:t>Physical activity in pregnancy and childhood weight</w:t>
      </w:r>
      <w:bookmarkEnd w:id="142"/>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82: Q5 Physical activity in pregnancy and childhood weight"/>
      </w:tblPr>
      <w:tblGrid>
        <w:gridCol w:w="1305"/>
        <w:gridCol w:w="1388"/>
        <w:gridCol w:w="4820"/>
        <w:gridCol w:w="4536"/>
        <w:gridCol w:w="1843"/>
      </w:tblGrid>
      <w:tr w:rsidR="00904C09" w:rsidRPr="00F350A6" w14:paraId="7DF7621C" w14:textId="77777777" w:rsidTr="00D86DBF">
        <w:trPr>
          <w:cantSplit/>
          <w:tblHeader/>
        </w:trPr>
        <w:tc>
          <w:tcPr>
            <w:tcW w:w="1305" w:type="dxa"/>
          </w:tcPr>
          <w:p w14:paraId="39CD0C66" w14:textId="77777777" w:rsidR="00904C09" w:rsidRPr="00F350A6" w:rsidRDefault="00904C09" w:rsidP="00D86DBF">
            <w:pPr>
              <w:keepNext/>
              <w:rPr>
                <w:b/>
              </w:rPr>
            </w:pPr>
            <w:r>
              <w:rPr>
                <w:b/>
              </w:rPr>
              <w:t>Study ref</w:t>
            </w:r>
          </w:p>
        </w:tc>
        <w:tc>
          <w:tcPr>
            <w:tcW w:w="1388" w:type="dxa"/>
          </w:tcPr>
          <w:p w14:paraId="0A618AD9" w14:textId="77777777" w:rsidR="00904C09" w:rsidRPr="00F350A6" w:rsidRDefault="00904C09" w:rsidP="00D86DBF">
            <w:pPr>
              <w:keepNext/>
              <w:rPr>
                <w:b/>
              </w:rPr>
            </w:pPr>
            <w:r>
              <w:rPr>
                <w:b/>
              </w:rPr>
              <w:t>N</w:t>
            </w:r>
          </w:p>
        </w:tc>
        <w:tc>
          <w:tcPr>
            <w:tcW w:w="4820" w:type="dxa"/>
          </w:tcPr>
          <w:p w14:paraId="5B186446" w14:textId="77777777" w:rsidR="00904C09" w:rsidRPr="00F350A6" w:rsidRDefault="00904C09" w:rsidP="00D86DBF">
            <w:pPr>
              <w:keepNext/>
              <w:rPr>
                <w:b/>
              </w:rPr>
            </w:pPr>
            <w:r>
              <w:rPr>
                <w:b/>
              </w:rPr>
              <w:t>Aim/methods</w:t>
            </w:r>
          </w:p>
        </w:tc>
        <w:tc>
          <w:tcPr>
            <w:tcW w:w="4536" w:type="dxa"/>
          </w:tcPr>
          <w:p w14:paraId="51CBA92C" w14:textId="77777777" w:rsidR="00904C09" w:rsidRPr="00F350A6" w:rsidRDefault="00904C09" w:rsidP="00D86DBF">
            <w:pPr>
              <w:keepNext/>
              <w:rPr>
                <w:b/>
              </w:rPr>
            </w:pPr>
            <w:r>
              <w:rPr>
                <w:b/>
              </w:rPr>
              <w:t>Results</w:t>
            </w:r>
          </w:p>
        </w:tc>
        <w:tc>
          <w:tcPr>
            <w:tcW w:w="1843" w:type="dxa"/>
          </w:tcPr>
          <w:p w14:paraId="0D25CB5D" w14:textId="77777777" w:rsidR="00904C09" w:rsidRPr="00F350A6" w:rsidRDefault="00904C09" w:rsidP="00D86DBF">
            <w:pPr>
              <w:keepNext/>
              <w:rPr>
                <w:b/>
              </w:rPr>
            </w:pPr>
            <w:r>
              <w:rPr>
                <w:b/>
              </w:rPr>
              <w:t>Comments</w:t>
            </w:r>
          </w:p>
        </w:tc>
      </w:tr>
      <w:tr w:rsidR="00904C09" w:rsidRPr="00904C09" w14:paraId="2B46E3E7" w14:textId="77777777" w:rsidTr="00D86DBF">
        <w:trPr>
          <w:cantSplit/>
          <w:tblHeader/>
        </w:trPr>
        <w:tc>
          <w:tcPr>
            <w:tcW w:w="1305" w:type="dxa"/>
          </w:tcPr>
          <w:p w14:paraId="1A78303F" w14:textId="52F39AF2" w:rsidR="00904C09" w:rsidRDefault="00C21322" w:rsidP="00904C09">
            <w:r>
              <w:t>Kong et al 2016</w:t>
            </w:r>
            <w:r w:rsidR="00E51743">
              <w:fldChar w:fldCharType="begin">
                <w:fldData xml:space="preserve">PEVuZE5vdGU+PENpdGU+PEF1dGhvcj5Lb25nPC9BdXRob3I+PFllYXI+MjAxNjwvWWVhcj48UmVj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</w:fldData>
              </w:fldChar>
            </w:r>
            <w:r w:rsidR="002747EA">
              <w:instrText xml:space="preserve"> ADDIN EN.CITE </w:instrText>
            </w:r>
            <w:r w:rsidR="002747EA">
              <w:fldChar w:fldCharType="begin">
                <w:fldData xml:space="preserve">PEVuZE5vdGU+PENpdGU+PEF1dGhvcj5Lb25nPC9BdXRob3I+PFllYXI+MjAxNjwvWWVhcj48UmVj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</w:fldData>
              </w:fldChar>
            </w:r>
            <w:r w:rsidR="002747EA">
              <w:instrText xml:space="preserve"> ADDIN EN.CITE.DATA </w:instrText>
            </w:r>
            <w:r w:rsidR="002747EA">
              <w:fldChar w:fldCharType="end"/>
            </w:r>
            <w:r w:rsidR="00E51743">
              <w:fldChar w:fldCharType="separate"/>
            </w:r>
            <w:r w:rsidR="002747EA" w:rsidRPr="002747EA">
              <w:rPr>
                <w:noProof/>
                <w:vertAlign w:val="superscript"/>
              </w:rPr>
              <w:t>309</w:t>
            </w:r>
            <w:r w:rsidR="00E51743">
              <w:fldChar w:fldCharType="end"/>
            </w:r>
          </w:p>
          <w:p w14:paraId="53E7222C" w14:textId="0FDFAF7D" w:rsidR="00345E7C" w:rsidRPr="00904C09" w:rsidRDefault="00345E7C" w:rsidP="00904C09">
            <w:r>
              <w:t>United States</w:t>
            </w:r>
          </w:p>
        </w:tc>
        <w:tc>
          <w:tcPr>
            <w:tcW w:w="1388" w:type="dxa"/>
          </w:tcPr>
          <w:p w14:paraId="6516C514" w14:textId="1662FF09" w:rsidR="00904C09" w:rsidRPr="00904C09" w:rsidRDefault="00C21322" w:rsidP="00904C09">
            <w:r>
              <w:t>802 mother-child dyads</w:t>
            </w:r>
          </w:p>
        </w:tc>
        <w:tc>
          <w:tcPr>
            <w:tcW w:w="4820" w:type="dxa"/>
          </w:tcPr>
          <w:p w14:paraId="7D4F1095" w14:textId="77777777" w:rsidR="00C21322" w:rsidRDefault="00C21322" w:rsidP="00C21322">
            <w:r w:rsidRPr="00C21322">
              <w:rPr>
                <w:b/>
              </w:rPr>
              <w:t>Aim</w:t>
            </w:r>
            <w:r>
              <w:t xml:space="preserve">: </w:t>
            </w:r>
            <w:r w:rsidRPr="00C21322">
              <w:t xml:space="preserve">to examine associations of maternal LTPA with offspring overall and central adiposity in mid-childhood. </w:t>
            </w:r>
          </w:p>
          <w:p w14:paraId="35937AF7" w14:textId="0B443F9F" w:rsidR="00904C09" w:rsidRPr="00904C09" w:rsidRDefault="00C21322" w:rsidP="00C21322">
            <w:r w:rsidRPr="00C21322">
              <w:rPr>
                <w:b/>
              </w:rPr>
              <w:t>Methods</w:t>
            </w:r>
            <w:r w:rsidRPr="00C21322">
              <w:t>: We analysed data from mother-child dyads from Project Viva, a prospective pre-birth cohort study. Women reported average weekly LTPA before and during mid-pregnancy. At age 7-10 years, we measured fat, truncal fat and lean mass with dual-energy X-ray absorptiometry. Using multivariable linear regression, we examined associations of maternal LTPA with offspring adiposity, adjusting for child age and sex, maternal race/ethnicity, education, age, pre-pregnancy body mass index, mari</w:t>
            </w:r>
            <w:r>
              <w:t>tal status and smoking status.</w:t>
            </w:r>
          </w:p>
        </w:tc>
        <w:tc>
          <w:tcPr>
            <w:tcW w:w="4536" w:type="dxa"/>
          </w:tcPr>
          <w:p w14:paraId="7F00C53E" w14:textId="4F3DBBEA" w:rsidR="00345E7C" w:rsidRPr="00345E7C" w:rsidRDefault="00345E7C" w:rsidP="00345E7C">
            <w:r>
              <w:t>Associations between mid pregnancy leisure time physical activity of &gt;8 hours/week</w:t>
            </w:r>
          </w:p>
          <w:p w14:paraId="072FB3EB" w14:textId="77777777" w:rsidR="00345E7C" w:rsidRDefault="00345E7C" w:rsidP="00345E7C">
            <w:pPr>
              <w:pStyle w:val="bullet"/>
            </w:pPr>
            <w:r>
              <w:t xml:space="preserve">Fat mass index: </w:t>
            </w:r>
            <w:r w:rsidRPr="00345E7C">
              <w:t>0.07 (−0.22, 0.36)</w:t>
            </w:r>
          </w:p>
          <w:p w14:paraId="0F3D3E72" w14:textId="77777777" w:rsidR="00345E7C" w:rsidRDefault="00345E7C" w:rsidP="00345E7C">
            <w:pPr>
              <w:pStyle w:val="bullet"/>
            </w:pPr>
            <w:r>
              <w:t xml:space="preserve">Truncal fat mass index: </w:t>
            </w:r>
            <w:r w:rsidRPr="00345E7C">
              <w:t>0.03 (−0.10, 0.17)</w:t>
            </w:r>
          </w:p>
          <w:p w14:paraId="7DE4FE1C" w14:textId="53918FB6" w:rsidR="00345E7C" w:rsidRPr="00345E7C" w:rsidRDefault="00345E7C" w:rsidP="00345E7C">
            <w:pPr>
              <w:pStyle w:val="bullet"/>
            </w:pPr>
            <w:r>
              <w:t xml:space="preserve">Lean mass index: </w:t>
            </w:r>
            <w:r w:rsidRPr="00345E7C">
              <w:t>0.03 (−0.18, 0.25)</w:t>
            </w:r>
          </w:p>
          <w:p w14:paraId="75E12261" w14:textId="53765DFE" w:rsidR="00904C09" w:rsidRPr="00C21322" w:rsidRDefault="00904C09" w:rsidP="00C21322"/>
        </w:tc>
        <w:tc>
          <w:tcPr>
            <w:tcW w:w="1843" w:type="dxa"/>
          </w:tcPr>
          <w:p w14:paraId="58F0DC79" w14:textId="77777777" w:rsidR="00904C09" w:rsidRPr="00904C09" w:rsidRDefault="00904C09" w:rsidP="00904C09"/>
        </w:tc>
      </w:tr>
    </w:tbl>
    <w:p w14:paraId="5496E625" w14:textId="4474447C" w:rsidR="0003571F" w:rsidRPr="00DC4A73" w:rsidRDefault="009C163D" w:rsidP="00BD61CC">
      <w:pPr>
        <w:pStyle w:val="TableName"/>
        <w:ind w:left="1134" w:hanging="1134"/>
      </w:pPr>
      <w:bookmarkStart w:id="143" w:name="_Toc40956661"/>
      <w:r>
        <w:t xml:space="preserve">Q5 </w:t>
      </w:r>
      <w:r w:rsidR="0003571F">
        <w:t>Physical activity in pregnancy and neurodevelopment of the child</w:t>
      </w:r>
      <w:bookmarkEnd w:id="143"/>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83: Q5 Physical activity in pregnancy and neurodevelopment of the child"/>
      </w:tblPr>
      <w:tblGrid>
        <w:gridCol w:w="1305"/>
        <w:gridCol w:w="1388"/>
        <w:gridCol w:w="4820"/>
        <w:gridCol w:w="4536"/>
        <w:gridCol w:w="1843"/>
      </w:tblGrid>
      <w:tr w:rsidR="0003571F" w:rsidRPr="00F350A6" w14:paraId="0D1A1D4A" w14:textId="77777777" w:rsidTr="0003571F">
        <w:trPr>
          <w:cantSplit/>
          <w:tblHeader/>
        </w:trPr>
        <w:tc>
          <w:tcPr>
            <w:tcW w:w="1305" w:type="dxa"/>
          </w:tcPr>
          <w:p w14:paraId="3C07F54E" w14:textId="77777777" w:rsidR="0003571F" w:rsidRPr="00F350A6" w:rsidRDefault="0003571F" w:rsidP="00DE2A9C">
            <w:pPr>
              <w:keepNext/>
              <w:rPr>
                <w:b/>
              </w:rPr>
            </w:pPr>
            <w:r>
              <w:rPr>
                <w:b/>
              </w:rPr>
              <w:t>Study ref</w:t>
            </w:r>
          </w:p>
        </w:tc>
        <w:tc>
          <w:tcPr>
            <w:tcW w:w="1388" w:type="dxa"/>
          </w:tcPr>
          <w:p w14:paraId="185A7F57" w14:textId="77777777" w:rsidR="0003571F" w:rsidRPr="00F350A6" w:rsidRDefault="0003571F" w:rsidP="00DE2A9C">
            <w:pPr>
              <w:keepNext/>
              <w:rPr>
                <w:b/>
              </w:rPr>
            </w:pPr>
            <w:r>
              <w:rPr>
                <w:b/>
              </w:rPr>
              <w:t>N</w:t>
            </w:r>
          </w:p>
        </w:tc>
        <w:tc>
          <w:tcPr>
            <w:tcW w:w="4820" w:type="dxa"/>
          </w:tcPr>
          <w:p w14:paraId="62D3E374" w14:textId="77777777" w:rsidR="0003571F" w:rsidRPr="00F350A6" w:rsidRDefault="0003571F" w:rsidP="00DE2A9C">
            <w:pPr>
              <w:keepNext/>
              <w:rPr>
                <w:b/>
              </w:rPr>
            </w:pPr>
            <w:r>
              <w:rPr>
                <w:b/>
              </w:rPr>
              <w:t>Aim/methods</w:t>
            </w:r>
          </w:p>
        </w:tc>
        <w:tc>
          <w:tcPr>
            <w:tcW w:w="4536" w:type="dxa"/>
          </w:tcPr>
          <w:p w14:paraId="75C9B17A" w14:textId="77777777" w:rsidR="0003571F" w:rsidRPr="00F350A6" w:rsidRDefault="0003571F" w:rsidP="00DE2A9C">
            <w:pPr>
              <w:keepNext/>
              <w:rPr>
                <w:b/>
              </w:rPr>
            </w:pPr>
            <w:r>
              <w:rPr>
                <w:b/>
              </w:rPr>
              <w:t>Results</w:t>
            </w:r>
          </w:p>
        </w:tc>
        <w:tc>
          <w:tcPr>
            <w:tcW w:w="1843" w:type="dxa"/>
          </w:tcPr>
          <w:p w14:paraId="55AA9B71" w14:textId="77777777" w:rsidR="0003571F" w:rsidRPr="00F350A6" w:rsidRDefault="0003571F" w:rsidP="00DE2A9C">
            <w:pPr>
              <w:keepNext/>
              <w:rPr>
                <w:b/>
              </w:rPr>
            </w:pPr>
            <w:r>
              <w:rPr>
                <w:b/>
              </w:rPr>
              <w:t>Comments</w:t>
            </w:r>
          </w:p>
        </w:tc>
      </w:tr>
      <w:tr w:rsidR="0003571F" w:rsidRPr="0003571F" w14:paraId="562D57F6" w14:textId="77777777" w:rsidTr="0003571F">
        <w:trPr>
          <w:cantSplit/>
          <w:tblHeader/>
        </w:trPr>
        <w:tc>
          <w:tcPr>
            <w:tcW w:w="1305" w:type="dxa"/>
          </w:tcPr>
          <w:p w14:paraId="5E12A8C8" w14:textId="2DA9F138" w:rsidR="0003571F" w:rsidRPr="0003571F" w:rsidRDefault="0003571F" w:rsidP="002747EA">
            <w:pPr>
              <w:keepNext/>
            </w:pPr>
            <w:r>
              <w:t>Nino Cruz et al 2018</w:t>
            </w:r>
            <w:r w:rsidR="00E51743">
              <w:fldChar w:fldCharType="begin"/>
            </w:r>
            <w:r w:rsidR="002747EA">
              <w:instrText xml:space="preserve"> ADDIN EN.CITE &lt;EndNote&gt;&lt;Cite&gt;&lt;Author&gt;Nino Cruz&lt;/Author&gt;&lt;Year&gt;2018&lt;/Year&gt;&lt;RecNum&gt;567&lt;/RecNum&gt;&lt;DisplayText&gt;&lt;style face="superscript" font="Trebuchet MS" size="9"&gt;310&lt;/style&gt;&lt;/DisplayText&gt;&lt;record&gt;&lt;rec-number&gt;567&lt;/rec-number&gt;&lt;foreign-keys&gt;&lt;key app="EN" db-id="exvasrfx2dtraoesasxp2szsxa2df502592x" timestamp="1535933807"&gt;567&lt;/key&gt;&lt;key app="ENWeb" db-id=""&gt;0&lt;/key&gt;&lt;/foreign-keys&gt;&lt;ref-type name="Journal Article"&gt;17&lt;/ref-type&gt;&lt;contributors&gt;&lt;authors&gt;&lt;author&gt;Nino Cruz, G. I.&lt;/author&gt;&lt;author&gt;Ramirez Varela, A.&lt;/author&gt;&lt;author&gt;da Silva, I. C. M.&lt;/author&gt;&lt;author&gt;Hallal, P. C.&lt;/author&gt;&lt;author&gt;Santos, I. S.&lt;/author&gt;&lt;/authors&gt;&lt;/contributors&gt;&lt;auth-address&gt;Post-Graduate Program in Epidemiology, Federal University of Pelotas, Rio Grande do Sul, Brazil.&lt;/auth-address&gt;&lt;titles&gt;&lt;title&gt;Physical activity during pregnancy and offspring neurodevelopment: A systematic review&lt;/title&gt;&lt;secondary-title&gt;Paediatr Perinat Epidemiol&lt;/secondary-title&gt;&lt;/titles&gt;&lt;periodical&gt;&lt;full-title&gt;Paediatr Perinat Epidemiol&lt;/full-title&gt;&lt;/periodical&gt;&lt;pages&gt;369-379&lt;/pages&gt;&lt;volume&gt;32&lt;/volume&gt;&lt;number&gt;4&lt;/number&gt;&lt;edition&gt;2018/05/05&lt;/edition&gt;&lt;keywords&gt;&lt;keyword&gt;childhood&lt;/keyword&gt;&lt;keyword&gt;infancy&lt;/keyword&gt;&lt;keyword&gt;neurodevelopment&lt;/keyword&gt;&lt;keyword&gt;physical activity&lt;/keyword&gt;&lt;keyword&gt;pregnancy&lt;/keyword&gt;&lt;/keywords&gt;&lt;dates&gt;&lt;year&gt;2018&lt;/year&gt;&lt;pub-dates&gt;&lt;date&gt;Jul&lt;/date&gt;&lt;/pub-dates&gt;&lt;/dates&gt;&lt;isbn&gt;1365-3016 (Electronic)&amp;#xD;0269-5022 (Linking)&lt;/isbn&gt;&lt;accession-num&gt;29727034&lt;/accession-num&gt;&lt;urls&gt;&lt;related-urls&gt;&lt;url&gt;https://www.ncbi.nlm.nih.gov/pubmed/29727034&lt;/url&gt;&lt;/related-urls&gt;&lt;/urls&gt;&lt;electronic-resource-num&gt;10.1111/ppe.12472&lt;/electronic-resource-num&gt;&lt;/record&gt;&lt;/Cite&gt;&lt;/EndNote&gt;</w:instrText>
            </w:r>
            <w:r w:rsidR="00E51743">
              <w:fldChar w:fldCharType="separate"/>
            </w:r>
            <w:r w:rsidR="002747EA" w:rsidRPr="002747EA">
              <w:rPr>
                <w:noProof/>
                <w:vertAlign w:val="superscript"/>
              </w:rPr>
              <w:t>310</w:t>
            </w:r>
            <w:r w:rsidR="00E51743">
              <w:fldChar w:fldCharType="end"/>
            </w:r>
          </w:p>
        </w:tc>
        <w:tc>
          <w:tcPr>
            <w:tcW w:w="1388" w:type="dxa"/>
          </w:tcPr>
          <w:p w14:paraId="7321D9E0" w14:textId="77777777" w:rsidR="0003571F" w:rsidRDefault="0003571F" w:rsidP="00DE2A9C">
            <w:pPr>
              <w:keepNext/>
            </w:pPr>
            <w:r>
              <w:t>6 studies</w:t>
            </w:r>
          </w:p>
          <w:p w14:paraId="2C0AC937" w14:textId="34D60A3D" w:rsidR="00EE6645" w:rsidRDefault="00EE6645" w:rsidP="00DE2A9C">
            <w:pPr>
              <w:keepNext/>
            </w:pPr>
            <w:r>
              <w:t>1 RCT; 5 cohort</w:t>
            </w:r>
          </w:p>
          <w:p w14:paraId="0CE1E151" w14:textId="74B04D40" w:rsidR="0003571F" w:rsidRPr="0003571F" w:rsidRDefault="0003571F" w:rsidP="00DE2A9C">
            <w:pPr>
              <w:keepNext/>
            </w:pPr>
            <w:r>
              <w:t>SLR</w:t>
            </w:r>
          </w:p>
        </w:tc>
        <w:tc>
          <w:tcPr>
            <w:tcW w:w="4820" w:type="dxa"/>
          </w:tcPr>
          <w:p w14:paraId="5D21E6F6" w14:textId="0C8BBE36" w:rsidR="0003571F" w:rsidRDefault="0003571F" w:rsidP="00DE2A9C">
            <w:pPr>
              <w:keepNext/>
            </w:pPr>
            <w:r w:rsidRPr="0003571F">
              <w:rPr>
                <w:b/>
              </w:rPr>
              <w:t>Aim</w:t>
            </w:r>
            <w:r>
              <w:t>: T</w:t>
            </w:r>
            <w:r w:rsidRPr="0003571F">
              <w:t xml:space="preserve">o review the literature on the association between physical activity </w:t>
            </w:r>
            <w:r w:rsidR="00AC1FF1">
              <w:t xml:space="preserve">(PA) </w:t>
            </w:r>
            <w:r w:rsidRPr="0003571F">
              <w:t xml:space="preserve">during pregnancy and offspring neurodevelopment. </w:t>
            </w:r>
          </w:p>
          <w:p w14:paraId="508DA00A" w14:textId="6390D632" w:rsidR="0003571F" w:rsidRPr="0003571F" w:rsidRDefault="0003571F" w:rsidP="0003571F">
            <w:pPr>
              <w:keepNext/>
            </w:pPr>
            <w:r w:rsidRPr="0003571F">
              <w:rPr>
                <w:b/>
              </w:rPr>
              <w:t>Methods</w:t>
            </w:r>
            <w:r w:rsidRPr="0003571F">
              <w:t xml:space="preserve">: LILACS, MEDLINE and Web of Science were searched for studies published since 1977. Original studies conducted in humans, without language, country, or study type restriction, were eligible. Information on the study methodology like study  design, sample size, PA exposure and neurodevelopment assessment, covariates, and the effect measure were extracted from the selected articles. </w:t>
            </w:r>
          </w:p>
        </w:tc>
        <w:tc>
          <w:tcPr>
            <w:tcW w:w="4536" w:type="dxa"/>
          </w:tcPr>
          <w:p w14:paraId="2BAFA2E0" w14:textId="77777777" w:rsidR="00EE6645" w:rsidRDefault="0003571F" w:rsidP="0003571F">
            <w:r w:rsidRPr="0003571F">
              <w:t xml:space="preserve">The instruments used to measure PA during pregnancy and neurodevelopment varied between the studies. PA was self-reported at different gestational ages and neurodevelopment was assessed prospectively in offspring aged 1-8 years old. </w:t>
            </w:r>
          </w:p>
          <w:p w14:paraId="644181A3" w14:textId="61265272" w:rsidR="0003571F" w:rsidRPr="0003571F" w:rsidRDefault="0003571F" w:rsidP="00EE6645">
            <w:r w:rsidRPr="0003571F">
              <w:t xml:space="preserve">Only the randomised clinical trial found no effect of PA over offspring neurodevelopment. Cohort studies found a positive association between </w:t>
            </w:r>
            <w:r w:rsidR="00EE6645">
              <w:t>physical activity</w:t>
            </w:r>
            <w:r w:rsidRPr="0003571F">
              <w:t xml:space="preserve"> during pregnancy and offspring neurodevelopment. </w:t>
            </w:r>
          </w:p>
        </w:tc>
        <w:tc>
          <w:tcPr>
            <w:tcW w:w="1843" w:type="dxa"/>
          </w:tcPr>
          <w:p w14:paraId="40173A88" w14:textId="77777777" w:rsidR="0003571F" w:rsidRPr="0003571F" w:rsidRDefault="0003571F" w:rsidP="00DE2A9C">
            <w:pPr>
              <w:keepNext/>
            </w:pPr>
          </w:p>
        </w:tc>
      </w:tr>
    </w:tbl>
    <w:p w14:paraId="668520F6" w14:textId="77777777" w:rsidR="00C066D7" w:rsidRDefault="00C066D7" w:rsidP="00E14BF4">
      <w:pPr>
        <w:sectPr w:rsidR="00C066D7" w:rsidSect="000E26CA">
          <w:pgSz w:w="16820" w:h="11900" w:orient="landscape"/>
          <w:pgMar w:top="1418" w:right="1134" w:bottom="1418" w:left="1134" w:header="709" w:footer="709" w:gutter="0"/>
          <w:cols w:space="708"/>
          <w:docGrid w:linePitch="360"/>
        </w:sectPr>
      </w:pPr>
    </w:p>
    <w:p w14:paraId="57740C73" w14:textId="2F0372D0" w:rsidR="0025332C" w:rsidRDefault="0025332C" w:rsidP="00755FB9">
      <w:pPr>
        <w:pStyle w:val="Heading2"/>
      </w:pPr>
      <w:bookmarkStart w:id="144" w:name="_Toc40956518"/>
      <w:r w:rsidRPr="00F43F44">
        <w:rPr>
          <w:b/>
        </w:rPr>
        <w:t>Q</w:t>
      </w:r>
      <w:r w:rsidR="00F43F44" w:rsidRPr="00F43F44">
        <w:rPr>
          <w:b/>
        </w:rPr>
        <w:t>6</w:t>
      </w:r>
      <w:r>
        <w:t xml:space="preserve">: </w:t>
      </w:r>
      <w:r w:rsidR="00F43F44" w:rsidRPr="008E3E3B">
        <w:t xml:space="preserve">What </w:t>
      </w:r>
      <w:r w:rsidR="00F43F44">
        <w:t>physical activities</w:t>
      </w:r>
      <w:r w:rsidR="00F43F44" w:rsidRPr="008E3E3B">
        <w:t xml:space="preserve"> are associated with adverse </w:t>
      </w:r>
      <w:r w:rsidR="00F43F44">
        <w:t>maternal and perinatal outcomes</w:t>
      </w:r>
      <w:r w:rsidRPr="00B432DA">
        <w:t>?</w:t>
      </w:r>
      <w:bookmarkEnd w:id="144"/>
    </w:p>
    <w:p w14:paraId="57FDBD3F" w14:textId="12FBFD5F" w:rsidR="008863D9" w:rsidRDefault="00D906C2" w:rsidP="006B6C3C">
      <w:pPr>
        <w:pStyle w:val="Heading3"/>
      </w:pPr>
      <w:bookmarkStart w:id="145" w:name="_Toc40956519"/>
      <w:r>
        <w:t>Existing</w:t>
      </w:r>
      <w:r w:rsidR="008863D9">
        <w:t xml:space="preserve"> guidelines on exercise in pregnancy</w:t>
      </w:r>
      <w:bookmarkEnd w:id="145"/>
    </w:p>
    <w:p w14:paraId="6B8E34A5" w14:textId="517F00E9" w:rsidR="00EF7282" w:rsidRPr="00D3746E" w:rsidRDefault="00EF7282" w:rsidP="00EF7282">
      <w:r w:rsidRPr="00D3746E">
        <w:t>There are several</w:t>
      </w:r>
      <w:r>
        <w:t xml:space="preserve"> </w:t>
      </w:r>
      <w:r w:rsidRPr="00D3746E">
        <w:t>activities that pose increased risks in</w:t>
      </w:r>
      <w:r>
        <w:t xml:space="preserve"> </w:t>
      </w:r>
      <w:r w:rsidRPr="00D3746E">
        <w:t>pregnancy such as scuba diving and</w:t>
      </w:r>
      <w:r>
        <w:t xml:space="preserve"> </w:t>
      </w:r>
      <w:r w:rsidRPr="00D3746E">
        <w:t>exertion in the supine position.</w:t>
      </w:r>
      <w:r>
        <w:t xml:space="preserve"> </w:t>
      </w:r>
      <w:r w:rsidRPr="00D3746E">
        <w:t>Activities that increase</w:t>
      </w:r>
      <w:r>
        <w:t xml:space="preserve"> </w:t>
      </w:r>
      <w:r w:rsidRPr="00D3746E">
        <w:t>the risk of falls, such as skiing, or those</w:t>
      </w:r>
      <w:r>
        <w:t xml:space="preserve"> </w:t>
      </w:r>
      <w:r w:rsidRPr="00D3746E">
        <w:t>that may result in excessive joint stress,</w:t>
      </w:r>
      <w:r>
        <w:t xml:space="preserve"> </w:t>
      </w:r>
      <w:r w:rsidRPr="00D3746E">
        <w:t>such as jogging and tennis, should</w:t>
      </w:r>
      <w:r>
        <w:t xml:space="preserve"> </w:t>
      </w:r>
      <w:r w:rsidRPr="00D3746E">
        <w:t>include cautionary advice for most pregnant</w:t>
      </w:r>
      <w:r>
        <w:t xml:space="preserve"> </w:t>
      </w:r>
      <w:r w:rsidRPr="00D3746E">
        <w:t>women, but evaluated on an individual</w:t>
      </w:r>
      <w:r>
        <w:t xml:space="preserve"> </w:t>
      </w:r>
      <w:r w:rsidRPr="00D3746E">
        <w:t>basis with consideration for individual</w:t>
      </w:r>
      <w:r>
        <w:t xml:space="preserve"> </w:t>
      </w:r>
      <w:r w:rsidRPr="00D3746E">
        <w:t>abilities.</w:t>
      </w:r>
    </w:p>
    <w:p w14:paraId="20A4962E" w14:textId="77777777" w:rsidR="00B43651" w:rsidRDefault="00B43651" w:rsidP="006B6C3C">
      <w:pPr>
        <w:pStyle w:val="Heading3"/>
      </w:pPr>
      <w:bookmarkStart w:id="146" w:name="_Toc40956520"/>
      <w:r>
        <w:t>Any exercise</w:t>
      </w:r>
      <w:bookmarkEnd w:id="146"/>
    </w:p>
    <w:p w14:paraId="7C0DC835" w14:textId="0DBECDE8" w:rsidR="0063687D" w:rsidRDefault="0063687D" w:rsidP="00A912D4">
      <w:r>
        <w:t xml:space="preserve">Systematic reviews have found: </w:t>
      </w:r>
    </w:p>
    <w:p w14:paraId="21424A77" w14:textId="32569FDD" w:rsidR="00B43651" w:rsidRDefault="00B43651" w:rsidP="00BD61CC">
      <w:pPr>
        <w:pStyle w:val="bullet"/>
      </w:pPr>
      <w:r>
        <w:t>no increase in risk of miscarriage (</w:t>
      </w:r>
      <w:r w:rsidRPr="00A912D4">
        <w:rPr>
          <w:sz w:val="16"/>
          <w:szCs w:val="16"/>
        </w:rPr>
        <w:t>OR 0.69; 95%CI 0.40 to 1.22; 10 studies</w:t>
      </w:r>
      <w:r>
        <w:t>) or perinatal mortality (</w:t>
      </w:r>
      <w:r w:rsidRPr="00A912D4">
        <w:rPr>
          <w:sz w:val="16"/>
          <w:szCs w:val="16"/>
        </w:rPr>
        <w:t>OR 0.79; 95%CI 0.26 to 2.38; 6 studies</w:t>
      </w:r>
      <w:r>
        <w:t>) between women who exercised in pregnancy compared to those who did not</w:t>
      </w:r>
      <w:r w:rsidR="0063687D">
        <w:t xml:space="preserve"> (</w:t>
      </w:r>
      <w:r w:rsidR="0063687D" w:rsidRPr="00A912D4">
        <w:rPr>
          <w:sz w:val="16"/>
          <w:szCs w:val="16"/>
        </w:rPr>
        <w:t>46 studies, n=266,778</w:t>
      </w:r>
      <w:r w:rsidR="0063687D">
        <w:t>)</w:t>
      </w:r>
      <w:r w:rsidR="0063687D">
        <w:fldChar w:fldCharType="begin">
          <w:fldData xml:space="preserve">PEVuZE5vdGU+PENpdGU+PEF1dGhvcj5EYXZlbnBvcnQ8L0F1dGhvcj48WWVhcj4yMDE5PC9ZZWFy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</w:fldData>
        </w:fldChar>
      </w:r>
      <w:r w:rsidR="002747EA">
        <w:instrText xml:space="preserve"> ADDIN EN.CITE </w:instrText>
      </w:r>
      <w:r w:rsidR="002747EA">
        <w:fldChar w:fldCharType="begin">
          <w:fldData xml:space="preserve">PEVuZE5vdGU+PENpdGU+PEF1dGhvcj5EYXZlbnBvcnQ8L0F1dGhvcj48WWVhcj4yMDE5PC9ZZWFy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</w:fldData>
        </w:fldChar>
      </w:r>
      <w:r w:rsidR="002747EA">
        <w:instrText xml:space="preserve"> ADDIN EN.CITE.DATA </w:instrText>
      </w:r>
      <w:r w:rsidR="002747EA">
        <w:fldChar w:fldCharType="end"/>
      </w:r>
      <w:r w:rsidR="0063687D">
        <w:fldChar w:fldCharType="separate"/>
      </w:r>
      <w:r w:rsidR="002747EA" w:rsidRPr="002747EA">
        <w:rPr>
          <w:noProof/>
          <w:vertAlign w:val="superscript"/>
        </w:rPr>
        <w:t>316</w:t>
      </w:r>
      <w:r w:rsidR="0063687D">
        <w:fldChar w:fldCharType="end"/>
      </w:r>
    </w:p>
    <w:p w14:paraId="056CD5F0" w14:textId="2C9EADF8" w:rsidR="00183B5F" w:rsidRPr="0063687D" w:rsidRDefault="0063687D" w:rsidP="00BD61CC">
      <w:pPr>
        <w:pStyle w:val="bullet"/>
      </w:pPr>
      <w:r>
        <w:t>no adverse</w:t>
      </w:r>
      <w:r w:rsidR="00183B5F" w:rsidRPr="00183B5F">
        <w:t xml:space="preserve"> impact </w:t>
      </w:r>
      <w:r>
        <w:t>on fetal heart rate</w:t>
      </w:r>
      <w:r w:rsidR="00183B5F" w:rsidRPr="00183B5F">
        <w:t xml:space="preserve"> or uteroplacental blood </w:t>
      </w:r>
      <w:r w:rsidR="00183B5F" w:rsidRPr="0063687D">
        <w:t>flow</w:t>
      </w:r>
      <w:r w:rsidRPr="0063687D">
        <w:t xml:space="preserve"> metrics (</w:t>
      </w:r>
      <w:r w:rsidRPr="00BD61CC">
        <w:rPr>
          <w:sz w:val="16"/>
          <w:szCs w:val="16"/>
        </w:rPr>
        <w:t>9 studies; 4,651 women</w:t>
      </w:r>
      <w:r w:rsidRPr="0063687D">
        <w:t>)</w:t>
      </w:r>
      <w:r>
        <w:t>.</w:t>
      </w:r>
      <w:r w:rsidR="00D07346">
        <w:fldChar w:fldCharType="begin">
          <w:fldData xml:space="preserve">PEVuZE5vdGU+PENpdGU+PEF1dGhvcj5Ta293PC9BdXRob3I+PFllYXI+MjAxOTwvWWVhcj48UmVj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</w:fldData>
        </w:fldChar>
      </w:r>
      <w:r w:rsidR="002747EA">
        <w:instrText xml:space="preserve"> ADDIN EN.CITE </w:instrText>
      </w:r>
      <w:r w:rsidR="002747EA">
        <w:fldChar w:fldCharType="begin">
          <w:fldData xml:space="preserve">PEVuZE5vdGU+PENpdGU+PEF1dGhvcj5Ta293PC9BdXRob3I+PFllYXI+MjAxOTwvWWVhcj48UmVj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</w:fldData>
        </w:fldChar>
      </w:r>
      <w:r w:rsidR="002747EA">
        <w:instrText xml:space="preserve"> ADDIN EN.CITE.DATA </w:instrText>
      </w:r>
      <w:r w:rsidR="002747EA">
        <w:fldChar w:fldCharType="end"/>
      </w:r>
      <w:r w:rsidR="00D07346">
        <w:fldChar w:fldCharType="separate"/>
      </w:r>
      <w:r w:rsidR="002747EA" w:rsidRPr="002747EA">
        <w:rPr>
          <w:noProof/>
          <w:vertAlign w:val="superscript"/>
        </w:rPr>
        <w:t>317</w:t>
      </w:r>
      <w:r w:rsidR="00D07346">
        <w:fldChar w:fldCharType="end"/>
      </w:r>
    </w:p>
    <w:p w14:paraId="20E037BA" w14:textId="65221D01" w:rsidR="006B6C3C" w:rsidRDefault="006B6C3C" w:rsidP="006B6C3C">
      <w:pPr>
        <w:pStyle w:val="Heading3"/>
      </w:pPr>
      <w:bookmarkStart w:id="147" w:name="_Toc40620724"/>
      <w:bookmarkStart w:id="148" w:name="_Toc40943779"/>
      <w:bookmarkStart w:id="149" w:name="_Toc40956521"/>
      <w:bookmarkEnd w:id="147"/>
      <w:bookmarkEnd w:id="148"/>
      <w:r>
        <w:t>Vigorous exercise</w:t>
      </w:r>
      <w:bookmarkEnd w:id="149"/>
    </w:p>
    <w:p w14:paraId="51A8BB44" w14:textId="7107C71E" w:rsidR="0063687D" w:rsidRDefault="0063687D" w:rsidP="00794F56">
      <w:r>
        <w:t>A systematic review (</w:t>
      </w:r>
      <w:r w:rsidRPr="00BD61CC">
        <w:rPr>
          <w:sz w:val="16"/>
          <w:szCs w:val="16"/>
        </w:rPr>
        <w:t>5 RCTs, 10 cohort studies; n=32,703</w:t>
      </w:r>
      <w:r>
        <w:t>)</w:t>
      </w:r>
      <w:r w:rsidR="00D07346">
        <w:fldChar w:fldCharType="begin">
          <w:fldData xml:space="preserve">PEVuZE5vdGU+PENpdGU+PEF1dGhvcj5CZWV0aGFtPC9BdXRob3I+PFllYXI+MjAxOTwvWWVhcj48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</w:fldData>
        </w:fldChar>
      </w:r>
      <w:r w:rsidR="002747EA">
        <w:instrText xml:space="preserve"> ADDIN EN.CITE </w:instrText>
      </w:r>
      <w:r w:rsidR="002747EA">
        <w:fldChar w:fldCharType="begin">
          <w:fldData xml:space="preserve">PEVuZE5vdGU+PENpdGU+PEF1dGhvcj5CZWV0aGFtPC9BdXRob3I+PFllYXI+MjAxOTwvWWVhcj48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</w:fldData>
        </w:fldChar>
      </w:r>
      <w:r w:rsidR="002747EA">
        <w:instrText xml:space="preserve"> ADDIN EN.CITE.DATA </w:instrText>
      </w:r>
      <w:r w:rsidR="002747EA">
        <w:fldChar w:fldCharType="end"/>
      </w:r>
      <w:r w:rsidR="00D07346">
        <w:fldChar w:fldCharType="separate"/>
      </w:r>
      <w:r w:rsidR="002747EA" w:rsidRPr="002747EA">
        <w:rPr>
          <w:noProof/>
          <w:vertAlign w:val="superscript"/>
        </w:rPr>
        <w:t>318</w:t>
      </w:r>
      <w:r w:rsidR="00D07346">
        <w:fldChar w:fldCharType="end"/>
      </w:r>
      <w:r>
        <w:t xml:space="preserve"> found no clear difference in birthweight</w:t>
      </w:r>
      <w:r w:rsidR="008B0A3F">
        <w:t xml:space="preserve"> (</w:t>
      </w:r>
      <w:r w:rsidR="008B0A3F" w:rsidRPr="00BD61CC">
        <w:rPr>
          <w:sz w:val="16"/>
          <w:szCs w:val="16"/>
        </w:rPr>
        <w:t>p=0.79</w:t>
      </w:r>
      <w:r w:rsidR="008B0A3F">
        <w:t>)</w:t>
      </w:r>
      <w:r>
        <w:t>, small for gestational age</w:t>
      </w:r>
      <w:r w:rsidR="008B0A3F">
        <w:t xml:space="preserve"> (</w:t>
      </w:r>
      <w:r w:rsidR="008B0A3F" w:rsidRPr="00BD61CC">
        <w:rPr>
          <w:sz w:val="16"/>
          <w:szCs w:val="16"/>
        </w:rPr>
        <w:t>p=0.13</w:t>
      </w:r>
      <w:r w:rsidR="008B0A3F">
        <w:t>)</w:t>
      </w:r>
      <w:r>
        <w:t xml:space="preserve">, low birthweight </w:t>
      </w:r>
      <w:r w:rsidR="008B0A3F">
        <w:t>(</w:t>
      </w:r>
      <w:r w:rsidR="008B0A3F" w:rsidRPr="00BD61CC">
        <w:rPr>
          <w:sz w:val="16"/>
          <w:szCs w:val="16"/>
        </w:rPr>
        <w:t>p=0.35</w:t>
      </w:r>
      <w:r w:rsidR="008B0A3F">
        <w:t xml:space="preserve">) </w:t>
      </w:r>
      <w:r>
        <w:t xml:space="preserve">or maternal weight gain </w:t>
      </w:r>
      <w:r w:rsidR="008B0A3F">
        <w:t>(</w:t>
      </w:r>
      <w:r w:rsidR="008B0A3F" w:rsidRPr="00BD61CC">
        <w:rPr>
          <w:sz w:val="16"/>
          <w:szCs w:val="16"/>
        </w:rPr>
        <w:t>p=0.5</w:t>
      </w:r>
      <w:r w:rsidR="008B0A3F">
        <w:t xml:space="preserve">) </w:t>
      </w:r>
      <w:r w:rsidR="005F1650">
        <w:t>between women who engaged in vigorous physical activity and those who did not.</w:t>
      </w:r>
      <w:r w:rsidR="008B0A3F">
        <w:t xml:space="preserve"> </w:t>
      </w:r>
      <w:r w:rsidR="008B0A3F" w:rsidRPr="000F7073">
        <w:t xml:space="preserve">Women who engaged in vigorous physical activity had a small increase in </w:t>
      </w:r>
      <w:r w:rsidR="008B0A3F">
        <w:t>g</w:t>
      </w:r>
      <w:r w:rsidR="008B0A3F" w:rsidRPr="000F7073">
        <w:t xml:space="preserve">estational age </w:t>
      </w:r>
      <w:r w:rsidR="008B0A3F">
        <w:t>at birth (</w:t>
      </w:r>
      <w:r w:rsidR="008B0A3F" w:rsidRPr="00BD61CC">
        <w:rPr>
          <w:sz w:val="16"/>
          <w:szCs w:val="16"/>
        </w:rPr>
        <w:t>p&lt;0.001</w:t>
      </w:r>
      <w:r w:rsidR="008B0A3F">
        <w:t>)</w:t>
      </w:r>
      <w:r w:rsidR="008B0A3F" w:rsidRPr="000F7073">
        <w:t xml:space="preserve"> and a small but significantly reduced risk of prematurity (</w:t>
      </w:r>
      <w:r w:rsidR="008B0A3F" w:rsidRPr="00BD61CC">
        <w:rPr>
          <w:sz w:val="16"/>
          <w:szCs w:val="16"/>
        </w:rPr>
        <w:t>p=0.03</w:t>
      </w:r>
      <w:r w:rsidR="008B0A3F" w:rsidRPr="000F7073">
        <w:t>).</w:t>
      </w:r>
    </w:p>
    <w:p w14:paraId="6F6BFA95" w14:textId="34FE057A" w:rsidR="008B0A3F" w:rsidRDefault="00BE7372" w:rsidP="00794F56">
      <w:r>
        <w:t>A secondary cohort analysis of an</w:t>
      </w:r>
      <w:r w:rsidR="008B0A3F">
        <w:t xml:space="preserve"> RCT</w:t>
      </w:r>
      <w:r>
        <w:t xml:space="preserve"> (n=1,890)</w:t>
      </w:r>
      <w:r w:rsidR="00D07346">
        <w:rPr>
          <w:noProof/>
        </w:rPr>
        <w:fldChar w:fldCharType="begin">
          <w:fldData xml:space="preserve">PEVuZE5vdGU+PENpdGU+PEF1dGhvcj5Ib2ZmbWFubjwvQXV0aG9yPjxZZWFyPjIwMTk8L1llYXI+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=
</w:fldData>
        </w:fldChar>
      </w:r>
      <w:r w:rsidR="002747EA">
        <w:rPr>
          <w:noProof/>
        </w:rPr>
        <w:instrText xml:space="preserve"> ADDIN EN.CITE </w:instrText>
      </w:r>
      <w:r w:rsidR="002747EA">
        <w:rPr>
          <w:noProof/>
        </w:rPr>
        <w:fldChar w:fldCharType="begin">
          <w:fldData xml:space="preserve">PEVuZE5vdGU+PENpdGU+PEF1dGhvcj5Ib2ZmbWFubjwvQXV0aG9yPjxZZWFyPjIwMTk8L1llYXI+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=
</w:fldData>
        </w:fldChar>
      </w:r>
      <w:r w:rsidR="002747EA">
        <w:rPr>
          <w:noProof/>
        </w:rPr>
        <w:instrText xml:space="preserve"> ADDIN EN.CITE.DATA </w:instrText>
      </w:r>
      <w:r w:rsidR="002747EA">
        <w:rPr>
          <w:noProof/>
        </w:rPr>
      </w:r>
      <w:r w:rsidR="002747EA">
        <w:rPr>
          <w:noProof/>
        </w:rPr>
        <w:fldChar w:fldCharType="end"/>
      </w:r>
      <w:r w:rsidR="00D07346">
        <w:rPr>
          <w:noProof/>
        </w:rPr>
      </w:r>
      <w:r w:rsidR="00D07346">
        <w:rPr>
          <w:noProof/>
        </w:rPr>
        <w:fldChar w:fldCharType="separate"/>
      </w:r>
      <w:r w:rsidR="002747EA" w:rsidRPr="002747EA">
        <w:rPr>
          <w:noProof/>
          <w:vertAlign w:val="superscript"/>
        </w:rPr>
        <w:t>319</w:t>
      </w:r>
      <w:r w:rsidR="00D07346">
        <w:rPr>
          <w:noProof/>
        </w:rPr>
        <w:fldChar w:fldCharType="end"/>
      </w:r>
      <w:r w:rsidR="008B0A3F">
        <w:t xml:space="preserve"> found no clear difference in low birthweight (p=0.946), high birthweight (p=0.278), large for gestational age (p=0.533) or small for gestational age (p=0.160).</w:t>
      </w:r>
    </w:p>
    <w:p w14:paraId="2A9F8CD1" w14:textId="71BE90BC" w:rsidR="00380E4B" w:rsidRDefault="00196F84" w:rsidP="00794F56">
      <w:r>
        <w:t>Three</w:t>
      </w:r>
      <w:r w:rsidR="00794F56">
        <w:t xml:space="preserve"> cohort studies</w:t>
      </w:r>
      <w:r w:rsidR="00CC1A65">
        <w:fldChar w:fldCharType="begin">
          <w:fldData xml:space="preserve">PEVuZE5vdGU+PENpdGU+PEF1dGhvcj5NYWRzZW48L0F1dGhvcj48WWVhcj4yMDA3PC9ZZWFyPjxS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</w:fldData>
        </w:fldChar>
      </w:r>
      <w:r w:rsidR="002747EA">
        <w:instrText xml:space="preserve"> ADDIN EN.CITE </w:instrText>
      </w:r>
      <w:r w:rsidR="002747EA">
        <w:fldChar w:fldCharType="begin">
          <w:fldData xml:space="preserve">PEVuZE5vdGU+PENpdGU+PEF1dGhvcj5NYWRzZW48L0F1dGhvcj48WWVhcj4yMDA3PC9ZZWFyPjxS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</w:fldData>
        </w:fldChar>
      </w:r>
      <w:r w:rsidR="002747EA">
        <w:instrText xml:space="preserve"> ADDIN EN.CITE.DATA </w:instrText>
      </w:r>
      <w:r w:rsidR="002747EA">
        <w:fldChar w:fldCharType="end"/>
      </w:r>
      <w:r w:rsidR="00CC1A65">
        <w:fldChar w:fldCharType="separate"/>
      </w:r>
      <w:r w:rsidR="002747EA" w:rsidRPr="002747EA">
        <w:rPr>
          <w:noProof/>
          <w:vertAlign w:val="superscript"/>
        </w:rPr>
        <w:t>320-322</w:t>
      </w:r>
      <w:r w:rsidR="00CC1A65">
        <w:fldChar w:fldCharType="end"/>
      </w:r>
      <w:r w:rsidR="00794F56">
        <w:t xml:space="preserve"> examined the assoc</w:t>
      </w:r>
      <w:r w:rsidR="00A77AB6">
        <w:t xml:space="preserve">iation between vigorous leisure time physical </w:t>
      </w:r>
      <w:r w:rsidR="00794F56">
        <w:t>activity and adverse outcomes</w:t>
      </w:r>
      <w:r w:rsidR="00380E4B">
        <w:t xml:space="preserve"> (miscarriage and preterm and post-term birth)</w:t>
      </w:r>
      <w:r w:rsidR="00794F56">
        <w:t>.</w:t>
      </w:r>
      <w:r w:rsidR="0007732D">
        <w:t xml:space="preserve"> </w:t>
      </w:r>
    </w:p>
    <w:p w14:paraId="19D1F962" w14:textId="3C5171E5" w:rsidR="00380E4B" w:rsidRDefault="00380E4B" w:rsidP="00794F56">
      <w:r>
        <w:t>One study (</w:t>
      </w:r>
      <w:r w:rsidRPr="00FB4431">
        <w:rPr>
          <w:sz w:val="16"/>
          <w:szCs w:val="16"/>
        </w:rPr>
        <w:t>n=92,671</w:t>
      </w:r>
      <w:r>
        <w:t>)</w:t>
      </w:r>
      <w:r>
        <w:fldChar w:fldCharType="begin"/>
      </w:r>
      <w:r w:rsidR="002747EA">
        <w:instrText xml:space="preserve"> ADDIN EN.CITE &lt;EndNote&gt;&lt;Cite&gt;&lt;Author&gt;Madsen&lt;/Author&gt;&lt;Year&gt;2007&lt;/Year&gt;&lt;RecNum&gt;890&lt;/RecNum&gt;&lt;DisplayText&gt;&lt;style face="superscript" font="Trebuchet MS" size="9"&gt;320&lt;/style&gt;&lt;/DisplayText&gt;&lt;record&gt;&lt;rec-number&gt;890&lt;/rec-number&gt;&lt;foreign-keys&gt;&lt;key app="EN" db-id="exvasrfx2dtraoesasxp2szsxa2df502592x" timestamp="1541540794"&gt;890&lt;/key&gt;&lt;key app="ENWeb" db-id=""&gt;0&lt;/key&gt;&lt;/foreign-keys&gt;&lt;ref-type name="Journal Article"&gt;17&lt;/ref-type&gt;&lt;contributors&gt;&lt;authors&gt;&lt;author&gt;Madsen, M.&lt;/author&gt;&lt;author&gt;Jorgensen, T.&lt;/author&gt;&lt;author&gt;Jensen, M. L.&lt;/author&gt;&lt;author&gt;Juhl, M.&lt;/author&gt;&lt;author&gt;Olsen, J.&lt;/author&gt;&lt;author&gt;Andersen, P. K.&lt;/author&gt;&lt;author&gt;Nybo Andersen, A. M.&lt;/author&gt;&lt;/authors&gt;&lt;/contributors&gt;&lt;auth-address&gt;Department of Child Health, National Institute of Public Health, Copenhagen K, Denmark.&lt;/auth-address&gt;&lt;titles&gt;&lt;title&gt;Leisure time physical exercise during pregnancy and the risk of miscarriage: a study within the Danish National Birth Cohort&lt;/title&gt;&lt;secondary-title&gt;BJOG&lt;/secondary-title&gt;&lt;/titles&gt;&lt;periodical&gt;&lt;full-title&gt;BJOG&lt;/full-title&gt;&lt;/periodical&gt;&lt;pages&gt;1419-26&lt;/pages&gt;&lt;volume&gt;114&lt;/volume&gt;&lt;number&gt;11&lt;/number&gt;&lt;edition&gt;2007/09/20&lt;/edition&gt;&lt;keywords&gt;&lt;keyword&gt;Abortion, Spontaneous/epidemiology/*etiology&lt;/keyword&gt;&lt;keyword&gt;Adolescent&lt;/keyword&gt;&lt;keyword&gt;Adult&lt;/keyword&gt;&lt;keyword&gt;Denmark/epidemiology&lt;/keyword&gt;&lt;keyword&gt;Epidemiologic Methods&lt;/keyword&gt;&lt;keyword&gt;Exercise/*physiology&lt;/keyword&gt;&lt;keyword&gt;Female&lt;/keyword&gt;&lt;keyword&gt;Humans&lt;/keyword&gt;&lt;keyword&gt;*Leisure Activities&lt;/keyword&gt;&lt;keyword&gt;Maternal Age&lt;/keyword&gt;&lt;keyword&gt;Pregnancy&lt;/keyword&gt;&lt;keyword&gt;Pregnancy Outcome/epidemiology&lt;/keyword&gt;&lt;/keywords&gt;&lt;dates&gt;&lt;year&gt;2007&lt;/year&gt;&lt;pub-dates&gt;&lt;date&gt;Nov&lt;/date&gt;&lt;/pub-dates&gt;&lt;/dates&gt;&lt;isbn&gt;1471-0528 (Electronic)&amp;#xD;1470-0328 (Linking)&lt;/isbn&gt;&lt;accession-num&gt;17877774&lt;/accession-num&gt;&lt;urls&gt;&lt;related-urls&gt;&lt;url&gt;https://www.ncbi.nlm.nih.gov/pubmed/17877774&lt;/url&gt;&lt;/related-urls&gt;&lt;/urls&gt;&lt;custom2&gt;PMC2366024&lt;/custom2&gt;&lt;electronic-resource-num&gt;10.1111/j.1471-0528.2007.01496.x&lt;/electronic-resource-num&gt;&lt;/record&gt;&lt;/Cite&gt;&lt;/EndNote&gt;</w:instrText>
      </w:r>
      <w:r>
        <w:fldChar w:fldCharType="separate"/>
      </w:r>
      <w:r w:rsidR="002747EA" w:rsidRPr="002747EA">
        <w:rPr>
          <w:noProof/>
          <w:vertAlign w:val="superscript"/>
        </w:rPr>
        <w:t>320</w:t>
      </w:r>
      <w:r>
        <w:fldChar w:fldCharType="end"/>
      </w:r>
      <w:r>
        <w:t xml:space="preserve"> with potential bias from retrospective data collection suggested an increase in risk of miscarriage &lt;18 weeks with high impact exercise (jogging, ball games and racket sports) or workout/fitness training (75-269 minutes/week). However, the authors noted</w:t>
      </w:r>
      <w:r w:rsidRPr="003C0830">
        <w:t xml:space="preserve"> </w:t>
      </w:r>
      <w:r w:rsidRPr="00FB4431">
        <w:t>that it is too early to draw any public health inferences on this basis.</w:t>
      </w:r>
    </w:p>
    <w:p w14:paraId="3E1E6F97" w14:textId="5B1F8171" w:rsidR="00380E4B" w:rsidRDefault="00380E4B" w:rsidP="00794F56">
      <w:r>
        <w:t xml:space="preserve">In regard to preterm </w:t>
      </w:r>
      <w:r w:rsidR="008B0A3F">
        <w:t xml:space="preserve">and post-term </w:t>
      </w:r>
      <w:r>
        <w:t>birth:</w:t>
      </w:r>
    </w:p>
    <w:p w14:paraId="31B534B2" w14:textId="1F6F22DB" w:rsidR="00380E4B" w:rsidRDefault="00380E4B" w:rsidP="00A912D4">
      <w:pPr>
        <w:pStyle w:val="bullet"/>
      </w:pPr>
      <w:r>
        <w:t>i</w:t>
      </w:r>
      <w:r w:rsidR="003C0830">
        <w:t>n one study (</w:t>
      </w:r>
      <w:r w:rsidR="003C0830" w:rsidRPr="00A912D4">
        <w:rPr>
          <w:sz w:val="16"/>
          <w:szCs w:val="16"/>
        </w:rPr>
        <w:t>n=1,699</w:t>
      </w:r>
      <w:r w:rsidR="003C0830">
        <w:t>),</w:t>
      </w:r>
      <w:r w:rsidR="003C0830">
        <w:fldChar w:fldCharType="begin"/>
      </w:r>
      <w:r w:rsidR="002747EA">
        <w:instrText xml:space="preserve"> ADDIN EN.CITE &lt;EndNote&gt;&lt;Cite&gt;&lt;Author&gt;Evenson&lt;/Author&gt;&lt;Year&gt;2002&lt;/Year&gt;&lt;RecNum&gt;851&lt;/RecNum&gt;&lt;DisplayText&gt;&lt;style face="superscript" font="Trebuchet MS" size="9"&gt;321&lt;/style&gt;&lt;/DisplayText&gt;&lt;record&gt;&lt;rec-number&gt;851&lt;/rec-number&gt;&lt;foreign-keys&gt;&lt;key app="EN" db-id="exvasrfx2dtraoesasxp2szsxa2df502592x" timestamp="1541540638"&gt;851&lt;/key&gt;&lt;key app="ENWeb" db-id=""&gt;0&lt;/key&gt;&lt;/foreign-keys&gt;&lt;ref-type name="Journal Article"&gt;17&lt;/ref-type&gt;&lt;contributors&gt;&lt;authors&gt;&lt;author&gt;Evenson, K. R.&lt;/author&gt;&lt;author&gt;Siega-Riz, A. M.&lt;/author&gt;&lt;author&gt;Savitz, D. A.&lt;/author&gt;&lt;author&gt;Leiferman, J. A.&lt;/author&gt;&lt;author&gt;Thorp, J. M., Jr.&lt;/author&gt;&lt;/authors&gt;&lt;/contributors&gt;&lt;auth-address&gt;Department of Epidemiology, School of Public Health, University of North Carolina-Chapel Hill, NC 27514, USA. kelly_evensen@unc.edu&lt;/auth-address&gt;&lt;titles&gt;&lt;title&gt;Vigorous leisure activity and pregnancy outcome&lt;/title&gt;&lt;secondary-title&gt;Epidemiology&lt;/secondary-title&gt;&lt;/titles&gt;&lt;periodical&gt;&lt;full-title&gt;Epidemiology&lt;/full-title&gt;&lt;/periodical&gt;&lt;pages&gt;653-9&lt;/pages&gt;&lt;volume&gt;13&lt;/volume&gt;&lt;number&gt;6&lt;/number&gt;&lt;edition&gt;2002/11/01&lt;/edition&gt;&lt;keywords&gt;&lt;keyword&gt;Female&lt;/keyword&gt;&lt;keyword&gt;Humans&lt;/keyword&gt;&lt;keyword&gt;Infant&lt;/keyword&gt;&lt;keyword&gt;Infant Mortality&lt;/keyword&gt;&lt;keyword&gt;Infant, Low Birth Weight&lt;/keyword&gt;&lt;keyword&gt;Infant, Newborn&lt;/keyword&gt;&lt;keyword&gt;Infant, Premature&lt;/keyword&gt;&lt;keyword&gt;*Leisure Activities&lt;/keyword&gt;&lt;keyword&gt;North Carolina/epidemiology&lt;/keyword&gt;&lt;keyword&gt;Physical Exertion&lt;/keyword&gt;&lt;keyword&gt;Pregnancy&lt;/keyword&gt;&lt;keyword&gt;Pregnancy Outcome/*epidemiology&lt;/keyword&gt;&lt;keyword&gt;Pregnancy Trimester, First&lt;/keyword&gt;&lt;keyword&gt;Pregnancy Trimester, Second&lt;/keyword&gt;&lt;/keywords&gt;&lt;dates&gt;&lt;year&gt;2002&lt;/year&gt;&lt;pub-dates&gt;&lt;date&gt;Nov&lt;/date&gt;&lt;/pub-dates&gt;&lt;/dates&gt;&lt;isbn&gt;1044-3983 (Print)&amp;#xD;1044-3983 (Linking)&lt;/isbn&gt;&lt;accession-num&gt;12410006&lt;/accession-num&gt;&lt;urls&gt;&lt;related-urls&gt;&lt;url&gt;https://www.ncbi.nlm.nih.gov/pubmed/12410006&lt;/url&gt;&lt;/related-urls&gt;&lt;/urls&gt;&lt;electronic-resource-num&gt;10.1097/01.EDE.0000021463.45041.95&lt;/electronic-resource-num&gt;&lt;/record&gt;&lt;/Cite&gt;&lt;/EndNote&gt;</w:instrText>
      </w:r>
      <w:r w:rsidR="003C0830">
        <w:fldChar w:fldCharType="separate"/>
      </w:r>
      <w:r w:rsidR="002747EA" w:rsidRPr="002747EA">
        <w:rPr>
          <w:noProof/>
          <w:vertAlign w:val="superscript"/>
        </w:rPr>
        <w:t>321</w:t>
      </w:r>
      <w:r w:rsidR="003C0830">
        <w:fldChar w:fldCharType="end"/>
      </w:r>
      <w:r w:rsidR="003C0830">
        <w:t xml:space="preserve"> t</w:t>
      </w:r>
      <w:r w:rsidR="00F233A0">
        <w:t xml:space="preserve">here was no clear </w:t>
      </w:r>
      <w:r w:rsidR="003C0830">
        <w:t>difference</w:t>
      </w:r>
      <w:r w:rsidR="00F233A0">
        <w:t xml:space="preserve"> in risk of preterm birth</w:t>
      </w:r>
      <w:r w:rsidR="003C0830">
        <w:t xml:space="preserve"> </w:t>
      </w:r>
      <w:r>
        <w:t xml:space="preserve">with exercise </w:t>
      </w:r>
      <w:r w:rsidR="003C0830">
        <w:t>in the first (</w:t>
      </w:r>
      <w:r w:rsidR="003C0830" w:rsidRPr="00A912D4">
        <w:rPr>
          <w:sz w:val="16"/>
          <w:szCs w:val="16"/>
        </w:rPr>
        <w:t>OR 0.80; 95%CI 0.48 to 1.35</w:t>
      </w:r>
      <w:r w:rsidR="003C0830">
        <w:t>) or second trimester (</w:t>
      </w:r>
      <w:r w:rsidR="003C0830" w:rsidRPr="00A912D4">
        <w:rPr>
          <w:sz w:val="16"/>
          <w:szCs w:val="16"/>
        </w:rPr>
        <w:t>OR 0.52; 95%CI 0.24 to 1.11</w:t>
      </w:r>
      <w:r w:rsidR="003C0830">
        <w:t xml:space="preserve">) and no clear </w:t>
      </w:r>
      <w:r>
        <w:t>difference in risk of</w:t>
      </w:r>
      <w:r w:rsidR="00A77AB6">
        <w:t xml:space="preserve"> post-term birth</w:t>
      </w:r>
      <w:r>
        <w:t xml:space="preserve"> with exercise in the first (</w:t>
      </w:r>
      <w:r w:rsidRPr="00A912D4">
        <w:rPr>
          <w:sz w:val="16"/>
          <w:szCs w:val="16"/>
        </w:rPr>
        <w:t>OR 0.93; 95%CI 0.45 to 1.89</w:t>
      </w:r>
      <w:r>
        <w:t>) or second (</w:t>
      </w:r>
      <w:r w:rsidRPr="00A912D4">
        <w:rPr>
          <w:sz w:val="16"/>
          <w:szCs w:val="16"/>
        </w:rPr>
        <w:t>OR 1.15; 95%CI 0.47 to 2.79</w:t>
      </w:r>
      <w:r>
        <w:t>) trimester</w:t>
      </w:r>
    </w:p>
    <w:p w14:paraId="5D5563A3" w14:textId="0C55E587" w:rsidR="00380E4B" w:rsidRDefault="00380E4B" w:rsidP="00A912D4">
      <w:pPr>
        <w:pStyle w:val="bullet"/>
      </w:pPr>
      <w:r>
        <w:t>another study (</w:t>
      </w:r>
      <w:r w:rsidRPr="00A912D4">
        <w:rPr>
          <w:sz w:val="16"/>
          <w:szCs w:val="16"/>
        </w:rPr>
        <w:t>n=1,647</w:t>
      </w:r>
      <w:r>
        <w:t>)</w:t>
      </w:r>
      <w:r w:rsidR="00BE7372">
        <w:fldChar w:fldCharType="begin">
          <w:fldData xml:space="preserve">PEVuZE5vdGU+PENpdGU+PEF1dGhvcj5KdWtpYzwvQXV0aG9yPjxZZWFyPjIwMTI8L1llYXI+PFJl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</w:fldData>
        </w:fldChar>
      </w:r>
      <w:r w:rsidR="002747EA">
        <w:instrText xml:space="preserve"> ADDIN EN.CITE </w:instrText>
      </w:r>
      <w:r w:rsidR="002747EA">
        <w:fldChar w:fldCharType="begin">
          <w:fldData xml:space="preserve">PEVuZE5vdGU+PENpdGU+PEF1dGhvcj5KdWtpYzwvQXV0aG9yPjxZZWFyPjIwMTI8L1llYXI+PFJl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</w:fldData>
        </w:fldChar>
      </w:r>
      <w:r w:rsidR="002747EA">
        <w:instrText xml:space="preserve"> ADDIN EN.CITE.DATA </w:instrText>
      </w:r>
      <w:r w:rsidR="002747EA">
        <w:fldChar w:fldCharType="end"/>
      </w:r>
      <w:r w:rsidR="00BE7372">
        <w:fldChar w:fldCharType="separate"/>
      </w:r>
      <w:r w:rsidR="002747EA" w:rsidRPr="002747EA">
        <w:rPr>
          <w:noProof/>
          <w:vertAlign w:val="superscript"/>
        </w:rPr>
        <w:t>322</w:t>
      </w:r>
      <w:r w:rsidR="00BE7372">
        <w:fldChar w:fldCharType="end"/>
      </w:r>
      <w:r>
        <w:t xml:space="preserve"> found no clear difference in risk of preterm birth based on duration of </w:t>
      </w:r>
      <w:r w:rsidR="00FA5635">
        <w:t xml:space="preserve">vigorous </w:t>
      </w:r>
      <w:r>
        <w:t>activity</w:t>
      </w:r>
      <w:r w:rsidR="00CC1A65">
        <w:t xml:space="preserve"> up to &gt;435 min/week (</w:t>
      </w:r>
      <w:r w:rsidR="00CC1A65" w:rsidRPr="00A912D4">
        <w:rPr>
          <w:sz w:val="16"/>
          <w:szCs w:val="16"/>
        </w:rPr>
        <w:t>OR 1.2; 95%C</w:t>
      </w:r>
      <w:r w:rsidR="00F67FD3" w:rsidRPr="00F67FD3">
        <w:rPr>
          <w:sz w:val="16"/>
          <w:szCs w:val="16"/>
        </w:rPr>
        <w:t>I</w:t>
      </w:r>
      <w:r w:rsidR="00CC1A65" w:rsidRPr="00A912D4">
        <w:rPr>
          <w:sz w:val="16"/>
          <w:szCs w:val="16"/>
        </w:rPr>
        <w:t xml:space="preserve"> </w:t>
      </w:r>
      <w:r w:rsidR="00F67FD3" w:rsidRPr="00FE681D">
        <w:rPr>
          <w:sz w:val="16"/>
          <w:szCs w:val="16"/>
        </w:rPr>
        <w:t>0.5 to 3.</w:t>
      </w:r>
      <w:r w:rsidR="00CC1A65" w:rsidRPr="00A912D4">
        <w:rPr>
          <w:sz w:val="16"/>
          <w:szCs w:val="16"/>
        </w:rPr>
        <w:t>1</w:t>
      </w:r>
      <w:r w:rsidR="00CC1A65">
        <w:t>).</w:t>
      </w:r>
    </w:p>
    <w:p w14:paraId="3AEF39BE" w14:textId="5820E18E" w:rsidR="00D3746E" w:rsidRDefault="00A419FA" w:rsidP="006B6C3C">
      <w:pPr>
        <w:pStyle w:val="Heading3"/>
      </w:pPr>
      <w:bookmarkStart w:id="150" w:name="_Toc40956522"/>
      <w:r>
        <w:t>Supine exercise</w:t>
      </w:r>
      <w:bookmarkEnd w:id="150"/>
    </w:p>
    <w:p w14:paraId="4FBF0B0A" w14:textId="5774D373" w:rsidR="00B0068D" w:rsidRPr="00A912D4" w:rsidRDefault="00A77AB6" w:rsidP="00A912D4">
      <w:r>
        <w:t>A systematic review</w:t>
      </w:r>
      <w:r w:rsidR="003E3405">
        <w:fldChar w:fldCharType="begin"/>
      </w:r>
      <w:r w:rsidR="002747EA">
        <w:instrText xml:space="preserve"> ADDIN EN.CITE &lt;EndNote&gt;&lt;Cite&gt;&lt;Author&gt;Mottola&lt;/Author&gt;&lt;Year&gt;2019&lt;/Year&gt;&lt;RecNum&gt;1226&lt;/RecNum&gt;&lt;DisplayText&gt;&lt;style face="superscript" font="Trebuchet MS" size="9"&gt;323&lt;/style&gt;&lt;/DisplayText&gt;&lt;record&gt;&lt;rec-number&gt;1226&lt;/rec-number&gt;&lt;foreign-keys&gt;&lt;key app="EN" db-id="exvasrfx2dtraoesasxp2szsxa2df502592x" timestamp="1562472156"&gt;1226&lt;/key&gt;&lt;key app="ENWeb" db-id=""&gt;0&lt;/key&gt;&lt;/foreign-keys&gt;&lt;ref-type name="Journal Article"&gt;17&lt;/ref-type&gt;&lt;contributors&gt;&lt;authors&gt;&lt;author&gt;Mottola, Michelle F.&lt;/author&gt;&lt;author&gt;Nagpal, Taniya S.&lt;/author&gt;&lt;author&gt;Bgeginski, Roberta&lt;/author&gt;&lt;author&gt;Davenport, Margie H.&lt;/author&gt;&lt;author&gt;Poitras, Veronica J.&lt;/author&gt;&lt;author&gt;Gray, Casey E.&lt;/author&gt;&lt;author&gt;Davies, Gregory A.&lt;/author&gt;&lt;author&gt;Adamo, Kristi B.&lt;/author&gt;&lt;author&gt;Slater, Linda G.&lt;/author&gt;&lt;author&gt;Barrowman, Nick&lt;/author&gt;&lt;author&gt;Barakat, Ruben&lt;/author&gt;&lt;author&gt;Ruchat, Stephanie-May&lt;/author&gt;&lt;/authors&gt;&lt;/contributors&gt;&lt;titles&gt;&lt;title&gt;Is supine exercise associated with adverse maternal and fetal outcomes? A systematic review&lt;/title&gt;&lt;secondary-title&gt;British Journal of Sports Medicine&lt;/secondary-title&gt;&lt;/titles&gt;&lt;periodical&gt;&lt;full-title&gt;British Journal of Sports Medicine&lt;/full-title&gt;&lt;/periodical&gt;&lt;pages&gt;82-89&lt;/pages&gt;&lt;volume&gt;53&lt;/volume&gt;&lt;number&gt;2&lt;/number&gt;&lt;section&gt;82&lt;/section&gt;&lt;dates&gt;&lt;year&gt;2019&lt;/year&gt;&lt;/dates&gt;&lt;isbn&gt;0306-3674&amp;#xD;1473-0480&lt;/isbn&gt;&lt;urls&gt;&lt;/urls&gt;&lt;electronic-resource-num&gt;10.1136/bjsports-2018-099919&lt;/electronic-resource-num&gt;&lt;/record&gt;&lt;/Cite&gt;&lt;/EndNote&gt;</w:instrText>
      </w:r>
      <w:r w:rsidR="003E3405">
        <w:fldChar w:fldCharType="separate"/>
      </w:r>
      <w:r w:rsidR="002747EA" w:rsidRPr="002747EA">
        <w:rPr>
          <w:noProof/>
          <w:vertAlign w:val="superscript"/>
        </w:rPr>
        <w:t>323</w:t>
      </w:r>
      <w:r w:rsidR="003E3405">
        <w:fldChar w:fldCharType="end"/>
      </w:r>
      <w:r>
        <w:t xml:space="preserve"> found very low to low </w:t>
      </w:r>
      <w:r w:rsidR="00343BBE">
        <w:t>certainty</w:t>
      </w:r>
      <w:r>
        <w:t xml:space="preserve"> evidence from three RCTs that </w:t>
      </w:r>
      <w:r w:rsidR="00E82F9C">
        <w:t>exercise interventions that included supine exercise were not associated with low birth weight</w:t>
      </w:r>
      <w:r w:rsidR="00C22F59">
        <w:t xml:space="preserve"> (</w:t>
      </w:r>
      <w:r w:rsidR="00C22F59" w:rsidRPr="00A912D4">
        <w:rPr>
          <w:sz w:val="16"/>
          <w:szCs w:val="16"/>
        </w:rPr>
        <w:t>narrative synthesis</w:t>
      </w:r>
      <w:r w:rsidR="00C22F59">
        <w:t>)</w:t>
      </w:r>
      <w:r w:rsidR="00E82F9C">
        <w:t xml:space="preserve">. Very low to low </w:t>
      </w:r>
      <w:r w:rsidR="00343BBE">
        <w:t>certainty</w:t>
      </w:r>
      <w:r w:rsidR="00E82F9C">
        <w:t xml:space="preserve"> evidence from four observational studies showed no adverse events in the mother but a potential association between an acute bout of supine exercise and abnormal fetal heart rate</w:t>
      </w:r>
      <w:r w:rsidR="00C22F59">
        <w:t xml:space="preserve"> (</w:t>
      </w:r>
      <w:r w:rsidR="00C22F59" w:rsidRPr="00A912D4">
        <w:rPr>
          <w:sz w:val="16"/>
          <w:szCs w:val="16"/>
        </w:rPr>
        <w:t>narrative synthesis</w:t>
      </w:r>
      <w:r w:rsidR="00C22F59">
        <w:t>)</w:t>
      </w:r>
      <w:r w:rsidR="00E82F9C">
        <w:t>.</w:t>
      </w:r>
      <w:r w:rsidR="00B0068D">
        <w:t xml:space="preserve"> The authors noted that t</w:t>
      </w:r>
      <w:r w:rsidR="00B0068D" w:rsidRPr="00B0068D">
        <w:t>here was insufficient evidence to ascertain</w:t>
      </w:r>
      <w:r w:rsidR="00B0068D">
        <w:t xml:space="preserve"> </w:t>
      </w:r>
      <w:r w:rsidR="00B0068D" w:rsidRPr="00A912D4">
        <w:t>whether maternal exercise in the supine position is safe</w:t>
      </w:r>
      <w:r w:rsidR="00B0068D" w:rsidRPr="00B0068D">
        <w:t xml:space="preserve"> </w:t>
      </w:r>
      <w:r w:rsidR="00B0068D" w:rsidRPr="00A912D4">
        <w:t>or should be avoided during pregnancy</w:t>
      </w:r>
      <w:r w:rsidR="00B0068D">
        <w:t>.</w:t>
      </w:r>
    </w:p>
    <w:p w14:paraId="42447A9E" w14:textId="37E69177" w:rsidR="00A419FA" w:rsidRDefault="00A419FA" w:rsidP="006B6C3C">
      <w:pPr>
        <w:pStyle w:val="Heading3"/>
      </w:pPr>
      <w:bookmarkStart w:id="151" w:name="_Toc37247377"/>
      <w:bookmarkStart w:id="152" w:name="_Toc37250005"/>
      <w:bookmarkStart w:id="153" w:name="_Toc37329204"/>
      <w:bookmarkStart w:id="154" w:name="_Toc40956523"/>
      <w:bookmarkEnd w:id="151"/>
      <w:bookmarkEnd w:id="152"/>
      <w:bookmarkEnd w:id="153"/>
      <w:r>
        <w:t>Swimming</w:t>
      </w:r>
      <w:r w:rsidR="00FE681D">
        <w:t xml:space="preserve"> and aqua aerobics</w:t>
      </w:r>
      <w:bookmarkEnd w:id="154"/>
    </w:p>
    <w:p w14:paraId="39176078" w14:textId="4D8AEE4B" w:rsidR="00752615" w:rsidRDefault="00752615" w:rsidP="00752615">
      <w:r>
        <w:t>A cohort study</w:t>
      </w:r>
      <w:r w:rsidR="00663392">
        <w:t xml:space="preserve"> (</w:t>
      </w:r>
      <w:r w:rsidR="00663392" w:rsidRPr="00DC03DC">
        <w:rPr>
          <w:sz w:val="16"/>
          <w:szCs w:val="16"/>
        </w:rPr>
        <w:t>n=92,671</w:t>
      </w:r>
      <w:r w:rsidR="00663392">
        <w:t>)</w:t>
      </w:r>
      <w:r w:rsidR="003E3405">
        <w:fldChar w:fldCharType="begin"/>
      </w:r>
      <w:r w:rsidR="002747EA">
        <w:instrText xml:space="preserve"> ADDIN EN.CITE &lt;EndNote&gt;&lt;Cite&gt;&lt;Author&gt;Madsen&lt;/Author&gt;&lt;Year&gt;2007&lt;/Year&gt;&lt;RecNum&gt;890&lt;/RecNum&gt;&lt;DisplayText&gt;&lt;style face="superscript" font="Trebuchet MS" size="9"&gt;320&lt;/style&gt;&lt;/DisplayText&gt;&lt;record&gt;&lt;rec-number&gt;890&lt;/rec-number&gt;&lt;foreign-keys&gt;&lt;key app="EN" db-id="exvasrfx2dtraoesasxp2szsxa2df502592x" timestamp="1541540794"&gt;890&lt;/key&gt;&lt;key app="ENWeb" db-id=""&gt;0&lt;/key&gt;&lt;/foreign-keys&gt;&lt;ref-type name="Journal Article"&gt;17&lt;/ref-type&gt;&lt;contributors&gt;&lt;authors&gt;&lt;author&gt;Madsen, M.&lt;/author&gt;&lt;author&gt;Jorgensen, T.&lt;/author&gt;&lt;author&gt;Jensen, M. L.&lt;/author&gt;&lt;author&gt;Juhl, M.&lt;/author&gt;&lt;author&gt;Olsen, J.&lt;/author&gt;&lt;author&gt;Andersen, P. K.&lt;/author&gt;&lt;author&gt;Nybo Andersen, A. M.&lt;/author&gt;&lt;/authors&gt;&lt;/contributors&gt;&lt;auth-address&gt;Department of Child Health, National Institute of Public Health, Copenhagen K, Denmark.&lt;/auth-address&gt;&lt;titles&gt;&lt;title&gt;Leisure time physical exercise during pregnancy and the risk of miscarriage: a study within the Danish National Birth Cohort&lt;/title&gt;&lt;secondary-title&gt;BJOG&lt;/secondary-title&gt;&lt;/titles&gt;&lt;periodical&gt;&lt;full-title&gt;BJOG&lt;/full-title&gt;&lt;/periodical&gt;&lt;pages&gt;1419-26&lt;/pages&gt;&lt;volume&gt;114&lt;/volume&gt;&lt;number&gt;11&lt;/number&gt;&lt;edition&gt;2007/09/20&lt;/edition&gt;&lt;keywords&gt;&lt;keyword&gt;Abortion, Spontaneous/epidemiology/*etiology&lt;/keyword&gt;&lt;keyword&gt;Adolescent&lt;/keyword&gt;&lt;keyword&gt;Adult&lt;/keyword&gt;&lt;keyword&gt;Denmark/epidemiology&lt;/keyword&gt;&lt;keyword&gt;Epidemiologic Methods&lt;/keyword&gt;&lt;keyword&gt;Exercise/*physiology&lt;/keyword&gt;&lt;keyword&gt;Female&lt;/keyword&gt;&lt;keyword&gt;Humans&lt;/keyword&gt;&lt;keyword&gt;*Leisure Activities&lt;/keyword&gt;&lt;keyword&gt;Maternal Age&lt;/keyword&gt;&lt;keyword&gt;Pregnancy&lt;/keyword&gt;&lt;keyword&gt;Pregnancy Outcome/epidemiology&lt;/keyword&gt;&lt;/keywords&gt;&lt;dates&gt;&lt;year&gt;2007&lt;/year&gt;&lt;pub-dates&gt;&lt;date&gt;Nov&lt;/date&gt;&lt;/pub-dates&gt;&lt;/dates&gt;&lt;isbn&gt;1471-0528 (Electronic)&amp;#xD;1470-0328 (Linking)&lt;/isbn&gt;&lt;accession-num&gt;17877774&lt;/accession-num&gt;&lt;urls&gt;&lt;related-urls&gt;&lt;url&gt;https://www.ncbi.nlm.nih.gov/pubmed/17877774&lt;/url&gt;&lt;/related-urls&gt;&lt;/urls&gt;&lt;custom2&gt;PMC2366024&lt;/custom2&gt;&lt;electronic-resource-num&gt;10.1111/j.1471-0528.2007.01496.x&lt;/electronic-resource-num&gt;&lt;/record&gt;&lt;/Cite&gt;&lt;/EndNote&gt;</w:instrText>
      </w:r>
      <w:r w:rsidR="003E3405">
        <w:fldChar w:fldCharType="separate"/>
      </w:r>
      <w:r w:rsidR="002747EA" w:rsidRPr="002747EA">
        <w:rPr>
          <w:noProof/>
          <w:vertAlign w:val="superscript"/>
        </w:rPr>
        <w:t>320</w:t>
      </w:r>
      <w:r w:rsidR="003E3405">
        <w:fldChar w:fldCharType="end"/>
      </w:r>
      <w:r>
        <w:t xml:space="preserve"> found no association between </w:t>
      </w:r>
      <w:r w:rsidR="00663392">
        <w:t xml:space="preserve">swimming and </w:t>
      </w:r>
      <w:r>
        <w:t>risk of miscarriage &lt;22 weeks</w:t>
      </w:r>
      <w:r w:rsidR="002F3C83">
        <w:t xml:space="preserve"> (</w:t>
      </w:r>
      <w:r w:rsidR="002F3C83" w:rsidRPr="00A912D4">
        <w:rPr>
          <w:sz w:val="16"/>
          <w:szCs w:val="16"/>
        </w:rPr>
        <w:t>19-22 weeks HR 0.9; 95%CI 0.4 to 1.9</w:t>
      </w:r>
      <w:r w:rsidR="002F3C83">
        <w:t>)</w:t>
      </w:r>
      <w:r>
        <w:t xml:space="preserve">. </w:t>
      </w:r>
    </w:p>
    <w:p w14:paraId="09137AC6" w14:textId="304E278D" w:rsidR="00752615" w:rsidRPr="00E82F9C" w:rsidRDefault="00752615" w:rsidP="00752615">
      <w:r>
        <w:t>A cohort study (</w:t>
      </w:r>
      <w:r w:rsidRPr="00DC03DC">
        <w:rPr>
          <w:sz w:val="16"/>
          <w:szCs w:val="16"/>
        </w:rPr>
        <w:t>n=109</w:t>
      </w:r>
      <w:r>
        <w:t>)</w:t>
      </w:r>
      <w:r w:rsidR="003E3405">
        <w:fldChar w:fldCharType="begin"/>
      </w:r>
      <w:r w:rsidR="002747EA">
        <w:instrText xml:space="preserve"> ADDIN EN.CITE &lt;EndNote&gt;&lt;Cite&gt;&lt;Author&gt;Brearley&lt;/Author&gt;&lt;Year&gt;2015&lt;/Year&gt;&lt;RecNum&gt;840&lt;/RecNum&gt;&lt;DisplayText&gt;&lt;style face="superscript" font="Trebuchet MS" size="9"&gt;324&lt;/style&gt;&lt;/DisplayText&gt;&lt;record&gt;&lt;rec-number&gt;840&lt;/rec-number&gt;&lt;foreign-keys&gt;&lt;key app="EN" db-id="exvasrfx2dtraoesasxp2szsxa2df502592x" timestamp="1541540586"&gt;840&lt;/key&gt;&lt;key app="ENWeb" db-id=""&gt;0&lt;/key&gt;&lt;/foreign-keys&gt;&lt;ref-type name="Journal Article"&gt;17&lt;/ref-type&gt;&lt;contributors&gt;&lt;authors&gt;&lt;author&gt;Brearley, Amanda L.&lt;/author&gt;&lt;author&gt;Sherburn, Margaret&lt;/author&gt;&lt;author&gt;Galea, Mary P.&lt;/author&gt;&lt;author&gt;Clarke, Sandy J.&lt;/author&gt;&lt;/authors&gt;&lt;/contributors&gt;&lt;titles&gt;&lt;title&gt;Pregnant women maintain body temperatures within safe limits during moderate-intensity aqua-aerobic classes conducted in pools heated up to 33 degrees Celsius: an observational study&lt;/title&gt;&lt;secondary-title&gt;Journal of Physiotherapy&lt;/secondary-title&gt;&lt;/titles&gt;&lt;periodical&gt;&lt;full-title&gt;Journal of Physiotherapy&lt;/full-title&gt;&lt;/periodical&gt;&lt;pages&gt;199-203&lt;/pages&gt;&lt;volume&gt;61&lt;/volume&gt;&lt;number&gt;4&lt;/number&gt;&lt;section&gt;199&lt;/section&gt;&lt;dates&gt;&lt;year&gt;2015&lt;/year&gt;&lt;/dates&gt;&lt;isbn&gt;18369553&lt;/isbn&gt;&lt;urls&gt;&lt;/urls&gt;&lt;electronic-resource-num&gt;10.1016/j.jphys.2015.08.004&lt;/electronic-resource-num&gt;&lt;/record&gt;&lt;/Cite&gt;&lt;/EndNote&gt;</w:instrText>
      </w:r>
      <w:r w:rsidR="003E3405">
        <w:fldChar w:fldCharType="separate"/>
      </w:r>
      <w:r w:rsidR="002747EA" w:rsidRPr="002747EA">
        <w:rPr>
          <w:noProof/>
          <w:vertAlign w:val="superscript"/>
        </w:rPr>
        <w:t>324</w:t>
      </w:r>
      <w:r w:rsidR="003E3405">
        <w:fldChar w:fldCharType="end"/>
      </w:r>
      <w:r>
        <w:t xml:space="preserve"> found that moderate intensity aqua aerobics in water temperatures of 28.8 to 33.4°C did not significantly increase maternal body temperature</w:t>
      </w:r>
      <w:r w:rsidR="00B43651">
        <w:t xml:space="preserve"> (</w:t>
      </w:r>
      <w:r w:rsidR="00FE681D" w:rsidRPr="00FE681D">
        <w:rPr>
          <w:sz w:val="16"/>
          <w:szCs w:val="16"/>
        </w:rPr>
        <w:t>m</w:t>
      </w:r>
      <w:r w:rsidR="00B43651" w:rsidRPr="00A912D4">
        <w:rPr>
          <w:sz w:val="16"/>
          <w:szCs w:val="16"/>
        </w:rPr>
        <w:t>ean body temperature increase 0.16±0.35°C</w:t>
      </w:r>
      <w:r w:rsidR="00B43651">
        <w:t>)</w:t>
      </w:r>
      <w:r>
        <w:t>.</w:t>
      </w:r>
    </w:p>
    <w:p w14:paraId="297EA826" w14:textId="0154CA99" w:rsidR="00E82F9C" w:rsidRDefault="00E82F9C" w:rsidP="00E82F9C">
      <w:r>
        <w:t>A case-control study</w:t>
      </w:r>
      <w:r w:rsidR="004F2192">
        <w:t xml:space="preserve"> (</w:t>
      </w:r>
      <w:r w:rsidR="004F2192" w:rsidRPr="00DC03DC">
        <w:rPr>
          <w:sz w:val="16"/>
          <w:szCs w:val="16"/>
        </w:rPr>
        <w:t>n=</w:t>
      </w:r>
      <w:r w:rsidR="00421CBD" w:rsidRPr="00DC03DC">
        <w:rPr>
          <w:sz w:val="16"/>
          <w:szCs w:val="16"/>
        </w:rPr>
        <w:t>8,655</w:t>
      </w:r>
      <w:r w:rsidR="00421CBD">
        <w:t>)</w:t>
      </w:r>
      <w:r w:rsidR="003E3405">
        <w:fldChar w:fldCharType="begin"/>
      </w:r>
      <w:r w:rsidR="002747EA">
        <w:instrText xml:space="preserve"> ADDIN EN.CITE &lt;EndNote&gt;&lt;Cite&gt;&lt;Author&gt;Agopian&lt;/Author&gt;&lt;Year&gt;2013&lt;/Year&gt;&lt;RecNum&gt;901&lt;/RecNum&gt;&lt;DisplayText&gt;&lt;style face="superscript" font="Trebuchet MS" size="9"&gt;325&lt;/style&gt;&lt;/DisplayText&gt;&lt;record&gt;&lt;rec-number&gt;901&lt;/rec-number&gt;&lt;foreign-keys&gt;&lt;key app="EN" db-id="exvasrfx2dtraoesasxp2szsxa2df502592x" timestamp="1541540824"&gt;901&lt;/key&gt;&lt;key app="ENWeb" db-id=""&gt;0&lt;/key&gt;&lt;/foreign-keys&gt;&lt;ref-type name="Journal Article"&gt;17&lt;/ref-type&gt;&lt;contributors&gt;&lt;authors&gt;&lt;author&gt;Agopian, A. J.&lt;/author&gt;&lt;author&gt;Lupo, Philip J.&lt;/author&gt;&lt;author&gt;Canfield, Mark A.&lt;/author&gt;&lt;author&gt;Mitchell, Laura E.&lt;/author&gt;&lt;/authors&gt;&lt;/contributors&gt;&lt;titles&gt;&lt;title&gt;Swimming pool use and birth defect risk&lt;/title&gt;&lt;secondary-title&gt;American Journal of Obstetrics and Gynecology&lt;/secondary-title&gt;&lt;/titles&gt;&lt;periodical&gt;&lt;full-title&gt;American Journal of Obstetrics and Gynecology&lt;/full-title&gt;&lt;/periodical&gt;&lt;pages&gt;219.e1-219.e9&lt;/pages&gt;&lt;volume&gt;209&lt;/volume&gt;&lt;number&gt;3&lt;/number&gt;&lt;section&gt;219.e1&lt;/section&gt;&lt;dates&gt;&lt;year&gt;2013&lt;/year&gt;&lt;/dates&gt;&lt;isbn&gt;00029378&lt;/isbn&gt;&lt;urls&gt;&lt;/urls&gt;&lt;electronic-resource-num&gt;10.1016/j.ajog.2013.04.033&lt;/electronic-resource-num&gt;&lt;/record&gt;&lt;/Cite&gt;&lt;/EndNote&gt;</w:instrText>
      </w:r>
      <w:r w:rsidR="003E3405">
        <w:fldChar w:fldCharType="separate"/>
      </w:r>
      <w:r w:rsidR="002747EA" w:rsidRPr="002747EA">
        <w:rPr>
          <w:noProof/>
          <w:vertAlign w:val="superscript"/>
        </w:rPr>
        <w:t>325</w:t>
      </w:r>
      <w:r w:rsidR="003E3405">
        <w:fldChar w:fldCharType="end"/>
      </w:r>
      <w:r>
        <w:t xml:space="preserve"> found no significant positive associations between any or frequent pool use and birth defect and a possible decrease in risk of spina bifida (</w:t>
      </w:r>
      <w:r w:rsidRPr="00057D6E">
        <w:rPr>
          <w:sz w:val="16"/>
          <w:szCs w:val="16"/>
        </w:rPr>
        <w:t>aOR 0.68; 95%CI 0.47 to 0.99</w:t>
      </w:r>
      <w:r>
        <w:t>).</w:t>
      </w:r>
    </w:p>
    <w:p w14:paraId="00AEBF6B" w14:textId="25216590" w:rsidR="00752615" w:rsidRDefault="00752615" w:rsidP="00752615">
      <w:pPr>
        <w:pStyle w:val="Heading3"/>
      </w:pPr>
      <w:bookmarkStart w:id="155" w:name="_Toc40956524"/>
      <w:r>
        <w:t>Bicycling/horseback riding</w:t>
      </w:r>
      <w:bookmarkEnd w:id="155"/>
    </w:p>
    <w:p w14:paraId="4AF21FCC" w14:textId="4BC8996B" w:rsidR="00752615" w:rsidRDefault="00752615" w:rsidP="00752615">
      <w:r>
        <w:t>A cohort study</w:t>
      </w:r>
      <w:r w:rsidR="003E4A03">
        <w:t xml:space="preserve"> (</w:t>
      </w:r>
      <w:r w:rsidR="003E4A03" w:rsidRPr="00A912D4">
        <w:rPr>
          <w:sz w:val="16"/>
          <w:szCs w:val="16"/>
        </w:rPr>
        <w:t>n=92,671</w:t>
      </w:r>
      <w:r w:rsidR="003E4A03">
        <w:t>)</w:t>
      </w:r>
      <w:r w:rsidR="003E3405">
        <w:fldChar w:fldCharType="begin"/>
      </w:r>
      <w:r w:rsidR="002747EA">
        <w:instrText xml:space="preserve"> ADDIN EN.CITE &lt;EndNote&gt;&lt;Cite&gt;&lt;Author&gt;Madsen&lt;/Author&gt;&lt;Year&gt;2007&lt;/Year&gt;&lt;RecNum&gt;890&lt;/RecNum&gt;&lt;DisplayText&gt;&lt;style face="superscript" font="Trebuchet MS" size="9"&gt;320&lt;/style&gt;&lt;/DisplayText&gt;&lt;record&gt;&lt;rec-number&gt;890&lt;/rec-number&gt;&lt;foreign-keys&gt;&lt;key app="EN" db-id="exvasrfx2dtraoesasxp2szsxa2df502592x" timestamp="1541540794"&gt;890&lt;/key&gt;&lt;key app="ENWeb" db-id=""&gt;0&lt;/key&gt;&lt;/foreign-keys&gt;&lt;ref-type name="Journal Article"&gt;17&lt;/ref-type&gt;&lt;contributors&gt;&lt;authors&gt;&lt;author&gt;Madsen, M.&lt;/author&gt;&lt;author&gt;Jorgensen, T.&lt;/author&gt;&lt;author&gt;Jensen, M. L.&lt;/author&gt;&lt;author&gt;Juhl, M.&lt;/author&gt;&lt;author&gt;Olsen, J.&lt;/author&gt;&lt;author&gt;Andersen, P. K.&lt;/author&gt;&lt;author&gt;Nybo Andersen, A. M.&lt;/author&gt;&lt;/authors&gt;&lt;/contributors&gt;&lt;auth-address&gt;Department of Child Health, National Institute of Public Health, Copenhagen K, Denmark.&lt;/auth-address&gt;&lt;titles&gt;&lt;title&gt;Leisure time physical exercise during pregnancy and the risk of miscarriage: a study within the Danish National Birth Cohort&lt;/title&gt;&lt;secondary-title&gt;BJOG&lt;/secondary-title&gt;&lt;/titles&gt;&lt;periodical&gt;&lt;full-title&gt;BJOG&lt;/full-title&gt;&lt;/periodical&gt;&lt;pages&gt;1419-26&lt;/pages&gt;&lt;volume&gt;114&lt;/volume&gt;&lt;number&gt;11&lt;/number&gt;&lt;edition&gt;2007/09/20&lt;/edition&gt;&lt;keywords&gt;&lt;keyword&gt;Abortion, Spontaneous/epidemiology/*etiology&lt;/keyword&gt;&lt;keyword&gt;Adolescent&lt;/keyword&gt;&lt;keyword&gt;Adult&lt;/keyword&gt;&lt;keyword&gt;Denmark/epidemiology&lt;/keyword&gt;&lt;keyword&gt;Epidemiologic Methods&lt;/keyword&gt;&lt;keyword&gt;Exercise/*physiology&lt;/keyword&gt;&lt;keyword&gt;Female&lt;/keyword&gt;&lt;keyword&gt;Humans&lt;/keyword&gt;&lt;keyword&gt;*Leisure Activities&lt;/keyword&gt;&lt;keyword&gt;Maternal Age&lt;/keyword&gt;&lt;keyword&gt;Pregnancy&lt;/keyword&gt;&lt;keyword&gt;Pregnancy Outcome/epidemiology&lt;/keyword&gt;&lt;/keywords&gt;&lt;dates&gt;&lt;year&gt;2007&lt;/year&gt;&lt;pub-dates&gt;&lt;date&gt;Nov&lt;/date&gt;&lt;/pub-dates&gt;&lt;/dates&gt;&lt;isbn&gt;1471-0528 (Electronic)&amp;#xD;1470-0328 (Linking)&lt;/isbn&gt;&lt;accession-num&gt;17877774&lt;/accession-num&gt;&lt;urls&gt;&lt;related-urls&gt;&lt;url&gt;https://www.ncbi.nlm.nih.gov/pubmed/17877774&lt;/url&gt;&lt;/related-urls&gt;&lt;/urls&gt;&lt;custom2&gt;PMC2366024&lt;/custom2&gt;&lt;electronic-resource-num&gt;10.1111/j.1471-0528.2007.01496.x&lt;/electronic-resource-num&gt;&lt;/record&gt;&lt;/Cite&gt;&lt;/EndNote&gt;</w:instrText>
      </w:r>
      <w:r w:rsidR="003E3405">
        <w:fldChar w:fldCharType="separate"/>
      </w:r>
      <w:r w:rsidR="002747EA" w:rsidRPr="002747EA">
        <w:rPr>
          <w:noProof/>
          <w:vertAlign w:val="superscript"/>
        </w:rPr>
        <w:t>320</w:t>
      </w:r>
      <w:r w:rsidR="003E3405">
        <w:fldChar w:fldCharType="end"/>
      </w:r>
      <w:r>
        <w:t xml:space="preserve"> found an association between bicycling or horseback riding and risk of miscarriage at 11-14 weeks (</w:t>
      </w:r>
      <w:r w:rsidRPr="00057D6E">
        <w:rPr>
          <w:sz w:val="16"/>
          <w:szCs w:val="16"/>
        </w:rPr>
        <w:t>HR 1.7; 95%CI 1.4 to 2.0</w:t>
      </w:r>
      <w:r>
        <w:t xml:space="preserve">) but not at other times before 22 weeks. </w:t>
      </w:r>
    </w:p>
    <w:p w14:paraId="54C69B15" w14:textId="62385D87" w:rsidR="006B6C3C" w:rsidRDefault="006B6C3C" w:rsidP="006B6C3C">
      <w:pPr>
        <w:pStyle w:val="Heading3"/>
      </w:pPr>
      <w:bookmarkStart w:id="156" w:name="_Toc40956525"/>
      <w:r>
        <w:t>Occupational activities</w:t>
      </w:r>
      <w:bookmarkEnd w:id="156"/>
    </w:p>
    <w:p w14:paraId="1C2A801B" w14:textId="6E659EC2" w:rsidR="00E82F9C" w:rsidRDefault="00E82F9C" w:rsidP="00E82F9C">
      <w:pPr>
        <w:pStyle w:val="Heading4"/>
      </w:pPr>
      <w:r>
        <w:t>Fetal loss</w:t>
      </w:r>
    </w:p>
    <w:p w14:paraId="0E576757" w14:textId="053F035A" w:rsidR="00E82F9C" w:rsidRDefault="00E82F9C" w:rsidP="00E82F9C">
      <w:r>
        <w:t>A systematic review</w:t>
      </w:r>
      <w:r w:rsidR="000E5081">
        <w:t xml:space="preserve"> of cohort and cross-sectional studies</w:t>
      </w:r>
      <w:r w:rsidR="003E3405">
        <w:fldChar w:fldCharType="begin"/>
      </w:r>
      <w:r w:rsidR="002747EA">
        <w:instrText xml:space="preserve"> ADDIN EN.CITE &lt;EndNote&gt;&lt;Cite&gt;&lt;Author&gt;Bonde&lt;/Author&gt;&lt;Year&gt;2013&lt;/Year&gt;&lt;RecNum&gt;839&lt;/RecNum&gt;&lt;DisplayText&gt;&lt;style face="superscript" font="Trebuchet MS" size="9"&gt;326&lt;/style&gt;&lt;/DisplayText&gt;&lt;record&gt;&lt;rec-number&gt;839&lt;/rec-number&gt;&lt;foreign-keys&gt;&lt;key app="EN" db-id="exvasrfx2dtraoesasxp2szsxa2df502592x" timestamp="1541540581"&gt;839&lt;/key&gt;&lt;key app="ENWeb" db-id=""&gt;0&lt;/key&gt;&lt;/foreign-keys&gt;&lt;ref-type name="Journal Article"&gt;17&lt;/ref-type&gt;&lt;contributors&gt;&lt;authors&gt;&lt;author&gt;Bonde, Jens Peter&lt;/author&gt;&lt;author&gt;Jørgensen, Kristian Tore&lt;/author&gt;&lt;author&gt;Bonzini, Matteo&lt;/author&gt;&lt;author&gt;Palmer, Keith T.&lt;/author&gt;&lt;/authors&gt;&lt;/contributors&gt;&lt;titles&gt;&lt;title&gt;Miscarriage and occupational activity: a systematic review and meta-analysis regarding shift work, working hours, lifting, standing, and physical workload&lt;/title&gt;&lt;secondary-title&gt;Scandinavian Journal of Work, Environment &amp;amp; Health&lt;/secondary-title&gt;&lt;/titles&gt;&lt;periodical&gt;&lt;full-title&gt;Scandinavian Journal of Work, Environment &amp;amp; Health&lt;/full-title&gt;&lt;/periodical&gt;&lt;pages&gt;325-334&lt;/pages&gt;&lt;volume&gt;39&lt;/volume&gt;&lt;number&gt;4&lt;/number&gt;&lt;section&gt;325&lt;/section&gt;&lt;dates&gt;&lt;year&gt;2013&lt;/year&gt;&lt;/dates&gt;&lt;isbn&gt;0355-3140&amp;#xD;1795-990X&lt;/isbn&gt;&lt;urls&gt;&lt;/urls&gt;&lt;electronic-resource-num&gt;10.5271/sjweh.3337&lt;/electronic-resource-num&gt;&lt;/record&gt;&lt;/Cite&gt;&lt;/EndNote&gt;</w:instrText>
      </w:r>
      <w:r w:rsidR="003E3405">
        <w:fldChar w:fldCharType="separate"/>
      </w:r>
      <w:r w:rsidR="002747EA" w:rsidRPr="002747EA">
        <w:rPr>
          <w:noProof/>
          <w:vertAlign w:val="superscript"/>
        </w:rPr>
        <w:t>326</w:t>
      </w:r>
      <w:r w:rsidR="003E3405">
        <w:fldChar w:fldCharType="end"/>
      </w:r>
      <w:r>
        <w:t xml:space="preserve"> found no clear increase or decrease in the risk of miscarriage with lifting &gt;100 kg per day (</w:t>
      </w:r>
      <w:r w:rsidR="00A40ADE">
        <w:rPr>
          <w:sz w:val="16"/>
          <w:szCs w:val="16"/>
        </w:rPr>
        <w:t>RR 1.32; 95%CI 0.93 to 1.</w:t>
      </w:r>
      <w:r w:rsidRPr="00FA44BE">
        <w:rPr>
          <w:sz w:val="16"/>
          <w:szCs w:val="16"/>
        </w:rPr>
        <w:t>87</w:t>
      </w:r>
      <w:r>
        <w:t>) but a possible increase in risk associated with standing &gt;6 hours per day (</w:t>
      </w:r>
      <w:r w:rsidRPr="00FA44BE">
        <w:rPr>
          <w:sz w:val="16"/>
          <w:szCs w:val="16"/>
        </w:rPr>
        <w:t>RR 1.16; 95%CI 1.01 to 1.32</w:t>
      </w:r>
      <w:r>
        <w:t xml:space="preserve">). </w:t>
      </w:r>
    </w:p>
    <w:p w14:paraId="25E1AB70" w14:textId="34B0414C" w:rsidR="00F14051" w:rsidRDefault="008C18C3" w:rsidP="00E82F9C">
      <w:r>
        <w:t xml:space="preserve">A </w:t>
      </w:r>
      <w:r w:rsidR="001B2152">
        <w:t xml:space="preserve">large </w:t>
      </w:r>
      <w:r>
        <w:t>cohort study</w:t>
      </w:r>
      <w:r w:rsidR="001B2152">
        <w:t xml:space="preserve"> (</w:t>
      </w:r>
      <w:r w:rsidR="001B2152" w:rsidRPr="00DC03DC">
        <w:rPr>
          <w:sz w:val="16"/>
          <w:szCs w:val="16"/>
        </w:rPr>
        <w:t>n=71,500</w:t>
      </w:r>
      <w:r w:rsidR="001B2152">
        <w:t>)</w:t>
      </w:r>
      <w:r w:rsidR="007E48A2">
        <w:fldChar w:fldCharType="begin"/>
      </w:r>
      <w:r w:rsidR="002747EA">
        <w:instrText xml:space="preserve"> ADDIN EN.CITE &lt;EndNote&gt;&lt;Cite&gt;&lt;Author&gt;Juhl&lt;/Author&gt;&lt;Year&gt;2013&lt;/Year&gt;&lt;RecNum&gt;1228&lt;/RecNum&gt;&lt;DisplayText&gt;&lt;style face="superscript" font="Trebuchet MS" size="9"&gt;327&lt;/style&gt;&lt;/DisplayText&gt;&lt;record&gt;&lt;rec-number&gt;1228&lt;/rec-number&gt;&lt;foreign-keys&gt;&lt;key app="EN" db-id="exvasrfx2dtraoesasxp2szsxa2df502592x" timestamp="1562472199"&gt;1228&lt;/key&gt;&lt;key app="ENWeb" db-id=""&gt;0&lt;/key&gt;&lt;/foreign-keys&gt;&lt;ref-type name="Journal Article"&gt;17&lt;/ref-type&gt;&lt;contributors&gt;&lt;authors&gt;&lt;author&gt;Juhl, M.&lt;/author&gt;&lt;author&gt;Strandberg-Larsen, K.&lt;/author&gt;&lt;author&gt;Larsen, P. S.&lt;/author&gt;&lt;author&gt;Andersen, P. K.&lt;/author&gt;&lt;author&gt;Svendsen, S. W.&lt;/author&gt;&lt;author&gt;Bonde, J. P.&lt;/author&gt;&lt;author&gt;Nybo Andersen, A. M.&lt;/author&gt;&lt;/authors&gt;&lt;/contributors&gt;&lt;auth-address&gt;Section of Social Medicine, Department of Public Health, University of Copenhagen, Copenhagen, Denmark. metjuhl@gmail.com&lt;/auth-address&gt;&lt;titles&gt;&lt;title&gt;Occupational lifting during pregnancy and risk of fetal death in a large national cohort study&lt;/title&gt;&lt;secondary-title&gt;Scand J Work Environ Health&lt;/secondary-title&gt;&lt;/titles&gt;&lt;periodical&gt;&lt;full-title&gt;Scand J Work Environ Health&lt;/full-title&gt;&lt;/periodical&gt;&lt;pages&gt;335-42&lt;/pages&gt;&lt;volume&gt;39&lt;/volume&gt;&lt;number&gt;4&lt;/number&gt;&lt;edition&gt;2012/12/05&lt;/edition&gt;&lt;keywords&gt;&lt;keyword&gt;Adult&lt;/keyword&gt;&lt;keyword&gt;Denmark&lt;/keyword&gt;&lt;keyword&gt;Female&lt;/keyword&gt;&lt;keyword&gt;*Fetal Death&lt;/keyword&gt;&lt;keyword&gt;Humans&lt;/keyword&gt;&lt;keyword&gt;*Lifting&lt;/keyword&gt;&lt;keyword&gt;*Occupational Health&lt;/keyword&gt;&lt;keyword&gt;Pregnancy&lt;/keyword&gt;&lt;keyword&gt;Proportional Hazards Models&lt;/keyword&gt;&lt;keyword&gt;Risk Factors&lt;/keyword&gt;&lt;/keywords&gt;&lt;dates&gt;&lt;year&gt;2013&lt;/year&gt;&lt;pub-dates&gt;&lt;date&gt;Jul&lt;/date&gt;&lt;/pub-dates&gt;&lt;/dates&gt;&lt;isbn&gt;1795-990X (Electronic)&amp;#xD;0355-3140 (Linking)&lt;/isbn&gt;&lt;accession-num&gt;23207454&lt;/accession-num&gt;&lt;urls&gt;&lt;related-urls&gt;&lt;url&gt;https://www.ncbi.nlm.nih.gov/pubmed/23207454&lt;/url&gt;&lt;/related-urls&gt;&lt;/urls&gt;&lt;electronic-resource-num&gt;10.5271/sjweh.3335&lt;/electronic-resource-num&gt;&lt;/record&gt;&lt;/Cite&gt;&lt;/EndNote&gt;</w:instrText>
      </w:r>
      <w:r w:rsidR="007E48A2">
        <w:fldChar w:fldCharType="separate"/>
      </w:r>
      <w:r w:rsidR="002747EA" w:rsidRPr="002747EA">
        <w:rPr>
          <w:noProof/>
          <w:vertAlign w:val="superscript"/>
        </w:rPr>
        <w:t>327</w:t>
      </w:r>
      <w:r w:rsidR="007E48A2">
        <w:fldChar w:fldCharType="end"/>
      </w:r>
      <w:r>
        <w:t xml:space="preserve"> found an increased risk of early miscarriage (≤12 weeks) </w:t>
      </w:r>
      <w:r w:rsidR="00D25637">
        <w:t>with occupational lifting of 101-200 kg per day (</w:t>
      </w:r>
      <w:r w:rsidR="00D25637" w:rsidRPr="00F5304B">
        <w:rPr>
          <w:sz w:val="16"/>
          <w:szCs w:val="16"/>
        </w:rPr>
        <w:t>aHR 1.38; 95%CI 1.10 to 1.74</w:t>
      </w:r>
      <w:r w:rsidR="00D25637">
        <w:t>)</w:t>
      </w:r>
      <w:r w:rsidR="00A90F52">
        <w:t xml:space="preserve"> and</w:t>
      </w:r>
      <w:r w:rsidR="00D25637">
        <w:t xml:space="preserve"> a doubling of risk with lifting of &gt;1,000 kg/day (</w:t>
      </w:r>
      <w:r w:rsidR="00D25637" w:rsidRPr="00F5304B">
        <w:rPr>
          <w:sz w:val="16"/>
          <w:szCs w:val="16"/>
        </w:rPr>
        <w:t>aHR 2.02; 95%CI 1.23 to 3.33</w:t>
      </w:r>
      <w:r w:rsidR="00D25637">
        <w:t>). The risk of late miscarriage (13-21 weeks) was increased with lifting of 201-500 kg per day (</w:t>
      </w:r>
      <w:r w:rsidR="00D25637" w:rsidRPr="00F5304B">
        <w:rPr>
          <w:sz w:val="16"/>
          <w:szCs w:val="16"/>
        </w:rPr>
        <w:t>aHR 1.42; 95%CI 1.15 to 1.76</w:t>
      </w:r>
      <w:r w:rsidR="00D25637">
        <w:t>). There was no clear difference in risk of stillbirth (≥22 weeks) with lifting of 201-500 kg per day (</w:t>
      </w:r>
      <w:r w:rsidR="00D25637" w:rsidRPr="00F5304B">
        <w:rPr>
          <w:sz w:val="16"/>
          <w:szCs w:val="16"/>
        </w:rPr>
        <w:t>aHR 0.72; 95%CI 0.45 to 1.16</w:t>
      </w:r>
      <w:r w:rsidR="00D25637">
        <w:t>).</w:t>
      </w:r>
      <w:r w:rsidR="00FD3606">
        <w:t xml:space="preserve"> However, f</w:t>
      </w:r>
      <w:r w:rsidR="00F22423">
        <w:t xml:space="preserve">urther analysis of the same </w:t>
      </w:r>
      <w:r w:rsidR="00F14051">
        <w:t xml:space="preserve">cohort </w:t>
      </w:r>
      <w:r w:rsidR="003C78C0">
        <w:t>(</w:t>
      </w:r>
      <w:r w:rsidR="003C78C0" w:rsidRPr="00DC03DC">
        <w:rPr>
          <w:sz w:val="16"/>
          <w:szCs w:val="16"/>
        </w:rPr>
        <w:t>n=68,086</w:t>
      </w:r>
      <w:r w:rsidR="003C78C0">
        <w:t>)</w:t>
      </w:r>
      <w:r w:rsidR="00007AB2">
        <w:fldChar w:fldCharType="begin">
          <w:fldData xml:space="preserve">PEVuZE5vdGU+PENpdGU+PEF1dGhvcj5Nb2NldmljPC9BdXRob3I+PFllYXI+MjAxNDwvWWVhcj48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</w:fldData>
        </w:fldChar>
      </w:r>
      <w:r w:rsidR="002747EA">
        <w:instrText xml:space="preserve"> ADDIN EN.CITE </w:instrText>
      </w:r>
      <w:r w:rsidR="002747EA">
        <w:fldChar w:fldCharType="begin">
          <w:fldData xml:space="preserve">PEVuZE5vdGU+PENpdGU+PEF1dGhvcj5Nb2NldmljPC9BdXRob3I+PFllYXI+MjAxNDwvWWVhcj48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</w:fldData>
        </w:fldChar>
      </w:r>
      <w:r w:rsidR="002747EA">
        <w:instrText xml:space="preserve"> ADDIN EN.CITE.DATA </w:instrText>
      </w:r>
      <w:r w:rsidR="002747EA">
        <w:fldChar w:fldCharType="end"/>
      </w:r>
      <w:r w:rsidR="00007AB2">
        <w:fldChar w:fldCharType="separate"/>
      </w:r>
      <w:r w:rsidR="002747EA" w:rsidRPr="002747EA">
        <w:rPr>
          <w:noProof/>
          <w:vertAlign w:val="superscript"/>
        </w:rPr>
        <w:t>328</w:t>
      </w:r>
      <w:r w:rsidR="00007AB2">
        <w:fldChar w:fldCharType="end"/>
      </w:r>
      <w:r w:rsidR="00F14051">
        <w:t xml:space="preserve"> found </w:t>
      </w:r>
      <w:r w:rsidR="00F5304B">
        <w:t>no clear difference in risk of early or late miscarriage with lifting loads of 101-975 kg a day but an increased risk of stillbirth with lifting of 201-975 kg per day (</w:t>
      </w:r>
      <w:r w:rsidR="00F5304B" w:rsidRPr="00F5304B">
        <w:rPr>
          <w:sz w:val="16"/>
          <w:szCs w:val="16"/>
        </w:rPr>
        <w:t>aHR 2.87; 95%CI 1.37 to 6.01</w:t>
      </w:r>
      <w:r w:rsidR="00F5304B">
        <w:t>)</w:t>
      </w:r>
      <w:r w:rsidR="003C78C0">
        <w:t xml:space="preserve"> </w:t>
      </w:r>
      <w:r w:rsidR="00D13703">
        <w:t>among</w:t>
      </w:r>
      <w:r w:rsidR="003C78C0">
        <w:t xml:space="preserve"> women with a prior fetal death</w:t>
      </w:r>
      <w:r w:rsidR="00F5304B">
        <w:t xml:space="preserve">. </w:t>
      </w:r>
      <w:r w:rsidR="00F14051">
        <w:t xml:space="preserve">There was no clear difference in fetal loss at any time or </w:t>
      </w:r>
      <w:r w:rsidR="00D13703">
        <w:t xml:space="preserve">with any </w:t>
      </w:r>
      <w:r w:rsidR="00F14051">
        <w:t>lifting l</w:t>
      </w:r>
      <w:r w:rsidR="00F5304B">
        <w:t>oad for</w:t>
      </w:r>
      <w:r w:rsidR="00F14051">
        <w:t xml:space="preserve"> women without a prior fetal death.</w:t>
      </w:r>
    </w:p>
    <w:p w14:paraId="4DA3503D" w14:textId="53CA3D1A" w:rsidR="00B6441A" w:rsidRDefault="00B6441A" w:rsidP="00E82F9C">
      <w:r>
        <w:t xml:space="preserve">A case-control study </w:t>
      </w:r>
      <w:r w:rsidR="000E5081">
        <w:t>(</w:t>
      </w:r>
      <w:r w:rsidR="000E5081" w:rsidRPr="00DC03DC">
        <w:rPr>
          <w:sz w:val="16"/>
          <w:szCs w:val="16"/>
        </w:rPr>
        <w:t>n=1,762</w:t>
      </w:r>
      <w:r w:rsidR="000E5081">
        <w:t xml:space="preserve">) </w:t>
      </w:r>
      <w:r>
        <w:t xml:space="preserve">found that women who experienced spontaneous abortion were more likely than controls to </w:t>
      </w:r>
      <w:r w:rsidR="00A90F52">
        <w:t xml:space="preserve">have </w:t>
      </w:r>
      <w:r>
        <w:t>participate</w:t>
      </w:r>
      <w:r w:rsidR="00A90F52">
        <w:t>d</w:t>
      </w:r>
      <w:r>
        <w:t xml:space="preserve"> in high intensity occupational activity (</w:t>
      </w:r>
      <w:r w:rsidRPr="00581675">
        <w:rPr>
          <w:sz w:val="16"/>
          <w:szCs w:val="16"/>
        </w:rPr>
        <w:t>59.8 vs 30.7%</w:t>
      </w:r>
      <w:r>
        <w:t>) and occupational lifting (</w:t>
      </w:r>
      <w:r w:rsidRPr="00581675">
        <w:rPr>
          <w:sz w:val="16"/>
          <w:szCs w:val="16"/>
        </w:rPr>
        <w:t>53.9 vs 36.5%</w:t>
      </w:r>
      <w:r>
        <w:t>).</w:t>
      </w:r>
      <w:r w:rsidR="00330C17">
        <w:fldChar w:fldCharType="begin"/>
      </w:r>
      <w:r w:rsidR="002747EA">
        <w:instrText xml:space="preserve"> ADDIN EN.CITE &lt;EndNote&gt;&lt;Cite&gt;&lt;Author&gt;El Metwalli&lt;/Author&gt;&lt;Year&gt;2001&lt;/Year&gt;&lt;RecNum&gt;1494&lt;/RecNum&gt;&lt;DisplayText&gt;&lt;style face="superscript" font="Trebuchet MS" size="9"&gt;329&lt;/style&gt;&lt;/DisplayText&gt;&lt;record&gt;&lt;rec-number&gt;1494&lt;/rec-number&gt;&lt;foreign-keys&gt;&lt;key app="EN" db-id="exvasrfx2dtraoesasxp2szsxa2df502592x" timestamp="1574313806"&gt;1494&lt;/key&gt;&lt;/foreign-keys&gt;&lt;ref-type name="Journal Article"&gt;17&lt;/ref-type&gt;&lt;contributors&gt;&lt;authors&gt;&lt;author&gt;El Metwalli, A.G.,&lt;/author&gt;&lt;author&gt;Badawy, A.M.,&lt;/author&gt;&lt;author&gt;El Baghdadi, L.A.,&lt;/author&gt;&lt;author&gt;El Wahady, A.,&lt;/author&gt;&lt;/authors&gt;&lt;/contributors&gt;&lt;titles&gt;&lt;title&gt;        Occupational physical activity and pregnancy outcome&lt;/title&gt;&lt;secondary-title&gt;Eur J Obstet Gynecol Reprod Biol&lt;/secondary-title&gt;&lt;/titles&gt;&lt;periodical&gt;&lt;full-title&gt;Eur J Obstet Gynecol Reprod Biol&lt;/full-title&gt;&lt;/periodical&gt;&lt;pages&gt;41-45&lt;/pages&gt;&lt;volume&gt;100&lt;/volume&gt;&lt;dates&gt;&lt;year&gt;2001&lt;/year&gt;&lt;/dates&gt;&lt;urls&gt;&lt;/urls&gt;&lt;/record&gt;&lt;/Cite&gt;&lt;/EndNote&gt;</w:instrText>
      </w:r>
      <w:r w:rsidR="00330C17">
        <w:fldChar w:fldCharType="separate"/>
      </w:r>
      <w:r w:rsidR="002747EA" w:rsidRPr="002747EA">
        <w:rPr>
          <w:noProof/>
          <w:vertAlign w:val="superscript"/>
        </w:rPr>
        <w:t>329</w:t>
      </w:r>
      <w:r w:rsidR="00330C17">
        <w:fldChar w:fldCharType="end"/>
      </w:r>
    </w:p>
    <w:p w14:paraId="630DC7BD" w14:textId="145097E1" w:rsidR="00CE5EE6" w:rsidRDefault="00CE5EE6" w:rsidP="0031338D">
      <w:pPr>
        <w:pStyle w:val="Heading4"/>
      </w:pPr>
      <w:r>
        <w:t>Risk of preterm premature rupture of the membranes</w:t>
      </w:r>
    </w:p>
    <w:p w14:paraId="033BF9F0" w14:textId="491E4C65" w:rsidR="00CE5EE6" w:rsidRPr="00CE5EE6" w:rsidRDefault="00CE5EE6" w:rsidP="00CE5EE6">
      <w:r>
        <w:t xml:space="preserve">A cohort study </w:t>
      </w:r>
      <w:r w:rsidR="000E5081">
        <w:t>(</w:t>
      </w:r>
      <w:r w:rsidR="000E5081" w:rsidRPr="00DC03DC">
        <w:rPr>
          <w:sz w:val="16"/>
          <w:szCs w:val="16"/>
        </w:rPr>
        <w:t>n=2,929</w:t>
      </w:r>
      <w:r w:rsidR="000E5081">
        <w:t>)</w:t>
      </w:r>
      <w:r w:rsidR="003E3405">
        <w:fldChar w:fldCharType="begin"/>
      </w:r>
      <w:r w:rsidR="002747EA">
        <w:instrText xml:space="preserve"> ADDIN EN.CITE &lt;EndNote&gt;&lt;Cite&gt;&lt;Author&gt;Newman&lt;/Author&gt;&lt;Year&gt;2001&lt;/Year&gt;&lt;RecNum&gt;1231&lt;/RecNum&gt;&lt;DisplayText&gt;&lt;style face="superscript" font="Trebuchet MS" size="9"&gt;330&lt;/style&gt;&lt;/DisplayText&gt;&lt;record&gt;&lt;rec-number&gt;1231&lt;/rec-number&gt;&lt;foreign-keys&gt;&lt;key app="EN" db-id="exvasrfx2dtraoesasxp2szsxa2df502592x" timestamp="1562472229"&gt;1231&lt;/key&gt;&lt;key app="ENWeb" db-id=""&gt;0&lt;/key&gt;&lt;/foreign-keys&gt;&lt;ref-type name="Journal Article"&gt;17&lt;/ref-type&gt;&lt;contributors&gt;&lt;authors&gt;&lt;author&gt;Newman, R. B.&lt;/author&gt;&lt;author&gt;Goldenberg, R. L.&lt;/author&gt;&lt;author&gt;Moawad, A. H.&lt;/author&gt;&lt;author&gt;Iams, J. D.&lt;/author&gt;&lt;author&gt;Meis, P. J.&lt;/author&gt;&lt;author&gt;Das, A.&lt;/author&gt;&lt;author&gt;Miodovnik, M.&lt;/author&gt;&lt;author&gt;Caritis, S. N.&lt;/author&gt;&lt;author&gt;Thurnau, G. R.&lt;/author&gt;&lt;author&gt;Dombrowski, M. P.&lt;/author&gt;&lt;author&gt;Roberts, J.&lt;/author&gt;&lt;/authors&gt;&lt;/contributors&gt;&lt;titles&gt;&lt;title&gt;Occupational fatigue and preterm premature rupture of membranes&lt;/title&gt;&lt;secondary-title&gt;American Journal of Obstetrics and Gynecology&lt;/secondary-title&gt;&lt;/titles&gt;&lt;periodical&gt;&lt;full-title&gt;American Journal of Obstetrics and Gynecology&lt;/full-title&gt;&lt;/periodical&gt;&lt;pages&gt;438-446&lt;/pages&gt;&lt;volume&gt;184&lt;/volume&gt;&lt;number&gt;3&lt;/number&gt;&lt;section&gt;438&lt;/section&gt;&lt;dates&gt;&lt;year&gt;2001&lt;/year&gt;&lt;/dates&gt;&lt;isbn&gt;00029378&lt;/isbn&gt;&lt;urls&gt;&lt;/urls&gt;&lt;electronic-resource-num&gt;10.1067/mob.2001.110312&lt;/electronic-resource-num&gt;&lt;/record&gt;&lt;/Cite&gt;&lt;/EndNote&gt;</w:instrText>
      </w:r>
      <w:r w:rsidR="003E3405">
        <w:fldChar w:fldCharType="separate"/>
      </w:r>
      <w:r w:rsidR="002747EA" w:rsidRPr="002747EA">
        <w:rPr>
          <w:noProof/>
          <w:vertAlign w:val="superscript"/>
        </w:rPr>
        <w:t>330</w:t>
      </w:r>
      <w:r w:rsidR="003E3405">
        <w:fldChar w:fldCharType="end"/>
      </w:r>
      <w:r>
        <w:t xml:space="preserve"> found an increased risk of preterm premature rupture of the membranes with </w:t>
      </w:r>
      <w:r w:rsidR="0027320C">
        <w:t xml:space="preserve">strenuous </w:t>
      </w:r>
      <w:r>
        <w:t>occupational physical exertion</w:t>
      </w:r>
      <w:r w:rsidR="0027320C">
        <w:t xml:space="preserve"> (</w:t>
      </w:r>
      <w:r w:rsidR="0027320C" w:rsidRPr="0027320C">
        <w:rPr>
          <w:sz w:val="16"/>
          <w:szCs w:val="16"/>
        </w:rPr>
        <w:t>OR 1.72; 95%CI 1.16 to 2.56</w:t>
      </w:r>
      <w:r w:rsidR="0027320C">
        <w:t>).</w:t>
      </w:r>
    </w:p>
    <w:p w14:paraId="74E5DFF3" w14:textId="22B48AC2" w:rsidR="00E82F9C" w:rsidRDefault="00E82F9C" w:rsidP="0031338D">
      <w:pPr>
        <w:pStyle w:val="Heading4"/>
      </w:pPr>
      <w:r>
        <w:t>Risk of preterm birth</w:t>
      </w:r>
    </w:p>
    <w:p w14:paraId="5C49C161" w14:textId="1F90C619" w:rsidR="000E5081" w:rsidRDefault="000E5081" w:rsidP="00612B3A">
      <w:pPr>
        <w:keepLines/>
      </w:pPr>
      <w:r>
        <w:t>A systematic review of cohort studies</w:t>
      </w:r>
      <w:r w:rsidR="003E3405">
        <w:fldChar w:fldCharType="begin"/>
      </w:r>
      <w:r w:rsidR="002747EA">
        <w:instrText xml:space="preserve"> ADDIN EN.CITE &lt;EndNote&gt;&lt;Cite&gt;&lt;Author&gt;van Beukering&lt;/Author&gt;&lt;Year&gt;2014&lt;/Year&gt;&lt;RecNum&gt;1183&lt;/RecNum&gt;&lt;DisplayText&gt;&lt;style face="superscript" font="Trebuchet MS" size="9"&gt;331&lt;/style&gt;&lt;/DisplayText&gt;&lt;record&gt;&lt;rec-number&gt;1183&lt;/rec-number&gt;&lt;foreign-keys&gt;&lt;key app="EN" db-id="exvasrfx2dtraoesasxp2szsxa2df502592x" timestamp="1558839958"&gt;1183&lt;/key&gt;&lt;key app="ENWeb" db-id=""&gt;0&lt;/key&gt;&lt;/foreign-keys&gt;&lt;ref-type name="Journal Article"&gt;17&lt;/ref-type&gt;&lt;contributors&gt;&lt;authors&gt;&lt;author&gt;van Beukering, M. D. M.&lt;/author&gt;&lt;author&gt;van Melick, M. J. G. J.&lt;/author&gt;&lt;author&gt;Mol, B. W.&lt;/author&gt;&lt;author&gt;Frings-Dresen, M. H. W.&lt;/author&gt;&lt;author&gt;Hulshof, C. T. J.&lt;/author&gt;&lt;/authors&gt;&lt;/contributors&gt;&lt;titles&gt;&lt;title&gt;Physically demanding work and preterm delivery: a systematic review and meta-analysis&lt;/title&gt;&lt;secondary-title&gt;International Archives of Occupational and Environmental Health&lt;/secondary-title&gt;&lt;/titles&gt;&lt;periodical&gt;&lt;full-title&gt;International Archives of Occupational and Environmental Health&lt;/full-title&gt;&lt;/periodical&gt;&lt;pages&gt;809-834&lt;/pages&gt;&lt;volume&gt;87&lt;/volume&gt;&lt;number&gt;8&lt;/number&gt;&lt;section&gt;809&lt;/section&gt;&lt;dates&gt;&lt;year&gt;2014&lt;/year&gt;&lt;/dates&gt;&lt;isbn&gt;0340-0131&amp;#xD;1432-1246&lt;/isbn&gt;&lt;urls&gt;&lt;/urls&gt;&lt;electronic-resource-num&gt;10.1007/s00420-013-0924-3&lt;/electronic-resource-num&gt;&lt;/record&gt;&lt;/Cite&gt;&lt;/EndNote&gt;</w:instrText>
      </w:r>
      <w:r w:rsidR="003E3405">
        <w:fldChar w:fldCharType="separate"/>
      </w:r>
      <w:r w:rsidR="002747EA" w:rsidRPr="002747EA">
        <w:rPr>
          <w:noProof/>
          <w:vertAlign w:val="superscript"/>
        </w:rPr>
        <w:t>331</w:t>
      </w:r>
      <w:r w:rsidR="003E3405">
        <w:fldChar w:fldCharType="end"/>
      </w:r>
      <w:r>
        <w:t xml:space="preserve"> found </w:t>
      </w:r>
      <w:r w:rsidR="00612B3A">
        <w:t>possible</w:t>
      </w:r>
      <w:r>
        <w:t xml:space="preserve"> associations between preterm birth and lifting and carrying &gt;5 kg at any time (</w:t>
      </w:r>
      <w:r w:rsidRPr="000E5081">
        <w:rPr>
          <w:sz w:val="16"/>
          <w:szCs w:val="16"/>
        </w:rPr>
        <w:t>OR 1.24; 95%CI 1.00 to 1.54</w:t>
      </w:r>
      <w:r>
        <w:t>) or in the third trimester (</w:t>
      </w:r>
      <w:r w:rsidRPr="000E5081">
        <w:rPr>
          <w:sz w:val="16"/>
          <w:szCs w:val="16"/>
        </w:rPr>
        <w:t>OR</w:t>
      </w:r>
      <w:r>
        <w:rPr>
          <w:sz w:val="16"/>
          <w:szCs w:val="16"/>
        </w:rPr>
        <w:t> </w:t>
      </w:r>
      <w:r w:rsidRPr="000E5081">
        <w:rPr>
          <w:sz w:val="16"/>
          <w:szCs w:val="16"/>
        </w:rPr>
        <w:t>1.30; 95%CI 1.01 to 1.67</w:t>
      </w:r>
      <w:r>
        <w:t>), physical effort or exhaustion (</w:t>
      </w:r>
      <w:r w:rsidRPr="000E5081">
        <w:rPr>
          <w:sz w:val="16"/>
          <w:szCs w:val="16"/>
        </w:rPr>
        <w:t>OR 1.30; 95%CI 1.05 to 1.61</w:t>
      </w:r>
      <w:r>
        <w:t>) and standing and walking &gt;3 hours per day (</w:t>
      </w:r>
      <w:r w:rsidRPr="000E5081">
        <w:rPr>
          <w:sz w:val="16"/>
          <w:szCs w:val="16"/>
        </w:rPr>
        <w:t>OR 1.25; 95%CI 0.99 to 1.57</w:t>
      </w:r>
      <w:r>
        <w:t>).</w:t>
      </w:r>
    </w:p>
    <w:p w14:paraId="1DD9EEFE" w14:textId="0CF2D88B" w:rsidR="00F82888" w:rsidRDefault="00F82888" w:rsidP="00F5304B">
      <w:r>
        <w:t xml:space="preserve">Cohort studies found an increased risk of preterm birth </w:t>
      </w:r>
      <w:r w:rsidR="00135198">
        <w:t>among:</w:t>
      </w:r>
    </w:p>
    <w:p w14:paraId="0B25FB2C" w14:textId="08E79D6E" w:rsidR="008B223E" w:rsidRDefault="00F5304B" w:rsidP="00F82888">
      <w:pPr>
        <w:pStyle w:val="bullet"/>
      </w:pPr>
      <w:r>
        <w:t>primigravid women lifting 101-200 kg/day (</w:t>
      </w:r>
      <w:r w:rsidRPr="00F5304B">
        <w:rPr>
          <w:sz w:val="16"/>
          <w:szCs w:val="16"/>
        </w:rPr>
        <w:t>aHR 1.34; 95%CI 1.14 to 1.58</w:t>
      </w:r>
      <w:r>
        <w:t>) or 201-975 kg/day (</w:t>
      </w:r>
      <w:r w:rsidRPr="00F5304B">
        <w:rPr>
          <w:sz w:val="16"/>
          <w:szCs w:val="16"/>
        </w:rPr>
        <w:t>aHR 1.43; 95%CI 1.13 to 1.80</w:t>
      </w:r>
      <w:r>
        <w:t>)</w:t>
      </w:r>
      <w:r w:rsidR="00F82888">
        <w:t xml:space="preserve"> but</w:t>
      </w:r>
      <w:r>
        <w:t xml:space="preserve"> no clear increase in risk among multigravida women lifting 101-200 kg/day (</w:t>
      </w:r>
      <w:r w:rsidRPr="00F5304B">
        <w:rPr>
          <w:sz w:val="16"/>
          <w:szCs w:val="16"/>
        </w:rPr>
        <w:t>aHR 1.17; 95%CI 1.00 to 1.36</w:t>
      </w:r>
      <w:r>
        <w:t>) or 201</w:t>
      </w:r>
      <w:r w:rsidR="00F82888">
        <w:t>-</w:t>
      </w:r>
      <w:r>
        <w:t>975</w:t>
      </w:r>
      <w:r w:rsidR="00913A43">
        <w:t> </w:t>
      </w:r>
      <w:r>
        <w:t>kg/day (</w:t>
      </w:r>
      <w:r w:rsidRPr="00F5304B">
        <w:rPr>
          <w:sz w:val="16"/>
          <w:szCs w:val="16"/>
        </w:rPr>
        <w:t>aHR 1.09; 95%CI 0.89 to 1.33</w:t>
      </w:r>
      <w:r w:rsidR="00F82888">
        <w:t>) (</w:t>
      </w:r>
      <w:r w:rsidR="00F82888" w:rsidRPr="00DC03DC">
        <w:rPr>
          <w:sz w:val="16"/>
          <w:szCs w:val="16"/>
        </w:rPr>
        <w:t>n=65,530</w:t>
      </w:r>
      <w:r w:rsidR="00F82888">
        <w:t>)</w:t>
      </w:r>
      <w:r w:rsidR="00F82888">
        <w:fldChar w:fldCharType="begin">
          <w:fldData xml:space="preserve">PEVuZE5vdGU+PENpdGU+PEF1dGhvcj5Nb2NldmljPC9BdXRob3I+PFllYXI+MjAxNDwvWWVhcj48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</w:fldData>
        </w:fldChar>
      </w:r>
      <w:r w:rsidR="002747EA">
        <w:instrText xml:space="preserve"> ADDIN EN.CITE </w:instrText>
      </w:r>
      <w:r w:rsidR="002747EA">
        <w:fldChar w:fldCharType="begin">
          <w:fldData xml:space="preserve">PEVuZE5vdGU+PENpdGU+PEF1dGhvcj5Nb2NldmljPC9BdXRob3I+PFllYXI+MjAxNDwvWWVhcj48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</w:fldData>
        </w:fldChar>
      </w:r>
      <w:r w:rsidR="002747EA">
        <w:instrText xml:space="preserve"> ADDIN EN.CITE.DATA </w:instrText>
      </w:r>
      <w:r w:rsidR="002747EA">
        <w:fldChar w:fldCharType="end"/>
      </w:r>
      <w:r w:rsidR="00F82888">
        <w:fldChar w:fldCharType="separate"/>
      </w:r>
      <w:r w:rsidR="002747EA" w:rsidRPr="002747EA">
        <w:rPr>
          <w:noProof/>
          <w:vertAlign w:val="superscript"/>
        </w:rPr>
        <w:t>328</w:t>
      </w:r>
      <w:r w:rsidR="00F82888">
        <w:fldChar w:fldCharType="end"/>
      </w:r>
    </w:p>
    <w:p w14:paraId="1BEA49BA" w14:textId="0CF965C4" w:rsidR="00F5304B" w:rsidRDefault="008B223E" w:rsidP="00F82888">
      <w:pPr>
        <w:pStyle w:val="bullet"/>
      </w:pPr>
      <w:r>
        <w:t>women engaging in moderate</w:t>
      </w:r>
      <w:r w:rsidR="00F82888">
        <w:t xml:space="preserve"> or heavy occupational activity (</w:t>
      </w:r>
      <w:r w:rsidR="00F82888" w:rsidRPr="00DC03DC">
        <w:rPr>
          <w:sz w:val="16"/>
          <w:szCs w:val="16"/>
        </w:rPr>
        <w:t>n=380</w:t>
      </w:r>
      <w:r w:rsidR="00F82888">
        <w:t>)</w:t>
      </w:r>
      <w:r w:rsidR="00F82888">
        <w:fldChar w:fldCharType="begin"/>
      </w:r>
      <w:r w:rsidR="002747EA">
        <w:instrText xml:space="preserve"> ADDIN EN.CITE &lt;EndNote&gt;&lt;Cite&gt;&lt;Author&gt;Salunkhe&lt;/Author&gt;&lt;Year&gt;2018&lt;/Year&gt;&lt;RecNum&gt;1497&lt;/RecNum&gt;&lt;DisplayText&gt;&lt;style face="superscript" font="Trebuchet MS" size="9"&gt;332&lt;/style&gt;&lt;/DisplayText&gt;&lt;record&gt;&lt;rec-number&gt;1497&lt;/rec-number&gt;&lt;foreign-keys&gt;&lt;key app="EN" db-id="exvasrfx2dtraoesasxp2szsxa2df502592x" timestamp="1574314791"&gt;1497&lt;/key&gt;&lt;/foreign-keys&gt;&lt;ref-type name="Journal Article"&gt;17&lt;/ref-type&gt;&lt;contributors&gt;&lt;authors&gt;&lt;author&gt;Salunkhe, A.H.,&lt;/author&gt;&lt;author&gt;Pratinidhi, A.,&lt;/author&gt;&lt;author&gt;Kakade, S.V.,&lt;/author&gt;&lt;author&gt;Salunkhe, J.A.,&lt;/author&gt;&lt;author&gt;Mohite, V.R.,&lt;/author&gt;&lt;author&gt;Bhosale, T.,&lt;/author&gt;&lt;/authors&gt;&lt;/contributors&gt;&lt;titles&gt;&lt;title&gt;Occupation, caloric intake and rest during day time of pregnant women and birth weight and gestational age of the baby&lt;/title&gt;&lt;secondary-title&gt;Asian J Pharm Res Health care&lt;/secondary-title&gt;&lt;/titles&gt;&lt;periodical&gt;&lt;full-title&gt;Asian J Pharm Res Health care&lt;/full-title&gt;&lt;/periodical&gt;&lt;pages&gt;36-41&lt;/pages&gt;&lt;volume&gt;10&lt;/volume&gt;&lt;number&gt;1&lt;/number&gt;&lt;dates&gt;&lt;year&gt;2018&lt;/year&gt;&lt;/dates&gt;&lt;urls&gt;&lt;/urls&gt;&lt;/record&gt;&lt;/Cite&gt;&lt;/EndNote&gt;</w:instrText>
      </w:r>
      <w:r w:rsidR="00F82888">
        <w:fldChar w:fldCharType="separate"/>
      </w:r>
      <w:r w:rsidR="002747EA" w:rsidRPr="002747EA">
        <w:rPr>
          <w:noProof/>
          <w:vertAlign w:val="superscript"/>
        </w:rPr>
        <w:t>332</w:t>
      </w:r>
      <w:r w:rsidR="00F82888">
        <w:fldChar w:fldCharType="end"/>
      </w:r>
    </w:p>
    <w:p w14:paraId="69EEF9B4" w14:textId="259E0DC9" w:rsidR="00F82888" w:rsidRDefault="00F82888" w:rsidP="00F82888">
      <w:pPr>
        <w:pStyle w:val="bullet"/>
      </w:pPr>
      <w:r w:rsidRPr="00D857B7">
        <w:t>women whose work at 34 weeks entailed trunk bending for &gt;1 h/day</w:t>
      </w:r>
      <w:r>
        <w:t xml:space="preserve"> (</w:t>
      </w:r>
      <w:r w:rsidRPr="00F82888">
        <w:rPr>
          <w:sz w:val="16"/>
          <w:szCs w:val="16"/>
        </w:rPr>
        <w:t>OR 2.92; 95%CI 1.27 to 6.70</w:t>
      </w:r>
      <w:r>
        <w:t>) (</w:t>
      </w:r>
      <w:r w:rsidRPr="00F82888">
        <w:rPr>
          <w:sz w:val="16"/>
          <w:szCs w:val="16"/>
        </w:rPr>
        <w:t>n=1,327</w:t>
      </w:r>
      <w:r>
        <w:t>)</w:t>
      </w:r>
      <w:r w:rsidRPr="00D857B7">
        <w:t>.</w:t>
      </w:r>
      <w:r w:rsidR="00283324">
        <w:fldChar w:fldCharType="begin">
          <w:fldData xml:space="preserve">PEVuZE5vdGU+PENpdGU+PEF1dGhvcj5Cb256aW5pPC9BdXRob3I+PFllYXI+MjAwOTwvWWVhcj48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==
</w:fldData>
        </w:fldChar>
      </w:r>
      <w:r w:rsidR="002747EA">
        <w:instrText xml:space="preserve"> ADDIN EN.CITE </w:instrText>
      </w:r>
      <w:r w:rsidR="002747EA">
        <w:fldChar w:fldCharType="begin">
          <w:fldData xml:space="preserve">PEVuZE5vdGU+PENpdGU+PEF1dGhvcj5Cb256aW5pPC9BdXRob3I+PFllYXI+MjAwOTwvWWVhcj48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==
</w:fldData>
        </w:fldChar>
      </w:r>
      <w:r w:rsidR="002747EA">
        <w:instrText xml:space="preserve"> ADDIN EN.CITE.DATA </w:instrText>
      </w:r>
      <w:r w:rsidR="002747EA">
        <w:fldChar w:fldCharType="end"/>
      </w:r>
      <w:r w:rsidR="00283324">
        <w:fldChar w:fldCharType="separate"/>
      </w:r>
      <w:r w:rsidR="002747EA" w:rsidRPr="002747EA">
        <w:rPr>
          <w:noProof/>
          <w:vertAlign w:val="superscript"/>
        </w:rPr>
        <w:t>333</w:t>
      </w:r>
      <w:r w:rsidR="00283324">
        <w:fldChar w:fldCharType="end"/>
      </w:r>
    </w:p>
    <w:p w14:paraId="6EF41BA7" w14:textId="5A7BD02F" w:rsidR="00C223D8" w:rsidRDefault="00C223D8" w:rsidP="00F5304B">
      <w:r>
        <w:t>However, other cohort studies have found no clear association between preterm birth among women:</w:t>
      </w:r>
    </w:p>
    <w:p w14:paraId="1392ED53" w14:textId="5AB391BA" w:rsidR="0045363F" w:rsidRDefault="0045363F" w:rsidP="00C223D8">
      <w:pPr>
        <w:pStyle w:val="bullet"/>
      </w:pPr>
      <w:r w:rsidRPr="005005AE">
        <w:t>who lifted repeate</w:t>
      </w:r>
      <w:r w:rsidRPr="00A36FEE">
        <w:t xml:space="preserve">dly </w:t>
      </w:r>
      <w:r w:rsidR="00A36FEE" w:rsidRPr="00A36FEE">
        <w:t>(</w:t>
      </w:r>
      <w:r w:rsidR="00A36FEE" w:rsidRPr="00A36FEE">
        <w:rPr>
          <w:sz w:val="16"/>
          <w:szCs w:val="16"/>
        </w:rPr>
        <w:t>RR 1.3; 95%CI 0.6 to 2.9</w:t>
      </w:r>
      <w:r w:rsidR="00A36FEE" w:rsidRPr="00A36FEE">
        <w:t xml:space="preserve">) </w:t>
      </w:r>
      <w:r w:rsidRPr="00A36FEE">
        <w:t>or stood at least 30 hours per week</w:t>
      </w:r>
      <w:r w:rsidR="00A36FEE" w:rsidRPr="00A36FEE">
        <w:t xml:space="preserve"> (</w:t>
      </w:r>
      <w:r w:rsidR="00A36FEE" w:rsidRPr="00A36FEE">
        <w:rPr>
          <w:sz w:val="16"/>
          <w:szCs w:val="16"/>
        </w:rPr>
        <w:t>RR 1.3; 95%CI 0.8 to 2.3</w:t>
      </w:r>
      <w:r w:rsidR="00A36FEE" w:rsidRPr="00A36FEE">
        <w:t>)</w:t>
      </w:r>
      <w:r w:rsidR="00C223D8" w:rsidRPr="00C223D8">
        <w:t xml:space="preserve"> </w:t>
      </w:r>
      <w:r w:rsidR="00C223D8">
        <w:t>(</w:t>
      </w:r>
      <w:r w:rsidR="00C223D8" w:rsidRPr="0045363F">
        <w:rPr>
          <w:sz w:val="16"/>
          <w:szCs w:val="16"/>
        </w:rPr>
        <w:t>n=1,908</w:t>
      </w:r>
      <w:r w:rsidR="00C223D8">
        <w:t>)</w:t>
      </w:r>
      <w:r w:rsidR="00283324">
        <w:fldChar w:fldCharType="begin">
          <w:fldData xml:space="preserve">PEVuZE5vdGU+PENpdGU+PEF1dGhvcj5Qb21wZWlpPC9BdXRob3I+PFllYXI+MjAwNTwvWWVhcj48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</w:fldData>
        </w:fldChar>
      </w:r>
      <w:r w:rsidR="002747EA">
        <w:instrText xml:space="preserve"> ADDIN EN.CITE </w:instrText>
      </w:r>
      <w:r w:rsidR="002747EA">
        <w:fldChar w:fldCharType="begin">
          <w:fldData xml:space="preserve">PEVuZE5vdGU+PENpdGU+PEF1dGhvcj5Qb21wZWlpPC9BdXRob3I+PFllYXI+MjAwNTwvWWVhcj48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</w:fldData>
        </w:fldChar>
      </w:r>
      <w:r w:rsidR="002747EA">
        <w:instrText xml:space="preserve"> ADDIN EN.CITE.DATA </w:instrText>
      </w:r>
      <w:r w:rsidR="002747EA">
        <w:fldChar w:fldCharType="end"/>
      </w:r>
      <w:r w:rsidR="00283324">
        <w:fldChar w:fldCharType="separate"/>
      </w:r>
      <w:r w:rsidR="002747EA" w:rsidRPr="002747EA">
        <w:rPr>
          <w:noProof/>
          <w:vertAlign w:val="superscript"/>
        </w:rPr>
        <w:t>334</w:t>
      </w:r>
      <w:r w:rsidR="00283324">
        <w:fldChar w:fldCharType="end"/>
      </w:r>
    </w:p>
    <w:p w14:paraId="684E75D2" w14:textId="6DD8C600" w:rsidR="00C223D8" w:rsidRDefault="00C223D8" w:rsidP="00C223D8">
      <w:pPr>
        <w:pStyle w:val="bullet"/>
      </w:pPr>
      <w:r>
        <w:t>frequently lifted &gt;25 kg (</w:t>
      </w:r>
      <w:r w:rsidRPr="003060CB">
        <w:rPr>
          <w:sz w:val="16"/>
          <w:szCs w:val="16"/>
        </w:rPr>
        <w:t>OR 0.55; 95%CI 0.13 to 2.28</w:t>
      </w:r>
      <w:r>
        <w:t>) or often had long periods of standing (</w:t>
      </w:r>
      <w:r w:rsidRPr="003060CB">
        <w:rPr>
          <w:sz w:val="16"/>
          <w:szCs w:val="16"/>
        </w:rPr>
        <w:t>OR 0.95; 95%CI 0.65 to 1.40</w:t>
      </w:r>
      <w:r>
        <w:t>) (</w:t>
      </w:r>
      <w:r w:rsidRPr="003060CB">
        <w:rPr>
          <w:sz w:val="16"/>
          <w:szCs w:val="16"/>
        </w:rPr>
        <w:t>n=4,680</w:t>
      </w:r>
      <w:r>
        <w:t>).</w:t>
      </w:r>
      <w:r w:rsidR="00283324">
        <w:fldChar w:fldCharType="begin">
          <w:fldData xml:space="preserve">PEVuZE5vdGU+PENpdGU+PEF1dGhvcj5TbmlqZGVyPC9BdXRob3I+PFllYXI+MjAxMjwvWWVhcj48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</w:fldData>
        </w:fldChar>
      </w:r>
      <w:r w:rsidR="002747EA">
        <w:instrText xml:space="preserve"> ADDIN EN.CITE </w:instrText>
      </w:r>
      <w:r w:rsidR="002747EA">
        <w:fldChar w:fldCharType="begin">
          <w:fldData xml:space="preserve">PEVuZE5vdGU+PENpdGU+PEF1dGhvcj5TbmlqZGVyPC9BdXRob3I+PFllYXI+MjAxMjwvWWVhcj48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</w:fldData>
        </w:fldChar>
      </w:r>
      <w:r w:rsidR="002747EA">
        <w:instrText xml:space="preserve"> ADDIN EN.CITE.DATA </w:instrText>
      </w:r>
      <w:r w:rsidR="002747EA">
        <w:fldChar w:fldCharType="end"/>
      </w:r>
      <w:r w:rsidR="00283324">
        <w:fldChar w:fldCharType="separate"/>
      </w:r>
      <w:r w:rsidR="002747EA" w:rsidRPr="002747EA">
        <w:rPr>
          <w:noProof/>
          <w:vertAlign w:val="superscript"/>
        </w:rPr>
        <w:t>335</w:t>
      </w:r>
      <w:r w:rsidR="00283324">
        <w:fldChar w:fldCharType="end"/>
      </w:r>
    </w:p>
    <w:p w14:paraId="59978167" w14:textId="10555B68" w:rsidR="00135198" w:rsidRDefault="00135198" w:rsidP="00F5304B">
      <w:r>
        <w:t>Case-control studies found an increased risk of preterm birth among women:</w:t>
      </w:r>
    </w:p>
    <w:p w14:paraId="3C6E3D45" w14:textId="1CCF0949" w:rsidR="00F5304B" w:rsidRDefault="00913A43" w:rsidP="00135198">
      <w:pPr>
        <w:pStyle w:val="bullet"/>
      </w:pPr>
      <w:r>
        <w:t>lifting and carrying loads of ≥25 kg (</w:t>
      </w:r>
      <w:r w:rsidRPr="00F545E0">
        <w:rPr>
          <w:sz w:val="16"/>
          <w:szCs w:val="16"/>
        </w:rPr>
        <w:t>aOR 2.42; 95%CI 1.15 to 5.09</w:t>
      </w:r>
      <w:r w:rsidR="00135198">
        <w:t>)</w:t>
      </w:r>
      <w:r w:rsidR="00135198" w:rsidRPr="00135198">
        <w:t xml:space="preserve"> </w:t>
      </w:r>
      <w:r w:rsidR="00135198">
        <w:t>(</w:t>
      </w:r>
      <w:r w:rsidR="00135198" w:rsidRPr="00F545E0">
        <w:rPr>
          <w:sz w:val="16"/>
          <w:szCs w:val="16"/>
        </w:rPr>
        <w:t>n=938</w:t>
      </w:r>
      <w:r w:rsidR="00135198">
        <w:t>)</w:t>
      </w:r>
      <w:r w:rsidR="00135198">
        <w:fldChar w:fldCharType="begin"/>
      </w:r>
      <w:r w:rsidR="002747EA">
        <w:instrText xml:space="preserve"> ADDIN EN.CITE &lt;EndNote&gt;&lt;Cite&gt;&lt;Author&gt;Nelson&lt;/Author&gt;&lt;Year&gt;2009&lt;/Year&gt;&lt;RecNum&gt;1496&lt;/RecNum&gt;&lt;DisplayText&gt;&lt;style face="superscript" font="Trebuchet MS" size="9"&gt;336&lt;/style&gt;&lt;/DisplayText&gt;&lt;record&gt;&lt;rec-number&gt;1496&lt;/rec-number&gt;&lt;foreign-keys&gt;&lt;key app="EN" db-id="exvasrfx2dtraoesasxp2szsxa2df502592x" timestamp="1574314563"&gt;1496&lt;/key&gt;&lt;/foreign-keys&gt;&lt;ref-type name="Journal Article"&gt;17&lt;/ref-type&gt;&lt;contributors&gt;&lt;authors&gt;&lt;author&gt;Nelson, K.,&lt;/author&gt;&lt;author&gt;Lohsoonthorna, V.,&lt;/author&gt;&lt;author&gt;Williams, M.A.,&lt;/author&gt;&lt;/authors&gt;&lt;/contributors&gt;&lt;titles&gt;&lt;title&gt;Preterm delivery risk in relation to maternal occupational and leisure time physical activity among Thai women&lt;/title&gt;&lt;secondary-title&gt;Asian Biomed (Res Rev News)&lt;/secondary-title&gt;&lt;/titles&gt;&lt;periodical&gt;&lt;full-title&gt;Asian Biomed (Res Rev News)&lt;/full-title&gt;&lt;/periodical&gt;&lt;pages&gt;267-77&lt;/pages&gt;&lt;volume&gt;3&lt;/volume&gt;&lt;number&gt;3&lt;/number&gt;&lt;dates&gt;&lt;year&gt;2009&lt;/year&gt;&lt;/dates&gt;&lt;urls&gt;&lt;/urls&gt;&lt;/record&gt;&lt;/Cite&gt;&lt;/EndNote&gt;</w:instrText>
      </w:r>
      <w:r w:rsidR="00135198">
        <w:fldChar w:fldCharType="separate"/>
      </w:r>
      <w:r w:rsidR="002747EA" w:rsidRPr="002747EA">
        <w:rPr>
          <w:noProof/>
          <w:vertAlign w:val="superscript"/>
        </w:rPr>
        <w:t>336</w:t>
      </w:r>
      <w:r w:rsidR="00135198">
        <w:fldChar w:fldCharType="end"/>
      </w:r>
    </w:p>
    <w:p w14:paraId="24728CFD" w14:textId="13F9CDC0" w:rsidR="00135198" w:rsidRDefault="00135198" w:rsidP="00135198">
      <w:pPr>
        <w:pStyle w:val="bullet"/>
      </w:pPr>
      <w:r>
        <w:t>standing longer than 3 hours a day (</w:t>
      </w:r>
      <w:r w:rsidRPr="00135198">
        <w:rPr>
          <w:sz w:val="16"/>
          <w:szCs w:val="16"/>
        </w:rPr>
        <w:t>OR 4.1; 95%CI 1,29 to 13.10</w:t>
      </w:r>
      <w:r>
        <w:t>) or engaging in physical exertion (</w:t>
      </w:r>
      <w:r w:rsidRPr="00135198">
        <w:rPr>
          <w:sz w:val="16"/>
          <w:szCs w:val="16"/>
        </w:rPr>
        <w:t>OR 2.91; 95%CI 1.29 to 6.58</w:t>
      </w:r>
      <w:r>
        <w:t>) (</w:t>
      </w:r>
      <w:r w:rsidRPr="003060CB">
        <w:rPr>
          <w:sz w:val="16"/>
          <w:szCs w:val="16"/>
        </w:rPr>
        <w:t>n=223 pairs</w:t>
      </w:r>
      <w:r>
        <w:t>)</w:t>
      </w:r>
      <w:r w:rsidR="00283324">
        <w:fldChar w:fldCharType="begin"/>
      </w:r>
      <w:r w:rsidR="002747EA">
        <w:instrText xml:space="preserve"> ADDIN EN.CITE &lt;EndNote&gt;&lt;Cite&gt;&lt;Author&gt;Ritsmitchai&lt;/Author&gt;&lt;Year&gt;1997&lt;/Year&gt;&lt;RecNum&gt;1792&lt;/RecNum&gt;&lt;DisplayText&gt;&lt;style face="superscript" font="Trebuchet MS" size="9"&gt;337&lt;/style&gt;&lt;/DisplayText&gt;&lt;record&gt;&lt;rec-number&gt;1792&lt;/rec-number&gt;&lt;foreign-keys&gt;&lt;key app="EN" db-id="exvasrfx2dtraoesasxp2szsxa2df502592x" timestamp="1583299791"&gt;1792&lt;/key&gt;&lt;/foreign-keys&gt;&lt;ref-type name="Journal Article"&gt;17&lt;/ref-type&gt;&lt;contributors&gt;&lt;authors&gt;&lt;author&gt;Ritsmitchai, S.,&lt;/author&gt;&lt;author&gt;Geater, A.F.,&lt;/author&gt;&lt;author&gt;Chongsuviwatvong, V.,&lt;/author&gt;&lt;/authors&gt;&lt;/contributors&gt;&lt;titles&gt;&lt;title&gt;Prolonged standing and physical exertion at work during pregnancy increases the risk of preterm birth for Thai mothers.&lt;/title&gt;&lt;secondary-title&gt;J Occup Health&lt;/secondary-title&gt;&lt;/titles&gt;&lt;periodical&gt;&lt;full-title&gt;J Occup Health&lt;/full-title&gt;&lt;/periodical&gt;&lt;pages&gt;217-22&lt;/pages&gt;&lt;volume&gt;39&lt;/volume&gt;&lt;dates&gt;&lt;year&gt;1997&lt;/year&gt;&lt;/dates&gt;&lt;urls&gt;&lt;/urls&gt;&lt;/record&gt;&lt;/Cite&gt;&lt;/EndNote&gt;</w:instrText>
      </w:r>
      <w:r w:rsidR="00283324">
        <w:fldChar w:fldCharType="separate"/>
      </w:r>
      <w:r w:rsidR="002747EA" w:rsidRPr="002747EA">
        <w:rPr>
          <w:noProof/>
          <w:vertAlign w:val="superscript"/>
        </w:rPr>
        <w:t>337</w:t>
      </w:r>
      <w:r w:rsidR="00283324">
        <w:fldChar w:fldCharType="end"/>
      </w:r>
    </w:p>
    <w:p w14:paraId="1EA7B84E" w14:textId="16973EB0" w:rsidR="00E82F9C" w:rsidRDefault="00914146" w:rsidP="0031338D">
      <w:pPr>
        <w:pStyle w:val="Heading4"/>
      </w:pPr>
      <w:r>
        <w:t>L</w:t>
      </w:r>
      <w:r w:rsidR="00E82F9C">
        <w:t>ow birth weight</w:t>
      </w:r>
    </w:p>
    <w:p w14:paraId="163FFA8C" w14:textId="69B1FAA5" w:rsidR="003060CB" w:rsidRDefault="00C223D8" w:rsidP="00364D2B">
      <w:r>
        <w:t>Cohort studies have found</w:t>
      </w:r>
      <w:r w:rsidR="00433793">
        <w:t xml:space="preserve"> clear difference in birth</w:t>
      </w:r>
      <w:r w:rsidR="00255531">
        <w:t xml:space="preserve"> </w:t>
      </w:r>
      <w:r w:rsidR="003060CB">
        <w:t>weights among</w:t>
      </w:r>
      <w:r w:rsidR="00612B3A">
        <w:t xml:space="preserve"> women</w:t>
      </w:r>
      <w:r w:rsidR="003060CB">
        <w:t>:</w:t>
      </w:r>
    </w:p>
    <w:p w14:paraId="38C56E90" w14:textId="28E96B71" w:rsidR="00364D2B" w:rsidRDefault="00433793" w:rsidP="003060CB">
      <w:pPr>
        <w:pStyle w:val="bullet"/>
      </w:pPr>
      <w:r>
        <w:t xml:space="preserve">standing ≥3 hours a day </w:t>
      </w:r>
      <w:r w:rsidR="003060CB">
        <w:t>versus</w:t>
      </w:r>
      <w:r>
        <w:t xml:space="preserve"> those standing &lt;3 hours a day (</w:t>
      </w:r>
      <w:r w:rsidRPr="00581675">
        <w:rPr>
          <w:sz w:val="16"/>
          <w:szCs w:val="16"/>
        </w:rPr>
        <w:t>MD -27.80; 95%CI -86.34 to 30.74</w:t>
      </w:r>
      <w:r>
        <w:t xml:space="preserve">), women involved in occupational lifting </w:t>
      </w:r>
      <w:r w:rsidR="003060CB">
        <w:t>versus</w:t>
      </w:r>
      <w:r>
        <w:t xml:space="preserve"> those who were not (</w:t>
      </w:r>
      <w:r w:rsidRPr="00581675">
        <w:rPr>
          <w:sz w:val="16"/>
          <w:szCs w:val="16"/>
        </w:rPr>
        <w:t>MD-8.70; 95%CI -69.13 to 51.73</w:t>
      </w:r>
      <w:r>
        <w:t xml:space="preserve">) and those engaging in medium or heavy physical exertion </w:t>
      </w:r>
      <w:r w:rsidR="003060CB">
        <w:t>versus</w:t>
      </w:r>
      <w:r>
        <w:t xml:space="preserve"> those engaging in light physical exertion (</w:t>
      </w:r>
      <w:r w:rsidRPr="00581675">
        <w:rPr>
          <w:sz w:val="16"/>
          <w:szCs w:val="16"/>
        </w:rPr>
        <w:t>MD -1.20; 95%CI -55.93 to 53.53</w:t>
      </w:r>
      <w:r w:rsidR="003060CB">
        <w:t>)</w:t>
      </w:r>
      <w:r w:rsidR="003060CB" w:rsidRPr="003060CB">
        <w:t xml:space="preserve"> </w:t>
      </w:r>
      <w:r w:rsidR="003060CB">
        <w:t>(</w:t>
      </w:r>
      <w:r w:rsidR="003060CB" w:rsidRPr="00DC03DC">
        <w:rPr>
          <w:sz w:val="16"/>
          <w:szCs w:val="16"/>
        </w:rPr>
        <w:t>n=1,222</w:t>
      </w:r>
      <w:r w:rsidR="003060CB">
        <w:t>)</w:t>
      </w:r>
      <w:r w:rsidR="003060CB">
        <w:fldChar w:fldCharType="begin"/>
      </w:r>
      <w:r w:rsidR="002747EA">
        <w:instrText xml:space="preserve"> ADDIN EN.CITE &lt;EndNote&gt;&lt;Cite&gt;&lt;Author&gt;Eunhee&lt;/Author&gt;&lt;Year&gt;2002&lt;/Year&gt;&lt;RecNum&gt;1495&lt;/RecNum&gt;&lt;DisplayText&gt;&lt;style face="superscript" font="Trebuchet MS" size="9"&gt;338&lt;/style&gt;&lt;/DisplayText&gt;&lt;record&gt;&lt;rec-number&gt;1495&lt;/rec-number&gt;&lt;foreign-keys&gt;&lt;key app="EN" db-id="exvasrfx2dtraoesasxp2szsxa2df502592x" timestamp="1574314249"&gt;1495&lt;/key&gt;&lt;/foreign-keys&gt;&lt;ref-type name="Journal Article"&gt;17&lt;/ref-type&gt;&lt;contributors&gt;&lt;authors&gt;&lt;author&gt;Eunhee, H.,&lt;/author&gt;&lt;author&gt;Cho, S-I.,&lt;/author&gt;&lt;author&gt;Park, H.,&lt;/author&gt;&lt;author&gt;Chen, D.,&lt;/author&gt;&lt;author&gt;Chen, C.,&lt;/author&gt;&lt;author&gt;Wang., L.,&lt;/author&gt;&lt;author&gt;Xu, X.,&lt;/author&gt;&lt;author&gt;Christiani, D.C.,&lt;/author&gt;&lt;/authors&gt;&lt;/contributors&gt;&lt;titles&gt;&lt;title&gt;Does standing at work during pregnancy result in reduced infant birth weight?&lt;/title&gt;&lt;secondary-title&gt;JOEM&lt;/secondary-title&gt;&lt;/titles&gt;&lt;periodical&gt;&lt;full-title&gt;JOEM&lt;/full-title&gt;&lt;/periodical&gt;&lt;pages&gt;815-21&lt;/pages&gt;&lt;volume&gt;44&lt;/volume&gt;&lt;number&gt;9&lt;/number&gt;&lt;dates&gt;&lt;year&gt;2002&lt;/year&gt;&lt;/dates&gt;&lt;urls&gt;&lt;/urls&gt;&lt;/record&gt;&lt;/Cite&gt;&lt;/EndNote&gt;</w:instrText>
      </w:r>
      <w:r w:rsidR="003060CB">
        <w:fldChar w:fldCharType="separate"/>
      </w:r>
      <w:r w:rsidR="002747EA" w:rsidRPr="002747EA">
        <w:rPr>
          <w:noProof/>
          <w:vertAlign w:val="superscript"/>
        </w:rPr>
        <w:t>338</w:t>
      </w:r>
      <w:r w:rsidR="003060CB">
        <w:fldChar w:fldCharType="end"/>
      </w:r>
    </w:p>
    <w:p w14:paraId="7D2951CD" w14:textId="4C586BCC" w:rsidR="00C223D8" w:rsidRDefault="00C223D8" w:rsidP="00C223D8">
      <w:pPr>
        <w:pStyle w:val="bullet"/>
      </w:pPr>
      <w:r>
        <w:t>frequently lifted &gt;25 kg (</w:t>
      </w:r>
      <w:r w:rsidRPr="003060CB">
        <w:rPr>
          <w:sz w:val="16"/>
          <w:szCs w:val="16"/>
        </w:rPr>
        <w:t>OR 1.86; 95%CI 0.44 to 7.77</w:t>
      </w:r>
      <w:r>
        <w:t>) or often had long periods of standing (</w:t>
      </w:r>
      <w:r w:rsidRPr="003060CB">
        <w:rPr>
          <w:sz w:val="16"/>
          <w:szCs w:val="16"/>
        </w:rPr>
        <w:t>OR 1.02; 95%CI 0.60 to 1.73</w:t>
      </w:r>
      <w:r>
        <w:t>) (</w:t>
      </w:r>
      <w:r w:rsidRPr="003060CB">
        <w:rPr>
          <w:sz w:val="16"/>
          <w:szCs w:val="16"/>
        </w:rPr>
        <w:t>n=4,680</w:t>
      </w:r>
      <w:r>
        <w:t>).</w:t>
      </w:r>
      <w:r w:rsidR="00283324">
        <w:fldChar w:fldCharType="begin">
          <w:fldData xml:space="preserve">PEVuZE5vdGU+PENpdGU+PEF1dGhvcj5TbmlqZGVyPC9BdXRob3I+PFllYXI+MjAxMjwvWWVhcj48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</w:fldData>
        </w:fldChar>
      </w:r>
      <w:r w:rsidR="002747EA">
        <w:instrText xml:space="preserve"> ADDIN EN.CITE </w:instrText>
      </w:r>
      <w:r w:rsidR="002747EA">
        <w:fldChar w:fldCharType="begin">
          <w:fldData xml:space="preserve">PEVuZE5vdGU+PENpdGU+PEF1dGhvcj5TbmlqZGVyPC9BdXRob3I+PFllYXI+MjAxMjwvWWVhcj48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</w:fldData>
        </w:fldChar>
      </w:r>
      <w:r w:rsidR="002747EA">
        <w:instrText xml:space="preserve"> ADDIN EN.CITE.DATA </w:instrText>
      </w:r>
      <w:r w:rsidR="002747EA">
        <w:fldChar w:fldCharType="end"/>
      </w:r>
      <w:r w:rsidR="00283324">
        <w:fldChar w:fldCharType="separate"/>
      </w:r>
      <w:r w:rsidR="002747EA" w:rsidRPr="002747EA">
        <w:rPr>
          <w:noProof/>
          <w:vertAlign w:val="superscript"/>
        </w:rPr>
        <w:t>335</w:t>
      </w:r>
      <w:r w:rsidR="00283324">
        <w:fldChar w:fldCharType="end"/>
      </w:r>
    </w:p>
    <w:p w14:paraId="50CA54F0" w14:textId="618A397C" w:rsidR="00C223D8" w:rsidRDefault="003060CB" w:rsidP="00364D2B">
      <w:r>
        <w:t>A small cohort study (</w:t>
      </w:r>
      <w:r w:rsidRPr="00DC03DC">
        <w:rPr>
          <w:sz w:val="16"/>
          <w:szCs w:val="16"/>
        </w:rPr>
        <w:t>n=380</w:t>
      </w:r>
      <w:r>
        <w:t>)</w:t>
      </w:r>
      <w:r>
        <w:fldChar w:fldCharType="begin"/>
      </w:r>
      <w:r w:rsidR="002747EA">
        <w:instrText xml:space="preserve"> ADDIN EN.CITE &lt;EndNote&gt;&lt;Cite&gt;&lt;Author&gt;Salunkhe&lt;/Author&gt;&lt;Year&gt;2018&lt;/Year&gt;&lt;RecNum&gt;1497&lt;/RecNum&gt;&lt;DisplayText&gt;&lt;style face="superscript" font="Trebuchet MS" size="9"&gt;332&lt;/style&gt;&lt;/DisplayText&gt;&lt;record&gt;&lt;rec-number&gt;1497&lt;/rec-number&gt;&lt;foreign-keys&gt;&lt;key app="EN" db-id="exvasrfx2dtraoesasxp2szsxa2df502592x" timestamp="1574314791"&gt;1497&lt;/key&gt;&lt;/foreign-keys&gt;&lt;ref-type name="Journal Article"&gt;17&lt;/ref-type&gt;&lt;contributors&gt;&lt;authors&gt;&lt;author&gt;Salunkhe, A.H.,&lt;/author&gt;&lt;author&gt;Pratinidhi, A.,&lt;/author&gt;&lt;author&gt;Kakade, S.V.,&lt;/author&gt;&lt;author&gt;Salunkhe, J.A.,&lt;/author&gt;&lt;author&gt;Mohite, V.R.,&lt;/author&gt;&lt;author&gt;Bhosale, T.,&lt;/author&gt;&lt;/authors&gt;&lt;/contributors&gt;&lt;titles&gt;&lt;title&gt;Occupation, caloric intake and rest during day time of pregnant women and birth weight and gestational age of the baby&lt;/title&gt;&lt;secondary-title&gt;Asian J Pharm Res Health care&lt;/secondary-title&gt;&lt;/titles&gt;&lt;periodical&gt;&lt;full-title&gt;Asian J Pharm Res Health care&lt;/full-title&gt;&lt;/periodical&gt;&lt;pages&gt;36-41&lt;/pages&gt;&lt;volume&gt;10&lt;/volume&gt;&lt;number&gt;1&lt;/number&gt;&lt;dates&gt;&lt;year&gt;2018&lt;/year&gt;&lt;/dates&gt;&lt;urls&gt;&lt;/urls&gt;&lt;/record&gt;&lt;/Cite&gt;&lt;/EndNote&gt;</w:instrText>
      </w:r>
      <w:r>
        <w:fldChar w:fldCharType="separate"/>
      </w:r>
      <w:r w:rsidR="002747EA" w:rsidRPr="002747EA">
        <w:rPr>
          <w:noProof/>
          <w:vertAlign w:val="superscript"/>
        </w:rPr>
        <w:t>332</w:t>
      </w:r>
      <w:r>
        <w:fldChar w:fldCharType="end"/>
      </w:r>
      <w:r>
        <w:t xml:space="preserve"> found an increased risk of low birth weight among women engaging in moderate or heavy occupational activity. </w:t>
      </w:r>
    </w:p>
    <w:p w14:paraId="32527030" w14:textId="57382952" w:rsidR="008050E8" w:rsidRDefault="008050E8" w:rsidP="008050E8">
      <w:pPr>
        <w:pStyle w:val="Heading4"/>
      </w:pPr>
      <w:r>
        <w:t>Small-for-gestational age</w:t>
      </w:r>
    </w:p>
    <w:p w14:paraId="42955898" w14:textId="77777777" w:rsidR="00135198" w:rsidRDefault="00A36FEE" w:rsidP="00364D2B">
      <w:r>
        <w:t xml:space="preserve">Cohort studies </w:t>
      </w:r>
      <w:r w:rsidR="00135198">
        <w:t>have found no clear association between small-for-gestational age and:</w:t>
      </w:r>
    </w:p>
    <w:p w14:paraId="1FA6A5ED" w14:textId="24AA69CF" w:rsidR="008050E8" w:rsidRDefault="0027320C" w:rsidP="00135198">
      <w:pPr>
        <w:pStyle w:val="bullet"/>
      </w:pPr>
      <w:r>
        <w:t>person lifting of 501-1,000 kg/day (</w:t>
      </w:r>
      <w:r w:rsidRPr="0027320C">
        <w:rPr>
          <w:sz w:val="16"/>
          <w:szCs w:val="16"/>
        </w:rPr>
        <w:t>aOR 1.34; 95%CI 0.98 to 1.83</w:t>
      </w:r>
      <w:r>
        <w:t xml:space="preserve">) </w:t>
      </w:r>
      <w:r w:rsidR="00135198">
        <w:t>or</w:t>
      </w:r>
      <w:r>
        <w:t xml:space="preserve"> lifting &gt;1,000 kg/day that did not involve lifting persons (</w:t>
      </w:r>
      <w:r w:rsidRPr="0027320C">
        <w:rPr>
          <w:sz w:val="16"/>
          <w:szCs w:val="16"/>
        </w:rPr>
        <w:t>aOR 1.51; 95%CI 0.83 to 2.76</w:t>
      </w:r>
      <w:r w:rsidR="00135198">
        <w:t>) (</w:t>
      </w:r>
      <w:r w:rsidR="00135198" w:rsidRPr="00DC03DC">
        <w:rPr>
          <w:sz w:val="16"/>
          <w:szCs w:val="16"/>
        </w:rPr>
        <w:t>n=66,963</w:t>
      </w:r>
      <w:r w:rsidR="00135198">
        <w:t>)</w:t>
      </w:r>
      <w:r w:rsidR="00135198">
        <w:fldChar w:fldCharType="begin"/>
      </w:r>
      <w:r w:rsidR="002747EA">
        <w:instrText xml:space="preserve"> ADDIN EN.CITE &lt;EndNote&gt;&lt;Cite&gt;&lt;Author&gt;Juhl&lt;/Author&gt;&lt;Year&gt;2014&lt;/Year&gt;&lt;RecNum&gt;1493&lt;/RecNum&gt;&lt;DisplayText&gt;&lt;style face="superscript" font="Trebuchet MS" size="9"&gt;339&lt;/style&gt;&lt;/DisplayText&gt;&lt;record&gt;&lt;rec-number&gt;1493&lt;/rec-number&gt;&lt;foreign-keys&gt;&lt;key app="EN" db-id="exvasrfx2dtraoesasxp2szsxa2df502592x" timestamp="1574313141"&gt;1493&lt;/key&gt;&lt;/foreign-keys&gt;&lt;ref-type name="Journal Article"&gt;17&lt;/ref-type&gt;&lt;contributors&gt;&lt;authors&gt;&lt;author&gt;Juhl, M.,&lt;/author&gt;&lt;author&gt;Larsen, P.S.,&lt;/author&gt;&lt;author&gt;Andersen, P.K.,&lt;/author&gt;&lt;author&gt;Svendsen, S.W.,&lt;/author&gt;&lt;author&gt;Bonde J.P.,&lt;/author&gt;&lt;author&gt;Nybo Andersen, A-M,&lt;/author&gt;&lt;author&gt;Strandberg-Larsen K.,&lt;/author&gt;&lt;/authors&gt;&lt;/contributors&gt;&lt;titles&gt;&lt;title&gt;Occupational lifting during pregnancy and child’s birth size in a large cohort study&lt;/title&gt;&lt;secondary-title&gt;Scand J Work Environ Health&lt;/secondary-title&gt;&lt;/titles&gt;&lt;periodical&gt;&lt;full-title&gt;Scand J Work Environ Health&lt;/full-title&gt;&lt;/periodical&gt;&lt;pages&gt;411-19&lt;/pages&gt;&lt;volume&gt;40&lt;/volume&gt;&lt;number&gt;4&lt;/number&gt;&lt;dates&gt;&lt;year&gt;2014&lt;/year&gt;&lt;/dates&gt;&lt;urls&gt;&lt;/urls&gt;&lt;/record&gt;&lt;/Cite&gt;&lt;/EndNote&gt;</w:instrText>
      </w:r>
      <w:r w:rsidR="00135198">
        <w:fldChar w:fldCharType="separate"/>
      </w:r>
      <w:r w:rsidR="002747EA" w:rsidRPr="002747EA">
        <w:rPr>
          <w:noProof/>
          <w:vertAlign w:val="superscript"/>
        </w:rPr>
        <w:t>339</w:t>
      </w:r>
      <w:r w:rsidR="00135198">
        <w:fldChar w:fldCharType="end"/>
      </w:r>
    </w:p>
    <w:p w14:paraId="1E0FB719" w14:textId="519887D8" w:rsidR="00A36FEE" w:rsidRDefault="00135198" w:rsidP="00135198">
      <w:pPr>
        <w:pStyle w:val="bullet"/>
      </w:pPr>
      <w:r>
        <w:t xml:space="preserve">lifting </w:t>
      </w:r>
      <w:r w:rsidR="00A36FEE" w:rsidRPr="005005AE">
        <w:t>repeate</w:t>
      </w:r>
      <w:r w:rsidR="00A36FEE" w:rsidRPr="00A36FEE">
        <w:t>dly (</w:t>
      </w:r>
      <w:r w:rsidR="00A36FEE" w:rsidRPr="00A36FEE">
        <w:rPr>
          <w:sz w:val="16"/>
          <w:szCs w:val="16"/>
        </w:rPr>
        <w:t xml:space="preserve">RR </w:t>
      </w:r>
      <w:r w:rsidR="00A36FEE">
        <w:rPr>
          <w:sz w:val="16"/>
          <w:szCs w:val="16"/>
        </w:rPr>
        <w:t>1.0</w:t>
      </w:r>
      <w:r w:rsidR="00A36FEE" w:rsidRPr="00A36FEE">
        <w:rPr>
          <w:sz w:val="16"/>
          <w:szCs w:val="16"/>
        </w:rPr>
        <w:t xml:space="preserve">; 95%CI 0.6 to </w:t>
      </w:r>
      <w:r w:rsidR="00A36FEE">
        <w:rPr>
          <w:sz w:val="16"/>
          <w:szCs w:val="16"/>
        </w:rPr>
        <w:t>1.5</w:t>
      </w:r>
      <w:r w:rsidR="00A36FEE" w:rsidRPr="00A36FEE">
        <w:t xml:space="preserve">) or </w:t>
      </w:r>
      <w:r>
        <w:t>standing</w:t>
      </w:r>
      <w:r w:rsidR="00A36FEE" w:rsidRPr="00A36FEE">
        <w:t xml:space="preserve"> at least 30 hours per week (</w:t>
      </w:r>
      <w:r w:rsidR="00A36FEE" w:rsidRPr="00A36FEE">
        <w:rPr>
          <w:sz w:val="16"/>
          <w:szCs w:val="16"/>
        </w:rPr>
        <w:t xml:space="preserve">RR </w:t>
      </w:r>
      <w:r w:rsidR="00A36FEE">
        <w:rPr>
          <w:sz w:val="16"/>
          <w:szCs w:val="16"/>
        </w:rPr>
        <w:t>1.2</w:t>
      </w:r>
      <w:r w:rsidR="00A36FEE" w:rsidRPr="00A36FEE">
        <w:rPr>
          <w:sz w:val="16"/>
          <w:szCs w:val="16"/>
        </w:rPr>
        <w:t xml:space="preserve">; 95%CI </w:t>
      </w:r>
      <w:r w:rsidR="00A36FEE">
        <w:rPr>
          <w:sz w:val="16"/>
          <w:szCs w:val="16"/>
        </w:rPr>
        <w:t>0.6</w:t>
      </w:r>
      <w:r w:rsidR="00A36FEE" w:rsidRPr="00A36FEE">
        <w:rPr>
          <w:sz w:val="16"/>
          <w:szCs w:val="16"/>
        </w:rPr>
        <w:t xml:space="preserve"> to 2.</w:t>
      </w:r>
      <w:r w:rsidR="00A36FEE">
        <w:rPr>
          <w:sz w:val="16"/>
          <w:szCs w:val="16"/>
        </w:rPr>
        <w:t>2</w:t>
      </w:r>
      <w:r w:rsidR="00A36FEE" w:rsidRPr="00A36FEE">
        <w:t>)</w:t>
      </w:r>
      <w:r w:rsidRPr="00135198">
        <w:t xml:space="preserve"> </w:t>
      </w:r>
      <w:r>
        <w:t>(</w:t>
      </w:r>
      <w:r w:rsidRPr="0045363F">
        <w:rPr>
          <w:sz w:val="16"/>
          <w:szCs w:val="16"/>
        </w:rPr>
        <w:t>n=1,908</w:t>
      </w:r>
      <w:r>
        <w:t>).</w:t>
      </w:r>
      <w:r w:rsidR="00283324">
        <w:fldChar w:fldCharType="begin">
          <w:fldData xml:space="preserve">PEVuZE5vdGU+PENpdGU+PEF1dGhvcj5Qb21wZWlpPC9BdXRob3I+PFllYXI+MjAwNTwvWWVhcj48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</w:fldData>
        </w:fldChar>
      </w:r>
      <w:r w:rsidR="002747EA">
        <w:instrText xml:space="preserve"> ADDIN EN.CITE </w:instrText>
      </w:r>
      <w:r w:rsidR="002747EA">
        <w:fldChar w:fldCharType="begin">
          <w:fldData xml:space="preserve">PEVuZE5vdGU+PENpdGU+PEF1dGhvcj5Qb21wZWlpPC9BdXRob3I+PFllYXI+MjAwNTwvWWVhcj48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</w:fldData>
        </w:fldChar>
      </w:r>
      <w:r w:rsidR="002747EA">
        <w:instrText xml:space="preserve"> ADDIN EN.CITE.DATA </w:instrText>
      </w:r>
      <w:r w:rsidR="002747EA">
        <w:fldChar w:fldCharType="end"/>
      </w:r>
      <w:r w:rsidR="00283324">
        <w:fldChar w:fldCharType="separate"/>
      </w:r>
      <w:r w:rsidR="002747EA" w:rsidRPr="002747EA">
        <w:rPr>
          <w:noProof/>
          <w:vertAlign w:val="superscript"/>
        </w:rPr>
        <w:t>334</w:t>
      </w:r>
      <w:r w:rsidR="00283324">
        <w:fldChar w:fldCharType="end"/>
      </w:r>
    </w:p>
    <w:p w14:paraId="347B8BF5" w14:textId="08565C2B" w:rsidR="003060CB" w:rsidRDefault="00523F3C" w:rsidP="003060CB">
      <w:pPr>
        <w:pStyle w:val="bullet"/>
      </w:pPr>
      <w:r>
        <w:t>frequently lifting</w:t>
      </w:r>
      <w:r w:rsidR="003060CB">
        <w:t xml:space="preserve"> &gt;25 kg (</w:t>
      </w:r>
      <w:r w:rsidR="003060CB" w:rsidRPr="003060CB">
        <w:rPr>
          <w:sz w:val="16"/>
          <w:szCs w:val="16"/>
        </w:rPr>
        <w:t>OR 1.85; 95%CI 0.70 to 4.88</w:t>
      </w:r>
      <w:r w:rsidR="003060CB">
        <w:t>) or often had long periods of standing (</w:t>
      </w:r>
      <w:r w:rsidR="003060CB" w:rsidRPr="003060CB">
        <w:rPr>
          <w:sz w:val="16"/>
          <w:szCs w:val="16"/>
        </w:rPr>
        <w:t>OR 0.95; 95%CI 0.63 to 1.45</w:t>
      </w:r>
      <w:r w:rsidR="003060CB">
        <w:t>) (</w:t>
      </w:r>
      <w:r w:rsidR="003060CB" w:rsidRPr="003060CB">
        <w:rPr>
          <w:sz w:val="16"/>
          <w:szCs w:val="16"/>
        </w:rPr>
        <w:t>n=4,680</w:t>
      </w:r>
      <w:r w:rsidR="003060CB">
        <w:t>).</w:t>
      </w:r>
      <w:r w:rsidR="00283324">
        <w:fldChar w:fldCharType="begin">
          <w:fldData xml:space="preserve">PEVuZE5vdGU+PENpdGU+PEF1dGhvcj5TbmlqZGVyPC9BdXRob3I+PFllYXI+MjAxMjwvWWVhcj48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</w:fldData>
        </w:fldChar>
      </w:r>
      <w:r w:rsidR="002747EA">
        <w:instrText xml:space="preserve"> ADDIN EN.CITE </w:instrText>
      </w:r>
      <w:r w:rsidR="002747EA">
        <w:fldChar w:fldCharType="begin">
          <w:fldData xml:space="preserve">PEVuZE5vdGU+PENpdGU+PEF1dGhvcj5TbmlqZGVyPC9BdXRob3I+PFllYXI+MjAxMjwvWWVhcj48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</w:fldData>
        </w:fldChar>
      </w:r>
      <w:r w:rsidR="002747EA">
        <w:instrText xml:space="preserve"> ADDIN EN.CITE.DATA </w:instrText>
      </w:r>
      <w:r w:rsidR="002747EA">
        <w:fldChar w:fldCharType="end"/>
      </w:r>
      <w:r w:rsidR="00283324">
        <w:fldChar w:fldCharType="separate"/>
      </w:r>
      <w:r w:rsidR="002747EA" w:rsidRPr="002747EA">
        <w:rPr>
          <w:noProof/>
          <w:vertAlign w:val="superscript"/>
        </w:rPr>
        <w:t>335</w:t>
      </w:r>
      <w:r w:rsidR="00283324">
        <w:fldChar w:fldCharType="end"/>
      </w:r>
    </w:p>
    <w:p w14:paraId="280E2855" w14:textId="7AE56686" w:rsidR="0017687C" w:rsidRPr="00364D2B" w:rsidRDefault="0017687C" w:rsidP="00364D2B">
      <w:r>
        <w:t>A case-control study (</w:t>
      </w:r>
      <w:r w:rsidRPr="0017687C">
        <w:rPr>
          <w:sz w:val="16"/>
          <w:szCs w:val="16"/>
        </w:rPr>
        <w:t>n=5,677</w:t>
      </w:r>
      <w:r>
        <w:t>)</w:t>
      </w:r>
      <w:r w:rsidR="00283324">
        <w:fldChar w:fldCharType="begin"/>
      </w:r>
      <w:r w:rsidR="002747EA">
        <w:instrText xml:space="preserve"> ADDIN EN.CITE &lt;EndNote&gt;&lt;Cite&gt;&lt;Author&gt;Croteau&lt;/Author&gt;&lt;Year&gt;2006&lt;/Year&gt;&lt;RecNum&gt;843&lt;/RecNum&gt;&lt;DisplayText&gt;&lt;style face="superscript" font="Trebuchet MS" size="9"&gt;340&lt;/style&gt;&lt;/DisplayText&gt;&lt;record&gt;&lt;rec-number&gt;843&lt;/rec-number&gt;&lt;foreign-keys&gt;&lt;key app="EN" db-id="exvasrfx2dtraoesasxp2szsxa2df502592x" timestamp="1541540597"&gt;843&lt;/key&gt;&lt;key app="ENWeb" db-id=""&gt;0&lt;/key&gt;&lt;/foreign-keys&gt;&lt;ref-type name="Journal Article"&gt;17&lt;/ref-type&gt;&lt;contributors&gt;&lt;authors&gt;&lt;author&gt;Croteau, Agathe&lt;/author&gt;&lt;author&gt;Marcoux, Sylvie&lt;/author&gt;&lt;author&gt;Brisson, Chantal&lt;/author&gt;&lt;/authors&gt;&lt;/contributors&gt;&lt;titles&gt;&lt;title&gt;Work activity in pregnancy, preventive measures, and the risk of delivering a small-for-gestational-age infant&lt;/title&gt;&lt;secondary-title&gt;American Journal of Public Health&lt;/secondary-title&gt;&lt;/titles&gt;&lt;periodical&gt;&lt;full-title&gt;American Journal of Public Health&lt;/full-title&gt;&lt;/periodical&gt;&lt;pages&gt;846-855&lt;/pages&gt;&lt;volume&gt;96&lt;/volume&gt;&lt;number&gt;5&lt;/number&gt;&lt;section&gt;846&lt;/section&gt;&lt;dates&gt;&lt;year&gt;2006&lt;/year&gt;&lt;/dates&gt;&lt;isbn&gt;0090-0036&amp;#xD;1541-0048&lt;/isbn&gt;&lt;urls&gt;&lt;/urls&gt;&lt;electronic-resource-num&gt;10.2105/ajph.2004.058552&lt;/electronic-resource-num&gt;&lt;/record&gt;&lt;/Cite&gt;&lt;/EndNote&gt;</w:instrText>
      </w:r>
      <w:r w:rsidR="00283324">
        <w:fldChar w:fldCharType="separate"/>
      </w:r>
      <w:r w:rsidR="002747EA" w:rsidRPr="002747EA">
        <w:rPr>
          <w:noProof/>
          <w:vertAlign w:val="superscript"/>
        </w:rPr>
        <w:t>340</w:t>
      </w:r>
      <w:r w:rsidR="00283324">
        <w:fldChar w:fldCharType="end"/>
      </w:r>
      <w:r>
        <w:t xml:space="preserve"> found no association between small-for-gestational age and standing ≥7 hours a day (</w:t>
      </w:r>
      <w:r w:rsidRPr="0017687C">
        <w:rPr>
          <w:sz w:val="16"/>
          <w:szCs w:val="16"/>
        </w:rPr>
        <w:t>OR 1.2; 95%CI 0.9 to 1.6</w:t>
      </w:r>
      <w:r>
        <w:t>) or lifting ≥7 kg (</w:t>
      </w:r>
      <w:r w:rsidRPr="0017687C">
        <w:rPr>
          <w:sz w:val="16"/>
          <w:szCs w:val="16"/>
        </w:rPr>
        <w:t>OR 1.2; 95%CI 0.9 to 1.5</w:t>
      </w:r>
      <w:r>
        <w:t>).</w:t>
      </w:r>
    </w:p>
    <w:p w14:paraId="31CD52A8" w14:textId="79431C75" w:rsidR="00E82F9C" w:rsidRDefault="00E82F9C" w:rsidP="0031338D">
      <w:pPr>
        <w:pStyle w:val="Heading4"/>
      </w:pPr>
      <w:r>
        <w:t>Risk of pelvic pain</w:t>
      </w:r>
    </w:p>
    <w:p w14:paraId="1DA4A395" w14:textId="793A2AA7" w:rsidR="00C83E42" w:rsidRDefault="00C83E42" w:rsidP="00805340">
      <w:r>
        <w:t>A cohort study (</w:t>
      </w:r>
      <w:r w:rsidRPr="00C83E42">
        <w:rPr>
          <w:sz w:val="16"/>
          <w:szCs w:val="16"/>
        </w:rPr>
        <w:t>n=50,143</w:t>
      </w:r>
      <w:r>
        <w:t>)</w:t>
      </w:r>
      <w:r w:rsidR="00283324">
        <w:fldChar w:fldCharType="begin">
          <w:fldData xml:space="preserve">PEVuZE5vdGU+PENpdGU+PEF1dGhvcj5MYXJzZW48L0F1dGhvcj48WWVhcj4yMDEzPC9ZZWFyPjxS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</w:fldData>
        </w:fldChar>
      </w:r>
      <w:r w:rsidR="002747EA">
        <w:instrText xml:space="preserve"> ADDIN EN.CITE </w:instrText>
      </w:r>
      <w:r w:rsidR="002747EA">
        <w:fldChar w:fldCharType="begin">
          <w:fldData xml:space="preserve">PEVuZE5vdGU+PENpdGU+PEF1dGhvcj5MYXJzZW48L0F1dGhvcj48WWVhcj4yMDEzPC9ZZWFyPjxS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</w:fldData>
        </w:fldChar>
      </w:r>
      <w:r w:rsidR="002747EA">
        <w:instrText xml:space="preserve"> ADDIN EN.CITE.DATA </w:instrText>
      </w:r>
      <w:r w:rsidR="002747EA">
        <w:fldChar w:fldCharType="end"/>
      </w:r>
      <w:r w:rsidR="00283324">
        <w:fldChar w:fldCharType="separate"/>
      </w:r>
      <w:r w:rsidR="002747EA" w:rsidRPr="002747EA">
        <w:rPr>
          <w:noProof/>
          <w:vertAlign w:val="superscript"/>
        </w:rPr>
        <w:t>341</w:t>
      </w:r>
      <w:r w:rsidR="00283324">
        <w:fldChar w:fldCharType="end"/>
      </w:r>
      <w:r>
        <w:t xml:space="preserve"> found an increased risk of pelvic pain among women lifting 101-200 kg/day (</w:t>
      </w:r>
      <w:r w:rsidRPr="00C83E42">
        <w:rPr>
          <w:sz w:val="16"/>
          <w:szCs w:val="16"/>
        </w:rPr>
        <w:t>aOR 1.21; 95%CI 1.09 to 1.34</w:t>
      </w:r>
      <w:r>
        <w:t>), 201-500 kg/day (</w:t>
      </w:r>
      <w:r w:rsidRPr="00C83E42">
        <w:rPr>
          <w:sz w:val="16"/>
          <w:szCs w:val="16"/>
        </w:rPr>
        <w:t>aOR 1.45; 95%CI 1.31 to 1.60</w:t>
      </w:r>
      <w:r>
        <w:t>), 501-1,000 kg/day (</w:t>
      </w:r>
      <w:r w:rsidRPr="00C83E42">
        <w:rPr>
          <w:sz w:val="16"/>
          <w:szCs w:val="16"/>
        </w:rPr>
        <w:t>aOR</w:t>
      </w:r>
      <w:r>
        <w:rPr>
          <w:sz w:val="16"/>
          <w:szCs w:val="16"/>
        </w:rPr>
        <w:t> </w:t>
      </w:r>
      <w:r w:rsidRPr="00C83E42">
        <w:rPr>
          <w:sz w:val="16"/>
          <w:szCs w:val="16"/>
        </w:rPr>
        <w:t>1.45; 95%CI 1.23 to 1.72</w:t>
      </w:r>
      <w:r>
        <w:t>) or &gt;1,000 kg/day (</w:t>
      </w:r>
      <w:r w:rsidRPr="00C83E42">
        <w:rPr>
          <w:sz w:val="16"/>
          <w:szCs w:val="16"/>
        </w:rPr>
        <w:t>aOR 1.31; 95%CI 1.02 to 1.69</w:t>
      </w:r>
      <w:r>
        <w:t>).</w:t>
      </w:r>
    </w:p>
    <w:p w14:paraId="0F4CD329" w14:textId="2EC7E490" w:rsidR="00805340" w:rsidRDefault="00805340" w:rsidP="00805340">
      <w:r>
        <w:t xml:space="preserve">A </w:t>
      </w:r>
      <w:r w:rsidR="003C78C0">
        <w:t>case-control</w:t>
      </w:r>
      <w:r>
        <w:t xml:space="preserve"> study</w:t>
      </w:r>
      <w:r w:rsidR="003C78C0">
        <w:t xml:space="preserve"> (</w:t>
      </w:r>
      <w:r w:rsidR="003C78C0" w:rsidRPr="00DC03DC">
        <w:rPr>
          <w:sz w:val="16"/>
          <w:szCs w:val="16"/>
        </w:rPr>
        <w:t>n=</w:t>
      </w:r>
      <w:r w:rsidR="000E5081" w:rsidRPr="00DC03DC">
        <w:rPr>
          <w:sz w:val="16"/>
          <w:szCs w:val="16"/>
        </w:rPr>
        <w:t>2,758</w:t>
      </w:r>
      <w:r w:rsidR="000E5081">
        <w:t>)</w:t>
      </w:r>
      <w:r w:rsidR="003E3405">
        <w:fldChar w:fldCharType="begin"/>
      </w:r>
      <w:r w:rsidR="002747EA">
        <w:instrText xml:space="preserve"> ADDIN EN.CITE &lt;EndNote&gt;&lt;Cite&gt;&lt;Author&gt;Juhl&lt;/Author&gt;&lt;Year&gt;2005&lt;/Year&gt;&lt;RecNum&gt;880&lt;/RecNum&gt;&lt;DisplayText&gt;&lt;style face="superscript" font="Trebuchet MS" size="9"&gt;342&lt;/style&gt;&lt;/DisplayText&gt;&lt;record&gt;&lt;rec-number&gt;880&lt;/rec-number&gt;&lt;foreign-keys&gt;&lt;key app="EN" db-id="exvasrfx2dtraoesasxp2szsxa2df502592x" timestamp="1541540751"&gt;880&lt;/key&gt;&lt;key app="ENWeb" db-id=""&gt;0&lt;/key&gt;&lt;/foreign-keys&gt;&lt;ref-type name="Journal Article"&gt;17&lt;/ref-type&gt;&lt;contributors&gt;&lt;authors&gt;&lt;author&gt;Juhl, M.&lt;/author&gt;&lt;/authors&gt;&lt;/contributors&gt;&lt;titles&gt;&lt;title&gt;Psychosocial and physical work environment, and risk of pelvic pain in pregnancy. A study within the Danish national birth cohort&lt;/title&gt;&lt;secondary-title&gt;J Epidemiol &amp;amp; Community Health&lt;/secondary-title&gt;&lt;/titles&gt;&lt;periodical&gt;&lt;full-title&gt;J Epidemiol &amp;amp; Community Health&lt;/full-title&gt;&lt;/periodical&gt;&lt;pages&gt;580-585&lt;/pages&gt;&lt;volume&gt;59&lt;/volume&gt;&lt;number&gt;7&lt;/number&gt;&lt;section&gt;580&lt;/section&gt;&lt;dates&gt;&lt;year&gt;2005&lt;/year&gt;&lt;/dates&gt;&lt;isbn&gt;0143-005X&lt;/isbn&gt;&lt;urls&gt;&lt;/urls&gt;&lt;electronic-resource-num&gt;10.1136/jech.2004.029520&lt;/electronic-resource-num&gt;&lt;/record&gt;&lt;/Cite&gt;&lt;/EndNote&gt;</w:instrText>
      </w:r>
      <w:r w:rsidR="003E3405">
        <w:fldChar w:fldCharType="separate"/>
      </w:r>
      <w:r w:rsidR="002747EA" w:rsidRPr="002747EA">
        <w:rPr>
          <w:noProof/>
          <w:vertAlign w:val="superscript"/>
        </w:rPr>
        <w:t>342</w:t>
      </w:r>
      <w:r w:rsidR="003E3405">
        <w:fldChar w:fldCharType="end"/>
      </w:r>
      <w:r>
        <w:t xml:space="preserve"> found no clear </w:t>
      </w:r>
      <w:r w:rsidR="00255531">
        <w:t>difference</w:t>
      </w:r>
      <w:r>
        <w:t xml:space="preserve"> in incidence of pelvic pain among women predominantly standing or walking at work (</w:t>
      </w:r>
      <w:r w:rsidRPr="00805340">
        <w:rPr>
          <w:sz w:val="16"/>
          <w:szCs w:val="16"/>
        </w:rPr>
        <w:t>OR 1.04; 95%CI 0.80 to 1.35</w:t>
      </w:r>
      <w:r>
        <w:t>) but a probable increase among women engaging in physically strenuous work (</w:t>
      </w:r>
      <w:r w:rsidRPr="00805340">
        <w:rPr>
          <w:sz w:val="16"/>
          <w:szCs w:val="16"/>
        </w:rPr>
        <w:t>OR 1.47; 95%CI 1.17 to 1.84</w:t>
      </w:r>
      <w:r>
        <w:t>).</w:t>
      </w:r>
    </w:p>
    <w:p w14:paraId="54DBC44A" w14:textId="6BA071F0" w:rsidR="00D02F54" w:rsidRDefault="00D02F54" w:rsidP="00805340">
      <w:r>
        <w:t>Another case-control study (</w:t>
      </w:r>
      <w:r w:rsidRPr="00D02F54">
        <w:rPr>
          <w:sz w:val="16"/>
          <w:szCs w:val="16"/>
        </w:rPr>
        <w:t>n=2,758</w:t>
      </w:r>
      <w:r>
        <w:t>)</w:t>
      </w:r>
      <w:r w:rsidR="00283324">
        <w:fldChar w:fldCharType="begin"/>
      </w:r>
      <w:r w:rsidR="002747EA">
        <w:instrText xml:space="preserve"> ADDIN EN.CITE &lt;EndNote&gt;&lt;Cite&gt;&lt;Author&gt;Juhl&lt;/Author&gt;&lt;Year&gt;2005&lt;/Year&gt;&lt;RecNum&gt;880&lt;/RecNum&gt;&lt;DisplayText&gt;&lt;style face="superscript" font="Trebuchet MS" size="9"&gt;342&lt;/style&gt;&lt;/DisplayText&gt;&lt;record&gt;&lt;rec-number&gt;880&lt;/rec-number&gt;&lt;foreign-keys&gt;&lt;key app="EN" db-id="exvasrfx2dtraoesasxp2szsxa2df502592x" timestamp="1541540751"&gt;880&lt;/key&gt;&lt;key app="ENWeb" db-id=""&gt;0&lt;/key&gt;&lt;/foreign-keys&gt;&lt;ref-type name="Journal Article"&gt;17&lt;/ref-type&gt;&lt;contributors&gt;&lt;authors&gt;&lt;author&gt;Juhl, M.&lt;/author&gt;&lt;/authors&gt;&lt;/contributors&gt;&lt;titles&gt;&lt;title&gt;Psychosocial and physical work environment, and risk of pelvic pain in pregnancy. A study within the Danish national birth cohort&lt;/title&gt;&lt;secondary-title&gt;J Epidemiol &amp;amp; Community Health&lt;/secondary-title&gt;&lt;/titles&gt;&lt;periodical&gt;&lt;full-title&gt;J Epidemiol &amp;amp; Community Health&lt;/full-title&gt;&lt;/periodical&gt;&lt;pages&gt;580-585&lt;/pages&gt;&lt;volume&gt;59&lt;/volume&gt;&lt;number&gt;7&lt;/number&gt;&lt;section&gt;580&lt;/section&gt;&lt;dates&gt;&lt;year&gt;2005&lt;/year&gt;&lt;/dates&gt;&lt;isbn&gt;0143-005X&lt;/isbn&gt;&lt;urls&gt;&lt;/urls&gt;&lt;electronic-resource-num&gt;10.1136/jech.2004.029520&lt;/electronic-resource-num&gt;&lt;/record&gt;&lt;/Cite&gt;&lt;/EndNote&gt;</w:instrText>
      </w:r>
      <w:r w:rsidR="00283324">
        <w:fldChar w:fldCharType="separate"/>
      </w:r>
      <w:r w:rsidR="002747EA" w:rsidRPr="002747EA">
        <w:rPr>
          <w:noProof/>
          <w:vertAlign w:val="superscript"/>
        </w:rPr>
        <w:t>342</w:t>
      </w:r>
      <w:r w:rsidR="00283324">
        <w:fldChar w:fldCharType="end"/>
      </w:r>
      <w:r>
        <w:t xml:space="preserve"> found an increased risk of pelvic pain associated with physically strenuous work (</w:t>
      </w:r>
      <w:r w:rsidRPr="00D02F54">
        <w:rPr>
          <w:sz w:val="16"/>
          <w:szCs w:val="16"/>
        </w:rPr>
        <w:t>OR 1.47; 95%CI 1.17 to 1.84</w:t>
      </w:r>
      <w:r w:rsidRPr="00D02F54">
        <w:t>)</w:t>
      </w:r>
      <w:r>
        <w:t>.</w:t>
      </w:r>
    </w:p>
    <w:p w14:paraId="2546324B" w14:textId="68AF7847" w:rsidR="00F82888" w:rsidRDefault="00F82888" w:rsidP="00F82888">
      <w:pPr>
        <w:pStyle w:val="Heading4"/>
      </w:pPr>
      <w:r>
        <w:t>Risk of congenital anomalies</w:t>
      </w:r>
    </w:p>
    <w:p w14:paraId="11042FEE" w14:textId="470F7427" w:rsidR="00F82888" w:rsidRDefault="00F82888" w:rsidP="00805340">
      <w:r>
        <w:t>A case-control study (</w:t>
      </w:r>
      <w:r w:rsidRPr="00612B3A">
        <w:rPr>
          <w:sz w:val="16"/>
          <w:szCs w:val="16"/>
        </w:rPr>
        <w:t>n=3,255</w:t>
      </w:r>
      <w:r>
        <w:t>)</w:t>
      </w:r>
      <w:r w:rsidR="00283324">
        <w:fldChar w:fldCharType="begin"/>
      </w:r>
      <w:r w:rsidR="002747EA">
        <w:instrText xml:space="preserve"> ADDIN EN.CITE &lt;EndNote&gt;&lt;Cite&gt;&lt;Author&gt;Agopian&lt;/Author&gt;&lt;Year&gt;2017&lt;/Year&gt;&lt;RecNum&gt;774&lt;/RecNum&gt;&lt;DisplayText&gt;&lt;style face="superscript" font="Trebuchet MS" size="9"&gt;343&lt;/style&gt;&lt;/DisplayText&gt;&lt;record&gt;&lt;rec-number&gt;774&lt;/rec-number&gt;&lt;foreign-keys&gt;&lt;key app="EN" db-id="exvasrfx2dtraoesasxp2szsxa2df502592x" timestamp="1541540359"&gt;774&lt;/key&gt;&lt;key app="ENWeb" db-id=""&gt;0&lt;/key&gt;&lt;/foreign-keys&gt;&lt;ref-type name="Journal Article"&gt;17&lt;/ref-type&gt;&lt;contributors&gt;&lt;authors&gt;&lt;author&gt;Agopian, A. J.&lt;/author&gt;&lt;author&gt;Kim, Jihye&lt;/author&gt;&lt;author&gt;Langlois, Peter H.&lt;/author&gt;&lt;author&gt;Lee, Laura&lt;/author&gt;&lt;author&gt;Whitehead, Lawrence W.&lt;/author&gt;&lt;author&gt;Symanski, Elaine&lt;/author&gt;&lt;author&gt;Herdt, Michele L.&lt;/author&gt;&lt;author&gt;Delclos, George L.&lt;/author&gt;&lt;/authors&gt;&lt;/contributors&gt;&lt;titles&gt;&lt;title&gt;Maternal occupational physical activity and risk for orofacial clefts&lt;/title&gt;&lt;secondary-title&gt;Am J Industrial Med&lt;/secondary-title&gt;&lt;/titles&gt;&lt;periodical&gt;&lt;full-title&gt;Am J Industrial Med&lt;/full-title&gt;&lt;/periodical&gt;&lt;pages&gt;627-634&lt;/pages&gt;&lt;volume&gt;60&lt;/volume&gt;&lt;number&gt;7&lt;/number&gt;&lt;section&gt;627&lt;/section&gt;&lt;dates&gt;&lt;year&gt;2017&lt;/year&gt;&lt;/dates&gt;&lt;isbn&gt;02713586&lt;/isbn&gt;&lt;urls&gt;&lt;/urls&gt;&lt;electronic-resource-num&gt;10.1002/ajim.22731&lt;/electronic-resource-num&gt;&lt;/record&gt;&lt;/Cite&gt;&lt;/EndNote&gt;</w:instrText>
      </w:r>
      <w:r w:rsidR="00283324">
        <w:fldChar w:fldCharType="separate"/>
      </w:r>
      <w:r w:rsidR="002747EA" w:rsidRPr="002747EA">
        <w:rPr>
          <w:noProof/>
          <w:vertAlign w:val="superscript"/>
        </w:rPr>
        <w:t>343</w:t>
      </w:r>
      <w:r w:rsidR="00283324">
        <w:fldChar w:fldCharType="end"/>
      </w:r>
      <w:r>
        <w:t xml:space="preserve"> found association</w:t>
      </w:r>
      <w:r w:rsidR="00F33EED">
        <w:t>s</w:t>
      </w:r>
      <w:r>
        <w:t xml:space="preserve"> between cleft lip and palate and longest versus shortest time standing (</w:t>
      </w:r>
      <w:r w:rsidRPr="00612B3A">
        <w:rPr>
          <w:sz w:val="16"/>
          <w:szCs w:val="16"/>
        </w:rPr>
        <w:t>OR 1.33; 95%CI 1.04 to 1.69</w:t>
      </w:r>
      <w:r>
        <w:t>) and keeping or regaining balance (</w:t>
      </w:r>
      <w:r w:rsidRPr="00612B3A">
        <w:rPr>
          <w:sz w:val="16"/>
          <w:szCs w:val="16"/>
        </w:rPr>
        <w:t>OR 1.32; 95%CI 1.03 to 1.68</w:t>
      </w:r>
      <w:r>
        <w:t>) but not bending or twisting or climbing. There was no association between any of these activities and cleft palate alone.</w:t>
      </w:r>
    </w:p>
    <w:p w14:paraId="6B02A1FA" w14:textId="7A6C8A29" w:rsidR="00FA44BE" w:rsidRDefault="00590256" w:rsidP="00D07E28">
      <w:pPr>
        <w:pStyle w:val="Heading3"/>
      </w:pPr>
      <w:bookmarkStart w:id="157" w:name="_Toc40956526"/>
      <w:r>
        <w:t>Evidence s</w:t>
      </w:r>
      <w:r w:rsidR="00FA44BE">
        <w:t>ummary</w:t>
      </w:r>
      <w:bookmarkEnd w:id="157"/>
    </w:p>
    <w:p w14:paraId="5F0CF1D9" w14:textId="155DABF3" w:rsidR="00FA44BE" w:rsidRDefault="00FA44BE" w:rsidP="00805340">
      <w:r>
        <w:t xml:space="preserve">No evidence was identified to support an association between </w:t>
      </w:r>
      <w:r w:rsidR="00C724CF">
        <w:t xml:space="preserve">adverse effects in the mother and </w:t>
      </w:r>
      <w:r w:rsidR="003E3405">
        <w:t xml:space="preserve">exercise, </w:t>
      </w:r>
      <w:r w:rsidR="001B2152">
        <w:t>vig</w:t>
      </w:r>
      <w:r w:rsidR="00525DFF">
        <w:t>orous exercise or</w:t>
      </w:r>
      <w:r w:rsidR="001B2152">
        <w:t xml:space="preserve"> </w:t>
      </w:r>
      <w:r>
        <w:t>swimming during pregnancy.</w:t>
      </w:r>
      <w:r w:rsidR="001B2152">
        <w:t xml:space="preserve"> There is very low to low </w:t>
      </w:r>
      <w:r w:rsidR="00343BBE">
        <w:t>certainty</w:t>
      </w:r>
      <w:r w:rsidR="001B2152">
        <w:t xml:space="preserve"> evidence to suggest a potential association between an acute bout of supine exercise and abnormal fetal heart rate.</w:t>
      </w:r>
      <w:r w:rsidR="003E3405">
        <w:t xml:space="preserve"> Bicycling and horseback riding may be associated with miscarriage at 11-14 weeks.</w:t>
      </w:r>
      <w:r w:rsidR="009D51F1">
        <w:t xml:space="preserve"> A systematic review noted that t</w:t>
      </w:r>
      <w:r w:rsidR="009D51F1" w:rsidRPr="00B0068D">
        <w:t>here was insufficient evidence to ascertain</w:t>
      </w:r>
      <w:r w:rsidR="009D51F1">
        <w:t xml:space="preserve"> </w:t>
      </w:r>
      <w:r w:rsidR="009D51F1" w:rsidRPr="006144F9">
        <w:t>whether maternal exercise in the supine position is safe</w:t>
      </w:r>
      <w:r w:rsidR="009D51F1" w:rsidRPr="00B0068D">
        <w:t xml:space="preserve"> </w:t>
      </w:r>
      <w:r w:rsidR="009D51F1" w:rsidRPr="006144F9">
        <w:t>or should be avoided during pregnanc</w:t>
      </w:r>
      <w:r w:rsidR="005056D2">
        <w:t>y.</w:t>
      </w:r>
    </w:p>
    <w:p w14:paraId="6DBDCAAC" w14:textId="74F6FEAC" w:rsidR="006823B0" w:rsidRDefault="00D13703" w:rsidP="002E4BC8">
      <w:r>
        <w:t xml:space="preserve">The evidence on risks associated with </w:t>
      </w:r>
      <w:r w:rsidR="0096540B">
        <w:t>occupational</w:t>
      </w:r>
      <w:r>
        <w:t xml:space="preserve"> </w:t>
      </w:r>
      <w:r w:rsidR="00525DFF">
        <w:t>physical activity</w:t>
      </w:r>
      <w:r>
        <w:t xml:space="preserve"> during pregnancy is unclear. </w:t>
      </w:r>
      <w:r w:rsidR="00525DFF">
        <w:t>H</w:t>
      </w:r>
      <w:r w:rsidR="00375626">
        <w:t xml:space="preserve">eavy lifting </w:t>
      </w:r>
      <w:r w:rsidR="006823B0">
        <w:t>(eg &gt;200 kg/day) may b</w:t>
      </w:r>
      <w:r w:rsidR="00271E4A">
        <w:t>e associated with an increased</w:t>
      </w:r>
      <w:r w:rsidR="006823B0">
        <w:t xml:space="preserve"> risk </w:t>
      </w:r>
      <w:r w:rsidR="00523F3C">
        <w:t>of pelvic pain,</w:t>
      </w:r>
      <w:r w:rsidR="006823B0">
        <w:t xml:space="preserve"> stillbirth among w</w:t>
      </w:r>
      <w:r w:rsidR="00523F3C">
        <w:t>omen with a previous fetal loss and</w:t>
      </w:r>
      <w:r w:rsidR="006823B0">
        <w:t xml:space="preserve"> preterm birth among primigravid women </w:t>
      </w:r>
      <w:r w:rsidR="00523F3C">
        <w:t>but is not</w:t>
      </w:r>
      <w:r w:rsidR="006823B0">
        <w:t xml:space="preserve"> </w:t>
      </w:r>
      <w:r w:rsidR="00523F3C">
        <w:t xml:space="preserve">associated with </w:t>
      </w:r>
      <w:r w:rsidR="006823B0">
        <w:t xml:space="preserve">small-for-gestational age </w:t>
      </w:r>
      <w:r w:rsidR="00523F3C">
        <w:t>or low birth weight</w:t>
      </w:r>
      <w:r w:rsidR="006823B0">
        <w:t xml:space="preserve">. There is a possible association between occupational standing and increased risk of miscarriage (&gt;6 hours a day) or preterm birth (&gt;3 hours a day) but no clear difference in </w:t>
      </w:r>
      <w:r w:rsidR="00271E4A">
        <w:t xml:space="preserve">small-for-gestational age, </w:t>
      </w:r>
      <w:r w:rsidR="006823B0">
        <w:t>birth weight</w:t>
      </w:r>
      <w:r w:rsidR="00523F3C">
        <w:t xml:space="preserve"> or pelvic pain</w:t>
      </w:r>
      <w:r w:rsidR="006823B0">
        <w:t xml:space="preserve">. </w:t>
      </w:r>
      <w:r w:rsidR="00525DFF">
        <w:t xml:space="preserve">There is insufficient evidence to draw conclusions on </w:t>
      </w:r>
      <w:r w:rsidR="00523F3C">
        <w:t>strenuous</w:t>
      </w:r>
      <w:r w:rsidR="00525DFF">
        <w:t xml:space="preserve"> occupational physical exertion in pregnancy</w:t>
      </w:r>
      <w:r w:rsidR="00523F3C">
        <w:t xml:space="preserve"> but it may be associated with preterm premature rupture of the membranes and pelvic pain</w:t>
      </w:r>
      <w:r w:rsidR="00525DFF">
        <w:t>.</w:t>
      </w:r>
    </w:p>
    <w:p w14:paraId="6BF24F3A" w14:textId="0C65FEAF" w:rsidR="00612B3A" w:rsidRPr="002E4BC8" w:rsidRDefault="00612B3A" w:rsidP="002E4BC8"/>
    <w:p w14:paraId="043EC15C" w14:textId="77777777" w:rsidR="00823E0B" w:rsidRDefault="00823E0B" w:rsidP="00823E0B">
      <w:pPr>
        <w:pStyle w:val="Heading1"/>
        <w:sectPr w:rsidR="00823E0B" w:rsidSect="008A6B17">
          <w:pgSz w:w="11901" w:h="16817"/>
          <w:pgMar w:top="1134" w:right="1418" w:bottom="1134" w:left="1418" w:header="709" w:footer="709" w:gutter="0"/>
          <w:cols w:space="708"/>
          <w:docGrid w:linePitch="360"/>
        </w:sectPr>
      </w:pPr>
    </w:p>
    <w:p w14:paraId="58CDFE2E" w14:textId="77777777" w:rsidR="0027320C" w:rsidRDefault="0027320C" w:rsidP="0027320C">
      <w:pPr>
        <w:pStyle w:val="Heading3"/>
      </w:pPr>
      <w:bookmarkStart w:id="158" w:name="_Toc40956527"/>
      <w:r>
        <w:t>Evidence tables</w:t>
      </w:r>
      <w:bookmarkEnd w:id="158"/>
    </w:p>
    <w:p w14:paraId="7BF9E725" w14:textId="3B741134" w:rsidR="003E3405" w:rsidRPr="00DC4A73" w:rsidRDefault="009C163D" w:rsidP="00932C6D">
      <w:pPr>
        <w:pStyle w:val="TableName"/>
      </w:pPr>
      <w:bookmarkStart w:id="159" w:name="_Toc40956662"/>
      <w:r>
        <w:t xml:space="preserve">Q6 </w:t>
      </w:r>
      <w:r w:rsidR="003E3405">
        <w:t>Potential adverse effects associated with any exercise — systematic review</w:t>
      </w:r>
      <w:bookmarkEnd w:id="159"/>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84: Q6 Potential adverse effects associated with any exercise — systematic review"/>
      </w:tblPr>
      <w:tblGrid>
        <w:gridCol w:w="1305"/>
        <w:gridCol w:w="1247"/>
        <w:gridCol w:w="4961"/>
        <w:gridCol w:w="4536"/>
        <w:gridCol w:w="1843"/>
      </w:tblGrid>
      <w:tr w:rsidR="003E3405" w:rsidRPr="00F350A6" w14:paraId="4A2D6397" w14:textId="77777777" w:rsidTr="00BD61CC">
        <w:trPr>
          <w:cantSplit/>
          <w:tblHeader/>
        </w:trPr>
        <w:tc>
          <w:tcPr>
            <w:tcW w:w="1305" w:type="dxa"/>
          </w:tcPr>
          <w:p w14:paraId="3D257692" w14:textId="77777777" w:rsidR="003E3405" w:rsidRPr="00F350A6" w:rsidRDefault="003E3405" w:rsidP="003E3405">
            <w:pPr>
              <w:keepNext/>
              <w:rPr>
                <w:b/>
              </w:rPr>
            </w:pPr>
            <w:r>
              <w:rPr>
                <w:b/>
              </w:rPr>
              <w:t>Study ref</w:t>
            </w:r>
          </w:p>
        </w:tc>
        <w:tc>
          <w:tcPr>
            <w:tcW w:w="1247" w:type="dxa"/>
          </w:tcPr>
          <w:p w14:paraId="614289E4" w14:textId="77777777" w:rsidR="003E3405" w:rsidRPr="00F350A6" w:rsidRDefault="003E3405" w:rsidP="003E3405">
            <w:pPr>
              <w:keepNext/>
              <w:rPr>
                <w:b/>
              </w:rPr>
            </w:pPr>
            <w:r>
              <w:rPr>
                <w:b/>
              </w:rPr>
              <w:t>N</w:t>
            </w:r>
          </w:p>
        </w:tc>
        <w:tc>
          <w:tcPr>
            <w:tcW w:w="4961" w:type="dxa"/>
          </w:tcPr>
          <w:p w14:paraId="50B0DB46" w14:textId="77777777" w:rsidR="003E3405" w:rsidRPr="00F350A6" w:rsidRDefault="003E3405" w:rsidP="003E3405">
            <w:pPr>
              <w:keepNext/>
              <w:rPr>
                <w:b/>
              </w:rPr>
            </w:pPr>
            <w:r>
              <w:rPr>
                <w:b/>
              </w:rPr>
              <w:t>Aim/methods</w:t>
            </w:r>
          </w:p>
        </w:tc>
        <w:tc>
          <w:tcPr>
            <w:tcW w:w="4536" w:type="dxa"/>
          </w:tcPr>
          <w:p w14:paraId="2BD8F867" w14:textId="77777777" w:rsidR="003E3405" w:rsidRPr="00F350A6" w:rsidRDefault="003E3405" w:rsidP="003E3405">
            <w:pPr>
              <w:keepNext/>
              <w:rPr>
                <w:b/>
              </w:rPr>
            </w:pPr>
            <w:r>
              <w:rPr>
                <w:b/>
              </w:rPr>
              <w:t>Results</w:t>
            </w:r>
          </w:p>
        </w:tc>
        <w:tc>
          <w:tcPr>
            <w:tcW w:w="1843" w:type="dxa"/>
          </w:tcPr>
          <w:p w14:paraId="3DBE5771" w14:textId="77777777" w:rsidR="003E3405" w:rsidRPr="00F350A6" w:rsidRDefault="003E3405" w:rsidP="003E3405">
            <w:pPr>
              <w:keepNext/>
              <w:rPr>
                <w:b/>
              </w:rPr>
            </w:pPr>
            <w:r>
              <w:rPr>
                <w:b/>
              </w:rPr>
              <w:t>Comments</w:t>
            </w:r>
          </w:p>
        </w:tc>
      </w:tr>
      <w:tr w:rsidR="003E3405" w:rsidRPr="00F2226D" w14:paraId="0DA54B55" w14:textId="77777777" w:rsidTr="00BD61CC">
        <w:trPr>
          <w:cantSplit/>
        </w:trPr>
        <w:tc>
          <w:tcPr>
            <w:tcW w:w="1305" w:type="dxa"/>
          </w:tcPr>
          <w:p w14:paraId="4A527404" w14:textId="5893AFC3" w:rsidR="003E3405" w:rsidRPr="00F2226D" w:rsidRDefault="003E3405" w:rsidP="002747EA">
            <w:r>
              <w:t>Davenport et al 2019</w:t>
            </w:r>
            <w:r w:rsidR="00F15900">
              <w:t>c</w:t>
            </w:r>
            <w:r>
              <w:fldChar w:fldCharType="begin">
                <w:fldData xml:space="preserve">PEVuZE5vdGU+PENpdGU+PEF1dGhvcj5EYXZlbnBvcnQ8L0F1dGhvcj48WWVhcj4yMDE5PC9ZZWFy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</w:fldData>
              </w:fldChar>
            </w:r>
            <w:r w:rsidR="002747EA">
              <w:instrText xml:space="preserve"> ADDIN EN.CITE </w:instrText>
            </w:r>
            <w:r w:rsidR="002747EA">
              <w:fldChar w:fldCharType="begin">
                <w:fldData xml:space="preserve">PEVuZE5vdGU+PENpdGU+PEF1dGhvcj5EYXZlbnBvcnQ8L0F1dGhvcj48WWVhcj4yMDE5PC9ZZWFy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</w:fldData>
              </w:fldChar>
            </w:r>
            <w:r w:rsidR="002747EA">
              <w:instrText xml:space="preserve"> ADDIN EN.CITE.DATA </w:instrText>
            </w:r>
            <w:r w:rsidR="002747EA">
              <w:fldChar w:fldCharType="end"/>
            </w:r>
            <w:r>
              <w:fldChar w:fldCharType="separate"/>
            </w:r>
            <w:r w:rsidR="002747EA" w:rsidRPr="002747EA">
              <w:rPr>
                <w:noProof/>
                <w:vertAlign w:val="superscript"/>
              </w:rPr>
              <w:t>316</w:t>
            </w:r>
            <w:r>
              <w:fldChar w:fldCharType="end"/>
            </w:r>
          </w:p>
        </w:tc>
        <w:tc>
          <w:tcPr>
            <w:tcW w:w="1247" w:type="dxa"/>
          </w:tcPr>
          <w:p w14:paraId="5839A753" w14:textId="77777777" w:rsidR="003E3405" w:rsidRDefault="003E3405" w:rsidP="003E3405">
            <w:r>
              <w:t>46 studies</w:t>
            </w:r>
          </w:p>
          <w:p w14:paraId="36D50E3E" w14:textId="77777777" w:rsidR="003E3405" w:rsidRPr="00F2226D" w:rsidRDefault="003E3405" w:rsidP="003E3405">
            <w:r>
              <w:t>266,778</w:t>
            </w:r>
          </w:p>
        </w:tc>
        <w:tc>
          <w:tcPr>
            <w:tcW w:w="4961" w:type="dxa"/>
          </w:tcPr>
          <w:p w14:paraId="26903A5D" w14:textId="77777777" w:rsidR="003E3405" w:rsidRPr="00DB73BF" w:rsidRDefault="003E3405" w:rsidP="003E3405">
            <w:r w:rsidRPr="00DB73BF">
              <w:rPr>
                <w:b/>
              </w:rPr>
              <w:t>Aim</w:t>
            </w:r>
            <w:r>
              <w:t xml:space="preserve">: </w:t>
            </w:r>
            <w:r w:rsidRPr="00DB73BF">
              <w:t>To perform a systematic review of the</w:t>
            </w:r>
            <w:r>
              <w:t xml:space="preserve"> </w:t>
            </w:r>
            <w:r w:rsidRPr="00DB73BF">
              <w:t>relationship between prenatal exercise and fetal or</w:t>
            </w:r>
            <w:r>
              <w:t xml:space="preserve"> </w:t>
            </w:r>
            <w:r w:rsidRPr="00DB73BF">
              <w:t>newborn death.</w:t>
            </w:r>
          </w:p>
          <w:p w14:paraId="061BD376" w14:textId="77777777" w:rsidR="003E3405" w:rsidRPr="00F2226D" w:rsidRDefault="003E3405" w:rsidP="003E3405">
            <w:r w:rsidRPr="00636D2C">
              <w:rPr>
                <w:b/>
              </w:rPr>
              <w:t>Methods</w:t>
            </w:r>
            <w:r>
              <w:t xml:space="preserve">: </w:t>
            </w:r>
            <w:r w:rsidRPr="00636D2C">
              <w:t>Online databases were searched up to 6</w:t>
            </w:r>
            <w:r>
              <w:t xml:space="preserve"> </w:t>
            </w:r>
            <w:r w:rsidRPr="00636D2C">
              <w:t>January 2017.</w:t>
            </w:r>
            <w:r>
              <w:t xml:space="preserve"> </w:t>
            </w:r>
            <w:r w:rsidRPr="00636D2C">
              <w:t>Studies of all designs</w:t>
            </w:r>
            <w:r>
              <w:t xml:space="preserve"> </w:t>
            </w:r>
            <w:r w:rsidRPr="00636D2C">
              <w:t>were included (except case studies) if they were</w:t>
            </w:r>
            <w:r>
              <w:t xml:space="preserve"> </w:t>
            </w:r>
            <w:r w:rsidRPr="00636D2C">
              <w:t>published in English, Spanish or French and contained</w:t>
            </w:r>
            <w:r>
              <w:t xml:space="preserve"> </w:t>
            </w:r>
            <w:r w:rsidRPr="00636D2C">
              <w:t>information on the population (pregnant women without</w:t>
            </w:r>
            <w:r>
              <w:t xml:space="preserve"> </w:t>
            </w:r>
            <w:r w:rsidRPr="00636D2C">
              <w:t>contraindication to exercise), intervention (subjective</w:t>
            </w:r>
            <w:r>
              <w:t xml:space="preserve"> </w:t>
            </w:r>
            <w:r w:rsidRPr="00636D2C">
              <w:t>or objective measures of frequency, intensity, duration,</w:t>
            </w:r>
            <w:r>
              <w:t xml:space="preserve"> volume or type of exercise</w:t>
            </w:r>
            <w:r w:rsidRPr="00636D2C">
              <w:t xml:space="preserve"> alone and outcome (miscarriage</w:t>
            </w:r>
            <w:r>
              <w:t xml:space="preserve"> </w:t>
            </w:r>
            <w:r w:rsidRPr="00636D2C">
              <w:t>or perinatal mortality).</w:t>
            </w:r>
          </w:p>
        </w:tc>
        <w:tc>
          <w:tcPr>
            <w:tcW w:w="4536" w:type="dxa"/>
          </w:tcPr>
          <w:p w14:paraId="748C08E4" w14:textId="77777777" w:rsidR="003E3405" w:rsidRDefault="003E3405" w:rsidP="003E3405">
            <w:r>
              <w:t>Risk in women who exercised in pregnancy compared to those who did not:</w:t>
            </w:r>
          </w:p>
          <w:p w14:paraId="3B3E076B" w14:textId="77777777" w:rsidR="003E3405" w:rsidRDefault="003E3405" w:rsidP="003E3405">
            <w:pPr>
              <w:pStyle w:val="bullet"/>
            </w:pPr>
            <w:r>
              <w:t>Miscarriage: OR 0.69 (0.40 to 1.22); 10 studies</w:t>
            </w:r>
          </w:p>
          <w:p w14:paraId="55AF5F9F" w14:textId="77777777" w:rsidR="003E3405" w:rsidRPr="00636D2C" w:rsidRDefault="003E3405" w:rsidP="003E3405">
            <w:pPr>
              <w:pStyle w:val="bullet"/>
            </w:pPr>
            <w:r>
              <w:t>Perinatal mortality: OR 0.79 (0.26 to 2.38); 6 studies</w:t>
            </w:r>
          </w:p>
        </w:tc>
        <w:tc>
          <w:tcPr>
            <w:tcW w:w="1843" w:type="dxa"/>
          </w:tcPr>
          <w:p w14:paraId="43F4491A" w14:textId="77777777" w:rsidR="003E3405" w:rsidRPr="00F2226D" w:rsidRDefault="003E3405" w:rsidP="003E3405"/>
        </w:tc>
      </w:tr>
      <w:tr w:rsidR="00C04A56" w:rsidRPr="00F2226D" w14:paraId="65F4EBA7" w14:textId="77777777" w:rsidTr="00BD61CC">
        <w:trPr>
          <w:cantSplit/>
        </w:trPr>
        <w:tc>
          <w:tcPr>
            <w:tcW w:w="1305" w:type="dxa"/>
          </w:tcPr>
          <w:p w14:paraId="7EA1B505" w14:textId="527A33DE" w:rsidR="00C04A56" w:rsidRDefault="00C04A56" w:rsidP="002747EA">
            <w:r>
              <w:t>Davenport et al 2018</w:t>
            </w:r>
            <w:r w:rsidR="00D07346">
              <w:fldChar w:fldCharType="begin">
                <w:fldData xml:space="preserve">PEVuZE5vdGU+PENpdGU+PEF1dGhvcj5EYXZlbnBvcnQ8L0F1dGhvcj48WWVhcj4yMDE4PC9ZZWFy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=
</w:fldData>
              </w:fldChar>
            </w:r>
            <w:r w:rsidR="002747EA">
              <w:instrText xml:space="preserve"> ADDIN EN.CITE </w:instrText>
            </w:r>
            <w:r w:rsidR="002747EA">
              <w:fldChar w:fldCharType="begin">
                <w:fldData xml:space="preserve">PEVuZE5vdGU+PENpdGU+PEF1dGhvcj5EYXZlbnBvcnQ8L0F1dGhvcj48WWVhcj4yMDE4PC9ZZWFy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=
</w:fldData>
              </w:fldChar>
            </w:r>
            <w:r w:rsidR="002747EA">
              <w:instrText xml:space="preserve"> ADDIN EN.CITE.DATA </w:instrText>
            </w:r>
            <w:r w:rsidR="002747EA">
              <w:fldChar w:fldCharType="end"/>
            </w:r>
            <w:r w:rsidR="00D07346">
              <w:fldChar w:fldCharType="separate"/>
            </w:r>
            <w:r w:rsidR="002747EA" w:rsidRPr="002747EA">
              <w:rPr>
                <w:noProof/>
                <w:vertAlign w:val="superscript"/>
              </w:rPr>
              <w:t>344</w:t>
            </w:r>
            <w:r w:rsidR="00D07346">
              <w:fldChar w:fldCharType="end"/>
            </w:r>
          </w:p>
        </w:tc>
        <w:tc>
          <w:tcPr>
            <w:tcW w:w="1247" w:type="dxa"/>
          </w:tcPr>
          <w:p w14:paraId="5AC39E2F" w14:textId="77777777" w:rsidR="00C04A56" w:rsidRDefault="00C04A56" w:rsidP="003E3405">
            <w:r>
              <w:t>58 studies</w:t>
            </w:r>
          </w:p>
          <w:p w14:paraId="1CAA7BB4" w14:textId="07E09870" w:rsidR="00C04A56" w:rsidRDefault="00C04A56" w:rsidP="003E3405">
            <w:r w:rsidRPr="00C04A56">
              <w:t>8</w:t>
            </w:r>
            <w:r>
              <w:t>,</w:t>
            </w:r>
            <w:r w:rsidRPr="00C04A56">
              <w:t>699</w:t>
            </w:r>
            <w:r>
              <w:t xml:space="preserve"> women</w:t>
            </w:r>
          </w:p>
        </w:tc>
        <w:tc>
          <w:tcPr>
            <w:tcW w:w="4961" w:type="dxa"/>
          </w:tcPr>
          <w:p w14:paraId="2C1B3A60" w14:textId="77777777" w:rsidR="00C04A56" w:rsidRDefault="00C04A56" w:rsidP="00C04A56">
            <w:r w:rsidRPr="00BD61CC">
              <w:rPr>
                <w:b/>
              </w:rPr>
              <w:t>Aim</w:t>
            </w:r>
            <w:r>
              <w:t xml:space="preserve">: </w:t>
            </w:r>
            <w:r w:rsidRPr="00C04A56">
              <w:t xml:space="preserve">To perform a systematic review and meta-analysis to explore the relationship between prenatal exercise and glycaemic control. </w:t>
            </w:r>
          </w:p>
          <w:p w14:paraId="535857AB" w14:textId="72B624F3" w:rsidR="00C04A56" w:rsidRPr="00C04A56" w:rsidRDefault="00C04A56" w:rsidP="00C04A56">
            <w:pPr>
              <w:rPr>
                <w:b/>
              </w:rPr>
            </w:pPr>
            <w:r w:rsidRPr="00BD61CC">
              <w:rPr>
                <w:b/>
              </w:rPr>
              <w:t>Methods</w:t>
            </w:r>
            <w:r w:rsidRPr="00C04A56">
              <w:t xml:space="preserve">: Online databases were </w:t>
            </w:r>
            <w:r>
              <w:t xml:space="preserve">searched up to 6 January 2017. </w:t>
            </w:r>
            <w:r w:rsidRPr="00C04A56">
              <w:t xml:space="preserve">Studies of all designs were included (except case studies and reviews) if they were published in English, Spanish or French, and contained information on the population (pregnant women without contraindication to exercise), intervention (subjective or objective measures of frequency, intensity, duration, volume or type of acute or chronic exercise, alone ('exercise-only') or in combination with other intervention components (eg, dietary; 'exercise+cointervention') at any stage of pregnancy), comparator (no exercise or different frequency, intensity, duration, volume and type of exercise) and outcome (glycaemic control). </w:t>
            </w:r>
          </w:p>
        </w:tc>
        <w:tc>
          <w:tcPr>
            <w:tcW w:w="4536" w:type="dxa"/>
          </w:tcPr>
          <w:p w14:paraId="7F282C8F" w14:textId="1909867B" w:rsidR="00C04A56" w:rsidRPr="00C04A56" w:rsidRDefault="00C33812" w:rsidP="00C33812">
            <w:r>
              <w:t>There was very low</w:t>
            </w:r>
            <w:r w:rsidR="00C04A56" w:rsidRPr="00C04A56">
              <w:t xml:space="preserve"> </w:t>
            </w:r>
            <w:r w:rsidR="00343BBE">
              <w:t>certainty</w:t>
            </w:r>
            <w:r w:rsidR="00C04A56" w:rsidRPr="00C04A56">
              <w:t xml:space="preserve"> evidence showing that an acute bout of exercise was associated with a decrease in maternal blood glucose from before to during exercise (6 studies, n=123; </w:t>
            </w:r>
            <w:r w:rsidR="00C04A56">
              <w:t>MD -0.94 mmol/L, 95%</w:t>
            </w:r>
            <w:r w:rsidR="00C04A56" w:rsidRPr="00C04A56">
              <w:t>CI -1.18 to -0.70) and following exercise (n=333; MD -0.5</w:t>
            </w:r>
            <w:r w:rsidR="00C04A56">
              <w:t>7 mmol/L, 95% CI -0.72 to -0.41</w:t>
            </w:r>
            <w:r w:rsidR="00C04A56" w:rsidRPr="00C04A56">
              <w:t xml:space="preserve">). Subgroup analysis showed that there were larger decreases in blood glucose following acute exercise in women with diabetes (n=26; MD -1.42, 95% CI -1.69 to -1.16, I(2)=8%) compared with those without diabetes (n=285; MD -0.46, 95% CI -0.60 to -0.32, I(2)=62%). Finally, chronic exercise-only interventions reduced fasting blood glucose compared with no exercise postintervention in women with diabetes (2 studies, n=70; MD -2.76, 95% CI -3.18 to -2.34; 'low' </w:t>
            </w:r>
            <w:r w:rsidR="00343BBE">
              <w:t>certainty</w:t>
            </w:r>
            <w:r w:rsidR="00C04A56" w:rsidRPr="00C04A56">
              <w:t xml:space="preserve"> of evidence), but not in those without diabetes (9 studies, n=2</w:t>
            </w:r>
            <w:r>
              <w:t>,</w:t>
            </w:r>
            <w:r w:rsidR="00C04A56" w:rsidRPr="00C04A56">
              <w:t>174; MD -0.05</w:t>
            </w:r>
            <w:r>
              <w:t>, 95% CI -0.16 to 0.05</w:t>
            </w:r>
            <w:r w:rsidR="00C04A56" w:rsidRPr="00C04A56">
              <w:t xml:space="preserve">). </w:t>
            </w:r>
          </w:p>
        </w:tc>
        <w:tc>
          <w:tcPr>
            <w:tcW w:w="1843" w:type="dxa"/>
          </w:tcPr>
          <w:p w14:paraId="43426A4D" w14:textId="77777777" w:rsidR="00C04A56" w:rsidRPr="00F2226D" w:rsidRDefault="00C04A56" w:rsidP="003E3405"/>
        </w:tc>
      </w:tr>
      <w:tr w:rsidR="00A60D8D" w:rsidRPr="00F2226D" w14:paraId="45299172" w14:textId="77777777" w:rsidTr="00BD61CC">
        <w:trPr>
          <w:cantSplit/>
        </w:trPr>
        <w:tc>
          <w:tcPr>
            <w:tcW w:w="1305" w:type="dxa"/>
          </w:tcPr>
          <w:p w14:paraId="40DAD767" w14:textId="09E6EA7A" w:rsidR="00A60D8D" w:rsidRDefault="00A60D8D" w:rsidP="002747EA">
            <w:r>
              <w:t>Skow et al 2018</w:t>
            </w:r>
            <w:r w:rsidR="00D07346">
              <w:fldChar w:fldCharType="begin">
                <w:fldData xml:space="preserve">PEVuZE5vdGU+PENpdGU+PEF1dGhvcj5Ta293PC9BdXRob3I+PFllYXI+MjAxOTwvWWVhcj48UmVj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</w:fldData>
              </w:fldChar>
            </w:r>
            <w:r w:rsidR="002747EA">
              <w:instrText xml:space="preserve"> ADDIN EN.CITE </w:instrText>
            </w:r>
            <w:r w:rsidR="002747EA">
              <w:fldChar w:fldCharType="begin">
                <w:fldData xml:space="preserve">PEVuZE5vdGU+PENpdGU+PEF1dGhvcj5Ta293PC9BdXRob3I+PFllYXI+MjAxOTwvWWVhcj48UmVj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</w:fldData>
              </w:fldChar>
            </w:r>
            <w:r w:rsidR="002747EA">
              <w:instrText xml:space="preserve"> ADDIN EN.CITE.DATA </w:instrText>
            </w:r>
            <w:r w:rsidR="002747EA">
              <w:fldChar w:fldCharType="end"/>
            </w:r>
            <w:r w:rsidR="00D07346">
              <w:fldChar w:fldCharType="separate"/>
            </w:r>
            <w:r w:rsidR="002747EA" w:rsidRPr="002747EA">
              <w:rPr>
                <w:noProof/>
                <w:vertAlign w:val="superscript"/>
              </w:rPr>
              <w:t>317</w:t>
            </w:r>
            <w:r w:rsidR="00D07346">
              <w:fldChar w:fldCharType="end"/>
            </w:r>
          </w:p>
        </w:tc>
        <w:tc>
          <w:tcPr>
            <w:tcW w:w="1247" w:type="dxa"/>
          </w:tcPr>
          <w:p w14:paraId="5EA458CD" w14:textId="77777777" w:rsidR="00A60D8D" w:rsidRDefault="000A1A5F" w:rsidP="003E3405">
            <w:r>
              <w:t>91 studies</w:t>
            </w:r>
          </w:p>
          <w:p w14:paraId="26865978" w14:textId="7BEF3B66" w:rsidR="000A1A5F" w:rsidRDefault="000A1A5F" w:rsidP="003E3405">
            <w:r>
              <w:t>4,641 women</w:t>
            </w:r>
          </w:p>
        </w:tc>
        <w:tc>
          <w:tcPr>
            <w:tcW w:w="4961" w:type="dxa"/>
          </w:tcPr>
          <w:p w14:paraId="1A08DD46" w14:textId="77777777" w:rsidR="000A1A5F" w:rsidRDefault="000A1A5F" w:rsidP="000A1A5F">
            <w:r w:rsidRPr="00BD61CC">
              <w:rPr>
                <w:b/>
              </w:rPr>
              <w:t>Aim</w:t>
            </w:r>
            <w:r>
              <w:t xml:space="preserve">: </w:t>
            </w:r>
            <w:r w:rsidRPr="000A1A5F">
              <w:t xml:space="preserve">To perform a systematic review and meta-analysis examining the influence of acute and chronic prenatal exercise on fetal heart rate (FHR) and umbilical and uterine blood flow metrics. </w:t>
            </w:r>
          </w:p>
          <w:p w14:paraId="0B231C46" w14:textId="43F66598" w:rsidR="00A60D8D" w:rsidRPr="00DB73BF" w:rsidRDefault="000A1A5F" w:rsidP="000A1A5F">
            <w:pPr>
              <w:rPr>
                <w:b/>
              </w:rPr>
            </w:pPr>
            <w:r>
              <w:t>Methods</w:t>
            </w:r>
            <w:r w:rsidRPr="000A1A5F">
              <w:t xml:space="preserve">: Online databases were searched up to 6 January 2017. Studies of all designs were included (except case studies) if published in English, Spanish or French, and contained information on the population (pregnant women without contraindication to exercise), intervention (subjective or objective measures of frequency, intensity, duration, volume or type of exercise, alone or in combination with other intervention components), comparator (no exercise or different frequency, intensity, duration, volume and type of exercise) and outcomes (FHR, beats per minute (bpm); uterine and umbilical blood flow metrics </w:t>
            </w:r>
            <w:r>
              <w:t>.</w:t>
            </w:r>
          </w:p>
        </w:tc>
        <w:tc>
          <w:tcPr>
            <w:tcW w:w="4536" w:type="dxa"/>
          </w:tcPr>
          <w:p w14:paraId="5D006E70" w14:textId="58E791D3" w:rsidR="00A60D8D" w:rsidRDefault="000A1A5F" w:rsidP="000A1A5F">
            <w:r w:rsidRPr="000A1A5F">
              <w:t>Overall, FHR increased during (</w:t>
            </w:r>
            <w:r>
              <w:t>MD 6.35bpm; 95%</w:t>
            </w:r>
            <w:r w:rsidRPr="000A1A5F">
              <w:t>CI 2.30 to 10.41, p=0.002) a</w:t>
            </w:r>
            <w:r>
              <w:t>nd following acute exercise (MD 4.05; 95%</w:t>
            </w:r>
            <w:r w:rsidRPr="000A1A5F">
              <w:t xml:space="preserve">CI 2.98 to 5.12, p&lt;0.00001). The incidence of fetal bradycardia was low at rest and unchanged with acute exercise. There were no significant changes in umbilical or uterine S/D, PI, RI, blood flow or blood velocity during or following acute exercise sessions. Chronic exercise decreased resting FHR and the umbilical artery S/D, PI and RI at rest. </w:t>
            </w:r>
          </w:p>
        </w:tc>
        <w:tc>
          <w:tcPr>
            <w:tcW w:w="1843" w:type="dxa"/>
          </w:tcPr>
          <w:p w14:paraId="7499A3B0" w14:textId="77777777" w:rsidR="00A60D8D" w:rsidRPr="00F2226D" w:rsidRDefault="00A60D8D" w:rsidP="003E3405"/>
        </w:tc>
      </w:tr>
    </w:tbl>
    <w:p w14:paraId="6C713686" w14:textId="61EFA67C" w:rsidR="005149CF" w:rsidRDefault="005149CF" w:rsidP="005149CF">
      <w:pPr>
        <w:pStyle w:val="TableName"/>
      </w:pPr>
      <w:bookmarkStart w:id="160" w:name="_Toc40956663"/>
      <w:r>
        <w:t>Q6 Adverse effects associated with vigorous exercise during pregnancy — systematic review</w:t>
      </w:r>
      <w:bookmarkEnd w:id="160"/>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85: Q6 Adverse effects associated with vigorous exercise during pregnancy — systematic review"/>
      </w:tblPr>
      <w:tblGrid>
        <w:gridCol w:w="1305"/>
        <w:gridCol w:w="1247"/>
        <w:gridCol w:w="4961"/>
        <w:gridCol w:w="4536"/>
        <w:gridCol w:w="1843"/>
      </w:tblGrid>
      <w:tr w:rsidR="005149CF" w:rsidRPr="00F350A6" w14:paraId="4F17CE29" w14:textId="77777777" w:rsidTr="006A7633">
        <w:trPr>
          <w:cantSplit/>
          <w:tblHeader/>
        </w:trPr>
        <w:tc>
          <w:tcPr>
            <w:tcW w:w="1305" w:type="dxa"/>
          </w:tcPr>
          <w:p w14:paraId="4E45B26F" w14:textId="77777777" w:rsidR="005149CF" w:rsidRPr="00F350A6" w:rsidRDefault="005149CF" w:rsidP="006A7633">
            <w:pPr>
              <w:keepNext/>
              <w:rPr>
                <w:b/>
              </w:rPr>
            </w:pPr>
            <w:r>
              <w:rPr>
                <w:b/>
              </w:rPr>
              <w:t>Study ref</w:t>
            </w:r>
          </w:p>
        </w:tc>
        <w:tc>
          <w:tcPr>
            <w:tcW w:w="1247" w:type="dxa"/>
          </w:tcPr>
          <w:p w14:paraId="62DB1A9F" w14:textId="77777777" w:rsidR="005149CF" w:rsidRPr="00F350A6" w:rsidRDefault="005149CF" w:rsidP="006A7633">
            <w:pPr>
              <w:keepNext/>
              <w:rPr>
                <w:b/>
              </w:rPr>
            </w:pPr>
            <w:r>
              <w:rPr>
                <w:b/>
              </w:rPr>
              <w:t>N</w:t>
            </w:r>
          </w:p>
        </w:tc>
        <w:tc>
          <w:tcPr>
            <w:tcW w:w="4961" w:type="dxa"/>
          </w:tcPr>
          <w:p w14:paraId="0A993ED9" w14:textId="77777777" w:rsidR="005149CF" w:rsidRPr="00F350A6" w:rsidRDefault="005149CF" w:rsidP="006A7633">
            <w:pPr>
              <w:keepNext/>
              <w:rPr>
                <w:b/>
              </w:rPr>
            </w:pPr>
            <w:r>
              <w:rPr>
                <w:b/>
              </w:rPr>
              <w:t>Aim/methods</w:t>
            </w:r>
          </w:p>
        </w:tc>
        <w:tc>
          <w:tcPr>
            <w:tcW w:w="4536" w:type="dxa"/>
          </w:tcPr>
          <w:p w14:paraId="340CD2B0" w14:textId="77777777" w:rsidR="005149CF" w:rsidRPr="00F350A6" w:rsidRDefault="005149CF" w:rsidP="006A7633">
            <w:pPr>
              <w:keepNext/>
              <w:rPr>
                <w:b/>
              </w:rPr>
            </w:pPr>
            <w:r>
              <w:rPr>
                <w:b/>
              </w:rPr>
              <w:t>Results</w:t>
            </w:r>
          </w:p>
        </w:tc>
        <w:tc>
          <w:tcPr>
            <w:tcW w:w="1843" w:type="dxa"/>
          </w:tcPr>
          <w:p w14:paraId="6AFB8B31" w14:textId="77777777" w:rsidR="005149CF" w:rsidRPr="00F350A6" w:rsidRDefault="005149CF" w:rsidP="006A7633">
            <w:pPr>
              <w:keepNext/>
              <w:rPr>
                <w:b/>
              </w:rPr>
            </w:pPr>
            <w:r>
              <w:rPr>
                <w:b/>
              </w:rPr>
              <w:t>Comments</w:t>
            </w:r>
          </w:p>
        </w:tc>
      </w:tr>
      <w:tr w:rsidR="005149CF" w:rsidRPr="00F2226D" w14:paraId="3E73F219" w14:textId="77777777" w:rsidTr="006A7633">
        <w:trPr>
          <w:cantSplit/>
        </w:trPr>
        <w:tc>
          <w:tcPr>
            <w:tcW w:w="1305" w:type="dxa"/>
          </w:tcPr>
          <w:p w14:paraId="24D22444" w14:textId="2E5CFFBA" w:rsidR="005149CF" w:rsidRDefault="000F7073" w:rsidP="002747EA">
            <w:r>
              <w:t>Beetham et al 2019</w:t>
            </w:r>
            <w:r w:rsidR="00D07346">
              <w:fldChar w:fldCharType="begin">
                <w:fldData xml:space="preserve">PEVuZE5vdGU+PENpdGU+PEF1dGhvcj5CZWV0aGFtPC9BdXRob3I+PFllYXI+MjAxOTwvWWVhcj48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</w:fldData>
              </w:fldChar>
            </w:r>
            <w:r w:rsidR="002747EA">
              <w:instrText xml:space="preserve"> ADDIN EN.CITE </w:instrText>
            </w:r>
            <w:r w:rsidR="002747EA">
              <w:fldChar w:fldCharType="begin">
                <w:fldData xml:space="preserve">PEVuZE5vdGU+PENpdGU+PEF1dGhvcj5CZWV0aGFtPC9BdXRob3I+PFllYXI+MjAxOTwvWWVhcj48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</w:fldData>
              </w:fldChar>
            </w:r>
            <w:r w:rsidR="002747EA">
              <w:instrText xml:space="preserve"> ADDIN EN.CITE.DATA </w:instrText>
            </w:r>
            <w:r w:rsidR="002747EA">
              <w:fldChar w:fldCharType="end"/>
            </w:r>
            <w:r w:rsidR="00D07346">
              <w:fldChar w:fldCharType="separate"/>
            </w:r>
            <w:r w:rsidR="002747EA" w:rsidRPr="002747EA">
              <w:rPr>
                <w:noProof/>
                <w:vertAlign w:val="superscript"/>
              </w:rPr>
              <w:t>318</w:t>
            </w:r>
            <w:r w:rsidR="00D07346">
              <w:fldChar w:fldCharType="end"/>
            </w:r>
          </w:p>
        </w:tc>
        <w:tc>
          <w:tcPr>
            <w:tcW w:w="1247" w:type="dxa"/>
          </w:tcPr>
          <w:p w14:paraId="5B7ED4A9" w14:textId="77777777" w:rsidR="000F7073" w:rsidRDefault="000F7073" w:rsidP="006A7633">
            <w:r>
              <w:t>10</w:t>
            </w:r>
            <w:r w:rsidRPr="000F7073">
              <w:t xml:space="preserve"> c</w:t>
            </w:r>
            <w:r>
              <w:t>ohort studies;</w:t>
            </w:r>
          </w:p>
          <w:p w14:paraId="08697EC2" w14:textId="77777777" w:rsidR="000F7073" w:rsidRDefault="000F7073" w:rsidP="000F7073">
            <w:r>
              <w:t>32,080 women</w:t>
            </w:r>
            <w:r w:rsidRPr="000F7073">
              <w:t xml:space="preserve"> </w:t>
            </w:r>
          </w:p>
          <w:p w14:paraId="28EF1E6A" w14:textId="77777777" w:rsidR="000F7073" w:rsidRDefault="000F7073" w:rsidP="000F7073">
            <w:r>
              <w:t>5 RCTS;</w:t>
            </w:r>
          </w:p>
          <w:p w14:paraId="2CC61ADF" w14:textId="0D0EC7D2" w:rsidR="005149CF" w:rsidRDefault="000F7073" w:rsidP="000F7073">
            <w:r>
              <w:t>623 women</w:t>
            </w:r>
          </w:p>
        </w:tc>
        <w:tc>
          <w:tcPr>
            <w:tcW w:w="4961" w:type="dxa"/>
          </w:tcPr>
          <w:p w14:paraId="2135D4B0" w14:textId="77777777" w:rsidR="000F7073" w:rsidRDefault="000F7073" w:rsidP="000F7073">
            <w:r w:rsidRPr="00BD61CC">
              <w:rPr>
                <w:b/>
              </w:rPr>
              <w:t>Aim</w:t>
            </w:r>
            <w:r>
              <w:t>: T</w:t>
            </w:r>
            <w:r w:rsidRPr="000F7073">
              <w:t xml:space="preserve">o investigate the effects of vigorous intensity exercise performed throughout pregnancy, on infant and maternal outcomes. </w:t>
            </w:r>
          </w:p>
          <w:p w14:paraId="4701B281" w14:textId="41D11037" w:rsidR="005149CF" w:rsidRPr="00F2226D" w:rsidRDefault="000F7073" w:rsidP="000F7073">
            <w:pPr>
              <w:rPr>
                <w:b/>
              </w:rPr>
            </w:pPr>
            <w:r w:rsidRPr="00BD61CC">
              <w:rPr>
                <w:b/>
              </w:rPr>
              <w:t>Methods</w:t>
            </w:r>
            <w:r w:rsidRPr="000F7073">
              <w:t xml:space="preserve">: Electronic searching of the PubMed, Medline, EMBASE, Cochrane Library, Web of Science and CINAHL databases was used to conduct the search up to November 2018. Study designs included in the systematic review were randomised control trials, quasi-experimental studies, cohort studies and case-control studies. The studies were required to include an intervention or report of pregnant women performing vigorous exercise during gestation, with a comparator group of either lower intensity exercise or standard care. </w:t>
            </w:r>
          </w:p>
        </w:tc>
        <w:tc>
          <w:tcPr>
            <w:tcW w:w="4536" w:type="dxa"/>
          </w:tcPr>
          <w:p w14:paraId="644ED73B" w14:textId="72274808" w:rsidR="000F7073" w:rsidRDefault="000F7073" w:rsidP="000F7073">
            <w:r w:rsidRPr="000F7073">
              <w:t>No significant difference existed in birthweight for infants of mothers who engaged in vigorous physical activity and those who lacked this exposure (</w:t>
            </w:r>
            <w:r>
              <w:t>MD 8.06 g, n=</w:t>
            </w:r>
            <w:r w:rsidRPr="000F7073">
              <w:t>8006</w:t>
            </w:r>
            <w:r w:rsidR="008B0A3F">
              <w:t>, p=0.79</w:t>
            </w:r>
            <w:r w:rsidRPr="000F7073">
              <w:t>). Moreover, no significant increase existed in risk of small for gestational age (</w:t>
            </w:r>
            <w:r>
              <w:t>RR 0.15, n=</w:t>
            </w:r>
            <w:r w:rsidRPr="000F7073">
              <w:t>4</w:t>
            </w:r>
            <w:r>
              <w:t>,</w:t>
            </w:r>
            <w:r w:rsidRPr="000F7073">
              <w:t>504</w:t>
            </w:r>
            <w:r w:rsidR="008B0A3F">
              <w:t>, p=0.13), risk of low birth weight (&lt;</w:t>
            </w:r>
            <w:r w:rsidRPr="000F7073">
              <w:t>2500 g) (</w:t>
            </w:r>
            <w:r>
              <w:t>RR 0.44, n=</w:t>
            </w:r>
            <w:r w:rsidRPr="000F7073">
              <w:t>2</w:t>
            </w:r>
            <w:r>
              <w:t>,</w:t>
            </w:r>
            <w:r w:rsidRPr="000F7073">
              <w:t>454</w:t>
            </w:r>
            <w:r w:rsidR="008B0A3F">
              <w:t>; p=0.35</w:t>
            </w:r>
            <w:r w:rsidRPr="000F7073">
              <w:t>) or maternal weight gain (</w:t>
            </w:r>
            <w:r>
              <w:t>MD</w:t>
            </w:r>
            <w:r w:rsidR="008B0A3F">
              <w:t xml:space="preserve"> -</w:t>
            </w:r>
            <w:r>
              <w:t>0.46 kg, n=</w:t>
            </w:r>
            <w:r w:rsidRPr="000F7073">
              <w:t>1</w:t>
            </w:r>
            <w:r>
              <w:t>,</w:t>
            </w:r>
            <w:r w:rsidRPr="000F7073">
              <w:t>834</w:t>
            </w:r>
            <w:r w:rsidR="008B0A3F">
              <w:t>; p=0.5</w:t>
            </w:r>
            <w:r w:rsidRPr="000F7073">
              <w:t xml:space="preserve">). </w:t>
            </w:r>
          </w:p>
          <w:p w14:paraId="2729E25F" w14:textId="0788634F" w:rsidR="005149CF" w:rsidRPr="000F7073" w:rsidRDefault="000F7073" w:rsidP="008B0A3F">
            <w:r w:rsidRPr="000F7073">
              <w:t>Women who engaged in vigorous physical activity had a small but significant increase in length of gestational age before delivery (</w:t>
            </w:r>
            <w:r w:rsidR="008B0A3F">
              <w:t>MD 0.21 weeks, n=</w:t>
            </w:r>
            <w:r w:rsidRPr="000F7073">
              <w:t>4</w:t>
            </w:r>
            <w:r w:rsidR="008B0A3F">
              <w:t>,</w:t>
            </w:r>
            <w:r w:rsidRPr="000F7073">
              <w:t>281</w:t>
            </w:r>
            <w:r w:rsidR="008B0A3F">
              <w:t>; p&lt;0.001</w:t>
            </w:r>
            <w:r w:rsidRPr="000F7073">
              <w:t>) and a small but significantly reduced risk of prematurity (</w:t>
            </w:r>
            <w:r w:rsidR="001F47CB">
              <w:t>RR -</w:t>
            </w:r>
            <w:r w:rsidRPr="000F7073">
              <w:t>0.20, n = 3025</w:t>
            </w:r>
            <w:r w:rsidR="008B0A3F">
              <w:t>; p=0.03</w:t>
            </w:r>
            <w:r w:rsidRPr="000F7073">
              <w:t xml:space="preserve">). </w:t>
            </w:r>
          </w:p>
        </w:tc>
        <w:tc>
          <w:tcPr>
            <w:tcW w:w="1843" w:type="dxa"/>
          </w:tcPr>
          <w:p w14:paraId="0CDE1262" w14:textId="77777777" w:rsidR="005149CF" w:rsidRDefault="005149CF" w:rsidP="006A7633"/>
        </w:tc>
      </w:tr>
    </w:tbl>
    <w:p w14:paraId="4061F2DD" w14:textId="12AB0810" w:rsidR="00557E94" w:rsidRDefault="00557E94" w:rsidP="00557E94">
      <w:pPr>
        <w:pStyle w:val="TableName"/>
      </w:pPr>
      <w:bookmarkStart w:id="161" w:name="_Toc40956664"/>
      <w:r>
        <w:t>Q6 Adverse effects associated with vigorous exercise during pregnancy — RCT</w:t>
      </w:r>
      <w:bookmarkEnd w:id="161"/>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86: Q6 Adverse effects associated with vigorous exercise during pregnancy — RCT"/>
      </w:tblPr>
      <w:tblGrid>
        <w:gridCol w:w="1305"/>
        <w:gridCol w:w="1247"/>
        <w:gridCol w:w="4961"/>
        <w:gridCol w:w="4536"/>
        <w:gridCol w:w="1843"/>
      </w:tblGrid>
      <w:tr w:rsidR="00557E94" w:rsidRPr="00F350A6" w14:paraId="3133619E" w14:textId="77777777" w:rsidTr="00317DE7">
        <w:trPr>
          <w:cantSplit/>
          <w:tblHeader/>
        </w:trPr>
        <w:tc>
          <w:tcPr>
            <w:tcW w:w="1305" w:type="dxa"/>
          </w:tcPr>
          <w:p w14:paraId="08AED085" w14:textId="77777777" w:rsidR="00557E94" w:rsidRPr="00F350A6" w:rsidRDefault="00557E94" w:rsidP="00317DE7">
            <w:pPr>
              <w:keepNext/>
              <w:rPr>
                <w:b/>
              </w:rPr>
            </w:pPr>
            <w:r>
              <w:rPr>
                <w:b/>
              </w:rPr>
              <w:t>Study ref</w:t>
            </w:r>
          </w:p>
        </w:tc>
        <w:tc>
          <w:tcPr>
            <w:tcW w:w="1247" w:type="dxa"/>
          </w:tcPr>
          <w:p w14:paraId="358235B0" w14:textId="77777777" w:rsidR="00557E94" w:rsidRPr="00F350A6" w:rsidRDefault="00557E94" w:rsidP="00317DE7">
            <w:pPr>
              <w:keepNext/>
              <w:rPr>
                <w:b/>
              </w:rPr>
            </w:pPr>
            <w:r>
              <w:rPr>
                <w:b/>
              </w:rPr>
              <w:t>N</w:t>
            </w:r>
          </w:p>
        </w:tc>
        <w:tc>
          <w:tcPr>
            <w:tcW w:w="4961" w:type="dxa"/>
          </w:tcPr>
          <w:p w14:paraId="5F5283B1" w14:textId="77777777" w:rsidR="00557E94" w:rsidRPr="00F350A6" w:rsidRDefault="00557E94" w:rsidP="00317DE7">
            <w:pPr>
              <w:keepNext/>
              <w:rPr>
                <w:b/>
              </w:rPr>
            </w:pPr>
            <w:r>
              <w:rPr>
                <w:b/>
              </w:rPr>
              <w:t>Aim/methods</w:t>
            </w:r>
          </w:p>
        </w:tc>
        <w:tc>
          <w:tcPr>
            <w:tcW w:w="4536" w:type="dxa"/>
          </w:tcPr>
          <w:p w14:paraId="7B930692" w14:textId="77777777" w:rsidR="00557E94" w:rsidRPr="00F350A6" w:rsidRDefault="00557E94" w:rsidP="00317DE7">
            <w:pPr>
              <w:keepNext/>
              <w:rPr>
                <w:b/>
              </w:rPr>
            </w:pPr>
            <w:r>
              <w:rPr>
                <w:b/>
              </w:rPr>
              <w:t>Results</w:t>
            </w:r>
          </w:p>
        </w:tc>
        <w:tc>
          <w:tcPr>
            <w:tcW w:w="1843" w:type="dxa"/>
          </w:tcPr>
          <w:p w14:paraId="5270171C" w14:textId="77777777" w:rsidR="00557E94" w:rsidRPr="00F350A6" w:rsidRDefault="00557E94" w:rsidP="00317DE7">
            <w:pPr>
              <w:keepNext/>
              <w:rPr>
                <w:b/>
              </w:rPr>
            </w:pPr>
            <w:r>
              <w:rPr>
                <w:b/>
              </w:rPr>
              <w:t>Comments</w:t>
            </w:r>
          </w:p>
        </w:tc>
      </w:tr>
      <w:tr w:rsidR="005D5D38" w:rsidRPr="00A37586" w14:paraId="51EAB238" w14:textId="77777777" w:rsidTr="00317DE7">
        <w:trPr>
          <w:cantSplit/>
          <w:tblHeader/>
        </w:trPr>
        <w:tc>
          <w:tcPr>
            <w:tcW w:w="1305" w:type="dxa"/>
          </w:tcPr>
          <w:p w14:paraId="05BD5569" w14:textId="25756CE7" w:rsidR="005D5D38" w:rsidRDefault="005D5D38" w:rsidP="005D5D38">
            <w:pPr>
              <w:rPr>
                <w:noProof/>
              </w:rPr>
            </w:pPr>
            <w:r>
              <w:rPr>
                <w:noProof/>
              </w:rPr>
              <w:t>Hoffman et al 2019</w:t>
            </w:r>
            <w:r w:rsidR="00D07346">
              <w:rPr>
                <w:noProof/>
              </w:rPr>
              <w:fldChar w:fldCharType="begin">
                <w:fldData xml:space="preserve">PEVuZE5vdGU+PENpdGU+PEF1dGhvcj5Ib2ZmbWFubjwvQXV0aG9yPjxZZWFyPjIwMTk8L1llYXI+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=
</w:fldData>
              </w:fldChar>
            </w:r>
            <w:r w:rsidR="002747EA">
              <w:rPr>
                <w:noProof/>
              </w:rPr>
              <w:instrText xml:space="preserve"> ADDIN EN.CITE </w:instrText>
            </w:r>
            <w:r w:rsidR="002747EA">
              <w:rPr>
                <w:noProof/>
              </w:rPr>
              <w:fldChar w:fldCharType="begin">
                <w:fldData xml:space="preserve">PEVuZE5vdGU+PENpdGU+PEF1dGhvcj5Ib2ZmbWFubjwvQXV0aG9yPjxZZWFyPjIwMTk8L1llYXI+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=
</w:fldData>
              </w:fldChar>
            </w:r>
            <w:r w:rsidR="002747EA">
              <w:rPr>
                <w:noProof/>
              </w:rPr>
              <w:instrText xml:space="preserve"> ADDIN EN.CITE.DATA </w:instrText>
            </w:r>
            <w:r w:rsidR="002747EA">
              <w:rPr>
                <w:noProof/>
              </w:rPr>
            </w:r>
            <w:r w:rsidR="002747EA">
              <w:rPr>
                <w:noProof/>
              </w:rPr>
              <w:fldChar w:fldCharType="end"/>
            </w:r>
            <w:r w:rsidR="00D07346">
              <w:rPr>
                <w:noProof/>
              </w:rPr>
            </w:r>
            <w:r w:rsidR="00D07346">
              <w:rPr>
                <w:noProof/>
              </w:rPr>
              <w:fldChar w:fldCharType="separate"/>
            </w:r>
            <w:r w:rsidR="002747EA" w:rsidRPr="002747EA">
              <w:rPr>
                <w:noProof/>
                <w:vertAlign w:val="superscript"/>
              </w:rPr>
              <w:t>319</w:t>
            </w:r>
            <w:r w:rsidR="00D07346">
              <w:rPr>
                <w:noProof/>
              </w:rPr>
              <w:fldChar w:fldCharType="end"/>
            </w:r>
          </w:p>
          <w:p w14:paraId="10F53336" w14:textId="4573C79B" w:rsidR="005D5D38" w:rsidRPr="00A95FF7" w:rsidRDefault="005D5D38" w:rsidP="005D5D38">
            <w:pPr>
              <w:rPr>
                <w:noProof/>
              </w:rPr>
            </w:pPr>
            <w:r w:rsidRPr="00A95FF7">
              <w:rPr>
                <w:noProof/>
              </w:rPr>
              <w:t>Germany</w:t>
            </w:r>
          </w:p>
          <w:p w14:paraId="29BA6979" w14:textId="77777777" w:rsidR="005D5D38" w:rsidRPr="00A95FF7" w:rsidRDefault="005D5D38" w:rsidP="005D5D38">
            <w:pPr>
              <w:rPr>
                <w:noProof/>
              </w:rPr>
            </w:pPr>
            <w:r w:rsidRPr="00A95FF7">
              <w:rPr>
                <w:noProof/>
              </w:rPr>
              <w:t>GeliS</w:t>
            </w:r>
          </w:p>
          <w:p w14:paraId="35A34045" w14:textId="6F6D0C0A" w:rsidR="005D5D38" w:rsidRPr="00BD61CC" w:rsidRDefault="005D5D38" w:rsidP="00BD61CC">
            <w:r w:rsidRPr="00A95FF7">
              <w:t>NCT01958307</w:t>
            </w:r>
          </w:p>
        </w:tc>
        <w:tc>
          <w:tcPr>
            <w:tcW w:w="1247" w:type="dxa"/>
          </w:tcPr>
          <w:p w14:paraId="52E55688" w14:textId="1A08AF18" w:rsidR="005D5D38" w:rsidRPr="00BD61CC" w:rsidRDefault="00BE7372" w:rsidP="00BD61CC">
            <w:r>
              <w:t>1,890</w:t>
            </w:r>
          </w:p>
        </w:tc>
        <w:tc>
          <w:tcPr>
            <w:tcW w:w="4961" w:type="dxa"/>
          </w:tcPr>
          <w:p w14:paraId="1F2DA26F" w14:textId="287DFC66" w:rsidR="005D5D38" w:rsidRPr="00A95FF7" w:rsidRDefault="005D5D38" w:rsidP="005D5D38">
            <w:r w:rsidRPr="00A95FF7">
              <w:rPr>
                <w:b/>
              </w:rPr>
              <w:t>Aim</w:t>
            </w:r>
            <w:r w:rsidRPr="00A95FF7">
              <w:t xml:space="preserve">: </w:t>
            </w:r>
            <w:r>
              <w:t>To investigate the associations between prenatal physical activity and adverse obstetric and neonatal outcomes i</w:t>
            </w:r>
            <w:r w:rsidRPr="005D5D38">
              <w:t xml:space="preserve">n </w:t>
            </w:r>
            <w:r>
              <w:t>a</w:t>
            </w:r>
            <w:r w:rsidRPr="005D5D38">
              <w:t xml:space="preserve"> secondary cohort analysis of the cluster-randomized GeliS ("healthy living in pregnancy") trial</w:t>
            </w:r>
            <w:r>
              <w:t>.</w:t>
            </w:r>
          </w:p>
          <w:p w14:paraId="34BD32DF" w14:textId="77777777" w:rsidR="005D5D38" w:rsidRPr="00A95FF7" w:rsidRDefault="005D5D38" w:rsidP="005D5D38">
            <w:r w:rsidRPr="00A95FF7">
              <w:rPr>
                <w:b/>
              </w:rPr>
              <w:t>Population</w:t>
            </w:r>
            <w:r w:rsidRPr="00A95FF7">
              <w:t xml:space="preserve">: Women with a pre-pregnancy BMI between 18.5 and 40.0 kg/m(2) recruited from gynaecological and midwifery practices prior to the end of the 12(th) week of gestation. </w:t>
            </w:r>
          </w:p>
          <w:p w14:paraId="4335737A" w14:textId="595577D7" w:rsidR="005D5D38" w:rsidRPr="00BD61CC" w:rsidRDefault="005D5D38" w:rsidP="00BD61CC">
            <w:r w:rsidRPr="00A95FF7">
              <w:rPr>
                <w:b/>
              </w:rPr>
              <w:t>Intervention</w:t>
            </w:r>
            <w:r w:rsidRPr="00A95FF7">
              <w:t>: Four lifestyle counselling sessions covering a balanced healthy diet, regular physical activity and self-monitoring of weight gain were performed by trained healthcare providers alongside routine pre- and postnatal practice visits.</w:t>
            </w:r>
          </w:p>
        </w:tc>
        <w:tc>
          <w:tcPr>
            <w:tcW w:w="4536" w:type="dxa"/>
          </w:tcPr>
          <w:p w14:paraId="44761117" w14:textId="77777777" w:rsidR="005D5D38" w:rsidRDefault="00E642BE" w:rsidP="00BD61CC">
            <w:r>
              <w:t>Association between vigorous physical activity</w:t>
            </w:r>
            <w:r w:rsidR="003249B4">
              <w:t xml:space="preserve"> at week 29:</w:t>
            </w:r>
          </w:p>
          <w:p w14:paraId="2DFF35DA" w14:textId="77777777" w:rsidR="003249B4" w:rsidRDefault="003249B4" w:rsidP="00BD61CC">
            <w:pPr>
              <w:pStyle w:val="bullet"/>
            </w:pPr>
            <w:r>
              <w:t>Low birthweight OR 0.97; 95%CI 0.36 to 2.57; p=0.946</w:t>
            </w:r>
          </w:p>
          <w:p w14:paraId="4C9B12AD" w14:textId="7DCD30B0" w:rsidR="003249B4" w:rsidRDefault="003249B4" w:rsidP="00BD61CC">
            <w:pPr>
              <w:pStyle w:val="bullet"/>
            </w:pPr>
            <w:r>
              <w:t>High birthweight: OR 1.38; 95%CI 0.77 to 2.49; p=0.278</w:t>
            </w:r>
          </w:p>
          <w:p w14:paraId="43D1C4D3" w14:textId="77777777" w:rsidR="003249B4" w:rsidRDefault="003249B4" w:rsidP="00BD61CC">
            <w:pPr>
              <w:pStyle w:val="bullet"/>
            </w:pPr>
            <w:r>
              <w:t>Large for gestational age: OR 1.24; 95%CI 0.64 to 2.40; p=0.533</w:t>
            </w:r>
          </w:p>
          <w:p w14:paraId="749BE184" w14:textId="6F8F17A6" w:rsidR="003249B4" w:rsidRPr="00BD61CC" w:rsidRDefault="003249B4" w:rsidP="00BD61CC">
            <w:pPr>
              <w:pStyle w:val="bullet"/>
            </w:pPr>
            <w:r>
              <w:t>Small for gestational age: OR 1.48; 95%CI 0.86 to 2.55; p=0.160</w:t>
            </w:r>
          </w:p>
        </w:tc>
        <w:tc>
          <w:tcPr>
            <w:tcW w:w="1843" w:type="dxa"/>
          </w:tcPr>
          <w:p w14:paraId="1B2768C3" w14:textId="77777777" w:rsidR="005D5D38" w:rsidRPr="00BD61CC" w:rsidRDefault="005D5D38" w:rsidP="00BD61CC"/>
        </w:tc>
      </w:tr>
    </w:tbl>
    <w:p w14:paraId="789397E8" w14:textId="6178BA47" w:rsidR="002E4BC8" w:rsidRDefault="009C163D" w:rsidP="00932C6D">
      <w:pPr>
        <w:pStyle w:val="TableName"/>
      </w:pPr>
      <w:bookmarkStart w:id="162" w:name="_Toc40956665"/>
      <w:r>
        <w:t xml:space="preserve">Q6 </w:t>
      </w:r>
      <w:r w:rsidR="002E4BC8">
        <w:t xml:space="preserve">Adverse effects associated with vigorous exercise during pregnancy — </w:t>
      </w:r>
      <w:r w:rsidR="002C2569">
        <w:t>observational</w:t>
      </w:r>
      <w:r w:rsidR="00B443F5">
        <w:t xml:space="preserve"> studies</w:t>
      </w:r>
      <w:bookmarkEnd w:id="162"/>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87: Q6 Adverse effects associated with vigorous exercise during pregnancy — observational studies"/>
      </w:tblPr>
      <w:tblGrid>
        <w:gridCol w:w="1305"/>
        <w:gridCol w:w="1247"/>
        <w:gridCol w:w="4961"/>
        <w:gridCol w:w="4536"/>
        <w:gridCol w:w="1843"/>
      </w:tblGrid>
      <w:tr w:rsidR="00A548EE" w:rsidRPr="00F350A6" w14:paraId="0954C286" w14:textId="77777777" w:rsidTr="003E3405">
        <w:trPr>
          <w:cantSplit/>
          <w:tblHeader/>
        </w:trPr>
        <w:tc>
          <w:tcPr>
            <w:tcW w:w="1305" w:type="dxa"/>
          </w:tcPr>
          <w:p w14:paraId="1B19B605" w14:textId="77777777" w:rsidR="00A548EE" w:rsidRPr="00F350A6" w:rsidRDefault="00A548EE" w:rsidP="003E3405">
            <w:pPr>
              <w:keepNext/>
              <w:rPr>
                <w:b/>
              </w:rPr>
            </w:pPr>
            <w:r>
              <w:rPr>
                <w:b/>
              </w:rPr>
              <w:t>Study ref</w:t>
            </w:r>
          </w:p>
        </w:tc>
        <w:tc>
          <w:tcPr>
            <w:tcW w:w="1247" w:type="dxa"/>
          </w:tcPr>
          <w:p w14:paraId="4468AEAA" w14:textId="77777777" w:rsidR="00A548EE" w:rsidRPr="00F350A6" w:rsidRDefault="00A548EE" w:rsidP="003E3405">
            <w:pPr>
              <w:keepNext/>
              <w:rPr>
                <w:b/>
              </w:rPr>
            </w:pPr>
            <w:r>
              <w:rPr>
                <w:b/>
              </w:rPr>
              <w:t>N</w:t>
            </w:r>
          </w:p>
        </w:tc>
        <w:tc>
          <w:tcPr>
            <w:tcW w:w="4961" w:type="dxa"/>
          </w:tcPr>
          <w:p w14:paraId="7F018938" w14:textId="77777777" w:rsidR="00A548EE" w:rsidRPr="00F350A6" w:rsidRDefault="00A548EE" w:rsidP="003E3405">
            <w:pPr>
              <w:keepNext/>
              <w:rPr>
                <w:b/>
              </w:rPr>
            </w:pPr>
            <w:r>
              <w:rPr>
                <w:b/>
              </w:rPr>
              <w:t>Aim/methods</w:t>
            </w:r>
          </w:p>
        </w:tc>
        <w:tc>
          <w:tcPr>
            <w:tcW w:w="4536" w:type="dxa"/>
          </w:tcPr>
          <w:p w14:paraId="78FA24E6" w14:textId="77777777" w:rsidR="00A548EE" w:rsidRPr="00F350A6" w:rsidRDefault="00A548EE" w:rsidP="003E3405">
            <w:pPr>
              <w:keepNext/>
              <w:rPr>
                <w:b/>
              </w:rPr>
            </w:pPr>
            <w:r>
              <w:rPr>
                <w:b/>
              </w:rPr>
              <w:t>Results</w:t>
            </w:r>
          </w:p>
        </w:tc>
        <w:tc>
          <w:tcPr>
            <w:tcW w:w="1843" w:type="dxa"/>
          </w:tcPr>
          <w:p w14:paraId="2F6679A0" w14:textId="77777777" w:rsidR="00A548EE" w:rsidRPr="00F350A6" w:rsidRDefault="00A548EE" w:rsidP="003E3405">
            <w:pPr>
              <w:keepNext/>
              <w:rPr>
                <w:b/>
              </w:rPr>
            </w:pPr>
            <w:r>
              <w:rPr>
                <w:b/>
              </w:rPr>
              <w:t>Comments</w:t>
            </w:r>
          </w:p>
        </w:tc>
      </w:tr>
      <w:tr w:rsidR="00A548EE" w:rsidRPr="00F2226D" w14:paraId="7AD90BE3" w14:textId="77777777" w:rsidTr="00A548EE">
        <w:trPr>
          <w:cantSplit/>
        </w:trPr>
        <w:tc>
          <w:tcPr>
            <w:tcW w:w="1305" w:type="dxa"/>
          </w:tcPr>
          <w:p w14:paraId="13B74887" w14:textId="3697C0DF" w:rsidR="00A548EE" w:rsidRDefault="00A548EE" w:rsidP="003E3405">
            <w:r>
              <w:t>Madsen et al 2007</w:t>
            </w:r>
            <w:r w:rsidR="003E3405">
              <w:fldChar w:fldCharType="begin"/>
            </w:r>
            <w:r w:rsidR="002747EA">
              <w:instrText xml:space="preserve"> ADDIN EN.CITE &lt;EndNote&gt;&lt;Cite&gt;&lt;Author&gt;Madsen&lt;/Author&gt;&lt;Year&gt;2007&lt;/Year&gt;&lt;RecNum&gt;890&lt;/RecNum&gt;&lt;DisplayText&gt;&lt;style face="superscript" font="Trebuchet MS" size="9"&gt;320&lt;/style&gt;&lt;/DisplayText&gt;&lt;record&gt;&lt;rec-number&gt;890&lt;/rec-number&gt;&lt;foreign-keys&gt;&lt;key app="EN" db-id="exvasrfx2dtraoesasxp2szsxa2df502592x" timestamp="1541540794"&gt;890&lt;/key&gt;&lt;key app="ENWeb" db-id=""&gt;0&lt;/key&gt;&lt;/foreign-keys&gt;&lt;ref-type name="Journal Article"&gt;17&lt;/ref-type&gt;&lt;contributors&gt;&lt;authors&gt;&lt;author&gt;Madsen, M.&lt;/author&gt;&lt;author&gt;Jorgensen, T.&lt;/author&gt;&lt;author&gt;Jensen, M. L.&lt;/author&gt;&lt;author&gt;Juhl, M.&lt;/author&gt;&lt;author&gt;Olsen, J.&lt;/author&gt;&lt;author&gt;Andersen, P. K.&lt;/author&gt;&lt;author&gt;Nybo Andersen, A. M.&lt;/author&gt;&lt;/authors&gt;&lt;/contributors&gt;&lt;auth-address&gt;Department of Child Health, National Institute of Public Health, Copenhagen K, Denmark.&lt;/auth-address&gt;&lt;titles&gt;&lt;title&gt;Leisure time physical exercise during pregnancy and the risk of miscarriage: a study within the Danish National Birth Cohort&lt;/title&gt;&lt;secondary-title&gt;BJOG&lt;/secondary-title&gt;&lt;/titles&gt;&lt;periodical&gt;&lt;full-title&gt;BJOG&lt;/full-title&gt;&lt;/periodical&gt;&lt;pages&gt;1419-26&lt;/pages&gt;&lt;volume&gt;114&lt;/volume&gt;&lt;number&gt;11&lt;/number&gt;&lt;edition&gt;2007/09/20&lt;/edition&gt;&lt;keywords&gt;&lt;keyword&gt;Abortion, Spontaneous/epidemiology/*etiology&lt;/keyword&gt;&lt;keyword&gt;Adolescent&lt;/keyword&gt;&lt;keyword&gt;Adult&lt;/keyword&gt;&lt;keyword&gt;Denmark/epidemiology&lt;/keyword&gt;&lt;keyword&gt;Epidemiologic Methods&lt;/keyword&gt;&lt;keyword&gt;Exercise/*physiology&lt;/keyword&gt;&lt;keyword&gt;Female&lt;/keyword&gt;&lt;keyword&gt;Humans&lt;/keyword&gt;&lt;keyword&gt;*Leisure Activities&lt;/keyword&gt;&lt;keyword&gt;Maternal Age&lt;/keyword&gt;&lt;keyword&gt;Pregnancy&lt;/keyword&gt;&lt;keyword&gt;Pregnancy Outcome/epidemiology&lt;/keyword&gt;&lt;/keywords&gt;&lt;dates&gt;&lt;year&gt;2007&lt;/year&gt;&lt;pub-dates&gt;&lt;date&gt;Nov&lt;/date&gt;&lt;/pub-dates&gt;&lt;/dates&gt;&lt;isbn&gt;1471-0528 (Electronic)&amp;#xD;1470-0328 (Linking)&lt;/isbn&gt;&lt;accession-num&gt;17877774&lt;/accession-num&gt;&lt;urls&gt;&lt;related-urls&gt;&lt;url&gt;https://www.ncbi.nlm.nih.gov/pubmed/17877774&lt;/url&gt;&lt;/related-urls&gt;&lt;/urls&gt;&lt;custom2&gt;PMC2366024&lt;/custom2&gt;&lt;electronic-resource-num&gt;10.1111/j.1471-0528.2007.01496.x&lt;/electronic-resource-num&gt;&lt;/record&gt;&lt;/Cite&gt;&lt;/EndNote&gt;</w:instrText>
            </w:r>
            <w:r w:rsidR="003E3405">
              <w:fldChar w:fldCharType="separate"/>
            </w:r>
            <w:r w:rsidR="002747EA" w:rsidRPr="002747EA">
              <w:rPr>
                <w:noProof/>
                <w:vertAlign w:val="superscript"/>
              </w:rPr>
              <w:t>320</w:t>
            </w:r>
            <w:r w:rsidR="003E3405">
              <w:fldChar w:fldCharType="end"/>
            </w:r>
          </w:p>
          <w:p w14:paraId="79661F35" w14:textId="4DEC40C8" w:rsidR="00B43651" w:rsidRPr="00F2226D" w:rsidRDefault="00A548EE" w:rsidP="003E3405">
            <w:r>
              <w:t>Denmark</w:t>
            </w:r>
          </w:p>
        </w:tc>
        <w:tc>
          <w:tcPr>
            <w:tcW w:w="1247" w:type="dxa"/>
          </w:tcPr>
          <w:p w14:paraId="79C5734A" w14:textId="77777777" w:rsidR="00A548EE" w:rsidRDefault="00A548EE" w:rsidP="003E3405">
            <w:r>
              <w:t>92,671</w:t>
            </w:r>
          </w:p>
          <w:p w14:paraId="5DC82EFC" w14:textId="7C56438C" w:rsidR="003C0830" w:rsidRPr="00F2226D" w:rsidRDefault="003C0830" w:rsidP="003E3405">
            <w:r>
              <w:t>Cohort</w:t>
            </w:r>
          </w:p>
        </w:tc>
        <w:tc>
          <w:tcPr>
            <w:tcW w:w="4961" w:type="dxa"/>
          </w:tcPr>
          <w:p w14:paraId="63BF67C4" w14:textId="77777777" w:rsidR="00A548EE" w:rsidRDefault="00A548EE" w:rsidP="003E3405">
            <w:r w:rsidRPr="00F2226D">
              <w:rPr>
                <w:b/>
              </w:rPr>
              <w:t>Aim</w:t>
            </w:r>
            <w:r>
              <w:t xml:space="preserve">: </w:t>
            </w:r>
            <w:r w:rsidRPr="00F2226D">
              <w:t>To examine the association between leisure time</w:t>
            </w:r>
            <w:r>
              <w:t xml:space="preserve"> </w:t>
            </w:r>
            <w:r w:rsidRPr="00F2226D">
              <w:t>physical exercise during pregnancy and the risk of miscarriage.</w:t>
            </w:r>
          </w:p>
          <w:p w14:paraId="40FCAB76" w14:textId="77777777" w:rsidR="00A548EE" w:rsidRPr="00F2226D" w:rsidRDefault="00A548EE" w:rsidP="003E3405">
            <w:r w:rsidRPr="00F2226D">
              <w:rPr>
                <w:b/>
              </w:rPr>
              <w:t>Methods</w:t>
            </w:r>
            <w:r>
              <w:t xml:space="preserve">: </w:t>
            </w:r>
            <w:r w:rsidRPr="00F2226D">
              <w:t>Data on exercise during pregnancy and potential</w:t>
            </w:r>
            <w:r>
              <w:t xml:space="preserve"> </w:t>
            </w:r>
            <w:r w:rsidRPr="00F2226D">
              <w:t>confounders were obtained through computer-assisted telephone</w:t>
            </w:r>
            <w:r>
              <w:t xml:space="preserve"> </w:t>
            </w:r>
            <w:r w:rsidRPr="00F2226D">
              <w:t>interviews either during pregnancy or after an early miscarriage.</w:t>
            </w:r>
            <w:r>
              <w:t xml:space="preserve"> </w:t>
            </w:r>
            <w:r w:rsidRPr="00F2226D">
              <w:t>Outcome of pregnancy was identified by register linkage. Using</w:t>
            </w:r>
            <w:r>
              <w:t xml:space="preserve"> </w:t>
            </w:r>
            <w:r w:rsidRPr="00F2226D">
              <w:t>Cox regression analysis, we estimated the hazard ratio (HR) of</w:t>
            </w:r>
            <w:r>
              <w:t xml:space="preserve"> </w:t>
            </w:r>
            <w:r w:rsidRPr="00F2226D">
              <w:t>miscarriage according to weekly amount of exercise and the type of</w:t>
            </w:r>
            <w:r>
              <w:t xml:space="preserve"> </w:t>
            </w:r>
            <w:r w:rsidRPr="00F2226D">
              <w:t>exercise. The HR was estimated for &lt;11, 11–14, 15–18, and 19–22</w:t>
            </w:r>
            <w:r>
              <w:t xml:space="preserve"> </w:t>
            </w:r>
            <w:r w:rsidRPr="00F2226D">
              <w:t>weeks of gestation, respectively.</w:t>
            </w:r>
          </w:p>
        </w:tc>
        <w:tc>
          <w:tcPr>
            <w:tcW w:w="4536" w:type="dxa"/>
          </w:tcPr>
          <w:p w14:paraId="57C9CD23" w14:textId="6E05D4F3" w:rsidR="00A548EE" w:rsidRDefault="00A548EE" w:rsidP="003E3405">
            <w:r>
              <w:t xml:space="preserve">Risk of miscarriage with high impact exercise (jogging, ball games and racket sports) </w:t>
            </w:r>
            <w:r w:rsidR="00C51020">
              <w:t xml:space="preserve">(75 to 269 minutes/week) </w:t>
            </w:r>
            <w:r>
              <w:t>compared to no exercise:</w:t>
            </w:r>
          </w:p>
          <w:p w14:paraId="4BBD793C" w14:textId="77777777" w:rsidR="00A548EE" w:rsidRDefault="00A548EE" w:rsidP="00A548EE">
            <w:pPr>
              <w:pStyle w:val="bullet"/>
            </w:pPr>
            <w:r>
              <w:t>&lt;11 weeks: HR 3.6 (2.5 to 5.2)</w:t>
            </w:r>
          </w:p>
          <w:p w14:paraId="543676EF" w14:textId="77777777" w:rsidR="00A548EE" w:rsidRDefault="00A548EE" w:rsidP="00A548EE">
            <w:pPr>
              <w:pStyle w:val="bullet"/>
            </w:pPr>
            <w:r>
              <w:t>11-14 weeks: HR 4.2 (3.4 to 5.2)</w:t>
            </w:r>
          </w:p>
          <w:p w14:paraId="13A8AB28" w14:textId="77777777" w:rsidR="00A548EE" w:rsidRDefault="00A548EE" w:rsidP="00A548EE">
            <w:pPr>
              <w:pStyle w:val="bullet"/>
            </w:pPr>
            <w:r>
              <w:t>15-18 weeks: HR 2.1 (1.2 to 3.5)</w:t>
            </w:r>
          </w:p>
          <w:p w14:paraId="510D0C66" w14:textId="4B705760" w:rsidR="00A548EE" w:rsidRDefault="00A548EE" w:rsidP="00A548EE">
            <w:pPr>
              <w:pStyle w:val="bullet"/>
            </w:pPr>
            <w:r>
              <w:t xml:space="preserve">19-22 weeks: </w:t>
            </w:r>
            <w:r w:rsidR="00752615">
              <w:t xml:space="preserve">HR </w:t>
            </w:r>
            <w:r>
              <w:t>1.2 (0.5 to 3.0)</w:t>
            </w:r>
          </w:p>
          <w:p w14:paraId="74A27E72" w14:textId="2E8FCEE0" w:rsidR="00A548EE" w:rsidRDefault="00A548EE" w:rsidP="00A548EE">
            <w:r>
              <w:t xml:space="preserve">Risk of miscarriage with workout/fitness training </w:t>
            </w:r>
            <w:r w:rsidR="00C51020">
              <w:t xml:space="preserve">(75 to 269 minutes/week) </w:t>
            </w:r>
            <w:r>
              <w:t>compared to no exercise:</w:t>
            </w:r>
          </w:p>
          <w:p w14:paraId="18D9BF5F" w14:textId="2225E83C" w:rsidR="00A548EE" w:rsidRDefault="00A548EE" w:rsidP="00A548EE">
            <w:pPr>
              <w:pStyle w:val="bullet"/>
            </w:pPr>
            <w:r>
              <w:t>&lt;11 weeks: HR 2.1 (1.3 to 3.4)</w:t>
            </w:r>
          </w:p>
          <w:p w14:paraId="748F5EF9" w14:textId="229A67A2" w:rsidR="00A548EE" w:rsidRDefault="00A548EE" w:rsidP="00A548EE">
            <w:pPr>
              <w:pStyle w:val="bullet"/>
            </w:pPr>
            <w:r>
              <w:t>11-14 weeks: HR 1.9 (1.4 to 2.6)</w:t>
            </w:r>
          </w:p>
          <w:p w14:paraId="3B3B70E4" w14:textId="5911EEAF" w:rsidR="00A548EE" w:rsidRDefault="00A548EE" w:rsidP="00A548EE">
            <w:pPr>
              <w:pStyle w:val="bullet"/>
            </w:pPr>
            <w:r>
              <w:t>15-18 weeks: HR 2.0 (1.2 to 3.6)</w:t>
            </w:r>
          </w:p>
          <w:p w14:paraId="384A9EDE" w14:textId="6D487B28" w:rsidR="00A548EE" w:rsidRPr="00A548EE" w:rsidRDefault="00A548EE" w:rsidP="00A548EE">
            <w:pPr>
              <w:pStyle w:val="bullet"/>
            </w:pPr>
            <w:r>
              <w:t>19-22 weeks: HR 2.3 (1.0 to 5.2)</w:t>
            </w:r>
          </w:p>
        </w:tc>
        <w:tc>
          <w:tcPr>
            <w:tcW w:w="1843" w:type="dxa"/>
          </w:tcPr>
          <w:p w14:paraId="5EBA853F" w14:textId="403EA907" w:rsidR="00752615" w:rsidRPr="00752615" w:rsidRDefault="00752615" w:rsidP="00752615">
            <w:r>
              <w:t>P</w:t>
            </w:r>
            <w:r w:rsidRPr="00752615">
              <w:t>otential bias arising</w:t>
            </w:r>
            <w:r>
              <w:t xml:space="preserve"> </w:t>
            </w:r>
            <w:r w:rsidRPr="00752615">
              <w:t>from retrospective data collection may explain part of the</w:t>
            </w:r>
            <w:r>
              <w:t xml:space="preserve"> </w:t>
            </w:r>
            <w:r w:rsidRPr="00752615">
              <w:t>association</w:t>
            </w:r>
          </w:p>
          <w:p w14:paraId="21BD6BB0" w14:textId="77777777" w:rsidR="00A548EE" w:rsidRPr="00F2226D" w:rsidRDefault="00A548EE" w:rsidP="00752615"/>
        </w:tc>
      </w:tr>
      <w:tr w:rsidR="00AF7D6C" w:rsidRPr="00AF7D6C" w14:paraId="398FAC74" w14:textId="77777777" w:rsidTr="00A548EE">
        <w:trPr>
          <w:cantSplit/>
        </w:trPr>
        <w:tc>
          <w:tcPr>
            <w:tcW w:w="1305" w:type="dxa"/>
          </w:tcPr>
          <w:p w14:paraId="152ABB78" w14:textId="3B72E06F" w:rsidR="00AF7D6C" w:rsidRDefault="00C11E86" w:rsidP="002E4BC8">
            <w:pPr>
              <w:keepNext/>
            </w:pPr>
            <w:r>
              <w:t>Evenson et al 2002</w:t>
            </w:r>
            <w:r w:rsidR="003E3405">
              <w:fldChar w:fldCharType="begin"/>
            </w:r>
            <w:r w:rsidR="002747EA">
              <w:instrText xml:space="preserve"> ADDIN EN.CITE &lt;EndNote&gt;&lt;Cite&gt;&lt;Author&gt;Evenson&lt;/Author&gt;&lt;Year&gt;2002&lt;/Year&gt;&lt;RecNum&gt;851&lt;/RecNum&gt;&lt;DisplayText&gt;&lt;style face="superscript" font="Trebuchet MS" size="9"&gt;321&lt;/style&gt;&lt;/DisplayText&gt;&lt;record&gt;&lt;rec-number&gt;851&lt;/rec-number&gt;&lt;foreign-keys&gt;&lt;key app="EN" db-id="exvasrfx2dtraoesasxp2szsxa2df502592x" timestamp="1541540638"&gt;851&lt;/key&gt;&lt;key app="ENWeb" db-id=""&gt;0&lt;/key&gt;&lt;/foreign-keys&gt;&lt;ref-type name="Journal Article"&gt;17&lt;/ref-type&gt;&lt;contributors&gt;&lt;authors&gt;&lt;author&gt;Evenson, K. R.&lt;/author&gt;&lt;author&gt;Siega-Riz, A. M.&lt;/author&gt;&lt;author&gt;Savitz, D. A.&lt;/author&gt;&lt;author&gt;Leiferman, J. A.&lt;/author&gt;&lt;author&gt;Thorp, J. M., Jr.&lt;/author&gt;&lt;/authors&gt;&lt;/contributors&gt;&lt;auth-address&gt;Department of Epidemiology, School of Public Health, University of North Carolina-Chapel Hill, NC 27514, USA. kelly_evensen@unc.edu&lt;/auth-address&gt;&lt;titles&gt;&lt;title&gt;Vigorous leisure activity and pregnancy outcome&lt;/title&gt;&lt;secondary-title&gt;Epidemiology&lt;/secondary-title&gt;&lt;/titles&gt;&lt;periodical&gt;&lt;full-title&gt;Epidemiology&lt;/full-title&gt;&lt;/periodical&gt;&lt;pages&gt;653-9&lt;/pages&gt;&lt;volume&gt;13&lt;/volume&gt;&lt;number&gt;6&lt;/number&gt;&lt;edition&gt;2002/11/01&lt;/edition&gt;&lt;keywords&gt;&lt;keyword&gt;Female&lt;/keyword&gt;&lt;keyword&gt;Humans&lt;/keyword&gt;&lt;keyword&gt;Infant&lt;/keyword&gt;&lt;keyword&gt;Infant Mortality&lt;/keyword&gt;&lt;keyword&gt;Infant, Low Birth Weight&lt;/keyword&gt;&lt;keyword&gt;Infant, Newborn&lt;/keyword&gt;&lt;keyword&gt;Infant, Premature&lt;/keyword&gt;&lt;keyword&gt;*Leisure Activities&lt;/keyword&gt;&lt;keyword&gt;North Carolina/epidemiology&lt;/keyword&gt;&lt;keyword&gt;Physical Exertion&lt;/keyword&gt;&lt;keyword&gt;Pregnancy&lt;/keyword&gt;&lt;keyword&gt;Pregnancy Outcome/*epidemiology&lt;/keyword&gt;&lt;keyword&gt;Pregnancy Trimester, First&lt;/keyword&gt;&lt;keyword&gt;Pregnancy Trimester, Second&lt;/keyword&gt;&lt;/keywords&gt;&lt;dates&gt;&lt;year&gt;2002&lt;/year&gt;&lt;pub-dates&gt;&lt;date&gt;Nov&lt;/date&gt;&lt;/pub-dates&gt;&lt;/dates&gt;&lt;isbn&gt;1044-3983 (Print)&amp;#xD;1044-3983 (Linking)&lt;/isbn&gt;&lt;accession-num&gt;12410006&lt;/accession-num&gt;&lt;urls&gt;&lt;related-urls&gt;&lt;url&gt;https://www.ncbi.nlm.nih.gov/pubmed/12410006&lt;/url&gt;&lt;/related-urls&gt;&lt;/urls&gt;&lt;electronic-resource-num&gt;10.1097/01.EDE.0000021463.45041.95&lt;/electronic-resource-num&gt;&lt;/record&gt;&lt;/Cite&gt;&lt;/EndNote&gt;</w:instrText>
            </w:r>
            <w:r w:rsidR="003E3405">
              <w:fldChar w:fldCharType="separate"/>
            </w:r>
            <w:r w:rsidR="002747EA" w:rsidRPr="002747EA">
              <w:rPr>
                <w:noProof/>
                <w:vertAlign w:val="superscript"/>
              </w:rPr>
              <w:t>321</w:t>
            </w:r>
            <w:r w:rsidR="003E3405">
              <w:fldChar w:fldCharType="end"/>
            </w:r>
          </w:p>
          <w:p w14:paraId="1A47F6F0" w14:textId="4B0838D2" w:rsidR="00AE2159" w:rsidRPr="00AF7D6C" w:rsidRDefault="00AE2159" w:rsidP="002E4BC8">
            <w:pPr>
              <w:keepNext/>
            </w:pPr>
            <w:r>
              <w:t xml:space="preserve">United States </w:t>
            </w:r>
          </w:p>
        </w:tc>
        <w:tc>
          <w:tcPr>
            <w:tcW w:w="1247" w:type="dxa"/>
          </w:tcPr>
          <w:p w14:paraId="4958EEFA" w14:textId="77777777" w:rsidR="00AF7D6C" w:rsidRDefault="00C11E86" w:rsidP="002E4BC8">
            <w:pPr>
              <w:keepNext/>
            </w:pPr>
            <w:r>
              <w:t>1,699</w:t>
            </w:r>
          </w:p>
          <w:p w14:paraId="55D920CA" w14:textId="73D4BD84" w:rsidR="002C2569" w:rsidRPr="00AF7D6C" w:rsidRDefault="002C2569" w:rsidP="002E4BC8">
            <w:pPr>
              <w:keepNext/>
            </w:pPr>
            <w:r>
              <w:t>Cohort</w:t>
            </w:r>
          </w:p>
        </w:tc>
        <w:tc>
          <w:tcPr>
            <w:tcW w:w="4961" w:type="dxa"/>
          </w:tcPr>
          <w:p w14:paraId="0117F4E7" w14:textId="4B561245" w:rsidR="00A240B9" w:rsidRPr="00A240B9" w:rsidRDefault="00A240B9" w:rsidP="00A240B9">
            <w:r w:rsidRPr="00A240B9">
              <w:rPr>
                <w:b/>
              </w:rPr>
              <w:t>Aim</w:t>
            </w:r>
            <w:r>
              <w:t>: To examin</w:t>
            </w:r>
            <w:r w:rsidRPr="00A240B9">
              <w:t>e association between vigorous leisure activity and</w:t>
            </w:r>
            <w:r>
              <w:t xml:space="preserve"> </w:t>
            </w:r>
            <w:r w:rsidRPr="00A240B9">
              <w:t>birth outcomes.</w:t>
            </w:r>
          </w:p>
          <w:p w14:paraId="05CBC9CA" w14:textId="060706AB" w:rsidR="00AF7D6C" w:rsidRPr="00A240B9" w:rsidRDefault="00A240B9" w:rsidP="00A548EE">
            <w:r w:rsidRPr="00A240B9">
              <w:rPr>
                <w:b/>
              </w:rPr>
              <w:t>Methods</w:t>
            </w:r>
            <w:r>
              <w:t xml:space="preserve">: </w:t>
            </w:r>
            <w:r w:rsidRPr="00A240B9">
              <w:t>Women with a singleton pregnancy</w:t>
            </w:r>
            <w:r>
              <w:t xml:space="preserve"> </w:t>
            </w:r>
            <w:r w:rsidRPr="00A240B9">
              <w:t>were recruited at 24–29 weeks’ gestation. The type</w:t>
            </w:r>
            <w:r>
              <w:t xml:space="preserve"> </w:t>
            </w:r>
            <w:r w:rsidRPr="00A240B9">
              <w:t>and duration of any regular vigorous leisure activity was assessed</w:t>
            </w:r>
            <w:r>
              <w:t xml:space="preserve"> </w:t>
            </w:r>
            <w:r w:rsidR="004F7A07">
              <w:t>in</w:t>
            </w:r>
            <w:r w:rsidRPr="00A240B9">
              <w:t xml:space="preserve"> telephone interview</w:t>
            </w:r>
            <w:r w:rsidR="004F7A07">
              <w:t>s</w:t>
            </w:r>
            <w:r w:rsidRPr="00A240B9">
              <w:t xml:space="preserve"> covering the 3-month period</w:t>
            </w:r>
            <w:r>
              <w:t xml:space="preserve"> </w:t>
            </w:r>
            <w:r w:rsidRPr="00A240B9">
              <w:t>before pregnancy and during the first and second trimesters of</w:t>
            </w:r>
            <w:r>
              <w:t xml:space="preserve"> </w:t>
            </w:r>
            <w:r w:rsidRPr="00A240B9">
              <w:t>pregnancy.</w:t>
            </w:r>
          </w:p>
        </w:tc>
        <w:tc>
          <w:tcPr>
            <w:tcW w:w="4536" w:type="dxa"/>
          </w:tcPr>
          <w:p w14:paraId="222D4623" w14:textId="77777777" w:rsidR="00AF7D6C" w:rsidRDefault="00C11E86" w:rsidP="002E4BC8">
            <w:pPr>
              <w:keepNext/>
            </w:pPr>
            <w:r>
              <w:t>First trimester:</w:t>
            </w:r>
          </w:p>
          <w:p w14:paraId="47EB3437" w14:textId="77777777" w:rsidR="00C11E86" w:rsidRDefault="00C11E86" w:rsidP="00C11E86">
            <w:pPr>
              <w:pStyle w:val="bullet"/>
            </w:pPr>
            <w:r>
              <w:t>Preterm birth: OR 0.80 (0.48 to 1.35)</w:t>
            </w:r>
          </w:p>
          <w:p w14:paraId="253EFB86" w14:textId="77777777" w:rsidR="00C11E86" w:rsidRDefault="00C11E86" w:rsidP="00C11E86">
            <w:pPr>
              <w:pStyle w:val="bullet"/>
            </w:pPr>
            <w:r>
              <w:t>Post-term birth: OR 0.93 (0.45 to 1.89)</w:t>
            </w:r>
          </w:p>
          <w:p w14:paraId="56C6A731" w14:textId="77777777" w:rsidR="00C11E86" w:rsidRDefault="00C11E86" w:rsidP="002E4BC8">
            <w:pPr>
              <w:keepNext/>
            </w:pPr>
            <w:r>
              <w:t>Second trimester:</w:t>
            </w:r>
          </w:p>
          <w:p w14:paraId="6102ACAF" w14:textId="77777777" w:rsidR="00C11E86" w:rsidRDefault="00C11E86" w:rsidP="00C11E86">
            <w:pPr>
              <w:pStyle w:val="bullet"/>
            </w:pPr>
            <w:r>
              <w:t>Preterm birth: OR 0.52 (0.24 to 1.11)</w:t>
            </w:r>
          </w:p>
          <w:p w14:paraId="76090D24" w14:textId="3D32C74F" w:rsidR="00C11E86" w:rsidRPr="00AF7D6C" w:rsidRDefault="00C11E86" w:rsidP="00C11E86">
            <w:pPr>
              <w:pStyle w:val="bullet"/>
            </w:pPr>
            <w:r>
              <w:t>Post-term birth: OR 1.15 (0.47 to 2.79)</w:t>
            </w:r>
          </w:p>
        </w:tc>
        <w:tc>
          <w:tcPr>
            <w:tcW w:w="1843" w:type="dxa"/>
          </w:tcPr>
          <w:p w14:paraId="544A1836" w14:textId="77777777" w:rsidR="00AF7D6C" w:rsidRPr="00AF7D6C" w:rsidRDefault="00AF7D6C" w:rsidP="002E4BC8">
            <w:pPr>
              <w:keepNext/>
            </w:pPr>
          </w:p>
        </w:tc>
      </w:tr>
      <w:tr w:rsidR="00A240B9" w:rsidRPr="00AF7D6C" w14:paraId="0D997C4B" w14:textId="77777777" w:rsidTr="00A548EE">
        <w:trPr>
          <w:cantSplit/>
        </w:trPr>
        <w:tc>
          <w:tcPr>
            <w:tcW w:w="1305" w:type="dxa"/>
          </w:tcPr>
          <w:p w14:paraId="345C3558" w14:textId="70B12976" w:rsidR="00A240B9" w:rsidRDefault="00AE2159" w:rsidP="002E4BC8">
            <w:pPr>
              <w:keepNext/>
            </w:pPr>
            <w:r>
              <w:t>Jukic et al 2012</w:t>
            </w:r>
            <w:r w:rsidR="003E3405">
              <w:fldChar w:fldCharType="begin">
                <w:fldData xml:space="preserve">PEVuZE5vdGU+PENpdGU+PEF1dGhvcj5KdWtpYzwvQXV0aG9yPjxZZWFyPjIwMTI8L1llYXI+PFJl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</w:fldData>
              </w:fldChar>
            </w:r>
            <w:r w:rsidR="002747EA">
              <w:instrText xml:space="preserve"> ADDIN EN.CITE </w:instrText>
            </w:r>
            <w:r w:rsidR="002747EA">
              <w:fldChar w:fldCharType="begin">
                <w:fldData xml:space="preserve">PEVuZE5vdGU+PENpdGU+PEF1dGhvcj5KdWtpYzwvQXV0aG9yPjxZZWFyPjIwMTI8L1llYXI+PFJl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</w:fldData>
              </w:fldChar>
            </w:r>
            <w:r w:rsidR="002747EA">
              <w:instrText xml:space="preserve"> ADDIN EN.CITE.DATA </w:instrText>
            </w:r>
            <w:r w:rsidR="002747EA">
              <w:fldChar w:fldCharType="end"/>
            </w:r>
            <w:r w:rsidR="003E3405">
              <w:fldChar w:fldCharType="separate"/>
            </w:r>
            <w:r w:rsidR="002747EA" w:rsidRPr="002747EA">
              <w:rPr>
                <w:noProof/>
                <w:vertAlign w:val="superscript"/>
              </w:rPr>
              <w:t>322</w:t>
            </w:r>
            <w:r w:rsidR="003E3405">
              <w:fldChar w:fldCharType="end"/>
            </w:r>
          </w:p>
          <w:p w14:paraId="0FBB78F9" w14:textId="0C862CFA" w:rsidR="00AE2159" w:rsidRDefault="00AE2159" w:rsidP="002E4BC8">
            <w:pPr>
              <w:keepNext/>
            </w:pPr>
            <w:r>
              <w:t>United States</w:t>
            </w:r>
          </w:p>
        </w:tc>
        <w:tc>
          <w:tcPr>
            <w:tcW w:w="1247" w:type="dxa"/>
          </w:tcPr>
          <w:p w14:paraId="437762D8" w14:textId="77777777" w:rsidR="00A240B9" w:rsidRDefault="00AE2159" w:rsidP="002E4BC8">
            <w:pPr>
              <w:keepNext/>
            </w:pPr>
            <w:r>
              <w:t>1,647</w:t>
            </w:r>
          </w:p>
          <w:p w14:paraId="261C9484" w14:textId="5617D5E7" w:rsidR="002C2569" w:rsidRDefault="002C2569" w:rsidP="002E4BC8">
            <w:pPr>
              <w:keepNext/>
            </w:pPr>
            <w:r>
              <w:t>Cohort</w:t>
            </w:r>
          </w:p>
        </w:tc>
        <w:tc>
          <w:tcPr>
            <w:tcW w:w="4961" w:type="dxa"/>
          </w:tcPr>
          <w:p w14:paraId="01C2A14D" w14:textId="50856CC6" w:rsidR="00AE2159" w:rsidRPr="00AE2159" w:rsidRDefault="00AE2159" w:rsidP="00AE2159">
            <w:pPr>
              <w:rPr>
                <w:rFonts w:eastAsiaTheme="minorHAnsi"/>
                <w:lang w:val="en-GB"/>
              </w:rPr>
            </w:pPr>
            <w:r w:rsidRPr="00AE2159">
              <w:rPr>
                <w:b/>
              </w:rPr>
              <w:t>Aim</w:t>
            </w:r>
            <w:r>
              <w:t xml:space="preserve">: </w:t>
            </w:r>
            <w:r>
              <w:rPr>
                <w:rFonts w:eastAsiaTheme="minorHAnsi"/>
                <w:lang w:val="en-GB"/>
              </w:rPr>
              <w:t>To examine</w:t>
            </w:r>
            <w:r w:rsidRPr="00AE2159">
              <w:rPr>
                <w:rFonts w:eastAsiaTheme="minorHAnsi"/>
                <w:lang w:val="en-GB"/>
              </w:rPr>
              <w:t xml:space="preserve"> the associations</w:t>
            </w:r>
            <w:r>
              <w:rPr>
                <w:rFonts w:eastAsiaTheme="minorHAnsi"/>
                <w:lang w:val="en-GB"/>
              </w:rPr>
              <w:t xml:space="preserve"> </w:t>
            </w:r>
            <w:r w:rsidRPr="00AE2159">
              <w:t>between vigorous physical activity during pregnancy and</w:t>
            </w:r>
            <w:r>
              <w:t xml:space="preserve"> </w:t>
            </w:r>
            <w:r w:rsidRPr="00AE2159">
              <w:t>length of gestation and birthweight.</w:t>
            </w:r>
          </w:p>
          <w:p w14:paraId="317A5E4D" w14:textId="6683D6C4" w:rsidR="00A240B9" w:rsidRPr="00AE2159" w:rsidRDefault="00AE2159" w:rsidP="00AE2159">
            <w:pPr>
              <w:rPr>
                <w:rFonts w:ascii="Times" w:hAnsi="Times"/>
                <w:sz w:val="15"/>
                <w:szCs w:val="15"/>
              </w:rPr>
            </w:pPr>
            <w:r w:rsidRPr="00AE2159">
              <w:rPr>
                <w:b/>
              </w:rPr>
              <w:t>Methods</w:t>
            </w:r>
            <w:r>
              <w:t xml:space="preserve">: </w:t>
            </w:r>
            <w:r w:rsidRPr="00AE2159">
              <w:t>Women were</w:t>
            </w:r>
            <w:r>
              <w:t xml:space="preserve"> </w:t>
            </w:r>
            <w:r w:rsidRPr="00AE2159">
              <w:t>recruited before 10 weeks gestation. At 13–16 weeks gestation,</w:t>
            </w:r>
            <w:r>
              <w:t xml:space="preserve"> </w:t>
            </w:r>
            <w:r w:rsidRPr="00AE2159">
              <w:t>participants reported the type, frequency, and</w:t>
            </w:r>
            <w:r>
              <w:t xml:space="preserve"> </w:t>
            </w:r>
            <w:r w:rsidRPr="00AE2159">
              <w:t>duration of their typical weekly vigorous physical activities.</w:t>
            </w:r>
            <w:r>
              <w:t xml:space="preserve"> </w:t>
            </w:r>
            <w:r w:rsidRPr="00AE2159">
              <w:t> Birthweight (from vital records) was stud</w:t>
            </w:r>
            <w:r>
              <w:t>ied among term births. We analys</w:t>
            </w:r>
            <w:r w:rsidRPr="00AE2159">
              <w:t>ed gestational age among 1,647 births using discrete-time survival analysis.</w:t>
            </w:r>
          </w:p>
        </w:tc>
        <w:tc>
          <w:tcPr>
            <w:tcW w:w="4536" w:type="dxa"/>
          </w:tcPr>
          <w:p w14:paraId="35A97267" w14:textId="01BFCF57" w:rsidR="00A240B9" w:rsidRDefault="00033934" w:rsidP="002E4BC8">
            <w:pPr>
              <w:keepNext/>
            </w:pPr>
            <w:r>
              <w:t>Vigorous activity in the first trimester and odds ratio for preterm birth:</w:t>
            </w:r>
          </w:p>
          <w:p w14:paraId="3681DE8D" w14:textId="77777777" w:rsidR="00033934" w:rsidRDefault="00033934" w:rsidP="00CC26DB">
            <w:pPr>
              <w:pStyle w:val="bullet"/>
            </w:pPr>
            <w:r>
              <w:t>1–30 min/week: OR 1.0 (0.4 to 2.3)</w:t>
            </w:r>
          </w:p>
          <w:p w14:paraId="4C67DAF3" w14:textId="77777777" w:rsidR="00033934" w:rsidRDefault="00033934" w:rsidP="00CC26DB">
            <w:pPr>
              <w:pStyle w:val="bullet"/>
            </w:pPr>
            <w:r>
              <w:t>31-60 min/week: OR 0.2 (0.05 to 1.0)</w:t>
            </w:r>
          </w:p>
          <w:p w14:paraId="1C8DE2EF" w14:textId="77777777" w:rsidR="00033934" w:rsidRDefault="00033934" w:rsidP="00CC26DB">
            <w:pPr>
              <w:pStyle w:val="bullet"/>
            </w:pPr>
            <w:r>
              <w:t>61–435 min/week: OR 0.6 (0.3 to 1.2)</w:t>
            </w:r>
          </w:p>
          <w:p w14:paraId="3E807B5A" w14:textId="7A682C6F" w:rsidR="00033934" w:rsidRDefault="00033934" w:rsidP="00CC26DB">
            <w:pPr>
              <w:pStyle w:val="bullet"/>
            </w:pPr>
            <w:r>
              <w:t>&gt;435 min/week: OR 1.2 (0.5 to 3.1)</w:t>
            </w:r>
          </w:p>
        </w:tc>
        <w:tc>
          <w:tcPr>
            <w:tcW w:w="1843" w:type="dxa"/>
          </w:tcPr>
          <w:p w14:paraId="6208FB31" w14:textId="77777777" w:rsidR="00A240B9" w:rsidRPr="00AF7D6C" w:rsidRDefault="00A240B9" w:rsidP="002E4BC8">
            <w:pPr>
              <w:keepNext/>
            </w:pPr>
          </w:p>
        </w:tc>
      </w:tr>
    </w:tbl>
    <w:p w14:paraId="0079395D" w14:textId="31E8848B" w:rsidR="002E4BC8" w:rsidRPr="00DC4A73" w:rsidRDefault="009C163D" w:rsidP="00BD61CC">
      <w:pPr>
        <w:pStyle w:val="TableName"/>
        <w:pageBreakBefore/>
        <w:ind w:left="1134" w:hanging="1134"/>
      </w:pPr>
      <w:bookmarkStart w:id="163" w:name="_Toc40956666"/>
      <w:r>
        <w:t xml:space="preserve">Q6 </w:t>
      </w:r>
      <w:r w:rsidR="002E4BC8">
        <w:t xml:space="preserve">Adverse effects associated with supine exercise during pregnancy — </w:t>
      </w:r>
      <w:r w:rsidR="00D906C2">
        <w:t>systematic review</w:t>
      </w:r>
      <w:bookmarkEnd w:id="163"/>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88: Q6 Adverse effects associated with supine exercise during pregnancy — systematic review"/>
      </w:tblPr>
      <w:tblGrid>
        <w:gridCol w:w="1305"/>
        <w:gridCol w:w="1247"/>
        <w:gridCol w:w="4961"/>
        <w:gridCol w:w="4536"/>
        <w:gridCol w:w="1843"/>
      </w:tblGrid>
      <w:tr w:rsidR="002E4BC8" w:rsidRPr="00F350A6" w14:paraId="3BFE2D40" w14:textId="77777777" w:rsidTr="002E4BC8">
        <w:trPr>
          <w:cantSplit/>
          <w:tblHeader/>
        </w:trPr>
        <w:tc>
          <w:tcPr>
            <w:tcW w:w="1305" w:type="dxa"/>
          </w:tcPr>
          <w:p w14:paraId="459A5989" w14:textId="77777777" w:rsidR="002E4BC8" w:rsidRPr="00F350A6" w:rsidRDefault="002E4BC8" w:rsidP="002E4BC8">
            <w:pPr>
              <w:keepNext/>
              <w:rPr>
                <w:b/>
              </w:rPr>
            </w:pPr>
            <w:r>
              <w:rPr>
                <w:b/>
              </w:rPr>
              <w:t>Study ref</w:t>
            </w:r>
          </w:p>
        </w:tc>
        <w:tc>
          <w:tcPr>
            <w:tcW w:w="1247" w:type="dxa"/>
          </w:tcPr>
          <w:p w14:paraId="4D69BD50" w14:textId="77777777" w:rsidR="002E4BC8" w:rsidRPr="00F350A6" w:rsidRDefault="002E4BC8" w:rsidP="002E4BC8">
            <w:pPr>
              <w:keepNext/>
              <w:rPr>
                <w:b/>
              </w:rPr>
            </w:pPr>
            <w:r>
              <w:rPr>
                <w:b/>
              </w:rPr>
              <w:t>N</w:t>
            </w:r>
          </w:p>
        </w:tc>
        <w:tc>
          <w:tcPr>
            <w:tcW w:w="4961" w:type="dxa"/>
          </w:tcPr>
          <w:p w14:paraId="6C907DCD" w14:textId="77777777" w:rsidR="002E4BC8" w:rsidRPr="00F350A6" w:rsidRDefault="002E4BC8" w:rsidP="002E4BC8">
            <w:pPr>
              <w:keepNext/>
              <w:rPr>
                <w:b/>
              </w:rPr>
            </w:pPr>
            <w:r>
              <w:rPr>
                <w:b/>
              </w:rPr>
              <w:t>Aim/</w:t>
            </w:r>
            <w:r w:rsidRPr="00F350A6">
              <w:rPr>
                <w:b/>
              </w:rPr>
              <w:t>population</w:t>
            </w:r>
            <w:r>
              <w:rPr>
                <w:b/>
              </w:rPr>
              <w:t>/intervention</w:t>
            </w:r>
          </w:p>
        </w:tc>
        <w:tc>
          <w:tcPr>
            <w:tcW w:w="4536" w:type="dxa"/>
          </w:tcPr>
          <w:p w14:paraId="7E371635" w14:textId="77777777" w:rsidR="002E4BC8" w:rsidRPr="00F350A6" w:rsidRDefault="002E4BC8" w:rsidP="002E4BC8">
            <w:pPr>
              <w:keepNext/>
              <w:rPr>
                <w:b/>
              </w:rPr>
            </w:pPr>
            <w:r>
              <w:rPr>
                <w:b/>
              </w:rPr>
              <w:t>Results</w:t>
            </w:r>
          </w:p>
        </w:tc>
        <w:tc>
          <w:tcPr>
            <w:tcW w:w="1843" w:type="dxa"/>
          </w:tcPr>
          <w:p w14:paraId="225BEF75" w14:textId="77777777" w:rsidR="002E4BC8" w:rsidRPr="00F350A6" w:rsidRDefault="002E4BC8" w:rsidP="002E4BC8">
            <w:pPr>
              <w:keepNext/>
              <w:rPr>
                <w:b/>
              </w:rPr>
            </w:pPr>
            <w:r>
              <w:rPr>
                <w:b/>
              </w:rPr>
              <w:t>Comments</w:t>
            </w:r>
          </w:p>
        </w:tc>
      </w:tr>
      <w:tr w:rsidR="00AF7D6C" w:rsidRPr="00AF7D6C" w14:paraId="743364F3" w14:textId="77777777" w:rsidTr="002E4BC8">
        <w:trPr>
          <w:cantSplit/>
          <w:tblHeader/>
        </w:trPr>
        <w:tc>
          <w:tcPr>
            <w:tcW w:w="1305" w:type="dxa"/>
          </w:tcPr>
          <w:p w14:paraId="0590AADB" w14:textId="71A7CD44" w:rsidR="00AF7D6C" w:rsidRPr="00AF7D6C" w:rsidRDefault="00D906C2" w:rsidP="002747EA">
            <w:pPr>
              <w:keepNext/>
            </w:pPr>
            <w:r>
              <w:t>Mottola et al 2019</w:t>
            </w:r>
            <w:r w:rsidR="003E3405">
              <w:fldChar w:fldCharType="begin"/>
            </w:r>
            <w:r w:rsidR="002747EA">
              <w:instrText xml:space="preserve"> ADDIN EN.CITE &lt;EndNote&gt;&lt;Cite&gt;&lt;Author&gt;Mottola&lt;/Author&gt;&lt;Year&gt;2019&lt;/Year&gt;&lt;RecNum&gt;1226&lt;/RecNum&gt;&lt;DisplayText&gt;&lt;style face="superscript" font="Trebuchet MS" size="9"&gt;323&lt;/style&gt;&lt;/DisplayText&gt;&lt;record&gt;&lt;rec-number&gt;1226&lt;/rec-number&gt;&lt;foreign-keys&gt;&lt;key app="EN" db-id="exvasrfx2dtraoesasxp2szsxa2df502592x" timestamp="1562472156"&gt;1226&lt;/key&gt;&lt;key app="ENWeb" db-id=""&gt;0&lt;/key&gt;&lt;/foreign-keys&gt;&lt;ref-type name="Journal Article"&gt;17&lt;/ref-type&gt;&lt;contributors&gt;&lt;authors&gt;&lt;author&gt;Mottola, Michelle F.&lt;/author&gt;&lt;author&gt;Nagpal, Taniya S.&lt;/author&gt;&lt;author&gt;Bgeginski, Roberta&lt;/author&gt;&lt;author&gt;Davenport, Margie H.&lt;/author&gt;&lt;author&gt;Poitras, Veronica J.&lt;/author&gt;&lt;author&gt;Gray, Casey E.&lt;/author&gt;&lt;author&gt;Davies, Gregory A.&lt;/author&gt;&lt;author&gt;Adamo, Kristi B.&lt;/author&gt;&lt;author&gt;Slater, Linda G.&lt;/author&gt;&lt;author&gt;Barrowman, Nick&lt;/author&gt;&lt;author&gt;Barakat, Ruben&lt;/author&gt;&lt;author&gt;Ruchat, Stephanie-May&lt;/author&gt;&lt;/authors&gt;&lt;/contributors&gt;&lt;titles&gt;&lt;title&gt;Is supine exercise associated with adverse maternal and fetal outcomes? A systematic review&lt;/title&gt;&lt;secondary-title&gt;British Journal of Sports Medicine&lt;/secondary-title&gt;&lt;/titles&gt;&lt;periodical&gt;&lt;full-title&gt;British Journal of Sports Medicine&lt;/full-title&gt;&lt;/periodical&gt;&lt;pages&gt;82-89&lt;/pages&gt;&lt;volume&gt;53&lt;/volume&gt;&lt;number&gt;2&lt;/number&gt;&lt;section&gt;82&lt;/section&gt;&lt;dates&gt;&lt;year&gt;2019&lt;/year&gt;&lt;/dates&gt;&lt;isbn&gt;0306-3674&amp;#xD;1473-0480&lt;/isbn&gt;&lt;urls&gt;&lt;/urls&gt;&lt;electronic-resource-num&gt;10.1136/bjsports-2018-099919&lt;/electronic-resource-num&gt;&lt;/record&gt;&lt;/Cite&gt;&lt;/EndNote&gt;</w:instrText>
            </w:r>
            <w:r w:rsidR="003E3405">
              <w:fldChar w:fldCharType="separate"/>
            </w:r>
            <w:r w:rsidR="002747EA" w:rsidRPr="002747EA">
              <w:rPr>
                <w:noProof/>
                <w:vertAlign w:val="superscript"/>
              </w:rPr>
              <w:t>323</w:t>
            </w:r>
            <w:r w:rsidR="003E3405">
              <w:fldChar w:fldCharType="end"/>
            </w:r>
          </w:p>
        </w:tc>
        <w:tc>
          <w:tcPr>
            <w:tcW w:w="1247" w:type="dxa"/>
          </w:tcPr>
          <w:p w14:paraId="63243597" w14:textId="77777777" w:rsidR="00AF7D6C" w:rsidRDefault="00D906C2" w:rsidP="002E4BC8">
            <w:pPr>
              <w:keepNext/>
            </w:pPr>
            <w:r>
              <w:t>7 studies</w:t>
            </w:r>
          </w:p>
          <w:p w14:paraId="19F733EE" w14:textId="0BFA935F" w:rsidR="00D906C2" w:rsidRPr="00AF7D6C" w:rsidRDefault="00D906C2" w:rsidP="002E4BC8">
            <w:pPr>
              <w:keepNext/>
            </w:pPr>
            <w:r>
              <w:t>n=1,759</w:t>
            </w:r>
          </w:p>
        </w:tc>
        <w:tc>
          <w:tcPr>
            <w:tcW w:w="4961" w:type="dxa"/>
          </w:tcPr>
          <w:p w14:paraId="2152E70B" w14:textId="200C9350" w:rsidR="006A6E12" w:rsidRDefault="006A6E12" w:rsidP="006A6E12">
            <w:r w:rsidRPr="006A6E12">
              <w:rPr>
                <w:b/>
              </w:rPr>
              <w:t>Aim</w:t>
            </w:r>
            <w:r>
              <w:t>: To explore t</w:t>
            </w:r>
            <w:r w:rsidRPr="006A6E12">
              <w:t>heoretical concerns regarding the supine</w:t>
            </w:r>
            <w:r>
              <w:t xml:space="preserve"> </w:t>
            </w:r>
            <w:r w:rsidRPr="006A6E12">
              <w:t>position at rest due to the gravid uterus obstructing</w:t>
            </w:r>
            <w:r>
              <w:t xml:space="preserve"> </w:t>
            </w:r>
            <w:r w:rsidRPr="006A6E12">
              <w:t>aorta and vena caval flow may impinge uterine blood</w:t>
            </w:r>
            <w:r>
              <w:t xml:space="preserve"> </w:t>
            </w:r>
            <w:r w:rsidRPr="006A6E12">
              <w:t>flow (UBF) to the fetus and maternal venous return.</w:t>
            </w:r>
          </w:p>
          <w:p w14:paraId="3B8FF6EC" w14:textId="0F009FE4" w:rsidR="00AF7D6C" w:rsidRPr="006A6E12" w:rsidRDefault="006A6E12" w:rsidP="006A6E12">
            <w:r w:rsidRPr="006A6E12">
              <w:t>Eligible population (pregnant without</w:t>
            </w:r>
            <w:r>
              <w:t xml:space="preserve"> </w:t>
            </w:r>
            <w:r w:rsidRPr="006A6E12">
              <w:t>contraindication to exercise), intervention (frequency,</w:t>
            </w:r>
            <w:r>
              <w:t xml:space="preserve"> </w:t>
            </w:r>
            <w:r w:rsidRPr="006A6E12">
              <w:t>intensity, duration, volume or type of supine exercise),</w:t>
            </w:r>
            <w:r>
              <w:t xml:space="preserve"> </w:t>
            </w:r>
            <w:r w:rsidRPr="006A6E12">
              <w:t>comparator (no exercise or exercise in left lateral rest</w:t>
            </w:r>
            <w:r>
              <w:t xml:space="preserve"> </w:t>
            </w:r>
            <w:r w:rsidRPr="006A6E12">
              <w:t>position, upright posture or other supine exercise),</w:t>
            </w:r>
            <w:r>
              <w:t xml:space="preserve"> </w:t>
            </w:r>
            <w:r w:rsidRPr="006A6E12">
              <w:t>outcomes (potentially adverse effects on maternal blood</w:t>
            </w:r>
            <w:r>
              <w:t xml:space="preserve"> </w:t>
            </w:r>
            <w:r w:rsidRPr="006A6E12">
              <w:t>pressure, cardiac output, heart rate, oxygen saturation,</w:t>
            </w:r>
            <w:r>
              <w:t xml:space="preserve"> </w:t>
            </w:r>
            <w:r w:rsidRPr="006A6E12">
              <w:t>fetal movements, UBF, fetal heart rate (FHR) patterns;</w:t>
            </w:r>
            <w:r>
              <w:t xml:space="preserve"> </w:t>
            </w:r>
            <w:r w:rsidRPr="006A6E12">
              <w:t>adverse events such as bradycardia, low birth weight,</w:t>
            </w:r>
            <w:r>
              <w:t xml:space="preserve"> </w:t>
            </w:r>
            <w:r w:rsidRPr="006A6E12">
              <w:t>intrauterine growth restriction, perinatal mortality and</w:t>
            </w:r>
            <w:r>
              <w:t xml:space="preserve"> </w:t>
            </w:r>
            <w:r w:rsidRPr="006A6E12">
              <w:t>other adverse events as documented by study authors),</w:t>
            </w:r>
            <w:r>
              <w:t xml:space="preserve"> </w:t>
            </w:r>
            <w:r w:rsidRPr="006A6E12">
              <w:t>and study design (except case studies and reviews)</w:t>
            </w:r>
            <w:r>
              <w:t xml:space="preserve"> </w:t>
            </w:r>
            <w:r w:rsidRPr="006A6E12">
              <w:t>published in English, Spanish, French or Portuguese.</w:t>
            </w:r>
          </w:p>
        </w:tc>
        <w:tc>
          <w:tcPr>
            <w:tcW w:w="4536" w:type="dxa"/>
          </w:tcPr>
          <w:p w14:paraId="1F643108" w14:textId="40C7D031" w:rsidR="004C0524" w:rsidRPr="004C0524" w:rsidRDefault="00A77AB6" w:rsidP="004C0524">
            <w:r>
              <w:t>‘</w:t>
            </w:r>
            <w:r w:rsidR="004C0524" w:rsidRPr="004C0524">
              <w:t>Very</w:t>
            </w:r>
            <w:r w:rsidR="004C0524">
              <w:t xml:space="preserve"> </w:t>
            </w:r>
            <w:r w:rsidR="004C0524" w:rsidRPr="004C0524">
              <w:t xml:space="preserve">low’ to ’low’ </w:t>
            </w:r>
            <w:r w:rsidR="00343BBE">
              <w:t>certainty</w:t>
            </w:r>
            <w:r w:rsidR="004C0524" w:rsidRPr="004C0524">
              <w:t xml:space="preserve"> evidence from three </w:t>
            </w:r>
            <w:r w:rsidR="005750C0">
              <w:t>RCT</w:t>
            </w:r>
            <w:r w:rsidR="004C0524" w:rsidRPr="004C0524">
              <w:t>s indicated no association between</w:t>
            </w:r>
            <w:r w:rsidR="004C0524">
              <w:t xml:space="preserve"> </w:t>
            </w:r>
            <w:r w:rsidR="004C0524" w:rsidRPr="004C0524">
              <w:t>supervised exercise interventions that included supine</w:t>
            </w:r>
            <w:r w:rsidR="004C0524">
              <w:t xml:space="preserve"> </w:t>
            </w:r>
            <w:r w:rsidR="004C0524" w:rsidRPr="004C0524">
              <w:t>exercise and low birth weight compared with no exercise.</w:t>
            </w:r>
          </w:p>
          <w:p w14:paraId="1D007DD3" w14:textId="0486877C" w:rsidR="00AF7D6C" w:rsidRPr="00010328" w:rsidRDefault="004C0524" w:rsidP="00010328">
            <w:r w:rsidRPr="004C0524">
              <w:t xml:space="preserve">There was ’very low’ to ’low’ </w:t>
            </w:r>
            <w:r w:rsidR="00343BBE">
              <w:t>certainty</w:t>
            </w:r>
            <w:r w:rsidRPr="004C0524">
              <w:t xml:space="preserve"> evidence from four</w:t>
            </w:r>
            <w:r>
              <w:t xml:space="preserve"> </w:t>
            </w:r>
            <w:r w:rsidRPr="004C0524">
              <w:t>observational studies that showed no adverse events in</w:t>
            </w:r>
            <w:r>
              <w:t xml:space="preserve"> </w:t>
            </w:r>
            <w:r w:rsidRPr="004C0524">
              <w:t>the mother; however, there were abnormal FHR patterns</w:t>
            </w:r>
            <w:r>
              <w:t xml:space="preserve"> </w:t>
            </w:r>
            <w:r w:rsidRPr="004C0524">
              <w:t xml:space="preserve">(as defined by study authors) in 20 of 65 (31%) </w:t>
            </w:r>
            <w:r w:rsidR="00F24B5D">
              <w:t>f</w:t>
            </w:r>
            <w:r>
              <w:t xml:space="preserve">etuses </w:t>
            </w:r>
            <w:r w:rsidRPr="004C0524">
              <w:t>during an acute bout of supine exercise. UBF decreased</w:t>
            </w:r>
            <w:r>
              <w:t xml:space="preserve"> </w:t>
            </w:r>
            <w:r w:rsidRPr="004C0524">
              <w:t>(13%) when women moved from left lateral rest to ac</w:t>
            </w:r>
            <w:r w:rsidRPr="00010328">
              <w:t>ute</w:t>
            </w:r>
            <w:r w:rsidR="00010328" w:rsidRPr="00010328">
              <w:t xml:space="preserve"> </w:t>
            </w:r>
            <w:r w:rsidRPr="00010328">
              <w:t>dynamic supine exercise.</w:t>
            </w:r>
          </w:p>
        </w:tc>
        <w:tc>
          <w:tcPr>
            <w:tcW w:w="1843" w:type="dxa"/>
          </w:tcPr>
          <w:p w14:paraId="36E7C312" w14:textId="77777777" w:rsidR="00AF7D6C" w:rsidRPr="00AF7D6C" w:rsidRDefault="00AF7D6C" w:rsidP="002E4BC8">
            <w:pPr>
              <w:keepNext/>
            </w:pPr>
          </w:p>
        </w:tc>
      </w:tr>
    </w:tbl>
    <w:p w14:paraId="4F202744" w14:textId="10237ACC" w:rsidR="002E4BC8" w:rsidRPr="00DC4A73" w:rsidRDefault="009C163D" w:rsidP="00BD61CC">
      <w:pPr>
        <w:pStyle w:val="TableName"/>
        <w:pageBreakBefore/>
        <w:ind w:left="1134" w:hanging="1134"/>
      </w:pPr>
      <w:bookmarkStart w:id="164" w:name="_Toc40956667"/>
      <w:r>
        <w:t xml:space="preserve">Q6 </w:t>
      </w:r>
      <w:r w:rsidR="002E4BC8">
        <w:t xml:space="preserve">Adverse effects associated with </w:t>
      </w:r>
      <w:r w:rsidR="00DF108B">
        <w:t>swimming</w:t>
      </w:r>
      <w:r w:rsidR="002E4BC8">
        <w:t xml:space="preserve"> during pregnancy — </w:t>
      </w:r>
      <w:r w:rsidR="0058307B">
        <w:t>observational</w:t>
      </w:r>
      <w:r w:rsidR="00C54CD9">
        <w:t xml:space="preserve"> studies</w:t>
      </w:r>
      <w:bookmarkEnd w:id="164"/>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89: Q6 Adverse effects associated with swimming during pregnancy — observational studies"/>
      </w:tblPr>
      <w:tblGrid>
        <w:gridCol w:w="1305"/>
        <w:gridCol w:w="1247"/>
        <w:gridCol w:w="4961"/>
        <w:gridCol w:w="4536"/>
        <w:gridCol w:w="1843"/>
      </w:tblGrid>
      <w:tr w:rsidR="002E4BC8" w:rsidRPr="00F350A6" w14:paraId="7E70DD20" w14:textId="77777777" w:rsidTr="002E4BC8">
        <w:trPr>
          <w:cantSplit/>
          <w:tblHeader/>
        </w:trPr>
        <w:tc>
          <w:tcPr>
            <w:tcW w:w="1305" w:type="dxa"/>
          </w:tcPr>
          <w:p w14:paraId="1F8F42CF" w14:textId="77777777" w:rsidR="002E4BC8" w:rsidRPr="00F350A6" w:rsidRDefault="002E4BC8" w:rsidP="002E4BC8">
            <w:pPr>
              <w:keepNext/>
              <w:rPr>
                <w:b/>
              </w:rPr>
            </w:pPr>
            <w:r>
              <w:rPr>
                <w:b/>
              </w:rPr>
              <w:t>Study ref</w:t>
            </w:r>
          </w:p>
        </w:tc>
        <w:tc>
          <w:tcPr>
            <w:tcW w:w="1247" w:type="dxa"/>
          </w:tcPr>
          <w:p w14:paraId="5602B047" w14:textId="77777777" w:rsidR="002E4BC8" w:rsidRPr="00F350A6" w:rsidRDefault="002E4BC8" w:rsidP="002E4BC8">
            <w:pPr>
              <w:keepNext/>
              <w:rPr>
                <w:b/>
              </w:rPr>
            </w:pPr>
            <w:r>
              <w:rPr>
                <w:b/>
              </w:rPr>
              <w:t>N</w:t>
            </w:r>
          </w:p>
        </w:tc>
        <w:tc>
          <w:tcPr>
            <w:tcW w:w="4961" w:type="dxa"/>
          </w:tcPr>
          <w:p w14:paraId="40316CA9" w14:textId="77777777" w:rsidR="002E4BC8" w:rsidRPr="00F350A6" w:rsidRDefault="002E4BC8" w:rsidP="002E4BC8">
            <w:pPr>
              <w:keepNext/>
              <w:rPr>
                <w:b/>
              </w:rPr>
            </w:pPr>
            <w:r>
              <w:rPr>
                <w:b/>
              </w:rPr>
              <w:t>Aim/</w:t>
            </w:r>
            <w:r w:rsidRPr="00F350A6">
              <w:rPr>
                <w:b/>
              </w:rPr>
              <w:t>population</w:t>
            </w:r>
            <w:r>
              <w:rPr>
                <w:b/>
              </w:rPr>
              <w:t>/intervention</w:t>
            </w:r>
          </w:p>
        </w:tc>
        <w:tc>
          <w:tcPr>
            <w:tcW w:w="4536" w:type="dxa"/>
          </w:tcPr>
          <w:p w14:paraId="43225334" w14:textId="77777777" w:rsidR="002E4BC8" w:rsidRPr="00F350A6" w:rsidRDefault="002E4BC8" w:rsidP="002E4BC8">
            <w:pPr>
              <w:keepNext/>
              <w:rPr>
                <w:b/>
              </w:rPr>
            </w:pPr>
            <w:r>
              <w:rPr>
                <w:b/>
              </w:rPr>
              <w:t>Results</w:t>
            </w:r>
          </w:p>
        </w:tc>
        <w:tc>
          <w:tcPr>
            <w:tcW w:w="1843" w:type="dxa"/>
          </w:tcPr>
          <w:p w14:paraId="16DEDA7E" w14:textId="77777777" w:rsidR="002E4BC8" w:rsidRPr="00F350A6" w:rsidRDefault="002E4BC8" w:rsidP="002E4BC8">
            <w:pPr>
              <w:keepNext/>
              <w:rPr>
                <w:b/>
              </w:rPr>
            </w:pPr>
            <w:r>
              <w:rPr>
                <w:b/>
              </w:rPr>
              <w:t>Comments</w:t>
            </w:r>
          </w:p>
        </w:tc>
      </w:tr>
      <w:tr w:rsidR="00AF7D6C" w:rsidRPr="00AF7D6C" w14:paraId="7516517C" w14:textId="77777777" w:rsidTr="00F62E69">
        <w:trPr>
          <w:cantSplit/>
        </w:trPr>
        <w:tc>
          <w:tcPr>
            <w:tcW w:w="1305" w:type="dxa"/>
          </w:tcPr>
          <w:p w14:paraId="6B1D360B" w14:textId="680C4360" w:rsidR="00AF7D6C" w:rsidRDefault="007B0219" w:rsidP="002E4BC8">
            <w:pPr>
              <w:keepNext/>
            </w:pPr>
            <w:r>
              <w:t>Agopian et al 2013</w:t>
            </w:r>
            <w:r w:rsidR="003E3405">
              <w:fldChar w:fldCharType="begin"/>
            </w:r>
            <w:r w:rsidR="002747EA">
              <w:instrText xml:space="preserve"> ADDIN EN.CITE &lt;EndNote&gt;&lt;Cite&gt;&lt;Author&gt;Agopian&lt;/Author&gt;&lt;Year&gt;2013&lt;/Year&gt;&lt;RecNum&gt;901&lt;/RecNum&gt;&lt;DisplayText&gt;&lt;style face="superscript" font="Trebuchet MS" size="9"&gt;325&lt;/style&gt;&lt;/DisplayText&gt;&lt;record&gt;&lt;rec-number&gt;901&lt;/rec-number&gt;&lt;foreign-keys&gt;&lt;key app="EN" db-id="exvasrfx2dtraoesasxp2szsxa2df502592x" timestamp="1541540824"&gt;901&lt;/key&gt;&lt;key app="ENWeb" db-id=""&gt;0&lt;/key&gt;&lt;/foreign-keys&gt;&lt;ref-type name="Journal Article"&gt;17&lt;/ref-type&gt;&lt;contributors&gt;&lt;authors&gt;&lt;author&gt;Agopian, A. J.&lt;/author&gt;&lt;author&gt;Lupo, Philip J.&lt;/author&gt;&lt;author&gt;Canfield, Mark A.&lt;/author&gt;&lt;author&gt;Mitchell, Laura E.&lt;/author&gt;&lt;/authors&gt;&lt;/contributors&gt;&lt;titles&gt;&lt;title&gt;Swimming pool use and birth defect risk&lt;/title&gt;&lt;secondary-title&gt;American Journal of Obstetrics and Gynecology&lt;/secondary-title&gt;&lt;/titles&gt;&lt;periodical&gt;&lt;full-title&gt;American Journal of Obstetrics and Gynecology&lt;/full-title&gt;&lt;/periodical&gt;&lt;pages&gt;219.e1-219.e9&lt;/pages&gt;&lt;volume&gt;209&lt;/volume&gt;&lt;number&gt;3&lt;/number&gt;&lt;section&gt;219.e1&lt;/section&gt;&lt;dates&gt;&lt;year&gt;2013&lt;/year&gt;&lt;/dates&gt;&lt;isbn&gt;00029378&lt;/isbn&gt;&lt;urls&gt;&lt;/urls&gt;&lt;electronic-resource-num&gt;10.1016/j.ajog.2013.04.033&lt;/electronic-resource-num&gt;&lt;/record&gt;&lt;/Cite&gt;&lt;/EndNote&gt;</w:instrText>
            </w:r>
            <w:r w:rsidR="003E3405">
              <w:fldChar w:fldCharType="separate"/>
            </w:r>
            <w:r w:rsidR="002747EA" w:rsidRPr="002747EA">
              <w:rPr>
                <w:noProof/>
                <w:vertAlign w:val="superscript"/>
              </w:rPr>
              <w:t>325</w:t>
            </w:r>
            <w:r w:rsidR="003E3405">
              <w:fldChar w:fldCharType="end"/>
            </w:r>
          </w:p>
          <w:p w14:paraId="55A23746" w14:textId="0F4764F3" w:rsidR="007B0219" w:rsidRPr="00AF7D6C" w:rsidRDefault="007B0219" w:rsidP="002E4BC8">
            <w:pPr>
              <w:keepNext/>
            </w:pPr>
            <w:r>
              <w:t xml:space="preserve">United States </w:t>
            </w:r>
          </w:p>
        </w:tc>
        <w:tc>
          <w:tcPr>
            <w:tcW w:w="1247" w:type="dxa"/>
          </w:tcPr>
          <w:p w14:paraId="74B41D71" w14:textId="065AFA99" w:rsidR="00421CBD" w:rsidRDefault="00421CBD" w:rsidP="002E4BC8">
            <w:pPr>
              <w:keepNext/>
            </w:pPr>
            <w:r>
              <w:t>Cases 191-1929</w:t>
            </w:r>
          </w:p>
          <w:p w14:paraId="2397AF1F" w14:textId="6B4C78D3" w:rsidR="00421CBD" w:rsidRDefault="00421CBD" w:rsidP="002E4BC8">
            <w:pPr>
              <w:keepNext/>
            </w:pPr>
            <w:r>
              <w:t>Controls 6,826</w:t>
            </w:r>
          </w:p>
          <w:p w14:paraId="4B2F60CE" w14:textId="19B2A016" w:rsidR="00421CBD" w:rsidRPr="00AF7D6C" w:rsidRDefault="00C54CD9" w:rsidP="002E4BC8">
            <w:pPr>
              <w:keepNext/>
            </w:pPr>
            <w:r>
              <w:t>Case control</w:t>
            </w:r>
          </w:p>
        </w:tc>
        <w:tc>
          <w:tcPr>
            <w:tcW w:w="4961" w:type="dxa"/>
          </w:tcPr>
          <w:p w14:paraId="07D2A64B" w14:textId="41E077DE" w:rsidR="007B0219" w:rsidRDefault="007B0219" w:rsidP="007B0219">
            <w:r w:rsidRPr="007B0219">
              <w:rPr>
                <w:b/>
              </w:rPr>
              <w:t>Aim</w:t>
            </w:r>
            <w:r>
              <w:t xml:space="preserve">: </w:t>
            </w:r>
            <w:r w:rsidRPr="007B0219">
              <w:t> </w:t>
            </w:r>
            <w:r>
              <w:t>To evaluate</w:t>
            </w:r>
            <w:r w:rsidRPr="007B0219">
              <w:t xml:space="preserve"> the relationship between maternal</w:t>
            </w:r>
            <w:r>
              <w:t xml:space="preserve"> </w:t>
            </w:r>
            <w:r w:rsidRPr="007B0219">
              <w:t>swimming pool use during early pregnancy and risk for select birth</w:t>
            </w:r>
            <w:r>
              <w:t xml:space="preserve"> defects in offspring associated with water-borne pathogens and exposure to water-disinfection by</w:t>
            </w:r>
            <w:r w:rsidR="0058307B">
              <w:t xml:space="preserve"> </w:t>
            </w:r>
            <w:r>
              <w:t>products.</w:t>
            </w:r>
          </w:p>
          <w:p w14:paraId="73A199A5" w14:textId="5B635E48" w:rsidR="00AF7D6C" w:rsidRPr="007B0219" w:rsidRDefault="007B0219" w:rsidP="007B0219">
            <w:r w:rsidRPr="007B0219">
              <w:rPr>
                <w:b/>
              </w:rPr>
              <w:t>Methods</w:t>
            </w:r>
            <w:r>
              <w:t xml:space="preserve">: </w:t>
            </w:r>
            <w:r w:rsidRPr="007B0219">
              <w:t>Data were evaluated for non</w:t>
            </w:r>
            <w:r w:rsidR="0058307B">
              <w:t>-</w:t>
            </w:r>
            <w:r w:rsidRPr="007B0219">
              <w:t>syndromic cases with 1</w:t>
            </w:r>
            <w:r>
              <w:t xml:space="preserve"> </w:t>
            </w:r>
            <w:r w:rsidR="009C04DE">
              <w:t>of 16 types of birth defects (n=191-1829) and controls (n=</w:t>
            </w:r>
            <w:r w:rsidRPr="007B0219">
              <w:t>6826)</w:t>
            </w:r>
            <w:r>
              <w:t xml:space="preserve"> </w:t>
            </w:r>
            <w:r w:rsidRPr="007B0219">
              <w:t>from the National Birth Defects Prevention Study delivered during</w:t>
            </w:r>
            <w:r>
              <w:t xml:space="preserve"> </w:t>
            </w:r>
            <w:r w:rsidRPr="007B0219">
              <w:t>2000-2006. Logistic regression analyses were conducted separately</w:t>
            </w:r>
            <w:r>
              <w:t xml:space="preserve"> </w:t>
            </w:r>
            <w:r w:rsidRPr="007B0219">
              <w:t>for each birth defect type. Separate analyses were conducted to</w:t>
            </w:r>
            <w:r>
              <w:t xml:space="preserve"> </w:t>
            </w:r>
            <w:r w:rsidRPr="007B0219">
              <w:t>assess any pool use (yes vs no) and frequent use (5 or more occasions</w:t>
            </w:r>
            <w:r>
              <w:t xml:space="preserve"> </w:t>
            </w:r>
            <w:r w:rsidRPr="007B0219">
              <w:t>in 1 month) during the month before pregnancy through the third</w:t>
            </w:r>
            <w:r>
              <w:t xml:space="preserve"> </w:t>
            </w:r>
            <w:r w:rsidRPr="007B0219">
              <w:t>month of pregnancy.</w:t>
            </w:r>
          </w:p>
        </w:tc>
        <w:tc>
          <w:tcPr>
            <w:tcW w:w="4536" w:type="dxa"/>
          </w:tcPr>
          <w:p w14:paraId="74722E80" w14:textId="77777777" w:rsidR="00AF7D6C" w:rsidRDefault="002232A4" w:rsidP="002E4BC8">
            <w:pPr>
              <w:keepNext/>
            </w:pPr>
            <w:r>
              <w:t>Adjusted odds ratio of birth defects associated with frequent pool use:</w:t>
            </w:r>
          </w:p>
          <w:p w14:paraId="3C74E71C" w14:textId="50A2D01F" w:rsidR="002232A4" w:rsidRDefault="002232A4" w:rsidP="009C04DE">
            <w:pPr>
              <w:pStyle w:val="bullet"/>
            </w:pPr>
            <w:r>
              <w:t>Spina bifida: aOR 0.68 (0.47 to 0.99)</w:t>
            </w:r>
          </w:p>
          <w:p w14:paraId="199054D7" w14:textId="012D1FB9" w:rsidR="002232A4" w:rsidRPr="00AF7D6C" w:rsidRDefault="009C04DE" w:rsidP="002E4BC8">
            <w:pPr>
              <w:keepNext/>
            </w:pPr>
            <w:r>
              <w:t>There were no significant positive association between any or frequent pool use and any of the types of birth defect.</w:t>
            </w:r>
          </w:p>
        </w:tc>
        <w:tc>
          <w:tcPr>
            <w:tcW w:w="1843" w:type="dxa"/>
          </w:tcPr>
          <w:p w14:paraId="5113865C" w14:textId="77777777" w:rsidR="00AF7D6C" w:rsidRPr="00AF7D6C" w:rsidRDefault="00AF7D6C" w:rsidP="002E4BC8">
            <w:pPr>
              <w:keepNext/>
            </w:pPr>
          </w:p>
        </w:tc>
      </w:tr>
      <w:tr w:rsidR="00C54CD9" w:rsidRPr="00AF7D6C" w14:paraId="2D07740D" w14:textId="77777777" w:rsidTr="00F62E69">
        <w:trPr>
          <w:cantSplit/>
        </w:trPr>
        <w:tc>
          <w:tcPr>
            <w:tcW w:w="1305" w:type="dxa"/>
          </w:tcPr>
          <w:p w14:paraId="23C8ACD0" w14:textId="59B6EF80" w:rsidR="00C54CD9" w:rsidRDefault="00C54CD9" w:rsidP="00283324">
            <w:pPr>
              <w:keepNext/>
            </w:pPr>
            <w:r>
              <w:t>Brearl</w:t>
            </w:r>
            <w:r w:rsidR="0050625F">
              <w:t>e</w:t>
            </w:r>
            <w:r>
              <w:t>y et al 2015</w:t>
            </w:r>
            <w:r w:rsidR="003E3405">
              <w:fldChar w:fldCharType="begin"/>
            </w:r>
            <w:r w:rsidR="002747EA">
              <w:instrText xml:space="preserve"> ADDIN EN.CITE &lt;EndNote&gt;&lt;Cite&gt;&lt;Author&gt;Brearley&lt;/Author&gt;&lt;Year&gt;2015&lt;/Year&gt;&lt;RecNum&gt;840&lt;/RecNum&gt;&lt;DisplayText&gt;&lt;style face="superscript" font="Trebuchet MS" size="9"&gt;324&lt;/style&gt;&lt;/DisplayText&gt;&lt;record&gt;&lt;rec-number&gt;840&lt;/rec-number&gt;&lt;foreign-keys&gt;&lt;key app="EN" db-id="exvasrfx2dtraoesasxp2szsxa2df502592x" timestamp="1541540586"&gt;840&lt;/key&gt;&lt;key app="ENWeb" db-id=""&gt;0&lt;/key&gt;&lt;/foreign-keys&gt;&lt;ref-type name="Journal Article"&gt;17&lt;/ref-type&gt;&lt;contributors&gt;&lt;authors&gt;&lt;author&gt;Brearley, Amanda L.&lt;/author&gt;&lt;author&gt;Sherburn, Margaret&lt;/author&gt;&lt;author&gt;Galea, Mary P.&lt;/author&gt;&lt;author&gt;Clarke, Sandy J.&lt;/author&gt;&lt;/authors&gt;&lt;/contributors&gt;&lt;titles&gt;&lt;title&gt;Pregnant women maintain body temperatures within safe limits during moderate-intensity aqua-aerobic classes conducted in pools heated up to 33 degrees Celsius: an observational study&lt;/title&gt;&lt;secondary-title&gt;Journal of Physiotherapy&lt;/secondary-title&gt;&lt;/titles&gt;&lt;periodical&gt;&lt;full-title&gt;Journal of Physiotherapy&lt;/full-title&gt;&lt;/periodical&gt;&lt;pages&gt;199-203&lt;/pages&gt;&lt;volume&gt;61&lt;/volume&gt;&lt;number&gt;4&lt;/number&gt;&lt;section&gt;199&lt;/section&gt;&lt;dates&gt;&lt;year&gt;2015&lt;/year&gt;&lt;/dates&gt;&lt;isbn&gt;18369553&lt;/isbn&gt;&lt;urls&gt;&lt;/urls&gt;&lt;electronic-resource-num&gt;10.1016/j.jphys.2015.08.004&lt;/electronic-resource-num&gt;&lt;/record&gt;&lt;/Cite&gt;&lt;/EndNote&gt;</w:instrText>
            </w:r>
            <w:r w:rsidR="003E3405">
              <w:fldChar w:fldCharType="separate"/>
            </w:r>
            <w:r w:rsidR="002747EA" w:rsidRPr="002747EA">
              <w:rPr>
                <w:noProof/>
                <w:vertAlign w:val="superscript"/>
              </w:rPr>
              <w:t>324</w:t>
            </w:r>
            <w:r w:rsidR="003E3405">
              <w:fldChar w:fldCharType="end"/>
            </w:r>
          </w:p>
          <w:p w14:paraId="20B6EB01" w14:textId="4D98E59A" w:rsidR="001843D9" w:rsidRDefault="0050625F" w:rsidP="00283324">
            <w:pPr>
              <w:keepNext/>
            </w:pPr>
            <w:r>
              <w:t>Australia</w:t>
            </w:r>
          </w:p>
        </w:tc>
        <w:tc>
          <w:tcPr>
            <w:tcW w:w="1247" w:type="dxa"/>
          </w:tcPr>
          <w:p w14:paraId="059F8026" w14:textId="77777777" w:rsidR="00C54CD9" w:rsidRDefault="00C54CD9" w:rsidP="002E4BC8">
            <w:pPr>
              <w:keepNext/>
            </w:pPr>
            <w:r>
              <w:t>109</w:t>
            </w:r>
          </w:p>
          <w:p w14:paraId="2462365E" w14:textId="578B4C4F" w:rsidR="00C54CD9" w:rsidRDefault="00C54CD9" w:rsidP="002E4BC8">
            <w:pPr>
              <w:keepNext/>
            </w:pPr>
            <w:r>
              <w:t>Cohort</w:t>
            </w:r>
          </w:p>
        </w:tc>
        <w:tc>
          <w:tcPr>
            <w:tcW w:w="4961" w:type="dxa"/>
          </w:tcPr>
          <w:p w14:paraId="4DACFD11" w14:textId="40E77FAF" w:rsidR="00C54CD9" w:rsidRPr="00C54CD9" w:rsidRDefault="00C54CD9" w:rsidP="00C54CD9">
            <w:r>
              <w:rPr>
                <w:b/>
              </w:rPr>
              <w:t>Aim</w:t>
            </w:r>
            <w:r w:rsidRPr="00C54CD9">
              <w:t>: To examine</w:t>
            </w:r>
            <w:r>
              <w:rPr>
                <w:b/>
              </w:rPr>
              <w:t xml:space="preserve"> </w:t>
            </w:r>
            <w:r w:rsidRPr="00C54CD9">
              <w:t>the body temperature response of healthy pregnant women exercising at moderate</w:t>
            </w:r>
            <w:r>
              <w:t xml:space="preserve"> </w:t>
            </w:r>
            <w:r w:rsidRPr="00C54CD9">
              <w:t>intensity in an aqua-aerobics class where the water temperat</w:t>
            </w:r>
            <w:r>
              <w:t>ure is in the range of 28.8 to 33.4°C</w:t>
            </w:r>
            <w:r w:rsidRPr="00C54CD9">
              <w:t>, as typically found in community swimming pools</w:t>
            </w:r>
            <w:r>
              <w:t>.</w:t>
            </w:r>
          </w:p>
          <w:p w14:paraId="66CC860B" w14:textId="6718F5FC" w:rsidR="00C54CD9" w:rsidRPr="00C54CD9" w:rsidRDefault="00C54CD9" w:rsidP="00C54CD9">
            <w:r>
              <w:rPr>
                <w:b/>
              </w:rPr>
              <w:t xml:space="preserve">Methods: </w:t>
            </w:r>
            <w:r w:rsidRPr="00C54CD9">
              <w:t>Tympanic temperature was</w:t>
            </w:r>
            <w:r>
              <w:t xml:space="preserve"> </w:t>
            </w:r>
            <w:r w:rsidRPr="00C54CD9">
              <w:t>measured at rest pre-immersion (T1), after 35 minutes of moderate-intensity aqua-aerobic exercise (T2),</w:t>
            </w:r>
            <w:r>
              <w:t xml:space="preserve"> </w:t>
            </w:r>
            <w:r w:rsidRPr="00C54CD9">
              <w:t>after a further 10 minutes of light exercise while still in the water (T3) and finally on departure from the</w:t>
            </w:r>
            <w:r>
              <w:t xml:space="preserve"> </w:t>
            </w:r>
            <w:r w:rsidRPr="00C54CD9">
              <w:t xml:space="preserve">facility (T4). </w:t>
            </w:r>
          </w:p>
        </w:tc>
        <w:tc>
          <w:tcPr>
            <w:tcW w:w="4536" w:type="dxa"/>
          </w:tcPr>
          <w:p w14:paraId="4F3F424A" w14:textId="09A1A01C" w:rsidR="00C54CD9" w:rsidRDefault="00C54CD9" w:rsidP="00C54CD9">
            <w:pPr>
              <w:keepNext/>
            </w:pPr>
            <w:r>
              <w:t>Mean body temperature increase 0.16±0.35°C</w:t>
            </w:r>
          </w:p>
        </w:tc>
        <w:tc>
          <w:tcPr>
            <w:tcW w:w="1843" w:type="dxa"/>
          </w:tcPr>
          <w:p w14:paraId="48DEF91C" w14:textId="77777777" w:rsidR="00C54CD9" w:rsidRPr="00AF7D6C" w:rsidRDefault="00C54CD9" w:rsidP="002E4BC8">
            <w:pPr>
              <w:keepNext/>
            </w:pPr>
          </w:p>
        </w:tc>
      </w:tr>
      <w:tr w:rsidR="00C51020" w:rsidRPr="00F2226D" w14:paraId="6C0E47EB" w14:textId="77777777" w:rsidTr="00F62E69">
        <w:trPr>
          <w:cantSplit/>
        </w:trPr>
        <w:tc>
          <w:tcPr>
            <w:tcW w:w="1305" w:type="dxa"/>
          </w:tcPr>
          <w:p w14:paraId="76C7EBCD" w14:textId="2228F580" w:rsidR="00C51020" w:rsidRDefault="00C51020" w:rsidP="003E3405">
            <w:r>
              <w:t>Madsen et al 2007</w:t>
            </w:r>
            <w:r w:rsidR="003E3405">
              <w:fldChar w:fldCharType="begin"/>
            </w:r>
            <w:r w:rsidR="002747EA">
              <w:instrText xml:space="preserve"> ADDIN EN.CITE &lt;EndNote&gt;&lt;Cite&gt;&lt;Author&gt;Madsen&lt;/Author&gt;&lt;Year&gt;2007&lt;/Year&gt;&lt;RecNum&gt;890&lt;/RecNum&gt;&lt;DisplayText&gt;&lt;style face="superscript" font="Trebuchet MS" size="9"&gt;320&lt;/style&gt;&lt;/DisplayText&gt;&lt;record&gt;&lt;rec-number&gt;890&lt;/rec-number&gt;&lt;foreign-keys&gt;&lt;key app="EN" db-id="exvasrfx2dtraoesasxp2szsxa2df502592x" timestamp="1541540794"&gt;890&lt;/key&gt;&lt;key app="ENWeb" db-id=""&gt;0&lt;/key&gt;&lt;/foreign-keys&gt;&lt;ref-type name="Journal Article"&gt;17&lt;/ref-type&gt;&lt;contributors&gt;&lt;authors&gt;&lt;author&gt;Madsen, M.&lt;/author&gt;&lt;author&gt;Jorgensen, T.&lt;/author&gt;&lt;author&gt;Jensen, M. L.&lt;/author&gt;&lt;author&gt;Juhl, M.&lt;/author&gt;&lt;author&gt;Olsen, J.&lt;/author&gt;&lt;author&gt;Andersen, P. K.&lt;/author&gt;&lt;author&gt;Nybo Andersen, A. M.&lt;/author&gt;&lt;/authors&gt;&lt;/contributors&gt;&lt;auth-address&gt;Department of Child Health, National Institute of Public Health, Copenhagen K, Denmark.&lt;/auth-address&gt;&lt;titles&gt;&lt;title&gt;Leisure time physical exercise during pregnancy and the risk of miscarriage: a study within the Danish National Birth Cohort&lt;/title&gt;&lt;secondary-title&gt;BJOG&lt;/secondary-title&gt;&lt;/titles&gt;&lt;periodical&gt;&lt;full-title&gt;BJOG&lt;/full-title&gt;&lt;/periodical&gt;&lt;pages&gt;1419-26&lt;/pages&gt;&lt;volume&gt;114&lt;/volume&gt;&lt;number&gt;11&lt;/number&gt;&lt;edition&gt;2007/09/20&lt;/edition&gt;&lt;keywords&gt;&lt;keyword&gt;Abortion, Spontaneous/epidemiology/*etiology&lt;/keyword&gt;&lt;keyword&gt;Adolescent&lt;/keyword&gt;&lt;keyword&gt;Adult&lt;/keyword&gt;&lt;keyword&gt;Denmark/epidemiology&lt;/keyword&gt;&lt;keyword&gt;Epidemiologic Methods&lt;/keyword&gt;&lt;keyword&gt;Exercise/*physiology&lt;/keyword&gt;&lt;keyword&gt;Female&lt;/keyword&gt;&lt;keyword&gt;Humans&lt;/keyword&gt;&lt;keyword&gt;*Leisure Activities&lt;/keyword&gt;&lt;keyword&gt;Maternal Age&lt;/keyword&gt;&lt;keyword&gt;Pregnancy&lt;/keyword&gt;&lt;keyword&gt;Pregnancy Outcome/epidemiology&lt;/keyword&gt;&lt;/keywords&gt;&lt;dates&gt;&lt;year&gt;2007&lt;/year&gt;&lt;pub-dates&gt;&lt;date&gt;Nov&lt;/date&gt;&lt;/pub-dates&gt;&lt;/dates&gt;&lt;isbn&gt;1471-0528 (Electronic)&amp;#xD;1470-0328 (Linking)&lt;/isbn&gt;&lt;accession-num&gt;17877774&lt;/accession-num&gt;&lt;urls&gt;&lt;related-urls&gt;&lt;url&gt;https://www.ncbi.nlm.nih.gov/pubmed/17877774&lt;/url&gt;&lt;/related-urls&gt;&lt;/urls&gt;&lt;custom2&gt;PMC2366024&lt;/custom2&gt;&lt;electronic-resource-num&gt;10.1111/j.1471-0528.2007.01496.x&lt;/electronic-resource-num&gt;&lt;/record&gt;&lt;/Cite&gt;&lt;/EndNote&gt;</w:instrText>
            </w:r>
            <w:r w:rsidR="003E3405">
              <w:fldChar w:fldCharType="separate"/>
            </w:r>
            <w:r w:rsidR="002747EA" w:rsidRPr="002747EA">
              <w:rPr>
                <w:noProof/>
                <w:vertAlign w:val="superscript"/>
              </w:rPr>
              <w:t>320</w:t>
            </w:r>
            <w:r w:rsidR="003E3405">
              <w:fldChar w:fldCharType="end"/>
            </w:r>
          </w:p>
          <w:p w14:paraId="6EAE1F8A" w14:textId="77777777" w:rsidR="00C51020" w:rsidRPr="00F2226D" w:rsidRDefault="00C51020" w:rsidP="003E3405">
            <w:r>
              <w:t>Denmark</w:t>
            </w:r>
          </w:p>
        </w:tc>
        <w:tc>
          <w:tcPr>
            <w:tcW w:w="1247" w:type="dxa"/>
          </w:tcPr>
          <w:p w14:paraId="28FCEBF1" w14:textId="77777777" w:rsidR="00C51020" w:rsidRPr="00F2226D" w:rsidRDefault="00C51020" w:rsidP="003E3405">
            <w:r>
              <w:t>92,671</w:t>
            </w:r>
          </w:p>
        </w:tc>
        <w:tc>
          <w:tcPr>
            <w:tcW w:w="4961" w:type="dxa"/>
          </w:tcPr>
          <w:p w14:paraId="09F44B4E" w14:textId="77777777" w:rsidR="00C51020" w:rsidRDefault="00C51020" w:rsidP="003E3405">
            <w:r w:rsidRPr="00F2226D">
              <w:rPr>
                <w:b/>
              </w:rPr>
              <w:t>Aim</w:t>
            </w:r>
            <w:r>
              <w:t xml:space="preserve">: </w:t>
            </w:r>
            <w:r w:rsidRPr="00F2226D">
              <w:t>To examine the association between leisure time</w:t>
            </w:r>
            <w:r>
              <w:t xml:space="preserve"> </w:t>
            </w:r>
            <w:r w:rsidRPr="00F2226D">
              <w:t>physical exercise during pregnancy and the risk of miscarriage.</w:t>
            </w:r>
          </w:p>
          <w:p w14:paraId="7BF99F23" w14:textId="77777777" w:rsidR="00C51020" w:rsidRPr="00F2226D" w:rsidRDefault="00C51020" w:rsidP="003E3405">
            <w:r w:rsidRPr="00F2226D">
              <w:rPr>
                <w:b/>
              </w:rPr>
              <w:t>Methods</w:t>
            </w:r>
            <w:r>
              <w:t xml:space="preserve">: </w:t>
            </w:r>
            <w:r w:rsidRPr="00F2226D">
              <w:t>Data on exercise during pregnancy and potential</w:t>
            </w:r>
            <w:r>
              <w:t xml:space="preserve"> </w:t>
            </w:r>
            <w:r w:rsidRPr="00F2226D">
              <w:t>confounders were obtained through computer-assisted telephone</w:t>
            </w:r>
            <w:r>
              <w:t xml:space="preserve"> </w:t>
            </w:r>
            <w:r w:rsidRPr="00F2226D">
              <w:t>interviews either during pregnancy or after an early miscarriage.</w:t>
            </w:r>
            <w:r>
              <w:t xml:space="preserve"> </w:t>
            </w:r>
            <w:r w:rsidRPr="00F2226D">
              <w:t>Outcome of pregnancy was identified by register linkage. Using</w:t>
            </w:r>
            <w:r>
              <w:t xml:space="preserve"> </w:t>
            </w:r>
            <w:r w:rsidRPr="00F2226D">
              <w:t>Cox regression analysis, we estimated the hazard ratio (HR) of</w:t>
            </w:r>
            <w:r>
              <w:t xml:space="preserve"> </w:t>
            </w:r>
            <w:r w:rsidRPr="00F2226D">
              <w:t>miscarriage according to weekly amount of exercise and the type of</w:t>
            </w:r>
            <w:r>
              <w:t xml:space="preserve"> </w:t>
            </w:r>
            <w:r w:rsidRPr="00F2226D">
              <w:t>exercise. The HR was estimated for &lt;11, 11–14, 15–18, and 19–22</w:t>
            </w:r>
            <w:r>
              <w:t xml:space="preserve"> </w:t>
            </w:r>
            <w:r w:rsidRPr="00F2226D">
              <w:t>weeks of gestation, respectively.</w:t>
            </w:r>
          </w:p>
        </w:tc>
        <w:tc>
          <w:tcPr>
            <w:tcW w:w="4536" w:type="dxa"/>
          </w:tcPr>
          <w:p w14:paraId="7E201F1D" w14:textId="77777777" w:rsidR="00C0766C" w:rsidRDefault="00C0766C" w:rsidP="00C0766C">
            <w:r>
              <w:t>Risk of miscarriage with swimming (75-269 minutes/week) compared to no exercise:</w:t>
            </w:r>
          </w:p>
          <w:p w14:paraId="3156A016" w14:textId="77777777" w:rsidR="00C0766C" w:rsidRDefault="00C0766C" w:rsidP="00C0766C">
            <w:pPr>
              <w:pStyle w:val="bullet"/>
            </w:pPr>
            <w:r>
              <w:t>&lt;11 weeks: HR 0.8 (0.5 to 1.3)</w:t>
            </w:r>
          </w:p>
          <w:p w14:paraId="63482BE7" w14:textId="0A0CA193" w:rsidR="00C0766C" w:rsidRDefault="00C0766C" w:rsidP="00C0766C">
            <w:pPr>
              <w:pStyle w:val="bullet"/>
            </w:pPr>
            <w:r>
              <w:t>11-14 weeks: HR 0.8 (0.6 to 1.1)</w:t>
            </w:r>
          </w:p>
          <w:p w14:paraId="62C93ACC" w14:textId="77D75B1F" w:rsidR="00C0766C" w:rsidRDefault="00C0766C" w:rsidP="00C0766C">
            <w:pPr>
              <w:pStyle w:val="bullet"/>
            </w:pPr>
            <w:r>
              <w:t>15-18 weeks: HR 0.7 (0.4 to 1.2)</w:t>
            </w:r>
          </w:p>
          <w:p w14:paraId="1E9B5EA6" w14:textId="7D0C4B06" w:rsidR="00C51020" w:rsidRPr="00A548EE" w:rsidRDefault="00C0766C" w:rsidP="00C0766C">
            <w:pPr>
              <w:pStyle w:val="bullet"/>
            </w:pPr>
            <w:r>
              <w:t>19-22 weeks: HR 0.9 (0.4 to 1.9)</w:t>
            </w:r>
          </w:p>
        </w:tc>
        <w:tc>
          <w:tcPr>
            <w:tcW w:w="1843" w:type="dxa"/>
          </w:tcPr>
          <w:p w14:paraId="498AC758" w14:textId="77777777" w:rsidR="00C51020" w:rsidRPr="00F2226D" w:rsidRDefault="00C51020" w:rsidP="003E3405"/>
        </w:tc>
      </w:tr>
    </w:tbl>
    <w:p w14:paraId="766D7E6F" w14:textId="42EEFED9" w:rsidR="00322A09" w:rsidRPr="00DC4A73" w:rsidRDefault="009C163D" w:rsidP="00BD61CC">
      <w:pPr>
        <w:pStyle w:val="TableName"/>
        <w:ind w:left="1134" w:hanging="1134"/>
      </w:pPr>
      <w:bookmarkStart w:id="165" w:name="_Toc40956668"/>
      <w:r>
        <w:t xml:space="preserve">Q6 </w:t>
      </w:r>
      <w:r w:rsidR="00322A09">
        <w:t>Adverse effects associated with bicycling/horseback riding during pregnancy — observational studies</w:t>
      </w:r>
      <w:bookmarkEnd w:id="165"/>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90: Q6 Adverse effects associated with bicycling/horseback riding during pregnancy — observational studies"/>
      </w:tblPr>
      <w:tblGrid>
        <w:gridCol w:w="1305"/>
        <w:gridCol w:w="1247"/>
        <w:gridCol w:w="4961"/>
        <w:gridCol w:w="4536"/>
        <w:gridCol w:w="1843"/>
      </w:tblGrid>
      <w:tr w:rsidR="00322A09" w:rsidRPr="00F350A6" w14:paraId="692DDC11" w14:textId="77777777" w:rsidTr="003E3405">
        <w:trPr>
          <w:cantSplit/>
          <w:tblHeader/>
        </w:trPr>
        <w:tc>
          <w:tcPr>
            <w:tcW w:w="1305" w:type="dxa"/>
          </w:tcPr>
          <w:p w14:paraId="61984C6D" w14:textId="77777777" w:rsidR="00322A09" w:rsidRPr="00F350A6" w:rsidRDefault="00322A09" w:rsidP="003E3405">
            <w:pPr>
              <w:keepNext/>
              <w:rPr>
                <w:b/>
              </w:rPr>
            </w:pPr>
            <w:r>
              <w:rPr>
                <w:b/>
              </w:rPr>
              <w:t>Study ref</w:t>
            </w:r>
          </w:p>
        </w:tc>
        <w:tc>
          <w:tcPr>
            <w:tcW w:w="1247" w:type="dxa"/>
          </w:tcPr>
          <w:p w14:paraId="2AB8E537" w14:textId="77777777" w:rsidR="00322A09" w:rsidRPr="00F350A6" w:rsidRDefault="00322A09" w:rsidP="003E3405">
            <w:pPr>
              <w:keepNext/>
              <w:rPr>
                <w:b/>
              </w:rPr>
            </w:pPr>
            <w:r>
              <w:rPr>
                <w:b/>
              </w:rPr>
              <w:t>N</w:t>
            </w:r>
          </w:p>
        </w:tc>
        <w:tc>
          <w:tcPr>
            <w:tcW w:w="4961" w:type="dxa"/>
          </w:tcPr>
          <w:p w14:paraId="123E2CE0" w14:textId="77777777" w:rsidR="00322A09" w:rsidRPr="00F350A6" w:rsidRDefault="00322A09" w:rsidP="003E3405">
            <w:pPr>
              <w:keepNext/>
              <w:rPr>
                <w:b/>
              </w:rPr>
            </w:pPr>
            <w:r>
              <w:rPr>
                <w:b/>
              </w:rPr>
              <w:t>Aim/</w:t>
            </w:r>
            <w:r w:rsidRPr="00F350A6">
              <w:rPr>
                <w:b/>
              </w:rPr>
              <w:t>population</w:t>
            </w:r>
            <w:r>
              <w:rPr>
                <w:b/>
              </w:rPr>
              <w:t>/intervention</w:t>
            </w:r>
          </w:p>
        </w:tc>
        <w:tc>
          <w:tcPr>
            <w:tcW w:w="4536" w:type="dxa"/>
          </w:tcPr>
          <w:p w14:paraId="764C4232" w14:textId="77777777" w:rsidR="00322A09" w:rsidRPr="00F350A6" w:rsidRDefault="00322A09" w:rsidP="003E3405">
            <w:pPr>
              <w:keepNext/>
              <w:rPr>
                <w:b/>
              </w:rPr>
            </w:pPr>
            <w:r>
              <w:rPr>
                <w:b/>
              </w:rPr>
              <w:t>Results</w:t>
            </w:r>
          </w:p>
        </w:tc>
        <w:tc>
          <w:tcPr>
            <w:tcW w:w="1843" w:type="dxa"/>
          </w:tcPr>
          <w:p w14:paraId="66947A8A" w14:textId="77777777" w:rsidR="00322A09" w:rsidRPr="00F350A6" w:rsidRDefault="00322A09" w:rsidP="003E3405">
            <w:pPr>
              <w:keepNext/>
              <w:rPr>
                <w:b/>
              </w:rPr>
            </w:pPr>
            <w:r>
              <w:rPr>
                <w:b/>
              </w:rPr>
              <w:t>Comments</w:t>
            </w:r>
          </w:p>
        </w:tc>
      </w:tr>
      <w:tr w:rsidR="00322A09" w:rsidRPr="00322A09" w14:paraId="2A07244D" w14:textId="77777777" w:rsidTr="00322A09">
        <w:trPr>
          <w:cantSplit/>
        </w:trPr>
        <w:tc>
          <w:tcPr>
            <w:tcW w:w="1305" w:type="dxa"/>
          </w:tcPr>
          <w:p w14:paraId="0FCB6F00" w14:textId="444AE60B" w:rsidR="00322A09" w:rsidRDefault="00322A09" w:rsidP="003E3405">
            <w:r>
              <w:t>Madsen et al 2007</w:t>
            </w:r>
            <w:r w:rsidR="003E3405">
              <w:fldChar w:fldCharType="begin"/>
            </w:r>
            <w:r w:rsidR="002747EA">
              <w:instrText xml:space="preserve"> ADDIN EN.CITE &lt;EndNote&gt;&lt;Cite&gt;&lt;Author&gt;Madsen&lt;/Author&gt;&lt;Year&gt;2007&lt;/Year&gt;&lt;RecNum&gt;890&lt;/RecNum&gt;&lt;DisplayText&gt;&lt;style face="superscript" font="Trebuchet MS" size="9"&gt;320&lt;/style&gt;&lt;/DisplayText&gt;&lt;record&gt;&lt;rec-number&gt;890&lt;/rec-number&gt;&lt;foreign-keys&gt;&lt;key app="EN" db-id="exvasrfx2dtraoesasxp2szsxa2df502592x" timestamp="1541540794"&gt;890&lt;/key&gt;&lt;key app="ENWeb" db-id=""&gt;0&lt;/key&gt;&lt;/foreign-keys&gt;&lt;ref-type name="Journal Article"&gt;17&lt;/ref-type&gt;&lt;contributors&gt;&lt;authors&gt;&lt;author&gt;Madsen, M.&lt;/author&gt;&lt;author&gt;Jorgensen, T.&lt;/author&gt;&lt;author&gt;Jensen, M. L.&lt;/author&gt;&lt;author&gt;Juhl, M.&lt;/author&gt;&lt;author&gt;Olsen, J.&lt;/author&gt;&lt;author&gt;Andersen, P. K.&lt;/author&gt;&lt;author&gt;Nybo Andersen, A. M.&lt;/author&gt;&lt;/authors&gt;&lt;/contributors&gt;&lt;auth-address&gt;Department of Child Health, National Institute of Public Health, Copenhagen K, Denmark.&lt;/auth-address&gt;&lt;titles&gt;&lt;title&gt;Leisure time physical exercise during pregnancy and the risk of miscarriage: a study within the Danish National Birth Cohort&lt;/title&gt;&lt;secondary-title&gt;BJOG&lt;/secondary-title&gt;&lt;/titles&gt;&lt;periodical&gt;&lt;full-title&gt;BJOG&lt;/full-title&gt;&lt;/periodical&gt;&lt;pages&gt;1419-26&lt;/pages&gt;&lt;volume&gt;114&lt;/volume&gt;&lt;number&gt;11&lt;/number&gt;&lt;edition&gt;2007/09/20&lt;/edition&gt;&lt;keywords&gt;&lt;keyword&gt;Abortion, Spontaneous/epidemiology/*etiology&lt;/keyword&gt;&lt;keyword&gt;Adolescent&lt;/keyword&gt;&lt;keyword&gt;Adult&lt;/keyword&gt;&lt;keyword&gt;Denmark/epidemiology&lt;/keyword&gt;&lt;keyword&gt;Epidemiologic Methods&lt;/keyword&gt;&lt;keyword&gt;Exercise/*physiology&lt;/keyword&gt;&lt;keyword&gt;Female&lt;/keyword&gt;&lt;keyword&gt;Humans&lt;/keyword&gt;&lt;keyword&gt;*Leisure Activities&lt;/keyword&gt;&lt;keyword&gt;Maternal Age&lt;/keyword&gt;&lt;keyword&gt;Pregnancy&lt;/keyword&gt;&lt;keyword&gt;Pregnancy Outcome/epidemiology&lt;/keyword&gt;&lt;/keywords&gt;&lt;dates&gt;&lt;year&gt;2007&lt;/year&gt;&lt;pub-dates&gt;&lt;date&gt;Nov&lt;/date&gt;&lt;/pub-dates&gt;&lt;/dates&gt;&lt;isbn&gt;1471-0528 (Electronic)&amp;#xD;1470-0328 (Linking)&lt;/isbn&gt;&lt;accession-num&gt;17877774&lt;/accession-num&gt;&lt;urls&gt;&lt;related-urls&gt;&lt;url&gt;https://www.ncbi.nlm.nih.gov/pubmed/17877774&lt;/url&gt;&lt;/related-urls&gt;&lt;/urls&gt;&lt;custom2&gt;PMC2366024&lt;/custom2&gt;&lt;electronic-resource-num&gt;10.1111/j.1471-0528.2007.01496.x&lt;/electronic-resource-num&gt;&lt;/record&gt;&lt;/Cite&gt;&lt;/EndNote&gt;</w:instrText>
            </w:r>
            <w:r w:rsidR="003E3405">
              <w:fldChar w:fldCharType="separate"/>
            </w:r>
            <w:r w:rsidR="002747EA" w:rsidRPr="002747EA">
              <w:rPr>
                <w:noProof/>
                <w:vertAlign w:val="superscript"/>
              </w:rPr>
              <w:t>320</w:t>
            </w:r>
            <w:r w:rsidR="003E3405">
              <w:fldChar w:fldCharType="end"/>
            </w:r>
          </w:p>
          <w:p w14:paraId="5309A5E3" w14:textId="0A6E03A2" w:rsidR="00322A09" w:rsidRPr="00322A09" w:rsidRDefault="00322A09" w:rsidP="003E3405">
            <w:pPr>
              <w:keepNext/>
            </w:pPr>
            <w:r>
              <w:t>Denmark</w:t>
            </w:r>
          </w:p>
        </w:tc>
        <w:tc>
          <w:tcPr>
            <w:tcW w:w="1247" w:type="dxa"/>
          </w:tcPr>
          <w:p w14:paraId="342DCFAE" w14:textId="398E0CE8" w:rsidR="00322A09" w:rsidRPr="00322A09" w:rsidRDefault="00322A09" w:rsidP="003E3405">
            <w:pPr>
              <w:keepNext/>
            </w:pPr>
            <w:r>
              <w:t>92,671</w:t>
            </w:r>
          </w:p>
        </w:tc>
        <w:tc>
          <w:tcPr>
            <w:tcW w:w="4961" w:type="dxa"/>
          </w:tcPr>
          <w:p w14:paraId="1991FCD2" w14:textId="77777777" w:rsidR="00322A09" w:rsidRDefault="00322A09" w:rsidP="003E3405">
            <w:r w:rsidRPr="00F2226D">
              <w:rPr>
                <w:b/>
              </w:rPr>
              <w:t>Aim</w:t>
            </w:r>
            <w:r>
              <w:t xml:space="preserve">: </w:t>
            </w:r>
            <w:r w:rsidRPr="00F2226D">
              <w:t>To examine the association between leisure time</w:t>
            </w:r>
            <w:r>
              <w:t xml:space="preserve"> </w:t>
            </w:r>
            <w:r w:rsidRPr="00F2226D">
              <w:t>physical exercise during pregnancy and the risk of miscarriage.</w:t>
            </w:r>
          </w:p>
          <w:p w14:paraId="5C85145C" w14:textId="109CC448" w:rsidR="00322A09" w:rsidRPr="00322A09" w:rsidRDefault="00322A09" w:rsidP="003E3405">
            <w:pPr>
              <w:keepNext/>
            </w:pPr>
            <w:r w:rsidRPr="00F2226D">
              <w:rPr>
                <w:b/>
              </w:rPr>
              <w:t>Methods</w:t>
            </w:r>
            <w:r>
              <w:t xml:space="preserve">: </w:t>
            </w:r>
            <w:r w:rsidRPr="00F2226D">
              <w:t>Data on exercise during pregnancy and potential</w:t>
            </w:r>
            <w:r>
              <w:t xml:space="preserve"> </w:t>
            </w:r>
            <w:r w:rsidRPr="00F2226D">
              <w:t>confounders were obtained through computer-assisted telephone</w:t>
            </w:r>
            <w:r>
              <w:t xml:space="preserve"> </w:t>
            </w:r>
            <w:r w:rsidRPr="00F2226D">
              <w:t>interviews either during pregnancy or after an early miscarriage.</w:t>
            </w:r>
            <w:r>
              <w:t xml:space="preserve"> </w:t>
            </w:r>
            <w:r w:rsidRPr="00F2226D">
              <w:t>Outcome of pregnancy was identified by register linkage. Using</w:t>
            </w:r>
            <w:r>
              <w:t xml:space="preserve"> </w:t>
            </w:r>
            <w:r w:rsidRPr="00F2226D">
              <w:t>Cox regression analysis, we estimated the hazard ratio (HR) of</w:t>
            </w:r>
            <w:r>
              <w:t xml:space="preserve"> </w:t>
            </w:r>
            <w:r w:rsidRPr="00F2226D">
              <w:t>miscarriage according to weekly amount of exercise and the type of</w:t>
            </w:r>
            <w:r>
              <w:t xml:space="preserve"> </w:t>
            </w:r>
            <w:r w:rsidRPr="00F2226D">
              <w:t>exercise. The HR was estimated for &lt;11, 11–14, 15–18, and 19–22</w:t>
            </w:r>
            <w:r>
              <w:t xml:space="preserve"> </w:t>
            </w:r>
            <w:r w:rsidRPr="00F2226D">
              <w:t>weeks of gestation, respectively.</w:t>
            </w:r>
          </w:p>
        </w:tc>
        <w:tc>
          <w:tcPr>
            <w:tcW w:w="4536" w:type="dxa"/>
          </w:tcPr>
          <w:p w14:paraId="6922B646" w14:textId="5406DAD8" w:rsidR="00322A09" w:rsidRDefault="00322A09" w:rsidP="003E3405">
            <w:r>
              <w:t>Risk of miscarriage with bicycling/horseback riding (75-269 minutes/week) compared to no exercise:</w:t>
            </w:r>
          </w:p>
          <w:p w14:paraId="73B79D81" w14:textId="4573CA00" w:rsidR="00322A09" w:rsidRDefault="00322A09" w:rsidP="003E3405">
            <w:pPr>
              <w:pStyle w:val="bullet"/>
            </w:pPr>
            <w:r>
              <w:t>&lt;11 weeks: HR 1.3 (0.9 to 1.7)</w:t>
            </w:r>
          </w:p>
          <w:p w14:paraId="6622444A" w14:textId="021DB5ED" w:rsidR="00322A09" w:rsidRDefault="00322A09" w:rsidP="003E3405">
            <w:pPr>
              <w:pStyle w:val="bullet"/>
            </w:pPr>
            <w:r>
              <w:t>11-14 weeks: HR 1.7 (1.4 to 2.0)</w:t>
            </w:r>
          </w:p>
          <w:p w14:paraId="4BA2B069" w14:textId="2D86E395" w:rsidR="00322A09" w:rsidRDefault="00322A09" w:rsidP="003E3405">
            <w:pPr>
              <w:pStyle w:val="bullet"/>
            </w:pPr>
            <w:r>
              <w:t>15-18 weeks: HR 1.3 (0.9 to 1.9)</w:t>
            </w:r>
          </w:p>
          <w:p w14:paraId="786AF891" w14:textId="231E0BEE" w:rsidR="00322A09" w:rsidRPr="00322A09" w:rsidRDefault="00322A09" w:rsidP="00322A09">
            <w:pPr>
              <w:pStyle w:val="bullet"/>
            </w:pPr>
            <w:r>
              <w:t>19-22 weeks: HR 0.7 (0.4 to 1.4)</w:t>
            </w:r>
          </w:p>
        </w:tc>
        <w:tc>
          <w:tcPr>
            <w:tcW w:w="1843" w:type="dxa"/>
          </w:tcPr>
          <w:p w14:paraId="3ACEC923" w14:textId="77777777" w:rsidR="00322A09" w:rsidRPr="00322A09" w:rsidRDefault="00322A09" w:rsidP="003E3405">
            <w:pPr>
              <w:keepNext/>
            </w:pPr>
          </w:p>
        </w:tc>
      </w:tr>
    </w:tbl>
    <w:p w14:paraId="6AE37EC4" w14:textId="6CECD56B" w:rsidR="00DF108B" w:rsidRPr="00DC4A73" w:rsidRDefault="009C163D" w:rsidP="00BD61CC">
      <w:pPr>
        <w:pStyle w:val="TableName"/>
        <w:ind w:left="1134" w:hanging="1134"/>
      </w:pPr>
      <w:bookmarkStart w:id="166" w:name="_Toc40956669"/>
      <w:r>
        <w:t xml:space="preserve">Q6 </w:t>
      </w:r>
      <w:r w:rsidR="00DF108B">
        <w:t xml:space="preserve">Adverse effects associated with occupational activities during pregnancy — </w:t>
      </w:r>
      <w:r w:rsidR="00570308">
        <w:t>systematic review</w:t>
      </w:r>
      <w:r w:rsidR="00DF108B">
        <w:t>s</w:t>
      </w:r>
      <w:bookmarkEnd w:id="166"/>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91: Q6 Adverse effects associated with occupational activities during pregnancy — systematic reviews"/>
      </w:tblPr>
      <w:tblGrid>
        <w:gridCol w:w="1305"/>
        <w:gridCol w:w="1247"/>
        <w:gridCol w:w="4961"/>
        <w:gridCol w:w="4536"/>
        <w:gridCol w:w="1843"/>
      </w:tblGrid>
      <w:tr w:rsidR="00DF108B" w:rsidRPr="00F350A6" w14:paraId="32BAFFFF" w14:textId="77777777" w:rsidTr="00452E7C">
        <w:trPr>
          <w:cantSplit/>
          <w:tblHeader/>
        </w:trPr>
        <w:tc>
          <w:tcPr>
            <w:tcW w:w="1305" w:type="dxa"/>
          </w:tcPr>
          <w:p w14:paraId="3483099C" w14:textId="77777777" w:rsidR="00DF108B" w:rsidRPr="00F350A6" w:rsidRDefault="00DF108B" w:rsidP="004A0E1A">
            <w:pPr>
              <w:keepNext/>
              <w:rPr>
                <w:b/>
              </w:rPr>
            </w:pPr>
            <w:r>
              <w:rPr>
                <w:b/>
              </w:rPr>
              <w:t>Study ref</w:t>
            </w:r>
          </w:p>
        </w:tc>
        <w:tc>
          <w:tcPr>
            <w:tcW w:w="1247" w:type="dxa"/>
          </w:tcPr>
          <w:p w14:paraId="2214686F" w14:textId="77777777" w:rsidR="00DF108B" w:rsidRPr="00F350A6" w:rsidRDefault="00DF108B" w:rsidP="004A0E1A">
            <w:pPr>
              <w:keepNext/>
              <w:rPr>
                <w:b/>
              </w:rPr>
            </w:pPr>
            <w:r>
              <w:rPr>
                <w:b/>
              </w:rPr>
              <w:t>N</w:t>
            </w:r>
          </w:p>
        </w:tc>
        <w:tc>
          <w:tcPr>
            <w:tcW w:w="4961" w:type="dxa"/>
          </w:tcPr>
          <w:p w14:paraId="03F73E19" w14:textId="77777777" w:rsidR="00DF108B" w:rsidRPr="00F350A6" w:rsidRDefault="00DF108B" w:rsidP="004A0E1A">
            <w:pPr>
              <w:keepNext/>
              <w:rPr>
                <w:b/>
              </w:rPr>
            </w:pPr>
            <w:r>
              <w:rPr>
                <w:b/>
              </w:rPr>
              <w:t>Aim/</w:t>
            </w:r>
            <w:r w:rsidRPr="00F350A6">
              <w:rPr>
                <w:b/>
              </w:rPr>
              <w:t>population</w:t>
            </w:r>
            <w:r>
              <w:rPr>
                <w:b/>
              </w:rPr>
              <w:t>/intervention</w:t>
            </w:r>
          </w:p>
        </w:tc>
        <w:tc>
          <w:tcPr>
            <w:tcW w:w="4536" w:type="dxa"/>
          </w:tcPr>
          <w:p w14:paraId="3F15FB68" w14:textId="77777777" w:rsidR="00DF108B" w:rsidRPr="00F350A6" w:rsidRDefault="00DF108B" w:rsidP="004A0E1A">
            <w:pPr>
              <w:keepNext/>
              <w:rPr>
                <w:b/>
              </w:rPr>
            </w:pPr>
            <w:r>
              <w:rPr>
                <w:b/>
              </w:rPr>
              <w:t>Results</w:t>
            </w:r>
          </w:p>
        </w:tc>
        <w:tc>
          <w:tcPr>
            <w:tcW w:w="1843" w:type="dxa"/>
          </w:tcPr>
          <w:p w14:paraId="495A92B5" w14:textId="77777777" w:rsidR="00DF108B" w:rsidRPr="00F350A6" w:rsidRDefault="00DF108B" w:rsidP="004A0E1A">
            <w:pPr>
              <w:keepNext/>
              <w:rPr>
                <w:b/>
              </w:rPr>
            </w:pPr>
            <w:r>
              <w:rPr>
                <w:b/>
              </w:rPr>
              <w:t>Comments</w:t>
            </w:r>
          </w:p>
        </w:tc>
      </w:tr>
      <w:tr w:rsidR="00A909CE" w:rsidRPr="00AF7D6C" w14:paraId="1B623048" w14:textId="77777777" w:rsidTr="00452E7C">
        <w:trPr>
          <w:cantSplit/>
        </w:trPr>
        <w:tc>
          <w:tcPr>
            <w:tcW w:w="1305" w:type="dxa"/>
          </w:tcPr>
          <w:p w14:paraId="299ADEBA" w14:textId="05C515B1" w:rsidR="00A909CE" w:rsidRDefault="000B4D19" w:rsidP="002747EA">
            <w:pPr>
              <w:keepNext/>
            </w:pPr>
            <w:r>
              <w:t>Bonde et al 2013</w:t>
            </w:r>
            <w:r w:rsidR="003E3405">
              <w:fldChar w:fldCharType="begin"/>
            </w:r>
            <w:r w:rsidR="002747EA">
              <w:instrText xml:space="preserve"> ADDIN EN.CITE &lt;EndNote&gt;&lt;Cite&gt;&lt;Author&gt;Bonde&lt;/Author&gt;&lt;Year&gt;2013&lt;/Year&gt;&lt;RecNum&gt;839&lt;/RecNum&gt;&lt;DisplayText&gt;&lt;style face="superscript" font="Trebuchet MS" size="9"&gt;326&lt;/style&gt;&lt;/DisplayText&gt;&lt;record&gt;&lt;rec-number&gt;839&lt;/rec-number&gt;&lt;foreign-keys&gt;&lt;key app="EN" db-id="exvasrfx2dtraoesasxp2szsxa2df502592x" timestamp="1541540581"&gt;839&lt;/key&gt;&lt;key app="ENWeb" db-id=""&gt;0&lt;/key&gt;&lt;/foreign-keys&gt;&lt;ref-type name="Journal Article"&gt;17&lt;/ref-type&gt;&lt;contributors&gt;&lt;authors&gt;&lt;author&gt;Bonde, Jens Peter&lt;/author&gt;&lt;author&gt;Jørgensen, Kristian Tore&lt;/author&gt;&lt;author&gt;Bonzini, Matteo&lt;/author&gt;&lt;author&gt;Palmer, Keith T.&lt;/author&gt;&lt;/authors&gt;&lt;/contributors&gt;&lt;titles&gt;&lt;title&gt;Miscarriage and occupational activity: a systematic review and meta-analysis regarding shift work, working hours, lifting, standing, and physical workload&lt;/title&gt;&lt;secondary-title&gt;Scandinavian Journal of Work, Environment &amp;amp; Health&lt;/secondary-title&gt;&lt;/titles&gt;&lt;periodical&gt;&lt;full-title&gt;Scandinavian Journal of Work, Environment &amp;amp; Health&lt;/full-title&gt;&lt;/periodical&gt;&lt;pages&gt;325-334&lt;/pages&gt;&lt;volume&gt;39&lt;/volume&gt;&lt;number&gt;4&lt;/number&gt;&lt;section&gt;325&lt;/section&gt;&lt;dates&gt;&lt;year&gt;2013&lt;/year&gt;&lt;/dates&gt;&lt;isbn&gt;0355-3140&amp;#xD;1795-990X&lt;/isbn&gt;&lt;urls&gt;&lt;/urls&gt;&lt;electronic-resource-num&gt;10.5271/sjweh.3337&lt;/electronic-resource-num&gt;&lt;/record&gt;&lt;/Cite&gt;&lt;/EndNote&gt;</w:instrText>
            </w:r>
            <w:r w:rsidR="003E3405">
              <w:fldChar w:fldCharType="separate"/>
            </w:r>
            <w:r w:rsidR="002747EA" w:rsidRPr="002747EA">
              <w:rPr>
                <w:noProof/>
                <w:vertAlign w:val="superscript"/>
              </w:rPr>
              <w:t>326</w:t>
            </w:r>
            <w:r w:rsidR="003E3405">
              <w:fldChar w:fldCharType="end"/>
            </w:r>
          </w:p>
        </w:tc>
        <w:tc>
          <w:tcPr>
            <w:tcW w:w="1247" w:type="dxa"/>
          </w:tcPr>
          <w:p w14:paraId="355F46FC" w14:textId="19140496" w:rsidR="00A909CE" w:rsidRDefault="000A1A31" w:rsidP="004A0E1A">
            <w:pPr>
              <w:keepNext/>
            </w:pPr>
            <w:r>
              <w:t>30 studies</w:t>
            </w:r>
          </w:p>
        </w:tc>
        <w:tc>
          <w:tcPr>
            <w:tcW w:w="4961" w:type="dxa"/>
          </w:tcPr>
          <w:p w14:paraId="010A90A0" w14:textId="77777777" w:rsidR="00A909CE" w:rsidRDefault="00452E7C" w:rsidP="004A0E1A">
            <w:pPr>
              <w:keepNext/>
              <w:rPr>
                <w:b/>
              </w:rPr>
            </w:pPr>
            <w:r>
              <w:rPr>
                <w:b/>
              </w:rPr>
              <w:t xml:space="preserve">Aim: </w:t>
            </w:r>
            <w:r w:rsidRPr="00452E7C">
              <w:t>To examine the effect of workplace exposures on the risk of miscarriage.</w:t>
            </w:r>
          </w:p>
          <w:p w14:paraId="2332FAFB" w14:textId="71BCDE1A" w:rsidR="00452E7C" w:rsidRPr="00452E7C" w:rsidRDefault="00452E7C" w:rsidP="00452E7C">
            <w:r>
              <w:rPr>
                <w:b/>
              </w:rPr>
              <w:t xml:space="preserve">Methods: </w:t>
            </w:r>
            <w:r w:rsidRPr="00452E7C">
              <w:t>A search in Medline and</w:t>
            </w:r>
            <w:r>
              <w:t xml:space="preserve"> EMBASE 1966–2012 identified 30 </w:t>
            </w:r>
            <w:r w:rsidRPr="00452E7C">
              <w:t>primary papers reporting the relative</w:t>
            </w:r>
            <w:r>
              <w:t xml:space="preserve"> </w:t>
            </w:r>
            <w:r w:rsidRPr="00452E7C">
              <w:t>risk (RR) of miscarriage according to ≥1 of 5 occupational activities of interest. Following an assessment of completeness of reporting, confounding, and bias, ea</w:t>
            </w:r>
            <w:r>
              <w:t>ch risk estimate was characteris</w:t>
            </w:r>
            <w:r w:rsidRPr="00452E7C">
              <w:t>ed as more or less likely to be biased. Studies with equivalent measures of exposure were pooled to obtain a weighted common risk estimate.</w:t>
            </w:r>
            <w:r>
              <w:t xml:space="preserve"> </w:t>
            </w:r>
            <w:r w:rsidRPr="00452E7C">
              <w:t>Sensitivity analyses excluded studies most likely to be biased.</w:t>
            </w:r>
          </w:p>
        </w:tc>
        <w:tc>
          <w:tcPr>
            <w:tcW w:w="4536" w:type="dxa"/>
          </w:tcPr>
          <w:p w14:paraId="58832BAB" w14:textId="77777777" w:rsidR="000A1A31" w:rsidRDefault="000A1A31" w:rsidP="00CF65E2">
            <w:r>
              <w:t>Risk of miscarriage:</w:t>
            </w:r>
          </w:p>
          <w:p w14:paraId="0E7BD8AF" w14:textId="2304DC42" w:rsidR="00A909CE" w:rsidRDefault="000B4D19" w:rsidP="000A1A31">
            <w:pPr>
              <w:pStyle w:val="bullet"/>
            </w:pPr>
            <w:r>
              <w:t>Lifting &gt;100 kg/day</w:t>
            </w:r>
            <w:r w:rsidR="000A1A31">
              <w:t>: RR 1.32 (0.93 to 1.87)</w:t>
            </w:r>
          </w:p>
          <w:p w14:paraId="75D322F5" w14:textId="0C82A58C" w:rsidR="000A1A31" w:rsidRDefault="000A1A31" w:rsidP="000A1A31">
            <w:pPr>
              <w:pStyle w:val="bullet"/>
            </w:pPr>
            <w:r>
              <w:t>Standing &gt;6 hours/day: RR 1.16 (1.01 to 1.32)</w:t>
            </w:r>
          </w:p>
        </w:tc>
        <w:tc>
          <w:tcPr>
            <w:tcW w:w="1843" w:type="dxa"/>
          </w:tcPr>
          <w:p w14:paraId="3FF0FE8D" w14:textId="040DF42E" w:rsidR="00A909CE" w:rsidRPr="00AF7D6C" w:rsidRDefault="000A1A31" w:rsidP="004A0E1A">
            <w:pPr>
              <w:keepNext/>
            </w:pPr>
            <w:r>
              <w:t xml:space="preserve">Includes </w:t>
            </w:r>
            <w:r w:rsidR="00677DB6">
              <w:t>cohort and cross-sectional studies</w:t>
            </w:r>
          </w:p>
        </w:tc>
      </w:tr>
      <w:tr w:rsidR="00AF7D6C" w:rsidRPr="00AF7D6C" w14:paraId="7F1F6E41" w14:textId="77777777" w:rsidTr="00452E7C">
        <w:trPr>
          <w:cantSplit/>
        </w:trPr>
        <w:tc>
          <w:tcPr>
            <w:tcW w:w="1305" w:type="dxa"/>
          </w:tcPr>
          <w:p w14:paraId="424839B7" w14:textId="68A1F769" w:rsidR="00AF7D6C" w:rsidRPr="00AF7D6C" w:rsidRDefault="00395C3C" w:rsidP="002747EA">
            <w:pPr>
              <w:keepNext/>
            </w:pPr>
            <w:r>
              <w:t>van Beukering et al 2014</w:t>
            </w:r>
            <w:r w:rsidR="003E3405">
              <w:fldChar w:fldCharType="begin"/>
            </w:r>
            <w:r w:rsidR="002747EA">
              <w:instrText xml:space="preserve"> ADDIN EN.CITE &lt;EndNote&gt;&lt;Cite&gt;&lt;Author&gt;van Beukering&lt;/Author&gt;&lt;Year&gt;2014&lt;/Year&gt;&lt;RecNum&gt;1183&lt;/RecNum&gt;&lt;DisplayText&gt;&lt;style face="superscript" font="Trebuchet MS" size="9"&gt;331&lt;/style&gt;&lt;/DisplayText&gt;&lt;record&gt;&lt;rec-number&gt;1183&lt;/rec-number&gt;&lt;foreign-keys&gt;&lt;key app="EN" db-id="exvasrfx2dtraoesasxp2szsxa2df502592x" timestamp="1558839958"&gt;1183&lt;/key&gt;&lt;key app="ENWeb" db-id=""&gt;0&lt;/key&gt;&lt;/foreign-keys&gt;&lt;ref-type name="Journal Article"&gt;17&lt;/ref-type&gt;&lt;contributors&gt;&lt;authors&gt;&lt;author&gt;van Beukering, M. D. M.&lt;/author&gt;&lt;author&gt;van Melick, M. J. G. J.&lt;/author&gt;&lt;author&gt;Mol, B. W.&lt;/author&gt;&lt;author&gt;Frings-Dresen, M. H. W.&lt;/author&gt;&lt;author&gt;Hulshof, C. T. J.&lt;/author&gt;&lt;/authors&gt;&lt;/contributors&gt;&lt;titles&gt;&lt;title&gt;Physically demanding work and preterm delivery: a systematic review and meta-analysis&lt;/title&gt;&lt;secondary-title&gt;International Archives of Occupational and Environmental Health&lt;/secondary-title&gt;&lt;/titles&gt;&lt;periodical&gt;&lt;full-title&gt;International Archives of Occupational and Environmental Health&lt;/full-title&gt;&lt;/periodical&gt;&lt;pages&gt;809-834&lt;/pages&gt;&lt;volume&gt;87&lt;/volume&gt;&lt;number&gt;8&lt;/number&gt;&lt;section&gt;809&lt;/section&gt;&lt;dates&gt;&lt;year&gt;2014&lt;/year&gt;&lt;/dates&gt;&lt;isbn&gt;0340-0131&amp;#xD;1432-1246&lt;/isbn&gt;&lt;urls&gt;&lt;/urls&gt;&lt;electronic-resource-num&gt;10.1007/s00420-013-0924-3&lt;/electronic-resource-num&gt;&lt;/record&gt;&lt;/Cite&gt;&lt;/EndNote&gt;</w:instrText>
            </w:r>
            <w:r w:rsidR="003E3405">
              <w:fldChar w:fldCharType="separate"/>
            </w:r>
            <w:r w:rsidR="002747EA" w:rsidRPr="002747EA">
              <w:rPr>
                <w:noProof/>
                <w:vertAlign w:val="superscript"/>
              </w:rPr>
              <w:t>331</w:t>
            </w:r>
            <w:r w:rsidR="003E3405">
              <w:fldChar w:fldCharType="end"/>
            </w:r>
          </w:p>
        </w:tc>
        <w:tc>
          <w:tcPr>
            <w:tcW w:w="1247" w:type="dxa"/>
          </w:tcPr>
          <w:p w14:paraId="67DAF626" w14:textId="5738014E" w:rsidR="00AF7D6C" w:rsidRPr="00AF7D6C" w:rsidRDefault="000178DF" w:rsidP="004A0E1A">
            <w:pPr>
              <w:keepNext/>
            </w:pPr>
            <w:r>
              <w:t>11 cohort studies</w:t>
            </w:r>
          </w:p>
        </w:tc>
        <w:tc>
          <w:tcPr>
            <w:tcW w:w="4961" w:type="dxa"/>
          </w:tcPr>
          <w:p w14:paraId="4B901F11" w14:textId="77777777" w:rsidR="00AF7D6C" w:rsidRDefault="00395C3C" w:rsidP="004A0E1A">
            <w:pPr>
              <w:keepNext/>
            </w:pPr>
            <w:r w:rsidRPr="00EE67EA">
              <w:rPr>
                <w:b/>
              </w:rPr>
              <w:t>Aim</w:t>
            </w:r>
            <w:r>
              <w:t>: To assess the association between physically demanding work and risk of preterm birth.</w:t>
            </w:r>
          </w:p>
          <w:p w14:paraId="5621F362" w14:textId="0BF81CE4" w:rsidR="00395C3C" w:rsidRPr="00AF7D6C" w:rsidRDefault="00F716AA" w:rsidP="00F716AA">
            <w:r w:rsidRPr="00F716AA">
              <w:rPr>
                <w:b/>
              </w:rPr>
              <w:t>Methods</w:t>
            </w:r>
            <w:r>
              <w:t xml:space="preserve">: </w:t>
            </w:r>
            <w:r w:rsidRPr="00F716AA">
              <w:t> A systematic search in Medline, Embase and</w:t>
            </w:r>
            <w:r>
              <w:t xml:space="preserve"> </w:t>
            </w:r>
            <w:r w:rsidRPr="00F716AA">
              <w:t>Nioshtic for the period 1990 to June 2012 for observational</w:t>
            </w:r>
            <w:r>
              <w:t xml:space="preserve"> </w:t>
            </w:r>
            <w:r w:rsidRPr="00F716AA">
              <w:t>and intervention studies on physically demanding work</w:t>
            </w:r>
            <w:r>
              <w:t xml:space="preserve"> </w:t>
            </w:r>
            <w:r w:rsidRPr="00F716AA">
              <w:t>(prolonged standing, heavy lifting, physical exertion,</w:t>
            </w:r>
            <w:r>
              <w:t xml:space="preserve"> </w:t>
            </w:r>
            <w:r w:rsidRPr="00F716AA">
              <w:t>occupational fatigue and demanding posture) and PTD.</w:t>
            </w:r>
            <w:r>
              <w:t xml:space="preserve"> </w:t>
            </w:r>
            <w:r w:rsidRPr="00F716AA">
              <w:t>Selected studies were assessed for their risk of bias and</w:t>
            </w:r>
            <w:r>
              <w:t xml:space="preserve"> </w:t>
            </w:r>
            <w:r w:rsidRPr="00F716AA">
              <w:t xml:space="preserve">pooled using a random effects model. </w:t>
            </w:r>
          </w:p>
        </w:tc>
        <w:tc>
          <w:tcPr>
            <w:tcW w:w="4536" w:type="dxa"/>
          </w:tcPr>
          <w:p w14:paraId="4C500BF7" w14:textId="77777777" w:rsidR="00CF65E2" w:rsidRDefault="00CF65E2" w:rsidP="00CF65E2">
            <w:r>
              <w:t>Association with preterm birth in cohort studies</w:t>
            </w:r>
          </w:p>
          <w:p w14:paraId="0313B9BE" w14:textId="2E01BA5D" w:rsidR="00395C3C" w:rsidRDefault="00395C3C" w:rsidP="00395C3C">
            <w:pPr>
              <w:pStyle w:val="bullet"/>
            </w:pPr>
            <w:r w:rsidRPr="00395C3C">
              <w:t>Standing and</w:t>
            </w:r>
            <w:r>
              <w:t xml:space="preserve"> walking</w:t>
            </w:r>
            <w:r w:rsidRPr="00395C3C">
              <w:t xml:space="preserve"> </w:t>
            </w:r>
            <w:r w:rsidR="007B0219">
              <w:t>&gt;</w:t>
            </w:r>
            <w:r w:rsidRPr="00395C3C">
              <w:t>3 h per</w:t>
            </w:r>
            <w:r>
              <w:t xml:space="preserve"> day: </w:t>
            </w:r>
            <w:r w:rsidRPr="00395C3C">
              <w:t>OR 1.</w:t>
            </w:r>
            <w:r w:rsidR="00CF65E2">
              <w:t>25</w:t>
            </w:r>
            <w:r>
              <w:t xml:space="preserve"> (</w:t>
            </w:r>
            <w:r w:rsidR="00CF65E2">
              <w:t>0.99</w:t>
            </w:r>
            <w:r>
              <w:t xml:space="preserve"> to 1.</w:t>
            </w:r>
            <w:r w:rsidR="00CF65E2">
              <w:t>57</w:t>
            </w:r>
            <w:r>
              <w:t>)</w:t>
            </w:r>
            <w:r w:rsidRPr="00395C3C">
              <w:t xml:space="preserve"> </w:t>
            </w:r>
          </w:p>
          <w:p w14:paraId="4F48BB0F" w14:textId="2E16898D" w:rsidR="00395C3C" w:rsidRDefault="00395C3C" w:rsidP="00395C3C">
            <w:pPr>
              <w:pStyle w:val="bullet"/>
            </w:pPr>
            <w:r>
              <w:t>L</w:t>
            </w:r>
            <w:r w:rsidRPr="00395C3C">
              <w:t>ifting and carrying</w:t>
            </w:r>
            <w:r>
              <w:t xml:space="preserve"> </w:t>
            </w:r>
            <w:r w:rsidR="00ED6ED7">
              <w:t>&gt;</w:t>
            </w:r>
            <w:r>
              <w:t xml:space="preserve">5 kg: </w:t>
            </w:r>
            <w:r w:rsidRPr="00395C3C">
              <w:t>OR</w:t>
            </w:r>
            <w:r>
              <w:t xml:space="preserve"> 1.</w:t>
            </w:r>
            <w:r w:rsidR="00ED6ED7">
              <w:t>24</w:t>
            </w:r>
            <w:r>
              <w:t xml:space="preserve"> (</w:t>
            </w:r>
            <w:r w:rsidR="00ED6ED7">
              <w:t>1.00</w:t>
            </w:r>
            <w:r>
              <w:t xml:space="preserve"> to 1.</w:t>
            </w:r>
            <w:r w:rsidR="00ED6ED7">
              <w:t>54</w:t>
            </w:r>
            <w:r>
              <w:t>)</w:t>
            </w:r>
          </w:p>
          <w:p w14:paraId="4F4CB9AE" w14:textId="77777777" w:rsidR="00AF7D6C" w:rsidRDefault="00395C3C" w:rsidP="00EE67EA">
            <w:pPr>
              <w:pStyle w:val="bullet"/>
            </w:pPr>
            <w:r>
              <w:t>L</w:t>
            </w:r>
            <w:r w:rsidRPr="00395C3C">
              <w:t xml:space="preserve">ifting and carrying </w:t>
            </w:r>
            <w:r w:rsidR="00ED6ED7">
              <w:t xml:space="preserve">&gt;5 kg </w:t>
            </w:r>
            <w:r w:rsidRPr="00395C3C">
              <w:t>in the third</w:t>
            </w:r>
            <w:r>
              <w:t xml:space="preserve"> </w:t>
            </w:r>
            <w:r w:rsidRPr="00395C3C">
              <w:t>trimester</w:t>
            </w:r>
            <w:r>
              <w:t xml:space="preserve">: </w:t>
            </w:r>
            <w:r w:rsidRPr="00395C3C">
              <w:t>OR</w:t>
            </w:r>
            <w:r>
              <w:t> </w:t>
            </w:r>
            <w:r w:rsidRPr="00395C3C">
              <w:t>1.3</w:t>
            </w:r>
            <w:r w:rsidR="00EE67EA">
              <w:t>0</w:t>
            </w:r>
            <w:r w:rsidRPr="00395C3C">
              <w:t xml:space="preserve"> (1.01</w:t>
            </w:r>
            <w:r>
              <w:t xml:space="preserve"> to </w:t>
            </w:r>
            <w:r w:rsidRPr="00395C3C">
              <w:t>1.</w:t>
            </w:r>
            <w:r w:rsidR="00EE67EA">
              <w:t>67)</w:t>
            </w:r>
          </w:p>
          <w:p w14:paraId="6F82DFCC" w14:textId="4D7C2665" w:rsidR="00DB06B0" w:rsidRPr="00AF7D6C" w:rsidRDefault="00DB06B0" w:rsidP="00EE67EA">
            <w:pPr>
              <w:pStyle w:val="bullet"/>
            </w:pPr>
            <w:r>
              <w:t>Physical effort or exertion: OR 1.30 (1.05 to 1.61)</w:t>
            </w:r>
          </w:p>
        </w:tc>
        <w:tc>
          <w:tcPr>
            <w:tcW w:w="1843" w:type="dxa"/>
          </w:tcPr>
          <w:p w14:paraId="0AD09637" w14:textId="77777777" w:rsidR="00AF7D6C" w:rsidRPr="00AF7D6C" w:rsidRDefault="00AF7D6C" w:rsidP="004A0E1A">
            <w:pPr>
              <w:keepNext/>
            </w:pPr>
          </w:p>
        </w:tc>
      </w:tr>
    </w:tbl>
    <w:p w14:paraId="4946A0B2" w14:textId="062B2ECC" w:rsidR="00570308" w:rsidRPr="00DC4A73" w:rsidRDefault="009C163D" w:rsidP="00BD61CC">
      <w:pPr>
        <w:pStyle w:val="TableName"/>
        <w:pageBreakBefore/>
        <w:ind w:left="1134" w:hanging="1134"/>
      </w:pPr>
      <w:bookmarkStart w:id="167" w:name="_Toc40956670"/>
      <w:r>
        <w:t xml:space="preserve">Q6 </w:t>
      </w:r>
      <w:r w:rsidR="00570308">
        <w:t xml:space="preserve">Adverse effects associated with occupational activities during pregnancy — </w:t>
      </w:r>
      <w:r w:rsidR="002C2569">
        <w:t xml:space="preserve">observational </w:t>
      </w:r>
      <w:r w:rsidR="00395C3C">
        <w:t>studies</w:t>
      </w:r>
      <w:bookmarkEnd w:id="167"/>
    </w:p>
    <w:tbl>
      <w:tblPr>
        <w:tblStyle w:val="TableGrid"/>
        <w:tblW w:w="1389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92: Q6 Adverse effects associated with occupational activities during pregnancy — observational studies"/>
      </w:tblPr>
      <w:tblGrid>
        <w:gridCol w:w="1305"/>
        <w:gridCol w:w="1247"/>
        <w:gridCol w:w="4961"/>
        <w:gridCol w:w="4536"/>
        <w:gridCol w:w="1843"/>
      </w:tblGrid>
      <w:tr w:rsidR="00570308" w:rsidRPr="00F350A6" w14:paraId="0C3B1ECE" w14:textId="77777777" w:rsidTr="00E01A84">
        <w:trPr>
          <w:cantSplit/>
          <w:tblHeader/>
        </w:trPr>
        <w:tc>
          <w:tcPr>
            <w:tcW w:w="1305" w:type="dxa"/>
          </w:tcPr>
          <w:p w14:paraId="358FB09F" w14:textId="77777777" w:rsidR="00570308" w:rsidRPr="00F350A6" w:rsidRDefault="00570308" w:rsidP="00053FBC">
            <w:pPr>
              <w:keepNext/>
              <w:rPr>
                <w:b/>
              </w:rPr>
            </w:pPr>
            <w:r>
              <w:rPr>
                <w:b/>
              </w:rPr>
              <w:t>Study ref</w:t>
            </w:r>
          </w:p>
        </w:tc>
        <w:tc>
          <w:tcPr>
            <w:tcW w:w="1247" w:type="dxa"/>
          </w:tcPr>
          <w:p w14:paraId="64778313" w14:textId="77777777" w:rsidR="00570308" w:rsidRPr="00F350A6" w:rsidRDefault="00570308" w:rsidP="00053FBC">
            <w:pPr>
              <w:keepNext/>
              <w:rPr>
                <w:b/>
              </w:rPr>
            </w:pPr>
            <w:r>
              <w:rPr>
                <w:b/>
              </w:rPr>
              <w:t>N</w:t>
            </w:r>
          </w:p>
        </w:tc>
        <w:tc>
          <w:tcPr>
            <w:tcW w:w="4961" w:type="dxa"/>
          </w:tcPr>
          <w:p w14:paraId="57EC5C66" w14:textId="3EBD4C86" w:rsidR="00570308" w:rsidRPr="00F350A6" w:rsidRDefault="00570308" w:rsidP="00555B1B">
            <w:pPr>
              <w:keepNext/>
              <w:rPr>
                <w:b/>
              </w:rPr>
            </w:pPr>
            <w:r>
              <w:rPr>
                <w:b/>
              </w:rPr>
              <w:t>Aim/</w:t>
            </w:r>
            <w:r w:rsidR="00555B1B">
              <w:rPr>
                <w:b/>
              </w:rPr>
              <w:t>methods</w:t>
            </w:r>
          </w:p>
        </w:tc>
        <w:tc>
          <w:tcPr>
            <w:tcW w:w="4536" w:type="dxa"/>
          </w:tcPr>
          <w:p w14:paraId="21A18F7F" w14:textId="77777777" w:rsidR="00570308" w:rsidRPr="00F350A6" w:rsidRDefault="00570308" w:rsidP="00053FBC">
            <w:pPr>
              <w:keepNext/>
              <w:rPr>
                <w:b/>
              </w:rPr>
            </w:pPr>
            <w:r>
              <w:rPr>
                <w:b/>
              </w:rPr>
              <w:t>Results</w:t>
            </w:r>
          </w:p>
        </w:tc>
        <w:tc>
          <w:tcPr>
            <w:tcW w:w="1843" w:type="dxa"/>
          </w:tcPr>
          <w:p w14:paraId="4E0AB7D4" w14:textId="77777777" w:rsidR="00570308" w:rsidRPr="00F350A6" w:rsidRDefault="00570308" w:rsidP="00053FBC">
            <w:pPr>
              <w:keepNext/>
              <w:rPr>
                <w:b/>
              </w:rPr>
            </w:pPr>
            <w:r>
              <w:rPr>
                <w:b/>
              </w:rPr>
              <w:t>Comments</w:t>
            </w:r>
          </w:p>
        </w:tc>
      </w:tr>
      <w:tr w:rsidR="003060CB" w:rsidRPr="00AF7D6C" w14:paraId="33719C36" w14:textId="77777777" w:rsidTr="00A2497E">
        <w:trPr>
          <w:cantSplit/>
        </w:trPr>
        <w:tc>
          <w:tcPr>
            <w:tcW w:w="1305" w:type="dxa"/>
          </w:tcPr>
          <w:p w14:paraId="6E034E5B" w14:textId="3C8666F4" w:rsidR="003060CB" w:rsidRDefault="003060CB" w:rsidP="00A2497E">
            <w:pPr>
              <w:keepNext/>
            </w:pPr>
            <w:r>
              <w:t>Agopian et al 2017</w:t>
            </w:r>
            <w:r w:rsidR="00283324">
              <w:fldChar w:fldCharType="begin"/>
            </w:r>
            <w:r w:rsidR="002747EA">
              <w:instrText xml:space="preserve"> ADDIN EN.CITE &lt;EndNote&gt;&lt;Cite&gt;&lt;Author&gt;Agopian&lt;/Author&gt;&lt;Year&gt;2017&lt;/Year&gt;&lt;RecNum&gt;774&lt;/RecNum&gt;&lt;DisplayText&gt;&lt;style face="superscript" font="Trebuchet MS" size="9"&gt;343&lt;/style&gt;&lt;/DisplayText&gt;&lt;record&gt;&lt;rec-number&gt;774&lt;/rec-number&gt;&lt;foreign-keys&gt;&lt;key app="EN" db-id="exvasrfx2dtraoesasxp2szsxa2df502592x" timestamp="1541540359"&gt;774&lt;/key&gt;&lt;key app="ENWeb" db-id=""&gt;0&lt;/key&gt;&lt;/foreign-keys&gt;&lt;ref-type name="Journal Article"&gt;17&lt;/ref-type&gt;&lt;contributors&gt;&lt;authors&gt;&lt;author&gt;Agopian, A. J.&lt;/author&gt;&lt;author&gt;Kim, Jihye&lt;/author&gt;&lt;author&gt;Langlois, Peter H.&lt;/author&gt;&lt;author&gt;Lee, Laura&lt;/author&gt;&lt;author&gt;Whitehead, Lawrence W.&lt;/author&gt;&lt;author&gt;Symanski, Elaine&lt;/author&gt;&lt;author&gt;Herdt, Michele L.&lt;/author&gt;&lt;author&gt;Delclos, George L.&lt;/author&gt;&lt;/authors&gt;&lt;/contributors&gt;&lt;titles&gt;&lt;title&gt;Maternal occupational physical activity and risk for orofacial clefts&lt;/title&gt;&lt;secondary-title&gt;Am J Industrial Med&lt;/secondary-title&gt;&lt;/titles&gt;&lt;periodical&gt;&lt;full-title&gt;Am J Industrial Med&lt;/full-title&gt;&lt;/periodical&gt;&lt;pages&gt;627-634&lt;/pages&gt;&lt;volume&gt;60&lt;/volume&gt;&lt;number&gt;7&lt;/number&gt;&lt;section&gt;627&lt;/section&gt;&lt;dates&gt;&lt;year&gt;2017&lt;/year&gt;&lt;/dates&gt;&lt;isbn&gt;02713586&lt;/isbn&gt;&lt;urls&gt;&lt;/urls&gt;&lt;electronic-resource-num&gt;10.1002/ajim.22731&lt;/electronic-resource-num&gt;&lt;/record&gt;&lt;/Cite&gt;&lt;/EndNote&gt;</w:instrText>
            </w:r>
            <w:r w:rsidR="00283324">
              <w:fldChar w:fldCharType="separate"/>
            </w:r>
            <w:r w:rsidR="002747EA" w:rsidRPr="002747EA">
              <w:rPr>
                <w:noProof/>
                <w:vertAlign w:val="superscript"/>
              </w:rPr>
              <w:t>343</w:t>
            </w:r>
            <w:r w:rsidR="00283324">
              <w:fldChar w:fldCharType="end"/>
            </w:r>
          </w:p>
          <w:p w14:paraId="0FE1E2B6" w14:textId="77777777" w:rsidR="003060CB" w:rsidRDefault="003060CB" w:rsidP="00A2497E">
            <w:pPr>
              <w:keepNext/>
            </w:pPr>
            <w:r>
              <w:t>United States</w:t>
            </w:r>
          </w:p>
        </w:tc>
        <w:tc>
          <w:tcPr>
            <w:tcW w:w="1247" w:type="dxa"/>
          </w:tcPr>
          <w:p w14:paraId="67C31816" w14:textId="77777777" w:rsidR="003060CB" w:rsidRDefault="003060CB" w:rsidP="00A2497E">
            <w:pPr>
              <w:keepNext/>
            </w:pPr>
            <w:r>
              <w:t>887 cleft lip and palate</w:t>
            </w:r>
          </w:p>
          <w:p w14:paraId="427FF822" w14:textId="77777777" w:rsidR="003060CB" w:rsidRDefault="003060CB" w:rsidP="00A2497E">
            <w:pPr>
              <w:keepNext/>
            </w:pPr>
            <w:r>
              <w:t>436 cleft palate</w:t>
            </w:r>
          </w:p>
          <w:p w14:paraId="425EF8A8" w14:textId="77777777" w:rsidR="003060CB" w:rsidRDefault="003060CB" w:rsidP="00A2497E">
            <w:pPr>
              <w:keepNext/>
            </w:pPr>
            <w:r>
              <w:t>1,932 controls</w:t>
            </w:r>
          </w:p>
          <w:p w14:paraId="507629BC" w14:textId="77777777" w:rsidR="003060CB" w:rsidRDefault="003060CB" w:rsidP="00A2497E">
            <w:pPr>
              <w:keepNext/>
            </w:pPr>
            <w:r>
              <w:t>Case-control</w:t>
            </w:r>
          </w:p>
        </w:tc>
        <w:tc>
          <w:tcPr>
            <w:tcW w:w="4961" w:type="dxa"/>
          </w:tcPr>
          <w:p w14:paraId="602BEFEE" w14:textId="77777777" w:rsidR="003060CB" w:rsidRPr="00642F2F" w:rsidRDefault="003060CB" w:rsidP="00642F2F">
            <w:r w:rsidRPr="00642F2F">
              <w:rPr>
                <w:b/>
              </w:rPr>
              <w:t>Aim</w:t>
            </w:r>
            <w:r>
              <w:t xml:space="preserve">: </w:t>
            </w:r>
            <w:r w:rsidRPr="00642F2F">
              <w:t>To perform a case-control study of maternal occupational physical activity and risk</w:t>
            </w:r>
            <w:r>
              <w:t xml:space="preserve"> </w:t>
            </w:r>
            <w:r w:rsidRPr="00642F2F">
              <w:t>for orofacial clefts in Texas during 1999-2009.</w:t>
            </w:r>
          </w:p>
          <w:p w14:paraId="10A0671D" w14:textId="77777777" w:rsidR="003060CB" w:rsidRPr="00642F2F" w:rsidRDefault="003060CB" w:rsidP="002D0E62">
            <w:r w:rsidRPr="00642F2F">
              <w:rPr>
                <w:b/>
              </w:rPr>
              <w:t xml:space="preserve">Methods: </w:t>
            </w:r>
            <w:r w:rsidRPr="00642F2F">
              <w:t>We</w:t>
            </w:r>
            <w:r>
              <w:t xml:space="preserve"> </w:t>
            </w:r>
            <w:r w:rsidRPr="00642F2F">
              <w:t>used logistic regression to assess measures of physical activity estimated from a</w:t>
            </w:r>
            <w:r>
              <w:t xml:space="preserve"> </w:t>
            </w:r>
            <w:r w:rsidRPr="00642F2F">
              <w:t>job exposure matrix, using the maternal occupation reported on the birth certificate.</w:t>
            </w:r>
          </w:p>
        </w:tc>
        <w:tc>
          <w:tcPr>
            <w:tcW w:w="4536" w:type="dxa"/>
          </w:tcPr>
          <w:p w14:paraId="74A07B5B" w14:textId="77777777" w:rsidR="003060CB" w:rsidRDefault="003060CB" w:rsidP="00D857B7">
            <w:r>
              <w:t>Cleft lip and palate — longest vs shortest time performing:</w:t>
            </w:r>
          </w:p>
          <w:p w14:paraId="4BA93843" w14:textId="77777777" w:rsidR="003060CB" w:rsidRDefault="003060CB" w:rsidP="004C402A">
            <w:pPr>
              <w:pStyle w:val="bullet"/>
            </w:pPr>
            <w:r>
              <w:t>Bending or twisting: OR 1.22 (0.97 to 1.53)</w:t>
            </w:r>
          </w:p>
          <w:p w14:paraId="35E032E4" w14:textId="77777777" w:rsidR="003060CB" w:rsidRDefault="003060CB" w:rsidP="004C402A">
            <w:pPr>
              <w:pStyle w:val="bullet"/>
            </w:pPr>
            <w:r>
              <w:t>Climbing: OR 0.91 (0.71 to 1.15)</w:t>
            </w:r>
          </w:p>
          <w:p w14:paraId="750D126B" w14:textId="77777777" w:rsidR="003060CB" w:rsidRDefault="003060CB" w:rsidP="004C402A">
            <w:pPr>
              <w:pStyle w:val="bullet"/>
            </w:pPr>
            <w:r>
              <w:t>Keeping or regaining balance: OR 1.32 (1.03 to 1.68)</w:t>
            </w:r>
          </w:p>
          <w:p w14:paraId="1188788D" w14:textId="77777777" w:rsidR="003060CB" w:rsidRDefault="003060CB" w:rsidP="004C402A">
            <w:pPr>
              <w:pStyle w:val="bullet"/>
            </w:pPr>
            <w:r>
              <w:t>Standing: OR 1.33 (1.04 to 1.69)</w:t>
            </w:r>
          </w:p>
          <w:p w14:paraId="3B857F6E" w14:textId="77777777" w:rsidR="003060CB" w:rsidRDefault="003060CB" w:rsidP="004C402A">
            <w:r>
              <w:t>Cleft palate — longest vs shortest time performing:</w:t>
            </w:r>
          </w:p>
          <w:p w14:paraId="0B76805F" w14:textId="77777777" w:rsidR="003060CB" w:rsidRDefault="003060CB" w:rsidP="004C402A">
            <w:pPr>
              <w:pStyle w:val="bullet"/>
            </w:pPr>
            <w:r>
              <w:t>Bending or twisting: OR 0.93 (0.69 to 1.27)</w:t>
            </w:r>
          </w:p>
          <w:p w14:paraId="5C277515" w14:textId="77777777" w:rsidR="003060CB" w:rsidRDefault="003060CB" w:rsidP="004C402A">
            <w:pPr>
              <w:pStyle w:val="bullet"/>
            </w:pPr>
            <w:r>
              <w:t>Climbing: OR 1.04 (0.76 to 1.43)</w:t>
            </w:r>
          </w:p>
          <w:p w14:paraId="70C385C9" w14:textId="77777777" w:rsidR="003060CB" w:rsidRDefault="003060CB" w:rsidP="004C402A">
            <w:pPr>
              <w:pStyle w:val="bullet"/>
            </w:pPr>
            <w:r>
              <w:t>Keeping or regaining balance: OR 1.10 (0.80 to 1.52)</w:t>
            </w:r>
          </w:p>
          <w:p w14:paraId="17F06416" w14:textId="77777777" w:rsidR="003060CB" w:rsidRPr="00D857B7" w:rsidRDefault="003060CB" w:rsidP="004C402A">
            <w:pPr>
              <w:pStyle w:val="bullet"/>
            </w:pPr>
            <w:r>
              <w:t>Standing: OR 1.29 (0.95 to 1.77)</w:t>
            </w:r>
          </w:p>
        </w:tc>
        <w:tc>
          <w:tcPr>
            <w:tcW w:w="1843" w:type="dxa"/>
          </w:tcPr>
          <w:p w14:paraId="7C3C6167" w14:textId="77777777" w:rsidR="003060CB" w:rsidRPr="00AF7D6C" w:rsidRDefault="003060CB" w:rsidP="00A2497E">
            <w:pPr>
              <w:keepNext/>
            </w:pPr>
          </w:p>
        </w:tc>
      </w:tr>
      <w:tr w:rsidR="003060CB" w:rsidRPr="00AF7D6C" w14:paraId="0239B814" w14:textId="77777777" w:rsidTr="00A2497E">
        <w:trPr>
          <w:cantSplit/>
        </w:trPr>
        <w:tc>
          <w:tcPr>
            <w:tcW w:w="1305" w:type="dxa"/>
          </w:tcPr>
          <w:p w14:paraId="28829DC2" w14:textId="0746949F" w:rsidR="003060CB" w:rsidRDefault="003060CB" w:rsidP="00A2497E">
            <w:pPr>
              <w:keepNext/>
            </w:pPr>
            <w:r>
              <w:t>Bonzini et al 2009</w:t>
            </w:r>
            <w:r w:rsidR="00283324">
              <w:fldChar w:fldCharType="begin">
                <w:fldData xml:space="preserve">PEVuZE5vdGU+PENpdGU+PEF1dGhvcj5Cb256aW5pPC9BdXRob3I+PFllYXI+MjAwOTwvWWVhcj48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==
</w:fldData>
              </w:fldChar>
            </w:r>
            <w:r w:rsidR="002747EA">
              <w:instrText xml:space="preserve"> ADDIN EN.CITE </w:instrText>
            </w:r>
            <w:r w:rsidR="002747EA">
              <w:fldChar w:fldCharType="begin">
                <w:fldData xml:space="preserve">PEVuZE5vdGU+PENpdGU+PEF1dGhvcj5Cb256aW5pPC9BdXRob3I+PFllYXI+MjAwOTwvWWVhcj48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==
</w:fldData>
              </w:fldChar>
            </w:r>
            <w:r w:rsidR="002747EA">
              <w:instrText xml:space="preserve"> ADDIN EN.CITE.DATA </w:instrText>
            </w:r>
            <w:r w:rsidR="002747EA">
              <w:fldChar w:fldCharType="end"/>
            </w:r>
            <w:r w:rsidR="00283324">
              <w:fldChar w:fldCharType="separate"/>
            </w:r>
            <w:r w:rsidR="002747EA" w:rsidRPr="002747EA">
              <w:rPr>
                <w:noProof/>
                <w:vertAlign w:val="superscript"/>
              </w:rPr>
              <w:t>333</w:t>
            </w:r>
            <w:r w:rsidR="00283324">
              <w:fldChar w:fldCharType="end"/>
            </w:r>
          </w:p>
          <w:p w14:paraId="35EAE2A9" w14:textId="77777777" w:rsidR="003060CB" w:rsidRDefault="003060CB" w:rsidP="00A2497E">
            <w:pPr>
              <w:keepNext/>
            </w:pPr>
            <w:r>
              <w:t>United Kingdom</w:t>
            </w:r>
          </w:p>
        </w:tc>
        <w:tc>
          <w:tcPr>
            <w:tcW w:w="1247" w:type="dxa"/>
          </w:tcPr>
          <w:p w14:paraId="0F06364E" w14:textId="77777777" w:rsidR="003060CB" w:rsidRDefault="003060CB" w:rsidP="00A2497E">
            <w:pPr>
              <w:keepNext/>
            </w:pPr>
            <w:r>
              <w:t>1,327 women</w:t>
            </w:r>
          </w:p>
          <w:p w14:paraId="7C5DF7B1" w14:textId="77777777" w:rsidR="003060CB" w:rsidRDefault="003060CB" w:rsidP="00A2497E">
            <w:pPr>
              <w:keepNext/>
            </w:pPr>
            <w:r>
              <w:t>Cohort</w:t>
            </w:r>
          </w:p>
        </w:tc>
        <w:tc>
          <w:tcPr>
            <w:tcW w:w="4961" w:type="dxa"/>
          </w:tcPr>
          <w:p w14:paraId="3BF44BB2" w14:textId="77777777" w:rsidR="003060CB" w:rsidRDefault="003060CB" w:rsidP="00D857B7">
            <w:r w:rsidRPr="00D857B7">
              <w:rPr>
                <w:b/>
              </w:rPr>
              <w:t>Aim</w:t>
            </w:r>
            <w:r>
              <w:t xml:space="preserve">: </w:t>
            </w:r>
            <w:r w:rsidRPr="00D857B7">
              <w:t xml:space="preserve">To investigate risks of physical activity at work by pregnancy trimester, including the effects on head and abdominal circumference. </w:t>
            </w:r>
          </w:p>
          <w:p w14:paraId="2608B206" w14:textId="77777777" w:rsidR="003060CB" w:rsidRDefault="003060CB" w:rsidP="00D857B7">
            <w:pPr>
              <w:rPr>
                <w:b/>
              </w:rPr>
            </w:pPr>
            <w:r w:rsidRPr="00D857B7">
              <w:rPr>
                <w:b/>
              </w:rPr>
              <w:t>Methods</w:t>
            </w:r>
            <w:r w:rsidRPr="00D857B7">
              <w:t xml:space="preserve">: At 34 weeks of gestation we interviewed mothers from the prospective Southampton Women's Survey (SWS); we asked about their activities (working hours, standing/walking, kneeling/squatting, trunk bending, lifting and night shifts) in jobs held at each of 11, 19 and 34 weeks of gestation, and subsequently ascertained four birth outcomes (preterm delivery, small for gestational age (SGA) and reduced head or abdominal circumference) blinded to employment history. </w:t>
            </w:r>
          </w:p>
        </w:tc>
        <w:tc>
          <w:tcPr>
            <w:tcW w:w="4536" w:type="dxa"/>
          </w:tcPr>
          <w:p w14:paraId="36A25929" w14:textId="77777777" w:rsidR="003060CB" w:rsidRDefault="003060CB" w:rsidP="00D857B7">
            <w:r w:rsidRPr="00D857B7">
              <w:t xml:space="preserve">Risk of preterm </w:t>
            </w:r>
            <w:r>
              <w:t>birth</w:t>
            </w:r>
            <w:r w:rsidRPr="00D857B7">
              <w:t xml:space="preserve"> was elevated nearly threefold in women whose work at 34 weeks entailed trunk bending for &gt;1 h/day</w:t>
            </w:r>
            <w:r>
              <w:t xml:space="preserve"> (OR 2.92; 95%CI 1.27 to 6.70)</w:t>
            </w:r>
            <w:r w:rsidRPr="00D857B7">
              <w:t xml:space="preserve">. </w:t>
            </w:r>
          </w:p>
          <w:p w14:paraId="0D435097" w14:textId="77777777" w:rsidR="003060CB" w:rsidRPr="00D857B7" w:rsidRDefault="003060CB" w:rsidP="00F82888">
            <w:r>
              <w:t>N</w:t>
            </w:r>
            <w:r w:rsidRPr="00D857B7">
              <w:t xml:space="preserve">o statistically significant associations were found with </w:t>
            </w:r>
            <w:r>
              <w:t>small for gestational age</w:t>
            </w:r>
            <w:r w:rsidRPr="00D857B7">
              <w:t xml:space="preserve"> or small abdominal circumference, and preterm </w:t>
            </w:r>
            <w:r>
              <w:t>birth</w:t>
            </w:r>
            <w:r w:rsidRPr="00D857B7">
              <w:t xml:space="preserve"> showed little association with long working hours, lifting, standing or shift work. </w:t>
            </w:r>
          </w:p>
        </w:tc>
        <w:tc>
          <w:tcPr>
            <w:tcW w:w="1843" w:type="dxa"/>
          </w:tcPr>
          <w:p w14:paraId="6A776A66" w14:textId="77777777" w:rsidR="003060CB" w:rsidRPr="00AF7D6C" w:rsidRDefault="003060CB" w:rsidP="00A2497E">
            <w:pPr>
              <w:keepNext/>
            </w:pPr>
          </w:p>
        </w:tc>
      </w:tr>
      <w:tr w:rsidR="003060CB" w:rsidRPr="00AF7D6C" w14:paraId="4FF06C78" w14:textId="77777777" w:rsidTr="00A2497E">
        <w:trPr>
          <w:cantSplit/>
        </w:trPr>
        <w:tc>
          <w:tcPr>
            <w:tcW w:w="1305" w:type="dxa"/>
          </w:tcPr>
          <w:p w14:paraId="7DAD1EB5" w14:textId="432548B9" w:rsidR="003060CB" w:rsidRDefault="003060CB" w:rsidP="00283324">
            <w:pPr>
              <w:keepNext/>
            </w:pPr>
            <w:r>
              <w:t>Crotaeu et al 2006</w:t>
            </w:r>
            <w:r w:rsidR="00283324">
              <w:fldChar w:fldCharType="begin"/>
            </w:r>
            <w:r w:rsidR="002747EA">
              <w:instrText xml:space="preserve"> ADDIN EN.CITE &lt;EndNote&gt;&lt;Cite&gt;&lt;Author&gt;Croteau&lt;/Author&gt;&lt;Year&gt;2006&lt;/Year&gt;&lt;RecNum&gt;843&lt;/RecNum&gt;&lt;DisplayText&gt;&lt;style face="superscript" font="Trebuchet MS" size="9"&gt;340&lt;/style&gt;&lt;/DisplayText&gt;&lt;record&gt;&lt;rec-number&gt;843&lt;/rec-number&gt;&lt;foreign-keys&gt;&lt;key app="EN" db-id="exvasrfx2dtraoesasxp2szsxa2df502592x" timestamp="1541540597"&gt;843&lt;/key&gt;&lt;key app="ENWeb" db-id=""&gt;0&lt;/key&gt;&lt;/foreign-keys&gt;&lt;ref-type name="Journal Article"&gt;17&lt;/ref-type&gt;&lt;contributors&gt;&lt;authors&gt;&lt;author&gt;Croteau, Agathe&lt;/author&gt;&lt;author&gt;Marcoux, Sylvie&lt;/author&gt;&lt;author&gt;Brisson, Chantal&lt;/author&gt;&lt;/authors&gt;&lt;/contributors&gt;&lt;titles&gt;&lt;title&gt;Work activity in pregnancy, preventive measures, and the risk of delivering a small-for-gestational-age infant&lt;/title&gt;&lt;secondary-title&gt;American Journal of Public Health&lt;/secondary-title&gt;&lt;/titles&gt;&lt;periodical&gt;&lt;full-title&gt;American Journal of Public Health&lt;/full-title&gt;&lt;/periodical&gt;&lt;pages&gt;846-855&lt;/pages&gt;&lt;volume&gt;96&lt;/volume&gt;&lt;number&gt;5&lt;/number&gt;&lt;section&gt;846&lt;/section&gt;&lt;dates&gt;&lt;year&gt;2006&lt;/year&gt;&lt;/dates&gt;&lt;isbn&gt;0090-0036&amp;#xD;1541-0048&lt;/isbn&gt;&lt;urls&gt;&lt;/urls&gt;&lt;electronic-resource-num&gt;10.2105/ajph.2004.058552&lt;/electronic-resource-num&gt;&lt;/record&gt;&lt;/Cite&gt;&lt;/EndNote&gt;</w:instrText>
            </w:r>
            <w:r w:rsidR="00283324">
              <w:fldChar w:fldCharType="separate"/>
            </w:r>
            <w:r w:rsidR="002747EA" w:rsidRPr="002747EA">
              <w:rPr>
                <w:noProof/>
                <w:vertAlign w:val="superscript"/>
              </w:rPr>
              <w:t>340</w:t>
            </w:r>
            <w:r w:rsidR="00283324">
              <w:fldChar w:fldCharType="end"/>
            </w:r>
          </w:p>
          <w:p w14:paraId="7B5795C1" w14:textId="757FF6D1" w:rsidR="0050625F" w:rsidRDefault="0050625F" w:rsidP="00283324">
            <w:pPr>
              <w:keepNext/>
            </w:pPr>
            <w:r>
              <w:t>Canada</w:t>
            </w:r>
          </w:p>
        </w:tc>
        <w:tc>
          <w:tcPr>
            <w:tcW w:w="1247" w:type="dxa"/>
          </w:tcPr>
          <w:p w14:paraId="6A18F9AF" w14:textId="77777777" w:rsidR="003060CB" w:rsidRDefault="003060CB" w:rsidP="00A2497E">
            <w:pPr>
              <w:keepNext/>
            </w:pPr>
            <w:r>
              <w:t>1,536 cases</w:t>
            </w:r>
          </w:p>
          <w:p w14:paraId="5B2FA6FC" w14:textId="77777777" w:rsidR="003060CB" w:rsidRDefault="003060CB" w:rsidP="00A2497E">
            <w:pPr>
              <w:keepNext/>
            </w:pPr>
            <w:r>
              <w:t>4,441 controls</w:t>
            </w:r>
          </w:p>
        </w:tc>
        <w:tc>
          <w:tcPr>
            <w:tcW w:w="4961" w:type="dxa"/>
          </w:tcPr>
          <w:p w14:paraId="4E25E76A" w14:textId="77777777" w:rsidR="003060CB" w:rsidRDefault="003060CB" w:rsidP="00462042">
            <w:r w:rsidRPr="00462042">
              <w:rPr>
                <w:b/>
              </w:rPr>
              <w:t>Aim</w:t>
            </w:r>
            <w:r>
              <w:t xml:space="preserve">: To evaluate whether some occupational conditions during pregnancy increase the risk of delivering a small-for gestational-age (SGA) infant and whether taking measures to eliminate these conditions decreases that risk. </w:t>
            </w:r>
          </w:p>
          <w:p w14:paraId="1F2BAD7E" w14:textId="77777777" w:rsidR="003060CB" w:rsidRDefault="003060CB" w:rsidP="00462042">
            <w:pPr>
              <w:rPr>
                <w:b/>
              </w:rPr>
            </w:pPr>
            <w:r w:rsidRPr="00462042">
              <w:rPr>
                <w:b/>
              </w:rPr>
              <w:t>Methods</w:t>
            </w:r>
            <w:r>
              <w:t xml:space="preserve">: Cases and controls were selected from 43,898 women who had single live births between January 1997 and March 1999 in Québec, Canada. The women were interviewed by telephone after birth. </w:t>
            </w:r>
          </w:p>
        </w:tc>
        <w:tc>
          <w:tcPr>
            <w:tcW w:w="4536" w:type="dxa"/>
          </w:tcPr>
          <w:p w14:paraId="69AB8866" w14:textId="77777777" w:rsidR="003060CB" w:rsidRDefault="003060CB" w:rsidP="008F7F6E">
            <w:r>
              <w:t>Association between small-for-gestational age:</w:t>
            </w:r>
          </w:p>
          <w:p w14:paraId="749C91C9" w14:textId="77777777" w:rsidR="003060CB" w:rsidRPr="00E17C45" w:rsidRDefault="003060CB" w:rsidP="00E17C45">
            <w:pPr>
              <w:pStyle w:val="bullet"/>
            </w:pPr>
            <w:r>
              <w:t xml:space="preserve">standing ≥7 hours a day: </w:t>
            </w:r>
            <w:r w:rsidRPr="00E17C45">
              <w:t>OR 1.2; 95%CI 0.9 to 1.6)</w:t>
            </w:r>
          </w:p>
          <w:p w14:paraId="3591B8F7" w14:textId="77777777" w:rsidR="003060CB" w:rsidRDefault="003060CB" w:rsidP="00E17C45">
            <w:pPr>
              <w:pStyle w:val="bullet"/>
            </w:pPr>
            <w:r>
              <w:t xml:space="preserve">lifting ≥7 kg: </w:t>
            </w:r>
            <w:r w:rsidRPr="00E17C45">
              <w:t>OR 1.2; 95%CI 0.9 to 1.5)</w:t>
            </w:r>
          </w:p>
        </w:tc>
        <w:tc>
          <w:tcPr>
            <w:tcW w:w="1843" w:type="dxa"/>
          </w:tcPr>
          <w:p w14:paraId="3271B9C4" w14:textId="77777777" w:rsidR="003060CB" w:rsidRPr="00AF7D6C" w:rsidRDefault="003060CB" w:rsidP="00A2497E">
            <w:pPr>
              <w:keepNext/>
            </w:pPr>
          </w:p>
        </w:tc>
      </w:tr>
      <w:tr w:rsidR="003060CB" w:rsidRPr="00AF7D6C" w14:paraId="4E990857" w14:textId="77777777" w:rsidTr="00A2497E">
        <w:trPr>
          <w:cantSplit/>
        </w:trPr>
        <w:tc>
          <w:tcPr>
            <w:tcW w:w="1305" w:type="dxa"/>
          </w:tcPr>
          <w:p w14:paraId="557E1062" w14:textId="13D475C0" w:rsidR="003060CB" w:rsidRDefault="003060CB" w:rsidP="00A2497E">
            <w:pPr>
              <w:keepNext/>
            </w:pPr>
            <w:r>
              <w:t>El Metwalli et al 2001</w:t>
            </w:r>
            <w:r>
              <w:fldChar w:fldCharType="begin"/>
            </w:r>
            <w:r w:rsidR="002747EA">
              <w:instrText xml:space="preserve"> ADDIN EN.CITE &lt;EndNote&gt;&lt;Cite&gt;&lt;Author&gt;El Metwalli&lt;/Author&gt;&lt;Year&gt;2001&lt;/Year&gt;&lt;RecNum&gt;1494&lt;/RecNum&gt;&lt;DisplayText&gt;&lt;style face="superscript" font="Trebuchet MS" size="9"&gt;329&lt;/style&gt;&lt;/DisplayText&gt;&lt;record&gt;&lt;rec-number&gt;1494&lt;/rec-number&gt;&lt;foreign-keys&gt;&lt;key app="EN" db-id="exvasrfx2dtraoesasxp2szsxa2df502592x" timestamp="1574313806"&gt;1494&lt;/key&gt;&lt;/foreign-keys&gt;&lt;ref-type name="Journal Article"&gt;17&lt;/ref-type&gt;&lt;contributors&gt;&lt;authors&gt;&lt;author&gt;El Metwalli, A.G.,&lt;/author&gt;&lt;author&gt;Badawy, A.M.,&lt;/author&gt;&lt;author&gt;El Baghdadi, L.A.,&lt;/author&gt;&lt;author&gt;El Wahady, A.,&lt;/author&gt;&lt;/authors&gt;&lt;/contributors&gt;&lt;titles&gt;&lt;title&gt;        Occupational physical activity and pregnancy outcome&lt;/title&gt;&lt;secondary-title&gt;Eur J Obstet Gynecol Reprod Biol&lt;/secondary-title&gt;&lt;/titles&gt;&lt;periodical&gt;&lt;full-title&gt;Eur J Obstet Gynecol Reprod Biol&lt;/full-title&gt;&lt;/periodical&gt;&lt;pages&gt;41-45&lt;/pages&gt;&lt;volume&gt;100&lt;/volume&gt;&lt;dates&gt;&lt;year&gt;2001&lt;/year&gt;&lt;/dates&gt;&lt;urls&gt;&lt;/urls&gt;&lt;/record&gt;&lt;/Cite&gt;&lt;/EndNote&gt;</w:instrText>
            </w:r>
            <w:r>
              <w:fldChar w:fldCharType="separate"/>
            </w:r>
            <w:r w:rsidR="002747EA" w:rsidRPr="002747EA">
              <w:rPr>
                <w:noProof/>
                <w:vertAlign w:val="superscript"/>
              </w:rPr>
              <w:t>329</w:t>
            </w:r>
            <w:r>
              <w:fldChar w:fldCharType="end"/>
            </w:r>
          </w:p>
          <w:p w14:paraId="604762CE" w14:textId="77777777" w:rsidR="003060CB" w:rsidRDefault="003060CB" w:rsidP="00A2497E">
            <w:pPr>
              <w:keepNext/>
            </w:pPr>
            <w:r>
              <w:t>Egypt</w:t>
            </w:r>
          </w:p>
        </w:tc>
        <w:tc>
          <w:tcPr>
            <w:tcW w:w="1247" w:type="dxa"/>
          </w:tcPr>
          <w:p w14:paraId="2DA6658F" w14:textId="77777777" w:rsidR="003060CB" w:rsidRDefault="003060CB" w:rsidP="00A2497E">
            <w:pPr>
              <w:keepNext/>
            </w:pPr>
            <w:r>
              <w:t>1,762</w:t>
            </w:r>
          </w:p>
          <w:p w14:paraId="6392E7ED" w14:textId="77777777" w:rsidR="003060CB" w:rsidRDefault="003060CB" w:rsidP="00A2497E">
            <w:pPr>
              <w:keepNext/>
            </w:pPr>
            <w:r>
              <w:t>Case control</w:t>
            </w:r>
          </w:p>
        </w:tc>
        <w:tc>
          <w:tcPr>
            <w:tcW w:w="4961" w:type="dxa"/>
          </w:tcPr>
          <w:p w14:paraId="15D86C28" w14:textId="77777777" w:rsidR="003060CB" w:rsidRDefault="003060CB" w:rsidP="00A2497E">
            <w:pPr>
              <w:rPr>
                <w:b/>
              </w:rPr>
            </w:pPr>
            <w:r>
              <w:rPr>
                <w:b/>
              </w:rPr>
              <w:t xml:space="preserve">Aim: </w:t>
            </w:r>
            <w:r w:rsidRPr="00555B1B">
              <w:t>To determine the effect of occupational physical activities on the outcome of pregnancy.</w:t>
            </w:r>
          </w:p>
          <w:p w14:paraId="2AB9F414" w14:textId="77777777" w:rsidR="003060CB" w:rsidRPr="00555B1B" w:rsidRDefault="003060CB" w:rsidP="00A2497E">
            <w:r>
              <w:rPr>
                <w:b/>
              </w:rPr>
              <w:t xml:space="preserve">Methods: </w:t>
            </w:r>
            <w:r>
              <w:t>Occupational physical activity was evaluated through energy expenditure and biomechanic load for women who had experienced spontaneous abortion (cases; n=562) and women who gave birth at full term (control; n=1,200).</w:t>
            </w:r>
          </w:p>
        </w:tc>
        <w:tc>
          <w:tcPr>
            <w:tcW w:w="4536" w:type="dxa"/>
          </w:tcPr>
          <w:p w14:paraId="3AD569EC" w14:textId="77777777" w:rsidR="003060CB" w:rsidRDefault="003060CB" w:rsidP="00A2497E">
            <w:pPr>
              <w:keepNext/>
            </w:pPr>
            <w:r>
              <w:t>Spontaneous abortion group vs completed pregnancy group:</w:t>
            </w:r>
          </w:p>
          <w:p w14:paraId="284D6797" w14:textId="77777777" w:rsidR="003060CB" w:rsidRDefault="003060CB" w:rsidP="00A2497E">
            <w:pPr>
              <w:pStyle w:val="bullet"/>
            </w:pPr>
            <w:r>
              <w:t>Low intensity score: 226/562 (40.2%) vs 831/1,200 (69.3%)</w:t>
            </w:r>
          </w:p>
          <w:p w14:paraId="3C8BD210" w14:textId="77777777" w:rsidR="003060CB" w:rsidRDefault="003060CB" w:rsidP="00A2497E">
            <w:pPr>
              <w:pStyle w:val="bullet"/>
            </w:pPr>
            <w:r>
              <w:t>High intensity score: 336/562 (59.8%) vs 369/1,200 (30.7%)</w:t>
            </w:r>
          </w:p>
          <w:p w14:paraId="5B069138" w14:textId="77777777" w:rsidR="003060CB" w:rsidRDefault="003060CB" w:rsidP="00A2497E">
            <w:pPr>
              <w:pStyle w:val="bullet"/>
            </w:pPr>
            <w:r>
              <w:t>No lifting: 259/562 (46.1%) vs 762/1,200 (63.5%)</w:t>
            </w:r>
          </w:p>
          <w:p w14:paraId="25FDF048" w14:textId="77777777" w:rsidR="003060CB" w:rsidRPr="00F74B01" w:rsidRDefault="003060CB" w:rsidP="00A2497E">
            <w:pPr>
              <w:pStyle w:val="bullet"/>
            </w:pPr>
            <w:r>
              <w:t>Lifting: 303/562 (53.9%) vs 438/1,200 (36.5%)</w:t>
            </w:r>
          </w:p>
        </w:tc>
        <w:tc>
          <w:tcPr>
            <w:tcW w:w="1843" w:type="dxa"/>
          </w:tcPr>
          <w:p w14:paraId="19F7B2F4" w14:textId="77777777" w:rsidR="003060CB" w:rsidRPr="00AF7D6C" w:rsidRDefault="003060CB" w:rsidP="00A2497E">
            <w:pPr>
              <w:keepNext/>
            </w:pPr>
          </w:p>
        </w:tc>
      </w:tr>
      <w:tr w:rsidR="003060CB" w:rsidRPr="00AF7D6C" w14:paraId="4DD82E24" w14:textId="77777777" w:rsidTr="00E01A84">
        <w:trPr>
          <w:cantSplit/>
        </w:trPr>
        <w:tc>
          <w:tcPr>
            <w:tcW w:w="1305" w:type="dxa"/>
          </w:tcPr>
          <w:p w14:paraId="5FE1D94E" w14:textId="75905828" w:rsidR="003060CB" w:rsidRDefault="003060CB" w:rsidP="00053FBC">
            <w:pPr>
              <w:keepNext/>
            </w:pPr>
            <w:r>
              <w:t>Eunhee et al 2002</w:t>
            </w:r>
            <w:r>
              <w:fldChar w:fldCharType="begin"/>
            </w:r>
            <w:r w:rsidR="002747EA">
              <w:instrText xml:space="preserve"> ADDIN EN.CITE &lt;EndNote&gt;&lt;Cite&gt;&lt;Author&gt;Eunhee&lt;/Author&gt;&lt;Year&gt;2002&lt;/Year&gt;&lt;RecNum&gt;1495&lt;/RecNum&gt;&lt;DisplayText&gt;&lt;style face="superscript" font="Trebuchet MS" size="9"&gt;338&lt;/style&gt;&lt;/DisplayText&gt;&lt;record&gt;&lt;rec-number&gt;1495&lt;/rec-number&gt;&lt;foreign-keys&gt;&lt;key app="EN" db-id="exvasrfx2dtraoesasxp2szsxa2df502592x" timestamp="1574314249"&gt;1495&lt;/key&gt;&lt;/foreign-keys&gt;&lt;ref-type name="Journal Article"&gt;17&lt;/ref-type&gt;&lt;contributors&gt;&lt;authors&gt;&lt;author&gt;Eunhee, H.,&lt;/author&gt;&lt;author&gt;Cho, S-I.,&lt;/author&gt;&lt;author&gt;Park, H.,&lt;/author&gt;&lt;author&gt;Chen, D.,&lt;/author&gt;&lt;author&gt;Chen, C.,&lt;/author&gt;&lt;author&gt;Wang., L.,&lt;/author&gt;&lt;author&gt;Xu, X.,&lt;/author&gt;&lt;author&gt;Christiani, D.C.,&lt;/author&gt;&lt;/authors&gt;&lt;/contributors&gt;&lt;titles&gt;&lt;title&gt;Does standing at work during pregnancy result in reduced infant birth weight?&lt;/title&gt;&lt;secondary-title&gt;JOEM&lt;/secondary-title&gt;&lt;/titles&gt;&lt;periodical&gt;&lt;full-title&gt;JOEM&lt;/full-title&gt;&lt;/periodical&gt;&lt;pages&gt;815-21&lt;/pages&gt;&lt;volume&gt;44&lt;/volume&gt;&lt;number&gt;9&lt;/number&gt;&lt;dates&gt;&lt;year&gt;2002&lt;/year&gt;&lt;/dates&gt;&lt;urls&gt;&lt;/urls&gt;&lt;/record&gt;&lt;/Cite&gt;&lt;/EndNote&gt;</w:instrText>
            </w:r>
            <w:r>
              <w:fldChar w:fldCharType="separate"/>
            </w:r>
            <w:r w:rsidR="002747EA" w:rsidRPr="002747EA">
              <w:rPr>
                <w:noProof/>
                <w:vertAlign w:val="superscript"/>
              </w:rPr>
              <w:t>338</w:t>
            </w:r>
            <w:r>
              <w:fldChar w:fldCharType="end"/>
            </w:r>
          </w:p>
          <w:p w14:paraId="765A6E28" w14:textId="77777777" w:rsidR="003060CB" w:rsidRPr="00AF7D6C" w:rsidRDefault="003060CB" w:rsidP="00053FBC">
            <w:pPr>
              <w:keepNext/>
            </w:pPr>
            <w:r>
              <w:t>China</w:t>
            </w:r>
          </w:p>
        </w:tc>
        <w:tc>
          <w:tcPr>
            <w:tcW w:w="1247" w:type="dxa"/>
          </w:tcPr>
          <w:p w14:paraId="0640F928" w14:textId="77777777" w:rsidR="003060CB" w:rsidRDefault="003060CB" w:rsidP="00053FBC">
            <w:pPr>
              <w:keepNext/>
            </w:pPr>
            <w:r>
              <w:t>1,222</w:t>
            </w:r>
          </w:p>
          <w:p w14:paraId="05A33A7E" w14:textId="77777777" w:rsidR="003060CB" w:rsidRPr="00AF7D6C" w:rsidRDefault="003060CB" w:rsidP="00053FBC">
            <w:pPr>
              <w:keepNext/>
            </w:pPr>
            <w:r>
              <w:t>Cohort</w:t>
            </w:r>
          </w:p>
        </w:tc>
        <w:tc>
          <w:tcPr>
            <w:tcW w:w="4961" w:type="dxa"/>
          </w:tcPr>
          <w:p w14:paraId="6207A7C6" w14:textId="77777777" w:rsidR="003060CB" w:rsidRPr="00695F30" w:rsidRDefault="003060CB" w:rsidP="00695F30">
            <w:r w:rsidRPr="007255FB">
              <w:rPr>
                <w:b/>
              </w:rPr>
              <w:t>Aim</w:t>
            </w:r>
            <w:r>
              <w:t>: T</w:t>
            </w:r>
            <w:r w:rsidRPr="00695F30">
              <w:t>o investigate the association between infant birth weight</w:t>
            </w:r>
            <w:r>
              <w:t xml:space="preserve"> </w:t>
            </w:r>
            <w:r w:rsidRPr="00695F30">
              <w:t>and standing at work during pregnancy.</w:t>
            </w:r>
          </w:p>
          <w:p w14:paraId="5ABC3304" w14:textId="77777777" w:rsidR="003060CB" w:rsidRPr="00AF7D6C" w:rsidRDefault="003060CB" w:rsidP="007255FB">
            <w:r w:rsidRPr="007255FB">
              <w:rPr>
                <w:b/>
              </w:rPr>
              <w:t>Methods</w:t>
            </w:r>
            <w:r>
              <w:t xml:space="preserve">: </w:t>
            </w:r>
            <w:r w:rsidRPr="00695F30">
              <w:t>Various work-related</w:t>
            </w:r>
            <w:r>
              <w:t xml:space="preserve"> </w:t>
            </w:r>
            <w:r w:rsidRPr="00695F30">
              <w:t>physical activities during pregnancy were assessed using a structured questionnaire, and</w:t>
            </w:r>
            <w:r>
              <w:t xml:space="preserve"> generalis</w:t>
            </w:r>
            <w:r w:rsidRPr="00695F30">
              <w:t>ed additive models (GAMs) were performed to examine their association with</w:t>
            </w:r>
            <w:r>
              <w:t xml:space="preserve"> </w:t>
            </w:r>
            <w:r w:rsidRPr="00695F30">
              <w:t>birth weight.</w:t>
            </w:r>
          </w:p>
        </w:tc>
        <w:tc>
          <w:tcPr>
            <w:tcW w:w="4536" w:type="dxa"/>
          </w:tcPr>
          <w:p w14:paraId="00FE035D" w14:textId="77777777" w:rsidR="003060CB" w:rsidRDefault="003060CB" w:rsidP="00053FBC">
            <w:pPr>
              <w:keepNext/>
            </w:pPr>
            <w:r>
              <w:t>Birth weight (g):</w:t>
            </w:r>
          </w:p>
          <w:p w14:paraId="2BD3B145" w14:textId="77777777" w:rsidR="003060CB" w:rsidRDefault="003060CB" w:rsidP="00555B1B">
            <w:pPr>
              <w:pStyle w:val="bullet"/>
            </w:pPr>
            <w:r>
              <w:t>Standing ≥3 h/day vs &lt;3 h/d: 3,396.0±418.9 vs 3,423.8±432.6; MD -27.80 (-86.34 to 30.74)</w:t>
            </w:r>
          </w:p>
          <w:p w14:paraId="73447D87" w14:textId="77777777" w:rsidR="003060CB" w:rsidRDefault="003060CB" w:rsidP="00555B1B">
            <w:pPr>
              <w:pStyle w:val="bullet"/>
            </w:pPr>
            <w:r>
              <w:t>Lifting vs not lifting: 3410.6±450.6 vs 3,419.3±433.4; MD -8.70 (-69.13 to 51.73)</w:t>
            </w:r>
          </w:p>
          <w:p w14:paraId="2590AB1A" w14:textId="77777777" w:rsidR="003060CB" w:rsidRPr="00AF7D6C" w:rsidRDefault="003060CB" w:rsidP="00433793">
            <w:pPr>
              <w:pStyle w:val="bullet"/>
            </w:pPr>
            <w:r>
              <w:t>Medium or heavy vs light physical exertion: 3,416±435.0 vs 3,417.7±433.4; MD -1.20 (-55.93 to 53.53)</w:t>
            </w:r>
          </w:p>
        </w:tc>
        <w:tc>
          <w:tcPr>
            <w:tcW w:w="1843" w:type="dxa"/>
          </w:tcPr>
          <w:p w14:paraId="3A00DAD7" w14:textId="77777777" w:rsidR="003060CB" w:rsidRPr="00AF7D6C" w:rsidRDefault="003060CB" w:rsidP="00053FBC">
            <w:pPr>
              <w:keepNext/>
            </w:pPr>
          </w:p>
        </w:tc>
      </w:tr>
      <w:tr w:rsidR="003060CB" w:rsidRPr="00AF7D6C" w14:paraId="0F4543F5" w14:textId="77777777" w:rsidTr="00A2497E">
        <w:trPr>
          <w:cantSplit/>
        </w:trPr>
        <w:tc>
          <w:tcPr>
            <w:tcW w:w="1305" w:type="dxa"/>
          </w:tcPr>
          <w:p w14:paraId="796EF237" w14:textId="0097B778" w:rsidR="003060CB" w:rsidRDefault="003060CB" w:rsidP="00A2497E">
            <w:pPr>
              <w:keepNext/>
            </w:pPr>
            <w:r>
              <w:t>Juhl et al 2005</w:t>
            </w:r>
            <w:r w:rsidR="00283324">
              <w:fldChar w:fldCharType="begin"/>
            </w:r>
            <w:r w:rsidR="002747EA">
              <w:instrText xml:space="preserve"> ADDIN EN.CITE &lt;EndNote&gt;&lt;Cite&gt;&lt;Author&gt;Juhl&lt;/Author&gt;&lt;Year&gt;2005&lt;/Year&gt;&lt;RecNum&gt;880&lt;/RecNum&gt;&lt;DisplayText&gt;&lt;style face="superscript" font="Trebuchet MS" size="9"&gt;342&lt;/style&gt;&lt;/DisplayText&gt;&lt;record&gt;&lt;rec-number&gt;880&lt;/rec-number&gt;&lt;foreign-keys&gt;&lt;key app="EN" db-id="exvasrfx2dtraoesasxp2szsxa2df502592x" timestamp="1541540751"&gt;880&lt;/key&gt;&lt;key app="ENWeb" db-id=""&gt;0&lt;/key&gt;&lt;/foreign-keys&gt;&lt;ref-type name="Journal Article"&gt;17&lt;/ref-type&gt;&lt;contributors&gt;&lt;authors&gt;&lt;author&gt;Juhl, M.&lt;/author&gt;&lt;/authors&gt;&lt;/contributors&gt;&lt;titles&gt;&lt;title&gt;Psychosocial and physical work environment, and risk of pelvic pain in pregnancy. A study within the Danish national birth cohort&lt;/title&gt;&lt;secondary-title&gt;J Epidemiol &amp;amp; Community Health&lt;/secondary-title&gt;&lt;/titles&gt;&lt;periodical&gt;&lt;full-title&gt;J Epidemiol &amp;amp; Community Health&lt;/full-title&gt;&lt;/periodical&gt;&lt;pages&gt;580-585&lt;/pages&gt;&lt;volume&gt;59&lt;/volume&gt;&lt;number&gt;7&lt;/number&gt;&lt;section&gt;580&lt;/section&gt;&lt;dates&gt;&lt;year&gt;2005&lt;/year&gt;&lt;/dates&gt;&lt;isbn&gt;0143-005X&lt;/isbn&gt;&lt;urls&gt;&lt;/urls&gt;&lt;electronic-resource-num&gt;10.1136/jech.2004.029520&lt;/electronic-resource-num&gt;&lt;/record&gt;&lt;/Cite&gt;&lt;/EndNote&gt;</w:instrText>
            </w:r>
            <w:r w:rsidR="00283324">
              <w:fldChar w:fldCharType="separate"/>
            </w:r>
            <w:r w:rsidR="002747EA" w:rsidRPr="002747EA">
              <w:rPr>
                <w:noProof/>
                <w:vertAlign w:val="superscript"/>
              </w:rPr>
              <w:t>342</w:t>
            </w:r>
            <w:r w:rsidR="00283324">
              <w:fldChar w:fldCharType="end"/>
            </w:r>
          </w:p>
          <w:p w14:paraId="304F31B3" w14:textId="77777777" w:rsidR="003060CB" w:rsidRDefault="003060CB" w:rsidP="00A2497E">
            <w:pPr>
              <w:keepNext/>
            </w:pPr>
            <w:r>
              <w:t>Denmark</w:t>
            </w:r>
          </w:p>
        </w:tc>
        <w:tc>
          <w:tcPr>
            <w:tcW w:w="1247" w:type="dxa"/>
          </w:tcPr>
          <w:p w14:paraId="69327478" w14:textId="77777777" w:rsidR="003060CB" w:rsidRDefault="003060CB" w:rsidP="00D02F54">
            <w:pPr>
              <w:keepNext/>
            </w:pPr>
            <w:r w:rsidRPr="00D02F54">
              <w:t xml:space="preserve">1219 cases </w:t>
            </w:r>
          </w:p>
          <w:p w14:paraId="4FAB14A2" w14:textId="77777777" w:rsidR="003060CB" w:rsidRDefault="003060CB" w:rsidP="00D02F54">
            <w:pPr>
              <w:keepNext/>
            </w:pPr>
            <w:r w:rsidRPr="00D02F54">
              <w:t>1539 controls</w:t>
            </w:r>
          </w:p>
        </w:tc>
        <w:tc>
          <w:tcPr>
            <w:tcW w:w="4961" w:type="dxa"/>
          </w:tcPr>
          <w:p w14:paraId="71435A0C" w14:textId="77777777" w:rsidR="003060CB" w:rsidRPr="00D02F54" w:rsidRDefault="003060CB" w:rsidP="00D02F54">
            <w:r w:rsidRPr="00D02F54">
              <w:rPr>
                <w:b/>
              </w:rPr>
              <w:t>Aim</w:t>
            </w:r>
            <w:r>
              <w:t>: T</w:t>
            </w:r>
            <w:r w:rsidRPr="00D02F54">
              <w:t>o examine the relation between pelvic pain in</w:t>
            </w:r>
            <w:r>
              <w:t xml:space="preserve"> </w:t>
            </w:r>
            <w:r w:rsidRPr="00D02F54">
              <w:t>pregnancy and physical and psychosocial working conditions.</w:t>
            </w:r>
          </w:p>
          <w:p w14:paraId="3FE27E56" w14:textId="77777777" w:rsidR="003060CB" w:rsidRPr="00D02F54" w:rsidRDefault="003060CB" w:rsidP="00D02F54">
            <w:r w:rsidRPr="00D02F54">
              <w:rPr>
                <w:b/>
              </w:rPr>
              <w:t>Methods</w:t>
            </w:r>
            <w:r>
              <w:t>: This study used self-</w:t>
            </w:r>
            <w:r w:rsidRPr="00D02F54">
              <w:t>reporte</w:t>
            </w:r>
            <w:r>
              <w:t xml:space="preserve">d data on working conditions </w:t>
            </w:r>
            <w:r w:rsidRPr="00D02F54">
              <w:t>sampled as a nested case-control study within the Danish national birth cohort. Exposure data were collected prospectively; early in pregnancy and before the onset of pelvic</w:t>
            </w:r>
            <w:r>
              <w:t xml:space="preserve"> </w:t>
            </w:r>
            <w:r w:rsidRPr="00D02F54">
              <w:t>pain. Main outcome measures were odds ratios for pelvic pain in pregnancy as a function of physical and</w:t>
            </w:r>
            <w:r>
              <w:t xml:space="preserve"> </w:t>
            </w:r>
            <w:r w:rsidRPr="00D02F54">
              <w:t>psychosocial working conditions.</w:t>
            </w:r>
          </w:p>
        </w:tc>
        <w:tc>
          <w:tcPr>
            <w:tcW w:w="4536" w:type="dxa"/>
          </w:tcPr>
          <w:p w14:paraId="6F158C5F" w14:textId="77777777" w:rsidR="003060CB" w:rsidRPr="00D02F54" w:rsidRDefault="003060CB" w:rsidP="00D02F54">
            <w:r w:rsidRPr="00D02F54">
              <w:t>Physically strenuous work was associated with</w:t>
            </w:r>
            <w:r>
              <w:t xml:space="preserve"> </w:t>
            </w:r>
            <w:r w:rsidRPr="00D02F54">
              <w:t>an almost 50% increased risk of pelvic pain in pregnancy (</w:t>
            </w:r>
            <w:r>
              <w:t xml:space="preserve">OR </w:t>
            </w:r>
            <w:r w:rsidRPr="00D02F54">
              <w:t xml:space="preserve">1.47; </w:t>
            </w:r>
            <w:r>
              <w:t xml:space="preserve">95%CI </w:t>
            </w:r>
            <w:r w:rsidRPr="00D02F54">
              <w:t>1.17 to 1.84).</w:t>
            </w:r>
          </w:p>
        </w:tc>
        <w:tc>
          <w:tcPr>
            <w:tcW w:w="1843" w:type="dxa"/>
          </w:tcPr>
          <w:p w14:paraId="28B6FE44" w14:textId="77777777" w:rsidR="003060CB" w:rsidRPr="00AF7D6C" w:rsidRDefault="003060CB" w:rsidP="00A2497E">
            <w:pPr>
              <w:keepNext/>
            </w:pPr>
          </w:p>
        </w:tc>
      </w:tr>
      <w:tr w:rsidR="003060CB" w:rsidRPr="00AF7D6C" w14:paraId="7301D12F" w14:textId="77777777" w:rsidTr="00E01A84">
        <w:trPr>
          <w:cantSplit/>
        </w:trPr>
        <w:tc>
          <w:tcPr>
            <w:tcW w:w="1305" w:type="dxa"/>
          </w:tcPr>
          <w:p w14:paraId="6F4CCBE4" w14:textId="0469C159" w:rsidR="003060CB" w:rsidRDefault="003060CB" w:rsidP="002747EA">
            <w:pPr>
              <w:keepNext/>
            </w:pPr>
            <w:r>
              <w:t>Juhl et al 2005</w:t>
            </w:r>
            <w:r>
              <w:fldChar w:fldCharType="begin"/>
            </w:r>
            <w:r w:rsidR="002747EA">
              <w:instrText xml:space="preserve"> ADDIN EN.CITE &lt;EndNote&gt;&lt;Cite&gt;&lt;Author&gt;Juhl&lt;/Author&gt;&lt;Year&gt;2005&lt;/Year&gt;&lt;RecNum&gt;880&lt;/RecNum&gt;&lt;DisplayText&gt;&lt;style face="superscript" font="Trebuchet MS" size="9"&gt;342&lt;/style&gt;&lt;/DisplayText&gt;&lt;record&gt;&lt;rec-number&gt;880&lt;/rec-number&gt;&lt;foreign-keys&gt;&lt;key app="EN" db-id="exvasrfx2dtraoesasxp2szsxa2df502592x" timestamp="1541540751"&gt;880&lt;/key&gt;&lt;key app="ENWeb" db-id=""&gt;0&lt;/key&gt;&lt;/foreign-keys&gt;&lt;ref-type name="Journal Article"&gt;17&lt;/ref-type&gt;&lt;contributors&gt;&lt;authors&gt;&lt;author&gt;Juhl, M.&lt;/author&gt;&lt;/authors&gt;&lt;/contributors&gt;&lt;titles&gt;&lt;title&gt;Psychosocial and physical work environment, and risk of pelvic pain in pregnancy. A study within the Danish national birth cohort&lt;/title&gt;&lt;secondary-title&gt;J Epidemiol &amp;amp; Community Health&lt;/secondary-title&gt;&lt;/titles&gt;&lt;periodical&gt;&lt;full-title&gt;J Epidemiol &amp;amp; Community Health&lt;/full-title&gt;&lt;/periodical&gt;&lt;pages&gt;580-585&lt;/pages&gt;&lt;volume&gt;59&lt;/volume&gt;&lt;number&gt;7&lt;/number&gt;&lt;section&gt;580&lt;/section&gt;&lt;dates&gt;&lt;year&gt;2005&lt;/year&gt;&lt;/dates&gt;&lt;isbn&gt;0143-005X&lt;/isbn&gt;&lt;urls&gt;&lt;/urls&gt;&lt;electronic-resource-num&gt;10.1136/jech.2004.029520&lt;/electronic-resource-num&gt;&lt;/record&gt;&lt;/Cite&gt;&lt;/EndNote&gt;</w:instrText>
            </w:r>
            <w:r>
              <w:fldChar w:fldCharType="separate"/>
            </w:r>
            <w:r w:rsidR="002747EA" w:rsidRPr="002747EA">
              <w:rPr>
                <w:noProof/>
                <w:vertAlign w:val="superscript"/>
              </w:rPr>
              <w:t>342</w:t>
            </w:r>
            <w:r>
              <w:fldChar w:fldCharType="end"/>
            </w:r>
          </w:p>
        </w:tc>
        <w:tc>
          <w:tcPr>
            <w:tcW w:w="1247" w:type="dxa"/>
          </w:tcPr>
          <w:p w14:paraId="7036EB60" w14:textId="77777777" w:rsidR="003060CB" w:rsidRDefault="003060CB" w:rsidP="00053FBC">
            <w:pPr>
              <w:keepNext/>
            </w:pPr>
            <w:r>
              <w:t>Cases 1,219</w:t>
            </w:r>
          </w:p>
          <w:p w14:paraId="05F0C454" w14:textId="77777777" w:rsidR="003060CB" w:rsidRDefault="003060CB" w:rsidP="00053FBC">
            <w:pPr>
              <w:keepNext/>
            </w:pPr>
            <w:r>
              <w:t>Controls 1,539</w:t>
            </w:r>
          </w:p>
          <w:p w14:paraId="00A88723" w14:textId="77777777" w:rsidR="003060CB" w:rsidRDefault="003060CB" w:rsidP="00053FBC">
            <w:pPr>
              <w:keepNext/>
            </w:pPr>
            <w:r>
              <w:t>Cohort (nested case-control)</w:t>
            </w:r>
          </w:p>
        </w:tc>
        <w:tc>
          <w:tcPr>
            <w:tcW w:w="4961" w:type="dxa"/>
          </w:tcPr>
          <w:p w14:paraId="5C54FB2B" w14:textId="77777777" w:rsidR="003060CB" w:rsidRPr="0043240B" w:rsidRDefault="003060CB" w:rsidP="0043240B">
            <w:r>
              <w:rPr>
                <w:b/>
              </w:rPr>
              <w:t xml:space="preserve">Aim: </w:t>
            </w:r>
            <w:r w:rsidRPr="0043240B">
              <w:t>to examine the relation between pelvic pain in</w:t>
            </w:r>
            <w:r>
              <w:t xml:space="preserve"> </w:t>
            </w:r>
            <w:r w:rsidRPr="0043240B">
              <w:t>pregnancy and physical and psychosocial working conditions.</w:t>
            </w:r>
          </w:p>
          <w:p w14:paraId="433475F7" w14:textId="4BCB6ABF" w:rsidR="003060CB" w:rsidRPr="0043240B" w:rsidRDefault="003060CB" w:rsidP="0043240B">
            <w:r>
              <w:rPr>
                <w:b/>
              </w:rPr>
              <w:t xml:space="preserve">Methods: </w:t>
            </w:r>
            <w:r w:rsidRPr="0043240B">
              <w:t>Cases and controls were</w:t>
            </w:r>
            <w:r>
              <w:t xml:space="preserve"> </w:t>
            </w:r>
            <w:r w:rsidRPr="0043240B">
              <w:t xml:space="preserve">selected on the basis of </w:t>
            </w:r>
            <w:r w:rsidR="005056D2" w:rsidRPr="0043240B">
              <w:t>self-reported</w:t>
            </w:r>
            <w:r w:rsidRPr="0043240B">
              <w:t xml:space="preserve"> pelvic pain intensity, pain localisation, and pain impact on daily living</w:t>
            </w:r>
            <w:r>
              <w:t xml:space="preserve"> </w:t>
            </w:r>
            <w:r w:rsidRPr="0043240B">
              <w:t>activities. Exposure data were collected prospectively; early in pregnancy and before the onset of pelvic</w:t>
            </w:r>
            <w:r>
              <w:t xml:space="preserve"> </w:t>
            </w:r>
            <w:r w:rsidRPr="0043240B">
              <w:t>pain. Main outcome measures were odds ratios for pelvic pain in pregnancy as a function of physical and</w:t>
            </w:r>
            <w:r>
              <w:t xml:space="preserve"> </w:t>
            </w:r>
            <w:r w:rsidRPr="0043240B">
              <w:t>psychosocial working conditions.</w:t>
            </w:r>
          </w:p>
        </w:tc>
        <w:tc>
          <w:tcPr>
            <w:tcW w:w="4536" w:type="dxa"/>
          </w:tcPr>
          <w:p w14:paraId="4E9E65C3" w14:textId="77777777" w:rsidR="003060CB" w:rsidRDefault="003060CB" w:rsidP="00B21B78">
            <w:r>
              <w:t>Odds ratio of pelvic pain</w:t>
            </w:r>
          </w:p>
          <w:p w14:paraId="2DB2CC4C" w14:textId="77777777" w:rsidR="003060CB" w:rsidRPr="00B21B78" w:rsidRDefault="003060CB" w:rsidP="00B21B78">
            <w:pPr>
              <w:pStyle w:val="bullet"/>
            </w:pPr>
            <w:r>
              <w:t>Predominantly standing or wal</w:t>
            </w:r>
            <w:r w:rsidRPr="00B21B78">
              <w:t xml:space="preserve">king: </w:t>
            </w:r>
            <w:r>
              <w:t xml:space="preserve">OR </w:t>
            </w:r>
            <w:r w:rsidRPr="00B21B78">
              <w:t xml:space="preserve">1.04 </w:t>
            </w:r>
            <w:r>
              <w:t>(</w:t>
            </w:r>
            <w:r w:rsidRPr="00B21B78">
              <w:t>0.80 to 1.35</w:t>
            </w:r>
            <w:r>
              <w:t>)</w:t>
            </w:r>
          </w:p>
          <w:p w14:paraId="3F544D03" w14:textId="77777777" w:rsidR="003060CB" w:rsidRPr="00B21B78" w:rsidRDefault="003060CB" w:rsidP="00B21B78">
            <w:pPr>
              <w:pStyle w:val="bullet"/>
            </w:pPr>
            <w:r>
              <w:t>P</w:t>
            </w:r>
            <w:r w:rsidRPr="00B21B78">
              <w:t>hysically strenuous work</w:t>
            </w:r>
            <w:r>
              <w:t xml:space="preserve">: OR </w:t>
            </w:r>
            <w:r w:rsidRPr="00B21B78">
              <w:t>1.47</w:t>
            </w:r>
            <w:r>
              <w:t xml:space="preserve"> (</w:t>
            </w:r>
            <w:r w:rsidRPr="00B21B78">
              <w:t>1.17 to 1.84).</w:t>
            </w:r>
          </w:p>
          <w:p w14:paraId="201B37EB" w14:textId="77777777" w:rsidR="003060CB" w:rsidRDefault="003060CB" w:rsidP="00053FBC">
            <w:pPr>
              <w:keepNext/>
            </w:pPr>
          </w:p>
        </w:tc>
        <w:tc>
          <w:tcPr>
            <w:tcW w:w="1843" w:type="dxa"/>
          </w:tcPr>
          <w:p w14:paraId="4F3D0551" w14:textId="77777777" w:rsidR="003060CB" w:rsidRPr="00AF7D6C" w:rsidRDefault="003060CB" w:rsidP="00053FBC">
            <w:pPr>
              <w:keepNext/>
            </w:pPr>
          </w:p>
        </w:tc>
      </w:tr>
      <w:tr w:rsidR="003060CB" w:rsidRPr="00AF7D6C" w14:paraId="2B8A6620" w14:textId="77777777" w:rsidTr="00E01A84">
        <w:trPr>
          <w:cantSplit/>
        </w:trPr>
        <w:tc>
          <w:tcPr>
            <w:tcW w:w="1305" w:type="dxa"/>
          </w:tcPr>
          <w:p w14:paraId="27C2F355" w14:textId="18A801FE" w:rsidR="003060CB" w:rsidRDefault="003060CB" w:rsidP="00053FBC">
            <w:pPr>
              <w:keepNext/>
            </w:pPr>
            <w:r>
              <w:t>Juhl et al 2013; 2014</w:t>
            </w:r>
            <w:r>
              <w:fldChar w:fldCharType="begin">
                <w:fldData xml:space="preserve">PEVuZE5vdGU+PENpdGU+PEF1dGhvcj5KdWhsPC9BdXRob3I+PFllYXI+MjAxNDwvWWVhcj48UmVj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</w:fldData>
              </w:fldChar>
            </w:r>
            <w:r w:rsidR="002747EA">
              <w:instrText xml:space="preserve"> ADDIN EN.CITE </w:instrText>
            </w:r>
            <w:r w:rsidR="002747EA">
              <w:fldChar w:fldCharType="begin">
                <w:fldData xml:space="preserve">PEVuZE5vdGU+PENpdGU+PEF1dGhvcj5KdWhsPC9BdXRob3I+PFllYXI+MjAxNDwvWWVhcj48UmVj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</w:fldData>
              </w:fldChar>
            </w:r>
            <w:r w:rsidR="002747EA">
              <w:instrText xml:space="preserve"> ADDIN EN.CITE.DATA </w:instrText>
            </w:r>
            <w:r w:rsidR="002747EA">
              <w:fldChar w:fldCharType="end"/>
            </w:r>
            <w:r>
              <w:fldChar w:fldCharType="separate"/>
            </w:r>
            <w:r w:rsidR="002747EA" w:rsidRPr="002747EA">
              <w:rPr>
                <w:noProof/>
                <w:vertAlign w:val="superscript"/>
              </w:rPr>
              <w:t>327,339</w:t>
            </w:r>
            <w:r>
              <w:fldChar w:fldCharType="end"/>
            </w:r>
          </w:p>
          <w:p w14:paraId="7CFDD612" w14:textId="77777777" w:rsidR="003060CB" w:rsidRDefault="003060CB" w:rsidP="00053FBC">
            <w:pPr>
              <w:keepNext/>
            </w:pPr>
            <w:r>
              <w:t>Denmark</w:t>
            </w:r>
          </w:p>
        </w:tc>
        <w:tc>
          <w:tcPr>
            <w:tcW w:w="1247" w:type="dxa"/>
          </w:tcPr>
          <w:p w14:paraId="310A7AB5" w14:textId="77777777" w:rsidR="003060CB" w:rsidRDefault="003060CB" w:rsidP="00053FBC">
            <w:pPr>
              <w:keepNext/>
            </w:pPr>
            <w:r>
              <w:t>SGA: 66,693</w:t>
            </w:r>
          </w:p>
          <w:p w14:paraId="7A12497E" w14:textId="77777777" w:rsidR="003060CB" w:rsidRDefault="003060CB" w:rsidP="00053FBC">
            <w:pPr>
              <w:keepNext/>
            </w:pPr>
            <w:r>
              <w:t>Fetal loss: 71,500</w:t>
            </w:r>
          </w:p>
          <w:p w14:paraId="2A9A5B83" w14:textId="77777777" w:rsidR="003060CB" w:rsidRDefault="003060CB" w:rsidP="00053FBC">
            <w:pPr>
              <w:keepNext/>
            </w:pPr>
          </w:p>
          <w:p w14:paraId="7EB58A6D" w14:textId="77777777" w:rsidR="003060CB" w:rsidRDefault="003060CB" w:rsidP="00053FBC">
            <w:pPr>
              <w:keepNext/>
            </w:pPr>
            <w:r>
              <w:t>Cohort</w:t>
            </w:r>
          </w:p>
        </w:tc>
        <w:tc>
          <w:tcPr>
            <w:tcW w:w="4961" w:type="dxa"/>
          </w:tcPr>
          <w:p w14:paraId="158C6FA3" w14:textId="77777777" w:rsidR="003060CB" w:rsidRPr="00053FBC" w:rsidRDefault="003060CB" w:rsidP="00053FBC">
            <w:r w:rsidRPr="00053FBC">
              <w:rPr>
                <w:b/>
              </w:rPr>
              <w:t>Aim</w:t>
            </w:r>
            <w:r>
              <w:t>: To examine</w:t>
            </w:r>
            <w:r w:rsidRPr="00053FBC">
              <w:t xml:space="preserve"> the association between maternal occupational lifting and</w:t>
            </w:r>
            <w:r>
              <w:t xml:space="preserve"> small for </w:t>
            </w:r>
            <w:r w:rsidRPr="00053FBC">
              <w:t>gestational-age (SGA)</w:t>
            </w:r>
            <w:r>
              <w:t xml:space="preserve"> and fetal loss.</w:t>
            </w:r>
          </w:p>
          <w:p w14:paraId="47A37364" w14:textId="77777777" w:rsidR="003060CB" w:rsidRDefault="003060CB" w:rsidP="00CA4F71">
            <w:r w:rsidRPr="00053FBC">
              <w:rPr>
                <w:b/>
              </w:rPr>
              <w:t>Methods</w:t>
            </w:r>
            <w:r>
              <w:t>: Analysis of information from the Danish Medical Birth Registry according to the mother’s self-reported information on occupational lifting from telephone interviews around gestational week 16. Linear and logistic regression models were used and adjustments made for confounders.</w:t>
            </w:r>
          </w:p>
        </w:tc>
        <w:tc>
          <w:tcPr>
            <w:tcW w:w="4536" w:type="dxa"/>
          </w:tcPr>
          <w:p w14:paraId="648E9F7D" w14:textId="77777777" w:rsidR="003060CB" w:rsidRDefault="003060CB" w:rsidP="00053FBC">
            <w:pPr>
              <w:keepNext/>
            </w:pPr>
            <w:r>
              <w:t>Small for gestational age among women who reported person-lifting compared to women with no lifting:</w:t>
            </w:r>
          </w:p>
          <w:p w14:paraId="4E896849" w14:textId="77777777" w:rsidR="003060CB" w:rsidRDefault="003060CB" w:rsidP="00BA1736">
            <w:pPr>
              <w:pStyle w:val="bullet"/>
            </w:pPr>
            <w:r>
              <w:t>501-1,000 kg/day: aOR 1.34 (0.98 to 1.83)</w:t>
            </w:r>
          </w:p>
          <w:p w14:paraId="08728540" w14:textId="77777777" w:rsidR="003060CB" w:rsidRDefault="003060CB" w:rsidP="00BA1736">
            <w:pPr>
              <w:pStyle w:val="bullet"/>
            </w:pPr>
            <w:r>
              <w:t>&gt;1,000 kg/day: aOR 1.51 (0.83 to 2.76)</w:t>
            </w:r>
          </w:p>
          <w:p w14:paraId="2C6E9BBA" w14:textId="77777777" w:rsidR="003060CB" w:rsidRDefault="003060CB" w:rsidP="00053FBC">
            <w:pPr>
              <w:keepNext/>
            </w:pPr>
            <w:r>
              <w:t>Small for gestational age lifting with no person lifting:</w:t>
            </w:r>
          </w:p>
          <w:p w14:paraId="2A59003E" w14:textId="77777777" w:rsidR="003060CB" w:rsidRDefault="003060CB" w:rsidP="00CA4F71">
            <w:pPr>
              <w:pStyle w:val="bullet"/>
            </w:pPr>
            <w:r>
              <w:t>&gt;1,000 kg/day: aOR 0.99 (0.71 to 1.39)</w:t>
            </w:r>
          </w:p>
          <w:p w14:paraId="336B23EA" w14:textId="77777777" w:rsidR="003060CB" w:rsidRDefault="003060CB" w:rsidP="00CA4F71">
            <w:r>
              <w:t>Early miscarriage (≤12 wks) lifting vs no lifting:</w:t>
            </w:r>
          </w:p>
          <w:p w14:paraId="304D963C" w14:textId="77777777" w:rsidR="003060CB" w:rsidRDefault="003060CB" w:rsidP="00CA4F71">
            <w:pPr>
              <w:pStyle w:val="bullet"/>
            </w:pPr>
            <w:r>
              <w:t>101-200 kg/day: adjusted hazard ratio (aHR) 1.38 (1.10 to 1.74)</w:t>
            </w:r>
          </w:p>
          <w:p w14:paraId="2B89478D" w14:textId="77777777" w:rsidR="003060CB" w:rsidRDefault="003060CB" w:rsidP="00CA4F71">
            <w:pPr>
              <w:pStyle w:val="bullet"/>
            </w:pPr>
            <w:r>
              <w:t>201-500kg/day: aHR 1.46 (1.15 to 1.85)</w:t>
            </w:r>
          </w:p>
          <w:p w14:paraId="4C8AB833" w14:textId="77777777" w:rsidR="003060CB" w:rsidRDefault="003060CB" w:rsidP="00CA4F71">
            <w:pPr>
              <w:pStyle w:val="bullet"/>
            </w:pPr>
            <w:r>
              <w:t>&gt;1,000 kg/day: aHR 2.02 (1.23 to 3.33)</w:t>
            </w:r>
          </w:p>
          <w:p w14:paraId="00C95D6A" w14:textId="77777777" w:rsidR="003060CB" w:rsidRDefault="003060CB" w:rsidP="00744580">
            <w:r>
              <w:t>Late miscarriage (13-21 wks) lifting vs no lifting:</w:t>
            </w:r>
          </w:p>
          <w:p w14:paraId="481159AA" w14:textId="77777777" w:rsidR="003060CB" w:rsidRDefault="003060CB" w:rsidP="00744580">
            <w:pPr>
              <w:pStyle w:val="bullet"/>
            </w:pPr>
            <w:r>
              <w:t>101-200 kg/day: aHR 1.04 (0.80 to 1.35)</w:t>
            </w:r>
          </w:p>
          <w:p w14:paraId="5CA9A467" w14:textId="77777777" w:rsidR="003060CB" w:rsidRDefault="003060CB" w:rsidP="00744580">
            <w:pPr>
              <w:pStyle w:val="bullet"/>
            </w:pPr>
            <w:r>
              <w:t>201-500 kg/day: aHR 1.42 (1.15 to 1.76)</w:t>
            </w:r>
          </w:p>
          <w:p w14:paraId="7314D9F5" w14:textId="77777777" w:rsidR="003060CB" w:rsidRDefault="003060CB" w:rsidP="00744580">
            <w:r>
              <w:t>Stillbirth (≥22 wks) lifting vs no lifting</w:t>
            </w:r>
          </w:p>
          <w:p w14:paraId="01FA8458" w14:textId="77777777" w:rsidR="003060CB" w:rsidRDefault="003060CB" w:rsidP="00744580">
            <w:pPr>
              <w:pStyle w:val="bullet"/>
            </w:pPr>
            <w:r>
              <w:t>101-200 kg/day: aHR 1.23 (0.78 to 1.92)</w:t>
            </w:r>
          </w:p>
          <w:p w14:paraId="02B3CCA9" w14:textId="77777777" w:rsidR="003060CB" w:rsidRDefault="003060CB" w:rsidP="00744580">
            <w:pPr>
              <w:pStyle w:val="bullet"/>
            </w:pPr>
            <w:r>
              <w:t>201-500 kg/day: aHR 0.72 (0.45 to 1.16)</w:t>
            </w:r>
          </w:p>
        </w:tc>
        <w:tc>
          <w:tcPr>
            <w:tcW w:w="1843" w:type="dxa"/>
          </w:tcPr>
          <w:p w14:paraId="46BF14B6" w14:textId="77777777" w:rsidR="003060CB" w:rsidRPr="00AF7D6C" w:rsidRDefault="003060CB" w:rsidP="00053FBC">
            <w:pPr>
              <w:keepNext/>
            </w:pPr>
          </w:p>
        </w:tc>
      </w:tr>
      <w:tr w:rsidR="003060CB" w:rsidRPr="00AF7D6C" w14:paraId="0B2AB4D6" w14:textId="77777777" w:rsidTr="00A2497E">
        <w:trPr>
          <w:cantSplit/>
        </w:trPr>
        <w:tc>
          <w:tcPr>
            <w:tcW w:w="1305" w:type="dxa"/>
          </w:tcPr>
          <w:p w14:paraId="777CADEB" w14:textId="35E8AE9B" w:rsidR="003060CB" w:rsidRDefault="003060CB" w:rsidP="00A2497E">
            <w:pPr>
              <w:keepNext/>
            </w:pPr>
            <w:r>
              <w:t>Larsen et al 2013</w:t>
            </w:r>
            <w:r w:rsidR="00283324">
              <w:fldChar w:fldCharType="begin">
                <w:fldData xml:space="preserve">PEVuZE5vdGU+PENpdGU+PEF1dGhvcj5MYXJzZW48L0F1dGhvcj48WWVhcj4yMDEzPC9ZZWFyPjxS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</w:fldData>
              </w:fldChar>
            </w:r>
            <w:r w:rsidR="002747EA">
              <w:instrText xml:space="preserve"> ADDIN EN.CITE </w:instrText>
            </w:r>
            <w:r w:rsidR="002747EA">
              <w:fldChar w:fldCharType="begin">
                <w:fldData xml:space="preserve">PEVuZE5vdGU+PENpdGU+PEF1dGhvcj5MYXJzZW48L0F1dGhvcj48WWVhcj4yMDEzPC9ZZWFyPjxS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</w:fldData>
              </w:fldChar>
            </w:r>
            <w:r w:rsidR="002747EA">
              <w:instrText xml:space="preserve"> ADDIN EN.CITE.DATA </w:instrText>
            </w:r>
            <w:r w:rsidR="002747EA">
              <w:fldChar w:fldCharType="end"/>
            </w:r>
            <w:r w:rsidR="00283324">
              <w:fldChar w:fldCharType="separate"/>
            </w:r>
            <w:r w:rsidR="002747EA" w:rsidRPr="002747EA">
              <w:rPr>
                <w:noProof/>
                <w:vertAlign w:val="superscript"/>
              </w:rPr>
              <w:t>341</w:t>
            </w:r>
            <w:r w:rsidR="00283324">
              <w:fldChar w:fldCharType="end"/>
            </w:r>
          </w:p>
          <w:p w14:paraId="0528F77A" w14:textId="77777777" w:rsidR="003060CB" w:rsidRDefault="003060CB" w:rsidP="00A2497E">
            <w:pPr>
              <w:keepNext/>
            </w:pPr>
            <w:r>
              <w:t>Denmark</w:t>
            </w:r>
          </w:p>
        </w:tc>
        <w:tc>
          <w:tcPr>
            <w:tcW w:w="1247" w:type="dxa"/>
          </w:tcPr>
          <w:p w14:paraId="0FAAB467" w14:textId="77777777" w:rsidR="003060CB" w:rsidRDefault="003060CB" w:rsidP="00A2497E">
            <w:pPr>
              <w:keepNext/>
            </w:pPr>
            <w:r>
              <w:t>50,143 women</w:t>
            </w:r>
          </w:p>
          <w:p w14:paraId="22D785EC" w14:textId="77777777" w:rsidR="003060CB" w:rsidRDefault="003060CB" w:rsidP="00A2497E">
            <w:pPr>
              <w:keepNext/>
            </w:pPr>
            <w:r>
              <w:t>Cohort</w:t>
            </w:r>
          </w:p>
        </w:tc>
        <w:tc>
          <w:tcPr>
            <w:tcW w:w="4961" w:type="dxa"/>
          </w:tcPr>
          <w:p w14:paraId="4139728B" w14:textId="77777777" w:rsidR="003060CB" w:rsidRDefault="003060CB" w:rsidP="005005AE">
            <w:pPr>
              <w:rPr>
                <w:b/>
              </w:rPr>
            </w:pPr>
            <w:r>
              <w:rPr>
                <w:b/>
              </w:rPr>
              <w:t>Aim</w:t>
            </w:r>
            <w:r w:rsidRPr="008A4D1D">
              <w:t>: To examine the association between occupational lifting and pelvic pain in pregnancy.</w:t>
            </w:r>
          </w:p>
          <w:p w14:paraId="53EC2718" w14:textId="77777777" w:rsidR="003060CB" w:rsidRPr="005005AE" w:rsidRDefault="003060CB" w:rsidP="005005AE">
            <w:pPr>
              <w:rPr>
                <w:b/>
              </w:rPr>
            </w:pPr>
            <w:r>
              <w:rPr>
                <w:b/>
              </w:rPr>
              <w:t xml:space="preserve">Methods: </w:t>
            </w:r>
            <w:r w:rsidRPr="008A4D1D">
              <w:t>During pregnancy, women provided information on occupational lifting (weight load and daily frequency) and 6 months postpartum on pelvic pain. Adjusted odds ratios for pelvic pain during pregnancy according to occupational lifting were calculated by logistic regression.</w:t>
            </w:r>
          </w:p>
        </w:tc>
        <w:tc>
          <w:tcPr>
            <w:tcW w:w="4536" w:type="dxa"/>
          </w:tcPr>
          <w:p w14:paraId="25A4B370" w14:textId="77777777" w:rsidR="003060CB" w:rsidRDefault="003060CB" w:rsidP="005005AE">
            <w:r>
              <w:t>Lifting versus no lifting:</w:t>
            </w:r>
          </w:p>
          <w:p w14:paraId="3A84A2DC" w14:textId="77777777" w:rsidR="003060CB" w:rsidRDefault="003060CB" w:rsidP="00D857B7">
            <w:pPr>
              <w:pStyle w:val="bullet"/>
            </w:pPr>
            <w:r>
              <w:t>15-100 kg/day: aOR 1.06; 95%CI 0.99 to 1.13</w:t>
            </w:r>
          </w:p>
          <w:p w14:paraId="0D689D3A" w14:textId="77777777" w:rsidR="003060CB" w:rsidRDefault="003060CB" w:rsidP="00D857B7">
            <w:pPr>
              <w:pStyle w:val="bullet"/>
            </w:pPr>
            <w:r>
              <w:t>101-200 kg/day: aOR 1.21; 95%CI 1.09 to 1.34</w:t>
            </w:r>
          </w:p>
          <w:p w14:paraId="0164829B" w14:textId="77777777" w:rsidR="003060CB" w:rsidRDefault="003060CB" w:rsidP="00D857B7">
            <w:pPr>
              <w:pStyle w:val="bullet"/>
            </w:pPr>
            <w:r>
              <w:t>201-500 kg/day: aOR 1.45; 95%CI 1.31 to 1.60</w:t>
            </w:r>
          </w:p>
          <w:p w14:paraId="07F32132" w14:textId="77777777" w:rsidR="003060CB" w:rsidRDefault="003060CB" w:rsidP="00D857B7">
            <w:pPr>
              <w:pStyle w:val="bullet"/>
            </w:pPr>
            <w:r>
              <w:t>501-1,000 kg/day: aOR 1.45; 95%CI 1.23 to 1.72</w:t>
            </w:r>
          </w:p>
          <w:p w14:paraId="154D2713" w14:textId="77777777" w:rsidR="003060CB" w:rsidRPr="005005AE" w:rsidRDefault="003060CB" w:rsidP="00C83E42">
            <w:pPr>
              <w:pStyle w:val="bullet"/>
            </w:pPr>
            <w:r>
              <w:t>&gt;1,000 kg/day: aOR 1.31; 95%CI 1.02 to 1.69</w:t>
            </w:r>
          </w:p>
        </w:tc>
        <w:tc>
          <w:tcPr>
            <w:tcW w:w="1843" w:type="dxa"/>
          </w:tcPr>
          <w:p w14:paraId="4BE0D3D0" w14:textId="77777777" w:rsidR="003060CB" w:rsidRPr="00AF7D6C" w:rsidRDefault="003060CB" w:rsidP="00A2497E">
            <w:pPr>
              <w:keepNext/>
            </w:pPr>
          </w:p>
        </w:tc>
      </w:tr>
      <w:tr w:rsidR="003060CB" w:rsidRPr="00AF7D6C" w14:paraId="38B057DC" w14:textId="77777777" w:rsidTr="00E01A84">
        <w:trPr>
          <w:cantSplit/>
        </w:trPr>
        <w:tc>
          <w:tcPr>
            <w:tcW w:w="1305" w:type="dxa"/>
          </w:tcPr>
          <w:p w14:paraId="00681E82" w14:textId="189FF956" w:rsidR="003060CB" w:rsidRDefault="003060CB" w:rsidP="00053FBC">
            <w:pPr>
              <w:keepNext/>
            </w:pPr>
            <w:r>
              <w:t>Mocevic et al 2014</w:t>
            </w:r>
            <w:r>
              <w:fldChar w:fldCharType="begin">
                <w:fldData xml:space="preserve">PEVuZE5vdGU+PENpdGU+PEF1dGhvcj5Nb2NldmljPC9BdXRob3I+PFllYXI+MjAxNDwvWWVhcj48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</w:fldData>
              </w:fldChar>
            </w:r>
            <w:r w:rsidR="002747EA">
              <w:instrText xml:space="preserve"> ADDIN EN.CITE </w:instrText>
            </w:r>
            <w:r w:rsidR="002747EA">
              <w:fldChar w:fldCharType="begin">
                <w:fldData xml:space="preserve">PEVuZE5vdGU+PENpdGU+PEF1dGhvcj5Nb2NldmljPC9BdXRob3I+PFllYXI+MjAxNDwvWWVhcj48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</w:fldData>
              </w:fldChar>
            </w:r>
            <w:r w:rsidR="002747EA">
              <w:instrText xml:space="preserve"> ADDIN EN.CITE.DATA </w:instrText>
            </w:r>
            <w:r w:rsidR="002747EA">
              <w:fldChar w:fldCharType="end"/>
            </w:r>
            <w:r>
              <w:fldChar w:fldCharType="separate"/>
            </w:r>
            <w:r w:rsidR="002747EA" w:rsidRPr="002747EA">
              <w:rPr>
                <w:noProof/>
                <w:vertAlign w:val="superscript"/>
              </w:rPr>
              <w:t>328</w:t>
            </w:r>
            <w:r>
              <w:fldChar w:fldCharType="end"/>
            </w:r>
          </w:p>
          <w:p w14:paraId="35670D83" w14:textId="77777777" w:rsidR="003060CB" w:rsidRDefault="003060CB" w:rsidP="00053FBC">
            <w:pPr>
              <w:keepNext/>
            </w:pPr>
            <w:r>
              <w:t>Denmark</w:t>
            </w:r>
          </w:p>
        </w:tc>
        <w:tc>
          <w:tcPr>
            <w:tcW w:w="1247" w:type="dxa"/>
          </w:tcPr>
          <w:p w14:paraId="4D7E1B7B" w14:textId="77777777" w:rsidR="003060CB" w:rsidRDefault="003060CB" w:rsidP="00053FBC">
            <w:pPr>
              <w:keepNext/>
            </w:pPr>
            <w:r>
              <w:t>Fetal death: 68,086</w:t>
            </w:r>
          </w:p>
          <w:p w14:paraId="79F10B15" w14:textId="77777777" w:rsidR="003060CB" w:rsidRDefault="003060CB" w:rsidP="00053FBC">
            <w:pPr>
              <w:keepNext/>
            </w:pPr>
            <w:r>
              <w:t>Preterm birth: 65,530</w:t>
            </w:r>
          </w:p>
          <w:p w14:paraId="2F4316D2" w14:textId="77777777" w:rsidR="003060CB" w:rsidRDefault="003060CB" w:rsidP="00053FBC">
            <w:pPr>
              <w:keepNext/>
            </w:pPr>
            <w:r>
              <w:t>Cohort</w:t>
            </w:r>
          </w:p>
        </w:tc>
        <w:tc>
          <w:tcPr>
            <w:tcW w:w="4961" w:type="dxa"/>
          </w:tcPr>
          <w:p w14:paraId="3BCF493C" w14:textId="77777777" w:rsidR="003060CB" w:rsidRPr="00903545" w:rsidRDefault="003060CB" w:rsidP="00903545">
            <w:r>
              <w:rPr>
                <w:b/>
              </w:rPr>
              <w:t xml:space="preserve">Aim: </w:t>
            </w:r>
            <w:r w:rsidRPr="00903545">
              <w:t>examined the association between occupational lifting during pregnancy and risk of fetal death and preterm birth using a job exposure matrix (JEM).</w:t>
            </w:r>
          </w:p>
          <w:p w14:paraId="1A395F90" w14:textId="77777777" w:rsidR="003060CB" w:rsidRPr="00903545" w:rsidRDefault="003060CB" w:rsidP="00053FBC">
            <w:r>
              <w:rPr>
                <w:b/>
              </w:rPr>
              <w:t xml:space="preserve">Methods: </w:t>
            </w:r>
            <w:r w:rsidRPr="00903545">
              <w:t xml:space="preserve">For occupationally active women in the Danish National Birth Cohort, interview information on occupational lifting was collected around gestational week 16. A JEM was established based on information from women who were still pregnant when interviewed. The JEM provided mean total loads lifted per day within homogeneous exposure groups as informed by job and industry codes. All women were assigned an exposure estimate from the JEM. Cox regression models with gestational age as underlying time variable </w:t>
            </w:r>
            <w:r>
              <w:t xml:space="preserve">were used </w:t>
            </w:r>
            <w:r w:rsidRPr="00903545">
              <w:t>and adjustment for covariates</w:t>
            </w:r>
            <w:r>
              <w:t xml:space="preserve"> conducted</w:t>
            </w:r>
            <w:r w:rsidRPr="00903545">
              <w:t>.</w:t>
            </w:r>
          </w:p>
        </w:tc>
        <w:tc>
          <w:tcPr>
            <w:tcW w:w="4536" w:type="dxa"/>
          </w:tcPr>
          <w:p w14:paraId="2613C5D8" w14:textId="77777777" w:rsidR="003060CB" w:rsidRDefault="003060CB" w:rsidP="00053FBC">
            <w:pPr>
              <w:keepNext/>
            </w:pPr>
            <w:r>
              <w:t>Multigravid women with prior fetal death</w:t>
            </w:r>
          </w:p>
          <w:p w14:paraId="5F99C197" w14:textId="77777777" w:rsidR="003060CB" w:rsidRPr="00C55BBD" w:rsidRDefault="003060CB" w:rsidP="00053FBC">
            <w:pPr>
              <w:keepNext/>
              <w:rPr>
                <w:i/>
              </w:rPr>
            </w:pPr>
            <w:r w:rsidRPr="00C55BBD">
              <w:rPr>
                <w:i/>
              </w:rPr>
              <w:t>Early miscarriage (≤12 wks)</w:t>
            </w:r>
          </w:p>
          <w:p w14:paraId="28A49AB2" w14:textId="77777777" w:rsidR="003060CB" w:rsidRDefault="003060CB" w:rsidP="00903545">
            <w:pPr>
              <w:pStyle w:val="bullet"/>
            </w:pPr>
            <w:r>
              <w:t>101-200 kg/day: aHR 1.23 (0.73 to 1.83)</w:t>
            </w:r>
          </w:p>
          <w:p w14:paraId="4DCF542A" w14:textId="77777777" w:rsidR="003060CB" w:rsidRDefault="003060CB" w:rsidP="00903545">
            <w:pPr>
              <w:pStyle w:val="bullet"/>
            </w:pPr>
            <w:r>
              <w:t>201-975 kg/day: aHR 1.00 (0.57 to 1.77)</w:t>
            </w:r>
          </w:p>
          <w:p w14:paraId="25DC9D43" w14:textId="77777777" w:rsidR="003060CB" w:rsidRPr="00C55BBD" w:rsidRDefault="003060CB" w:rsidP="00903545">
            <w:pPr>
              <w:keepNext/>
              <w:rPr>
                <w:i/>
              </w:rPr>
            </w:pPr>
            <w:r w:rsidRPr="00C55BBD">
              <w:rPr>
                <w:i/>
              </w:rPr>
              <w:t>Late miscarriage (13-21 weeks)</w:t>
            </w:r>
          </w:p>
          <w:p w14:paraId="1B89CA31" w14:textId="77777777" w:rsidR="003060CB" w:rsidRDefault="003060CB" w:rsidP="00903545">
            <w:pPr>
              <w:pStyle w:val="bullet"/>
            </w:pPr>
            <w:r>
              <w:t>101-200 kg/day: aHR 1.37 (0.92 to 2.03)</w:t>
            </w:r>
          </w:p>
          <w:p w14:paraId="101E6BC8" w14:textId="77777777" w:rsidR="003060CB" w:rsidRDefault="003060CB" w:rsidP="00903545">
            <w:pPr>
              <w:pStyle w:val="bullet"/>
            </w:pPr>
            <w:r>
              <w:t>201-975 kg/day: aHR 1.14 (0.67 to 1.92)</w:t>
            </w:r>
          </w:p>
          <w:p w14:paraId="7A19910C" w14:textId="77777777" w:rsidR="003060CB" w:rsidRPr="00C55BBD" w:rsidRDefault="003060CB" w:rsidP="00903545">
            <w:pPr>
              <w:keepNext/>
              <w:rPr>
                <w:i/>
              </w:rPr>
            </w:pPr>
            <w:r w:rsidRPr="00C55BBD">
              <w:rPr>
                <w:i/>
              </w:rPr>
              <w:t>Stillbirth (≥22 weeks)</w:t>
            </w:r>
          </w:p>
          <w:p w14:paraId="41DE7ECF" w14:textId="77777777" w:rsidR="003060CB" w:rsidRDefault="003060CB" w:rsidP="00903545">
            <w:pPr>
              <w:pStyle w:val="bullet"/>
            </w:pPr>
            <w:r>
              <w:t>101-200 kg/day: aHR 0.90 (0.36 to 2.24)</w:t>
            </w:r>
          </w:p>
          <w:p w14:paraId="0FB39202" w14:textId="77777777" w:rsidR="003060CB" w:rsidRDefault="003060CB" w:rsidP="00903545">
            <w:pPr>
              <w:pStyle w:val="bullet"/>
            </w:pPr>
            <w:r>
              <w:t>201-975 kg/day: aHR 2.87 (1.37 to 6.01)</w:t>
            </w:r>
          </w:p>
          <w:p w14:paraId="76F52327" w14:textId="77777777" w:rsidR="003060CB" w:rsidRDefault="003060CB" w:rsidP="00903545">
            <w:pPr>
              <w:keepNext/>
            </w:pPr>
            <w:r>
              <w:t xml:space="preserve">Multigravid women without prior fetal death </w:t>
            </w:r>
          </w:p>
          <w:p w14:paraId="3552737F" w14:textId="77777777" w:rsidR="003060CB" w:rsidRPr="00C55BBD" w:rsidRDefault="003060CB" w:rsidP="00111CBD">
            <w:pPr>
              <w:keepNext/>
              <w:rPr>
                <w:i/>
              </w:rPr>
            </w:pPr>
            <w:r w:rsidRPr="00C55BBD">
              <w:rPr>
                <w:i/>
              </w:rPr>
              <w:t>Early miscarriage (≤12 wks)</w:t>
            </w:r>
          </w:p>
          <w:p w14:paraId="3725B15E" w14:textId="77777777" w:rsidR="003060CB" w:rsidRDefault="003060CB" w:rsidP="00111CBD">
            <w:pPr>
              <w:pStyle w:val="bullet"/>
            </w:pPr>
            <w:r>
              <w:t>101-200 kg/day: aHR 1.17 (0.88 to 1.56)</w:t>
            </w:r>
          </w:p>
          <w:p w14:paraId="3C124202" w14:textId="77777777" w:rsidR="003060CB" w:rsidRDefault="003060CB" w:rsidP="00111CBD">
            <w:pPr>
              <w:pStyle w:val="bullet"/>
            </w:pPr>
            <w:r>
              <w:t>201-975 kg/day: aHR 1.00 (0.68 to 1.48)</w:t>
            </w:r>
          </w:p>
          <w:p w14:paraId="237B1EEB" w14:textId="77777777" w:rsidR="003060CB" w:rsidRPr="00C55BBD" w:rsidRDefault="003060CB" w:rsidP="00053FBC">
            <w:pPr>
              <w:keepNext/>
              <w:rPr>
                <w:i/>
              </w:rPr>
            </w:pPr>
            <w:r w:rsidRPr="00C55BBD">
              <w:rPr>
                <w:i/>
              </w:rPr>
              <w:t>Late miscarriage (13-21 weeks)</w:t>
            </w:r>
          </w:p>
          <w:p w14:paraId="455DEF31" w14:textId="77777777" w:rsidR="003060CB" w:rsidRDefault="003060CB" w:rsidP="00111CBD">
            <w:pPr>
              <w:pStyle w:val="bullet"/>
            </w:pPr>
            <w:r>
              <w:t>101-200 kg/day: aHR 1.27 (0.97 to 1.68)</w:t>
            </w:r>
          </w:p>
          <w:p w14:paraId="3FAE1221" w14:textId="77777777" w:rsidR="003060CB" w:rsidRDefault="003060CB" w:rsidP="00111CBD">
            <w:pPr>
              <w:pStyle w:val="bullet"/>
            </w:pPr>
            <w:r>
              <w:t>201-975 kg/day: aHR 0.95 (0.64 to 1.40)</w:t>
            </w:r>
          </w:p>
          <w:p w14:paraId="13FA41F9" w14:textId="77777777" w:rsidR="003060CB" w:rsidRPr="00C55BBD" w:rsidRDefault="003060CB" w:rsidP="00053FBC">
            <w:pPr>
              <w:keepNext/>
              <w:rPr>
                <w:i/>
              </w:rPr>
            </w:pPr>
            <w:r w:rsidRPr="00C55BBD">
              <w:rPr>
                <w:i/>
              </w:rPr>
              <w:t>Stillbirth (≥22 weeks)</w:t>
            </w:r>
          </w:p>
          <w:p w14:paraId="02C1B9F6" w14:textId="77777777" w:rsidR="003060CB" w:rsidRDefault="003060CB" w:rsidP="00111CBD">
            <w:pPr>
              <w:pStyle w:val="bullet"/>
            </w:pPr>
            <w:r>
              <w:t>101-200 kg/day: aHR 1.23 (0.73 to 2.05)</w:t>
            </w:r>
          </w:p>
          <w:p w14:paraId="5D07D74D" w14:textId="77777777" w:rsidR="003060CB" w:rsidRDefault="003060CB" w:rsidP="00903545">
            <w:pPr>
              <w:pStyle w:val="bullet"/>
            </w:pPr>
            <w:r>
              <w:t>201-975 kg/day: aHR 0.75 (0.34 to 1.67)</w:t>
            </w:r>
          </w:p>
          <w:p w14:paraId="10DB8303" w14:textId="77777777" w:rsidR="003060CB" w:rsidRDefault="003060CB" w:rsidP="00C55BBD">
            <w:r>
              <w:t>Preterm birth among primigravid women</w:t>
            </w:r>
          </w:p>
          <w:p w14:paraId="503DD2FF" w14:textId="77777777" w:rsidR="003060CB" w:rsidRDefault="003060CB" w:rsidP="00C55BBD">
            <w:pPr>
              <w:pStyle w:val="bullet"/>
            </w:pPr>
            <w:r>
              <w:t>101-200 kg/day: aHR 1.34 (1.14 to 1.58)</w:t>
            </w:r>
          </w:p>
          <w:p w14:paraId="6ED4505C" w14:textId="77777777" w:rsidR="003060CB" w:rsidRDefault="003060CB" w:rsidP="00C55BBD">
            <w:pPr>
              <w:pStyle w:val="bullet"/>
            </w:pPr>
            <w:r>
              <w:t>201-975 kg/day: aHR 1.43 (1.13 to 1.80)</w:t>
            </w:r>
          </w:p>
          <w:p w14:paraId="621BBD73" w14:textId="77777777" w:rsidR="003060CB" w:rsidRDefault="003060CB" w:rsidP="00C55BBD">
            <w:r>
              <w:t>Preterm birth among multigravid women:</w:t>
            </w:r>
          </w:p>
          <w:p w14:paraId="5D3FD17F" w14:textId="77777777" w:rsidR="003060CB" w:rsidRDefault="003060CB" w:rsidP="00C55BBD">
            <w:pPr>
              <w:pStyle w:val="bullet"/>
            </w:pPr>
            <w:r>
              <w:t>101-200 kg/day: aHR 1.17 (1.00 to 1.36)</w:t>
            </w:r>
          </w:p>
          <w:p w14:paraId="7454E47A" w14:textId="77777777" w:rsidR="003060CB" w:rsidRPr="00C55BBD" w:rsidRDefault="003060CB" w:rsidP="00C55BBD">
            <w:pPr>
              <w:pStyle w:val="bullet"/>
            </w:pPr>
            <w:r>
              <w:t>201-975 kg/day: aHR 1.09 (0.89 to 1.33)</w:t>
            </w:r>
          </w:p>
        </w:tc>
        <w:tc>
          <w:tcPr>
            <w:tcW w:w="1843" w:type="dxa"/>
          </w:tcPr>
          <w:p w14:paraId="77CE195F" w14:textId="77777777" w:rsidR="003060CB" w:rsidRPr="00AF7D6C" w:rsidRDefault="003060CB" w:rsidP="00053FBC">
            <w:pPr>
              <w:keepNext/>
            </w:pPr>
          </w:p>
        </w:tc>
      </w:tr>
      <w:tr w:rsidR="003060CB" w:rsidRPr="00AF7D6C" w14:paraId="66A1FD06" w14:textId="77777777" w:rsidTr="00E01A84">
        <w:trPr>
          <w:cantSplit/>
        </w:trPr>
        <w:tc>
          <w:tcPr>
            <w:tcW w:w="1305" w:type="dxa"/>
          </w:tcPr>
          <w:p w14:paraId="6027609F" w14:textId="7B6889C6" w:rsidR="003060CB" w:rsidRDefault="003060CB" w:rsidP="00053FBC">
            <w:pPr>
              <w:keepNext/>
            </w:pPr>
            <w:r>
              <w:t>Nelson et al 2009</w:t>
            </w:r>
            <w:r>
              <w:fldChar w:fldCharType="begin"/>
            </w:r>
            <w:r w:rsidR="002747EA">
              <w:instrText xml:space="preserve"> ADDIN EN.CITE &lt;EndNote&gt;&lt;Cite&gt;&lt;Author&gt;Nelson&lt;/Author&gt;&lt;Year&gt;2009&lt;/Year&gt;&lt;RecNum&gt;1496&lt;/RecNum&gt;&lt;DisplayText&gt;&lt;style face="superscript" font="Trebuchet MS" size="9"&gt;336&lt;/style&gt;&lt;/DisplayText&gt;&lt;record&gt;&lt;rec-number&gt;1496&lt;/rec-number&gt;&lt;foreign-keys&gt;&lt;key app="EN" db-id="exvasrfx2dtraoesasxp2szsxa2df502592x" timestamp="1574314563"&gt;1496&lt;/key&gt;&lt;/foreign-keys&gt;&lt;ref-type name="Journal Article"&gt;17&lt;/ref-type&gt;&lt;contributors&gt;&lt;authors&gt;&lt;author&gt;Nelson, K.,&lt;/author&gt;&lt;author&gt;Lohsoonthorna, V.,&lt;/author&gt;&lt;author&gt;Williams, M.A.,&lt;/author&gt;&lt;/authors&gt;&lt;/contributors&gt;&lt;titles&gt;&lt;title&gt;Preterm delivery risk in relation to maternal occupational and leisure time physical activity among Thai women&lt;/title&gt;&lt;secondary-title&gt;Asian Biomed (Res Rev News)&lt;/secondary-title&gt;&lt;/titles&gt;&lt;periodical&gt;&lt;full-title&gt;Asian Biomed (Res Rev News)&lt;/full-title&gt;&lt;/periodical&gt;&lt;pages&gt;267-77&lt;/pages&gt;&lt;volume&gt;3&lt;/volume&gt;&lt;number&gt;3&lt;/number&gt;&lt;dates&gt;&lt;year&gt;2009&lt;/year&gt;&lt;/dates&gt;&lt;urls&gt;&lt;/urls&gt;&lt;/record&gt;&lt;/Cite&gt;&lt;/EndNote&gt;</w:instrText>
            </w:r>
            <w:r>
              <w:fldChar w:fldCharType="separate"/>
            </w:r>
            <w:r w:rsidR="002747EA" w:rsidRPr="002747EA">
              <w:rPr>
                <w:noProof/>
                <w:vertAlign w:val="superscript"/>
              </w:rPr>
              <w:t>336</w:t>
            </w:r>
            <w:r>
              <w:fldChar w:fldCharType="end"/>
            </w:r>
          </w:p>
          <w:p w14:paraId="61B29B76" w14:textId="77777777" w:rsidR="003060CB" w:rsidRDefault="003060CB" w:rsidP="00053FBC">
            <w:pPr>
              <w:keepNext/>
            </w:pPr>
            <w:r>
              <w:t>Thailand</w:t>
            </w:r>
          </w:p>
        </w:tc>
        <w:tc>
          <w:tcPr>
            <w:tcW w:w="1247" w:type="dxa"/>
          </w:tcPr>
          <w:p w14:paraId="1C02E6B2" w14:textId="77777777" w:rsidR="003060CB" w:rsidRDefault="003060CB" w:rsidP="00053FBC">
            <w:pPr>
              <w:keepNext/>
            </w:pPr>
            <w:r>
              <w:t>938</w:t>
            </w:r>
          </w:p>
          <w:p w14:paraId="3658F290" w14:textId="77777777" w:rsidR="003060CB" w:rsidRDefault="003060CB" w:rsidP="00053FBC">
            <w:pPr>
              <w:keepNext/>
            </w:pPr>
            <w:r>
              <w:t>Case control</w:t>
            </w:r>
          </w:p>
        </w:tc>
        <w:tc>
          <w:tcPr>
            <w:tcW w:w="4961" w:type="dxa"/>
          </w:tcPr>
          <w:p w14:paraId="0D5E4520" w14:textId="77777777" w:rsidR="003060CB" w:rsidRPr="000F6E85" w:rsidRDefault="003060CB" w:rsidP="000F6E85">
            <w:r w:rsidRPr="000F6E85">
              <w:rPr>
                <w:b/>
              </w:rPr>
              <w:t>Aim</w:t>
            </w:r>
            <w:r>
              <w:t xml:space="preserve">: </w:t>
            </w:r>
            <w:r w:rsidRPr="000F6E85">
              <w:t xml:space="preserve">To evaluate associations of maternal occupational physical exertion </w:t>
            </w:r>
            <w:r>
              <w:t>with preterm birth</w:t>
            </w:r>
            <w:r w:rsidRPr="000F6E85">
              <w:t>.</w:t>
            </w:r>
          </w:p>
          <w:p w14:paraId="748E82B0" w14:textId="77777777" w:rsidR="003060CB" w:rsidRPr="000F6E85" w:rsidRDefault="003060CB" w:rsidP="000F6E85">
            <w:r w:rsidRPr="000F6E85">
              <w:rPr>
                <w:b/>
              </w:rPr>
              <w:t>Methods</w:t>
            </w:r>
            <w:r>
              <w:t xml:space="preserve">: </w:t>
            </w:r>
            <w:r w:rsidRPr="000F6E85">
              <w:t>Maternal</w:t>
            </w:r>
            <w:r>
              <w:t xml:space="preserve"> </w:t>
            </w:r>
            <w:r w:rsidRPr="000F6E85">
              <w:t>occupational exertion during pregnancy was assessed using a structured questionnaire administered after delivery.</w:t>
            </w:r>
            <w:r>
              <w:t xml:space="preserve"> </w:t>
            </w:r>
            <w:r w:rsidRPr="000F6E85">
              <w:t xml:space="preserve">Logistic regression procedures were used to examine relationships between occupational physical activity and </w:t>
            </w:r>
            <w:r>
              <w:t>preterm birth</w:t>
            </w:r>
            <w:r w:rsidRPr="000F6E85">
              <w:t>.</w:t>
            </w:r>
          </w:p>
        </w:tc>
        <w:tc>
          <w:tcPr>
            <w:tcW w:w="4536" w:type="dxa"/>
          </w:tcPr>
          <w:p w14:paraId="1A387E45" w14:textId="77777777" w:rsidR="003060CB" w:rsidRDefault="003060CB" w:rsidP="00053FBC">
            <w:pPr>
              <w:keepNext/>
            </w:pPr>
            <w:r>
              <w:t>Adjusted odds ratio for spontaneous preterm birth:</w:t>
            </w:r>
          </w:p>
          <w:p w14:paraId="0450D8F0" w14:textId="77777777" w:rsidR="003060CB" w:rsidRDefault="003060CB" w:rsidP="000F6E85">
            <w:pPr>
              <w:pStyle w:val="bullet"/>
            </w:pPr>
            <w:r>
              <w:t>Medium exertion: aOR 0.90 (0.64 to 1.27)</w:t>
            </w:r>
          </w:p>
          <w:p w14:paraId="2C9F27AF" w14:textId="77777777" w:rsidR="003060CB" w:rsidRDefault="003060CB" w:rsidP="000F6E85">
            <w:pPr>
              <w:pStyle w:val="bullet"/>
            </w:pPr>
            <w:r>
              <w:t>Heavy exertion: aOR 2.42 (1.15 to 5.09)</w:t>
            </w:r>
          </w:p>
        </w:tc>
        <w:tc>
          <w:tcPr>
            <w:tcW w:w="1843" w:type="dxa"/>
          </w:tcPr>
          <w:p w14:paraId="70C23CC3" w14:textId="77777777" w:rsidR="003060CB" w:rsidRPr="00AF7D6C" w:rsidRDefault="003060CB" w:rsidP="00053FBC">
            <w:pPr>
              <w:keepNext/>
            </w:pPr>
          </w:p>
        </w:tc>
      </w:tr>
      <w:tr w:rsidR="003060CB" w:rsidRPr="00AF7D6C" w14:paraId="4A26B3B1" w14:textId="77777777" w:rsidTr="00E01A84">
        <w:trPr>
          <w:cantSplit/>
        </w:trPr>
        <w:tc>
          <w:tcPr>
            <w:tcW w:w="1305" w:type="dxa"/>
          </w:tcPr>
          <w:p w14:paraId="6F74B681" w14:textId="778E3FC2" w:rsidR="003060CB" w:rsidRDefault="003060CB" w:rsidP="00053FBC">
            <w:pPr>
              <w:keepNext/>
            </w:pPr>
            <w:r>
              <w:t>Newman et al 2001</w:t>
            </w:r>
            <w:r>
              <w:fldChar w:fldCharType="begin"/>
            </w:r>
            <w:r w:rsidR="002747EA">
              <w:instrText xml:space="preserve"> ADDIN EN.CITE &lt;EndNote&gt;&lt;Cite&gt;&lt;Author&gt;Newman&lt;/Author&gt;&lt;Year&gt;2001&lt;/Year&gt;&lt;RecNum&gt;1231&lt;/RecNum&gt;&lt;DisplayText&gt;&lt;style face="superscript" font="Trebuchet MS" size="9"&gt;330&lt;/style&gt;&lt;/DisplayText&gt;&lt;record&gt;&lt;rec-number&gt;1231&lt;/rec-number&gt;&lt;foreign-keys&gt;&lt;key app="EN" db-id="exvasrfx2dtraoesasxp2szsxa2df502592x" timestamp="1562472229"&gt;1231&lt;/key&gt;&lt;key app="ENWeb" db-id=""&gt;0&lt;/key&gt;&lt;/foreign-keys&gt;&lt;ref-type name="Journal Article"&gt;17&lt;/ref-type&gt;&lt;contributors&gt;&lt;authors&gt;&lt;author&gt;Newman, R. B.&lt;/author&gt;&lt;author&gt;Goldenberg, R. L.&lt;/author&gt;&lt;author&gt;Moawad, A. H.&lt;/author&gt;&lt;author&gt;Iams, J. D.&lt;/author&gt;&lt;author&gt;Meis, P. J.&lt;/author&gt;&lt;author&gt;Das, A.&lt;/author&gt;&lt;author&gt;Miodovnik, M.&lt;/author&gt;&lt;author&gt;Caritis, S. N.&lt;/author&gt;&lt;author&gt;Thurnau, G. R.&lt;/author&gt;&lt;author&gt;Dombrowski, M. P.&lt;/author&gt;&lt;author&gt;Roberts, J.&lt;/author&gt;&lt;/authors&gt;&lt;/contributors&gt;&lt;titles&gt;&lt;title&gt;Occupational fatigue and preterm premature rupture of membranes&lt;/title&gt;&lt;secondary-title&gt;American Journal of Obstetrics and Gynecology&lt;/secondary-title&gt;&lt;/titles&gt;&lt;periodical&gt;&lt;full-title&gt;American Journal of Obstetrics and Gynecology&lt;/full-title&gt;&lt;/periodical&gt;&lt;pages&gt;438-446&lt;/pages&gt;&lt;volume&gt;184&lt;/volume&gt;&lt;number&gt;3&lt;/number&gt;&lt;section&gt;438&lt;/section&gt;&lt;dates&gt;&lt;year&gt;2001&lt;/year&gt;&lt;/dates&gt;&lt;isbn&gt;00029378&lt;/isbn&gt;&lt;urls&gt;&lt;/urls&gt;&lt;electronic-resource-num&gt;10.1067/mob.2001.110312&lt;/electronic-resource-num&gt;&lt;/record&gt;&lt;/Cite&gt;&lt;/EndNote&gt;</w:instrText>
            </w:r>
            <w:r>
              <w:fldChar w:fldCharType="separate"/>
            </w:r>
            <w:r w:rsidR="002747EA" w:rsidRPr="002747EA">
              <w:rPr>
                <w:noProof/>
                <w:vertAlign w:val="superscript"/>
              </w:rPr>
              <w:t>330</w:t>
            </w:r>
            <w:r>
              <w:fldChar w:fldCharType="end"/>
            </w:r>
          </w:p>
          <w:p w14:paraId="6B8A5F35" w14:textId="77777777" w:rsidR="003060CB" w:rsidRDefault="003060CB" w:rsidP="00053FBC">
            <w:pPr>
              <w:keepNext/>
            </w:pPr>
            <w:r>
              <w:t>United States</w:t>
            </w:r>
          </w:p>
        </w:tc>
        <w:tc>
          <w:tcPr>
            <w:tcW w:w="1247" w:type="dxa"/>
          </w:tcPr>
          <w:p w14:paraId="36736745" w14:textId="77777777" w:rsidR="003060CB" w:rsidRDefault="003060CB" w:rsidP="00053FBC">
            <w:pPr>
              <w:keepNext/>
            </w:pPr>
            <w:r>
              <w:t>2,929</w:t>
            </w:r>
          </w:p>
          <w:p w14:paraId="044D9504" w14:textId="77777777" w:rsidR="003060CB" w:rsidRDefault="003060CB" w:rsidP="00053FBC">
            <w:pPr>
              <w:keepNext/>
            </w:pPr>
            <w:r>
              <w:t>Cohort</w:t>
            </w:r>
          </w:p>
        </w:tc>
        <w:tc>
          <w:tcPr>
            <w:tcW w:w="4961" w:type="dxa"/>
          </w:tcPr>
          <w:p w14:paraId="2F5A70DA" w14:textId="77777777" w:rsidR="003060CB" w:rsidRPr="000F6E85" w:rsidRDefault="003060CB" w:rsidP="000F6E85">
            <w:r>
              <w:rPr>
                <w:b/>
              </w:rPr>
              <w:t xml:space="preserve">Aim: </w:t>
            </w:r>
            <w:r>
              <w:t>T</w:t>
            </w:r>
            <w:r w:rsidRPr="000F6E85">
              <w:t>o prospectively determine the relationship between occupational</w:t>
            </w:r>
            <w:r>
              <w:t xml:space="preserve"> </w:t>
            </w:r>
            <w:r w:rsidRPr="000F6E85">
              <w:t xml:space="preserve">fatigue and spontaneous preterm </w:t>
            </w:r>
            <w:r>
              <w:t>birth</w:t>
            </w:r>
            <w:r w:rsidRPr="000F6E85">
              <w:t>.</w:t>
            </w:r>
          </w:p>
          <w:p w14:paraId="3BA83017" w14:textId="77777777" w:rsidR="003060CB" w:rsidRPr="000F6E85" w:rsidRDefault="003060CB" w:rsidP="00F2539E">
            <w:r w:rsidRPr="000F6E85">
              <w:rPr>
                <w:b/>
              </w:rPr>
              <w:t>Methods</w:t>
            </w:r>
            <w:r>
              <w:t>: W</w:t>
            </w:r>
            <w:r w:rsidRPr="000F6E85">
              <w:t xml:space="preserve">omen with singleton pregnancies </w:t>
            </w:r>
            <w:r>
              <w:t xml:space="preserve">enrolled </w:t>
            </w:r>
            <w:r w:rsidRPr="000F6E85">
              <w:t>at 22 to 24 weeks’ gestation reported the number of hours worked</w:t>
            </w:r>
            <w:r>
              <w:t xml:space="preserve"> </w:t>
            </w:r>
            <w:r w:rsidRPr="000F6E85">
              <w:t>per week and answered specific questions designed to determine sources of occupational</w:t>
            </w:r>
            <w:r>
              <w:t xml:space="preserve"> </w:t>
            </w:r>
            <w:r w:rsidRPr="000F6E85">
              <w:t>fatigue. Fatigue was quantified (0-5 index) according to the number of these sources</w:t>
            </w:r>
            <w:r>
              <w:t xml:space="preserve"> </w:t>
            </w:r>
            <w:r w:rsidRPr="000F6E85">
              <w:t>positively reported. Simple and Mantel-Haenszel χ</w:t>
            </w:r>
            <w:r w:rsidRPr="000F6E85">
              <w:rPr>
                <w:sz w:val="9"/>
                <w:szCs w:val="9"/>
              </w:rPr>
              <w:t xml:space="preserve">2 </w:t>
            </w:r>
            <w:r w:rsidRPr="000F6E85">
              <w:t>tests were used to test the univariate association and</w:t>
            </w:r>
            <w:r>
              <w:t xml:space="preserve"> </w:t>
            </w:r>
            <w:r w:rsidRPr="000F6E85">
              <w:t>hypothesis of a linear trend between sources of occupational fatigue and spontaneous preterm delivery.</w:t>
            </w:r>
            <w:r>
              <w:t xml:space="preserve"> </w:t>
            </w:r>
            <w:r w:rsidRPr="000F6E85">
              <w:t>Covariables were considered by multivariate logistic regression analysis.</w:t>
            </w:r>
            <w:r>
              <w:t xml:space="preserve"> </w:t>
            </w:r>
            <w:r w:rsidRPr="000F6E85">
              <w:t>Women who did not work outside</w:t>
            </w:r>
            <w:r>
              <w:t xml:space="preserve"> </w:t>
            </w:r>
            <w:r w:rsidRPr="000F6E85">
              <w:t>the home were considered separately from those who worked but did not report any sources of occupational</w:t>
            </w:r>
            <w:r>
              <w:t xml:space="preserve"> </w:t>
            </w:r>
            <w:r w:rsidRPr="000F6E85">
              <w:t>fatigue.</w:t>
            </w:r>
          </w:p>
        </w:tc>
        <w:tc>
          <w:tcPr>
            <w:tcW w:w="4536" w:type="dxa"/>
          </w:tcPr>
          <w:p w14:paraId="3E49B47A" w14:textId="77777777" w:rsidR="003060CB" w:rsidRDefault="003060CB" w:rsidP="00053FBC">
            <w:pPr>
              <w:keepNext/>
            </w:pPr>
            <w:r>
              <w:t>Adjusted odds ratios for preterm rupture of membranes (&lt;37 wks)</w:t>
            </w:r>
          </w:p>
          <w:p w14:paraId="2C9D8928" w14:textId="77777777" w:rsidR="003060CB" w:rsidRDefault="003060CB" w:rsidP="00F513D2">
            <w:pPr>
              <w:pStyle w:val="bullet"/>
            </w:pPr>
            <w:r>
              <w:t>Physical exertion: OR 1.72 (1.16 to 2.56)</w:t>
            </w:r>
          </w:p>
        </w:tc>
        <w:tc>
          <w:tcPr>
            <w:tcW w:w="1843" w:type="dxa"/>
          </w:tcPr>
          <w:p w14:paraId="32A39F65" w14:textId="77777777" w:rsidR="003060CB" w:rsidRPr="00AF7D6C" w:rsidRDefault="003060CB" w:rsidP="00053FBC">
            <w:pPr>
              <w:keepNext/>
            </w:pPr>
          </w:p>
        </w:tc>
      </w:tr>
      <w:tr w:rsidR="003060CB" w:rsidRPr="00AF7D6C" w14:paraId="1A532978" w14:textId="77777777" w:rsidTr="00A2497E">
        <w:trPr>
          <w:cantSplit/>
        </w:trPr>
        <w:tc>
          <w:tcPr>
            <w:tcW w:w="1305" w:type="dxa"/>
          </w:tcPr>
          <w:p w14:paraId="49C86A83" w14:textId="3C809CF1" w:rsidR="003060CB" w:rsidRDefault="003060CB" w:rsidP="00A2497E">
            <w:pPr>
              <w:keepNext/>
            </w:pPr>
            <w:r>
              <w:t>Pompeii et al 2005</w:t>
            </w:r>
            <w:r w:rsidR="00283324">
              <w:fldChar w:fldCharType="begin">
                <w:fldData xml:space="preserve">PEVuZE5vdGU+PENpdGU+PEF1dGhvcj5Qb21wZWlpPC9BdXRob3I+PFllYXI+MjAwNTwvWWVhcj48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</w:fldData>
              </w:fldChar>
            </w:r>
            <w:r w:rsidR="002747EA">
              <w:instrText xml:space="preserve"> ADDIN EN.CITE </w:instrText>
            </w:r>
            <w:r w:rsidR="002747EA">
              <w:fldChar w:fldCharType="begin">
                <w:fldData xml:space="preserve">PEVuZE5vdGU+PENpdGU+PEF1dGhvcj5Qb21wZWlpPC9BdXRob3I+PFllYXI+MjAwNTwvWWVhcj48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</w:fldData>
              </w:fldChar>
            </w:r>
            <w:r w:rsidR="002747EA">
              <w:instrText xml:space="preserve"> ADDIN EN.CITE.DATA </w:instrText>
            </w:r>
            <w:r w:rsidR="002747EA">
              <w:fldChar w:fldCharType="end"/>
            </w:r>
            <w:r w:rsidR="00283324">
              <w:fldChar w:fldCharType="separate"/>
            </w:r>
            <w:r w:rsidR="002747EA" w:rsidRPr="002747EA">
              <w:rPr>
                <w:noProof/>
                <w:vertAlign w:val="superscript"/>
              </w:rPr>
              <w:t>334</w:t>
            </w:r>
            <w:r w:rsidR="00283324">
              <w:fldChar w:fldCharType="end"/>
            </w:r>
          </w:p>
          <w:p w14:paraId="28AAFBEF" w14:textId="77777777" w:rsidR="003060CB" w:rsidRDefault="003060CB" w:rsidP="00A2497E">
            <w:pPr>
              <w:keepNext/>
            </w:pPr>
            <w:r>
              <w:t>United States</w:t>
            </w:r>
          </w:p>
        </w:tc>
        <w:tc>
          <w:tcPr>
            <w:tcW w:w="1247" w:type="dxa"/>
          </w:tcPr>
          <w:p w14:paraId="428FB938" w14:textId="77777777" w:rsidR="003060CB" w:rsidRDefault="003060CB" w:rsidP="00A2497E">
            <w:pPr>
              <w:keepNext/>
            </w:pPr>
            <w:r>
              <w:t>1,908 women</w:t>
            </w:r>
          </w:p>
          <w:p w14:paraId="1EC1786E" w14:textId="77777777" w:rsidR="003060CB" w:rsidRDefault="003060CB" w:rsidP="00A2497E">
            <w:pPr>
              <w:keepNext/>
            </w:pPr>
            <w:r>
              <w:t>Cohort</w:t>
            </w:r>
          </w:p>
        </w:tc>
        <w:tc>
          <w:tcPr>
            <w:tcW w:w="4961" w:type="dxa"/>
          </w:tcPr>
          <w:p w14:paraId="7F35DAB1" w14:textId="77777777" w:rsidR="003060CB" w:rsidRDefault="003060CB" w:rsidP="005005AE">
            <w:r w:rsidRPr="005005AE">
              <w:rPr>
                <w:b/>
              </w:rPr>
              <w:t>Aim</w:t>
            </w:r>
            <w:r>
              <w:t xml:space="preserve">: </w:t>
            </w:r>
            <w:r w:rsidRPr="005005AE">
              <w:t xml:space="preserve">To assess whether exposure to standing, lifting, night work, or long work hours during 3 periods of pregnancy are associated with an increased risk of preterm or small-for-gestational-age birth. </w:t>
            </w:r>
          </w:p>
          <w:p w14:paraId="5013A41F" w14:textId="77777777" w:rsidR="003060CB" w:rsidRDefault="003060CB" w:rsidP="005005AE">
            <w:pPr>
              <w:rPr>
                <w:b/>
              </w:rPr>
            </w:pPr>
            <w:r w:rsidRPr="005005AE">
              <w:rPr>
                <w:b/>
              </w:rPr>
              <w:t>Methods</w:t>
            </w:r>
            <w:r w:rsidRPr="005005AE">
              <w:t xml:space="preserve">: The Pregnancy, Infection and Nutrition study is a prospective cohort with a nested case-control component that was conducted through clinic and hospital settings. </w:t>
            </w:r>
            <w:r>
              <w:t>Women</w:t>
            </w:r>
            <w:r w:rsidRPr="005005AE">
              <w:t xml:space="preserve"> provided information during telephone and face-to-face interviews about physical exertion for the 2 longest-held jobs during pregnancy. </w:t>
            </w:r>
          </w:p>
        </w:tc>
        <w:tc>
          <w:tcPr>
            <w:tcW w:w="4536" w:type="dxa"/>
          </w:tcPr>
          <w:p w14:paraId="1C8C21CA" w14:textId="77777777" w:rsidR="003060CB" w:rsidRDefault="003060CB" w:rsidP="00A36FEE">
            <w:r>
              <w:t>Risk of preterm birth:</w:t>
            </w:r>
          </w:p>
          <w:p w14:paraId="46F904C5" w14:textId="77777777" w:rsidR="003060CB" w:rsidRDefault="003060CB" w:rsidP="00A36FEE">
            <w:pPr>
              <w:pStyle w:val="bullet"/>
            </w:pPr>
            <w:r>
              <w:t>Lifting</w:t>
            </w:r>
            <w:r w:rsidRPr="005005AE">
              <w:t xml:space="preserve"> repeate</w:t>
            </w:r>
            <w:r>
              <w:t xml:space="preserve">dly: </w:t>
            </w:r>
            <w:r w:rsidRPr="00A36FEE">
              <w:t xml:space="preserve">RR </w:t>
            </w:r>
            <w:r>
              <w:t>1.3; 95%CI 0.6 to 2.9</w:t>
            </w:r>
          </w:p>
          <w:p w14:paraId="5A38D0DB" w14:textId="77777777" w:rsidR="003060CB" w:rsidRDefault="003060CB" w:rsidP="00A36FEE">
            <w:pPr>
              <w:pStyle w:val="bullet"/>
            </w:pPr>
            <w:r>
              <w:t>Standing</w:t>
            </w:r>
            <w:r w:rsidRPr="00A36FEE">
              <w:t xml:space="preserve"> at least 30 hours per week</w:t>
            </w:r>
            <w:r>
              <w:t xml:space="preserve">: </w:t>
            </w:r>
            <w:r w:rsidRPr="00A36FEE">
              <w:t xml:space="preserve">RR </w:t>
            </w:r>
            <w:r>
              <w:t xml:space="preserve">1.3; 95%CI </w:t>
            </w:r>
            <w:r w:rsidRPr="00A36FEE">
              <w:t>0.8</w:t>
            </w:r>
            <w:r>
              <w:t xml:space="preserve"> to 2.3</w:t>
            </w:r>
          </w:p>
          <w:p w14:paraId="50B152D9" w14:textId="77777777" w:rsidR="003060CB" w:rsidRDefault="003060CB" w:rsidP="00A36FEE">
            <w:r>
              <w:t xml:space="preserve">Risk of small-for-gestational age: </w:t>
            </w:r>
          </w:p>
          <w:p w14:paraId="3DC4413F" w14:textId="77777777" w:rsidR="003060CB" w:rsidRDefault="003060CB" w:rsidP="00A36FEE">
            <w:pPr>
              <w:pStyle w:val="bullet"/>
            </w:pPr>
            <w:r>
              <w:t>Lifting</w:t>
            </w:r>
            <w:r w:rsidRPr="005005AE">
              <w:t xml:space="preserve"> repeate</w:t>
            </w:r>
            <w:r>
              <w:t xml:space="preserve">dly: </w:t>
            </w:r>
            <w:r w:rsidRPr="00A36FEE">
              <w:t xml:space="preserve">RR </w:t>
            </w:r>
            <w:r>
              <w:t>1.0; 95%CI 0.6 to 1.5</w:t>
            </w:r>
          </w:p>
          <w:p w14:paraId="2D07F5BD" w14:textId="77777777" w:rsidR="003060CB" w:rsidRPr="00A36FEE" w:rsidRDefault="003060CB" w:rsidP="00A36FEE">
            <w:pPr>
              <w:pStyle w:val="bullet"/>
            </w:pPr>
            <w:r>
              <w:t>Standing</w:t>
            </w:r>
            <w:r w:rsidRPr="00A36FEE">
              <w:t xml:space="preserve"> at least 30 hours per week</w:t>
            </w:r>
            <w:r>
              <w:t xml:space="preserve">: </w:t>
            </w:r>
            <w:r w:rsidRPr="00A36FEE">
              <w:t xml:space="preserve">RR </w:t>
            </w:r>
            <w:r>
              <w:t>1.2; 95%CI 0.6 to 2.2</w:t>
            </w:r>
          </w:p>
        </w:tc>
        <w:tc>
          <w:tcPr>
            <w:tcW w:w="1843" w:type="dxa"/>
          </w:tcPr>
          <w:p w14:paraId="256B240F" w14:textId="77777777" w:rsidR="003060CB" w:rsidRPr="00AF7D6C" w:rsidRDefault="003060CB" w:rsidP="00A2497E">
            <w:pPr>
              <w:keepNext/>
            </w:pPr>
          </w:p>
        </w:tc>
      </w:tr>
      <w:tr w:rsidR="003060CB" w:rsidRPr="00AF7D6C" w14:paraId="3D19D8B1" w14:textId="77777777" w:rsidTr="00A2497E">
        <w:trPr>
          <w:cantSplit/>
        </w:trPr>
        <w:tc>
          <w:tcPr>
            <w:tcW w:w="1305" w:type="dxa"/>
          </w:tcPr>
          <w:p w14:paraId="036AA827" w14:textId="7EBE7B2D" w:rsidR="003060CB" w:rsidRDefault="003060CB" w:rsidP="00A2497E">
            <w:pPr>
              <w:keepNext/>
            </w:pPr>
            <w:r>
              <w:t>Ritsmitchai et al 1997</w:t>
            </w:r>
            <w:r w:rsidR="00283324">
              <w:fldChar w:fldCharType="begin"/>
            </w:r>
            <w:r w:rsidR="002747EA">
              <w:instrText xml:space="preserve"> ADDIN EN.CITE &lt;EndNote&gt;&lt;Cite&gt;&lt;Author&gt;Ritsmitchai&lt;/Author&gt;&lt;Year&gt;1997&lt;/Year&gt;&lt;RecNum&gt;1792&lt;/RecNum&gt;&lt;DisplayText&gt;&lt;style face="superscript" font="Trebuchet MS" size="9"&gt;337&lt;/style&gt;&lt;/DisplayText&gt;&lt;record&gt;&lt;rec-number&gt;1792&lt;/rec-number&gt;&lt;foreign-keys&gt;&lt;key app="EN" db-id="exvasrfx2dtraoesasxp2szsxa2df502592x" timestamp="1583299791"&gt;1792&lt;/key&gt;&lt;/foreign-keys&gt;&lt;ref-type name="Journal Article"&gt;17&lt;/ref-type&gt;&lt;contributors&gt;&lt;authors&gt;&lt;author&gt;Ritsmitchai, S.,&lt;/author&gt;&lt;author&gt;Geater, A.F.,&lt;/author&gt;&lt;author&gt;Chongsuviwatvong, V.,&lt;/author&gt;&lt;/authors&gt;&lt;/contributors&gt;&lt;titles&gt;&lt;title&gt;Prolonged standing and physical exertion at work during pregnancy increases the risk of preterm birth for Thai mothers.&lt;/title&gt;&lt;secondary-title&gt;J Occup Health&lt;/secondary-title&gt;&lt;/titles&gt;&lt;periodical&gt;&lt;full-title&gt;J Occup Health&lt;/full-title&gt;&lt;/periodical&gt;&lt;pages&gt;217-22&lt;/pages&gt;&lt;volume&gt;39&lt;/volume&gt;&lt;dates&gt;&lt;year&gt;1997&lt;/year&gt;&lt;/dates&gt;&lt;urls&gt;&lt;/urls&gt;&lt;/record&gt;&lt;/Cite&gt;&lt;/EndNote&gt;</w:instrText>
            </w:r>
            <w:r w:rsidR="00283324">
              <w:fldChar w:fldCharType="separate"/>
            </w:r>
            <w:r w:rsidR="002747EA" w:rsidRPr="002747EA">
              <w:rPr>
                <w:noProof/>
                <w:vertAlign w:val="superscript"/>
              </w:rPr>
              <w:t>337</w:t>
            </w:r>
            <w:r w:rsidR="00283324">
              <w:fldChar w:fldCharType="end"/>
            </w:r>
          </w:p>
          <w:p w14:paraId="2DC1A58E" w14:textId="77777777" w:rsidR="003060CB" w:rsidRDefault="003060CB" w:rsidP="00A2497E">
            <w:pPr>
              <w:keepNext/>
            </w:pPr>
            <w:r>
              <w:t>Thailand</w:t>
            </w:r>
          </w:p>
          <w:p w14:paraId="78F8F3B4" w14:textId="52FD6D45" w:rsidR="003060CB" w:rsidRDefault="003060CB" w:rsidP="00A2497E">
            <w:pPr>
              <w:keepNext/>
            </w:pPr>
          </w:p>
        </w:tc>
        <w:tc>
          <w:tcPr>
            <w:tcW w:w="1247" w:type="dxa"/>
          </w:tcPr>
          <w:p w14:paraId="5F55C230" w14:textId="77777777" w:rsidR="003060CB" w:rsidRDefault="003060CB" w:rsidP="00A2497E">
            <w:pPr>
              <w:keepNext/>
            </w:pPr>
            <w:r>
              <w:t>223 case-control pairs</w:t>
            </w:r>
          </w:p>
          <w:p w14:paraId="01AA264C" w14:textId="78078845" w:rsidR="0050625F" w:rsidRDefault="0050625F" w:rsidP="00A2497E">
            <w:pPr>
              <w:keepNext/>
            </w:pPr>
            <w:r>
              <w:t>Case-control</w:t>
            </w:r>
          </w:p>
        </w:tc>
        <w:tc>
          <w:tcPr>
            <w:tcW w:w="4961" w:type="dxa"/>
          </w:tcPr>
          <w:p w14:paraId="778BE648" w14:textId="77777777" w:rsidR="003060CB" w:rsidRPr="00423FF6" w:rsidRDefault="003060CB" w:rsidP="00302272">
            <w:r>
              <w:rPr>
                <w:b/>
              </w:rPr>
              <w:t xml:space="preserve">Aim: </w:t>
            </w:r>
            <w:r w:rsidRPr="00423FF6">
              <w:t>To determine whether prolonged standing and/or physical exertion during pregnancy wer</w:t>
            </w:r>
            <w:r>
              <w:t>e associated with preterm birth.</w:t>
            </w:r>
          </w:p>
          <w:p w14:paraId="4D0E4C98" w14:textId="77777777" w:rsidR="003060CB" w:rsidRPr="00302272" w:rsidRDefault="003060CB" w:rsidP="00423FF6">
            <w:pPr>
              <w:rPr>
                <w:b/>
              </w:rPr>
            </w:pPr>
            <w:r>
              <w:rPr>
                <w:b/>
              </w:rPr>
              <w:t>Methods</w:t>
            </w:r>
            <w:r w:rsidRPr="00423FF6">
              <w:t xml:space="preserve">: </w:t>
            </w:r>
            <w:r>
              <w:t>Indicators of work activity and other potential risk factors were ascertained through medical records and by questionnaire after the birth.</w:t>
            </w:r>
          </w:p>
        </w:tc>
        <w:tc>
          <w:tcPr>
            <w:tcW w:w="4536" w:type="dxa"/>
          </w:tcPr>
          <w:p w14:paraId="389D52F0" w14:textId="77777777" w:rsidR="003060CB" w:rsidRDefault="003060CB" w:rsidP="00302272">
            <w:r>
              <w:t>There was an association between preterm birth and:</w:t>
            </w:r>
          </w:p>
          <w:p w14:paraId="0683945D" w14:textId="77777777" w:rsidR="003060CB" w:rsidRDefault="003060CB" w:rsidP="00423FF6">
            <w:pPr>
              <w:pStyle w:val="bullet"/>
            </w:pPr>
            <w:r>
              <w:t>standing longer than 3 hours a day throughout pregnancy: OR 4.1; 95%CI 1,29 to 13.10</w:t>
            </w:r>
          </w:p>
          <w:p w14:paraId="00DF58BB" w14:textId="77777777" w:rsidR="003060CB" w:rsidRPr="00302272" w:rsidRDefault="003060CB" w:rsidP="00423FF6">
            <w:pPr>
              <w:pStyle w:val="bullet"/>
            </w:pPr>
            <w:r>
              <w:t>physical exertion throughout pregnancy: OR 2.91; 95%CI 1.29 to 6.58.</w:t>
            </w:r>
          </w:p>
        </w:tc>
        <w:tc>
          <w:tcPr>
            <w:tcW w:w="1843" w:type="dxa"/>
          </w:tcPr>
          <w:p w14:paraId="135BA01B" w14:textId="77777777" w:rsidR="003060CB" w:rsidRPr="00AF7D6C" w:rsidRDefault="003060CB" w:rsidP="00A2497E">
            <w:pPr>
              <w:keepNext/>
            </w:pPr>
          </w:p>
        </w:tc>
      </w:tr>
      <w:tr w:rsidR="003060CB" w:rsidRPr="00AF7D6C" w14:paraId="54E3F493" w14:textId="77777777" w:rsidTr="00E01A84">
        <w:trPr>
          <w:cantSplit/>
        </w:trPr>
        <w:tc>
          <w:tcPr>
            <w:tcW w:w="1305" w:type="dxa"/>
          </w:tcPr>
          <w:p w14:paraId="239ADC13" w14:textId="6BB65ECD" w:rsidR="003060CB" w:rsidRDefault="003060CB" w:rsidP="00053FBC">
            <w:pPr>
              <w:keepNext/>
            </w:pPr>
            <w:r>
              <w:t>Salunkhe et al 2018</w:t>
            </w:r>
            <w:r>
              <w:fldChar w:fldCharType="begin"/>
            </w:r>
            <w:r w:rsidR="002747EA">
              <w:instrText xml:space="preserve"> ADDIN EN.CITE &lt;EndNote&gt;&lt;Cite&gt;&lt;Author&gt;Salunkhe&lt;/Author&gt;&lt;Year&gt;2018&lt;/Year&gt;&lt;RecNum&gt;1497&lt;/RecNum&gt;&lt;DisplayText&gt;&lt;style face="superscript" font="Trebuchet MS" size="9"&gt;332&lt;/style&gt;&lt;/DisplayText&gt;&lt;record&gt;&lt;rec-number&gt;1497&lt;/rec-number&gt;&lt;foreign-keys&gt;&lt;key app="EN" db-id="exvasrfx2dtraoesasxp2szsxa2df502592x" timestamp="1574314791"&gt;1497&lt;/key&gt;&lt;/foreign-keys&gt;&lt;ref-type name="Journal Article"&gt;17&lt;/ref-type&gt;&lt;contributors&gt;&lt;authors&gt;&lt;author&gt;Salunkhe, A.H.,&lt;/author&gt;&lt;author&gt;Pratinidhi, A.,&lt;/author&gt;&lt;author&gt;Kakade, S.V.,&lt;/author&gt;&lt;author&gt;Salunkhe, J.A.,&lt;/author&gt;&lt;author&gt;Mohite, V.R.,&lt;/author&gt;&lt;author&gt;Bhosale, T.,&lt;/author&gt;&lt;/authors&gt;&lt;/contributors&gt;&lt;titles&gt;&lt;title&gt;Occupation, caloric intake and rest during day time of pregnant women and birth weight and gestational age of the baby&lt;/title&gt;&lt;secondary-title&gt;Asian J Pharm Res Health care&lt;/secondary-title&gt;&lt;/titles&gt;&lt;periodical&gt;&lt;full-title&gt;Asian J Pharm Res Health care&lt;/full-title&gt;&lt;/periodical&gt;&lt;pages&gt;36-41&lt;/pages&gt;&lt;volume&gt;10&lt;/volume&gt;&lt;number&gt;1&lt;/number&gt;&lt;dates&gt;&lt;year&gt;2018&lt;/year&gt;&lt;/dates&gt;&lt;urls&gt;&lt;/urls&gt;&lt;/record&gt;&lt;/Cite&gt;&lt;/EndNote&gt;</w:instrText>
            </w:r>
            <w:r>
              <w:fldChar w:fldCharType="separate"/>
            </w:r>
            <w:r w:rsidR="002747EA" w:rsidRPr="002747EA">
              <w:rPr>
                <w:noProof/>
                <w:vertAlign w:val="superscript"/>
              </w:rPr>
              <w:t>332</w:t>
            </w:r>
            <w:r>
              <w:fldChar w:fldCharType="end"/>
            </w:r>
          </w:p>
          <w:p w14:paraId="06F997ED" w14:textId="77777777" w:rsidR="003060CB" w:rsidRDefault="003060CB" w:rsidP="00053FBC">
            <w:pPr>
              <w:keepNext/>
            </w:pPr>
            <w:r>
              <w:t xml:space="preserve">India </w:t>
            </w:r>
          </w:p>
        </w:tc>
        <w:tc>
          <w:tcPr>
            <w:tcW w:w="1247" w:type="dxa"/>
          </w:tcPr>
          <w:p w14:paraId="30461C77" w14:textId="77777777" w:rsidR="003060CB" w:rsidRDefault="003060CB" w:rsidP="00053FBC">
            <w:pPr>
              <w:keepNext/>
            </w:pPr>
            <w:r>
              <w:t>380</w:t>
            </w:r>
          </w:p>
          <w:p w14:paraId="0CBED202" w14:textId="77777777" w:rsidR="003060CB" w:rsidRDefault="003060CB" w:rsidP="00053FBC">
            <w:pPr>
              <w:keepNext/>
            </w:pPr>
            <w:r>
              <w:t>Cohort</w:t>
            </w:r>
          </w:p>
        </w:tc>
        <w:tc>
          <w:tcPr>
            <w:tcW w:w="4961" w:type="dxa"/>
          </w:tcPr>
          <w:p w14:paraId="0F8B42DD" w14:textId="77777777" w:rsidR="003060CB" w:rsidRPr="009A560E" w:rsidRDefault="003060CB" w:rsidP="009A560E">
            <w:pPr>
              <w:rPr>
                <w:szCs w:val="18"/>
              </w:rPr>
            </w:pPr>
            <w:r w:rsidRPr="009A560E">
              <w:rPr>
                <w:b/>
              </w:rPr>
              <w:t>Aim</w:t>
            </w:r>
            <w:r>
              <w:t>: T</w:t>
            </w:r>
            <w:r w:rsidRPr="009A560E">
              <w:t xml:space="preserve">o find out </w:t>
            </w:r>
            <w:r>
              <w:t xml:space="preserve">the </w:t>
            </w:r>
            <w:r w:rsidRPr="009A560E">
              <w:t>relationship between occupation of women and the birth weight and gestational age of the baby</w:t>
            </w:r>
            <w:r>
              <w:rPr>
                <w:rFonts w:eastAsiaTheme="majorEastAsia"/>
              </w:rPr>
              <w:t>.</w:t>
            </w:r>
          </w:p>
          <w:p w14:paraId="6C90CB3C" w14:textId="77777777" w:rsidR="003060CB" w:rsidRDefault="003060CB" w:rsidP="00695F30">
            <w:r w:rsidRPr="004D23E5">
              <w:rPr>
                <w:b/>
              </w:rPr>
              <w:t>Population</w:t>
            </w:r>
            <w:r>
              <w:t xml:space="preserve">: Pregnant women </w:t>
            </w:r>
          </w:p>
          <w:p w14:paraId="09D1AA6C" w14:textId="77777777" w:rsidR="003060CB" w:rsidRPr="004D23E5" w:rsidRDefault="003060CB" w:rsidP="004D23E5">
            <w:pPr>
              <w:rPr>
                <w:szCs w:val="18"/>
              </w:rPr>
            </w:pPr>
            <w:r w:rsidRPr="004D23E5">
              <w:rPr>
                <w:b/>
              </w:rPr>
              <w:t>Methods</w:t>
            </w:r>
            <w:r>
              <w:t>: Data on occupation was collected using a structured interview. Data was analys</w:t>
            </w:r>
            <w:r w:rsidRPr="004D23E5">
              <w:t>ed using descriptive and inferential statistics.</w:t>
            </w:r>
            <w:r w:rsidRPr="004D23E5">
              <w:rPr>
                <w:rFonts w:eastAsiaTheme="majorEastAsia"/>
              </w:rPr>
              <w:t> </w:t>
            </w:r>
          </w:p>
        </w:tc>
        <w:tc>
          <w:tcPr>
            <w:tcW w:w="4536" w:type="dxa"/>
          </w:tcPr>
          <w:p w14:paraId="4B839AD2" w14:textId="77777777" w:rsidR="003060CB" w:rsidRDefault="003060CB" w:rsidP="00053FBC">
            <w:pPr>
              <w:keepNext/>
            </w:pPr>
            <w:r>
              <w:t>Sedentary vs moderate vs heavy occupation:</w:t>
            </w:r>
          </w:p>
          <w:p w14:paraId="12D73CDD" w14:textId="77777777" w:rsidR="003060CB" w:rsidRDefault="003060CB" w:rsidP="00135CF2">
            <w:pPr>
              <w:pStyle w:val="bullet"/>
            </w:pPr>
            <w:r>
              <w:t>Preterm birth: 7/109 (6.5%) vs 35/248 (12.6%) vs 6/23 (26.1%)</w:t>
            </w:r>
          </w:p>
          <w:p w14:paraId="6646A434" w14:textId="77777777" w:rsidR="003060CB" w:rsidRDefault="003060CB" w:rsidP="00135CF2">
            <w:pPr>
              <w:pStyle w:val="bullet"/>
            </w:pPr>
            <w:r>
              <w:t>Low birth weight: 27/109 (24.8%) vs 59/248 (23.8%) vs 19/23 (82.6%)</w:t>
            </w:r>
          </w:p>
        </w:tc>
        <w:tc>
          <w:tcPr>
            <w:tcW w:w="1843" w:type="dxa"/>
          </w:tcPr>
          <w:p w14:paraId="3F164864" w14:textId="77777777" w:rsidR="003060CB" w:rsidRPr="00AF7D6C" w:rsidRDefault="003060CB" w:rsidP="004D23E5">
            <w:pPr>
              <w:keepNext/>
            </w:pPr>
            <w:r>
              <w:t>Moderate occupation was defined as farm work; heavy as working as labourer on road construction and stone cutting.</w:t>
            </w:r>
          </w:p>
        </w:tc>
      </w:tr>
      <w:tr w:rsidR="003060CB" w:rsidRPr="00AF7D6C" w14:paraId="76C10AA4" w14:textId="77777777" w:rsidTr="00A2497E">
        <w:trPr>
          <w:cantSplit/>
        </w:trPr>
        <w:tc>
          <w:tcPr>
            <w:tcW w:w="1305" w:type="dxa"/>
          </w:tcPr>
          <w:p w14:paraId="482A99D9" w14:textId="3C217EAC" w:rsidR="003060CB" w:rsidRDefault="003060CB" w:rsidP="00A2497E">
            <w:pPr>
              <w:keepNext/>
            </w:pPr>
            <w:r>
              <w:t>Snijder et al 2012</w:t>
            </w:r>
            <w:r w:rsidR="00283324">
              <w:fldChar w:fldCharType="begin">
                <w:fldData xml:space="preserve">PEVuZE5vdGU+PENpdGU+PEF1dGhvcj5TbmlqZGVyPC9BdXRob3I+PFllYXI+MjAxMjwvWWVhcj48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</w:fldData>
              </w:fldChar>
            </w:r>
            <w:r w:rsidR="002747EA">
              <w:instrText xml:space="preserve"> ADDIN EN.CITE </w:instrText>
            </w:r>
            <w:r w:rsidR="002747EA">
              <w:fldChar w:fldCharType="begin">
                <w:fldData xml:space="preserve">PEVuZE5vdGU+PENpdGU+PEF1dGhvcj5TbmlqZGVyPC9BdXRob3I+PFllYXI+MjAxMjwvWWVhcj48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</w:fldData>
              </w:fldChar>
            </w:r>
            <w:r w:rsidR="002747EA">
              <w:instrText xml:space="preserve"> ADDIN EN.CITE.DATA </w:instrText>
            </w:r>
            <w:r w:rsidR="002747EA">
              <w:fldChar w:fldCharType="end"/>
            </w:r>
            <w:r w:rsidR="00283324">
              <w:fldChar w:fldCharType="separate"/>
            </w:r>
            <w:r w:rsidR="002747EA" w:rsidRPr="002747EA">
              <w:rPr>
                <w:noProof/>
                <w:vertAlign w:val="superscript"/>
              </w:rPr>
              <w:t>335</w:t>
            </w:r>
            <w:r w:rsidR="00283324">
              <w:fldChar w:fldCharType="end"/>
            </w:r>
          </w:p>
          <w:p w14:paraId="255CE9A2" w14:textId="77777777" w:rsidR="003060CB" w:rsidRDefault="003060CB" w:rsidP="00A2497E">
            <w:pPr>
              <w:keepNext/>
            </w:pPr>
            <w:r>
              <w:t xml:space="preserve">Netherlands </w:t>
            </w:r>
          </w:p>
          <w:p w14:paraId="787BB07C" w14:textId="77777777" w:rsidR="003060CB" w:rsidRDefault="003060CB" w:rsidP="00A2497E">
            <w:pPr>
              <w:keepNext/>
            </w:pPr>
          </w:p>
        </w:tc>
        <w:tc>
          <w:tcPr>
            <w:tcW w:w="1247" w:type="dxa"/>
          </w:tcPr>
          <w:p w14:paraId="3C2E6D93" w14:textId="77777777" w:rsidR="003060CB" w:rsidRDefault="003060CB" w:rsidP="00A2497E">
            <w:pPr>
              <w:keepNext/>
            </w:pPr>
            <w:r>
              <w:t>4,680 women</w:t>
            </w:r>
          </w:p>
          <w:p w14:paraId="5C2E62DD" w14:textId="77777777" w:rsidR="003060CB" w:rsidRDefault="003060CB" w:rsidP="00A2497E">
            <w:pPr>
              <w:keepNext/>
            </w:pPr>
            <w:r>
              <w:t>Cohort</w:t>
            </w:r>
          </w:p>
        </w:tc>
        <w:tc>
          <w:tcPr>
            <w:tcW w:w="4961" w:type="dxa"/>
          </w:tcPr>
          <w:p w14:paraId="7A93968B" w14:textId="77777777" w:rsidR="003060CB" w:rsidRDefault="003060CB" w:rsidP="00302272">
            <w:r w:rsidRPr="00302272">
              <w:rPr>
                <w:b/>
              </w:rPr>
              <w:t>Aim</w:t>
            </w:r>
            <w:r>
              <w:t>: T</w:t>
            </w:r>
            <w:r w:rsidRPr="00302272">
              <w:t xml:space="preserve">o examine associations between various aspects of physically demanding work with fetal growth in different trimesters during pregnancy and the risks of adverse birth outcomes. </w:t>
            </w:r>
          </w:p>
          <w:p w14:paraId="0B033FAC" w14:textId="77777777" w:rsidR="003060CB" w:rsidRPr="00462042" w:rsidRDefault="003060CB" w:rsidP="00302272">
            <w:pPr>
              <w:rPr>
                <w:b/>
              </w:rPr>
            </w:pPr>
            <w:r w:rsidRPr="00302272">
              <w:rPr>
                <w:b/>
              </w:rPr>
              <w:t>Methods</w:t>
            </w:r>
            <w:r w:rsidRPr="00302272">
              <w:t>: Associations between physically demanding work and fetal growth were studied in a population-based prospective cohort study from early pregnancy onwards</w:t>
            </w:r>
            <w:r>
              <w:t xml:space="preserve">. </w:t>
            </w:r>
            <w:r w:rsidRPr="00302272">
              <w:t xml:space="preserve">Mothers who filled out a questionnaire during mid-pregnancy (response 77% of enrolment) were included if they conducted paid employment and had a spontaneously conceived singleton live born pregnancy. Questions on physical workload were obtained from the Dutch Musculoskeletal Questionnaire and concerned questions on lifting, long periods of standing or walking, night shifts and working hours. Fetal growth characteristics were repeatedly measured by ultrasound and were used in combination with measurements at birth. </w:t>
            </w:r>
          </w:p>
        </w:tc>
        <w:tc>
          <w:tcPr>
            <w:tcW w:w="4536" w:type="dxa"/>
          </w:tcPr>
          <w:p w14:paraId="16AE4FA0" w14:textId="77777777" w:rsidR="003060CB" w:rsidRDefault="003060CB" w:rsidP="00302272">
            <w:r>
              <w:t>Odds of preterm birth:</w:t>
            </w:r>
          </w:p>
          <w:p w14:paraId="3831720F" w14:textId="77777777" w:rsidR="003060CB" w:rsidRDefault="003060CB" w:rsidP="005F78E8">
            <w:pPr>
              <w:pStyle w:val="bullet"/>
            </w:pPr>
            <w:r>
              <w:t>Frequent periods of standing: OR 0.95; 95%CI 0.65 to 1.40</w:t>
            </w:r>
          </w:p>
          <w:p w14:paraId="5BF1877C" w14:textId="77777777" w:rsidR="003060CB" w:rsidRDefault="003060CB" w:rsidP="005F78E8">
            <w:pPr>
              <w:pStyle w:val="bullet"/>
            </w:pPr>
            <w:r>
              <w:t>Frequent lifting of &gt;25 kg: OR 0.55; 95%CI 0.13 to 2.28</w:t>
            </w:r>
          </w:p>
          <w:p w14:paraId="5BE77850" w14:textId="77777777" w:rsidR="003060CB" w:rsidRDefault="003060CB" w:rsidP="00302272">
            <w:r>
              <w:t>Odds of small-for gestational age:</w:t>
            </w:r>
          </w:p>
          <w:p w14:paraId="59FF6DDA" w14:textId="77777777" w:rsidR="003060CB" w:rsidRDefault="003060CB" w:rsidP="005F78E8">
            <w:pPr>
              <w:pStyle w:val="bullet"/>
            </w:pPr>
            <w:r>
              <w:t>Frequent long periods of standing: OR 0.95; 95%CI 0.63 to 1.45</w:t>
            </w:r>
          </w:p>
          <w:p w14:paraId="37262767" w14:textId="77777777" w:rsidR="003060CB" w:rsidRDefault="003060CB" w:rsidP="005F78E8">
            <w:pPr>
              <w:pStyle w:val="bullet"/>
            </w:pPr>
            <w:r>
              <w:t>Frequent lifting of &gt;25 kg: OR 1.85; 95%CI 0.70 to 4.88</w:t>
            </w:r>
          </w:p>
          <w:p w14:paraId="4DC260C6" w14:textId="77777777" w:rsidR="003060CB" w:rsidRDefault="003060CB" w:rsidP="005F78E8">
            <w:r>
              <w:t>Odds of low birth weight:</w:t>
            </w:r>
          </w:p>
          <w:p w14:paraId="35077B46" w14:textId="77777777" w:rsidR="003060CB" w:rsidRDefault="003060CB" w:rsidP="005F78E8">
            <w:pPr>
              <w:pStyle w:val="bullet"/>
            </w:pPr>
            <w:r>
              <w:t>Frequent long periods of standing: OR 1.02; 95%CI 0.60 to 1.73</w:t>
            </w:r>
          </w:p>
          <w:p w14:paraId="7B11031E" w14:textId="77777777" w:rsidR="003060CB" w:rsidRPr="005F78E8" w:rsidRDefault="003060CB" w:rsidP="005F78E8">
            <w:pPr>
              <w:pStyle w:val="bullet"/>
            </w:pPr>
            <w:r>
              <w:t>Frequent lifting of &gt;25 kg: OR 1.86; 95%CI 0.44 to 7.77</w:t>
            </w:r>
            <w:r w:rsidRPr="005F78E8">
              <w:rPr>
                <w:rFonts w:eastAsia="Times New Roman"/>
                <w:lang w:val="en-AU"/>
              </w:rPr>
              <w:t xml:space="preserve"> </w:t>
            </w:r>
          </w:p>
        </w:tc>
        <w:tc>
          <w:tcPr>
            <w:tcW w:w="1843" w:type="dxa"/>
          </w:tcPr>
          <w:p w14:paraId="56B19C2B" w14:textId="77777777" w:rsidR="003060CB" w:rsidRPr="00AF7D6C" w:rsidRDefault="003060CB" w:rsidP="00A2497E">
            <w:pPr>
              <w:keepNext/>
            </w:pPr>
          </w:p>
        </w:tc>
      </w:tr>
    </w:tbl>
    <w:p w14:paraId="7B3342B8" w14:textId="033B5DA6" w:rsidR="002E4BC8" w:rsidRDefault="002E4BC8" w:rsidP="00823E0B">
      <w:pPr>
        <w:pStyle w:val="Heading1"/>
        <w:sectPr w:rsidR="002E4BC8" w:rsidSect="002E4BC8">
          <w:pgSz w:w="16820" w:h="11900" w:orient="landscape"/>
          <w:pgMar w:top="1418" w:right="1134" w:bottom="1418" w:left="1134" w:header="709" w:footer="709" w:gutter="0"/>
          <w:cols w:space="708"/>
          <w:docGrid w:linePitch="360"/>
        </w:sectPr>
      </w:pPr>
    </w:p>
    <w:p w14:paraId="695011DE" w14:textId="34435B6D" w:rsidR="00823E0B" w:rsidRPr="00823E0B" w:rsidRDefault="00823E0B" w:rsidP="00823E0B">
      <w:pPr>
        <w:pStyle w:val="Heading1"/>
      </w:pPr>
      <w:bookmarkStart w:id="168" w:name="_Toc40956528"/>
      <w:r>
        <w:t>Weight assessment</w:t>
      </w:r>
      <w:r w:rsidR="00465384">
        <w:t xml:space="preserve"> and management</w:t>
      </w:r>
      <w:bookmarkEnd w:id="168"/>
    </w:p>
    <w:p w14:paraId="6E92FB85" w14:textId="3AA45BF9" w:rsidR="00823E0B" w:rsidRDefault="00823E0B" w:rsidP="00823E0B">
      <w:pPr>
        <w:pStyle w:val="Heading2"/>
      </w:pPr>
      <w:bookmarkStart w:id="169" w:name="_Toc40956529"/>
      <w:r w:rsidRPr="00F43F44">
        <w:rPr>
          <w:b/>
        </w:rPr>
        <w:t>Q</w:t>
      </w:r>
      <w:r w:rsidR="007D30D7">
        <w:rPr>
          <w:b/>
        </w:rPr>
        <w:t>7</w:t>
      </w:r>
      <w:r>
        <w:t>: When should maternal weight and height be measured and BMI calculated in pregnant women?</w:t>
      </w:r>
      <w:bookmarkEnd w:id="169"/>
    </w:p>
    <w:p w14:paraId="73A6D744" w14:textId="4FDC258F" w:rsidR="00F43957" w:rsidRDefault="00CB337D" w:rsidP="0056468B">
      <w:pPr>
        <w:pStyle w:val="Heading3"/>
      </w:pPr>
      <w:bookmarkStart w:id="170" w:name="_Toc40956530"/>
      <w:r>
        <w:t>Review of the IOM</w:t>
      </w:r>
      <w:r w:rsidRPr="00CB337D">
        <w:t xml:space="preserve"> </w:t>
      </w:r>
      <w:r>
        <w:t>guidelines for weight gain in pregnancy</w:t>
      </w:r>
      <w:bookmarkEnd w:id="170"/>
    </w:p>
    <w:p w14:paraId="309D6C84" w14:textId="3E868540" w:rsidR="00CB337D" w:rsidRPr="00CB337D" w:rsidRDefault="00CB337D" w:rsidP="00BD61CC">
      <w:r>
        <w:t>A number of studies have suggested that the IOM guidelines may not be a</w:t>
      </w:r>
      <w:r w:rsidR="008448B9">
        <w:t>pplicable to all women or that the weight gain ranges require revision.</w:t>
      </w:r>
    </w:p>
    <w:p w14:paraId="283F697B" w14:textId="07345507" w:rsidR="009D51F1" w:rsidRPr="009D51F1" w:rsidRDefault="009D51F1" w:rsidP="009D51F1">
      <w:pPr>
        <w:pStyle w:val="bullet"/>
      </w:pPr>
      <w:r w:rsidRPr="009D51F1">
        <w:t>An individual participant-level meta-analysis (</w:t>
      </w:r>
      <w:r w:rsidRPr="009D51F1">
        <w:rPr>
          <w:sz w:val="16"/>
          <w:szCs w:val="16"/>
        </w:rPr>
        <w:t>25 cohort studies; n=196,670</w:t>
      </w:r>
      <w:r w:rsidRPr="009D51F1">
        <w:t xml:space="preserve">) </w:t>
      </w:r>
      <w:r w:rsidRPr="009D51F1">
        <w:fldChar w:fldCharType="begin">
          <w:fldData xml:space="preserve">PEVuZE5vdGU+PENpdGU+PEF1dGhvcj5MaWZlQ3ljbGUgUHJvamVjdC1NYXRlcm5hbDwvQXV0aG9y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</w:fldData>
        </w:fldChar>
      </w:r>
      <w:r w:rsidR="002747EA">
        <w:instrText xml:space="preserve"> ADDIN EN.CITE </w:instrText>
      </w:r>
      <w:r w:rsidR="002747EA">
        <w:fldChar w:fldCharType="begin">
          <w:fldData xml:space="preserve">PEVuZE5vdGU+PENpdGU+PEF1dGhvcj5MaWZlQ3ljbGUgUHJvamVjdC1NYXRlcm5hbDwvQXV0aG9y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</w:fldData>
        </w:fldChar>
      </w:r>
      <w:r w:rsidR="002747EA">
        <w:instrText xml:space="preserve"> ADDIN EN.CITE.DATA </w:instrText>
      </w:r>
      <w:r w:rsidR="002747EA">
        <w:fldChar w:fldCharType="end"/>
      </w:r>
      <w:r w:rsidRPr="009D51F1">
        <w:fldChar w:fldCharType="separate"/>
      </w:r>
      <w:r w:rsidR="002747EA" w:rsidRPr="002747EA">
        <w:rPr>
          <w:noProof/>
          <w:vertAlign w:val="superscript"/>
        </w:rPr>
        <w:t>345</w:t>
      </w:r>
      <w:r w:rsidRPr="009D51F1">
        <w:fldChar w:fldCharType="end"/>
      </w:r>
      <w:r w:rsidRPr="009D51F1">
        <w:t xml:space="preserve"> estimated optimal gestational weight gain ranges for each pre-pregnancy BMI category by selecting the range of gestational weight gain that was associated with lower risk for any adverse outcome. This process identified weight gain ranges for women who are overweight or obese that were considerably lower than the IOM recommendations. However, the authors noted that while the estimates may inform antenatal counselling, the gestational weight gain ranges had limited predictive value for the outcomes assessed. </w:t>
      </w:r>
    </w:p>
    <w:p w14:paraId="62D3DCF2" w14:textId="315DC6E4" w:rsidR="007A08A0" w:rsidRPr="007A08A0" w:rsidRDefault="007A08A0" w:rsidP="00BD61CC">
      <w:pPr>
        <w:pStyle w:val="bullet"/>
      </w:pPr>
      <w:r>
        <w:t>A</w:t>
      </w:r>
      <w:r w:rsidRPr="007A08A0">
        <w:t xml:space="preserve"> systematic review </w:t>
      </w:r>
      <w:r>
        <w:t>of</w:t>
      </w:r>
      <w:r w:rsidRPr="007A08A0">
        <w:t xml:space="preserve"> the utility of IOM-2009 guidelines among Indian and other Asian pregnant women in terms of maternal and fetal outcomes</w:t>
      </w:r>
      <w:r>
        <w:t xml:space="preserve"> (</w:t>
      </w:r>
      <w:r w:rsidRPr="00BD61CC">
        <w:rPr>
          <w:sz w:val="16"/>
          <w:szCs w:val="16"/>
        </w:rPr>
        <w:t>n=13 studies</w:t>
      </w:r>
      <w:r>
        <w:t>)</w:t>
      </w:r>
      <w:r w:rsidR="00D07346">
        <w:fldChar w:fldCharType="begin">
          <w:fldData xml:space="preserve">PEVuZE5vdGU+PENpdGU+PEF1dGhvcj5Bcm9yYTwvQXV0aG9yPjxZZWFyPjIwMTk8L1llYXI+PFJl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</w:fldData>
        </w:fldChar>
      </w:r>
      <w:r w:rsidR="002747EA">
        <w:instrText xml:space="preserve"> ADDIN EN.CITE </w:instrText>
      </w:r>
      <w:r w:rsidR="002747EA">
        <w:fldChar w:fldCharType="begin">
          <w:fldData xml:space="preserve">PEVuZE5vdGU+PENpdGU+PEF1dGhvcj5Bcm9yYTwvQXV0aG9yPjxZZWFyPjIwMTk8L1llYXI+PFJl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</w:fldData>
        </w:fldChar>
      </w:r>
      <w:r w:rsidR="002747EA">
        <w:instrText xml:space="preserve"> ADDIN EN.CITE.DATA </w:instrText>
      </w:r>
      <w:r w:rsidR="002747EA">
        <w:fldChar w:fldCharType="end"/>
      </w:r>
      <w:r w:rsidR="00D07346">
        <w:fldChar w:fldCharType="separate"/>
      </w:r>
      <w:r w:rsidR="002747EA" w:rsidRPr="002747EA">
        <w:rPr>
          <w:noProof/>
          <w:vertAlign w:val="superscript"/>
        </w:rPr>
        <w:t>346</w:t>
      </w:r>
      <w:r w:rsidR="00D07346">
        <w:fldChar w:fldCharType="end"/>
      </w:r>
      <w:r>
        <w:t xml:space="preserve"> </w:t>
      </w:r>
      <w:r w:rsidRPr="007A08A0">
        <w:t>highlight</w:t>
      </w:r>
      <w:r w:rsidR="008448B9">
        <w:t>ed</w:t>
      </w:r>
      <w:r w:rsidRPr="007A08A0">
        <w:t xml:space="preserve"> the need for appropriate </w:t>
      </w:r>
      <w:r>
        <w:t>g</w:t>
      </w:r>
      <w:r w:rsidR="005876F4">
        <w:t>estational weight gain recommend</w:t>
      </w:r>
      <w:r>
        <w:t>ations</w:t>
      </w:r>
      <w:r w:rsidRPr="007A08A0">
        <w:t xml:space="preserve"> across the different body mass index</w:t>
      </w:r>
      <w:r w:rsidR="005876F4">
        <w:t xml:space="preserve"> levels specifically for Indian women</w:t>
      </w:r>
      <w:r w:rsidRPr="007A08A0">
        <w:t xml:space="preserve"> and other Asian population</w:t>
      </w:r>
      <w:r w:rsidR="005876F4">
        <w:t>s</w:t>
      </w:r>
      <w:r w:rsidRPr="007A08A0">
        <w:t>.</w:t>
      </w:r>
    </w:p>
    <w:p w14:paraId="5120DCFA" w14:textId="63863380" w:rsidR="00181F63" w:rsidRPr="00BD61CC" w:rsidRDefault="00901827" w:rsidP="00BD61CC">
      <w:pPr>
        <w:pStyle w:val="bullet"/>
      </w:pPr>
      <w:r>
        <w:t>A retrospective cohort study in China (</w:t>
      </w:r>
      <w:r w:rsidRPr="00BD61CC">
        <w:rPr>
          <w:sz w:val="16"/>
          <w:szCs w:val="16"/>
        </w:rPr>
        <w:t>n=8,209</w:t>
      </w:r>
      <w:r>
        <w:t>)</w:t>
      </w:r>
      <w:r w:rsidR="00D07346">
        <w:fldChar w:fldCharType="begin">
          <w:fldData xml:space="preserve">PEVuZE5vdGU+PENpdGU+PEF1dGhvcj5KaWFuZzwvQXV0aG9yPjxZZWFyPjIwMTk8L1llYXI+PFJl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</w:fldData>
        </w:fldChar>
      </w:r>
      <w:r w:rsidR="002747EA">
        <w:instrText xml:space="preserve"> ADDIN EN.CITE </w:instrText>
      </w:r>
      <w:r w:rsidR="002747EA">
        <w:fldChar w:fldCharType="begin">
          <w:fldData xml:space="preserve">PEVuZE5vdGU+PENpdGU+PEF1dGhvcj5KaWFuZzwvQXV0aG9yPjxZZWFyPjIwMTk8L1llYXI+PFJl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</w:fldData>
        </w:fldChar>
      </w:r>
      <w:r w:rsidR="002747EA">
        <w:instrText xml:space="preserve"> ADDIN EN.CITE.DATA </w:instrText>
      </w:r>
      <w:r w:rsidR="002747EA">
        <w:fldChar w:fldCharType="end"/>
      </w:r>
      <w:r w:rsidR="00D07346">
        <w:fldChar w:fldCharType="separate"/>
      </w:r>
      <w:r w:rsidR="002747EA" w:rsidRPr="002747EA">
        <w:rPr>
          <w:noProof/>
          <w:vertAlign w:val="superscript"/>
        </w:rPr>
        <w:t>347</w:t>
      </w:r>
      <w:r w:rsidR="00D07346">
        <w:fldChar w:fldCharType="end"/>
      </w:r>
      <w:r>
        <w:t xml:space="preserve"> fo</w:t>
      </w:r>
      <w:r w:rsidRPr="008448B9">
        <w:t xml:space="preserve">und that </w:t>
      </w:r>
      <w:r w:rsidR="00181F63" w:rsidRPr="008448B9">
        <w:t>the lowest accumulated</w:t>
      </w:r>
      <w:r w:rsidR="00A17D2B" w:rsidRPr="008448B9">
        <w:t xml:space="preserve"> </w:t>
      </w:r>
      <w:r w:rsidR="00181F63" w:rsidRPr="00BD61CC">
        <w:t xml:space="preserve">risk of low birthweight and macrosomia was not always achieved </w:t>
      </w:r>
      <w:r w:rsidR="00A17D2B" w:rsidRPr="008448B9">
        <w:t xml:space="preserve">among women who gained weight within recommendations and suggested that </w:t>
      </w:r>
      <w:r w:rsidR="00181F63" w:rsidRPr="00BD61CC">
        <w:t xml:space="preserve">the IOM </w:t>
      </w:r>
      <w:r w:rsidR="008448B9">
        <w:t xml:space="preserve">weight gain </w:t>
      </w:r>
      <w:r w:rsidR="00181F63" w:rsidRPr="00BD61CC">
        <w:t>range</w:t>
      </w:r>
      <w:r w:rsidR="008448B9" w:rsidRPr="008448B9">
        <w:t xml:space="preserve">s are </w:t>
      </w:r>
      <w:r w:rsidR="00181F63" w:rsidRPr="00BD61CC">
        <w:t xml:space="preserve">too </w:t>
      </w:r>
      <w:r w:rsidR="00A17D2B" w:rsidRPr="008448B9">
        <w:t xml:space="preserve">high for Chinese </w:t>
      </w:r>
      <w:r w:rsidR="00181F63" w:rsidRPr="00BD61CC">
        <w:t>women.</w:t>
      </w:r>
    </w:p>
    <w:p w14:paraId="654A7AE7" w14:textId="133D6566" w:rsidR="00D175AE" w:rsidRPr="00D175AE" w:rsidRDefault="00D175AE" w:rsidP="00BD61CC">
      <w:pPr>
        <w:pStyle w:val="bullet"/>
      </w:pPr>
      <w:r>
        <w:t>A cohort study in the United States (</w:t>
      </w:r>
      <w:r w:rsidRPr="00BD61CC">
        <w:rPr>
          <w:sz w:val="16"/>
          <w:szCs w:val="16"/>
        </w:rPr>
        <w:t>n=181,948</w:t>
      </w:r>
      <w:r>
        <w:t>)</w:t>
      </w:r>
      <w:r w:rsidR="00D07346">
        <w:fldChar w:fldCharType="begin"/>
      </w:r>
      <w:r w:rsidR="002747EA">
        <w:instrText xml:space="preserve"> ADDIN EN.CITE &lt;EndNote&gt;&lt;Cite&gt;&lt;Author&gt;Khanolkar&lt;/Author&gt;&lt;Year&gt;2020&lt;/Year&gt;&lt;RecNum&gt;1970&lt;/RecNum&gt;&lt;DisplayText&gt;&lt;style face="superscript" font="Trebuchet MS" size="9"&gt;348&lt;/style&gt;&lt;/DisplayText&gt;&lt;record&gt;&lt;rec-number&gt;1970&lt;/rec-number&gt;&lt;foreign-keys&gt;&lt;key app="EN" db-id="exvasrfx2dtraoesasxp2szsxa2df502592x" timestamp="1588903235"&gt;1970&lt;/key&gt;&lt;key app="ENWeb" db-id=""&gt;0&lt;/key&gt;&lt;/foreign-keys&gt;&lt;ref-type name="Journal Article"&gt;17&lt;/ref-type&gt;&lt;contributors&gt;&lt;authors&gt;&lt;author&gt;Khanolkar, A. R.&lt;/author&gt;&lt;author&gt;Hanley, G. E.&lt;/author&gt;&lt;author&gt;Koupil, I.&lt;/author&gt;&lt;author&gt;Janssen, P. A.&lt;/author&gt;&lt;/authors&gt;&lt;/contributors&gt;&lt;auth-address&gt;Centre for Health Equity Studies (CHESS), Stockholm University, Stockholm, Sweden.&amp;#xD;Institute of Environmental Medicine, Karolinska Institutet, Stockholm, Sweden.&amp;#xD;GOS Institute of Child Health, University College London, London, UK.&amp;#xD;School of Population and Public Health and the Child and Family Research Institute, University of British Columbia, Vancouver, Canada.&lt;/auth-address&gt;&lt;titles&gt;&lt;title&gt;2009 IOM guidelines for gestational weight gain: how well do they predict outcomes across ethnic groups?&lt;/title&gt;&lt;secondary-title&gt;Ethn Health&lt;/secondary-title&gt;&lt;/titles&gt;&lt;periodical&gt;&lt;full-title&gt;Ethn Health&lt;/full-title&gt;&lt;/periodical&gt;&lt;pages&gt;110-125&lt;/pages&gt;&lt;volume&gt;25&lt;/volume&gt;&lt;number&gt;1&lt;/number&gt;&lt;edition&gt;2017/11/15&lt;/edition&gt;&lt;keywords&gt;&lt;keyword&gt;Iom&lt;/keyword&gt;&lt;keyword&gt;Weight gain&lt;/keyword&gt;&lt;keyword&gt;ethnicity&lt;/keyword&gt;&lt;keyword&gt;maternal health&lt;/keyword&gt;&lt;keyword&gt;neonatal outcomes&lt;/keyword&gt;&lt;keyword&gt;pregnancy&lt;/keyword&gt;&lt;/keywords&gt;&lt;dates&gt;&lt;year&gt;2020&lt;/year&gt;&lt;pub-dates&gt;&lt;date&gt;Jan&lt;/date&gt;&lt;/pub-dates&gt;&lt;/dates&gt;&lt;isbn&gt;1465-3419 (Electronic)&amp;#xD;1355-7858 (Linking)&lt;/isbn&gt;&lt;accession-num&gt;29132221&lt;/accession-num&gt;&lt;urls&gt;&lt;related-urls&gt;&lt;url&gt;https://www.ncbi.nlm.nih.gov/pubmed/29132221&lt;/url&gt;&lt;/related-urls&gt;&lt;/urls&gt;&lt;electronic-resource-num&gt;10.1080/13557858.2017.1398312&lt;/electronic-resource-num&gt;&lt;/record&gt;&lt;/Cite&gt;&lt;/EndNote&gt;</w:instrText>
      </w:r>
      <w:r w:rsidR="00D07346">
        <w:fldChar w:fldCharType="separate"/>
      </w:r>
      <w:r w:rsidR="002747EA" w:rsidRPr="002747EA">
        <w:rPr>
          <w:noProof/>
          <w:vertAlign w:val="superscript"/>
        </w:rPr>
        <w:t>348</w:t>
      </w:r>
      <w:r w:rsidR="00D07346">
        <w:fldChar w:fldCharType="end"/>
      </w:r>
      <w:r w:rsidR="00317DE7">
        <w:t xml:space="preserve"> found that </w:t>
      </w:r>
      <w:r w:rsidR="00937A3F">
        <w:t>a</w:t>
      </w:r>
      <w:r w:rsidRPr="00D175AE">
        <w:t>dherence to the 2009 IOM guidelines for weig</w:t>
      </w:r>
      <w:r w:rsidR="00937A3F">
        <w:t>ht gain during pregnancy reduced</w:t>
      </w:r>
      <w:r w:rsidRPr="00D175AE">
        <w:t xml:space="preserve"> risk for various adverse maternal outcomes in all ethnic groups studied. However, the guidelines were less predictive of infant outcomes with the exception of small and large for gestational age.</w:t>
      </w:r>
    </w:p>
    <w:p w14:paraId="6073295A" w14:textId="5DDFBA0E" w:rsidR="005A086E" w:rsidRPr="005A086E" w:rsidRDefault="005A086E" w:rsidP="00BD61CC">
      <w:pPr>
        <w:pStyle w:val="bullet"/>
      </w:pPr>
      <w:r>
        <w:t>A retrospective cohort study in the United States (</w:t>
      </w:r>
      <w:r w:rsidRPr="00BD61CC">
        <w:rPr>
          <w:sz w:val="16"/>
          <w:szCs w:val="16"/>
        </w:rPr>
        <w:t>n=~12,000,000 birth records</w:t>
      </w:r>
      <w:r>
        <w:t>)</w:t>
      </w:r>
      <w:r w:rsidR="00D07346">
        <w:fldChar w:fldCharType="begin">
          <w:fldData xml:space="preserve">PEVuZE5vdGU+PENpdGU+PEF1dGhvcj5UaG9tcHNvbjwvQXV0aG9yPjxZZWFyPjIwMTk8L1llYXI+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</w:fldData>
        </w:fldChar>
      </w:r>
      <w:r w:rsidR="002747EA">
        <w:instrText xml:space="preserve"> ADDIN EN.CITE </w:instrText>
      </w:r>
      <w:r w:rsidR="002747EA">
        <w:fldChar w:fldCharType="begin">
          <w:fldData xml:space="preserve">PEVuZE5vdGU+PENpdGU+PEF1dGhvcj5UaG9tcHNvbjwvQXV0aG9yPjxZZWFyPjIwMTk8L1llYXI+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</w:fldData>
        </w:fldChar>
      </w:r>
      <w:r w:rsidR="002747EA">
        <w:instrText xml:space="preserve"> ADDIN EN.CITE.DATA </w:instrText>
      </w:r>
      <w:r w:rsidR="002747EA">
        <w:fldChar w:fldCharType="end"/>
      </w:r>
      <w:r w:rsidR="00D07346">
        <w:fldChar w:fldCharType="separate"/>
      </w:r>
      <w:r w:rsidR="002747EA" w:rsidRPr="002747EA">
        <w:rPr>
          <w:noProof/>
          <w:vertAlign w:val="superscript"/>
        </w:rPr>
        <w:t>349</w:t>
      </w:r>
      <w:r w:rsidR="00D07346">
        <w:fldChar w:fldCharType="end"/>
      </w:r>
      <w:r w:rsidRPr="005A086E">
        <w:t xml:space="preserve"> </w:t>
      </w:r>
      <w:r>
        <w:t xml:space="preserve">found that </w:t>
      </w:r>
      <w:r w:rsidR="00937A3F">
        <w:t xml:space="preserve">weight gain lower than the IOM guidelines among </w:t>
      </w:r>
      <w:r>
        <w:t>o</w:t>
      </w:r>
      <w:r w:rsidRPr="005A086E">
        <w:t xml:space="preserve">bese women reduced </w:t>
      </w:r>
      <w:r w:rsidR="00937A3F">
        <w:t>the risk</w:t>
      </w:r>
      <w:r>
        <w:t xml:space="preserve"> of</w:t>
      </w:r>
      <w:r w:rsidRPr="005A086E">
        <w:t xml:space="preserve"> gestational hypertension, eclampsia, induction of lab</w:t>
      </w:r>
      <w:r w:rsidR="00937A3F">
        <w:t>ou</w:t>
      </w:r>
      <w:r>
        <w:t>r and Caesare</w:t>
      </w:r>
      <w:r w:rsidRPr="005A086E">
        <w:t>an section</w:t>
      </w:r>
      <w:r>
        <w:t xml:space="preserve"> but was also associated </w:t>
      </w:r>
      <w:r w:rsidRPr="005A086E">
        <w:t xml:space="preserve">with increased risks for multiple adverse neonatal outcomes with macrosomia the exception. </w:t>
      </w:r>
    </w:p>
    <w:p w14:paraId="4F4318C7" w14:textId="02D769F4" w:rsidR="00937A3F" w:rsidRPr="00937A3F" w:rsidRDefault="0031360D" w:rsidP="00A37586">
      <w:pPr>
        <w:pStyle w:val="Heading3"/>
      </w:pPr>
      <w:bookmarkStart w:id="171" w:name="_Toc40956531"/>
      <w:r>
        <w:t>Determinants of gestational weight gain</w:t>
      </w:r>
      <w:bookmarkEnd w:id="171"/>
    </w:p>
    <w:p w14:paraId="3F740921" w14:textId="77777777" w:rsidR="000F3D0F" w:rsidRDefault="000F3D0F" w:rsidP="000F3D0F">
      <w:pPr>
        <w:pStyle w:val="Heading4"/>
      </w:pPr>
      <w:r>
        <w:t>Weight gain below guidelines</w:t>
      </w:r>
    </w:p>
    <w:p w14:paraId="69D2E812" w14:textId="3B25B3D1" w:rsidR="00C32F32" w:rsidRDefault="00C32F32" w:rsidP="008C2F2A">
      <w:r>
        <w:t>A systematic review found that women with lower educational attainment had an increased risk of inadequate weight gain (OR 1.3; 95% CI 1.0 to 1.6, p =0.017).</w:t>
      </w:r>
      <w:r w:rsidR="00D07346">
        <w:fldChar w:fldCharType="begin">
          <w:fldData xml:space="preserve">PEVuZE5vdGU+PENpdGU+PEF1dGhvcj5PJmFwb3M7QnJpZW48L0F1dGhvcj48WWVhcj4yMDE5PC9Z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</w:fldData>
        </w:fldChar>
      </w:r>
      <w:r w:rsidR="002747EA">
        <w:instrText xml:space="preserve"> ADDIN EN.CITE </w:instrText>
      </w:r>
      <w:r w:rsidR="002747EA">
        <w:fldChar w:fldCharType="begin">
          <w:fldData xml:space="preserve">PEVuZE5vdGU+PENpdGU+PEF1dGhvcj5PJmFwb3M7QnJpZW48L0F1dGhvcj48WWVhcj4yMDE5PC9Z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</w:fldData>
        </w:fldChar>
      </w:r>
      <w:r w:rsidR="002747EA">
        <w:instrText xml:space="preserve"> ADDIN EN.CITE.DATA </w:instrText>
      </w:r>
      <w:r w:rsidR="002747EA">
        <w:fldChar w:fldCharType="end"/>
      </w:r>
      <w:r w:rsidR="00D07346">
        <w:fldChar w:fldCharType="separate"/>
      </w:r>
      <w:r w:rsidR="002747EA" w:rsidRPr="002747EA">
        <w:rPr>
          <w:noProof/>
          <w:vertAlign w:val="superscript"/>
        </w:rPr>
        <w:t>350</w:t>
      </w:r>
      <w:r w:rsidR="00D07346">
        <w:fldChar w:fldCharType="end"/>
      </w:r>
    </w:p>
    <w:p w14:paraId="02DAB27B" w14:textId="7B235250" w:rsidR="00FA36C3" w:rsidRDefault="00FA36C3" w:rsidP="008C2F2A">
      <w:r>
        <w:t xml:space="preserve">An </w:t>
      </w:r>
      <w:r w:rsidRPr="00FC6AC8">
        <w:t xml:space="preserve">analysis of observational data from a longitudinal cohort study </w:t>
      </w:r>
      <w:r w:rsidR="00275432">
        <w:t>of</w:t>
      </w:r>
      <w:r w:rsidR="00275432" w:rsidRPr="00FC6AC8">
        <w:t xml:space="preserve"> </w:t>
      </w:r>
      <w:r w:rsidR="00275432">
        <w:t>Aboriginal</w:t>
      </w:r>
      <w:r w:rsidR="00275432" w:rsidRPr="00FC6AC8">
        <w:t xml:space="preserve"> women </w:t>
      </w:r>
      <w:r w:rsidR="00275432">
        <w:t>during</w:t>
      </w:r>
      <w:r w:rsidR="00275432" w:rsidRPr="00FC6AC8">
        <w:t xml:space="preserve"> pregnancy</w:t>
      </w:r>
      <w:r w:rsidR="00275432">
        <w:t xml:space="preserve"> (</w:t>
      </w:r>
      <w:r w:rsidR="00275432" w:rsidRPr="00FA36C3">
        <w:rPr>
          <w:sz w:val="16"/>
          <w:szCs w:val="16"/>
        </w:rPr>
        <w:t>n=110</w:t>
      </w:r>
      <w:r w:rsidR="00275432">
        <w:t>)</w:t>
      </w:r>
      <w:r w:rsidR="001A2F28">
        <w:fldChar w:fldCharType="begin">
          <w:fldData xml:space="preserve">PEVuZE5vdGU+PENpdGU+PEF1dGhvcj5TY2h1bWFjaGVyPC9BdXRob3I+PFllYXI+MjAxODwvWWVh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</w:fldData>
        </w:fldChar>
      </w:r>
      <w:r w:rsidR="001A2F28">
        <w:instrText xml:space="preserve"> ADDIN EN.CITE </w:instrText>
      </w:r>
      <w:r w:rsidR="001A2F28">
        <w:fldChar w:fldCharType="begin">
          <w:fldData xml:space="preserve">PEVuZE5vdGU+PENpdGU+PEF1dGhvcj5TY2h1bWFjaGVyPC9BdXRob3I+PFllYXI+MjAxODwvWWVh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</w:fldData>
        </w:fldChar>
      </w:r>
      <w:r w:rsidR="001A2F28">
        <w:instrText xml:space="preserve"> ADDIN EN.CITE.DATA </w:instrText>
      </w:r>
      <w:r w:rsidR="001A2F28">
        <w:fldChar w:fldCharType="end"/>
      </w:r>
      <w:r w:rsidR="001A2F28">
        <w:fldChar w:fldCharType="separate"/>
      </w:r>
      <w:r w:rsidR="001A2F28" w:rsidRPr="001A2F28">
        <w:rPr>
          <w:noProof/>
          <w:vertAlign w:val="superscript"/>
        </w:rPr>
        <w:t>351</w:t>
      </w:r>
      <w:r w:rsidR="001A2F28">
        <w:fldChar w:fldCharType="end"/>
      </w:r>
      <w:r>
        <w:t xml:space="preserve"> found that </w:t>
      </w:r>
      <w:r w:rsidRPr="00FC6AC8">
        <w:t>32% of women had inadequate weight gain</w:t>
      </w:r>
      <w:r>
        <w:t>.</w:t>
      </w:r>
    </w:p>
    <w:p w14:paraId="5995EEEB" w14:textId="32EECC80" w:rsidR="001D7FD8" w:rsidRDefault="00DB6DAF" w:rsidP="008C2F2A">
      <w:r>
        <w:t>Cohort studies in the United States</w:t>
      </w:r>
      <w:r>
        <w:fldChar w:fldCharType="begin">
          <w:fldData xml:space="preserve">PEVuZE5vdGU+PENpdGU+PEF1dGhvcj5NZW5kZXo8L0F1dGhvcj48WWVhcj4yMDE0PC9ZZWFyPjxS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</w:fldData>
        </w:fldChar>
      </w:r>
      <w:r w:rsidR="001A2F28">
        <w:instrText xml:space="preserve"> ADDIN EN.CITE </w:instrText>
      </w:r>
      <w:r w:rsidR="001A2F28">
        <w:fldChar w:fldCharType="begin">
          <w:fldData xml:space="preserve">PEVuZE5vdGU+PENpdGU+PEF1dGhvcj5NZW5kZXo8L0F1dGhvcj48WWVhcj4yMDE0PC9ZZWFyPjxS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</w:fldData>
        </w:fldChar>
      </w:r>
      <w:r w:rsidR="001A2F28">
        <w:instrText xml:space="preserve"> ADDIN EN.CITE.DATA </w:instrText>
      </w:r>
      <w:r w:rsidR="001A2F28">
        <w:fldChar w:fldCharType="end"/>
      </w:r>
      <w:r>
        <w:fldChar w:fldCharType="separate"/>
      </w:r>
      <w:r w:rsidR="001A2F28" w:rsidRPr="001A2F28">
        <w:rPr>
          <w:noProof/>
          <w:vertAlign w:val="superscript"/>
        </w:rPr>
        <w:t>352-354</w:t>
      </w:r>
      <w:r>
        <w:fldChar w:fldCharType="end"/>
      </w:r>
      <w:r>
        <w:t xml:space="preserve"> have found </w:t>
      </w:r>
      <w:r w:rsidR="00EC2EF8">
        <w:t>that African American women, Hispanic women and women in socially disadvantaged areas are more likely to experience inadequate weight gain.</w:t>
      </w:r>
      <w:r>
        <w:t xml:space="preserve"> </w:t>
      </w:r>
    </w:p>
    <w:p w14:paraId="17A5DFDB" w14:textId="77777777" w:rsidR="000F3D0F" w:rsidRDefault="000F3D0F" w:rsidP="000F3D0F">
      <w:pPr>
        <w:pStyle w:val="Heading4"/>
      </w:pPr>
      <w:r>
        <w:t>Weight gain exceeding guidelines</w:t>
      </w:r>
    </w:p>
    <w:p w14:paraId="5800AE56" w14:textId="51899B71" w:rsidR="00283348" w:rsidRDefault="001D1144" w:rsidP="00283348">
      <w:r>
        <w:t>Systematic reviews have found a</w:t>
      </w:r>
      <w:r w:rsidR="00526547">
        <w:t>ssociations between weight gain exceeding recommendations and:</w:t>
      </w:r>
    </w:p>
    <w:p w14:paraId="18A60E29" w14:textId="73BC7758" w:rsidR="000F3D0F" w:rsidRDefault="00526547" w:rsidP="00526547">
      <w:pPr>
        <w:pStyle w:val="bullet"/>
      </w:pPr>
      <w:r>
        <w:t>body image dissatisfaction</w:t>
      </w:r>
      <w:r w:rsidR="000F3D0F">
        <w:fldChar w:fldCharType="begin">
          <w:fldData xml:space="preserve">PEVuZE5vdGU+PENpdGU+PEF1dGhvcj5IYXJ0bGV5PC9BdXRob3I+PFllYXI+MjAxNTwvWWVhcj48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</w:fldData>
        </w:fldChar>
      </w:r>
      <w:r w:rsidR="001A2F28">
        <w:instrText xml:space="preserve"> ADDIN EN.CITE </w:instrText>
      </w:r>
      <w:r w:rsidR="001A2F28">
        <w:fldChar w:fldCharType="begin">
          <w:fldData xml:space="preserve">PEVuZE5vdGU+PENpdGU+PEF1dGhvcj5IYXJ0bGV5PC9BdXRob3I+PFllYXI+MjAxNTwvWWVhcj48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</w:fldData>
        </w:fldChar>
      </w:r>
      <w:r w:rsidR="001A2F28">
        <w:instrText xml:space="preserve"> ADDIN EN.CITE.DATA </w:instrText>
      </w:r>
      <w:r w:rsidR="001A2F28">
        <w:fldChar w:fldCharType="end"/>
      </w:r>
      <w:r w:rsidR="000F3D0F">
        <w:fldChar w:fldCharType="separate"/>
      </w:r>
      <w:r w:rsidR="001A2F28" w:rsidRPr="001A2F28">
        <w:rPr>
          <w:noProof/>
          <w:vertAlign w:val="superscript"/>
        </w:rPr>
        <w:t>355,356</w:t>
      </w:r>
      <w:r w:rsidR="000F3D0F">
        <w:fldChar w:fldCharType="end"/>
      </w:r>
      <w:r w:rsidR="001D1144" w:rsidRPr="00C973B8">
        <w:t xml:space="preserve"> </w:t>
      </w:r>
    </w:p>
    <w:p w14:paraId="6671E290" w14:textId="6908111E" w:rsidR="001D1144" w:rsidRDefault="00526547" w:rsidP="00526547">
      <w:pPr>
        <w:pStyle w:val="bullet"/>
      </w:pPr>
      <w:r>
        <w:t xml:space="preserve">lack of </w:t>
      </w:r>
      <w:r w:rsidR="001D1144" w:rsidRPr="00C973B8">
        <w:t>social support</w:t>
      </w:r>
      <w:r w:rsidR="001D1144">
        <w:fldChar w:fldCharType="begin">
          <w:fldData xml:space="preserve">PEVuZE5vdGU+PENpdGU+PEF1dGhvcj5IYXJ0bGV5PC9BdXRob3I+PFllYXI+MjAxNTwvWWVhcj48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</w:fldData>
        </w:fldChar>
      </w:r>
      <w:r w:rsidR="001A2F28">
        <w:instrText xml:space="preserve"> ADDIN EN.CITE </w:instrText>
      </w:r>
      <w:r w:rsidR="001A2F28">
        <w:fldChar w:fldCharType="begin">
          <w:fldData xml:space="preserve">PEVuZE5vdGU+PENpdGU+PEF1dGhvcj5IYXJ0bGV5PC9BdXRob3I+PFllYXI+MjAxNTwvWWVhcj48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</w:fldData>
        </w:fldChar>
      </w:r>
      <w:r w:rsidR="001A2F28">
        <w:instrText xml:space="preserve"> ADDIN EN.CITE.DATA </w:instrText>
      </w:r>
      <w:r w:rsidR="001A2F28">
        <w:fldChar w:fldCharType="end"/>
      </w:r>
      <w:r w:rsidR="001D1144">
        <w:fldChar w:fldCharType="separate"/>
      </w:r>
      <w:r w:rsidR="001A2F28" w:rsidRPr="001A2F28">
        <w:rPr>
          <w:noProof/>
          <w:vertAlign w:val="superscript"/>
        </w:rPr>
        <w:t>355</w:t>
      </w:r>
      <w:r w:rsidR="001D1144">
        <w:fldChar w:fldCharType="end"/>
      </w:r>
    </w:p>
    <w:p w14:paraId="0963469E" w14:textId="0DED394F" w:rsidR="00526547" w:rsidRDefault="00526547" w:rsidP="00526547">
      <w:pPr>
        <w:pStyle w:val="bullet"/>
      </w:pPr>
      <w:r w:rsidRPr="004E11A7">
        <w:t>concern about weight gain, negative attitude towards weight gain, inaccurate perceptions regarding weight, higher than recommended target weight gain, less knowledge about weight gain, higher levels of cognitive dietary restraint, and perceived barriers to healthy eating</w:t>
      </w:r>
      <w:r>
        <w:fldChar w:fldCharType="begin">
          <w:fldData xml:space="preserve">PEVuZE5vdGU+PENpdGU+PEF1dGhvcj5LYXBhZGlhPC9BdXRob3I+PFllYXI+MjAxNTwvWWVhcj48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</w:fldData>
        </w:fldChar>
      </w:r>
      <w:r w:rsidR="001A2F28">
        <w:instrText xml:space="preserve"> ADDIN EN.CITE </w:instrText>
      </w:r>
      <w:r w:rsidR="001A2F28">
        <w:fldChar w:fldCharType="begin">
          <w:fldData xml:space="preserve">PEVuZE5vdGU+PENpdGU+PEF1dGhvcj5LYXBhZGlhPC9BdXRob3I+PFllYXI+MjAxNTwvWWVhcj48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</w:fldData>
        </w:fldChar>
      </w:r>
      <w:r w:rsidR="001A2F28">
        <w:instrText xml:space="preserve"> ADDIN EN.CITE.DATA </w:instrText>
      </w:r>
      <w:r w:rsidR="001A2F28">
        <w:fldChar w:fldCharType="end"/>
      </w:r>
      <w:r>
        <w:fldChar w:fldCharType="separate"/>
      </w:r>
      <w:r w:rsidR="001A2F28" w:rsidRPr="001A2F28">
        <w:rPr>
          <w:noProof/>
          <w:vertAlign w:val="superscript"/>
        </w:rPr>
        <w:t>356</w:t>
      </w:r>
      <w:r>
        <w:fldChar w:fldCharType="end"/>
      </w:r>
      <w:r w:rsidRPr="004E11A7">
        <w:t xml:space="preserve"> </w:t>
      </w:r>
    </w:p>
    <w:p w14:paraId="31D0E2FC" w14:textId="332721FF" w:rsidR="00D078E1" w:rsidRDefault="00D078E1" w:rsidP="00526547">
      <w:pPr>
        <w:pStyle w:val="bullet"/>
      </w:pPr>
      <w:r>
        <w:t>lower educational attainment.</w:t>
      </w:r>
      <w:r w:rsidR="00D07346">
        <w:fldChar w:fldCharType="begin">
          <w:fldData xml:space="preserve">PEVuZE5vdGU+PENpdGU+PEF1dGhvcj5PJmFwb3M7QnJpZW48L0F1dGhvcj48WWVhcj4yMDE5PC9Z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</w:fldData>
        </w:fldChar>
      </w:r>
      <w:r w:rsidR="002747EA">
        <w:instrText xml:space="preserve"> ADDIN EN.CITE </w:instrText>
      </w:r>
      <w:r w:rsidR="002747EA">
        <w:fldChar w:fldCharType="begin">
          <w:fldData xml:space="preserve">PEVuZE5vdGU+PENpdGU+PEF1dGhvcj5PJmFwb3M7QnJpZW48L0F1dGhvcj48WWVhcj4yMDE5PC9Z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</w:fldData>
        </w:fldChar>
      </w:r>
      <w:r w:rsidR="002747EA">
        <w:instrText xml:space="preserve"> ADDIN EN.CITE.DATA </w:instrText>
      </w:r>
      <w:r w:rsidR="002747EA">
        <w:fldChar w:fldCharType="end"/>
      </w:r>
      <w:r w:rsidR="00D07346">
        <w:fldChar w:fldCharType="separate"/>
      </w:r>
      <w:r w:rsidR="002747EA" w:rsidRPr="002747EA">
        <w:rPr>
          <w:noProof/>
          <w:vertAlign w:val="superscript"/>
        </w:rPr>
        <w:t>350</w:t>
      </w:r>
      <w:r w:rsidR="00D07346">
        <w:fldChar w:fldCharType="end"/>
      </w:r>
    </w:p>
    <w:p w14:paraId="4333A2CE" w14:textId="4F2656B0" w:rsidR="00526547" w:rsidRDefault="00526547" w:rsidP="00526547">
      <w:r>
        <w:t>There were no clear associations between weight gain exceeding recommendations and:</w:t>
      </w:r>
    </w:p>
    <w:p w14:paraId="7E4847D8" w14:textId="64538756" w:rsidR="001D1144" w:rsidRDefault="001D1144" w:rsidP="00526547">
      <w:pPr>
        <w:pStyle w:val="bullet"/>
      </w:pPr>
      <w:r w:rsidRPr="00C973B8">
        <w:t>anxiety,</w:t>
      </w:r>
      <w:r w:rsidR="000F3D0F">
        <w:fldChar w:fldCharType="begin">
          <w:fldData xml:space="preserve">PEVuZE5vdGU+PENpdGU+PEF1dGhvcj5IYXJ0bGV5PC9BdXRob3I+PFllYXI+MjAxNTwvWWVhcj48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</w:fldData>
        </w:fldChar>
      </w:r>
      <w:r w:rsidR="001A2F28">
        <w:instrText xml:space="preserve"> ADDIN EN.CITE </w:instrText>
      </w:r>
      <w:r w:rsidR="001A2F28">
        <w:fldChar w:fldCharType="begin">
          <w:fldData xml:space="preserve">PEVuZE5vdGU+PENpdGU+PEF1dGhvcj5IYXJ0bGV5PC9BdXRob3I+PFllYXI+MjAxNTwvWWVhcj48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</w:fldData>
        </w:fldChar>
      </w:r>
      <w:r w:rsidR="001A2F28">
        <w:instrText xml:space="preserve"> ADDIN EN.CITE.DATA </w:instrText>
      </w:r>
      <w:r w:rsidR="001A2F28">
        <w:fldChar w:fldCharType="end"/>
      </w:r>
      <w:r w:rsidR="000F3D0F">
        <w:fldChar w:fldCharType="separate"/>
      </w:r>
      <w:r w:rsidR="001A2F28" w:rsidRPr="001A2F28">
        <w:rPr>
          <w:noProof/>
          <w:vertAlign w:val="superscript"/>
        </w:rPr>
        <w:t>355,356</w:t>
      </w:r>
      <w:r w:rsidR="000F3D0F">
        <w:fldChar w:fldCharType="end"/>
      </w:r>
      <w:r w:rsidRPr="00C973B8">
        <w:t xml:space="preserve"> stress,</w:t>
      </w:r>
      <w:r w:rsidR="000F3D0F">
        <w:fldChar w:fldCharType="begin">
          <w:fldData xml:space="preserve">PEVuZE5vdGU+PENpdGU+PEF1dGhvcj5IYXJ0bGV5PC9BdXRob3I+PFllYXI+MjAxNTwvWWVhcj48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</w:fldData>
        </w:fldChar>
      </w:r>
      <w:r w:rsidR="001A2F28">
        <w:instrText xml:space="preserve"> ADDIN EN.CITE </w:instrText>
      </w:r>
      <w:r w:rsidR="001A2F28">
        <w:fldChar w:fldCharType="begin">
          <w:fldData xml:space="preserve">PEVuZE5vdGU+PENpdGU+PEF1dGhvcj5IYXJ0bGV5PC9BdXRob3I+PFllYXI+MjAxNTwvWWVhcj48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</w:fldData>
        </w:fldChar>
      </w:r>
      <w:r w:rsidR="001A2F28">
        <w:instrText xml:space="preserve"> ADDIN EN.CITE.DATA </w:instrText>
      </w:r>
      <w:r w:rsidR="001A2F28">
        <w:fldChar w:fldCharType="end"/>
      </w:r>
      <w:r w:rsidR="000F3D0F">
        <w:fldChar w:fldCharType="separate"/>
      </w:r>
      <w:r w:rsidR="001A2F28" w:rsidRPr="001A2F28">
        <w:rPr>
          <w:noProof/>
          <w:vertAlign w:val="superscript"/>
        </w:rPr>
        <w:t>355,356</w:t>
      </w:r>
      <w:r w:rsidR="000F3D0F">
        <w:fldChar w:fldCharType="end"/>
      </w:r>
      <w:r w:rsidRPr="00C973B8">
        <w:t xml:space="preserve"> self-efficacy,</w:t>
      </w:r>
      <w:r w:rsidR="000F3D0F">
        <w:fldChar w:fldCharType="begin">
          <w:fldData xml:space="preserve">PEVuZE5vdGU+PENpdGU+PEF1dGhvcj5IYXJ0bGV5PC9BdXRob3I+PFllYXI+MjAxNTwvWWVhcj48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</w:fldData>
        </w:fldChar>
      </w:r>
      <w:r w:rsidR="001A2F28">
        <w:instrText xml:space="preserve"> ADDIN EN.CITE </w:instrText>
      </w:r>
      <w:r w:rsidR="001A2F28">
        <w:fldChar w:fldCharType="begin">
          <w:fldData xml:space="preserve">PEVuZE5vdGU+PENpdGU+PEF1dGhvcj5IYXJ0bGV5PC9BdXRob3I+PFllYXI+MjAxNTwvWWVhcj48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</w:fldData>
        </w:fldChar>
      </w:r>
      <w:r w:rsidR="001A2F28">
        <w:instrText xml:space="preserve"> ADDIN EN.CITE.DATA </w:instrText>
      </w:r>
      <w:r w:rsidR="001A2F28">
        <w:fldChar w:fldCharType="end"/>
      </w:r>
      <w:r w:rsidR="000F3D0F">
        <w:fldChar w:fldCharType="separate"/>
      </w:r>
      <w:r w:rsidR="001A2F28" w:rsidRPr="001A2F28">
        <w:rPr>
          <w:noProof/>
          <w:vertAlign w:val="superscript"/>
        </w:rPr>
        <w:t>355</w:t>
      </w:r>
      <w:r w:rsidR="000F3D0F">
        <w:fldChar w:fldCharType="end"/>
      </w:r>
      <w:r w:rsidRPr="00C973B8">
        <w:t xml:space="preserve"> self-esteem</w:t>
      </w:r>
      <w:r>
        <w:fldChar w:fldCharType="begin">
          <w:fldData xml:space="preserve">PEVuZE5vdGU+PENpdGU+PEF1dGhvcj5IYXJ0bGV5PC9BdXRob3I+PFllYXI+MjAxNTwvWWVhcj48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</w:fldData>
        </w:fldChar>
      </w:r>
      <w:r w:rsidR="001A2F28">
        <w:instrText xml:space="preserve"> ADDIN EN.CITE </w:instrText>
      </w:r>
      <w:r w:rsidR="001A2F28">
        <w:fldChar w:fldCharType="begin">
          <w:fldData xml:space="preserve">PEVuZE5vdGU+PENpdGU+PEF1dGhvcj5IYXJ0bGV5PC9BdXRob3I+PFllYXI+MjAxNTwvWWVhcj48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</w:fldData>
        </w:fldChar>
      </w:r>
      <w:r w:rsidR="001A2F28">
        <w:instrText xml:space="preserve"> ADDIN EN.CITE.DATA </w:instrText>
      </w:r>
      <w:r w:rsidR="001A2F28">
        <w:fldChar w:fldCharType="end"/>
      </w:r>
      <w:r>
        <w:fldChar w:fldCharType="separate"/>
      </w:r>
      <w:r w:rsidR="001A2F28" w:rsidRPr="001A2F28">
        <w:rPr>
          <w:noProof/>
          <w:vertAlign w:val="superscript"/>
        </w:rPr>
        <w:t>355</w:t>
      </w:r>
      <w:r>
        <w:fldChar w:fldCharType="end"/>
      </w:r>
      <w:r w:rsidR="00A706DC">
        <w:t xml:space="preserve"> or social support</w:t>
      </w:r>
      <w:r w:rsidR="00D07346">
        <w:fldChar w:fldCharType="begin"/>
      </w:r>
      <w:r w:rsidR="001A2F28">
        <w:instrText xml:space="preserve"> ADDIN EN.CITE &lt;EndNote&gt;&lt;Cite&gt;&lt;Author&gt;Ratan&lt;/Author&gt;&lt;Year&gt;2020&lt;/Year&gt;&lt;RecNum&gt;1972&lt;/RecNum&gt;&lt;DisplayText&gt;&lt;style face="superscript" font="Trebuchet MS" size="9"&gt;357&lt;/style&gt;&lt;/DisplayText&gt;&lt;record&gt;&lt;rec-number&gt;1972&lt;/rec-number&gt;&lt;foreign-keys&gt;&lt;key app="EN" db-id="exvasrfx2dtraoesasxp2szsxa2df502592x" timestamp="1588904831"&gt;1972&lt;/key&gt;&lt;key app="ENWeb" db-id=""&gt;0&lt;/key&gt;&lt;/foreign-keys&gt;&lt;ref-type name="Journal Article"&gt;17&lt;/ref-type&gt;&lt;contributors&gt;&lt;authors&gt;&lt;author&gt;Ratan, B. M.&lt;/author&gt;&lt;author&gt;Garbarino, A. H.&lt;/author&gt;&lt;author&gt;Sellner, A. A.&lt;/author&gt;&lt;author&gt;Miao, D.&lt;/author&gt;&lt;author&gt;Hollier, L. M.&lt;/author&gt;&lt;/authors&gt;&lt;/contributors&gt;&lt;auth-address&gt;Department of Obstetrics and Gynecology, Baylor College of Medicine, Houston, Texas.&amp;#xD;Texas Children&amp;apos;s Health Plan, The Center for Children and Women, Houston, Texas.&lt;/auth-address&gt;&lt;titles&gt;&lt;title&gt;Social determinants of gestational weight gain in an obese, low-income population&lt;/title&gt;&lt;secondary-title&gt;Am J Perinatol&lt;/secondary-title&gt;&lt;/titles&gt;&lt;periodical&gt;&lt;full-title&gt;Am J Perinatol&lt;/full-title&gt;&lt;/periodical&gt;&lt;pages&gt;296-303&lt;/pages&gt;&lt;volume&gt;37&lt;/volume&gt;&lt;number&gt;3&lt;/number&gt;&lt;edition&gt;2019/02/12&lt;/edition&gt;&lt;dates&gt;&lt;year&gt;2020&lt;/year&gt;&lt;pub-dates&gt;&lt;date&gt;Feb&lt;/date&gt;&lt;/pub-dates&gt;&lt;/dates&gt;&lt;isbn&gt;1098-8785 (Electronic)&amp;#xD;0735-1631 (Linking)&lt;/isbn&gt;&lt;accession-num&gt;30743269&lt;/accession-num&gt;&lt;urls&gt;&lt;related-urls&gt;&lt;url&gt;https://www.ncbi.nlm.nih.gov/pubmed/30743269&lt;/url&gt;&lt;/related-urls&gt;&lt;/urls&gt;&lt;electronic-resource-num&gt;10.1055/s-0039-1678606&lt;/electronic-resource-num&gt;&lt;/record&gt;&lt;/Cite&gt;&lt;/EndNote&gt;</w:instrText>
      </w:r>
      <w:r w:rsidR="00D07346">
        <w:fldChar w:fldCharType="separate"/>
      </w:r>
      <w:r w:rsidR="001A2F28" w:rsidRPr="001A2F28">
        <w:rPr>
          <w:noProof/>
          <w:vertAlign w:val="superscript"/>
        </w:rPr>
        <w:t>357</w:t>
      </w:r>
      <w:r w:rsidR="00D07346">
        <w:fldChar w:fldCharType="end"/>
      </w:r>
    </w:p>
    <w:p w14:paraId="3FF8CE98" w14:textId="2FE34D9A" w:rsidR="00BB6058" w:rsidRDefault="00BB6058" w:rsidP="00526547">
      <w:pPr>
        <w:pStyle w:val="bullet"/>
      </w:pPr>
      <w:r>
        <w:t xml:space="preserve">parity </w:t>
      </w:r>
      <w:r w:rsidRPr="00BB6058">
        <w:t>(</w:t>
      </w:r>
      <w:r w:rsidRPr="00526547">
        <w:rPr>
          <w:rFonts w:ascii="Helvetica" w:hAnsi="Helvetica"/>
          <w:sz w:val="16"/>
          <w:szCs w:val="16"/>
        </w:rPr>
        <w:t>r</w:t>
      </w:r>
      <w:r w:rsidRPr="00526547">
        <w:rPr>
          <w:sz w:val="16"/>
          <w:szCs w:val="16"/>
        </w:rPr>
        <w:t xml:space="preserve"> 0.04, 95%CI 0.10 to 0.16, </w:t>
      </w:r>
      <w:r w:rsidRPr="00526547">
        <w:rPr>
          <w:rFonts w:ascii="Helvetica" w:hAnsi="Helvetica"/>
          <w:sz w:val="16"/>
          <w:szCs w:val="16"/>
        </w:rPr>
        <w:t>p</w:t>
      </w:r>
      <w:r w:rsidRPr="00526547">
        <w:rPr>
          <w:sz w:val="16"/>
          <w:szCs w:val="16"/>
        </w:rPr>
        <w:t>=0.61; 17 studies</w:t>
      </w:r>
      <w:r w:rsidRPr="00BB6058">
        <w:t>)</w:t>
      </w:r>
      <w:r>
        <w:t xml:space="preserve">, including after adjusting for pre-pregnancy BMI </w:t>
      </w:r>
      <w:r w:rsidRPr="00BB6058">
        <w:t>(</w:t>
      </w:r>
      <w:r w:rsidRPr="00526547">
        <w:rPr>
          <w:rFonts w:ascii="Helvetica" w:hAnsi="Helvetica"/>
          <w:sz w:val="16"/>
          <w:szCs w:val="16"/>
        </w:rPr>
        <w:t>r</w:t>
      </w:r>
      <w:r w:rsidRPr="00526547">
        <w:rPr>
          <w:sz w:val="16"/>
          <w:szCs w:val="16"/>
        </w:rPr>
        <w:t xml:space="preserve"> 0.08, 95% CI 0.19 to 0.03, </w:t>
      </w:r>
      <w:r w:rsidRPr="00526547">
        <w:rPr>
          <w:rFonts w:ascii="Helvetica" w:hAnsi="Helvetica"/>
          <w:sz w:val="16"/>
          <w:szCs w:val="16"/>
        </w:rPr>
        <w:t>p</w:t>
      </w:r>
      <w:r w:rsidRPr="00526547">
        <w:rPr>
          <w:sz w:val="16"/>
          <w:szCs w:val="16"/>
        </w:rPr>
        <w:t>=0.16; 16 studies</w:t>
      </w:r>
      <w:r w:rsidRPr="00BB6058">
        <w:t>)</w:t>
      </w:r>
      <w:r>
        <w:fldChar w:fldCharType="begin">
          <w:fldData xml:space="preserve">PEVuZE5vdGU+PENpdGU+PEF1dGhvcj5IaWxsPC9BdXRob3I+PFllYXI+MjAxNzwvWWVhcj48UmVj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</w:fldData>
        </w:fldChar>
      </w:r>
      <w:r w:rsidR="001A2F28">
        <w:instrText xml:space="preserve"> ADDIN EN.CITE </w:instrText>
      </w:r>
      <w:r w:rsidR="001A2F28">
        <w:fldChar w:fldCharType="begin">
          <w:fldData xml:space="preserve">PEVuZE5vdGU+PENpdGU+PEF1dGhvcj5IaWxsPC9BdXRob3I+PFllYXI+MjAxNzwvWWVhcj48UmVj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</w:fldData>
        </w:fldChar>
      </w:r>
      <w:r w:rsidR="001A2F28">
        <w:instrText xml:space="preserve"> ADDIN EN.CITE.DATA </w:instrText>
      </w:r>
      <w:r w:rsidR="001A2F28">
        <w:fldChar w:fldCharType="end"/>
      </w:r>
      <w:r>
        <w:fldChar w:fldCharType="separate"/>
      </w:r>
      <w:r w:rsidR="001A2F28" w:rsidRPr="001A2F28">
        <w:rPr>
          <w:noProof/>
          <w:vertAlign w:val="superscript"/>
        </w:rPr>
        <w:t>358</w:t>
      </w:r>
      <w:r>
        <w:fldChar w:fldCharType="end"/>
      </w:r>
    </w:p>
    <w:p w14:paraId="3D5A1202" w14:textId="5E01C448" w:rsidR="000F3D0F" w:rsidRPr="00283348" w:rsidRDefault="000F3D0F" w:rsidP="000F3D0F">
      <w:r>
        <w:t>The evidence on an association between weight gain exceeding recommendations and depression was inconsistent</w:t>
      </w:r>
      <w:r w:rsidR="00856E38">
        <w:t>.</w:t>
      </w:r>
      <w:r w:rsidR="00C641CF">
        <w:fldChar w:fldCharType="begin">
          <w:fldData xml:space="preserve">PEVuZE5vdGU+PENpdGU+PEF1dGhvcj5IYXJ0bGV5PC9BdXRob3I+PFllYXI+MjAxNTwvWWVhcj48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</w:fldData>
        </w:fldChar>
      </w:r>
      <w:r w:rsidR="001A2F28">
        <w:instrText xml:space="preserve"> ADDIN EN.CITE </w:instrText>
      </w:r>
      <w:r w:rsidR="001A2F28">
        <w:fldChar w:fldCharType="begin">
          <w:fldData xml:space="preserve">PEVuZE5vdGU+PENpdGU+PEF1dGhvcj5IYXJ0bGV5PC9BdXRob3I+PFllYXI+MjAxNTwvWWVhcj48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</w:fldData>
        </w:fldChar>
      </w:r>
      <w:r w:rsidR="001A2F28">
        <w:instrText xml:space="preserve"> ADDIN EN.CITE.DATA </w:instrText>
      </w:r>
      <w:r w:rsidR="001A2F28">
        <w:fldChar w:fldCharType="end"/>
      </w:r>
      <w:r w:rsidR="00C641CF">
        <w:fldChar w:fldCharType="separate"/>
      </w:r>
      <w:r w:rsidR="001A2F28" w:rsidRPr="001A2F28">
        <w:rPr>
          <w:noProof/>
          <w:vertAlign w:val="superscript"/>
        </w:rPr>
        <w:t>355,356</w:t>
      </w:r>
      <w:r w:rsidR="00C641CF">
        <w:fldChar w:fldCharType="end"/>
      </w:r>
    </w:p>
    <w:p w14:paraId="1AEFE940" w14:textId="43DCC0FD" w:rsidR="000F3D0F" w:rsidRDefault="000F3D0F" w:rsidP="000F3D0F">
      <w:r w:rsidRPr="004E11A7">
        <w:t>Protective factors included an internal locus of control for weight gain, lower than recommended target weight gain and higher self-efficacy for healthy eating</w:t>
      </w:r>
      <w:r>
        <w:t>.</w:t>
      </w:r>
      <w:r>
        <w:fldChar w:fldCharType="begin">
          <w:fldData xml:space="preserve">PEVuZE5vdGU+PENpdGU+PEF1dGhvcj5LYXBhZGlhPC9BdXRob3I+PFllYXI+MjAxNTwvWWVhcj48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</w:fldData>
        </w:fldChar>
      </w:r>
      <w:r w:rsidR="001A2F28">
        <w:instrText xml:space="preserve"> ADDIN EN.CITE </w:instrText>
      </w:r>
      <w:r w:rsidR="001A2F28">
        <w:fldChar w:fldCharType="begin">
          <w:fldData xml:space="preserve">PEVuZE5vdGU+PENpdGU+PEF1dGhvcj5LYXBhZGlhPC9BdXRob3I+PFllYXI+MjAxNTwvWWVhcj48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</w:fldData>
        </w:fldChar>
      </w:r>
      <w:r w:rsidR="001A2F28">
        <w:instrText xml:space="preserve"> ADDIN EN.CITE.DATA </w:instrText>
      </w:r>
      <w:r w:rsidR="001A2F28">
        <w:fldChar w:fldCharType="end"/>
      </w:r>
      <w:r>
        <w:fldChar w:fldCharType="separate"/>
      </w:r>
      <w:r w:rsidR="001A2F28" w:rsidRPr="001A2F28">
        <w:rPr>
          <w:noProof/>
          <w:vertAlign w:val="superscript"/>
        </w:rPr>
        <w:t>356</w:t>
      </w:r>
      <w:r>
        <w:fldChar w:fldCharType="end"/>
      </w:r>
    </w:p>
    <w:p w14:paraId="26A9E2E5" w14:textId="59D583FB" w:rsidR="000F3D0F" w:rsidRDefault="000F3D0F" w:rsidP="000F3D0F">
      <w:r>
        <w:t>Cohort studies have found associations between weight gain exceeding guidelines and:</w:t>
      </w:r>
    </w:p>
    <w:p w14:paraId="3FF5F56F" w14:textId="4CE61206" w:rsidR="000F3D0F" w:rsidRDefault="007E534D" w:rsidP="000F3D0F">
      <w:pPr>
        <w:pStyle w:val="bullet"/>
      </w:pPr>
      <w:r>
        <w:t>p</w:t>
      </w:r>
      <w:r w:rsidR="000F3D0F">
        <w:t>re-pregnancy</w:t>
      </w:r>
      <w:r w:rsidR="000F3D0F" w:rsidRPr="00DF3C0D">
        <w:t xml:space="preserve"> BMI </w:t>
      </w:r>
      <w:r w:rsidR="000F3D0F">
        <w:t>(≥</w:t>
      </w:r>
      <w:r w:rsidR="000F3D0F" w:rsidRPr="00DF3C0D">
        <w:t xml:space="preserve">25 </w:t>
      </w:r>
      <w:r w:rsidR="000F3D0F">
        <w:t>vs &lt;25): OR 3.35; 95%</w:t>
      </w:r>
      <w:r w:rsidR="000F3D0F" w:rsidRPr="00DF3C0D">
        <w:t>CI 2.44</w:t>
      </w:r>
      <w:r w:rsidR="000F3D0F">
        <w:t xml:space="preserve"> to </w:t>
      </w:r>
      <w:r w:rsidR="000F3D0F" w:rsidRPr="00DF3C0D">
        <w:t>4.64</w:t>
      </w:r>
      <w:r w:rsidR="000F3D0F">
        <w:t>; p&lt;0.0001</w:t>
      </w:r>
      <w:r w:rsidR="000F3D0F">
        <w:fldChar w:fldCharType="begin">
          <w:fldData xml:space="preserve">PEVuZE5vdGU+PENpdGU+PEF1dGhvcj5Nb3Jpc3NldDwvQXV0aG9yPjxZZWFyPjIwMTc8L1llYXI+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</w:fldData>
        </w:fldChar>
      </w:r>
      <w:r w:rsidR="001A2F28">
        <w:instrText xml:space="preserve"> ADDIN EN.CITE </w:instrText>
      </w:r>
      <w:r w:rsidR="001A2F28">
        <w:fldChar w:fldCharType="begin">
          <w:fldData xml:space="preserve">PEVuZE5vdGU+PENpdGU+PEF1dGhvcj5Nb3Jpc3NldDwvQXV0aG9yPjxZZWFyPjIwMTc8L1llYXI+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</w:fldData>
        </w:fldChar>
      </w:r>
      <w:r w:rsidR="001A2F28">
        <w:instrText xml:space="preserve"> ADDIN EN.CITE.DATA </w:instrText>
      </w:r>
      <w:r w:rsidR="001A2F28">
        <w:fldChar w:fldCharType="end"/>
      </w:r>
      <w:r w:rsidR="000F3D0F">
        <w:fldChar w:fldCharType="separate"/>
      </w:r>
      <w:r w:rsidR="001A2F28" w:rsidRPr="001A2F28">
        <w:rPr>
          <w:noProof/>
          <w:vertAlign w:val="superscript"/>
        </w:rPr>
        <w:t>359</w:t>
      </w:r>
      <w:r w:rsidR="000F3D0F">
        <w:fldChar w:fldCharType="end"/>
      </w:r>
    </w:p>
    <w:p w14:paraId="2762E4FD" w14:textId="1243EF9B" w:rsidR="0049642F" w:rsidRDefault="007E534D" w:rsidP="000F3D0F">
      <w:pPr>
        <w:pStyle w:val="bullet"/>
      </w:pPr>
      <w:r>
        <w:t xml:space="preserve">stopping smoking </w:t>
      </w:r>
      <w:r w:rsidR="00634ED5">
        <w:t xml:space="preserve">(weekly weight gain in second and third trimesters compared to women who never smoked MD 0.09; 95%CI </w:t>
      </w:r>
      <w:r w:rsidR="00634ED5" w:rsidRPr="007E534D">
        <w:t>0.03, 0.15</w:t>
      </w:r>
      <w:r w:rsidR="00634ED5">
        <w:t>)</w:t>
      </w:r>
      <w:r w:rsidR="00634ED5">
        <w:fldChar w:fldCharType="begin">
          <w:fldData xml:space="preserve">PEVuZE5vdGU+PENpdGU+PEF1dGhvcj5IdWxtYW48L0F1dGhvcj48WWVhcj4yMDE2PC9ZZWFyPjxS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</w:fldData>
        </w:fldChar>
      </w:r>
      <w:r w:rsidR="001A2F28">
        <w:instrText xml:space="preserve"> ADDIN EN.CITE </w:instrText>
      </w:r>
      <w:r w:rsidR="001A2F28">
        <w:fldChar w:fldCharType="begin">
          <w:fldData xml:space="preserve">PEVuZE5vdGU+PENpdGU+PEF1dGhvcj5IdWxtYW48L0F1dGhvcj48WWVhcj4yMDE2PC9ZZWFyPjxS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</w:fldData>
        </w:fldChar>
      </w:r>
      <w:r w:rsidR="001A2F28">
        <w:instrText xml:space="preserve"> ADDIN EN.CITE.DATA </w:instrText>
      </w:r>
      <w:r w:rsidR="001A2F28">
        <w:fldChar w:fldCharType="end"/>
      </w:r>
      <w:r w:rsidR="00634ED5">
        <w:fldChar w:fldCharType="separate"/>
      </w:r>
      <w:r w:rsidR="001A2F28" w:rsidRPr="001A2F28">
        <w:rPr>
          <w:noProof/>
          <w:vertAlign w:val="superscript"/>
        </w:rPr>
        <w:t>360</w:t>
      </w:r>
      <w:r w:rsidR="00634ED5">
        <w:fldChar w:fldCharType="end"/>
      </w:r>
    </w:p>
    <w:p w14:paraId="486E67B9" w14:textId="0660936A" w:rsidR="000F3D0F" w:rsidRDefault="000F3D0F" w:rsidP="00BD61CC">
      <w:pPr>
        <w:keepNext/>
      </w:pPr>
      <w:r>
        <w:t>There was no clear association between weight gain exceeding guidelines and:</w:t>
      </w:r>
    </w:p>
    <w:p w14:paraId="42040B5F" w14:textId="39342664" w:rsidR="000F3D0F" w:rsidRDefault="008C2F2A" w:rsidP="008C2F2A">
      <w:pPr>
        <w:pStyle w:val="bullet"/>
      </w:pPr>
      <w:r>
        <w:t xml:space="preserve">experiencing </w:t>
      </w:r>
      <w:r w:rsidR="000F3D0F">
        <w:t>h</w:t>
      </w:r>
      <w:r w:rsidR="000F3D0F" w:rsidRPr="002E6CED">
        <w:t>ardship in childhood</w:t>
      </w:r>
      <w:r w:rsidR="000F3D0F">
        <w:t xml:space="preserve"> (</w:t>
      </w:r>
      <w:r w:rsidR="000F3D0F" w:rsidRPr="00634ED5">
        <w:rPr>
          <w:sz w:val="16"/>
          <w:szCs w:val="16"/>
        </w:rPr>
        <w:t>OR 1.45, 95%CI 0.99 to 2.14</w:t>
      </w:r>
      <w:r w:rsidR="000F3D0F">
        <w:t>)</w:t>
      </w:r>
      <w:r>
        <w:t>, in adulthood (</w:t>
      </w:r>
      <w:r w:rsidR="000F3D0F" w:rsidRPr="00634ED5">
        <w:rPr>
          <w:sz w:val="16"/>
          <w:szCs w:val="16"/>
        </w:rPr>
        <w:t>OR 0.72; 95%CI 0.41 to 1.26</w:t>
      </w:r>
      <w:r>
        <w:t>)</w:t>
      </w:r>
      <w:r>
        <w:rPr>
          <w:rFonts w:eastAsiaTheme="minorHAnsi" w:cs="Times New Roman"/>
          <w:szCs w:val="24"/>
          <w:lang w:val="en-GB"/>
        </w:rPr>
        <w:t xml:space="preserve"> or in</w:t>
      </w:r>
      <w:r w:rsidR="000F3D0F">
        <w:t xml:space="preserve"> pregnancy</w:t>
      </w:r>
      <w:r>
        <w:t xml:space="preserve"> (</w:t>
      </w:r>
      <w:r w:rsidR="000F3D0F" w:rsidRPr="00634ED5">
        <w:rPr>
          <w:sz w:val="16"/>
          <w:szCs w:val="16"/>
        </w:rPr>
        <w:t>OR 1.09; 95%CI 0.43 to 2.76</w:t>
      </w:r>
      <w:r>
        <w:t>)</w:t>
      </w:r>
      <w:r>
        <w:fldChar w:fldCharType="begin">
          <w:fldData xml:space="preserve">PEVuZE5vdGU+PENpdGU+PEF1dGhvcj5Qcm92ZW56YW5vPC9BdXRob3I+PFllYXI+MjAxNTwvWWVh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</w:fldData>
        </w:fldChar>
      </w:r>
      <w:r w:rsidR="001A2F28">
        <w:instrText xml:space="preserve"> ADDIN EN.CITE </w:instrText>
      </w:r>
      <w:r w:rsidR="001A2F28">
        <w:fldChar w:fldCharType="begin">
          <w:fldData xml:space="preserve">PEVuZE5vdGU+PENpdGU+PEF1dGhvcj5Qcm92ZW56YW5vPC9BdXRob3I+PFllYXI+MjAxNTwvWWVh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</w:fldData>
        </w:fldChar>
      </w:r>
      <w:r w:rsidR="001A2F28">
        <w:instrText xml:space="preserve"> ADDIN EN.CITE.DATA </w:instrText>
      </w:r>
      <w:r w:rsidR="001A2F28">
        <w:fldChar w:fldCharType="end"/>
      </w:r>
      <w:r>
        <w:fldChar w:fldCharType="separate"/>
      </w:r>
      <w:r w:rsidR="001A2F28" w:rsidRPr="001A2F28">
        <w:rPr>
          <w:noProof/>
          <w:vertAlign w:val="superscript"/>
        </w:rPr>
        <w:t>361</w:t>
      </w:r>
      <w:r>
        <w:fldChar w:fldCharType="end"/>
      </w:r>
    </w:p>
    <w:p w14:paraId="34AACD45" w14:textId="5FBA902B" w:rsidR="00634ED5" w:rsidRDefault="00634ED5" w:rsidP="008C2F2A">
      <w:pPr>
        <w:pStyle w:val="bullet"/>
      </w:pPr>
      <w:r>
        <w:t>maternal age (&lt;30 vs ≥30) (</w:t>
      </w:r>
      <w:r w:rsidRPr="00634ED5">
        <w:rPr>
          <w:sz w:val="16"/>
          <w:szCs w:val="16"/>
        </w:rPr>
        <w:t>OR 1.02; 95%CI 0.98 to 1.02; p=0.89</w:t>
      </w:r>
      <w:r>
        <w:t>)</w:t>
      </w:r>
      <w:r>
        <w:fldChar w:fldCharType="begin">
          <w:fldData xml:space="preserve">PEVuZE5vdGU+PENpdGU+PEF1dGhvcj5Nb3Jpc3NldDwvQXV0aG9yPjxZZWFyPjIwMTc8L1llYXI+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</w:fldData>
        </w:fldChar>
      </w:r>
      <w:r w:rsidR="001A2F28">
        <w:instrText xml:space="preserve"> ADDIN EN.CITE </w:instrText>
      </w:r>
      <w:r w:rsidR="001A2F28">
        <w:fldChar w:fldCharType="begin">
          <w:fldData xml:space="preserve">PEVuZE5vdGU+PENpdGU+PEF1dGhvcj5Nb3Jpc3NldDwvQXV0aG9yPjxZZWFyPjIwMTc8L1llYXI+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</w:fldData>
        </w:fldChar>
      </w:r>
      <w:r w:rsidR="001A2F28">
        <w:instrText xml:space="preserve"> ADDIN EN.CITE.DATA </w:instrText>
      </w:r>
      <w:r w:rsidR="001A2F28">
        <w:fldChar w:fldCharType="end"/>
      </w:r>
      <w:r>
        <w:fldChar w:fldCharType="separate"/>
      </w:r>
      <w:r w:rsidR="001A2F28" w:rsidRPr="001A2F28">
        <w:rPr>
          <w:noProof/>
          <w:vertAlign w:val="superscript"/>
        </w:rPr>
        <w:t>359</w:t>
      </w:r>
      <w:r>
        <w:fldChar w:fldCharType="end"/>
      </w:r>
    </w:p>
    <w:p w14:paraId="4CF2D29A" w14:textId="1EAEED58" w:rsidR="00634ED5" w:rsidRDefault="00634ED5" w:rsidP="008C2F2A">
      <w:pPr>
        <w:pStyle w:val="bullet"/>
      </w:pPr>
      <w:r>
        <w:t>household income (&lt;$60,000 vs ≥$60,000) (</w:t>
      </w:r>
      <w:r w:rsidRPr="00634ED5">
        <w:rPr>
          <w:sz w:val="16"/>
          <w:szCs w:val="16"/>
        </w:rPr>
        <w:t>OR 1.06; 95%CI 0.71 to 1.26; p=0.71</w:t>
      </w:r>
      <w:r>
        <w:t>)</w:t>
      </w:r>
      <w:r>
        <w:fldChar w:fldCharType="begin">
          <w:fldData xml:space="preserve">PEVuZE5vdGU+PENpdGU+PEF1dGhvcj5Nb3Jpc3NldDwvQXV0aG9yPjxZZWFyPjIwMTc8L1llYXI+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</w:fldData>
        </w:fldChar>
      </w:r>
      <w:r w:rsidR="001A2F28">
        <w:instrText xml:space="preserve"> ADDIN EN.CITE </w:instrText>
      </w:r>
      <w:r w:rsidR="001A2F28">
        <w:fldChar w:fldCharType="begin">
          <w:fldData xml:space="preserve">PEVuZE5vdGU+PENpdGU+PEF1dGhvcj5Nb3Jpc3NldDwvQXV0aG9yPjxZZWFyPjIwMTc8L1llYXI+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</w:fldData>
        </w:fldChar>
      </w:r>
      <w:r w:rsidR="001A2F28">
        <w:instrText xml:space="preserve"> ADDIN EN.CITE.DATA </w:instrText>
      </w:r>
      <w:r w:rsidR="001A2F28">
        <w:fldChar w:fldCharType="end"/>
      </w:r>
      <w:r>
        <w:fldChar w:fldCharType="separate"/>
      </w:r>
      <w:r w:rsidR="001A2F28" w:rsidRPr="001A2F28">
        <w:rPr>
          <w:noProof/>
          <w:vertAlign w:val="superscript"/>
        </w:rPr>
        <w:t>359</w:t>
      </w:r>
      <w:r>
        <w:fldChar w:fldCharType="end"/>
      </w:r>
    </w:p>
    <w:p w14:paraId="5F779DD3" w14:textId="28F20BE3" w:rsidR="00634ED5" w:rsidRDefault="00634ED5" w:rsidP="008C2F2A">
      <w:pPr>
        <w:pStyle w:val="bullet"/>
      </w:pPr>
      <w:r>
        <w:t>education level (&lt;university vs ≥university degree) (</w:t>
      </w:r>
      <w:r w:rsidRPr="00634ED5">
        <w:rPr>
          <w:sz w:val="16"/>
          <w:szCs w:val="16"/>
        </w:rPr>
        <w:t>OR 1.26; 95%CI 0.93 to 1.70; p=0.14</w:t>
      </w:r>
      <w:r>
        <w:t>)</w:t>
      </w:r>
      <w:r>
        <w:fldChar w:fldCharType="begin">
          <w:fldData xml:space="preserve">PEVuZE5vdGU+PENpdGU+PEF1dGhvcj5Nb3Jpc3NldDwvQXV0aG9yPjxZZWFyPjIwMTc8L1llYXI+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</w:fldData>
        </w:fldChar>
      </w:r>
      <w:r w:rsidR="001A2F28">
        <w:instrText xml:space="preserve"> ADDIN EN.CITE </w:instrText>
      </w:r>
      <w:r w:rsidR="001A2F28">
        <w:fldChar w:fldCharType="begin">
          <w:fldData xml:space="preserve">PEVuZE5vdGU+PENpdGU+PEF1dGhvcj5Nb3Jpc3NldDwvQXV0aG9yPjxZZWFyPjIwMTc8L1llYXI+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</w:fldData>
        </w:fldChar>
      </w:r>
      <w:r w:rsidR="001A2F28">
        <w:instrText xml:space="preserve"> ADDIN EN.CITE.DATA </w:instrText>
      </w:r>
      <w:r w:rsidR="001A2F28">
        <w:fldChar w:fldCharType="end"/>
      </w:r>
      <w:r>
        <w:fldChar w:fldCharType="separate"/>
      </w:r>
      <w:r w:rsidR="001A2F28" w:rsidRPr="001A2F28">
        <w:rPr>
          <w:noProof/>
          <w:vertAlign w:val="superscript"/>
        </w:rPr>
        <w:t>359</w:t>
      </w:r>
      <w:r>
        <w:fldChar w:fldCharType="end"/>
      </w:r>
    </w:p>
    <w:p w14:paraId="3627AD97" w14:textId="7726F4F4" w:rsidR="00634ED5" w:rsidRDefault="00634ED5" w:rsidP="008C2F2A">
      <w:pPr>
        <w:pStyle w:val="bullet"/>
      </w:pPr>
      <w:r>
        <w:t>country of birth (other countries vs Canada) (</w:t>
      </w:r>
      <w:r w:rsidRPr="00634ED5">
        <w:rPr>
          <w:sz w:val="16"/>
          <w:szCs w:val="16"/>
        </w:rPr>
        <w:t>OR 1.05; 95%CI 0.78 to 1.41; p=0.73</w:t>
      </w:r>
      <w:r>
        <w:t>).</w:t>
      </w:r>
      <w:r>
        <w:fldChar w:fldCharType="begin">
          <w:fldData xml:space="preserve">PEVuZE5vdGU+PENpdGU+PEF1dGhvcj5Nb3Jpc3NldDwvQXV0aG9yPjxZZWFyPjIwMTc8L1llYXI+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</w:fldData>
        </w:fldChar>
      </w:r>
      <w:r w:rsidR="001A2F28">
        <w:instrText xml:space="preserve"> ADDIN EN.CITE </w:instrText>
      </w:r>
      <w:r w:rsidR="001A2F28">
        <w:fldChar w:fldCharType="begin">
          <w:fldData xml:space="preserve">PEVuZE5vdGU+PENpdGU+PEF1dGhvcj5Nb3Jpc3NldDwvQXV0aG9yPjxZZWFyPjIwMTc8L1llYXI+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</w:fldData>
        </w:fldChar>
      </w:r>
      <w:r w:rsidR="001A2F28">
        <w:instrText xml:space="preserve"> ADDIN EN.CITE.DATA </w:instrText>
      </w:r>
      <w:r w:rsidR="001A2F28">
        <w:fldChar w:fldCharType="end"/>
      </w:r>
      <w:r>
        <w:fldChar w:fldCharType="separate"/>
      </w:r>
      <w:r w:rsidR="001A2F28" w:rsidRPr="001A2F28">
        <w:rPr>
          <w:noProof/>
          <w:vertAlign w:val="superscript"/>
        </w:rPr>
        <w:t>359</w:t>
      </w:r>
      <w:r>
        <w:fldChar w:fldCharType="end"/>
      </w:r>
    </w:p>
    <w:p w14:paraId="71A2BE85" w14:textId="555A750D" w:rsidR="00FA36C3" w:rsidRDefault="00FA36C3" w:rsidP="00FA36C3">
      <w:r>
        <w:t xml:space="preserve">An </w:t>
      </w:r>
      <w:r w:rsidRPr="00FC6AC8">
        <w:t xml:space="preserve">analysis of observational data collected from a longitudinal cohort study </w:t>
      </w:r>
      <w:r w:rsidR="00275432">
        <w:t>of</w:t>
      </w:r>
      <w:r w:rsidRPr="00FC6AC8">
        <w:t xml:space="preserve"> </w:t>
      </w:r>
      <w:r w:rsidR="00275432">
        <w:t>Aboriginal</w:t>
      </w:r>
      <w:r w:rsidRPr="00FC6AC8">
        <w:t xml:space="preserve"> women </w:t>
      </w:r>
      <w:r w:rsidR="00275432">
        <w:t>during</w:t>
      </w:r>
      <w:r w:rsidRPr="00FC6AC8">
        <w:t xml:space="preserve"> pregnancy</w:t>
      </w:r>
      <w:r w:rsidR="00275432">
        <w:t xml:space="preserve"> (</w:t>
      </w:r>
      <w:r w:rsidR="00275432" w:rsidRPr="00FA36C3">
        <w:rPr>
          <w:sz w:val="16"/>
          <w:szCs w:val="16"/>
        </w:rPr>
        <w:t>n=110</w:t>
      </w:r>
      <w:r w:rsidR="00275432">
        <w:t>)</w:t>
      </w:r>
      <w:r w:rsidR="001A2F28">
        <w:fldChar w:fldCharType="begin">
          <w:fldData xml:space="preserve">PEVuZE5vdGU+PENpdGU+PEF1dGhvcj5TY2h1bWFjaGVyPC9BdXRob3I+PFllYXI+MjAxODwvWWVh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</w:fldData>
        </w:fldChar>
      </w:r>
      <w:r w:rsidR="001A2F28">
        <w:instrText xml:space="preserve"> ADDIN EN.CITE </w:instrText>
      </w:r>
      <w:r w:rsidR="001A2F28">
        <w:fldChar w:fldCharType="begin">
          <w:fldData xml:space="preserve">PEVuZE5vdGU+PENpdGU+PEF1dGhvcj5TY2h1bWFjaGVyPC9BdXRob3I+PFllYXI+MjAxODwvWWVh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</w:fldData>
        </w:fldChar>
      </w:r>
      <w:r w:rsidR="001A2F28">
        <w:instrText xml:space="preserve"> ADDIN EN.CITE.DATA </w:instrText>
      </w:r>
      <w:r w:rsidR="001A2F28">
        <w:fldChar w:fldCharType="end"/>
      </w:r>
      <w:r w:rsidR="001A2F28">
        <w:fldChar w:fldCharType="separate"/>
      </w:r>
      <w:r w:rsidR="001A2F28" w:rsidRPr="001A2F28">
        <w:rPr>
          <w:noProof/>
          <w:vertAlign w:val="superscript"/>
        </w:rPr>
        <w:t>351</w:t>
      </w:r>
      <w:r w:rsidR="001A2F28">
        <w:fldChar w:fldCharType="end"/>
      </w:r>
      <w:r w:rsidR="00275432">
        <w:t xml:space="preserve"> </w:t>
      </w:r>
      <w:r>
        <w:t>found that 54</w:t>
      </w:r>
      <w:r w:rsidRPr="00FC6AC8">
        <w:t>% of women had weight gain</w:t>
      </w:r>
      <w:r>
        <w:t xml:space="preserve"> exceeding recommendations.</w:t>
      </w:r>
    </w:p>
    <w:p w14:paraId="2AFB46BE" w14:textId="77777777" w:rsidR="0031360D" w:rsidRDefault="0031360D" w:rsidP="0056468B">
      <w:pPr>
        <w:pStyle w:val="Heading3"/>
      </w:pPr>
      <w:bookmarkStart w:id="172" w:name="_Toc40956532"/>
      <w:r>
        <w:t>Risks associated with low or high gestational weight gain</w:t>
      </w:r>
      <w:bookmarkEnd w:id="172"/>
    </w:p>
    <w:p w14:paraId="15D0FB1E" w14:textId="44FE32B2" w:rsidR="00CB55A1" w:rsidRDefault="00CB55A1" w:rsidP="00CB55A1">
      <w:r w:rsidRPr="00BD61CC">
        <w:t>A meta-analysis of individual participant data (</w:t>
      </w:r>
      <w:r w:rsidRPr="00BD61CC">
        <w:rPr>
          <w:sz w:val="16"/>
          <w:szCs w:val="16"/>
        </w:rPr>
        <w:t>n=265,270</w:t>
      </w:r>
      <w:r w:rsidRPr="00BD61CC">
        <w:t>)</w:t>
      </w:r>
      <w:r w:rsidRPr="00BD61CC">
        <w:fldChar w:fldCharType="begin">
          <w:fldData xml:space="preserve">PEVuZE5vdGU+PENpdGU+PEF1dGhvcj5TYW50b3M8L0F1dGhvcj48WWVhcj4yMDE5PC9ZZWFyPjxS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</w:fldData>
        </w:fldChar>
      </w:r>
      <w:r w:rsidR="001A2F28">
        <w:instrText xml:space="preserve"> ADDIN EN.CITE </w:instrText>
      </w:r>
      <w:r w:rsidR="001A2F28">
        <w:fldChar w:fldCharType="begin">
          <w:fldData xml:space="preserve">PEVuZE5vdGU+PENpdGU+PEF1dGhvcj5TYW50b3M8L0F1dGhvcj48WWVhcj4yMDE5PC9ZZWFyPjxS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</w:fldData>
        </w:fldChar>
      </w:r>
      <w:r w:rsidR="001A2F28">
        <w:instrText xml:space="preserve"> ADDIN EN.CITE.DATA </w:instrText>
      </w:r>
      <w:r w:rsidR="001A2F28">
        <w:fldChar w:fldCharType="end"/>
      </w:r>
      <w:r w:rsidRPr="00BD61CC">
        <w:fldChar w:fldCharType="separate"/>
      </w:r>
      <w:r w:rsidR="001A2F28" w:rsidRPr="001A2F28">
        <w:rPr>
          <w:noProof/>
          <w:vertAlign w:val="superscript"/>
        </w:rPr>
        <w:t>362</w:t>
      </w:r>
      <w:r w:rsidRPr="00BD61CC">
        <w:fldChar w:fldCharType="end"/>
      </w:r>
      <w:r w:rsidRPr="00BD61CC">
        <w:t xml:space="preserve"> found that low or high gestational weight gain was associated with pregnancy complications across all BMI classifications.</w:t>
      </w:r>
    </w:p>
    <w:p w14:paraId="0D3E6340" w14:textId="77777777" w:rsidR="00CB55A1" w:rsidRDefault="00CB55A1" w:rsidP="00CB55A1">
      <w:pPr>
        <w:pStyle w:val="Heading4"/>
      </w:pPr>
      <w:r>
        <w:t>Weight gain among women of any BMI</w:t>
      </w:r>
    </w:p>
    <w:p w14:paraId="2D724E51" w14:textId="77777777" w:rsidR="00CB55A1" w:rsidRDefault="00CB55A1" w:rsidP="00CB55A1">
      <w:pPr>
        <w:pStyle w:val="Heading5"/>
      </w:pPr>
      <w:r>
        <w:t>Weight gain lower than recommendations</w:t>
      </w:r>
    </w:p>
    <w:p w14:paraId="15333885" w14:textId="79309B31" w:rsidR="00CB55A1" w:rsidRPr="00CE70E1" w:rsidRDefault="00CB55A1" w:rsidP="00CB55A1">
      <w:r>
        <w:t>In a systematic review of cohort studies of pregnant women of any BMI (</w:t>
      </w:r>
      <w:r w:rsidRPr="00822C0E">
        <w:rPr>
          <w:sz w:val="16"/>
          <w:szCs w:val="16"/>
        </w:rPr>
        <w:t>23 studies; 1,309,136 women</w:t>
      </w:r>
      <w:r>
        <w:t>)</w:t>
      </w:r>
      <w:r>
        <w:fldChar w:fldCharType="begin">
          <w:fldData xml:space="preserve">PEVuZE5vdGU+PENpdGU+PEF1dGhvcj5Hb2xkc3RlaW48L0F1dGhvcj48WWVhcj4yMDE3PC9ZZWFy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</w:fldData>
        </w:fldChar>
      </w:r>
      <w:r w:rsidR="001A2F28">
        <w:instrText xml:space="preserve"> ADDIN EN.CITE </w:instrText>
      </w:r>
      <w:r w:rsidR="001A2F28">
        <w:fldChar w:fldCharType="begin">
          <w:fldData xml:space="preserve">PEVuZE5vdGU+PENpdGU+PEF1dGhvcj5Hb2xkc3RlaW48L0F1dGhvcj48WWVhcj4yMDE3PC9ZZWFy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</w:fldData>
        </w:fldChar>
      </w:r>
      <w:r w:rsidR="001A2F28">
        <w:instrText xml:space="preserve"> ADDIN EN.CITE.DATA </w:instrText>
      </w:r>
      <w:r w:rsidR="001A2F28">
        <w:fldChar w:fldCharType="end"/>
      </w:r>
      <w:r>
        <w:fldChar w:fldCharType="separate"/>
      </w:r>
      <w:r w:rsidR="001A2F28" w:rsidRPr="001A2F28">
        <w:rPr>
          <w:noProof/>
          <w:vertAlign w:val="superscript"/>
        </w:rPr>
        <w:t>363</w:t>
      </w:r>
      <w:r>
        <w:fldChar w:fldCharType="end"/>
      </w:r>
      <w:r>
        <w:t xml:space="preserve">, weight gain </w:t>
      </w:r>
      <w:r w:rsidRPr="00F93356">
        <w:rPr>
          <w:i/>
        </w:rPr>
        <w:t>lower</w:t>
      </w:r>
      <w:r>
        <w:t xml:space="preserve"> than recommendations was associated with an increased risk of:</w:t>
      </w:r>
    </w:p>
    <w:p w14:paraId="690BF78B" w14:textId="77777777" w:rsidR="00CB55A1" w:rsidRDefault="00CB55A1" w:rsidP="00CB55A1">
      <w:pPr>
        <w:pStyle w:val="bullet"/>
      </w:pPr>
      <w:r>
        <w:t>preterm birth (</w:t>
      </w:r>
      <w:r w:rsidRPr="00494D97">
        <w:rPr>
          <w:sz w:val="16"/>
          <w:szCs w:val="16"/>
        </w:rPr>
        <w:t>OR 1.70; 95%CI 1.32 to 2.20</w:t>
      </w:r>
      <w:r>
        <w:t xml:space="preserve">) </w:t>
      </w:r>
    </w:p>
    <w:p w14:paraId="0B24764D" w14:textId="77777777" w:rsidR="00CB55A1" w:rsidRPr="005C388D" w:rsidRDefault="00CB55A1" w:rsidP="00CB55A1">
      <w:pPr>
        <w:pStyle w:val="bullet"/>
      </w:pPr>
      <w:r>
        <w:t>small for gestational age babies (</w:t>
      </w:r>
      <w:r w:rsidRPr="00494D97">
        <w:rPr>
          <w:sz w:val="16"/>
          <w:szCs w:val="16"/>
        </w:rPr>
        <w:t>OR 1.53; 95% CI 1.44 to 1.64</w:t>
      </w:r>
      <w:r>
        <w:t>).</w:t>
      </w:r>
    </w:p>
    <w:p w14:paraId="10DB238B" w14:textId="77777777" w:rsidR="00CB55A1" w:rsidRDefault="00CB55A1" w:rsidP="00CB55A1">
      <w:r>
        <w:t xml:space="preserve">There was an association between weight gain </w:t>
      </w:r>
      <w:r w:rsidRPr="00E86FC6">
        <w:rPr>
          <w:i/>
          <w:iCs/>
        </w:rPr>
        <w:t>lower</w:t>
      </w:r>
      <w:r>
        <w:t xml:space="preserve"> than recommendations and a lower likelihood of:</w:t>
      </w:r>
    </w:p>
    <w:p w14:paraId="41EF4E7B" w14:textId="77777777" w:rsidR="00CB55A1" w:rsidRDefault="00CB55A1" w:rsidP="00CB55A1">
      <w:pPr>
        <w:pStyle w:val="bullet"/>
      </w:pPr>
      <w:r>
        <w:t>large-for-gestational-age babies (</w:t>
      </w:r>
      <w:r w:rsidRPr="00494D97">
        <w:rPr>
          <w:sz w:val="16"/>
          <w:szCs w:val="16"/>
        </w:rPr>
        <w:t>OR 0.59; 95%CI 0.55 to 0.64</w:t>
      </w:r>
      <w:r>
        <w:t xml:space="preserve">) </w:t>
      </w:r>
    </w:p>
    <w:p w14:paraId="14A2AD5D" w14:textId="77777777" w:rsidR="00CB55A1" w:rsidRDefault="00CB55A1" w:rsidP="00CB55A1">
      <w:pPr>
        <w:pStyle w:val="bullet"/>
      </w:pPr>
      <w:r>
        <w:t>macrosomia (</w:t>
      </w:r>
      <w:r w:rsidRPr="00494D97">
        <w:rPr>
          <w:sz w:val="16"/>
          <w:szCs w:val="16"/>
        </w:rPr>
        <w:t>OR 0.60; 95%CI 0.52 to 0.68</w:t>
      </w:r>
      <w:r>
        <w:t>).</w:t>
      </w:r>
    </w:p>
    <w:p w14:paraId="3FE172BF" w14:textId="77777777" w:rsidR="00CB55A1" w:rsidRDefault="00CB55A1" w:rsidP="00CB55A1">
      <w:r>
        <w:t xml:space="preserve">There was an association between weight gain </w:t>
      </w:r>
      <w:r w:rsidRPr="00E86FC6">
        <w:rPr>
          <w:i/>
          <w:iCs/>
        </w:rPr>
        <w:t>lower</w:t>
      </w:r>
      <w:r>
        <w:t xml:space="preserve"> than recommendations and a possible lower likelihood of caesarean section (</w:t>
      </w:r>
      <w:r w:rsidRPr="00494D97">
        <w:rPr>
          <w:sz w:val="16"/>
          <w:szCs w:val="16"/>
        </w:rPr>
        <w:t>OR 0.98; 95%CI 0.96 to 1.02</w:t>
      </w:r>
      <w:r>
        <w:t>).</w:t>
      </w:r>
    </w:p>
    <w:p w14:paraId="46FBD870" w14:textId="5A7879B5" w:rsidR="00CB55A1" w:rsidRDefault="00CB55A1" w:rsidP="00CB55A1">
      <w:r>
        <w:rPr>
          <w:shd w:val="clear" w:color="auto" w:fill="FFFFFF"/>
        </w:rPr>
        <w:t>In an analysis of</w:t>
      </w:r>
      <w:r w:rsidRPr="003A3608">
        <w:rPr>
          <w:shd w:val="clear" w:color="auto" w:fill="FFFFFF"/>
        </w:rPr>
        <w:t xml:space="preserve"> individual participant data from the control arms of </w:t>
      </w:r>
      <w:r>
        <w:rPr>
          <w:shd w:val="clear" w:color="auto" w:fill="FFFFFF"/>
        </w:rPr>
        <w:t>36 RCTs (</w:t>
      </w:r>
      <w:r w:rsidRPr="00857C61">
        <w:rPr>
          <w:sz w:val="16"/>
          <w:szCs w:val="16"/>
          <w:shd w:val="clear" w:color="auto" w:fill="FFFFFF"/>
        </w:rPr>
        <w:t>n=4,429</w:t>
      </w:r>
      <w:r>
        <w:rPr>
          <w:shd w:val="clear" w:color="auto" w:fill="FFFFFF"/>
        </w:rPr>
        <w:t>)</w:t>
      </w:r>
      <w:r>
        <w:rPr>
          <w:shd w:val="clear" w:color="auto" w:fill="FFFFFF"/>
        </w:rPr>
        <w:fldChar w:fldCharType="begin">
          <w:fldData xml:space="preserve">PEVuZE5vdGU+PENpdGU+PEF1dGhvcj5Sb2dvemluc2thPC9BdXRob3I+PFllYXI+MjAxOTwvWWVh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</w:fldData>
        </w:fldChar>
      </w:r>
      <w:r w:rsidR="001A2F28">
        <w:rPr>
          <w:shd w:val="clear" w:color="auto" w:fill="FFFFFF"/>
        </w:rPr>
        <w:instrText xml:space="preserve"> ADDIN EN.CITE </w:instrText>
      </w:r>
      <w:r w:rsidR="001A2F28">
        <w:rPr>
          <w:shd w:val="clear" w:color="auto" w:fill="FFFFFF"/>
        </w:rPr>
        <w:fldChar w:fldCharType="begin">
          <w:fldData xml:space="preserve">PEVuZE5vdGU+PENpdGU+PEF1dGhvcj5Sb2dvemluc2thPC9BdXRob3I+PFllYXI+MjAxOTwvWWVh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</w:fldData>
        </w:fldChar>
      </w:r>
      <w:r w:rsidR="001A2F28">
        <w:rPr>
          <w:shd w:val="clear" w:color="auto" w:fill="FFFFFF"/>
        </w:rPr>
        <w:instrText xml:space="preserve"> ADDIN EN.CITE.DATA </w:instrText>
      </w:r>
      <w:r w:rsidR="001A2F28">
        <w:rPr>
          <w:shd w:val="clear" w:color="auto" w:fill="FFFFFF"/>
        </w:rPr>
      </w:r>
      <w:r w:rsidR="001A2F28">
        <w:rPr>
          <w:shd w:val="clear" w:color="auto" w:fill="FFFFFF"/>
        </w:rPr>
        <w:fldChar w:fldCharType="end"/>
      </w:r>
      <w:r>
        <w:rPr>
          <w:shd w:val="clear" w:color="auto" w:fill="FFFFFF"/>
        </w:rPr>
      </w:r>
      <w:r>
        <w:rPr>
          <w:shd w:val="clear" w:color="auto" w:fill="FFFFFF"/>
        </w:rPr>
        <w:fldChar w:fldCharType="separate"/>
      </w:r>
      <w:r w:rsidR="001A2F28" w:rsidRPr="001A2F28">
        <w:rPr>
          <w:noProof/>
          <w:shd w:val="clear" w:color="auto" w:fill="FFFFFF"/>
          <w:vertAlign w:val="superscript"/>
        </w:rPr>
        <w:t>364</w:t>
      </w:r>
      <w:r>
        <w:rPr>
          <w:shd w:val="clear" w:color="auto" w:fill="FFFFFF"/>
        </w:rPr>
        <w:fldChar w:fldCharType="end"/>
      </w:r>
      <w:r>
        <w:rPr>
          <w:shd w:val="clear" w:color="auto" w:fill="FFFFFF"/>
        </w:rPr>
        <w:t xml:space="preserve"> the odds of preterm birth (</w:t>
      </w:r>
      <w:r w:rsidRPr="00857C61">
        <w:rPr>
          <w:sz w:val="16"/>
          <w:szCs w:val="16"/>
          <w:shd w:val="clear" w:color="auto" w:fill="FFFFFF"/>
        </w:rPr>
        <w:t>aOR 1.94; 95%CI 1.31 to 2.28</w:t>
      </w:r>
      <w:r w:rsidRPr="003A3608">
        <w:rPr>
          <w:shd w:val="clear" w:color="auto" w:fill="FFFFFF"/>
        </w:rPr>
        <w:t xml:space="preserve">) and </w:t>
      </w:r>
      <w:r>
        <w:rPr>
          <w:shd w:val="clear" w:color="auto" w:fill="FFFFFF"/>
        </w:rPr>
        <w:t>small-for-gestational-age babies</w:t>
      </w:r>
      <w:r w:rsidRPr="003A3608">
        <w:rPr>
          <w:shd w:val="clear" w:color="auto" w:fill="FFFFFF"/>
        </w:rPr>
        <w:t xml:space="preserve"> (</w:t>
      </w:r>
      <w:r w:rsidRPr="00857C61">
        <w:rPr>
          <w:sz w:val="16"/>
          <w:szCs w:val="16"/>
          <w:shd w:val="clear" w:color="auto" w:fill="FFFFFF"/>
        </w:rPr>
        <w:t>aOR 1.52; 95%CI 1.18 to 1.96</w:t>
      </w:r>
      <w:r w:rsidRPr="003A3608">
        <w:rPr>
          <w:shd w:val="clear" w:color="auto" w:fill="FFFFFF"/>
        </w:rPr>
        <w:t>)</w:t>
      </w:r>
      <w:r>
        <w:rPr>
          <w:shd w:val="clear" w:color="auto" w:fill="FFFFFF"/>
        </w:rPr>
        <w:t xml:space="preserve"> were increased with gestational weight gain</w:t>
      </w:r>
      <w:r w:rsidRPr="003A3608">
        <w:rPr>
          <w:shd w:val="clear" w:color="auto" w:fill="FFFFFF"/>
        </w:rPr>
        <w:t xml:space="preserve"> </w:t>
      </w:r>
      <w:r w:rsidRPr="00E86FC6">
        <w:rPr>
          <w:i/>
          <w:iCs/>
          <w:shd w:val="clear" w:color="auto" w:fill="FFFFFF"/>
        </w:rPr>
        <w:t>lower</w:t>
      </w:r>
      <w:r>
        <w:rPr>
          <w:shd w:val="clear" w:color="auto" w:fill="FFFFFF"/>
        </w:rPr>
        <w:t xml:space="preserve"> than</w:t>
      </w:r>
      <w:r w:rsidRPr="003A3608">
        <w:rPr>
          <w:shd w:val="clear" w:color="auto" w:fill="FFFFFF"/>
        </w:rPr>
        <w:t xml:space="preserve"> recommendation</w:t>
      </w:r>
      <w:r>
        <w:rPr>
          <w:shd w:val="clear" w:color="auto" w:fill="FFFFFF"/>
        </w:rPr>
        <w:t>s. Findings on caesarean section and large-for-gestational-age babies were</w:t>
      </w:r>
      <w:r w:rsidRPr="003A3608">
        <w:rPr>
          <w:shd w:val="clear" w:color="auto" w:fill="FFFFFF"/>
        </w:rPr>
        <w:t xml:space="preserve"> inconclusive.</w:t>
      </w:r>
    </w:p>
    <w:p w14:paraId="46AB0C5D" w14:textId="77777777" w:rsidR="00CB55A1" w:rsidRDefault="00CB55A1" w:rsidP="00CB55A1">
      <w:pPr>
        <w:pStyle w:val="Heading5"/>
      </w:pPr>
      <w:r>
        <w:t>Weight gain higher than recommendations</w:t>
      </w:r>
    </w:p>
    <w:p w14:paraId="2B063729" w14:textId="26EBB35D" w:rsidR="00CB55A1" w:rsidRDefault="00CB55A1" w:rsidP="00CB55A1">
      <w:pPr>
        <w:keepNext/>
      </w:pPr>
      <w:r>
        <w:t>The systematic review of cohort studies</w:t>
      </w:r>
      <w:r>
        <w:fldChar w:fldCharType="begin">
          <w:fldData xml:space="preserve">PEVuZE5vdGU+PENpdGU+PEF1dGhvcj5Hb2xkc3RlaW48L0F1dGhvcj48WWVhcj4yMDE3PC9ZZWFy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</w:fldData>
        </w:fldChar>
      </w:r>
      <w:r w:rsidR="001A2F28">
        <w:instrText xml:space="preserve"> ADDIN EN.CITE </w:instrText>
      </w:r>
      <w:r w:rsidR="001A2F28">
        <w:fldChar w:fldCharType="begin">
          <w:fldData xml:space="preserve">PEVuZE5vdGU+PENpdGU+PEF1dGhvcj5Hb2xkc3RlaW48L0F1dGhvcj48WWVhcj4yMDE3PC9ZZWFy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</w:fldData>
        </w:fldChar>
      </w:r>
      <w:r w:rsidR="001A2F28">
        <w:instrText xml:space="preserve"> ADDIN EN.CITE.DATA </w:instrText>
      </w:r>
      <w:r w:rsidR="001A2F28">
        <w:fldChar w:fldCharType="end"/>
      </w:r>
      <w:r>
        <w:fldChar w:fldCharType="separate"/>
      </w:r>
      <w:r w:rsidR="001A2F28" w:rsidRPr="001A2F28">
        <w:rPr>
          <w:noProof/>
          <w:vertAlign w:val="superscript"/>
        </w:rPr>
        <w:t>363</w:t>
      </w:r>
      <w:r>
        <w:fldChar w:fldCharType="end"/>
      </w:r>
      <w:r>
        <w:t xml:space="preserve"> found that weight gain </w:t>
      </w:r>
      <w:r w:rsidRPr="00F93356">
        <w:rPr>
          <w:i/>
        </w:rPr>
        <w:t>higher</w:t>
      </w:r>
      <w:r>
        <w:t xml:space="preserve"> than recommendations was associated with an increased risk of:</w:t>
      </w:r>
    </w:p>
    <w:p w14:paraId="287EDE89" w14:textId="77777777" w:rsidR="00CB55A1" w:rsidRPr="00343709" w:rsidRDefault="00CB55A1" w:rsidP="00CB55A1">
      <w:pPr>
        <w:pStyle w:val="bullet"/>
      </w:pPr>
      <w:r>
        <w:t>large-for-gestational age babies (</w:t>
      </w:r>
      <w:r w:rsidRPr="00DA46DF">
        <w:rPr>
          <w:sz w:val="16"/>
          <w:szCs w:val="16"/>
        </w:rPr>
        <w:t>OR 1.85; 95%CI 1.76 to 1.95</w:t>
      </w:r>
      <w:r>
        <w:t>)</w:t>
      </w:r>
    </w:p>
    <w:p w14:paraId="262C01EA" w14:textId="77777777" w:rsidR="00CB55A1" w:rsidRDefault="00CB55A1" w:rsidP="00CB55A1">
      <w:pPr>
        <w:pStyle w:val="bullet"/>
      </w:pPr>
      <w:r>
        <w:t>macrosomia (</w:t>
      </w:r>
      <w:r w:rsidRPr="00DA46DF">
        <w:rPr>
          <w:sz w:val="16"/>
          <w:szCs w:val="16"/>
        </w:rPr>
        <w:t>OR 1.95; 95%CI 1.79 to 2.11</w:t>
      </w:r>
      <w:r w:rsidRPr="0080586D">
        <w:t>)</w:t>
      </w:r>
    </w:p>
    <w:p w14:paraId="0152472D" w14:textId="77777777" w:rsidR="00CB55A1" w:rsidRDefault="00CB55A1" w:rsidP="00CB55A1">
      <w:pPr>
        <w:pStyle w:val="bullet"/>
      </w:pPr>
      <w:r>
        <w:t>ca</w:t>
      </w:r>
      <w:r w:rsidRPr="00182455">
        <w:t xml:space="preserve">esarean </w:t>
      </w:r>
      <w:r>
        <w:t>section (</w:t>
      </w:r>
      <w:r w:rsidRPr="00DA46DF">
        <w:rPr>
          <w:sz w:val="16"/>
          <w:szCs w:val="16"/>
        </w:rPr>
        <w:t>OR 1.30; 95%CI 1.25 to 1.35</w:t>
      </w:r>
      <w:r>
        <w:t>).</w:t>
      </w:r>
    </w:p>
    <w:p w14:paraId="4C8142AB" w14:textId="77777777" w:rsidR="00CB55A1" w:rsidRDefault="00CB55A1" w:rsidP="00CB55A1">
      <w:r>
        <w:t>There was an association between weight gain higher than recommendations and lower likelihood of small-for-ges</w:t>
      </w:r>
      <w:r w:rsidRPr="007967D4">
        <w:t>tational-age babies (</w:t>
      </w:r>
      <w:r w:rsidRPr="007967D4">
        <w:rPr>
          <w:sz w:val="16"/>
          <w:szCs w:val="16"/>
        </w:rPr>
        <w:t>OR 0.66; 95%CI 0.63 to 0.69</w:t>
      </w:r>
      <w:r w:rsidRPr="007967D4">
        <w:t xml:space="preserve">) </w:t>
      </w:r>
      <w:r w:rsidRPr="00F93356">
        <w:t>and preterm birth (</w:t>
      </w:r>
      <w:r w:rsidRPr="00F93356">
        <w:rPr>
          <w:sz w:val="16"/>
          <w:szCs w:val="16"/>
        </w:rPr>
        <w:t>OR 0.77; 95%CI 0.69 to 0.86</w:t>
      </w:r>
      <w:r w:rsidRPr="00F93356">
        <w:t>).</w:t>
      </w:r>
    </w:p>
    <w:p w14:paraId="15E7723E" w14:textId="07E274EC" w:rsidR="00CB55A1" w:rsidRPr="00857C61" w:rsidRDefault="00CB55A1" w:rsidP="00CB55A1">
      <w:pPr>
        <w:rPr>
          <w:shd w:val="clear" w:color="auto" w:fill="FFFFFF"/>
        </w:rPr>
      </w:pPr>
      <w:r>
        <w:rPr>
          <w:shd w:val="clear" w:color="auto" w:fill="FFFFFF"/>
        </w:rPr>
        <w:t>The analysis of</w:t>
      </w:r>
      <w:r w:rsidRPr="003A3608">
        <w:rPr>
          <w:shd w:val="clear" w:color="auto" w:fill="FFFFFF"/>
        </w:rPr>
        <w:t xml:space="preserve"> individual participant data </w:t>
      </w:r>
      <w:r>
        <w:rPr>
          <w:shd w:val="clear" w:color="auto" w:fill="FFFFFF"/>
        </w:rPr>
        <w:t>from the control arms of RCTs</w:t>
      </w:r>
      <w:r>
        <w:rPr>
          <w:shd w:val="clear" w:color="auto" w:fill="FFFFFF"/>
        </w:rPr>
        <w:fldChar w:fldCharType="begin">
          <w:fldData xml:space="preserve">PEVuZE5vdGU+PENpdGU+PEF1dGhvcj5Sb2dvemluc2thPC9BdXRob3I+PFllYXI+MjAxOTwvWWVh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</w:fldData>
        </w:fldChar>
      </w:r>
      <w:r w:rsidR="001A2F28">
        <w:rPr>
          <w:shd w:val="clear" w:color="auto" w:fill="FFFFFF"/>
        </w:rPr>
        <w:instrText xml:space="preserve"> ADDIN EN.CITE </w:instrText>
      </w:r>
      <w:r w:rsidR="001A2F28">
        <w:rPr>
          <w:shd w:val="clear" w:color="auto" w:fill="FFFFFF"/>
        </w:rPr>
        <w:fldChar w:fldCharType="begin">
          <w:fldData xml:space="preserve">PEVuZE5vdGU+PENpdGU+PEF1dGhvcj5Sb2dvemluc2thPC9BdXRob3I+PFllYXI+MjAxOTwvWWVh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</w:fldData>
        </w:fldChar>
      </w:r>
      <w:r w:rsidR="001A2F28">
        <w:rPr>
          <w:shd w:val="clear" w:color="auto" w:fill="FFFFFF"/>
        </w:rPr>
        <w:instrText xml:space="preserve"> ADDIN EN.CITE.DATA </w:instrText>
      </w:r>
      <w:r w:rsidR="001A2F28">
        <w:rPr>
          <w:shd w:val="clear" w:color="auto" w:fill="FFFFFF"/>
        </w:rPr>
      </w:r>
      <w:r w:rsidR="001A2F28">
        <w:rPr>
          <w:shd w:val="clear" w:color="auto" w:fill="FFFFFF"/>
        </w:rPr>
        <w:fldChar w:fldCharType="end"/>
      </w:r>
      <w:r>
        <w:rPr>
          <w:shd w:val="clear" w:color="auto" w:fill="FFFFFF"/>
        </w:rPr>
      </w:r>
      <w:r>
        <w:rPr>
          <w:shd w:val="clear" w:color="auto" w:fill="FFFFFF"/>
        </w:rPr>
        <w:fldChar w:fldCharType="separate"/>
      </w:r>
      <w:r w:rsidR="001A2F28" w:rsidRPr="001A2F28">
        <w:rPr>
          <w:noProof/>
          <w:shd w:val="clear" w:color="auto" w:fill="FFFFFF"/>
          <w:vertAlign w:val="superscript"/>
        </w:rPr>
        <w:t>364</w:t>
      </w:r>
      <w:r>
        <w:rPr>
          <w:shd w:val="clear" w:color="auto" w:fill="FFFFFF"/>
        </w:rPr>
        <w:fldChar w:fldCharType="end"/>
      </w:r>
      <w:r>
        <w:rPr>
          <w:shd w:val="clear" w:color="auto" w:fill="FFFFFF"/>
        </w:rPr>
        <w:t xml:space="preserve"> found that weight gain</w:t>
      </w:r>
      <w:r w:rsidRPr="003A3608">
        <w:rPr>
          <w:shd w:val="clear" w:color="auto" w:fill="FFFFFF"/>
        </w:rPr>
        <w:t xml:space="preserve"> </w:t>
      </w:r>
      <w:r>
        <w:rPr>
          <w:shd w:val="clear" w:color="auto" w:fill="FFFFFF"/>
        </w:rPr>
        <w:t>higher than</w:t>
      </w:r>
      <w:r w:rsidRPr="003A3608">
        <w:rPr>
          <w:shd w:val="clear" w:color="auto" w:fill="FFFFFF"/>
        </w:rPr>
        <w:t xml:space="preserve"> recommendations was associated with increased odds of caesarea</w:t>
      </w:r>
      <w:r>
        <w:rPr>
          <w:shd w:val="clear" w:color="auto" w:fill="FFFFFF"/>
        </w:rPr>
        <w:t>n section (</w:t>
      </w:r>
      <w:r w:rsidRPr="00857C61">
        <w:rPr>
          <w:sz w:val="16"/>
          <w:szCs w:val="16"/>
          <w:shd w:val="clear" w:color="auto" w:fill="FFFFFF"/>
        </w:rPr>
        <w:t>aOR 1.50; 95%CI 1.25 to 1.80</w:t>
      </w:r>
      <w:r w:rsidRPr="003A3608">
        <w:rPr>
          <w:shd w:val="clear" w:color="auto" w:fill="FFFFFF"/>
        </w:rPr>
        <w:t xml:space="preserve">), </w:t>
      </w:r>
      <w:r>
        <w:rPr>
          <w:shd w:val="clear" w:color="auto" w:fill="FFFFFF"/>
        </w:rPr>
        <w:t>large-for-gestational-age babies</w:t>
      </w:r>
      <w:r w:rsidRPr="003A3608">
        <w:rPr>
          <w:shd w:val="clear" w:color="auto" w:fill="FFFFFF"/>
        </w:rPr>
        <w:t xml:space="preserve"> (</w:t>
      </w:r>
      <w:r w:rsidRPr="00857C61">
        <w:rPr>
          <w:sz w:val="16"/>
          <w:szCs w:val="16"/>
          <w:shd w:val="clear" w:color="auto" w:fill="FFFFFF"/>
        </w:rPr>
        <w:t>aOR 2.00; 95%CI 1.58 to 2.54</w:t>
      </w:r>
      <w:r>
        <w:rPr>
          <w:shd w:val="clear" w:color="auto" w:fill="FFFFFF"/>
        </w:rPr>
        <w:t>),</w:t>
      </w:r>
      <w:r w:rsidRPr="003A3608">
        <w:rPr>
          <w:shd w:val="clear" w:color="auto" w:fill="FFFFFF"/>
        </w:rPr>
        <w:t xml:space="preserve"> and reduced odds of </w:t>
      </w:r>
      <w:r>
        <w:rPr>
          <w:shd w:val="clear" w:color="auto" w:fill="FFFFFF"/>
        </w:rPr>
        <w:t>small-for-gestational-age babies</w:t>
      </w:r>
      <w:r w:rsidRPr="003A3608">
        <w:rPr>
          <w:shd w:val="clear" w:color="auto" w:fill="FFFFFF"/>
        </w:rPr>
        <w:t xml:space="preserve"> (</w:t>
      </w:r>
      <w:r w:rsidRPr="00857C61">
        <w:rPr>
          <w:sz w:val="16"/>
          <w:szCs w:val="16"/>
          <w:shd w:val="clear" w:color="auto" w:fill="FFFFFF"/>
        </w:rPr>
        <w:t>aOR 0.66; 0.50 to 0.87</w:t>
      </w:r>
      <w:r>
        <w:rPr>
          <w:shd w:val="clear" w:color="auto" w:fill="FFFFFF"/>
        </w:rPr>
        <w:t>). N</w:t>
      </w:r>
      <w:r w:rsidRPr="003A3608">
        <w:rPr>
          <w:shd w:val="clear" w:color="auto" w:fill="FFFFFF"/>
        </w:rPr>
        <w:t xml:space="preserve">o significant effect on preterm birth was detected. </w:t>
      </w:r>
    </w:p>
    <w:p w14:paraId="6B16647A" w14:textId="55BA2FDA" w:rsidR="00CB55A1" w:rsidRPr="00BD4CD6" w:rsidRDefault="00CB55A1" w:rsidP="00CB55A1">
      <w:r>
        <w:t>A meta-analysis of individual participant data (</w:t>
      </w:r>
      <w:r w:rsidRPr="0069246C">
        <w:rPr>
          <w:sz w:val="16"/>
          <w:szCs w:val="16"/>
        </w:rPr>
        <w:t>37 studies, 162,129 mothers and children</w:t>
      </w:r>
      <w:r>
        <w:t>)</w:t>
      </w:r>
      <w:r>
        <w:fldChar w:fldCharType="begin">
          <w:fldData xml:space="preserve">PEVuZE5vdGU+PENpdGU+PEF1dGhvcj5Wb2VybWFuPC9BdXRob3I+PFllYXI+MjAxOTwvWWVhcj48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</w:fldData>
        </w:fldChar>
      </w:r>
      <w:r w:rsidR="001A2F28">
        <w:instrText xml:space="preserve"> ADDIN EN.CITE </w:instrText>
      </w:r>
      <w:r w:rsidR="001A2F28">
        <w:fldChar w:fldCharType="begin">
          <w:fldData xml:space="preserve">PEVuZE5vdGU+PENpdGU+PEF1dGhvcj5Wb2VybWFuPC9BdXRob3I+PFllYXI+MjAxOTwvWWVhcj48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</w:fldData>
        </w:fldChar>
      </w:r>
      <w:r w:rsidR="001A2F28">
        <w:instrText xml:space="preserve"> ADDIN EN.CITE.DATA </w:instrText>
      </w:r>
      <w:r w:rsidR="001A2F28">
        <w:fldChar w:fldCharType="end"/>
      </w:r>
      <w:r>
        <w:fldChar w:fldCharType="separate"/>
      </w:r>
      <w:r w:rsidR="001A2F28" w:rsidRPr="001A2F28">
        <w:rPr>
          <w:noProof/>
          <w:vertAlign w:val="superscript"/>
        </w:rPr>
        <w:t>365</w:t>
      </w:r>
      <w:r>
        <w:fldChar w:fldCharType="end"/>
      </w:r>
      <w:r>
        <w:t xml:space="preserve"> found that, r</w:t>
      </w:r>
      <w:r w:rsidRPr="004C79B9">
        <w:t xml:space="preserve">elative to the effect of maternal </w:t>
      </w:r>
      <w:r>
        <w:t xml:space="preserve">pre-pregnancy </w:t>
      </w:r>
      <w:r w:rsidRPr="004C79B9">
        <w:t>BMI, excessive gestational weight gain only slightly increased the risk of childhood overweight/obesity within each clinical BMI category (</w:t>
      </w:r>
      <w:r w:rsidRPr="0069246C">
        <w:rPr>
          <w:sz w:val="16"/>
          <w:szCs w:val="16"/>
        </w:rPr>
        <w:t>p-values for interactions of maternal BMI with gestational weight gain: p=0.038, p&lt;0.001, and p=0.637 in early, mid, and late childhood, respectively</w:t>
      </w:r>
      <w:r w:rsidRPr="004C79B9">
        <w:t>).</w:t>
      </w:r>
      <w:r>
        <w:t xml:space="preserve"> </w:t>
      </w:r>
    </w:p>
    <w:p w14:paraId="55197FC0" w14:textId="77777777" w:rsidR="00CB55A1" w:rsidRDefault="00CB55A1" w:rsidP="00CB55A1">
      <w:pPr>
        <w:keepNext/>
        <w:rPr>
          <w:shd w:val="clear" w:color="auto" w:fill="FFFFFF"/>
        </w:rPr>
      </w:pPr>
      <w:r>
        <w:rPr>
          <w:shd w:val="clear" w:color="auto" w:fill="FFFFFF"/>
        </w:rPr>
        <w:t>Systematic reviews of cohort studies have found that:</w:t>
      </w:r>
    </w:p>
    <w:p w14:paraId="4E46C416" w14:textId="50D16565" w:rsidR="00CB55A1" w:rsidRPr="00BD61CC" w:rsidRDefault="00CB55A1" w:rsidP="00BD61CC">
      <w:pPr>
        <w:pStyle w:val="bullet"/>
        <w:rPr>
          <w:shd w:val="clear" w:color="auto" w:fill="FFFFFF"/>
        </w:rPr>
      </w:pPr>
      <w:r>
        <w:rPr>
          <w:shd w:val="clear" w:color="auto" w:fill="FFFFFF"/>
        </w:rPr>
        <w:t>the risk of urinary incontinence increased with each 10 kg of weight gain (</w:t>
      </w:r>
      <w:r w:rsidRPr="00BD61CC">
        <w:rPr>
          <w:sz w:val="16"/>
          <w:szCs w:val="16"/>
          <w:shd w:val="clear" w:color="auto" w:fill="FFFFFF"/>
        </w:rPr>
        <w:t>RR 1.34; 95%CI 1.11 to 1.62</w:t>
      </w:r>
      <w:r>
        <w:rPr>
          <w:shd w:val="clear" w:color="auto" w:fill="FFFFFF"/>
        </w:rPr>
        <w:t>)</w:t>
      </w:r>
      <w:r>
        <w:fldChar w:fldCharType="begin">
          <w:fldData xml:space="preserve">PEVuZE5vdGU+PENpdGU+PEF1dGhvcj5BdW5lPC9BdXRob3I+PFllYXI+MjAxOTwvWWVhcj48UmVj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</w:fldData>
        </w:fldChar>
      </w:r>
      <w:r w:rsidR="001A2F28">
        <w:instrText xml:space="preserve"> ADDIN EN.CITE </w:instrText>
      </w:r>
      <w:r w:rsidR="001A2F28">
        <w:fldChar w:fldCharType="begin">
          <w:fldData xml:space="preserve">PEVuZE5vdGU+PENpdGU+PEF1dGhvcj5BdW5lPC9BdXRob3I+PFllYXI+MjAxOTwvWWVhcj48UmVj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</w:fldData>
        </w:fldChar>
      </w:r>
      <w:r w:rsidR="001A2F28">
        <w:instrText xml:space="preserve"> ADDIN EN.CITE.DATA </w:instrText>
      </w:r>
      <w:r w:rsidR="001A2F28">
        <w:fldChar w:fldCharType="end"/>
      </w:r>
      <w:r>
        <w:fldChar w:fldCharType="separate"/>
      </w:r>
      <w:r w:rsidR="001A2F28" w:rsidRPr="001A2F28">
        <w:rPr>
          <w:noProof/>
          <w:vertAlign w:val="superscript"/>
        </w:rPr>
        <w:t>366</w:t>
      </w:r>
      <w:r>
        <w:fldChar w:fldCharType="end"/>
      </w:r>
    </w:p>
    <w:p w14:paraId="0BDD69F2" w14:textId="7228CF13" w:rsidR="00CB55A1" w:rsidRPr="00857C61" w:rsidRDefault="00CB55A1" w:rsidP="00BD61CC">
      <w:pPr>
        <w:pStyle w:val="bullet"/>
        <w:rPr>
          <w:shd w:val="clear" w:color="auto" w:fill="FFFFFF"/>
        </w:rPr>
      </w:pPr>
      <w:r>
        <w:t>weight gain exceeding recommendations may</w:t>
      </w:r>
      <w:r w:rsidRPr="00A85AD8">
        <w:t xml:space="preserve"> increase th</w:t>
      </w:r>
      <w:r>
        <w:t>e risk of autism spectrum disorder (</w:t>
      </w:r>
      <w:r w:rsidRPr="00BD61CC">
        <w:rPr>
          <w:sz w:val="16"/>
          <w:szCs w:val="16"/>
        </w:rPr>
        <w:t>OR 1.23; 95%CI 1.09 to 1.38; p=0.0008</w:t>
      </w:r>
      <w:r w:rsidRPr="00A85AD8">
        <w:t>)</w:t>
      </w:r>
      <w:r>
        <w:t xml:space="preserve"> but more studies are needed to confirm this result.</w:t>
      </w:r>
      <w:r>
        <w:fldChar w:fldCharType="begin">
          <w:fldData xml:space="preserve">PEVuZE5vdGU+PENpdGU+PEF1dGhvcj5UaWFuPC9BdXRob3I+PFllYXI+MjAxOTwvWWVhcj48UmVj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</w:fldData>
        </w:fldChar>
      </w:r>
      <w:r w:rsidR="001A2F28">
        <w:instrText xml:space="preserve"> ADDIN EN.CITE </w:instrText>
      </w:r>
      <w:r w:rsidR="001A2F28">
        <w:fldChar w:fldCharType="begin">
          <w:fldData xml:space="preserve">PEVuZE5vdGU+PENpdGU+PEF1dGhvcj5UaWFuPC9BdXRob3I+PFllYXI+MjAxOTwvWWVhcj48UmVj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</w:fldData>
        </w:fldChar>
      </w:r>
      <w:r w:rsidR="001A2F28">
        <w:instrText xml:space="preserve"> ADDIN EN.CITE.DATA </w:instrText>
      </w:r>
      <w:r w:rsidR="001A2F28">
        <w:fldChar w:fldCharType="end"/>
      </w:r>
      <w:r>
        <w:fldChar w:fldCharType="separate"/>
      </w:r>
      <w:r w:rsidR="001A2F28" w:rsidRPr="001A2F28">
        <w:rPr>
          <w:noProof/>
          <w:vertAlign w:val="superscript"/>
        </w:rPr>
        <w:t>367</w:t>
      </w:r>
      <w:r>
        <w:fldChar w:fldCharType="end"/>
      </w:r>
    </w:p>
    <w:p w14:paraId="4836163F" w14:textId="77777777" w:rsidR="00CB55A1" w:rsidRDefault="00CB55A1" w:rsidP="00CB55A1">
      <w:pPr>
        <w:pStyle w:val="Heading5"/>
      </w:pPr>
      <w:r>
        <w:t>High weight gain in early pregnancy</w:t>
      </w:r>
    </w:p>
    <w:p w14:paraId="5E00449A" w14:textId="3218B96F" w:rsidR="00CB55A1" w:rsidRDefault="00CB55A1" w:rsidP="00CB55A1">
      <w:r>
        <w:t>A secondary analysis of an RCT (</w:t>
      </w:r>
      <w:r w:rsidRPr="00CF4EAA">
        <w:rPr>
          <w:sz w:val="16"/>
          <w:szCs w:val="16"/>
        </w:rPr>
        <w:t>n=7,895</w:t>
      </w:r>
      <w:r>
        <w:t>)</w:t>
      </w:r>
      <w:r>
        <w:fldChar w:fldCharType="begin">
          <w:fldData xml:space="preserve">PEVuZE5vdGU+PENpdGU+PEF1dGhvcj5DYXJyZW5vPC9BdXRob3I+PFllYXI+MjAxMjwvWWVhcj48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</w:fldData>
        </w:fldChar>
      </w:r>
      <w:r w:rsidR="001A2F28">
        <w:instrText xml:space="preserve"> ADDIN EN.CITE </w:instrText>
      </w:r>
      <w:r w:rsidR="001A2F28">
        <w:fldChar w:fldCharType="begin">
          <w:fldData xml:space="preserve">PEVuZE5vdGU+PENpdGU+PEF1dGhvcj5DYXJyZW5vPC9BdXRob3I+PFllYXI+MjAxMjwvWWVhcj48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</w:fldData>
        </w:fldChar>
      </w:r>
      <w:r w:rsidR="001A2F28">
        <w:instrText xml:space="preserve"> ADDIN EN.CITE.DATA </w:instrText>
      </w:r>
      <w:r w:rsidR="001A2F28">
        <w:fldChar w:fldCharType="end"/>
      </w:r>
      <w:r>
        <w:fldChar w:fldCharType="separate"/>
      </w:r>
      <w:r w:rsidR="001A2F28" w:rsidRPr="001A2F28">
        <w:rPr>
          <w:noProof/>
          <w:vertAlign w:val="superscript"/>
        </w:rPr>
        <w:t>368</w:t>
      </w:r>
      <w:r>
        <w:fldChar w:fldCharType="end"/>
      </w:r>
      <w:r>
        <w:t xml:space="preserve"> found that among women who gained weight exceeding the IOM guidelines by week 15-18, 93% exceeded the recommended total gestational weight gain. </w:t>
      </w:r>
      <w:r w:rsidRPr="00FD0A3B">
        <w:t xml:space="preserve">In contrast, only 55% of women with early gestational weight gain </w:t>
      </w:r>
      <w:r>
        <w:t xml:space="preserve">within recommendations </w:t>
      </w:r>
      <w:r w:rsidRPr="00FD0A3B">
        <w:t xml:space="preserve">had total gestational weight gain </w:t>
      </w:r>
      <w:r>
        <w:t>higher</w:t>
      </w:r>
      <w:r w:rsidRPr="00FD0A3B">
        <w:t xml:space="preserve"> than </w:t>
      </w:r>
      <w:r>
        <w:t>recommendations (</w:t>
      </w:r>
      <w:r w:rsidRPr="00CF4EAA">
        <w:rPr>
          <w:sz w:val="16"/>
          <w:szCs w:val="16"/>
        </w:rPr>
        <w:t>p&lt;0.001</w:t>
      </w:r>
      <w:r w:rsidRPr="00FD0A3B">
        <w:t xml:space="preserve">). </w:t>
      </w:r>
      <w:r>
        <w:t>Women with excessive early gestational weight gain had higher r</w:t>
      </w:r>
      <w:r w:rsidRPr="00FD0A3B">
        <w:t xml:space="preserve">ates of </w:t>
      </w:r>
      <w:r>
        <w:t>gestational diabetes (</w:t>
      </w:r>
      <w:r w:rsidRPr="00CF4EAA">
        <w:rPr>
          <w:sz w:val="16"/>
          <w:szCs w:val="16"/>
        </w:rPr>
        <w:t>OR 1.4; 95%CI 1.1 to 1.9</w:t>
      </w:r>
      <w:r>
        <w:t>)</w:t>
      </w:r>
      <w:r w:rsidRPr="00FD0A3B">
        <w:t xml:space="preserve">, </w:t>
      </w:r>
      <w:r>
        <w:t>large-for-gestational-age babies (</w:t>
      </w:r>
      <w:r w:rsidRPr="00CF4EAA">
        <w:rPr>
          <w:sz w:val="16"/>
          <w:szCs w:val="16"/>
        </w:rPr>
        <w:t>OR 1.4; 95%CI 1.2 to 1.6</w:t>
      </w:r>
      <w:r>
        <w:t>)</w:t>
      </w:r>
      <w:r w:rsidRPr="00FD0A3B">
        <w:t xml:space="preserve">, and </w:t>
      </w:r>
      <w:r>
        <w:t>macrosomia &gt;</w:t>
      </w:r>
      <w:r w:rsidRPr="00FD0A3B">
        <w:t xml:space="preserve">4,000 g </w:t>
      </w:r>
      <w:r>
        <w:t>(</w:t>
      </w:r>
      <w:r w:rsidRPr="00CF4EAA">
        <w:rPr>
          <w:sz w:val="16"/>
          <w:szCs w:val="16"/>
        </w:rPr>
        <w:t>OR 1.5; 95%CI 1.3 to 1.8</w:t>
      </w:r>
      <w:r>
        <w:t>)</w:t>
      </w:r>
      <w:r w:rsidRPr="00FD0A3B">
        <w:t>.</w:t>
      </w:r>
    </w:p>
    <w:p w14:paraId="4B54C05B" w14:textId="77777777" w:rsidR="00CB55A1" w:rsidRDefault="00CB55A1" w:rsidP="00CB55A1">
      <w:pPr>
        <w:pStyle w:val="Heading5"/>
      </w:pPr>
      <w:r>
        <w:t>Outcomes among women from US/Europe and Asia</w:t>
      </w:r>
    </w:p>
    <w:p w14:paraId="0D6438EE" w14:textId="57C804DE" w:rsidR="00CB55A1" w:rsidRDefault="00CB55A1" w:rsidP="00CB55A1">
      <w:r>
        <w:t>Weight gain lower than recommended was associated with preterm birth among women from the USA/Europe (</w:t>
      </w:r>
      <w:r w:rsidRPr="00962214">
        <w:rPr>
          <w:sz w:val="16"/>
          <w:szCs w:val="16"/>
        </w:rPr>
        <w:t>OR 1.35; 95%CI 1.17 to 1.56</w:t>
      </w:r>
      <w:r>
        <w:t>) but not women from Asia</w:t>
      </w:r>
      <w:r w:rsidRPr="00F11CB4">
        <w:t xml:space="preserve"> </w:t>
      </w:r>
      <w:r>
        <w:t>(</w:t>
      </w:r>
      <w:r w:rsidRPr="00962214">
        <w:rPr>
          <w:sz w:val="16"/>
          <w:szCs w:val="16"/>
        </w:rPr>
        <w:t>OR 1.06; 95%CI 0.78 to 1.44</w:t>
      </w:r>
      <w:r>
        <w:t>)</w:t>
      </w:r>
      <w:r>
        <w:fldChar w:fldCharType="begin">
          <w:fldData xml:space="preserve">PEVuZE5vdGU+PENpdGU+PEF1dGhvcj5Hb2xkc3RlaW48L0F1dGhvcj48WWVhcj4yMDE4PC9ZZWFy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</w:fldData>
        </w:fldChar>
      </w:r>
      <w:r w:rsidR="001A2F28">
        <w:instrText xml:space="preserve"> ADDIN EN.CITE </w:instrText>
      </w:r>
      <w:r w:rsidR="001A2F28">
        <w:fldChar w:fldCharType="begin">
          <w:fldData xml:space="preserve">PEVuZE5vdGU+PENpdGU+PEF1dGhvcj5Hb2xkc3RlaW48L0F1dGhvcj48WWVhcj4yMDE4PC9ZZWFy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</w:fldData>
        </w:fldChar>
      </w:r>
      <w:r w:rsidR="001A2F28">
        <w:instrText xml:space="preserve"> ADDIN EN.CITE.DATA </w:instrText>
      </w:r>
      <w:r w:rsidR="001A2F28">
        <w:fldChar w:fldCharType="end"/>
      </w:r>
      <w:r>
        <w:fldChar w:fldCharType="separate"/>
      </w:r>
      <w:r w:rsidR="001A2F28" w:rsidRPr="001A2F28">
        <w:rPr>
          <w:noProof/>
          <w:vertAlign w:val="superscript"/>
        </w:rPr>
        <w:t>369</w:t>
      </w:r>
      <w:r>
        <w:fldChar w:fldCharType="end"/>
      </w:r>
      <w:r>
        <w:t xml:space="preserve">. It was associated with an increase in risk of small-for-gestational-age babies among </w:t>
      </w:r>
      <w:r w:rsidRPr="005C388D">
        <w:t xml:space="preserve">women from </w:t>
      </w:r>
      <w:r>
        <w:t xml:space="preserve">both groups. </w:t>
      </w:r>
    </w:p>
    <w:p w14:paraId="58E8BC14" w14:textId="77777777" w:rsidR="00CB55A1" w:rsidRPr="005C388D" w:rsidRDefault="00CB55A1" w:rsidP="00CB55A1">
      <w:r>
        <w:t>Weight gain higher than recommended was associated with large-for-gestational age babies, macrosomia and caesarean section among women from both groups.</w:t>
      </w:r>
    </w:p>
    <w:p w14:paraId="73843F40" w14:textId="77777777" w:rsidR="00CB55A1" w:rsidRPr="00BD61CC" w:rsidRDefault="00CB55A1" w:rsidP="00CB55A1">
      <w:pPr>
        <w:pStyle w:val="Heading4"/>
      </w:pPr>
      <w:r w:rsidRPr="00BD61CC">
        <w:t>Gestational weight gain among underweight women</w:t>
      </w:r>
    </w:p>
    <w:p w14:paraId="337B8159" w14:textId="64ED51D1" w:rsidR="00CB55A1" w:rsidRPr="00BD61CC" w:rsidRDefault="00CB55A1" w:rsidP="00CB55A1">
      <w:r w:rsidRPr="00BD61CC">
        <w:t>A meta-analysis of individual participant data (</w:t>
      </w:r>
      <w:r w:rsidRPr="00BD61CC">
        <w:rPr>
          <w:sz w:val="16"/>
          <w:szCs w:val="16"/>
        </w:rPr>
        <w:t>n=265,270</w:t>
      </w:r>
      <w:r w:rsidRPr="00BD61CC">
        <w:t>)</w:t>
      </w:r>
      <w:r w:rsidRPr="00BD61CC">
        <w:fldChar w:fldCharType="begin">
          <w:fldData xml:space="preserve">PEVuZE5vdGU+PENpdGU+PEF1dGhvcj5TYW50b3M8L0F1dGhvcj48WWVhcj4yMDE5PC9ZZWFyPjxS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</w:fldData>
        </w:fldChar>
      </w:r>
      <w:r w:rsidR="001A2F28">
        <w:instrText xml:space="preserve"> ADDIN EN.CITE </w:instrText>
      </w:r>
      <w:r w:rsidR="001A2F28">
        <w:fldChar w:fldCharType="begin">
          <w:fldData xml:space="preserve">PEVuZE5vdGU+PENpdGU+PEF1dGhvcj5TYW50b3M8L0F1dGhvcj48WWVhcj4yMDE5PC9ZZWFyPjxS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</w:fldData>
        </w:fldChar>
      </w:r>
      <w:r w:rsidR="001A2F28">
        <w:instrText xml:space="preserve"> ADDIN EN.CITE.DATA </w:instrText>
      </w:r>
      <w:r w:rsidR="001A2F28">
        <w:fldChar w:fldCharType="end"/>
      </w:r>
      <w:r w:rsidRPr="00BD61CC">
        <w:fldChar w:fldCharType="separate"/>
      </w:r>
      <w:r w:rsidR="001A2F28" w:rsidRPr="001A2F28">
        <w:rPr>
          <w:noProof/>
          <w:vertAlign w:val="superscript"/>
        </w:rPr>
        <w:t>362</w:t>
      </w:r>
      <w:r w:rsidRPr="00BD61CC">
        <w:fldChar w:fldCharType="end"/>
      </w:r>
      <w:r w:rsidRPr="00BD61CC">
        <w:t xml:space="preserve"> found that among underweight women:</w:t>
      </w:r>
    </w:p>
    <w:p w14:paraId="241DF9FE" w14:textId="77777777" w:rsidR="00CB55A1" w:rsidRPr="00BD61CC" w:rsidRDefault="00CB55A1" w:rsidP="00CB55A1">
      <w:pPr>
        <w:pStyle w:val="bullet"/>
      </w:pPr>
      <w:r w:rsidRPr="00BD61CC">
        <w:t>low weight gain was associated with an increased risk of preterm birth and small for gestational age (</w:t>
      </w:r>
      <w:r w:rsidRPr="00BD61CC">
        <w:rPr>
          <w:sz w:val="16"/>
          <w:szCs w:val="16"/>
        </w:rPr>
        <w:t>both p&lt;0.001</w:t>
      </w:r>
      <w:r w:rsidRPr="00BD61CC">
        <w:t>) and a reduced risk of gestational hypertension (</w:t>
      </w:r>
      <w:r w:rsidRPr="00BD61CC">
        <w:rPr>
          <w:sz w:val="16"/>
          <w:szCs w:val="16"/>
        </w:rPr>
        <w:t>p&lt;0.05</w:t>
      </w:r>
      <w:r w:rsidRPr="00BD61CC">
        <w:t>) and large for gestational age (</w:t>
      </w:r>
      <w:r w:rsidRPr="00BD61CC">
        <w:rPr>
          <w:sz w:val="16"/>
          <w:szCs w:val="16"/>
        </w:rPr>
        <w:t>p&lt;0.001</w:t>
      </w:r>
      <w:r w:rsidRPr="00BD61CC">
        <w:t>)</w:t>
      </w:r>
    </w:p>
    <w:p w14:paraId="2D0C43C4" w14:textId="77777777" w:rsidR="00CB55A1" w:rsidRPr="00BD61CC" w:rsidRDefault="00CB55A1" w:rsidP="00CB55A1">
      <w:pPr>
        <w:pStyle w:val="bullet"/>
      </w:pPr>
      <w:r w:rsidRPr="00BD61CC">
        <w:t>high weight gain was associated with a reduced risk of small for gestational age (</w:t>
      </w:r>
      <w:r w:rsidRPr="00BD61CC">
        <w:rPr>
          <w:sz w:val="16"/>
          <w:szCs w:val="16"/>
        </w:rPr>
        <w:t>p&lt;0.05</w:t>
      </w:r>
      <w:r w:rsidRPr="00BD61CC">
        <w:t>).</w:t>
      </w:r>
    </w:p>
    <w:p w14:paraId="4A907C69" w14:textId="77777777" w:rsidR="00CB55A1" w:rsidRPr="00BD61CC" w:rsidRDefault="00CB55A1" w:rsidP="00CB55A1">
      <w:pPr>
        <w:pStyle w:val="Heading4"/>
      </w:pPr>
      <w:r w:rsidRPr="00BD61CC">
        <w:t>Gestational weight gain among women with healthy pre-pregnancy weight</w:t>
      </w:r>
    </w:p>
    <w:p w14:paraId="2401A98E" w14:textId="3F128C5E" w:rsidR="00CB55A1" w:rsidRPr="00BD61CC" w:rsidRDefault="00CB55A1" w:rsidP="00CB55A1">
      <w:r w:rsidRPr="00BD61CC">
        <w:t>In the meta-analysis of individual participant data (</w:t>
      </w:r>
      <w:r w:rsidRPr="00BD61CC">
        <w:rPr>
          <w:sz w:val="16"/>
          <w:szCs w:val="16"/>
        </w:rPr>
        <w:t>n=265,270</w:t>
      </w:r>
      <w:r w:rsidRPr="00BD61CC">
        <w:t>)</w:t>
      </w:r>
      <w:r w:rsidRPr="00BD61CC">
        <w:fldChar w:fldCharType="begin">
          <w:fldData xml:space="preserve">PEVuZE5vdGU+PENpdGU+PEF1dGhvcj5TYW50b3M8L0F1dGhvcj48WWVhcj4yMDE5PC9ZZWFyPjxS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</w:fldData>
        </w:fldChar>
      </w:r>
      <w:r w:rsidR="001A2F28">
        <w:instrText xml:space="preserve"> ADDIN EN.CITE </w:instrText>
      </w:r>
      <w:r w:rsidR="001A2F28">
        <w:fldChar w:fldCharType="begin">
          <w:fldData xml:space="preserve">PEVuZE5vdGU+PENpdGU+PEF1dGhvcj5TYW50b3M8L0F1dGhvcj48WWVhcj4yMDE5PC9ZZWFyPjxS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</w:fldData>
        </w:fldChar>
      </w:r>
      <w:r w:rsidR="001A2F28">
        <w:instrText xml:space="preserve"> ADDIN EN.CITE.DATA </w:instrText>
      </w:r>
      <w:r w:rsidR="001A2F28">
        <w:fldChar w:fldCharType="end"/>
      </w:r>
      <w:r w:rsidRPr="00BD61CC">
        <w:fldChar w:fldCharType="separate"/>
      </w:r>
      <w:r w:rsidR="001A2F28" w:rsidRPr="001A2F28">
        <w:rPr>
          <w:noProof/>
          <w:vertAlign w:val="superscript"/>
        </w:rPr>
        <w:t>362</w:t>
      </w:r>
      <w:r w:rsidRPr="00BD61CC">
        <w:fldChar w:fldCharType="end"/>
      </w:r>
      <w:r w:rsidRPr="00BD61CC">
        <w:t>, among women with healthy pre-pregnancy BMI:</w:t>
      </w:r>
    </w:p>
    <w:p w14:paraId="6ED26527" w14:textId="77777777" w:rsidR="00CB55A1" w:rsidRPr="00BD61CC" w:rsidRDefault="00CB55A1" w:rsidP="00CB55A1">
      <w:pPr>
        <w:pStyle w:val="bullet"/>
      </w:pPr>
      <w:r w:rsidRPr="00BD61CC">
        <w:t>low weight gain was associated with an increased risk of preterm birth and small for gestational age and a reduced risk of large for gestational age (</w:t>
      </w:r>
      <w:r w:rsidRPr="00BD61CC">
        <w:rPr>
          <w:sz w:val="16"/>
          <w:szCs w:val="16"/>
        </w:rPr>
        <w:t>all p&lt;0.001</w:t>
      </w:r>
      <w:r w:rsidRPr="00BD61CC">
        <w:t>)</w:t>
      </w:r>
    </w:p>
    <w:p w14:paraId="187F8EB1" w14:textId="77777777" w:rsidR="00CB55A1" w:rsidRPr="00BD61CC" w:rsidRDefault="00CB55A1" w:rsidP="00CB55A1">
      <w:pPr>
        <w:pStyle w:val="bullet"/>
      </w:pPr>
      <w:r w:rsidRPr="00BD61CC">
        <w:t>high weight gain was associated with an increased risk of gestational diabetes, gestational hypertension, pre-eclampsia, preterm birth and large for gestational age and a reduced risk of small-for-gestational age (</w:t>
      </w:r>
      <w:r w:rsidRPr="00BD61CC">
        <w:rPr>
          <w:sz w:val="16"/>
          <w:szCs w:val="16"/>
        </w:rPr>
        <w:t>all p&lt;0.001</w:t>
      </w:r>
      <w:r w:rsidRPr="00BD61CC">
        <w:t>).</w:t>
      </w:r>
    </w:p>
    <w:p w14:paraId="7091EA26" w14:textId="77777777" w:rsidR="00CB55A1" w:rsidRPr="00BD61CC" w:rsidRDefault="00CB55A1" w:rsidP="00CB55A1">
      <w:pPr>
        <w:pStyle w:val="Heading4"/>
      </w:pPr>
      <w:r w:rsidRPr="00BD61CC">
        <w:t>Gestational weight gain among overweight women</w:t>
      </w:r>
    </w:p>
    <w:p w14:paraId="28D0A972" w14:textId="238EDD64" w:rsidR="00CB55A1" w:rsidRPr="00BD61CC" w:rsidRDefault="00CB55A1" w:rsidP="00CB55A1">
      <w:r w:rsidRPr="00BD61CC">
        <w:t>In the meta-analysis of individual participant data (</w:t>
      </w:r>
      <w:r w:rsidRPr="00BD61CC">
        <w:rPr>
          <w:sz w:val="16"/>
          <w:szCs w:val="16"/>
        </w:rPr>
        <w:t>n=265,270</w:t>
      </w:r>
      <w:r w:rsidRPr="00BD61CC">
        <w:t>)</w:t>
      </w:r>
      <w:r w:rsidRPr="00BD61CC">
        <w:fldChar w:fldCharType="begin">
          <w:fldData xml:space="preserve">PEVuZE5vdGU+PENpdGU+PEF1dGhvcj5TYW50b3M8L0F1dGhvcj48WWVhcj4yMDE5PC9ZZWFyPjxS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</w:fldData>
        </w:fldChar>
      </w:r>
      <w:r w:rsidR="001A2F28">
        <w:instrText xml:space="preserve"> ADDIN EN.CITE </w:instrText>
      </w:r>
      <w:r w:rsidR="001A2F28">
        <w:fldChar w:fldCharType="begin">
          <w:fldData xml:space="preserve">PEVuZE5vdGU+PENpdGU+PEF1dGhvcj5TYW50b3M8L0F1dGhvcj48WWVhcj4yMDE5PC9ZZWFyPjxS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</w:fldData>
        </w:fldChar>
      </w:r>
      <w:r w:rsidR="001A2F28">
        <w:instrText xml:space="preserve"> ADDIN EN.CITE.DATA </w:instrText>
      </w:r>
      <w:r w:rsidR="001A2F28">
        <w:fldChar w:fldCharType="end"/>
      </w:r>
      <w:r w:rsidRPr="00BD61CC">
        <w:fldChar w:fldCharType="separate"/>
      </w:r>
      <w:r w:rsidR="001A2F28" w:rsidRPr="001A2F28">
        <w:rPr>
          <w:noProof/>
          <w:vertAlign w:val="superscript"/>
        </w:rPr>
        <w:t>362</w:t>
      </w:r>
      <w:r w:rsidRPr="00BD61CC">
        <w:fldChar w:fldCharType="end"/>
      </w:r>
      <w:r w:rsidRPr="00BD61CC">
        <w:t>, among overweight women:</w:t>
      </w:r>
    </w:p>
    <w:p w14:paraId="680134C8" w14:textId="77777777" w:rsidR="00CB55A1" w:rsidRPr="00BD61CC" w:rsidRDefault="00CB55A1" w:rsidP="00CB55A1">
      <w:pPr>
        <w:pStyle w:val="bullet"/>
      </w:pPr>
      <w:r w:rsidRPr="00BD61CC">
        <w:t>low weight gain was associated gestational diabetes, gestational hypertension, pre-eclampsia, small for gestational age (</w:t>
      </w:r>
      <w:r w:rsidRPr="00BD61CC">
        <w:rPr>
          <w:sz w:val="16"/>
          <w:szCs w:val="16"/>
        </w:rPr>
        <w:t>all p&lt;0.001</w:t>
      </w:r>
      <w:r w:rsidRPr="00BD61CC">
        <w:t>) and preterm birth (</w:t>
      </w:r>
      <w:r w:rsidRPr="00BD61CC">
        <w:rPr>
          <w:sz w:val="16"/>
          <w:szCs w:val="16"/>
        </w:rPr>
        <w:t>p&lt;0.05</w:t>
      </w:r>
      <w:r w:rsidRPr="00BD61CC">
        <w:t>)</w:t>
      </w:r>
    </w:p>
    <w:p w14:paraId="1152C99B" w14:textId="77777777" w:rsidR="00CB55A1" w:rsidRPr="00BD61CC" w:rsidRDefault="00CB55A1" w:rsidP="00CB55A1">
      <w:pPr>
        <w:pStyle w:val="bullet"/>
      </w:pPr>
      <w:r w:rsidRPr="00BD61CC">
        <w:t>high weight gain was associated with gestational diabetes, gestational hypertension, pre-eclampsia, preterm birth and large for gestational age (</w:t>
      </w:r>
      <w:r w:rsidRPr="00BD61CC">
        <w:rPr>
          <w:sz w:val="16"/>
          <w:szCs w:val="16"/>
        </w:rPr>
        <w:t>all p&lt;0.001</w:t>
      </w:r>
      <w:r w:rsidRPr="00BD61CC">
        <w:t>).</w:t>
      </w:r>
    </w:p>
    <w:p w14:paraId="300CF6D5" w14:textId="77777777" w:rsidR="00CB55A1" w:rsidRPr="00BD61CC" w:rsidRDefault="00CB55A1" w:rsidP="00CB55A1">
      <w:pPr>
        <w:pStyle w:val="Heading4"/>
      </w:pPr>
      <w:r w:rsidRPr="00BD61CC">
        <w:t>Gestational weight gain among obese pregnant women</w:t>
      </w:r>
    </w:p>
    <w:p w14:paraId="7C6613B4" w14:textId="462D2056" w:rsidR="00CB55A1" w:rsidRPr="00BD61CC" w:rsidRDefault="00CB55A1" w:rsidP="00CB55A1">
      <w:r w:rsidRPr="00BD61CC">
        <w:t>In the meta-analysis of individual participant data (</w:t>
      </w:r>
      <w:r w:rsidRPr="00BD61CC">
        <w:rPr>
          <w:sz w:val="16"/>
          <w:szCs w:val="16"/>
        </w:rPr>
        <w:t>n=265,270</w:t>
      </w:r>
      <w:r w:rsidRPr="00BD61CC">
        <w:t>)</w:t>
      </w:r>
      <w:r w:rsidRPr="00BD61CC">
        <w:fldChar w:fldCharType="begin">
          <w:fldData xml:space="preserve">PEVuZE5vdGU+PENpdGU+PEF1dGhvcj5TYW50b3M8L0F1dGhvcj48WWVhcj4yMDE5PC9ZZWFyPjxS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</w:fldData>
        </w:fldChar>
      </w:r>
      <w:r w:rsidR="001A2F28">
        <w:instrText xml:space="preserve"> ADDIN EN.CITE </w:instrText>
      </w:r>
      <w:r w:rsidR="001A2F28">
        <w:fldChar w:fldCharType="begin">
          <w:fldData xml:space="preserve">PEVuZE5vdGU+PENpdGU+PEF1dGhvcj5TYW50b3M8L0F1dGhvcj48WWVhcj4yMDE5PC9ZZWFyPjxS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</w:fldData>
        </w:fldChar>
      </w:r>
      <w:r w:rsidR="001A2F28">
        <w:instrText xml:space="preserve"> ADDIN EN.CITE.DATA </w:instrText>
      </w:r>
      <w:r w:rsidR="001A2F28">
        <w:fldChar w:fldCharType="end"/>
      </w:r>
      <w:r w:rsidRPr="00BD61CC">
        <w:fldChar w:fldCharType="separate"/>
      </w:r>
      <w:r w:rsidR="001A2F28" w:rsidRPr="001A2F28">
        <w:rPr>
          <w:noProof/>
          <w:vertAlign w:val="superscript"/>
        </w:rPr>
        <w:t>362</w:t>
      </w:r>
      <w:r w:rsidRPr="00BD61CC">
        <w:fldChar w:fldCharType="end"/>
      </w:r>
      <w:r w:rsidRPr="00BD61CC">
        <w:t>, among obese women both low and high weight gain were associated with increased risk of gestational diabetes, gestational hypertension, pre-eclampsia, preterm birth and large for gestational age (</w:t>
      </w:r>
      <w:r w:rsidRPr="00BD61CC">
        <w:rPr>
          <w:sz w:val="16"/>
          <w:szCs w:val="16"/>
        </w:rPr>
        <w:t>all p&lt;0.001</w:t>
      </w:r>
      <w:r w:rsidRPr="00BD61CC">
        <w:t>).</w:t>
      </w:r>
    </w:p>
    <w:p w14:paraId="730EE7C9" w14:textId="77777777" w:rsidR="00CB55A1" w:rsidRPr="00BD61CC" w:rsidRDefault="00CB55A1" w:rsidP="00CB55A1">
      <w:pPr>
        <w:pStyle w:val="Heading5"/>
      </w:pPr>
      <w:r w:rsidRPr="00BD61CC">
        <w:t>Weight gain lower than recommendations</w:t>
      </w:r>
    </w:p>
    <w:p w14:paraId="1DDEEC8D" w14:textId="464D4BA0" w:rsidR="00CB55A1" w:rsidRDefault="00CB55A1" w:rsidP="00CB55A1">
      <w:r w:rsidRPr="00BD61CC">
        <w:t>A retrospective cohort study in the United States (</w:t>
      </w:r>
      <w:r w:rsidRPr="00BD61CC">
        <w:rPr>
          <w:sz w:val="16"/>
          <w:szCs w:val="16"/>
        </w:rPr>
        <w:t>n=~12,000,000 birth records</w:t>
      </w:r>
      <w:r w:rsidRPr="00BD61CC">
        <w:t>)</w:t>
      </w:r>
      <w:r w:rsidRPr="00BD61CC">
        <w:fldChar w:fldCharType="begin">
          <w:fldData xml:space="preserve">PEVuZE5vdGU+PENpdGU+PEF1dGhvcj5UaG9tcHNvbjwvQXV0aG9yPjxZZWFyPjIwMTk8L1llYXI+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</w:fldData>
        </w:fldChar>
      </w:r>
      <w:r w:rsidR="002747EA">
        <w:instrText xml:space="preserve"> ADDIN EN.CITE </w:instrText>
      </w:r>
      <w:r w:rsidR="002747EA">
        <w:fldChar w:fldCharType="begin">
          <w:fldData xml:space="preserve">PEVuZE5vdGU+PENpdGU+PEF1dGhvcj5UaG9tcHNvbjwvQXV0aG9yPjxZZWFyPjIwMTk8L1llYXI+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</w:fldData>
        </w:fldChar>
      </w:r>
      <w:r w:rsidR="002747EA">
        <w:instrText xml:space="preserve"> ADDIN EN.CITE.DATA </w:instrText>
      </w:r>
      <w:r w:rsidR="002747EA">
        <w:fldChar w:fldCharType="end"/>
      </w:r>
      <w:r w:rsidRPr="00BD61CC">
        <w:fldChar w:fldCharType="separate"/>
      </w:r>
      <w:r w:rsidR="002747EA" w:rsidRPr="002747EA">
        <w:rPr>
          <w:noProof/>
          <w:vertAlign w:val="superscript"/>
        </w:rPr>
        <w:t>349</w:t>
      </w:r>
      <w:r w:rsidRPr="00BD61CC">
        <w:fldChar w:fldCharType="end"/>
      </w:r>
      <w:r w:rsidRPr="00BD61CC">
        <w:t xml:space="preserve"> found that weight gain lower than the IOM guidelines among obese women reduced the risk of gestational hypertension, eclampsia, induction of labour and Caesarean section but was also associated with increased risks for multiple adverse neonatal outcomes with macrosomia the exception.</w:t>
      </w:r>
    </w:p>
    <w:p w14:paraId="0C25B1AC" w14:textId="5132F5E3" w:rsidR="00CB55A1" w:rsidRPr="00CE70E1" w:rsidRDefault="00CB55A1" w:rsidP="00CB55A1">
      <w:r>
        <w:t>A systematic review of cohort studies of obese pregnant women (</w:t>
      </w:r>
      <w:r w:rsidRPr="00CE70E1">
        <w:rPr>
          <w:sz w:val="16"/>
          <w:szCs w:val="16"/>
        </w:rPr>
        <w:t>18 cohort studies; 99,723 women</w:t>
      </w:r>
      <w:r>
        <w:t>)</w:t>
      </w:r>
      <w:r>
        <w:fldChar w:fldCharType="begin">
          <w:fldData xml:space="preserve">PEVuZE5vdGU+PENpdGU+PEF1dGhvcj5LYXBhZGlhPC9BdXRob3I+PFllYXI+MjAxNTwvWWVhcj48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</w:fldData>
        </w:fldChar>
      </w:r>
      <w:r w:rsidR="001A2F28">
        <w:instrText xml:space="preserve"> ADDIN EN.CITE </w:instrText>
      </w:r>
      <w:r w:rsidR="001A2F28">
        <w:fldChar w:fldCharType="begin">
          <w:fldData xml:space="preserve">PEVuZE5vdGU+PENpdGU+PEF1dGhvcj5LYXBhZGlhPC9BdXRob3I+PFllYXI+MjAxNTwvWWVhcj48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</w:fldData>
        </w:fldChar>
      </w:r>
      <w:r w:rsidR="001A2F28">
        <w:instrText xml:space="preserve"> ADDIN EN.CITE.DATA </w:instrText>
      </w:r>
      <w:r w:rsidR="001A2F28">
        <w:fldChar w:fldCharType="end"/>
      </w:r>
      <w:r>
        <w:fldChar w:fldCharType="separate"/>
      </w:r>
      <w:r w:rsidR="001A2F28" w:rsidRPr="001A2F28">
        <w:rPr>
          <w:noProof/>
          <w:vertAlign w:val="superscript"/>
        </w:rPr>
        <w:t>370</w:t>
      </w:r>
      <w:r>
        <w:fldChar w:fldCharType="end"/>
      </w:r>
      <w:r>
        <w:t xml:space="preserve"> found that weight gain </w:t>
      </w:r>
      <w:r w:rsidRPr="00F93356">
        <w:rPr>
          <w:i/>
        </w:rPr>
        <w:t>lower</w:t>
      </w:r>
      <w:r>
        <w:t xml:space="preserve"> than recommendations was associated with an increase in risk of:</w:t>
      </w:r>
    </w:p>
    <w:p w14:paraId="1D1DBBCC" w14:textId="77777777" w:rsidR="00CB55A1" w:rsidRDefault="00CB55A1" w:rsidP="00CB55A1">
      <w:pPr>
        <w:pStyle w:val="bullet"/>
      </w:pPr>
      <w:r>
        <w:t>preterm birth (</w:t>
      </w:r>
      <w:r w:rsidRPr="00494D97">
        <w:rPr>
          <w:sz w:val="16"/>
          <w:szCs w:val="16"/>
        </w:rPr>
        <w:t>aOR 1.46; 95%CI 1.07 to 2.00</w:t>
      </w:r>
      <w:r>
        <w:t>)</w:t>
      </w:r>
    </w:p>
    <w:p w14:paraId="18BA5050" w14:textId="77777777" w:rsidR="00CB55A1" w:rsidRDefault="00CB55A1" w:rsidP="00CB55A1">
      <w:pPr>
        <w:pStyle w:val="bullet"/>
      </w:pPr>
      <w:r>
        <w:t>small-for-gestational-age babies (</w:t>
      </w:r>
      <w:r w:rsidRPr="00494D97">
        <w:rPr>
          <w:sz w:val="16"/>
          <w:szCs w:val="16"/>
        </w:rPr>
        <w:t>OR</w:t>
      </w:r>
      <w:r>
        <w:rPr>
          <w:sz w:val="16"/>
          <w:szCs w:val="16"/>
        </w:rPr>
        <w:t> </w:t>
      </w:r>
      <w:r w:rsidRPr="00494D97">
        <w:rPr>
          <w:sz w:val="16"/>
          <w:szCs w:val="16"/>
        </w:rPr>
        <w:t>1.24; 95%CI 1.13 to 1.36</w:t>
      </w:r>
      <w:r>
        <w:t>).</w:t>
      </w:r>
    </w:p>
    <w:p w14:paraId="3EA7C050" w14:textId="77777777" w:rsidR="00CB55A1" w:rsidRDefault="00CB55A1" w:rsidP="00CB55A1">
      <w:r>
        <w:t>Weight gain lower than recommendations was associated with a lower likelihood of:</w:t>
      </w:r>
    </w:p>
    <w:p w14:paraId="4489A031" w14:textId="77777777" w:rsidR="00CB55A1" w:rsidRDefault="00CB55A1" w:rsidP="00CB55A1">
      <w:pPr>
        <w:pStyle w:val="bullet"/>
      </w:pPr>
      <w:r>
        <w:t>large-for-gestational-age babies (</w:t>
      </w:r>
      <w:r w:rsidRPr="00494D97">
        <w:rPr>
          <w:sz w:val="16"/>
          <w:szCs w:val="16"/>
        </w:rPr>
        <w:t>aOR 0.77; 95%CI 0.73 to 0.81</w:t>
      </w:r>
      <w:r>
        <w:t>)</w:t>
      </w:r>
    </w:p>
    <w:p w14:paraId="6ED35D8D" w14:textId="77777777" w:rsidR="00CB55A1" w:rsidRDefault="00CB55A1" w:rsidP="00CB55A1">
      <w:pPr>
        <w:pStyle w:val="bullet"/>
      </w:pPr>
      <w:r>
        <w:t>macrosomia (</w:t>
      </w:r>
      <w:r w:rsidRPr="00494D97">
        <w:rPr>
          <w:sz w:val="16"/>
          <w:szCs w:val="16"/>
        </w:rPr>
        <w:t>aOR 0.64; 95%CI 0.54 to 0.77</w:t>
      </w:r>
      <w:r>
        <w:t>)</w:t>
      </w:r>
    </w:p>
    <w:p w14:paraId="3DB8DDB0" w14:textId="77777777" w:rsidR="00CB55A1" w:rsidRDefault="00CB55A1" w:rsidP="00CB55A1">
      <w:pPr>
        <w:pStyle w:val="bullet"/>
      </w:pPr>
      <w:r>
        <w:t>gestational hypertension (</w:t>
      </w:r>
      <w:r w:rsidRPr="008E5ABA">
        <w:rPr>
          <w:sz w:val="16"/>
          <w:szCs w:val="16"/>
        </w:rPr>
        <w:t>aOR, 0.70; 95%CI 0.53 to 0.93</w:t>
      </w:r>
      <w:r>
        <w:t xml:space="preserve">) </w:t>
      </w:r>
    </w:p>
    <w:p w14:paraId="781D7F54" w14:textId="77777777" w:rsidR="00CB55A1" w:rsidRDefault="00CB55A1" w:rsidP="00CB55A1">
      <w:pPr>
        <w:pStyle w:val="bullet"/>
      </w:pPr>
      <w:r>
        <w:t>pre-eclampsia (</w:t>
      </w:r>
      <w:r w:rsidRPr="008E5ABA">
        <w:rPr>
          <w:sz w:val="16"/>
          <w:szCs w:val="16"/>
        </w:rPr>
        <w:t>aOR 0.90; 95%CI 0.82 to 0.99</w:t>
      </w:r>
      <w:r>
        <w:t xml:space="preserve">). </w:t>
      </w:r>
    </w:p>
    <w:p w14:paraId="1EAAA3EB" w14:textId="77777777" w:rsidR="00CB55A1" w:rsidRDefault="00CB55A1" w:rsidP="00CB55A1">
      <w:pPr>
        <w:pStyle w:val="bullet"/>
      </w:pPr>
      <w:r>
        <w:t>caesarean section (</w:t>
      </w:r>
      <w:r w:rsidRPr="00494D97">
        <w:rPr>
          <w:sz w:val="16"/>
          <w:szCs w:val="16"/>
        </w:rPr>
        <w:t>aOR 0.87; 95%CI 0.82 to 0.92</w:t>
      </w:r>
      <w:r>
        <w:t xml:space="preserve">). </w:t>
      </w:r>
    </w:p>
    <w:p w14:paraId="135F1F27" w14:textId="77777777" w:rsidR="00CB55A1" w:rsidRDefault="00CB55A1" w:rsidP="00CB55A1">
      <w:r>
        <w:t>There was no difference in risk of gestational diabetes (</w:t>
      </w:r>
      <w:r w:rsidRPr="008E5ABA">
        <w:rPr>
          <w:sz w:val="16"/>
          <w:szCs w:val="16"/>
        </w:rPr>
        <w:t>aOR 1.15; 95%CI 0.91 to 1.45</w:t>
      </w:r>
      <w:r>
        <w:t>), low birthweight (</w:t>
      </w:r>
      <w:r w:rsidRPr="008E5ABA">
        <w:rPr>
          <w:sz w:val="16"/>
          <w:szCs w:val="16"/>
        </w:rPr>
        <w:t>aOR1.08; 95%CI 0.76 to 1.54</w:t>
      </w:r>
      <w:r>
        <w:t>), Apgar score &lt;7 at 5 minutes (</w:t>
      </w:r>
      <w:r w:rsidRPr="008E5ABA">
        <w:rPr>
          <w:sz w:val="16"/>
          <w:szCs w:val="16"/>
        </w:rPr>
        <w:t>aOR 0.92; 95%CI 0.67 to 1.27</w:t>
      </w:r>
      <w:r>
        <w:t>) or postpartum weight retention (</w:t>
      </w:r>
      <w:r w:rsidRPr="008E5ABA">
        <w:rPr>
          <w:sz w:val="16"/>
          <w:szCs w:val="16"/>
        </w:rPr>
        <w:t>MD -5.3</w:t>
      </w:r>
      <w:r>
        <w:rPr>
          <w:sz w:val="16"/>
          <w:szCs w:val="16"/>
        </w:rPr>
        <w:t xml:space="preserve"> kg</w:t>
      </w:r>
      <w:r w:rsidRPr="008E5ABA">
        <w:rPr>
          <w:sz w:val="16"/>
          <w:szCs w:val="16"/>
        </w:rPr>
        <w:t>; 95%CI -9.0 to 1.17</w:t>
      </w:r>
      <w:r>
        <w:t>).</w:t>
      </w:r>
    </w:p>
    <w:p w14:paraId="433AD829" w14:textId="77777777" w:rsidR="00CB55A1" w:rsidRDefault="00CB55A1" w:rsidP="00CB55A1">
      <w:pPr>
        <w:pStyle w:val="Heading5"/>
      </w:pPr>
      <w:r>
        <w:t>Weight loss</w:t>
      </w:r>
    </w:p>
    <w:p w14:paraId="43837130" w14:textId="7FCED48E" w:rsidR="00CB55A1" w:rsidRDefault="00CB55A1" w:rsidP="00CB55A1">
      <w:r>
        <w:t>A systematic review of cohort studies (</w:t>
      </w:r>
      <w:r w:rsidRPr="00D34E49">
        <w:rPr>
          <w:sz w:val="16"/>
          <w:szCs w:val="16"/>
        </w:rPr>
        <w:t>n=60,913</w:t>
      </w:r>
      <w:r>
        <w:t>)</w:t>
      </w:r>
      <w:r>
        <w:fldChar w:fldCharType="begin">
          <w:fldData xml:space="preserve">PEVuZE5vdGU+PENpdGU+PEF1dGhvcj5LYXBhZGlhPC9BdXRob3I+PFllYXI+MjAxNTwvWWVhcj48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=
</w:fldData>
        </w:fldChar>
      </w:r>
      <w:r w:rsidR="001A2F28">
        <w:instrText xml:space="preserve"> ADDIN EN.CITE </w:instrText>
      </w:r>
      <w:r w:rsidR="001A2F28">
        <w:fldChar w:fldCharType="begin">
          <w:fldData xml:space="preserve">PEVuZE5vdGU+PENpdGU+PEF1dGhvcj5LYXBhZGlhPC9BdXRob3I+PFllYXI+MjAxNTwvWWVhcj48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=
</w:fldData>
        </w:fldChar>
      </w:r>
      <w:r w:rsidR="001A2F28">
        <w:instrText xml:space="preserve"> ADDIN EN.CITE.DATA </w:instrText>
      </w:r>
      <w:r w:rsidR="001A2F28">
        <w:fldChar w:fldCharType="end"/>
      </w:r>
      <w:r>
        <w:fldChar w:fldCharType="separate"/>
      </w:r>
      <w:r w:rsidR="001A2F28" w:rsidRPr="001A2F28">
        <w:rPr>
          <w:noProof/>
          <w:vertAlign w:val="superscript"/>
        </w:rPr>
        <w:t>371</w:t>
      </w:r>
      <w:r>
        <w:fldChar w:fldCharType="end"/>
      </w:r>
      <w:r>
        <w:t xml:space="preserve"> found that, among women who were obese, gestational weight loss compared to weight gain within the guidelines:</w:t>
      </w:r>
    </w:p>
    <w:p w14:paraId="249A258A" w14:textId="77777777" w:rsidR="00CB55A1" w:rsidRDefault="00CB55A1" w:rsidP="00CB55A1">
      <w:pPr>
        <w:pStyle w:val="bullet"/>
      </w:pPr>
      <w:r>
        <w:t>increased the risk of small-for-gestational-age babies (</w:t>
      </w:r>
      <w:r w:rsidRPr="00866F5D">
        <w:rPr>
          <w:sz w:val="16"/>
          <w:szCs w:val="16"/>
        </w:rPr>
        <w:t>aOR 1.76; 95%CI 1.45 to 2.14; 2 studies</w:t>
      </w:r>
      <w:r>
        <w:t>) and low birthweight (</w:t>
      </w:r>
      <w:r w:rsidRPr="00866F5D">
        <w:rPr>
          <w:sz w:val="16"/>
          <w:szCs w:val="16"/>
        </w:rPr>
        <w:t>aOR 1.68; 95%CI 1.10 to 2.57; 1 study</w:t>
      </w:r>
      <w:r>
        <w:t xml:space="preserve">) </w:t>
      </w:r>
    </w:p>
    <w:p w14:paraId="489EF693" w14:textId="77777777" w:rsidR="00CB55A1" w:rsidRDefault="00CB55A1" w:rsidP="00CB55A1">
      <w:pPr>
        <w:pStyle w:val="bullet"/>
      </w:pPr>
      <w:r>
        <w:t>was associated with a lower likelihood of large for gestational age (</w:t>
      </w:r>
      <w:r w:rsidRPr="00F93356">
        <w:rPr>
          <w:sz w:val="16"/>
          <w:szCs w:val="16"/>
        </w:rPr>
        <w:t>aOR 0.57; 95%CI 0.52 to 0.62; 2 studies</w:t>
      </w:r>
      <w:r>
        <w:t>), macrosomia (</w:t>
      </w:r>
      <w:r w:rsidRPr="00F93356">
        <w:rPr>
          <w:sz w:val="16"/>
          <w:szCs w:val="16"/>
        </w:rPr>
        <w:t>aOR 0.58; 95%CI 0.38 to 0.89; 1 study</w:t>
      </w:r>
      <w:r>
        <w:t>) and caesarean section (</w:t>
      </w:r>
      <w:r w:rsidRPr="00F93356">
        <w:rPr>
          <w:sz w:val="16"/>
          <w:szCs w:val="16"/>
        </w:rPr>
        <w:t>aOR 0.73; 95%CI 0.67 to 0.80; 2</w:t>
      </w:r>
      <w:r>
        <w:rPr>
          <w:sz w:val="16"/>
          <w:szCs w:val="16"/>
        </w:rPr>
        <w:t> </w:t>
      </w:r>
      <w:r w:rsidRPr="00F93356">
        <w:rPr>
          <w:sz w:val="16"/>
          <w:szCs w:val="16"/>
        </w:rPr>
        <w:t>studies</w:t>
      </w:r>
      <w:r w:rsidRPr="00866F5D">
        <w:t>).</w:t>
      </w:r>
      <w:r>
        <w:t xml:space="preserve"> </w:t>
      </w:r>
    </w:p>
    <w:p w14:paraId="15663E45" w14:textId="77777777" w:rsidR="00CB55A1" w:rsidRPr="00D80DAE" w:rsidRDefault="00CB55A1" w:rsidP="00CB55A1">
      <w:r>
        <w:t>There was a possible reduction in risk of pre-eclampsia (</w:t>
      </w:r>
      <w:r w:rsidRPr="00866F5D">
        <w:rPr>
          <w:sz w:val="16"/>
          <w:szCs w:val="16"/>
        </w:rPr>
        <w:t>aOR 0.82; 95%CI 0.66 to 1.02; 1 study</w:t>
      </w:r>
      <w:r>
        <w:t xml:space="preserve">) and no clear difference in risk of </w:t>
      </w:r>
      <w:r>
        <w:rPr>
          <w:rFonts w:eastAsia="MS Mincho" w:cs="Helvetica"/>
          <w:szCs w:val="26"/>
          <w:lang w:val="en-US"/>
        </w:rPr>
        <w:t>g</w:t>
      </w:r>
      <w:r>
        <w:t>estational diabetes (</w:t>
      </w:r>
      <w:r w:rsidRPr="00866F5D">
        <w:rPr>
          <w:sz w:val="16"/>
          <w:szCs w:val="16"/>
        </w:rPr>
        <w:t>aOR 0.88; 95%CI 0.62 to 1.25; 1 study</w:t>
      </w:r>
      <w:r>
        <w:t>) or Apgar score &lt;7 at 5 minutes (</w:t>
      </w:r>
      <w:r w:rsidRPr="00866F5D">
        <w:rPr>
          <w:sz w:val="16"/>
          <w:szCs w:val="16"/>
        </w:rPr>
        <w:t>aOR 1.08; 95%CI 0.81 to 1.44; 2 studies</w:t>
      </w:r>
      <w:r>
        <w:t>). No studies reported on preterm birth.</w:t>
      </w:r>
    </w:p>
    <w:p w14:paraId="025DEFBC" w14:textId="3D56C683" w:rsidR="00EE1F9C" w:rsidRDefault="00EE1F9C" w:rsidP="0056468B">
      <w:pPr>
        <w:pStyle w:val="Heading3"/>
      </w:pPr>
      <w:bookmarkStart w:id="173" w:name="_Toc40943792"/>
      <w:bookmarkStart w:id="174" w:name="_Toc40943794"/>
      <w:bookmarkStart w:id="175" w:name="_Toc40943795"/>
      <w:bookmarkStart w:id="176" w:name="_Toc40943799"/>
      <w:bookmarkStart w:id="177" w:name="_Toc40943802"/>
      <w:bookmarkStart w:id="178" w:name="_Toc40943803"/>
      <w:bookmarkStart w:id="179" w:name="_Toc40943805"/>
      <w:bookmarkStart w:id="180" w:name="_Toc40943806"/>
      <w:bookmarkStart w:id="181" w:name="_Toc40943808"/>
      <w:bookmarkStart w:id="182" w:name="_Toc40943810"/>
      <w:bookmarkStart w:id="183" w:name="_Toc40956533"/>
      <w:bookmarkEnd w:id="173"/>
      <w:bookmarkEnd w:id="174"/>
      <w:bookmarkEnd w:id="175"/>
      <w:bookmarkEnd w:id="176"/>
      <w:bookmarkEnd w:id="177"/>
      <w:bookmarkEnd w:id="178"/>
      <w:bookmarkEnd w:id="179"/>
      <w:bookmarkEnd w:id="180"/>
      <w:bookmarkEnd w:id="181"/>
      <w:bookmarkEnd w:id="182"/>
      <w:r>
        <w:t xml:space="preserve">Women’s </w:t>
      </w:r>
      <w:r w:rsidR="00A62770">
        <w:t xml:space="preserve">views on </w:t>
      </w:r>
      <w:r w:rsidR="00DE11C4">
        <w:t>weight gain during pregnancy</w:t>
      </w:r>
      <w:bookmarkEnd w:id="183"/>
      <w:r>
        <w:t xml:space="preserve"> </w:t>
      </w:r>
    </w:p>
    <w:p w14:paraId="6041363E" w14:textId="0B9BBB4A" w:rsidR="00655EFD" w:rsidRDefault="000E4BF3" w:rsidP="00655EFD">
      <w:r>
        <w:t>A systematic review</w:t>
      </w:r>
      <w:r>
        <w:fldChar w:fldCharType="begin">
          <w:fldData xml:space="preserve">PEVuZE5vdGU+PENpdGU+PEF1dGhvcj5WYW5zdG9uZTwvQXV0aG9yPjxZZWFyPjIwMTc8L1llYXI+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</w:fldData>
        </w:fldChar>
      </w:r>
      <w:r w:rsidR="001A2F28">
        <w:instrText xml:space="preserve"> ADDIN EN.CITE </w:instrText>
      </w:r>
      <w:r w:rsidR="001A2F28">
        <w:fldChar w:fldCharType="begin">
          <w:fldData xml:space="preserve">PEVuZE5vdGU+PENpdGU+PEF1dGhvcj5WYW5zdG9uZTwvQXV0aG9yPjxZZWFyPjIwMTc8L1llYXI+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</w:fldData>
        </w:fldChar>
      </w:r>
      <w:r w:rsidR="001A2F28">
        <w:instrText xml:space="preserve"> ADDIN EN.CITE.DATA </w:instrText>
      </w:r>
      <w:r w:rsidR="001A2F28">
        <w:fldChar w:fldCharType="end"/>
      </w:r>
      <w:r>
        <w:fldChar w:fldCharType="separate"/>
      </w:r>
      <w:r w:rsidR="001A2F28" w:rsidRPr="001A2F28">
        <w:rPr>
          <w:noProof/>
          <w:vertAlign w:val="superscript"/>
        </w:rPr>
        <w:t>372</w:t>
      </w:r>
      <w:r>
        <w:fldChar w:fldCharType="end"/>
      </w:r>
      <w:r>
        <w:t xml:space="preserve"> found that women </w:t>
      </w:r>
      <w:r w:rsidRPr="004B4FAC">
        <w:t>are highly motivated to change their behavio</w:t>
      </w:r>
      <w:r>
        <w:t>u</w:t>
      </w:r>
      <w:r w:rsidRPr="004B4FAC">
        <w:t>r to improve fe</w:t>
      </w:r>
      <w:r>
        <w:t>tal health, but may not recognis</w:t>
      </w:r>
      <w:r w:rsidRPr="004B4FAC">
        <w:t>e the link between excess</w:t>
      </w:r>
      <w:r>
        <w:t xml:space="preserve"> </w:t>
      </w:r>
      <w:r w:rsidRPr="004B4FAC">
        <w:t>gestational weight gain and negative fetal health outcomes.</w:t>
      </w:r>
      <w:r>
        <w:t xml:space="preserve"> </w:t>
      </w:r>
      <w:r w:rsidRPr="004B4FAC">
        <w:t>Regular, forthright, sensitive counselling</w:t>
      </w:r>
      <w:r>
        <w:t xml:space="preserve"> </w:t>
      </w:r>
      <w:r w:rsidRPr="004B4FAC">
        <w:t>geared to individual circumstances was frequently mentioned as a strong facilitator of healthy weight gain in pregnancy.</w:t>
      </w:r>
    </w:p>
    <w:p w14:paraId="3F31783D" w14:textId="06C5E216" w:rsidR="000E4BF3" w:rsidRDefault="000E4BF3" w:rsidP="00655EFD">
      <w:r>
        <w:t>An Australia cross-sectional study</w:t>
      </w:r>
      <w:r w:rsidR="00DE11C4">
        <w:t xml:space="preserve"> (n=536)</w:t>
      </w:r>
      <w:r>
        <w:fldChar w:fldCharType="begin"/>
      </w:r>
      <w:r w:rsidR="001A2F28">
        <w:instrText xml:space="preserve"> ADDIN EN.CITE &lt;EndNote&gt;&lt;Cite&gt;&lt;Author&gt;Hill&lt;/Author&gt;&lt;Year&gt;2019&lt;/Year&gt;&lt;RecNum&gt;1762&lt;/RecNum&gt;&lt;DisplayText&gt;&lt;style face="superscript" font="Trebuchet MS" size="9"&gt;373&lt;/style&gt;&lt;/DisplayText&gt;&lt;record&gt;&lt;rec-number&gt;1762&lt;/rec-number&gt;&lt;foreign-keys&gt;&lt;key app="EN" db-id="exvasrfx2dtraoesasxp2szsxa2df502592x" timestamp="1582867169"&gt;1762&lt;/key&gt;&lt;key app="ENWeb" db-id=""&gt;0&lt;/key&gt;&lt;/foreign-keys&gt;&lt;ref-type name="Journal Article"&gt;17&lt;/ref-type&gt;&lt;contributors&gt;&lt;authors&gt;&lt;author&gt;Hill, B.&lt;/author&gt;&lt;author&gt;Hayden, M.&lt;/author&gt;&lt;author&gt;McPhie, S.&lt;/author&gt;&lt;author&gt;Bailey, C.&lt;/author&gt;&lt;author&gt;Skouteris, H.&lt;/author&gt;&lt;/authors&gt;&lt;/contributors&gt;&lt;auth-address&gt;School of Public Health and Preventive Medicine, Monash Centre for Health Research and Implementation, Monash University, Melbourne, Victoria, Australia.&amp;#xD;School of Psychology, Centre for Social and Early Emotional Development, Deakin University, Geelong, Victoria, Australia.&lt;/auth-address&gt;&lt;titles&gt;&lt;title&gt;Preconception and antenatal knowledge and beliefs about gestational weight gain&lt;/title&gt;&lt;secondary-title&gt;Aust N Z J Obstet Gynaecol&lt;/secondary-title&gt;&lt;/titles&gt;&lt;periodical&gt;&lt;full-title&gt;Aust N Z J Obstet Gynaecol&lt;/full-title&gt;&lt;/periodical&gt;&lt;pages&gt;634-640&lt;/pages&gt;&lt;volume&gt;59&lt;/volume&gt;&lt;number&gt;5&lt;/number&gt;&lt;edition&gt;2019/01/27&lt;/edition&gt;&lt;keywords&gt;&lt;keyword&gt;*beliefs&lt;/keyword&gt;&lt;keyword&gt;*gestational weight gain&lt;/keyword&gt;&lt;keyword&gt;*knowledge&lt;/keyword&gt;&lt;keyword&gt;*parity&lt;/keyword&gt;&lt;keyword&gt;*preconception&lt;/keyword&gt;&lt;keyword&gt;*pregnancy&lt;/keyword&gt;&lt;/keywords&gt;&lt;dates&gt;&lt;year&gt;2019&lt;/year&gt;&lt;pub-dates&gt;&lt;date&gt;Oct&lt;/date&gt;&lt;/pub-dates&gt;&lt;/dates&gt;&lt;isbn&gt;1479-828X (Electronic)&amp;#xD;0004-8666 (Linking)&lt;/isbn&gt;&lt;accession-num&gt;30680719&lt;/accession-num&gt;&lt;urls&gt;&lt;related-urls&gt;&lt;url&gt;https://www.ncbi.nlm.nih.gov/pubmed/30680719&lt;/url&gt;&lt;/related-urls&gt;&lt;/urls&gt;&lt;electronic-resource-num&gt;10.1111/ajo.12942&lt;/electronic-resource-num&gt;&lt;/record&gt;&lt;/Cite&gt;&lt;/EndNote&gt;</w:instrText>
      </w:r>
      <w:r>
        <w:fldChar w:fldCharType="separate"/>
      </w:r>
      <w:r w:rsidR="001A2F28" w:rsidRPr="001A2F28">
        <w:rPr>
          <w:noProof/>
          <w:vertAlign w:val="superscript"/>
        </w:rPr>
        <w:t>373</w:t>
      </w:r>
      <w:r>
        <w:fldChar w:fldCharType="end"/>
      </w:r>
      <w:r>
        <w:t xml:space="preserve"> found that o</w:t>
      </w:r>
      <w:r w:rsidRPr="00982101">
        <w:t xml:space="preserve">nly half of pregnant women reported accurate gestational weight gain knowledge within the </w:t>
      </w:r>
      <w:r>
        <w:t>IOM</w:t>
      </w:r>
      <w:r w:rsidRPr="00982101">
        <w:t xml:space="preserve"> recommendations.</w:t>
      </w:r>
    </w:p>
    <w:p w14:paraId="7B155E86" w14:textId="60B1230C" w:rsidR="000E4BF3" w:rsidRDefault="00DE11C4" w:rsidP="00655EFD">
      <w:r>
        <w:t>Cross-sectional studies from overseas have found that:</w:t>
      </w:r>
    </w:p>
    <w:p w14:paraId="6E4874A5" w14:textId="37A9AA2D" w:rsidR="00DE11C4" w:rsidRDefault="00DE11C4" w:rsidP="00DE11C4">
      <w:pPr>
        <w:pStyle w:val="bullet"/>
      </w:pPr>
      <w:r>
        <w:t xml:space="preserve">more than half (57%) of women </w:t>
      </w:r>
      <w:r w:rsidRPr="007A1E3E">
        <w:t>reported that their healthcare provider talked to them about personal weight gain limits</w:t>
      </w:r>
      <w:r>
        <w:t xml:space="preserve"> during pregnancy and a third of these were counselled regularly; among those not counselled </w:t>
      </w:r>
      <w:r w:rsidRPr="007A1E3E">
        <w:t>over half (56%) reported that healthcare provider guidance would have been helpful to achieve their target weight</w:t>
      </w:r>
      <w:r w:rsidR="006169C9">
        <w:fldChar w:fldCharType="begin"/>
      </w:r>
      <w:r w:rsidR="001A2F28">
        <w:instrText xml:space="preserve"> ADDIN EN.CITE &lt;EndNote&gt;&lt;Cite&gt;&lt;Author&gt;Weeks&lt;/Author&gt;&lt;Year&gt;2020&lt;/Year&gt;&lt;RecNum&gt;1780&lt;/RecNum&gt;&lt;DisplayText&gt;&lt;style face="superscript" font="Trebuchet MS" size="9"&gt;374&lt;/style&gt;&lt;/DisplayText&gt;&lt;record&gt;&lt;rec-number&gt;1780&lt;/rec-number&gt;&lt;foreign-keys&gt;&lt;key app="EN" db-id="exvasrfx2dtraoesasxp2szsxa2df502592x" timestamp="1582867351"&gt;1780&lt;/key&gt;&lt;key app="ENWeb" db-id=""&gt;0&lt;/key&gt;&lt;/foreign-keys&gt;&lt;ref-type name="Journal Article"&gt;17&lt;/ref-type&gt;&lt;contributors&gt;&lt;authors&gt;&lt;author&gt;Weeks, A.&lt;/author&gt;&lt;author&gt;Halili, L.&lt;/author&gt;&lt;author&gt;Liu, R. H.&lt;/author&gt;&lt;author&gt;Deonandan, R.&lt;/author&gt;&lt;author&gt;Adamo, K. B.&lt;/author&gt;&lt;/authors&gt;&lt;/contributors&gt;&lt;auth-address&gt;Interdisciplinary School of Health Sciences, Faculty of Health Sciences, University of Ottawa, Ottawa, Ontario, Canada.&amp;#xD;School of Human Kinetics, Faculty of Health Sciences, University of Ottawa, Ottawa, Ontario, Canada.&amp;#xD;School of Human Kinetics, Faculty of Health Sciences, University of Ottawa, Ottawa, Ontario, Canada. Electronic address: kadamo@uottawa.ca.&lt;/auth-address&gt;&lt;titles&gt;&lt;title&gt;Gestational weight gain counselling gaps as perceived by pregnant women and new mothers: Findings from the electronic maternal health survey&lt;/title&gt;&lt;secondary-title&gt;Women Birth&lt;/secondary-title&gt;&lt;/titles&gt;&lt;periodical&gt;&lt;full-title&gt;Women Birth&lt;/full-title&gt;&lt;/periodical&gt;&lt;pages&gt;e88-e94&lt;/pages&gt;&lt;volume&gt;33&lt;/volume&gt;&lt;number&gt;1&lt;/number&gt;&lt;edition&gt;2019/03/11&lt;/edition&gt;&lt;keywords&gt;&lt;keyword&gt;Gestational weight gain&lt;/keyword&gt;&lt;keyword&gt;Healthcare provider communication&lt;/keyword&gt;&lt;keyword&gt;Pregnancy&lt;/keyword&gt;&lt;keyword&gt;Prenatal counselling&lt;/keyword&gt;&lt;keyword&gt;Prenatal healthcare&lt;/keyword&gt;&lt;/keywords&gt;&lt;dates&gt;&lt;year&gt;2020&lt;/year&gt;&lt;pub-dates&gt;&lt;date&gt;Feb&lt;/date&gt;&lt;/pub-dates&gt;&lt;/dates&gt;&lt;isbn&gt;1878-1799 (Electronic)&amp;#xD;1871-5192 (Linking)&lt;/isbn&gt;&lt;accession-num&gt;30852187&lt;/accession-num&gt;&lt;urls&gt;&lt;related-urls&gt;&lt;url&gt;https://www.ncbi.nlm.nih.gov/pubmed/30852187&lt;/url&gt;&lt;/related-urls&gt;&lt;/urls&gt;&lt;electronic-resource-num&gt;10.1016/j.wombi.2019.02.005&lt;/electronic-resource-num&gt;&lt;/record&gt;&lt;/Cite&gt;&lt;/EndNote&gt;</w:instrText>
      </w:r>
      <w:r w:rsidR="006169C9">
        <w:fldChar w:fldCharType="separate"/>
      </w:r>
      <w:r w:rsidR="001A2F28" w:rsidRPr="001A2F28">
        <w:rPr>
          <w:noProof/>
          <w:vertAlign w:val="superscript"/>
        </w:rPr>
        <w:t>374</w:t>
      </w:r>
      <w:r w:rsidR="006169C9">
        <w:fldChar w:fldCharType="end"/>
      </w:r>
    </w:p>
    <w:p w14:paraId="01A3547B" w14:textId="4D6AE533" w:rsidR="00DE11C4" w:rsidRDefault="00DE11C4" w:rsidP="00DE11C4">
      <w:pPr>
        <w:pStyle w:val="bullet"/>
      </w:pPr>
      <w:r>
        <w:t>two-thirds (67%) of women received advice on gestational weight gain as part of antenatal care and women who reported following this advice had lower odds of weight gain exceeding recommendations (</w:t>
      </w:r>
      <w:r w:rsidRPr="00DE11C4">
        <w:rPr>
          <w:sz w:val="16"/>
          <w:szCs w:val="16"/>
        </w:rPr>
        <w:t>OR</w:t>
      </w:r>
      <w:r>
        <w:rPr>
          <w:sz w:val="16"/>
          <w:szCs w:val="16"/>
        </w:rPr>
        <w:t> </w:t>
      </w:r>
      <w:r w:rsidRPr="00DE11C4">
        <w:rPr>
          <w:sz w:val="16"/>
          <w:szCs w:val="16"/>
        </w:rPr>
        <w:t>0.18; 95%CI 0.03 to 0.91</w:t>
      </w:r>
      <w:r>
        <w:t>)(</w:t>
      </w:r>
      <w:r w:rsidRPr="00DE11C4">
        <w:rPr>
          <w:sz w:val="16"/>
          <w:szCs w:val="16"/>
        </w:rPr>
        <w:t>n=91</w:t>
      </w:r>
      <w:r>
        <w:t>)</w:t>
      </w:r>
      <w:r>
        <w:fldChar w:fldCharType="begin">
          <w:fldData xml:space="preserve">PEVuZE5vdGU+PENpdGU+PEF1dGhvcj5Mb3Blei1DZXBlcm88L0F1dGhvcj48WWVhcj4yMDE4PC9Z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</w:fldData>
        </w:fldChar>
      </w:r>
      <w:r w:rsidR="001A2F28">
        <w:instrText xml:space="preserve"> ADDIN EN.CITE </w:instrText>
      </w:r>
      <w:r w:rsidR="001A2F28">
        <w:fldChar w:fldCharType="begin">
          <w:fldData xml:space="preserve">PEVuZE5vdGU+PENpdGU+PEF1dGhvcj5Mb3Blei1DZXBlcm88L0F1dGhvcj48WWVhcj4yMDE4PC9Z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</w:fldData>
        </w:fldChar>
      </w:r>
      <w:r w:rsidR="001A2F28">
        <w:instrText xml:space="preserve"> ADDIN EN.CITE.DATA </w:instrText>
      </w:r>
      <w:r w:rsidR="001A2F28">
        <w:fldChar w:fldCharType="end"/>
      </w:r>
      <w:r>
        <w:fldChar w:fldCharType="separate"/>
      </w:r>
      <w:r w:rsidR="001A2F28" w:rsidRPr="001A2F28">
        <w:rPr>
          <w:noProof/>
          <w:vertAlign w:val="superscript"/>
        </w:rPr>
        <w:t>375</w:t>
      </w:r>
      <w:r>
        <w:fldChar w:fldCharType="end"/>
      </w:r>
    </w:p>
    <w:p w14:paraId="3C3537F9" w14:textId="153D215A" w:rsidR="00DE11C4" w:rsidRPr="00655EFD" w:rsidRDefault="00DE11C4" w:rsidP="00DE11C4">
      <w:pPr>
        <w:pStyle w:val="bullet"/>
      </w:pPr>
      <w:r>
        <w:t>e</w:t>
      </w:r>
      <w:r w:rsidRPr="00C06A28">
        <w:t xml:space="preserve">xperiences of </w:t>
      </w:r>
      <w:r>
        <w:t>regular weighing were positive</w:t>
      </w:r>
      <w:r w:rsidRPr="00C06A28">
        <w:t xml:space="preserve"> and participants believed it should be part of standard antenatal care</w:t>
      </w:r>
      <w:r>
        <w:t xml:space="preserve">, </w:t>
      </w:r>
      <w:r w:rsidRPr="00C06A28">
        <w:t>that there was a lack of information provided on gestational weight gain and healthy lifestyle in pregnancy, and that healthcare professionals are ideally placed to provide this advice</w:t>
      </w:r>
      <w:r>
        <w:t xml:space="preserve"> (</w:t>
      </w:r>
      <w:r w:rsidRPr="005F447F">
        <w:rPr>
          <w:sz w:val="16"/>
          <w:szCs w:val="16"/>
        </w:rPr>
        <w:t>n=10</w:t>
      </w:r>
      <w:r>
        <w:t>)</w:t>
      </w:r>
      <w:r>
        <w:fldChar w:fldCharType="begin">
          <w:fldData xml:space="preserve">PEVuZE5vdGU+PENpdGU+PEF1dGhvcj5BbGxlbi1XYWxrZXI8L0F1dGhvcj48WWVhcj4yMDE3PC9Z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</w:fldData>
        </w:fldChar>
      </w:r>
      <w:r w:rsidR="001A2F28">
        <w:instrText xml:space="preserve"> ADDIN EN.CITE </w:instrText>
      </w:r>
      <w:r w:rsidR="001A2F28">
        <w:fldChar w:fldCharType="begin">
          <w:fldData xml:space="preserve">PEVuZE5vdGU+PENpdGU+PEF1dGhvcj5BbGxlbi1XYWxrZXI8L0F1dGhvcj48WWVhcj4yMDE3PC9Z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</w:fldData>
        </w:fldChar>
      </w:r>
      <w:r w:rsidR="001A2F28">
        <w:instrText xml:space="preserve"> ADDIN EN.CITE.DATA </w:instrText>
      </w:r>
      <w:r w:rsidR="001A2F28">
        <w:fldChar w:fldCharType="end"/>
      </w:r>
      <w:r>
        <w:fldChar w:fldCharType="separate"/>
      </w:r>
      <w:r w:rsidR="001A2F28" w:rsidRPr="001A2F28">
        <w:rPr>
          <w:noProof/>
          <w:vertAlign w:val="superscript"/>
        </w:rPr>
        <w:t>376</w:t>
      </w:r>
      <w:r>
        <w:fldChar w:fldCharType="end"/>
      </w:r>
    </w:p>
    <w:p w14:paraId="0F8230EB" w14:textId="62B41507" w:rsidR="00EE1F9C" w:rsidRDefault="00EE1F9C" w:rsidP="00A41D3A">
      <w:pPr>
        <w:pStyle w:val="Heading3"/>
      </w:pPr>
      <w:bookmarkStart w:id="184" w:name="_Toc40956534"/>
      <w:r>
        <w:t xml:space="preserve">Health professional’s </w:t>
      </w:r>
      <w:r w:rsidR="007853BB">
        <w:t>views on regular weighing as part of pregnancy care</w:t>
      </w:r>
      <w:bookmarkEnd w:id="184"/>
    </w:p>
    <w:p w14:paraId="160198BF" w14:textId="6EE54266" w:rsidR="00EE1F9C" w:rsidRDefault="00EE1F9C" w:rsidP="00EE1F9C">
      <w:r>
        <w:t xml:space="preserve">An Australian focus group that </w:t>
      </w:r>
      <w:r w:rsidRPr="0095742E">
        <w:t>examine</w:t>
      </w:r>
      <w:r>
        <w:t>d</w:t>
      </w:r>
      <w:r w:rsidRPr="0095742E">
        <w:t xml:space="preserve"> barriers and enablers to the </w:t>
      </w:r>
      <w:r w:rsidR="00655EFD">
        <w:t>regular</w:t>
      </w:r>
      <w:r w:rsidRPr="0095742E">
        <w:t xml:space="preserve"> weighing of w</w:t>
      </w:r>
      <w:r>
        <w:t>omen throughout pregnancy (</w:t>
      </w:r>
      <w:r w:rsidRPr="00CC6E95">
        <w:rPr>
          <w:sz w:val="16"/>
          <w:szCs w:val="16"/>
        </w:rPr>
        <w:t>n=44</w:t>
      </w:r>
      <w:r>
        <w:t>),</w:t>
      </w:r>
      <w:r w:rsidR="00BA7CBD">
        <w:fldChar w:fldCharType="begin">
          <w:fldData xml:space="preserve">PEVuZE5vdGU+PENpdGU+PEF1dGhvcj5IYXN0ZWQ8L0F1dGhvcj48WWVhcj4yMDE2PC9ZZWFyPjxS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</w:fldData>
        </w:fldChar>
      </w:r>
      <w:r w:rsidR="001A2F28">
        <w:instrText xml:space="preserve"> ADDIN EN.CITE </w:instrText>
      </w:r>
      <w:r w:rsidR="001A2F28">
        <w:fldChar w:fldCharType="begin">
          <w:fldData xml:space="preserve">PEVuZE5vdGU+PENpdGU+PEF1dGhvcj5IYXN0ZWQ8L0F1dGhvcj48WWVhcj4yMDE2PC9ZZWFyPjxS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</w:fldData>
        </w:fldChar>
      </w:r>
      <w:r w:rsidR="001A2F28">
        <w:instrText xml:space="preserve"> ADDIN EN.CITE.DATA </w:instrText>
      </w:r>
      <w:r w:rsidR="001A2F28">
        <w:fldChar w:fldCharType="end"/>
      </w:r>
      <w:r w:rsidR="00BA7CBD">
        <w:fldChar w:fldCharType="separate"/>
      </w:r>
      <w:r w:rsidR="001A2F28" w:rsidRPr="001A2F28">
        <w:rPr>
          <w:noProof/>
          <w:vertAlign w:val="superscript"/>
        </w:rPr>
        <w:t>377</w:t>
      </w:r>
      <w:r w:rsidR="00BA7CBD">
        <w:fldChar w:fldCharType="end"/>
      </w:r>
      <w:r>
        <w:t xml:space="preserve"> found that, w</w:t>
      </w:r>
      <w:r w:rsidRPr="0095742E">
        <w:t xml:space="preserve">hile most </w:t>
      </w:r>
      <w:r w:rsidR="00E70A06">
        <w:t>health professionals</w:t>
      </w:r>
      <w:r w:rsidRPr="0095742E">
        <w:t xml:space="preserve"> supported </w:t>
      </w:r>
      <w:r w:rsidR="00655EFD">
        <w:t>regular</w:t>
      </w:r>
      <w:r w:rsidRPr="0095742E">
        <w:t xml:space="preserve"> weighing, various concerns were raised. Issues included access to resources and staff; the ability to provide appropriate counselling and evidence-based interventions; and the impact of weighing on </w:t>
      </w:r>
      <w:r>
        <w:t>women</w:t>
      </w:r>
      <w:r w:rsidRPr="0095742E">
        <w:t xml:space="preserve"> and the therapeutic relationship.</w:t>
      </w:r>
    </w:p>
    <w:p w14:paraId="6EB90753" w14:textId="3AF20EB2" w:rsidR="00631C10" w:rsidRDefault="008A0C13" w:rsidP="00EE1F9C">
      <w:r>
        <w:t>In an Australian study following introduction of a pregnancy weight gain chart (</w:t>
      </w:r>
      <w:r w:rsidRPr="008A0C13">
        <w:rPr>
          <w:sz w:val="16"/>
          <w:szCs w:val="16"/>
        </w:rPr>
        <w:t>n=42</w:t>
      </w:r>
      <w:r>
        <w:t>),</w:t>
      </w:r>
      <w:r>
        <w:fldChar w:fldCharType="begin">
          <w:fldData xml:space="preserve">PEVuZE5vdGU+PENpdGU+PEF1dGhvcj5kZSBKZXJzZXk8L0F1dGhvcj48WWVhcj4yMDE5PC9ZZWFy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</w:fldData>
        </w:fldChar>
      </w:r>
      <w:r w:rsidR="001A2F28">
        <w:instrText xml:space="preserve"> ADDIN EN.CITE </w:instrText>
      </w:r>
      <w:r w:rsidR="001A2F28">
        <w:fldChar w:fldCharType="begin">
          <w:fldData xml:space="preserve">PEVuZE5vdGU+PENpdGU+PEF1dGhvcj5kZSBKZXJzZXk8L0F1dGhvcj48WWVhcj4yMDE5PC9ZZWFy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</w:fldData>
        </w:fldChar>
      </w:r>
      <w:r w:rsidR="001A2F28">
        <w:instrText xml:space="preserve"> ADDIN EN.CITE.DATA </w:instrText>
      </w:r>
      <w:r w:rsidR="001A2F28">
        <w:fldChar w:fldCharType="end"/>
      </w:r>
      <w:r>
        <w:fldChar w:fldCharType="separate"/>
      </w:r>
      <w:r w:rsidR="001A2F28" w:rsidRPr="001A2F28">
        <w:rPr>
          <w:noProof/>
          <w:vertAlign w:val="superscript"/>
        </w:rPr>
        <w:t>378</w:t>
      </w:r>
      <w:r>
        <w:fldChar w:fldCharType="end"/>
      </w:r>
      <w:r>
        <w:t xml:space="preserve"> 63% of health professionals surveyed used the chart, 76% reported that they needed more training in counselling </w:t>
      </w:r>
      <w:r w:rsidRPr="00700A1C">
        <w:t>pregnant women</w:t>
      </w:r>
      <w:r>
        <w:t xml:space="preserve"> about weight gain</w:t>
      </w:r>
      <w:r w:rsidRPr="00700A1C">
        <w:t>, and insufficient time was a main barrier to weighing and conversing with women.</w:t>
      </w:r>
      <w:r>
        <w:t xml:space="preserve"> </w:t>
      </w:r>
    </w:p>
    <w:p w14:paraId="4E28CEDF" w14:textId="0145015A" w:rsidR="00631C10" w:rsidRDefault="00631C10" w:rsidP="00EE1F9C">
      <w:r>
        <w:t>An Australian cohort study found that recording of weight is improved by providing scales and in-services (18.9%) and medical record prompts (61.8%) (n=~13,000 per cohort).</w:t>
      </w:r>
      <w:r>
        <w:fldChar w:fldCharType="begin">
          <w:fldData xml:space="preserve">PEVuZE5vdGU+PENpdGU+PEF1dGhvcj5XaWxraW5zb248L0F1dGhvcj48WWVhcj4yMDE5PC9ZZWFy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</w:fldData>
        </w:fldChar>
      </w:r>
      <w:r w:rsidR="001A2F28">
        <w:instrText xml:space="preserve"> ADDIN EN.CITE </w:instrText>
      </w:r>
      <w:r w:rsidR="001A2F28">
        <w:fldChar w:fldCharType="begin">
          <w:fldData xml:space="preserve">PEVuZE5vdGU+PENpdGU+PEF1dGhvcj5XaWxraW5zb248L0F1dGhvcj48WWVhcj4yMDE5PC9ZZWFy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</w:fldData>
        </w:fldChar>
      </w:r>
      <w:r w:rsidR="001A2F28">
        <w:instrText xml:space="preserve"> ADDIN EN.CITE.DATA </w:instrText>
      </w:r>
      <w:r w:rsidR="001A2F28">
        <w:fldChar w:fldCharType="end"/>
      </w:r>
      <w:r>
        <w:fldChar w:fldCharType="separate"/>
      </w:r>
      <w:r w:rsidR="001A2F28" w:rsidRPr="001A2F28">
        <w:rPr>
          <w:noProof/>
          <w:vertAlign w:val="superscript"/>
        </w:rPr>
        <w:t>379</w:t>
      </w:r>
      <w:r>
        <w:fldChar w:fldCharType="end"/>
      </w:r>
    </w:p>
    <w:p w14:paraId="4767BB85" w14:textId="0B18D2DA" w:rsidR="006B45EE" w:rsidRPr="006B45EE" w:rsidRDefault="006B45EE" w:rsidP="00EE1F9C">
      <w:pPr>
        <w:rPr>
          <w:lang w:val="en"/>
        </w:rPr>
      </w:pPr>
      <w:r>
        <w:t>A cohort study in the United States (</w:t>
      </w:r>
      <w:r w:rsidRPr="00755A97">
        <w:rPr>
          <w:sz w:val="16"/>
          <w:szCs w:val="16"/>
        </w:rPr>
        <w:t>n=733</w:t>
      </w:r>
      <w:r>
        <w:t>)</w:t>
      </w:r>
      <w:r>
        <w:fldChar w:fldCharType="begin">
          <w:fldData xml:space="preserve">PEVuZE5vdGU+PENpdGU+PEF1dGhvcj5MaW5kYmVyZzwvQXV0aG9yPjxZZWFyPjIwMTQ8L1llYXI+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</w:fldData>
        </w:fldChar>
      </w:r>
      <w:r w:rsidR="001A2F28">
        <w:instrText xml:space="preserve"> ADDIN EN.CITE </w:instrText>
      </w:r>
      <w:r w:rsidR="001A2F28">
        <w:fldChar w:fldCharType="begin">
          <w:fldData xml:space="preserve">PEVuZE5vdGU+PENpdGU+PEF1dGhvcj5MaW5kYmVyZzwvQXV0aG9yPjxZZWFyPjIwMTQ8L1llYXI+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</w:fldData>
        </w:fldChar>
      </w:r>
      <w:r w:rsidR="001A2F28">
        <w:instrText xml:space="preserve"> ADDIN EN.CITE.DATA </w:instrText>
      </w:r>
      <w:r w:rsidR="001A2F28">
        <w:fldChar w:fldCharType="end"/>
      </w:r>
      <w:r>
        <w:fldChar w:fldCharType="separate"/>
      </w:r>
      <w:r w:rsidR="001A2F28" w:rsidRPr="001A2F28">
        <w:rPr>
          <w:noProof/>
          <w:vertAlign w:val="superscript"/>
        </w:rPr>
        <w:t>380</w:t>
      </w:r>
      <w:r>
        <w:fldChar w:fldCharType="end"/>
      </w:r>
      <w:r>
        <w:t xml:space="preserve"> found that introduction of a </w:t>
      </w:r>
      <w:r w:rsidRPr="00830A28">
        <w:t>"best practice alert" into an electronic medical record (EMR) system</w:t>
      </w:r>
      <w:r>
        <w:t xml:space="preserve"> improved documentation of pre-pregnancy weight (</w:t>
      </w:r>
      <w:r w:rsidRPr="00755A97">
        <w:rPr>
          <w:sz w:val="16"/>
          <w:szCs w:val="16"/>
        </w:rPr>
        <w:t>p=0.02</w:t>
      </w:r>
      <w:r>
        <w:t>) and pre-pregnancy height (</w:t>
      </w:r>
      <w:r w:rsidRPr="00755A97">
        <w:rPr>
          <w:sz w:val="16"/>
          <w:szCs w:val="16"/>
        </w:rPr>
        <w:t>p&lt;0.001</w:t>
      </w:r>
      <w:r>
        <w:t>) but not BMI (</w:t>
      </w:r>
      <w:r w:rsidRPr="00755A97">
        <w:rPr>
          <w:sz w:val="16"/>
          <w:szCs w:val="16"/>
        </w:rPr>
        <w:t>p=0.34</w:t>
      </w:r>
      <w:r>
        <w:t>). It improved the rate of gestational weight counselling (</w:t>
      </w:r>
      <w:r w:rsidRPr="00755A97">
        <w:rPr>
          <w:sz w:val="16"/>
          <w:szCs w:val="16"/>
        </w:rPr>
        <w:t>p&lt;0.001</w:t>
      </w:r>
      <w:r>
        <w:t>), documented weight gain (</w:t>
      </w:r>
      <w:r w:rsidRPr="00755A97">
        <w:rPr>
          <w:sz w:val="16"/>
          <w:szCs w:val="16"/>
        </w:rPr>
        <w:t>p&lt;0.001</w:t>
      </w:r>
      <w:r>
        <w:t>) and weight gain consistent with guidelines (</w:t>
      </w:r>
      <w:r w:rsidRPr="00755A97">
        <w:rPr>
          <w:sz w:val="16"/>
          <w:szCs w:val="16"/>
        </w:rPr>
        <w:t>p=0.003</w:t>
      </w:r>
      <w:r>
        <w:t>).</w:t>
      </w:r>
    </w:p>
    <w:p w14:paraId="793A3A1D" w14:textId="68C2AD60" w:rsidR="0056468B" w:rsidRDefault="0031360D" w:rsidP="0056468B">
      <w:pPr>
        <w:pStyle w:val="Heading3"/>
      </w:pPr>
      <w:bookmarkStart w:id="185" w:name="_Toc40956535"/>
      <w:r>
        <w:t>Regular</w:t>
      </w:r>
      <w:r w:rsidR="0056468B">
        <w:t xml:space="preserve"> weighing</w:t>
      </w:r>
      <w:bookmarkEnd w:id="185"/>
    </w:p>
    <w:p w14:paraId="57809AE1" w14:textId="70F0CE6B" w:rsidR="0056468B" w:rsidRDefault="0056468B" w:rsidP="00C06A28">
      <w:pPr>
        <w:pStyle w:val="Heading4"/>
      </w:pPr>
      <w:r>
        <w:t xml:space="preserve">Background </w:t>
      </w:r>
    </w:p>
    <w:p w14:paraId="63623EA5" w14:textId="77777777" w:rsidR="00382A58" w:rsidRDefault="0056468B" w:rsidP="00337A98">
      <w:r>
        <w:t xml:space="preserve">The Guidelines currently </w:t>
      </w:r>
      <w:r w:rsidR="00382A58">
        <w:t xml:space="preserve">include </w:t>
      </w:r>
      <w:r>
        <w:t>consensus-based recommendation</w:t>
      </w:r>
      <w:r w:rsidR="00382A58">
        <w:t>s to:</w:t>
      </w:r>
    </w:p>
    <w:p w14:paraId="2E29C16E" w14:textId="7EC6FDC4" w:rsidR="00382A58" w:rsidRDefault="00382A58" w:rsidP="00382A58">
      <w:pPr>
        <w:pStyle w:val="bullet"/>
      </w:pPr>
      <w:r>
        <w:t xml:space="preserve">at the first antenatal visit, </w:t>
      </w:r>
      <w:r w:rsidR="00F679C2">
        <w:t xml:space="preserve">calculate </w:t>
      </w:r>
      <w:r w:rsidR="00010E66">
        <w:t xml:space="preserve">women’s </w:t>
      </w:r>
      <w:r w:rsidR="00F679C2">
        <w:t xml:space="preserve">BMI </w:t>
      </w:r>
      <w:r>
        <w:t>and</w:t>
      </w:r>
      <w:r w:rsidR="00F679C2">
        <w:t xml:space="preserve"> </w:t>
      </w:r>
      <w:r>
        <w:t xml:space="preserve">give </w:t>
      </w:r>
      <w:r w:rsidR="00010E66">
        <w:t>them</w:t>
      </w:r>
      <w:r>
        <w:t xml:space="preserve"> advice about appropriate weight gain during </w:t>
      </w:r>
      <w:r w:rsidRPr="005E1D9F">
        <w:t xml:space="preserve">pregnancy in relation to their </w:t>
      </w:r>
      <w:r>
        <w:t xml:space="preserve">pre-pregnancy </w:t>
      </w:r>
      <w:r w:rsidRPr="005E1D9F">
        <w:t>BMI</w:t>
      </w:r>
    </w:p>
    <w:p w14:paraId="7138C049" w14:textId="12EE664A" w:rsidR="00382A58" w:rsidRDefault="00382A58" w:rsidP="00382A58">
      <w:pPr>
        <w:pStyle w:val="bullet"/>
      </w:pPr>
      <w:r>
        <w:t xml:space="preserve">at every antenatal visit, </w:t>
      </w:r>
      <w:r w:rsidR="0056468B">
        <w:t>offer women the opportunity to be weighed and encourage self-monitoring of weight gain</w:t>
      </w:r>
      <w:r>
        <w:t xml:space="preserve"> and discuss weight change, diet and level of physical activity with all women</w:t>
      </w:r>
      <w:r w:rsidR="0056468B">
        <w:t>.</w:t>
      </w:r>
      <w:r w:rsidR="00E86F42">
        <w:t xml:space="preserve"> </w:t>
      </w:r>
    </w:p>
    <w:p w14:paraId="048CFF6F" w14:textId="78CDA657" w:rsidR="00337A98" w:rsidRPr="00337A98" w:rsidRDefault="00035E58" w:rsidP="00337A98">
      <w:r>
        <w:t>A recent commentary noted that</w:t>
      </w:r>
      <w:r w:rsidR="00337A98" w:rsidRPr="00337A98">
        <w:t xml:space="preserve"> </w:t>
      </w:r>
      <w:r>
        <w:t xml:space="preserve">it </w:t>
      </w:r>
      <w:r w:rsidR="00337A98" w:rsidRPr="00337A98">
        <w:t xml:space="preserve">is unclear if the revised pregnancy care guidelines have recommended </w:t>
      </w:r>
      <w:r w:rsidR="00010E66">
        <w:t>regular weighing</w:t>
      </w:r>
      <w:r w:rsidR="00337A98" w:rsidRPr="00337A98">
        <w:t xml:space="preserve"> as a screening tool for adverse pregnancy outcomes </w:t>
      </w:r>
      <w:r w:rsidR="00010E66">
        <w:t>(eg low or high</w:t>
      </w:r>
      <w:r w:rsidR="00337A98" w:rsidRPr="00337A98">
        <w:t xml:space="preserve"> </w:t>
      </w:r>
      <w:r w:rsidR="00010E66">
        <w:t>birth weight)</w:t>
      </w:r>
      <w:r w:rsidR="00337A98" w:rsidRPr="00337A98">
        <w:t xml:space="preserve"> or if it is being employed as a weight management strategy.</w:t>
      </w:r>
      <w:r w:rsidR="00774750">
        <w:fldChar w:fldCharType="begin">
          <w:fldData xml:space="preserve">PEVuZE5vdGU+PENpdGU+PEF1dGhvcj5GZWFseTwvQXV0aG9yPjxZZWFyPjIwMTk8L1llYXI+PFJl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</w:fldData>
        </w:fldChar>
      </w:r>
      <w:r w:rsidR="001A2F28">
        <w:instrText xml:space="preserve"> ADDIN EN.CITE </w:instrText>
      </w:r>
      <w:r w:rsidR="001A2F28">
        <w:fldChar w:fldCharType="begin">
          <w:fldData xml:space="preserve">PEVuZE5vdGU+PENpdGU+PEF1dGhvcj5GZWFseTwvQXV0aG9yPjxZZWFyPjIwMTk8L1llYXI+PFJl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</w:fldData>
        </w:fldChar>
      </w:r>
      <w:r w:rsidR="001A2F28">
        <w:instrText xml:space="preserve"> ADDIN EN.CITE.DATA </w:instrText>
      </w:r>
      <w:r w:rsidR="001A2F28">
        <w:fldChar w:fldCharType="end"/>
      </w:r>
      <w:r w:rsidR="00774750">
        <w:fldChar w:fldCharType="separate"/>
      </w:r>
      <w:r w:rsidR="001A2F28" w:rsidRPr="001A2F28">
        <w:rPr>
          <w:noProof/>
          <w:vertAlign w:val="superscript"/>
        </w:rPr>
        <w:t>381</w:t>
      </w:r>
      <w:r w:rsidR="00774750">
        <w:fldChar w:fldCharType="end"/>
      </w:r>
      <w:r w:rsidR="00337A98" w:rsidRPr="00337A98">
        <w:t> </w:t>
      </w:r>
    </w:p>
    <w:p w14:paraId="612BC54C" w14:textId="77777777" w:rsidR="0056468B" w:rsidRDefault="0056468B" w:rsidP="00C06A28">
      <w:pPr>
        <w:pStyle w:val="Heading4"/>
        <w:rPr>
          <w:lang w:val="en-US"/>
        </w:rPr>
      </w:pPr>
      <w:r>
        <w:rPr>
          <w:lang w:val="en-US"/>
        </w:rPr>
        <w:t>Current review</w:t>
      </w:r>
    </w:p>
    <w:p w14:paraId="3EFCEE7B" w14:textId="325B2F7B" w:rsidR="00C06A28" w:rsidRDefault="00DE2BCA" w:rsidP="0056468B">
      <w:pPr>
        <w:rPr>
          <w:lang w:val="en-US"/>
        </w:rPr>
      </w:pPr>
      <w:r>
        <w:rPr>
          <w:lang w:val="en-US"/>
        </w:rPr>
        <w:t>A systematic literature review found no clear difference in weekly weight gain (</w:t>
      </w:r>
      <w:r w:rsidRPr="00966AB4">
        <w:rPr>
          <w:sz w:val="16"/>
          <w:szCs w:val="16"/>
        </w:rPr>
        <w:t>WMD -0.00; 95%CI -0.03 to 0.02</w:t>
      </w:r>
      <w:r>
        <w:t>) or weight gain exceeding the IOM guidelines for women who were underweight (</w:t>
      </w:r>
      <w:r w:rsidRPr="00966AB4">
        <w:rPr>
          <w:sz w:val="16"/>
          <w:szCs w:val="16"/>
        </w:rPr>
        <w:t>OR 1.50; 95%CI 0.14 to 16.54</w:t>
      </w:r>
      <w:r>
        <w:t>), in the healthy weight range (</w:t>
      </w:r>
      <w:r w:rsidRPr="00966AB4">
        <w:rPr>
          <w:sz w:val="16"/>
          <w:szCs w:val="16"/>
        </w:rPr>
        <w:t>OR 0.72; 95%CI 0.48 to 1.09</w:t>
      </w:r>
      <w:r>
        <w:t>), overweight (</w:t>
      </w:r>
      <w:r w:rsidRPr="00966AB4">
        <w:rPr>
          <w:sz w:val="16"/>
          <w:szCs w:val="16"/>
        </w:rPr>
        <w:t>OR 0.85; 95%CI 0.45 to 1.62</w:t>
      </w:r>
      <w:r>
        <w:t>) or obese (</w:t>
      </w:r>
      <w:r w:rsidRPr="00966AB4">
        <w:rPr>
          <w:sz w:val="16"/>
          <w:szCs w:val="16"/>
        </w:rPr>
        <w:t>OR 1.60; 95%CI 0.72 to 3.54</w:t>
      </w:r>
      <w:r>
        <w:t>).</w:t>
      </w:r>
      <w:r w:rsidR="00774750">
        <w:fldChar w:fldCharType="begin">
          <w:fldData xml:space="preserve">PEVuZE5vdGU+PENpdGU+PEF1dGhvcj5GZWFseTwvQXV0aG9yPjxZZWFyPjIwMTc8L1llYXI+PFJl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</w:fldData>
        </w:fldChar>
      </w:r>
      <w:r w:rsidR="001A2F28">
        <w:instrText xml:space="preserve"> ADDIN EN.CITE </w:instrText>
      </w:r>
      <w:r w:rsidR="001A2F28">
        <w:fldChar w:fldCharType="begin">
          <w:fldData xml:space="preserve">PEVuZE5vdGU+PENpdGU+PEF1dGhvcj5GZWFseTwvQXV0aG9yPjxZZWFyPjIwMTc8L1llYXI+PFJl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</w:fldData>
        </w:fldChar>
      </w:r>
      <w:r w:rsidR="001A2F28">
        <w:instrText xml:space="preserve"> ADDIN EN.CITE.DATA </w:instrText>
      </w:r>
      <w:r w:rsidR="001A2F28">
        <w:fldChar w:fldCharType="end"/>
      </w:r>
      <w:r w:rsidR="00774750">
        <w:fldChar w:fldCharType="separate"/>
      </w:r>
      <w:r w:rsidR="001A2F28" w:rsidRPr="001A2F28">
        <w:rPr>
          <w:noProof/>
          <w:vertAlign w:val="superscript"/>
        </w:rPr>
        <w:t>382</w:t>
      </w:r>
      <w:r w:rsidR="00774750">
        <w:fldChar w:fldCharType="end"/>
      </w:r>
      <w:r>
        <w:t xml:space="preserve"> The interventions assessed in the two included studies</w:t>
      </w:r>
      <w:r w:rsidR="00010E66">
        <w:t xml:space="preserve"> </w:t>
      </w:r>
      <w:r w:rsidR="00065493">
        <w:t>(</w:t>
      </w:r>
      <w:r w:rsidR="00065493" w:rsidRPr="00A912D4">
        <w:rPr>
          <w:sz w:val="16"/>
          <w:szCs w:val="16"/>
        </w:rPr>
        <w:t>n=977</w:t>
      </w:r>
      <w:r w:rsidR="00065493">
        <w:t xml:space="preserve">) </w:t>
      </w:r>
      <w:r>
        <w:t>differed in that one involved regular weighing by a health professional</w:t>
      </w:r>
      <w:r w:rsidR="00774750">
        <w:fldChar w:fldCharType="begin">
          <w:fldData xml:space="preserve">PEVuZE5vdGU+PENpdGU+PEF1dGhvcj5Ccm93bmZvb3Q8L0F1dGhvcj48WWVhcj4yMDE2PC9ZZWFy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</w:fldData>
        </w:fldChar>
      </w:r>
      <w:r w:rsidR="001A2F28">
        <w:instrText xml:space="preserve"> ADDIN EN.CITE </w:instrText>
      </w:r>
      <w:r w:rsidR="001A2F28">
        <w:fldChar w:fldCharType="begin">
          <w:fldData xml:space="preserve">PEVuZE5vdGU+PENpdGU+PEF1dGhvcj5Ccm93bmZvb3Q8L0F1dGhvcj48WWVhcj4yMDE2PC9ZZWFy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</w:fldData>
        </w:fldChar>
      </w:r>
      <w:r w:rsidR="001A2F28">
        <w:instrText xml:space="preserve"> ADDIN EN.CITE.DATA </w:instrText>
      </w:r>
      <w:r w:rsidR="001A2F28">
        <w:fldChar w:fldCharType="end"/>
      </w:r>
      <w:r w:rsidR="00774750">
        <w:fldChar w:fldCharType="separate"/>
      </w:r>
      <w:r w:rsidR="001A2F28" w:rsidRPr="001A2F28">
        <w:rPr>
          <w:noProof/>
          <w:vertAlign w:val="superscript"/>
        </w:rPr>
        <w:t>383</w:t>
      </w:r>
      <w:r w:rsidR="00774750">
        <w:fldChar w:fldCharType="end"/>
      </w:r>
      <w:r>
        <w:t xml:space="preserve"> and the other involved self-weighing.</w:t>
      </w:r>
      <w:r w:rsidR="00774750">
        <w:fldChar w:fldCharType="begin"/>
      </w:r>
      <w:r w:rsidR="001A2F28">
        <w:instrText xml:space="preserve"> ADDIN EN.CITE &lt;EndNote&gt;&lt;Cite&gt;&lt;Author&gt;Jeffries&lt;/Author&gt;&lt;Year&gt;2009&lt;/Year&gt;&lt;RecNum&gt;7&lt;/RecNum&gt;&lt;DisplayText&gt;&lt;style face="superscript" font="Trebuchet MS" size="9"&gt;384&lt;/style&gt;&lt;/DisplayText&gt;&lt;record&gt;&lt;rec-number&gt;7&lt;/rec-number&gt;&lt;foreign-keys&gt;&lt;key app="EN" db-id="d9fe29a0aewersev003pr29s5z0r99sdpstf" timestamp="1582517496"&gt;7&lt;/key&gt;&lt;/foreign-keys&gt;&lt;ref-type name="Journal Article"&gt;17&lt;/ref-type&gt;&lt;contributors&gt;&lt;authors&gt;&lt;author&gt;Jeffries, K.,&lt;/author&gt;&lt;author&gt;Walker, S.P.,&lt;/author&gt;&lt;author&gt;Hiscock, R.,&lt;/author&gt;&lt;author&gt;Permezel, M.,&lt;/author&gt;&lt;/authors&gt;&lt;/contributors&gt;&lt;titles&gt;&lt;title&gt;Reducing excessive weight gain in pregnancy: a randomised controlled trial&lt;/title&gt;&lt;secondary-title&gt;MJA&lt;/secondary-title&gt;&lt;/titles&gt;&lt;pages&gt;429–33&lt;/pages&gt;&lt;volume&gt;191&lt;/volume&gt;&lt;number&gt;8&lt;/number&gt;&lt;dates&gt;&lt;year&gt;2009&lt;/year&gt;&lt;/dates&gt;&lt;urls&gt;&lt;/urls&gt;&lt;/record&gt;&lt;/Cite&gt;&lt;/EndNote&gt;</w:instrText>
      </w:r>
      <w:r w:rsidR="00774750">
        <w:fldChar w:fldCharType="separate"/>
      </w:r>
      <w:r w:rsidR="001A2F28" w:rsidRPr="001A2F28">
        <w:rPr>
          <w:noProof/>
          <w:vertAlign w:val="superscript"/>
        </w:rPr>
        <w:t>384</w:t>
      </w:r>
      <w:r w:rsidR="00774750">
        <w:fldChar w:fldCharType="end"/>
      </w:r>
      <w:r>
        <w:t xml:space="preserve"> </w:t>
      </w:r>
      <w:r w:rsidR="00D51EB3">
        <w:t>This review focuses on regular weighing as part of antenatal care.</w:t>
      </w:r>
      <w:r>
        <w:t xml:space="preserve"> </w:t>
      </w:r>
    </w:p>
    <w:p w14:paraId="50B87B73" w14:textId="2F6CEC7C" w:rsidR="00DE2BCA" w:rsidRDefault="00DE2BCA" w:rsidP="00966AB4">
      <w:pPr>
        <w:pStyle w:val="Heading5"/>
        <w:rPr>
          <w:lang w:val="en-US"/>
        </w:rPr>
      </w:pPr>
      <w:r>
        <w:rPr>
          <w:lang w:val="en-US"/>
        </w:rPr>
        <w:t>Regular weighing as part of antenatal care</w:t>
      </w:r>
    </w:p>
    <w:p w14:paraId="396FEEED" w14:textId="5343E622" w:rsidR="0056468B" w:rsidRPr="001225C8" w:rsidRDefault="00C06A28" w:rsidP="0056468B">
      <w:r>
        <w:rPr>
          <w:lang w:val="en-US"/>
        </w:rPr>
        <w:t>An</w:t>
      </w:r>
      <w:r w:rsidR="0056468B" w:rsidRPr="001225C8">
        <w:rPr>
          <w:lang w:val="en-US"/>
        </w:rPr>
        <w:t xml:space="preserve"> Australian RCT (</w:t>
      </w:r>
      <w:r w:rsidR="0056468B" w:rsidRPr="00516A3F">
        <w:rPr>
          <w:rStyle w:val="textref"/>
        </w:rPr>
        <w:t>n=782</w:t>
      </w:r>
      <w:r w:rsidR="0056468B" w:rsidRPr="001225C8">
        <w:rPr>
          <w:lang w:val="en-US"/>
        </w:rPr>
        <w:t>)</w:t>
      </w:r>
      <w:r w:rsidR="00774750">
        <w:rPr>
          <w:lang w:val="en-US"/>
        </w:rPr>
        <w:fldChar w:fldCharType="begin">
          <w:fldData xml:space="preserve">PEVuZE5vdGU+PENpdGU+PEF1dGhvcj5Ccm93bmZvb3Q8L0F1dGhvcj48WWVhcj4yMDE2PC9ZZWFy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</w:fldData>
        </w:fldChar>
      </w:r>
      <w:r w:rsidR="001A2F28">
        <w:rPr>
          <w:lang w:val="en-US"/>
        </w:rPr>
        <w:instrText xml:space="preserve"> ADDIN EN.CITE </w:instrText>
      </w:r>
      <w:r w:rsidR="001A2F28">
        <w:rPr>
          <w:lang w:val="en-US"/>
        </w:rPr>
        <w:fldChar w:fldCharType="begin">
          <w:fldData xml:space="preserve">PEVuZE5vdGU+PENpdGU+PEF1dGhvcj5Ccm93bmZvb3Q8L0F1dGhvcj48WWVhcj4yMDE2PC9ZZWFy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</w:fldData>
        </w:fldChar>
      </w:r>
      <w:r w:rsidR="001A2F28">
        <w:rPr>
          <w:lang w:val="en-US"/>
        </w:rPr>
        <w:instrText xml:space="preserve"> ADDIN EN.CITE.DATA </w:instrText>
      </w:r>
      <w:r w:rsidR="001A2F28">
        <w:rPr>
          <w:lang w:val="en-US"/>
        </w:rPr>
      </w:r>
      <w:r w:rsidR="001A2F28">
        <w:rPr>
          <w:lang w:val="en-US"/>
        </w:rPr>
        <w:fldChar w:fldCharType="end"/>
      </w:r>
      <w:r w:rsidR="00774750">
        <w:rPr>
          <w:lang w:val="en-US"/>
        </w:rPr>
      </w:r>
      <w:r w:rsidR="00774750">
        <w:rPr>
          <w:lang w:val="en-US"/>
        </w:rPr>
        <w:fldChar w:fldCharType="separate"/>
      </w:r>
      <w:r w:rsidR="001A2F28" w:rsidRPr="001A2F28">
        <w:rPr>
          <w:noProof/>
          <w:vertAlign w:val="superscript"/>
          <w:lang w:val="en-US"/>
        </w:rPr>
        <w:t>383,385</w:t>
      </w:r>
      <w:r w:rsidR="00774750">
        <w:rPr>
          <w:lang w:val="en-US"/>
        </w:rPr>
        <w:fldChar w:fldCharType="end"/>
      </w:r>
      <w:r w:rsidR="0056468B" w:rsidRPr="001225C8">
        <w:rPr>
          <w:lang w:val="en-US"/>
        </w:rPr>
        <w:t xml:space="preserve"> addressed regular weighing at antenatal care visits plus advice on weight gain versus usual care. The study found no clear difference in weight gain</w:t>
      </w:r>
      <w:r w:rsidR="0056468B" w:rsidRPr="001225C8">
        <w:t>, proportion of women gaining more weight than IOM recommended range or secondary outcomes</w:t>
      </w:r>
      <w:r w:rsidR="00B065F6">
        <w:t>.</w:t>
      </w:r>
      <w:r w:rsidR="00774750">
        <w:fldChar w:fldCharType="begin">
          <w:fldData xml:space="preserve">PEVuZE5vdGU+PENpdGU+PEF1dGhvcj5Ccm93bmZvb3Q8L0F1dGhvcj48WWVhcj4yMDE2PC9ZZWFy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</w:fldData>
        </w:fldChar>
      </w:r>
      <w:r w:rsidR="001A2F28">
        <w:instrText xml:space="preserve"> ADDIN EN.CITE </w:instrText>
      </w:r>
      <w:r w:rsidR="001A2F28">
        <w:fldChar w:fldCharType="begin">
          <w:fldData xml:space="preserve">PEVuZE5vdGU+PENpdGU+PEF1dGhvcj5Ccm93bmZvb3Q8L0F1dGhvcj48WWVhcj4yMDE2PC9ZZWFy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</w:fldData>
        </w:fldChar>
      </w:r>
      <w:r w:rsidR="001A2F28">
        <w:instrText xml:space="preserve"> ADDIN EN.CITE.DATA </w:instrText>
      </w:r>
      <w:r w:rsidR="001A2F28">
        <w:fldChar w:fldCharType="end"/>
      </w:r>
      <w:r w:rsidR="00774750">
        <w:fldChar w:fldCharType="separate"/>
      </w:r>
      <w:r w:rsidR="001A2F28" w:rsidRPr="001A2F28">
        <w:rPr>
          <w:noProof/>
          <w:vertAlign w:val="superscript"/>
        </w:rPr>
        <w:t>383</w:t>
      </w:r>
      <w:r w:rsidR="00774750">
        <w:fldChar w:fldCharType="end"/>
      </w:r>
      <w:r w:rsidR="0056468B" w:rsidRPr="001225C8">
        <w:t xml:space="preserve"> Among a subset of women who provided feedback (</w:t>
      </w:r>
      <w:r w:rsidR="0056468B" w:rsidRPr="00516A3F">
        <w:rPr>
          <w:rStyle w:val="textref"/>
        </w:rPr>
        <w:t>n=586</w:t>
      </w:r>
      <w:r w:rsidR="0056468B" w:rsidRPr="001225C8">
        <w:t>), 73% were comfortable with being weighed routinely</w:t>
      </w:r>
      <w:r w:rsidR="00B065F6">
        <w:t>.</w:t>
      </w:r>
      <w:r w:rsidR="00774750">
        <w:fldChar w:fldCharType="begin"/>
      </w:r>
      <w:r w:rsidR="001A2F28">
        <w:instrText xml:space="preserve"> ADDIN EN.CITE &lt;EndNote&gt;&lt;Cite&gt;&lt;Author&gt;Brownfoot&lt;/Author&gt;&lt;Year&gt;2016&lt;/Year&gt;&lt;RecNum&gt;1701&lt;/RecNum&gt;&lt;DisplayText&gt;&lt;style face="superscript" font="Trebuchet MS" size="9"&gt;385&lt;/style&gt;&lt;/DisplayText&gt;&lt;record&gt;&lt;rec-number&gt;1701&lt;/rec-number&gt;&lt;foreign-keys&gt;&lt;key app="EN" db-id="exvasrfx2dtraoesasxp2szsxa2df502592x" timestamp="1581916923"&gt;1701&lt;/key&gt;&lt;key app="ENWeb" db-id=""&gt;0&lt;/key&gt;&lt;/foreign-keys&gt;&lt;ref-type name="Journal Article"&gt;17&lt;/ref-type&gt;&lt;contributors&gt;&lt;authors&gt;&lt;author&gt;Brownfoot, F. C.&lt;/author&gt;&lt;author&gt;Davey, M. A.&lt;/author&gt;&lt;author&gt;Kornman, L.&lt;/author&gt;&lt;/authors&gt;&lt;/contributors&gt;&lt;auth-address&gt;Department of Obstetrics and Gynaecology, Royal Women&amp;apos;s Hospital, The University of Melbourne, Parkville, Vic., Australia.&amp;#xD;Judith Lumley Centre, Science Health and Engineering College, La Trobe University, Melbourne, Vic., Australia.&lt;/auth-address&gt;&lt;titles&gt;&lt;title&gt;Women&amp;apos;s opinions on being weighed at routine antenatal visits&lt;/title&gt;&lt;secondary-title&gt;BJOG&lt;/secondary-title&gt;&lt;/titles&gt;&lt;periodical&gt;&lt;full-title&gt;BJOG&lt;/full-title&gt;&lt;/periodical&gt;&lt;pages&gt;263-70&lt;/pages&gt;&lt;volume&gt;123&lt;/volume&gt;&lt;number&gt;2&lt;/number&gt;&lt;edition&gt;2016/02/04&lt;/edition&gt;&lt;keywords&gt;&lt;keyword&gt;Adult&lt;/keyword&gt;&lt;keyword&gt;Anxiety/*epidemiology&lt;/keyword&gt;&lt;keyword&gt;Australia/epidemiology&lt;/keyword&gt;&lt;keyword&gt;Female&lt;/keyword&gt;&lt;keyword&gt;Humans&lt;/keyword&gt;&lt;keyword&gt;Patient Satisfaction/*statistics &amp;amp; numerical data&lt;/keyword&gt;&lt;keyword&gt;Pregnancy&lt;/keyword&gt;&lt;keyword&gt;Pregnant Women/*psychology&lt;/keyword&gt;&lt;keyword&gt;Prenatal Care/*methods&lt;/keyword&gt;&lt;keyword&gt;Surveys and Questionnaires&lt;/keyword&gt;&lt;keyword&gt;Weight Gain/*physiology&lt;/keyword&gt;&lt;keyword&gt;Gestational weight gain&lt;/keyword&gt;&lt;keyword&gt;weighing&lt;/keyword&gt;&lt;keyword&gt;women&amp;apos;s opinions&lt;/keyword&gt;&lt;/keywords&gt;&lt;dates&gt;&lt;year&gt;2016&lt;/year&gt;&lt;pub-dates&gt;&lt;date&gt;Jan&lt;/date&gt;&lt;/pub-dates&gt;&lt;/dates&gt;&lt;isbn&gt;1471-0528 (Electronic)&amp;#xD;1470-0328 (Linking)&lt;/isbn&gt;&lt;accession-num&gt;26841341&lt;/accession-num&gt;&lt;urls&gt;&lt;related-urls&gt;&lt;url&gt;https://www.ncbi.nlm.nih.gov/pubmed/26841341&lt;/url&gt;&lt;/related-urls&gt;&lt;/urls&gt;&lt;electronic-resource-num&gt;10.1111/1471-0528.13790&lt;/electronic-resource-num&gt;&lt;/record&gt;&lt;/Cite&gt;&lt;/EndNote&gt;</w:instrText>
      </w:r>
      <w:r w:rsidR="00774750">
        <w:fldChar w:fldCharType="separate"/>
      </w:r>
      <w:r w:rsidR="001A2F28" w:rsidRPr="001A2F28">
        <w:rPr>
          <w:noProof/>
          <w:vertAlign w:val="superscript"/>
        </w:rPr>
        <w:t>385</w:t>
      </w:r>
      <w:r w:rsidR="00774750">
        <w:fldChar w:fldCharType="end"/>
      </w:r>
      <w:r w:rsidR="00DE2BCA" w:rsidRPr="001225C8">
        <w:t xml:space="preserve"> </w:t>
      </w:r>
    </w:p>
    <w:p w14:paraId="162DD583" w14:textId="09BFF052" w:rsidR="0056468B" w:rsidRPr="001225C8" w:rsidRDefault="0056468B" w:rsidP="0056468B">
      <w:pPr>
        <w:rPr>
          <w:lang w:val="en-US"/>
        </w:rPr>
      </w:pPr>
      <w:r w:rsidRPr="001225C8">
        <w:rPr>
          <w:lang w:val="en-US"/>
        </w:rPr>
        <w:t>A pilot study</w:t>
      </w:r>
      <w:r w:rsidR="00B065F6">
        <w:rPr>
          <w:lang w:val="en-US"/>
        </w:rPr>
        <w:t xml:space="preserve"> </w:t>
      </w:r>
      <w:r w:rsidR="00C23986">
        <w:rPr>
          <w:lang w:val="en-US"/>
        </w:rPr>
        <w:t xml:space="preserve">in the United Kingdom </w:t>
      </w:r>
      <w:r w:rsidR="00B065F6">
        <w:rPr>
          <w:lang w:val="en-US"/>
        </w:rPr>
        <w:t>(</w:t>
      </w:r>
      <w:r w:rsidR="00B065F6" w:rsidRPr="0057136F">
        <w:rPr>
          <w:sz w:val="16"/>
          <w:szCs w:val="16"/>
          <w:lang w:val="en-US"/>
        </w:rPr>
        <w:t>n=76</w:t>
      </w:r>
      <w:r w:rsidR="00B065F6">
        <w:rPr>
          <w:lang w:val="en-US"/>
        </w:rPr>
        <w:t>)</w:t>
      </w:r>
      <w:r w:rsidR="00774750">
        <w:rPr>
          <w:lang w:val="en-US"/>
        </w:rPr>
        <w:fldChar w:fldCharType="begin">
          <w:fldData xml:space="preserve">PEVuZE5vdGU+PENpdGU+PEF1dGhvcj5EYWxleTwvQXV0aG9yPjxZZWFyPjIwMTU8L1llYXI+PFJl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</w:fldData>
        </w:fldChar>
      </w:r>
      <w:r w:rsidR="001A2F28">
        <w:rPr>
          <w:lang w:val="en-US"/>
        </w:rPr>
        <w:instrText xml:space="preserve"> ADDIN EN.CITE </w:instrText>
      </w:r>
      <w:r w:rsidR="001A2F28">
        <w:rPr>
          <w:lang w:val="en-US"/>
        </w:rPr>
        <w:fldChar w:fldCharType="begin">
          <w:fldData xml:space="preserve">PEVuZE5vdGU+PENpdGU+PEF1dGhvcj5EYWxleTwvQXV0aG9yPjxZZWFyPjIwMTU8L1llYXI+PFJl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</w:fldData>
        </w:fldChar>
      </w:r>
      <w:r w:rsidR="001A2F28">
        <w:rPr>
          <w:lang w:val="en-US"/>
        </w:rPr>
        <w:instrText xml:space="preserve"> ADDIN EN.CITE.DATA </w:instrText>
      </w:r>
      <w:r w:rsidR="001A2F28">
        <w:rPr>
          <w:lang w:val="en-US"/>
        </w:rPr>
      </w:r>
      <w:r w:rsidR="001A2F28">
        <w:rPr>
          <w:lang w:val="en-US"/>
        </w:rPr>
        <w:fldChar w:fldCharType="end"/>
      </w:r>
      <w:r w:rsidR="00774750">
        <w:rPr>
          <w:lang w:val="en-US"/>
        </w:rPr>
      </w:r>
      <w:r w:rsidR="00774750">
        <w:rPr>
          <w:lang w:val="en-US"/>
        </w:rPr>
        <w:fldChar w:fldCharType="separate"/>
      </w:r>
      <w:r w:rsidR="001A2F28" w:rsidRPr="001A2F28">
        <w:rPr>
          <w:noProof/>
          <w:vertAlign w:val="superscript"/>
          <w:lang w:val="en-US"/>
        </w:rPr>
        <w:t>386</w:t>
      </w:r>
      <w:r w:rsidR="00774750">
        <w:rPr>
          <w:lang w:val="en-US"/>
        </w:rPr>
        <w:fldChar w:fldCharType="end"/>
      </w:r>
      <w:r w:rsidRPr="001225C8">
        <w:rPr>
          <w:lang w:val="en-US"/>
        </w:rPr>
        <w:t xml:space="preserve"> combined regular weighing by midwives and advice on weight gain with self-weighing between antenatal visits. Compared to usual care, there was no clear difference in the percentage of women gaining excessive weight during pregnancy or in mean depression and anxiety scores. Feedback in a subset of participants showed support for routine weighing among participants (</w:t>
      </w:r>
      <w:r w:rsidRPr="00516A3F">
        <w:rPr>
          <w:rStyle w:val="textref"/>
        </w:rPr>
        <w:t>9/12</w:t>
      </w:r>
      <w:r w:rsidRPr="001225C8">
        <w:rPr>
          <w:lang w:val="en-US"/>
        </w:rPr>
        <w:t>) and midwives (</w:t>
      </w:r>
      <w:r w:rsidRPr="00516A3F">
        <w:rPr>
          <w:rStyle w:val="textref"/>
        </w:rPr>
        <w:t>7/7</w:t>
      </w:r>
      <w:r w:rsidRPr="001225C8">
        <w:rPr>
          <w:lang w:val="en-US"/>
        </w:rPr>
        <w:t xml:space="preserve">). </w:t>
      </w:r>
      <w:r w:rsidR="00010E66">
        <w:rPr>
          <w:lang w:val="en-US"/>
        </w:rPr>
        <w:t>The same group then conducted a larger study of the intervention (n=656),</w:t>
      </w:r>
      <w:r w:rsidR="00774750">
        <w:fldChar w:fldCharType="begin">
          <w:fldData xml:space="preserve">PEVuZE5vdGU+PENpdGU+PEF1dGhvcj5EYWxleTwvQXV0aG9yPjxZZWFyPjIwMTk8L1llYXI+PFJl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</w:fldData>
        </w:fldChar>
      </w:r>
      <w:r w:rsidR="001A2F28">
        <w:instrText xml:space="preserve"> ADDIN EN.CITE </w:instrText>
      </w:r>
      <w:r w:rsidR="001A2F28">
        <w:fldChar w:fldCharType="begin">
          <w:fldData xml:space="preserve">PEVuZE5vdGU+PENpdGU+PEF1dGhvcj5EYWxleTwvQXV0aG9yPjxZZWFyPjIwMTk8L1llYXI+PFJl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</w:fldData>
        </w:fldChar>
      </w:r>
      <w:r w:rsidR="001A2F28">
        <w:instrText xml:space="preserve"> ADDIN EN.CITE.DATA </w:instrText>
      </w:r>
      <w:r w:rsidR="001A2F28">
        <w:fldChar w:fldCharType="end"/>
      </w:r>
      <w:r w:rsidR="00774750">
        <w:fldChar w:fldCharType="separate"/>
      </w:r>
      <w:r w:rsidR="001A2F28" w:rsidRPr="001A2F28">
        <w:rPr>
          <w:noProof/>
          <w:vertAlign w:val="superscript"/>
        </w:rPr>
        <w:t>387</w:t>
      </w:r>
      <w:r w:rsidR="00774750">
        <w:fldChar w:fldCharType="end"/>
      </w:r>
      <w:r w:rsidR="00010E66">
        <w:rPr>
          <w:lang w:val="en-US"/>
        </w:rPr>
        <w:t xml:space="preserve"> which also found no clear difference in weight gain exceeding IOM guidelines, depression or anxiety.</w:t>
      </w:r>
    </w:p>
    <w:p w14:paraId="7764CD24" w14:textId="009E982B" w:rsidR="0056468B" w:rsidRPr="001225C8" w:rsidRDefault="0056468B" w:rsidP="0056468B">
      <w:pPr>
        <w:rPr>
          <w:lang w:val="en-US"/>
        </w:rPr>
      </w:pPr>
      <w:r w:rsidRPr="001225C8">
        <w:rPr>
          <w:lang w:val="en-US"/>
        </w:rPr>
        <w:t xml:space="preserve">When these </w:t>
      </w:r>
      <w:r w:rsidR="00DE2BCA">
        <w:rPr>
          <w:lang w:val="en-US"/>
        </w:rPr>
        <w:t>three</w:t>
      </w:r>
      <w:r w:rsidRPr="001225C8">
        <w:rPr>
          <w:lang w:val="en-US"/>
        </w:rPr>
        <w:t xml:space="preserve"> trials were pooled, there was </w:t>
      </w:r>
      <w:r w:rsidR="00767E52">
        <w:rPr>
          <w:lang w:val="en-US"/>
        </w:rPr>
        <w:t>no clear difference</w:t>
      </w:r>
      <w:r w:rsidRPr="001225C8">
        <w:rPr>
          <w:lang w:val="en-US"/>
        </w:rPr>
        <w:t xml:space="preserve"> in weight </w:t>
      </w:r>
      <w:r w:rsidR="00010E66">
        <w:rPr>
          <w:lang w:val="en-US"/>
        </w:rPr>
        <w:t xml:space="preserve">gain exceeding guidelines </w:t>
      </w:r>
      <w:r w:rsidRPr="001225C8">
        <w:rPr>
          <w:lang w:val="en-US"/>
        </w:rPr>
        <w:t>(</w:t>
      </w:r>
      <w:r w:rsidR="00C23986">
        <w:rPr>
          <w:rStyle w:val="textref"/>
        </w:rPr>
        <w:t>RR 1.01</w:t>
      </w:r>
      <w:r w:rsidRPr="00516A3F">
        <w:rPr>
          <w:rStyle w:val="textref"/>
        </w:rPr>
        <w:t xml:space="preserve"> 95% CI</w:t>
      </w:r>
      <w:r w:rsidR="00C23986">
        <w:rPr>
          <w:rStyle w:val="textref"/>
        </w:rPr>
        <w:t xml:space="preserve"> 0.92 to 1.</w:t>
      </w:r>
      <w:r w:rsidR="00065493">
        <w:rPr>
          <w:rStyle w:val="textref"/>
        </w:rPr>
        <w:t>12</w:t>
      </w:r>
      <w:r w:rsidR="00C23986">
        <w:rPr>
          <w:rStyle w:val="textref"/>
        </w:rPr>
        <w:t xml:space="preserve">; 3 RCTs; n=1,327; very low </w:t>
      </w:r>
      <w:r w:rsidR="00343BBE">
        <w:rPr>
          <w:rStyle w:val="textref"/>
        </w:rPr>
        <w:t>certainty</w:t>
      </w:r>
      <w:r w:rsidR="00BA7CBD">
        <w:rPr>
          <w:rStyle w:val="textref"/>
        </w:rPr>
        <w:t xml:space="preserve">; analysis 2.1; page </w:t>
      </w:r>
      <w:r w:rsidR="00BA7CBD">
        <w:rPr>
          <w:rStyle w:val="textref"/>
        </w:rPr>
        <w:fldChar w:fldCharType="begin"/>
      </w:r>
      <w:r w:rsidR="00BA7CBD">
        <w:rPr>
          <w:rStyle w:val="textref"/>
        </w:rPr>
        <w:instrText xml:space="preserve"> PAGEREF _Ref35261740 \h </w:instrText>
      </w:r>
      <w:r w:rsidR="00BA7CBD">
        <w:rPr>
          <w:rStyle w:val="textref"/>
        </w:rPr>
      </w:r>
      <w:r w:rsidR="00BA7CBD">
        <w:rPr>
          <w:rStyle w:val="textref"/>
        </w:rPr>
        <w:fldChar w:fldCharType="separate"/>
      </w:r>
      <w:r w:rsidR="00BA7CBD">
        <w:rPr>
          <w:rStyle w:val="textref"/>
          <w:noProof/>
        </w:rPr>
        <w:t>411</w:t>
      </w:r>
      <w:r w:rsidR="00BA7CBD">
        <w:rPr>
          <w:rStyle w:val="textref"/>
        </w:rPr>
        <w:fldChar w:fldCharType="end"/>
      </w:r>
      <w:r w:rsidRPr="001225C8">
        <w:rPr>
          <w:lang w:val="en-US"/>
        </w:rPr>
        <w:t xml:space="preserve">) </w:t>
      </w:r>
      <w:r w:rsidR="00767E52">
        <w:rPr>
          <w:lang w:val="en-US"/>
        </w:rPr>
        <w:t>or</w:t>
      </w:r>
      <w:r w:rsidRPr="001225C8">
        <w:rPr>
          <w:lang w:val="en-US"/>
        </w:rPr>
        <w:t xml:space="preserve"> mean weekly weight gain (</w:t>
      </w:r>
      <w:r w:rsidRPr="00516A3F">
        <w:rPr>
          <w:rStyle w:val="textref"/>
        </w:rPr>
        <w:t>0.01 kg per week 95%CI –0.03 to 0.05</w:t>
      </w:r>
      <w:r w:rsidR="00C23986">
        <w:rPr>
          <w:rStyle w:val="textref"/>
        </w:rPr>
        <w:t xml:space="preserve">; 2 RCTs; n=711; very low </w:t>
      </w:r>
      <w:r w:rsidR="00343BBE">
        <w:rPr>
          <w:rStyle w:val="textref"/>
        </w:rPr>
        <w:t>certainty</w:t>
      </w:r>
      <w:r w:rsidR="00BA7CBD">
        <w:rPr>
          <w:rStyle w:val="textref"/>
        </w:rPr>
        <w:t xml:space="preserve">; analysis 2.2; page </w:t>
      </w:r>
      <w:r w:rsidR="00BA7CBD">
        <w:rPr>
          <w:rStyle w:val="textref"/>
        </w:rPr>
        <w:fldChar w:fldCharType="begin"/>
      </w:r>
      <w:r w:rsidR="00BA7CBD">
        <w:rPr>
          <w:rStyle w:val="textref"/>
        </w:rPr>
        <w:instrText xml:space="preserve"> PAGEREF _Ref35261777 \h </w:instrText>
      </w:r>
      <w:r w:rsidR="00BA7CBD">
        <w:rPr>
          <w:rStyle w:val="textref"/>
        </w:rPr>
      </w:r>
      <w:r w:rsidR="00BA7CBD">
        <w:rPr>
          <w:rStyle w:val="textref"/>
        </w:rPr>
        <w:fldChar w:fldCharType="separate"/>
      </w:r>
      <w:r w:rsidR="00BA7CBD">
        <w:rPr>
          <w:rStyle w:val="textref"/>
          <w:noProof/>
        </w:rPr>
        <w:t>412</w:t>
      </w:r>
      <w:r w:rsidR="00BA7CBD">
        <w:rPr>
          <w:rStyle w:val="textref"/>
        </w:rPr>
        <w:fldChar w:fldCharType="end"/>
      </w:r>
      <w:r w:rsidRPr="001225C8">
        <w:rPr>
          <w:lang w:val="en-US"/>
        </w:rPr>
        <w:t>)</w:t>
      </w:r>
      <w:r w:rsidR="00C23986">
        <w:rPr>
          <w:lang w:val="en-US"/>
        </w:rPr>
        <w:t>. When the two United Kingdom studies were pooled, there was a small reduction in the risk of depression (</w:t>
      </w:r>
      <w:r w:rsidR="00C23986" w:rsidRPr="00C23986">
        <w:rPr>
          <w:sz w:val="16"/>
          <w:szCs w:val="16"/>
          <w:lang w:val="en-US"/>
        </w:rPr>
        <w:t xml:space="preserve">MD -0.77; 95%CI -1.44 to -0.09; low </w:t>
      </w:r>
      <w:r w:rsidR="00343BBE">
        <w:rPr>
          <w:sz w:val="16"/>
          <w:szCs w:val="16"/>
          <w:lang w:val="en-US"/>
        </w:rPr>
        <w:t>certainty</w:t>
      </w:r>
      <w:r w:rsidR="00BA7CBD">
        <w:rPr>
          <w:sz w:val="16"/>
          <w:szCs w:val="16"/>
          <w:lang w:val="en-US"/>
        </w:rPr>
        <w:t xml:space="preserve">; analysis 2.3; page </w:t>
      </w:r>
      <w:r w:rsidR="00BA7CBD">
        <w:rPr>
          <w:sz w:val="16"/>
          <w:szCs w:val="16"/>
          <w:lang w:val="en-US"/>
        </w:rPr>
        <w:fldChar w:fldCharType="begin"/>
      </w:r>
      <w:r w:rsidR="00BA7CBD">
        <w:rPr>
          <w:sz w:val="16"/>
          <w:szCs w:val="16"/>
          <w:lang w:val="en-US"/>
        </w:rPr>
        <w:instrText xml:space="preserve"> PAGEREF _Ref35261844 \h </w:instrText>
      </w:r>
      <w:r w:rsidR="00BA7CBD">
        <w:rPr>
          <w:sz w:val="16"/>
          <w:szCs w:val="16"/>
          <w:lang w:val="en-US"/>
        </w:rPr>
      </w:r>
      <w:r w:rsidR="00BA7CBD">
        <w:rPr>
          <w:sz w:val="16"/>
          <w:szCs w:val="16"/>
          <w:lang w:val="en-US"/>
        </w:rPr>
        <w:fldChar w:fldCharType="separate"/>
      </w:r>
      <w:r w:rsidR="00BA7CBD">
        <w:rPr>
          <w:noProof/>
          <w:sz w:val="16"/>
          <w:szCs w:val="16"/>
          <w:lang w:val="en-US"/>
        </w:rPr>
        <w:t>412</w:t>
      </w:r>
      <w:r w:rsidR="00BA7CBD">
        <w:rPr>
          <w:sz w:val="16"/>
          <w:szCs w:val="16"/>
          <w:lang w:val="en-US"/>
        </w:rPr>
        <w:fldChar w:fldCharType="end"/>
      </w:r>
      <w:r w:rsidR="00C23986">
        <w:rPr>
          <w:lang w:val="en-US"/>
        </w:rPr>
        <w:t>) and anxiety (</w:t>
      </w:r>
      <w:r w:rsidR="00C23986" w:rsidRPr="00C23986">
        <w:rPr>
          <w:sz w:val="16"/>
          <w:szCs w:val="16"/>
          <w:lang w:val="en-US"/>
        </w:rPr>
        <w:t xml:space="preserve">MD -0.77; 95%CI -1.48 to </w:t>
      </w:r>
      <w:r w:rsidR="005F447F">
        <w:rPr>
          <w:sz w:val="16"/>
          <w:szCs w:val="16"/>
          <w:lang w:val="en-US"/>
        </w:rPr>
        <w:noBreakHyphen/>
      </w:r>
      <w:r w:rsidR="00C23986" w:rsidRPr="00C23986">
        <w:rPr>
          <w:sz w:val="16"/>
          <w:szCs w:val="16"/>
          <w:lang w:val="en-US"/>
        </w:rPr>
        <w:t xml:space="preserve">0.06; low </w:t>
      </w:r>
      <w:r w:rsidR="00343BBE">
        <w:rPr>
          <w:sz w:val="16"/>
          <w:szCs w:val="16"/>
          <w:lang w:val="en-US"/>
        </w:rPr>
        <w:t>certainty</w:t>
      </w:r>
      <w:r w:rsidR="00BA7CBD">
        <w:rPr>
          <w:sz w:val="16"/>
          <w:szCs w:val="16"/>
          <w:lang w:val="en-US"/>
        </w:rPr>
        <w:t xml:space="preserve">; analysis 2.4; page </w:t>
      </w:r>
      <w:r w:rsidR="00BA7CBD">
        <w:rPr>
          <w:sz w:val="16"/>
          <w:szCs w:val="16"/>
          <w:lang w:val="en-US"/>
        </w:rPr>
        <w:fldChar w:fldCharType="begin"/>
      </w:r>
      <w:r w:rsidR="00BA7CBD">
        <w:rPr>
          <w:sz w:val="16"/>
          <w:szCs w:val="16"/>
          <w:lang w:val="en-US"/>
        </w:rPr>
        <w:instrText xml:space="preserve"> PAGEREF _Ref35261858 \h </w:instrText>
      </w:r>
      <w:r w:rsidR="00BA7CBD">
        <w:rPr>
          <w:sz w:val="16"/>
          <w:szCs w:val="16"/>
          <w:lang w:val="en-US"/>
        </w:rPr>
      </w:r>
      <w:r w:rsidR="00BA7CBD">
        <w:rPr>
          <w:sz w:val="16"/>
          <w:szCs w:val="16"/>
          <w:lang w:val="en-US"/>
        </w:rPr>
        <w:fldChar w:fldCharType="separate"/>
      </w:r>
      <w:r w:rsidR="00BA7CBD">
        <w:rPr>
          <w:noProof/>
          <w:sz w:val="16"/>
          <w:szCs w:val="16"/>
          <w:lang w:val="en-US"/>
        </w:rPr>
        <w:t>412</w:t>
      </w:r>
      <w:r w:rsidR="00BA7CBD">
        <w:rPr>
          <w:sz w:val="16"/>
          <w:szCs w:val="16"/>
          <w:lang w:val="en-US"/>
        </w:rPr>
        <w:fldChar w:fldCharType="end"/>
      </w:r>
      <w:r w:rsidR="00C23986">
        <w:rPr>
          <w:lang w:val="en-US"/>
        </w:rPr>
        <w:t>).</w:t>
      </w:r>
      <w:r w:rsidRPr="001225C8">
        <w:rPr>
          <w:lang w:val="en-US"/>
        </w:rPr>
        <w:t xml:space="preserve"> There was no indication in the </w:t>
      </w:r>
      <w:r w:rsidR="00010E66">
        <w:rPr>
          <w:lang w:val="en-US"/>
        </w:rPr>
        <w:t>three</w:t>
      </w:r>
      <w:r w:rsidRPr="001225C8">
        <w:rPr>
          <w:lang w:val="en-US"/>
        </w:rPr>
        <w:t xml:space="preserve"> trials that either excessive gestational weight gain or mean gestational weight gain differed in women of normal weight at the beginning of pregnancy compared with women who were overweight or obese.</w:t>
      </w:r>
    </w:p>
    <w:tbl>
      <w:tblPr>
        <w:tblW w:w="5000" w:type="pct"/>
        <w:tblCellMar>
          <w:top w:w="100" w:type="dxa"/>
          <w:left w:w="100" w:type="dxa"/>
          <w:bottom w:w="100" w:type="dxa"/>
          <w:right w:w="100" w:type="dxa"/>
        </w:tblCellMar>
        <w:tblLook w:val="04A0" w:firstRow="1" w:lastRow="0" w:firstColumn="1" w:lastColumn="0" w:noHBand="0" w:noVBand="1"/>
      </w:tblPr>
      <w:tblGrid>
        <w:gridCol w:w="1357"/>
        <w:gridCol w:w="1621"/>
        <w:gridCol w:w="1948"/>
        <w:gridCol w:w="1419"/>
        <w:gridCol w:w="1419"/>
        <w:gridCol w:w="1501"/>
      </w:tblGrid>
      <w:tr w:rsidR="00AB6A13" w14:paraId="25529E76" w14:textId="77777777" w:rsidTr="00413AC1">
        <w:trPr>
          <w:cantSplit/>
          <w:tblHeader/>
        </w:trPr>
        <w:tc>
          <w:tcPr>
            <w:tcW w:w="5000" w:type="pct"/>
            <w:gridSpan w:val="6"/>
            <w:tcBorders>
              <w:top w:val="nil"/>
              <w:left w:val="nil"/>
              <w:bottom w:val="nil"/>
              <w:right w:val="nil"/>
            </w:tcBorders>
            <w:vAlign w:val="center"/>
            <w:hideMark/>
          </w:tcPr>
          <w:p w14:paraId="16A72567" w14:textId="209094C9" w:rsidR="00AB6A13" w:rsidRDefault="005830DD" w:rsidP="00BD61CC">
            <w:pPr>
              <w:pStyle w:val="Heading4"/>
              <w:pageBreakBefore/>
              <w:spacing w:after="0"/>
            </w:pPr>
            <w:r>
              <w:t>Summary of findings</w:t>
            </w:r>
            <w:r w:rsidR="00AB6A13">
              <w:t xml:space="preserve"> </w:t>
            </w:r>
          </w:p>
        </w:tc>
      </w:tr>
      <w:tr w:rsidR="00AB6A13" w14:paraId="287E0F43" w14:textId="77777777" w:rsidTr="005830DD">
        <w:trPr>
          <w:cantSplit/>
          <w:trHeight w:val="19"/>
          <w:tblHeader/>
        </w:trPr>
        <w:tc>
          <w:tcPr>
            <w:tcW w:w="5000" w:type="pct"/>
            <w:gridSpan w:val="6"/>
            <w:tcBorders>
              <w:top w:val="single" w:sz="12" w:space="0" w:color="000000"/>
              <w:left w:val="nil"/>
              <w:bottom w:val="single" w:sz="12" w:space="0" w:color="000000"/>
              <w:right w:val="nil"/>
            </w:tcBorders>
            <w:vAlign w:val="center"/>
            <w:hideMark/>
          </w:tcPr>
          <w:p w14:paraId="6D95D7A0" w14:textId="77777777" w:rsidR="00AB6A13" w:rsidRDefault="00AB6A13" w:rsidP="005A3845">
            <w:pPr>
              <w:pStyle w:val="Heading5"/>
            </w:pPr>
            <w:r>
              <w:t>Regular weighing and advice on weight gain compared to usual care for gestational weight gain</w:t>
            </w:r>
          </w:p>
        </w:tc>
      </w:tr>
      <w:tr w:rsidR="00AB6A13" w14:paraId="69BDE716" w14:textId="77777777" w:rsidTr="005830DD">
        <w:trPr>
          <w:cantSplit/>
          <w:trHeight w:val="776"/>
          <w:tblHeader/>
        </w:trPr>
        <w:tc>
          <w:tcPr>
            <w:tcW w:w="5000" w:type="pct"/>
            <w:gridSpan w:val="6"/>
            <w:tcBorders>
              <w:top w:val="single" w:sz="12" w:space="0" w:color="000000"/>
              <w:left w:val="nil"/>
              <w:bottom w:val="single" w:sz="12" w:space="0" w:color="000000"/>
              <w:right w:val="nil"/>
            </w:tcBorders>
            <w:vAlign w:val="center"/>
            <w:hideMark/>
          </w:tcPr>
          <w:p w14:paraId="071C33D1" w14:textId="39C29A9C" w:rsidR="00AB6A13" w:rsidRDefault="00AB6A13" w:rsidP="005830DD">
            <w:pPr>
              <w:spacing w:before="40" w:after="40" w:line="240" w:lineRule="auto"/>
              <w:rPr>
                <w:rFonts w:ascii="Arial Narrow" w:eastAsia="Times New Roman" w:hAnsi="Arial Narrow"/>
                <w:sz w:val="16"/>
                <w:szCs w:val="16"/>
              </w:rPr>
            </w:pPr>
            <w:r>
              <w:rPr>
                <w:rFonts w:ascii="Arial Narrow" w:eastAsia="Times New Roman" w:hAnsi="Arial Narrow"/>
                <w:b/>
                <w:bCs/>
                <w:sz w:val="16"/>
                <w:szCs w:val="16"/>
              </w:rPr>
              <w:t>Patient or population</w:t>
            </w:r>
            <w:r>
              <w:rPr>
                <w:rFonts w:ascii="Arial Narrow" w:eastAsia="Times New Roman" w:hAnsi="Arial Narrow"/>
                <w:sz w:val="16"/>
                <w:szCs w:val="16"/>
              </w:rPr>
              <w:t xml:space="preserve">: </w:t>
            </w:r>
            <w:r w:rsidR="005A3845">
              <w:rPr>
                <w:rFonts w:ascii="Arial Narrow" w:eastAsia="Times New Roman" w:hAnsi="Arial Narrow"/>
                <w:sz w:val="16"/>
                <w:szCs w:val="16"/>
              </w:rPr>
              <w:t>Pregnant women</w:t>
            </w:r>
            <w:r>
              <w:rPr>
                <w:rFonts w:ascii="Arial Narrow" w:eastAsia="Times New Roman" w:hAnsi="Arial Narrow"/>
                <w:sz w:val="16"/>
                <w:szCs w:val="16"/>
              </w:rPr>
              <w:t xml:space="preserve"> </w:t>
            </w:r>
          </w:p>
          <w:p w14:paraId="5FFC8E6C" w14:textId="77777777" w:rsidR="00AB6A13" w:rsidRDefault="00AB6A13" w:rsidP="005830DD">
            <w:pPr>
              <w:spacing w:before="40" w:after="40" w:line="240" w:lineRule="auto"/>
              <w:rPr>
                <w:rFonts w:ascii="Arial Narrow" w:eastAsia="Times New Roman" w:hAnsi="Arial Narrow"/>
                <w:sz w:val="16"/>
                <w:szCs w:val="16"/>
              </w:rPr>
            </w:pPr>
            <w:r>
              <w:rPr>
                <w:rFonts w:ascii="Arial Narrow" w:eastAsia="Times New Roman" w:hAnsi="Arial Narrow"/>
                <w:b/>
                <w:bCs/>
                <w:sz w:val="16"/>
                <w:szCs w:val="16"/>
              </w:rPr>
              <w:t>Setting</w:t>
            </w:r>
            <w:r>
              <w:rPr>
                <w:rFonts w:ascii="Arial Narrow" w:eastAsia="Times New Roman" w:hAnsi="Arial Narrow"/>
                <w:sz w:val="16"/>
                <w:szCs w:val="16"/>
              </w:rPr>
              <w:t xml:space="preserve">: Australia, United Kingdom </w:t>
            </w:r>
          </w:p>
          <w:p w14:paraId="76F0B998" w14:textId="77777777" w:rsidR="00AB6A13" w:rsidRDefault="00AB6A13" w:rsidP="005830DD">
            <w:pPr>
              <w:spacing w:before="40" w:after="40" w:line="240" w:lineRule="auto"/>
              <w:rPr>
                <w:rFonts w:ascii="Arial Narrow" w:eastAsia="Times New Roman" w:hAnsi="Arial Narrow"/>
                <w:sz w:val="16"/>
                <w:szCs w:val="16"/>
              </w:rPr>
            </w:pPr>
            <w:r>
              <w:rPr>
                <w:rFonts w:ascii="Arial Narrow" w:eastAsia="Times New Roman" w:hAnsi="Arial Narrow"/>
                <w:b/>
                <w:bCs/>
                <w:sz w:val="16"/>
                <w:szCs w:val="16"/>
              </w:rPr>
              <w:t>Intervention</w:t>
            </w:r>
            <w:r>
              <w:rPr>
                <w:rFonts w:ascii="Arial Narrow" w:eastAsia="Times New Roman" w:hAnsi="Arial Narrow"/>
                <w:sz w:val="16"/>
                <w:szCs w:val="16"/>
              </w:rPr>
              <w:t xml:space="preserve">: Regular weighing and advice on weight gain </w:t>
            </w:r>
          </w:p>
          <w:p w14:paraId="0C0CFFCC" w14:textId="403D9379" w:rsidR="00AB6A13" w:rsidRDefault="00AB6A13" w:rsidP="005830DD">
            <w:pPr>
              <w:spacing w:before="40" w:after="40" w:line="240" w:lineRule="auto"/>
              <w:rPr>
                <w:rFonts w:ascii="Arial Narrow" w:eastAsia="Times New Roman" w:hAnsi="Arial Narrow"/>
                <w:sz w:val="16"/>
                <w:szCs w:val="16"/>
              </w:rPr>
            </w:pPr>
            <w:r>
              <w:rPr>
                <w:rFonts w:ascii="Arial Narrow" w:eastAsia="Times New Roman" w:hAnsi="Arial Narrow"/>
                <w:b/>
                <w:bCs/>
                <w:sz w:val="16"/>
                <w:szCs w:val="16"/>
              </w:rPr>
              <w:t>Comparison</w:t>
            </w:r>
            <w:r w:rsidR="005A3845">
              <w:rPr>
                <w:rFonts w:ascii="Arial Narrow" w:eastAsia="Times New Roman" w:hAnsi="Arial Narrow"/>
                <w:sz w:val="16"/>
                <w:szCs w:val="16"/>
              </w:rPr>
              <w:t>: U</w:t>
            </w:r>
            <w:r>
              <w:rPr>
                <w:rFonts w:ascii="Arial Narrow" w:eastAsia="Times New Roman" w:hAnsi="Arial Narrow"/>
                <w:sz w:val="16"/>
                <w:szCs w:val="16"/>
              </w:rPr>
              <w:t xml:space="preserve">sual care </w:t>
            </w:r>
          </w:p>
        </w:tc>
      </w:tr>
      <w:tr w:rsidR="005A3845" w14:paraId="15110940" w14:textId="77777777" w:rsidTr="00413AC1">
        <w:trPr>
          <w:cantSplit/>
          <w:tblHeader/>
        </w:trPr>
        <w:tc>
          <w:tcPr>
            <w:tcW w:w="732" w:type="pct"/>
            <w:vMerge w:val="restart"/>
            <w:tcBorders>
              <w:right w:val="single" w:sz="6" w:space="0" w:color="EFEFEF"/>
            </w:tcBorders>
            <w:shd w:val="clear" w:color="auto" w:fill="3271AA"/>
            <w:vAlign w:val="center"/>
            <w:hideMark/>
          </w:tcPr>
          <w:p w14:paraId="355716C0" w14:textId="77777777" w:rsidR="005A3845" w:rsidRDefault="005A3845" w:rsidP="005830DD">
            <w:pPr>
              <w:pStyle w:val="NormalWeb"/>
              <w:spacing w:before="0" w:beforeAutospacing="0" w:after="0" w:afterAutospacing="0" w:line="240" w:lineRule="auto"/>
              <w:jc w:val="center"/>
              <w:rPr>
                <w:rFonts w:ascii="Arial Narrow" w:eastAsiaTheme="minorEastAsia" w:hAnsi="Arial Narrow"/>
                <w:color w:val="FFFFFF"/>
                <w:sz w:val="16"/>
                <w:szCs w:val="16"/>
              </w:rPr>
            </w:pPr>
            <w:r>
              <w:rPr>
                <w:rFonts w:ascii="Arial Narrow" w:hAnsi="Arial Narrow"/>
                <w:color w:val="FFFFFF"/>
                <w:sz w:val="16"/>
                <w:szCs w:val="16"/>
              </w:rPr>
              <w:t>Outcomes</w:t>
            </w:r>
          </w:p>
        </w:tc>
        <w:tc>
          <w:tcPr>
            <w:tcW w:w="1926" w:type="pct"/>
            <w:gridSpan w:val="2"/>
            <w:tcBorders>
              <w:top w:val="single" w:sz="6" w:space="0" w:color="EFEFEF"/>
              <w:right w:val="single" w:sz="6" w:space="0" w:color="EFEFEF"/>
            </w:tcBorders>
            <w:shd w:val="clear" w:color="auto" w:fill="E0E0E0"/>
            <w:hideMark/>
          </w:tcPr>
          <w:p w14:paraId="6910A2D5" w14:textId="77777777" w:rsidR="005A3845" w:rsidRDefault="005A3845" w:rsidP="005830DD">
            <w:pPr>
              <w:pStyle w:val="NormalWeb"/>
              <w:spacing w:before="0" w:beforeAutospacing="0" w:after="0" w:afterAutospacing="0" w:line="240" w:lineRule="auto"/>
              <w:jc w:val="center"/>
              <w:rPr>
                <w:rFonts w:ascii="Arial Narrow" w:hAnsi="Arial Narrow"/>
                <w:b/>
                <w:bCs/>
                <w:sz w:val="16"/>
                <w:szCs w:val="16"/>
              </w:rPr>
            </w:pPr>
            <w:r>
              <w:rPr>
                <w:rFonts w:ascii="Arial Narrow" w:hAnsi="Arial Narrow"/>
                <w:b/>
                <w:bCs/>
                <w:sz w:val="16"/>
                <w:szCs w:val="16"/>
              </w:rPr>
              <w:t>Anticipated absolute effects</w:t>
            </w:r>
            <w:r>
              <w:rPr>
                <w:rFonts w:ascii="Arial Narrow" w:hAnsi="Arial Narrow"/>
                <w:b/>
                <w:bCs/>
                <w:sz w:val="16"/>
                <w:szCs w:val="16"/>
                <w:vertAlign w:val="superscript"/>
              </w:rPr>
              <w:t>*</w:t>
            </w:r>
            <w:r>
              <w:rPr>
                <w:rFonts w:ascii="Arial Narrow" w:hAnsi="Arial Narrow"/>
                <w:b/>
                <w:bCs/>
                <w:sz w:val="16"/>
                <w:szCs w:val="16"/>
              </w:rPr>
              <w:t xml:space="preserve"> </w:t>
            </w:r>
            <w:r>
              <w:rPr>
                <w:rFonts w:ascii="Arial Narrow" w:hAnsi="Arial Narrow"/>
                <w:sz w:val="16"/>
                <w:szCs w:val="16"/>
              </w:rPr>
              <w:t>(95% CI)</w:t>
            </w:r>
            <w:r>
              <w:rPr>
                <w:rFonts w:ascii="Arial Narrow" w:hAnsi="Arial Narrow"/>
                <w:b/>
                <w:bCs/>
                <w:sz w:val="16"/>
                <w:szCs w:val="16"/>
              </w:rPr>
              <w:t xml:space="preserve"> </w:t>
            </w:r>
          </w:p>
        </w:tc>
        <w:tc>
          <w:tcPr>
            <w:tcW w:w="766" w:type="pct"/>
            <w:vMerge w:val="restart"/>
            <w:tcBorders>
              <w:right w:val="single" w:sz="6" w:space="0" w:color="EFEFEF"/>
            </w:tcBorders>
            <w:shd w:val="clear" w:color="auto" w:fill="3271AA"/>
            <w:vAlign w:val="center"/>
            <w:hideMark/>
          </w:tcPr>
          <w:p w14:paraId="3E43B27A" w14:textId="77777777" w:rsidR="005A3845" w:rsidRDefault="005A3845" w:rsidP="005830DD">
            <w:pPr>
              <w:pStyle w:val="NormalWeb"/>
              <w:spacing w:before="0" w:beforeAutospacing="0" w:after="0" w:afterAutospacing="0" w:line="240" w:lineRule="auto"/>
              <w:jc w:val="center"/>
              <w:rPr>
                <w:rFonts w:ascii="Arial Narrow" w:hAnsi="Arial Narrow"/>
                <w:color w:val="FFFFFF"/>
                <w:sz w:val="16"/>
                <w:szCs w:val="16"/>
              </w:rPr>
            </w:pPr>
            <w:r>
              <w:rPr>
                <w:rFonts w:ascii="Arial Narrow" w:hAnsi="Arial Narrow"/>
                <w:color w:val="FFFFFF"/>
                <w:sz w:val="16"/>
                <w:szCs w:val="16"/>
              </w:rPr>
              <w:t>Relative effect</w:t>
            </w:r>
            <w:r>
              <w:rPr>
                <w:rFonts w:ascii="Arial Narrow" w:hAnsi="Arial Narrow"/>
                <w:color w:val="FFFFFF"/>
                <w:sz w:val="16"/>
                <w:szCs w:val="16"/>
              </w:rPr>
              <w:br/>
              <w:t xml:space="preserve">(95% CI) </w:t>
            </w:r>
          </w:p>
        </w:tc>
        <w:tc>
          <w:tcPr>
            <w:tcW w:w="766" w:type="pct"/>
            <w:vMerge w:val="restart"/>
            <w:tcBorders>
              <w:right w:val="single" w:sz="6" w:space="0" w:color="EFEFEF"/>
            </w:tcBorders>
            <w:shd w:val="clear" w:color="auto" w:fill="3271AA"/>
            <w:vAlign w:val="center"/>
            <w:hideMark/>
          </w:tcPr>
          <w:p w14:paraId="4622B7C7" w14:textId="77777777" w:rsidR="005A3845" w:rsidRDefault="005A3845" w:rsidP="005830DD">
            <w:pPr>
              <w:pStyle w:val="NormalWeb"/>
              <w:spacing w:before="0" w:beforeAutospacing="0" w:after="0" w:afterAutospacing="0" w:line="240" w:lineRule="auto"/>
              <w:jc w:val="center"/>
              <w:rPr>
                <w:rFonts w:ascii="Arial Narrow" w:hAnsi="Arial Narrow"/>
                <w:color w:val="FFFFFF"/>
                <w:sz w:val="16"/>
                <w:szCs w:val="16"/>
              </w:rPr>
            </w:pPr>
            <w:r>
              <w:rPr>
                <w:rFonts w:ascii="Arial Narrow" w:hAnsi="Arial Narrow"/>
                <w:color w:val="FFFFFF"/>
                <w:sz w:val="16"/>
                <w:szCs w:val="16"/>
              </w:rPr>
              <w:t xml:space="preserve">№ of participants </w:t>
            </w:r>
            <w:r>
              <w:rPr>
                <w:rFonts w:ascii="Arial Narrow" w:hAnsi="Arial Narrow"/>
                <w:color w:val="FFFFFF"/>
                <w:sz w:val="16"/>
                <w:szCs w:val="16"/>
              </w:rPr>
              <w:br/>
              <w:t xml:space="preserve">(studies) </w:t>
            </w:r>
          </w:p>
        </w:tc>
        <w:tc>
          <w:tcPr>
            <w:tcW w:w="810" w:type="pct"/>
            <w:vMerge w:val="restart"/>
            <w:tcBorders>
              <w:right w:val="single" w:sz="6" w:space="0" w:color="EFEFEF"/>
            </w:tcBorders>
            <w:shd w:val="clear" w:color="auto" w:fill="3271AA"/>
            <w:vAlign w:val="center"/>
            <w:hideMark/>
          </w:tcPr>
          <w:p w14:paraId="3CF135BE" w14:textId="77777777" w:rsidR="005A3845" w:rsidRDefault="005A3845" w:rsidP="005830DD">
            <w:pPr>
              <w:pStyle w:val="NormalWeb"/>
              <w:spacing w:before="0" w:beforeAutospacing="0" w:after="0" w:afterAutospacing="0" w:line="240" w:lineRule="auto"/>
              <w:jc w:val="center"/>
              <w:rPr>
                <w:rFonts w:ascii="Arial Narrow" w:hAnsi="Arial Narrow"/>
                <w:color w:val="FFFFFF"/>
                <w:sz w:val="16"/>
                <w:szCs w:val="16"/>
              </w:rPr>
            </w:pPr>
            <w:r>
              <w:rPr>
                <w:rFonts w:ascii="Arial Narrow" w:hAnsi="Arial Narrow"/>
                <w:color w:val="FFFFFF"/>
                <w:sz w:val="16"/>
                <w:szCs w:val="16"/>
              </w:rPr>
              <w:t>Certainty of the evidence</w:t>
            </w:r>
            <w:r>
              <w:rPr>
                <w:rFonts w:ascii="Arial Narrow" w:hAnsi="Arial Narrow"/>
                <w:color w:val="FFFFFF"/>
                <w:sz w:val="16"/>
                <w:szCs w:val="16"/>
              </w:rPr>
              <w:br/>
              <w:t xml:space="preserve">(GRADE) </w:t>
            </w:r>
          </w:p>
        </w:tc>
      </w:tr>
      <w:tr w:rsidR="005A3845" w14:paraId="2A0429BA" w14:textId="77777777" w:rsidTr="00413AC1">
        <w:trPr>
          <w:cantSplit/>
          <w:tblHeader/>
        </w:trPr>
        <w:tc>
          <w:tcPr>
            <w:tcW w:w="732" w:type="pct"/>
            <w:vMerge/>
            <w:tcBorders>
              <w:right w:val="single" w:sz="6" w:space="0" w:color="EFEFEF"/>
            </w:tcBorders>
            <w:vAlign w:val="center"/>
            <w:hideMark/>
          </w:tcPr>
          <w:p w14:paraId="499CA6CE" w14:textId="77777777" w:rsidR="005A3845" w:rsidRDefault="005A3845" w:rsidP="005830DD">
            <w:pPr>
              <w:spacing w:line="240" w:lineRule="auto"/>
              <w:rPr>
                <w:rFonts w:ascii="Arial Narrow" w:eastAsiaTheme="minorEastAsia" w:hAnsi="Arial Narrow"/>
                <w:color w:val="FFFFFF"/>
                <w:sz w:val="16"/>
                <w:szCs w:val="16"/>
              </w:rPr>
            </w:pPr>
          </w:p>
        </w:tc>
        <w:tc>
          <w:tcPr>
            <w:tcW w:w="875" w:type="pct"/>
            <w:tcBorders>
              <w:top w:val="single" w:sz="6" w:space="0" w:color="EFEFEF"/>
              <w:right w:val="single" w:sz="6" w:space="0" w:color="EFEFEF"/>
            </w:tcBorders>
            <w:shd w:val="clear" w:color="auto" w:fill="E0E0E0"/>
            <w:hideMark/>
          </w:tcPr>
          <w:p w14:paraId="19B7FC6A" w14:textId="77777777" w:rsidR="005A3845" w:rsidRDefault="005A3845" w:rsidP="005830DD">
            <w:pPr>
              <w:pStyle w:val="first-letter"/>
              <w:spacing w:before="0" w:beforeAutospacing="0" w:after="0" w:afterAutospacing="0" w:line="240" w:lineRule="auto"/>
              <w:jc w:val="center"/>
              <w:rPr>
                <w:rFonts w:ascii="Arial Narrow" w:hAnsi="Arial Narrow"/>
                <w:b/>
                <w:bCs/>
                <w:sz w:val="16"/>
                <w:szCs w:val="16"/>
              </w:rPr>
            </w:pPr>
            <w:r>
              <w:rPr>
                <w:rFonts w:ascii="Arial Narrow" w:hAnsi="Arial Narrow"/>
                <w:b/>
                <w:bCs/>
                <w:sz w:val="16"/>
                <w:szCs w:val="16"/>
              </w:rPr>
              <w:t>Risk with usual care</w:t>
            </w:r>
          </w:p>
        </w:tc>
        <w:tc>
          <w:tcPr>
            <w:tcW w:w="1051" w:type="pct"/>
            <w:tcBorders>
              <w:top w:val="single" w:sz="6" w:space="0" w:color="EFEFEF"/>
              <w:right w:val="single" w:sz="6" w:space="0" w:color="EFEFEF"/>
            </w:tcBorders>
            <w:shd w:val="clear" w:color="auto" w:fill="E0E0E0"/>
            <w:hideMark/>
          </w:tcPr>
          <w:p w14:paraId="425B1E3D" w14:textId="18B6426D" w:rsidR="005A3845" w:rsidRDefault="00B543FC" w:rsidP="005830DD">
            <w:pPr>
              <w:pStyle w:val="first-letter"/>
              <w:spacing w:before="0" w:beforeAutospacing="0" w:after="0" w:afterAutospacing="0" w:line="240" w:lineRule="auto"/>
              <w:jc w:val="center"/>
              <w:rPr>
                <w:rFonts w:ascii="Arial Narrow" w:hAnsi="Arial Narrow"/>
                <w:b/>
                <w:bCs/>
                <w:sz w:val="16"/>
                <w:szCs w:val="16"/>
              </w:rPr>
            </w:pPr>
            <w:r>
              <w:rPr>
                <w:rFonts w:ascii="Arial Narrow" w:hAnsi="Arial Narrow"/>
                <w:b/>
                <w:bCs/>
                <w:sz w:val="16"/>
                <w:szCs w:val="16"/>
              </w:rPr>
              <w:t>Risk with r</w:t>
            </w:r>
            <w:r w:rsidR="005A3845">
              <w:rPr>
                <w:rFonts w:ascii="Arial Narrow" w:hAnsi="Arial Narrow"/>
                <w:b/>
                <w:bCs/>
                <w:sz w:val="16"/>
                <w:szCs w:val="16"/>
              </w:rPr>
              <w:t>egular weighing and advice on weight gain</w:t>
            </w:r>
          </w:p>
        </w:tc>
        <w:tc>
          <w:tcPr>
            <w:tcW w:w="766" w:type="pct"/>
            <w:vMerge/>
            <w:tcBorders>
              <w:right w:val="single" w:sz="6" w:space="0" w:color="EFEFEF"/>
            </w:tcBorders>
            <w:vAlign w:val="center"/>
            <w:hideMark/>
          </w:tcPr>
          <w:p w14:paraId="3CA3D8AF" w14:textId="77777777" w:rsidR="005A3845" w:rsidRDefault="005A3845" w:rsidP="005830DD">
            <w:pPr>
              <w:spacing w:line="240" w:lineRule="auto"/>
              <w:rPr>
                <w:rFonts w:ascii="Arial Narrow" w:eastAsiaTheme="minorEastAsia" w:hAnsi="Arial Narrow"/>
                <w:color w:val="FFFFFF"/>
                <w:sz w:val="16"/>
                <w:szCs w:val="16"/>
              </w:rPr>
            </w:pPr>
          </w:p>
        </w:tc>
        <w:tc>
          <w:tcPr>
            <w:tcW w:w="766" w:type="pct"/>
            <w:vMerge/>
            <w:tcBorders>
              <w:right w:val="single" w:sz="6" w:space="0" w:color="EFEFEF"/>
            </w:tcBorders>
            <w:vAlign w:val="center"/>
            <w:hideMark/>
          </w:tcPr>
          <w:p w14:paraId="74BC9932" w14:textId="77777777" w:rsidR="005A3845" w:rsidRDefault="005A3845" w:rsidP="005830DD">
            <w:pPr>
              <w:spacing w:line="240" w:lineRule="auto"/>
              <w:rPr>
                <w:rFonts w:ascii="Arial Narrow" w:eastAsiaTheme="minorEastAsia" w:hAnsi="Arial Narrow"/>
                <w:color w:val="FFFFFF"/>
                <w:sz w:val="16"/>
                <w:szCs w:val="16"/>
              </w:rPr>
            </w:pPr>
          </w:p>
        </w:tc>
        <w:tc>
          <w:tcPr>
            <w:tcW w:w="810" w:type="pct"/>
            <w:vMerge/>
            <w:tcBorders>
              <w:right w:val="single" w:sz="6" w:space="0" w:color="EFEFEF"/>
            </w:tcBorders>
            <w:vAlign w:val="center"/>
            <w:hideMark/>
          </w:tcPr>
          <w:p w14:paraId="024E1B63" w14:textId="77777777" w:rsidR="005A3845" w:rsidRDefault="005A3845" w:rsidP="005830DD">
            <w:pPr>
              <w:spacing w:line="240" w:lineRule="auto"/>
              <w:rPr>
                <w:rFonts w:ascii="Arial Narrow" w:eastAsiaTheme="minorEastAsia" w:hAnsi="Arial Narrow"/>
                <w:color w:val="FFFFFF"/>
                <w:sz w:val="16"/>
                <w:szCs w:val="16"/>
              </w:rPr>
            </w:pPr>
          </w:p>
        </w:tc>
      </w:tr>
      <w:tr w:rsidR="005A3845" w14:paraId="33CDAA53" w14:textId="77777777" w:rsidTr="00413AC1">
        <w:trPr>
          <w:cantSplit/>
        </w:trPr>
        <w:tc>
          <w:tcPr>
            <w:tcW w:w="732" w:type="pct"/>
            <w:tcBorders>
              <w:top w:val="single" w:sz="6" w:space="0" w:color="000000"/>
              <w:left w:val="nil"/>
              <w:bottom w:val="single" w:sz="6" w:space="0" w:color="000000"/>
              <w:right w:val="nil"/>
            </w:tcBorders>
            <w:vAlign w:val="center"/>
            <w:hideMark/>
          </w:tcPr>
          <w:p w14:paraId="2172D405" w14:textId="740BFFC6" w:rsidR="005A3845" w:rsidRDefault="005A3845" w:rsidP="005A3845">
            <w:pPr>
              <w:jc w:val="center"/>
              <w:rPr>
                <w:rFonts w:ascii="Arial Narrow" w:eastAsia="Times New Roman" w:hAnsi="Arial Narrow"/>
                <w:sz w:val="16"/>
                <w:szCs w:val="16"/>
              </w:rPr>
            </w:pPr>
            <w:r>
              <w:rPr>
                <w:rStyle w:val="label"/>
                <w:rFonts w:ascii="Arial Narrow" w:eastAsia="Times New Roman" w:hAnsi="Arial Narrow"/>
                <w:szCs w:val="18"/>
              </w:rPr>
              <w:t xml:space="preserve">Weight gain exceeding IOM guidelines </w:t>
            </w:r>
          </w:p>
        </w:tc>
        <w:tc>
          <w:tcPr>
            <w:tcW w:w="875" w:type="pct"/>
            <w:tcBorders>
              <w:top w:val="single" w:sz="6" w:space="0" w:color="000000"/>
              <w:left w:val="nil"/>
              <w:bottom w:val="single" w:sz="6" w:space="0" w:color="000000"/>
              <w:right w:val="nil"/>
            </w:tcBorders>
            <w:vAlign w:val="center"/>
            <w:hideMark/>
          </w:tcPr>
          <w:p w14:paraId="4D3C8767" w14:textId="77777777" w:rsidR="005A3845" w:rsidRDefault="005A3845" w:rsidP="00DE11C4">
            <w:pPr>
              <w:rPr>
                <w:rFonts w:ascii="Arial Narrow" w:eastAsia="Times New Roman" w:hAnsi="Arial Narrow"/>
                <w:sz w:val="16"/>
                <w:szCs w:val="16"/>
              </w:rPr>
            </w:pPr>
            <w:r>
              <w:rPr>
                <w:rFonts w:ascii="Arial Narrow" w:eastAsia="Times New Roman" w:hAnsi="Arial Narrow"/>
                <w:sz w:val="16"/>
                <w:szCs w:val="16"/>
              </w:rPr>
              <w:t xml:space="preserve">480 per 1,000 </w:t>
            </w:r>
          </w:p>
        </w:tc>
        <w:tc>
          <w:tcPr>
            <w:tcW w:w="1051" w:type="pct"/>
            <w:tcBorders>
              <w:top w:val="single" w:sz="6" w:space="0" w:color="000000"/>
              <w:left w:val="nil"/>
              <w:bottom w:val="single" w:sz="6" w:space="0" w:color="000000"/>
              <w:right w:val="nil"/>
            </w:tcBorders>
            <w:shd w:val="clear" w:color="auto" w:fill="EBEBEB"/>
            <w:hideMark/>
          </w:tcPr>
          <w:p w14:paraId="26234E1D" w14:textId="77777777" w:rsidR="005A3845" w:rsidRDefault="005A3845" w:rsidP="00DE11C4">
            <w:pPr>
              <w:jc w:val="center"/>
              <w:rPr>
                <w:rFonts w:ascii="Arial Narrow" w:eastAsia="Times New Roman" w:hAnsi="Arial Narrow"/>
                <w:sz w:val="16"/>
                <w:szCs w:val="16"/>
              </w:rPr>
            </w:pPr>
            <w:r>
              <w:rPr>
                <w:rStyle w:val="cell-value"/>
                <w:rFonts w:ascii="Arial Narrow" w:eastAsia="Times New Roman" w:hAnsi="Arial Narrow"/>
                <w:b/>
                <w:bCs/>
                <w:szCs w:val="18"/>
              </w:rPr>
              <w:t>485 per 1,000</w:t>
            </w:r>
            <w:r>
              <w:rPr>
                <w:rFonts w:ascii="Arial Narrow" w:eastAsia="Times New Roman" w:hAnsi="Arial Narrow"/>
                <w:szCs w:val="18"/>
              </w:rPr>
              <w:br/>
            </w:r>
            <w:r>
              <w:rPr>
                <w:rStyle w:val="cell-value"/>
                <w:rFonts w:ascii="Arial Narrow" w:eastAsia="Times New Roman" w:hAnsi="Arial Narrow"/>
                <w:szCs w:val="18"/>
              </w:rPr>
              <w:t>(442 to 538)</w:t>
            </w:r>
            <w:r>
              <w:rPr>
                <w:rFonts w:ascii="Arial Narrow" w:eastAsia="Times New Roman" w:hAnsi="Arial Narrow"/>
                <w:sz w:val="16"/>
                <w:szCs w:val="16"/>
              </w:rPr>
              <w:t xml:space="preserve"> </w:t>
            </w:r>
          </w:p>
        </w:tc>
        <w:tc>
          <w:tcPr>
            <w:tcW w:w="766" w:type="pct"/>
            <w:tcBorders>
              <w:top w:val="single" w:sz="6" w:space="0" w:color="000000"/>
              <w:left w:val="nil"/>
              <w:bottom w:val="single" w:sz="6" w:space="0" w:color="000000"/>
              <w:right w:val="nil"/>
            </w:tcBorders>
            <w:vAlign w:val="center"/>
            <w:hideMark/>
          </w:tcPr>
          <w:p w14:paraId="33788441" w14:textId="77777777" w:rsidR="005A3845" w:rsidRDefault="005A3845" w:rsidP="00DE11C4">
            <w:pPr>
              <w:jc w:val="center"/>
              <w:rPr>
                <w:rFonts w:ascii="Arial Narrow" w:eastAsia="Times New Roman" w:hAnsi="Arial Narrow"/>
                <w:sz w:val="16"/>
                <w:szCs w:val="16"/>
              </w:rPr>
            </w:pPr>
            <w:r>
              <w:rPr>
                <w:rStyle w:val="block"/>
                <w:rFonts w:ascii="Arial Narrow" w:eastAsia="Times New Roman" w:hAnsi="Arial Narrow"/>
                <w:b/>
                <w:bCs/>
                <w:sz w:val="16"/>
                <w:szCs w:val="16"/>
              </w:rPr>
              <w:t>RR 1.01</w:t>
            </w:r>
            <w:r>
              <w:rPr>
                <w:rFonts w:ascii="Arial Narrow" w:eastAsia="Times New Roman" w:hAnsi="Arial Narrow"/>
                <w:sz w:val="16"/>
                <w:szCs w:val="16"/>
              </w:rPr>
              <w:br/>
            </w:r>
            <w:r>
              <w:rPr>
                <w:rStyle w:val="cell"/>
                <w:rFonts w:ascii="Arial Narrow" w:hAnsi="Arial Narrow"/>
                <w:sz w:val="16"/>
                <w:szCs w:val="16"/>
              </w:rPr>
              <w:t>(0.92 to 1.12)</w:t>
            </w:r>
            <w:r>
              <w:rPr>
                <w:rFonts w:ascii="Arial Narrow" w:eastAsia="Times New Roman" w:hAnsi="Arial Narrow"/>
                <w:sz w:val="16"/>
                <w:szCs w:val="16"/>
              </w:rPr>
              <w:t xml:space="preserve"> </w:t>
            </w:r>
          </w:p>
        </w:tc>
        <w:tc>
          <w:tcPr>
            <w:tcW w:w="766" w:type="pct"/>
            <w:tcBorders>
              <w:top w:val="single" w:sz="6" w:space="0" w:color="000000"/>
              <w:left w:val="nil"/>
              <w:bottom w:val="single" w:sz="6" w:space="0" w:color="000000"/>
              <w:right w:val="nil"/>
            </w:tcBorders>
            <w:vAlign w:val="center"/>
            <w:hideMark/>
          </w:tcPr>
          <w:p w14:paraId="317683A9" w14:textId="77777777" w:rsidR="005A3845" w:rsidRDefault="005A3845" w:rsidP="00DE11C4">
            <w:pPr>
              <w:jc w:val="center"/>
              <w:rPr>
                <w:rFonts w:ascii="Arial Narrow" w:eastAsia="Times New Roman" w:hAnsi="Arial Narrow"/>
                <w:sz w:val="16"/>
                <w:szCs w:val="16"/>
              </w:rPr>
            </w:pPr>
            <w:r>
              <w:rPr>
                <w:rFonts w:ascii="Arial Narrow" w:eastAsia="Times New Roman" w:hAnsi="Arial Narrow"/>
                <w:sz w:val="16"/>
                <w:szCs w:val="16"/>
              </w:rPr>
              <w:t>1,327</w:t>
            </w:r>
            <w:r>
              <w:rPr>
                <w:rFonts w:ascii="Arial Narrow" w:eastAsia="Times New Roman" w:hAnsi="Arial Narrow"/>
                <w:sz w:val="16"/>
                <w:szCs w:val="16"/>
              </w:rPr>
              <w:br/>
              <w:t xml:space="preserve">(3 RCTs) </w:t>
            </w:r>
          </w:p>
        </w:tc>
        <w:tc>
          <w:tcPr>
            <w:tcW w:w="810" w:type="pct"/>
            <w:tcBorders>
              <w:top w:val="single" w:sz="6" w:space="0" w:color="000000"/>
              <w:left w:val="nil"/>
              <w:bottom w:val="single" w:sz="6" w:space="0" w:color="000000"/>
              <w:right w:val="nil"/>
            </w:tcBorders>
            <w:vAlign w:val="center"/>
            <w:hideMark/>
          </w:tcPr>
          <w:p w14:paraId="2AA5C044" w14:textId="4617EA4B" w:rsidR="005A3845" w:rsidRDefault="005A3845" w:rsidP="00DE11C4">
            <w:pPr>
              <w:jc w:val="center"/>
              <w:rPr>
                <w:rFonts w:ascii="Arial Narrow" w:eastAsia="Times New Roman" w:hAnsi="Arial Narrow"/>
                <w:sz w:val="16"/>
                <w:szCs w:val="16"/>
              </w:rPr>
            </w:pPr>
            <w:r>
              <w:rPr>
                <w:rStyle w:val="quality-sign"/>
                <w:rFonts w:ascii="Cambria" w:eastAsia="Cambria" w:hAnsi="Cambria" w:cs="Cambria"/>
                <w:sz w:val="21"/>
                <w:szCs w:val="21"/>
              </w:rPr>
              <w:t>⨁</w:t>
            </w:r>
            <w:r w:rsidR="00413AC1">
              <w:rPr>
                <w:rStyle w:val="quality-sign"/>
                <w:rFonts w:ascii="MS Mincho" w:eastAsia="MS Mincho" w:hAnsi="MS Mincho" w:cs="MS Mincho"/>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sidR="00413AC1">
              <w:rPr>
                <w:rStyle w:val="quality-text"/>
                <w:rFonts w:ascii="Arial Narrow" w:eastAsia="Times New Roman" w:hAnsi="Arial Narrow"/>
                <w:sz w:val="16"/>
                <w:szCs w:val="16"/>
              </w:rPr>
              <w:t xml:space="preserve">VERY </w:t>
            </w:r>
            <w:r>
              <w:rPr>
                <w:rStyle w:val="quality-text"/>
                <w:rFonts w:ascii="Arial Narrow" w:eastAsia="Times New Roman" w:hAnsi="Arial Narrow"/>
                <w:sz w:val="16"/>
                <w:szCs w:val="16"/>
              </w:rPr>
              <w:t>LOW</w:t>
            </w:r>
            <w:r>
              <w:rPr>
                <w:rFonts w:ascii="Arial Narrow" w:eastAsia="Times New Roman" w:hAnsi="Arial Narrow"/>
                <w:sz w:val="16"/>
                <w:szCs w:val="16"/>
              </w:rPr>
              <w:t xml:space="preserve"> </w:t>
            </w:r>
            <w:r>
              <w:rPr>
                <w:rFonts w:ascii="Arial Narrow" w:eastAsia="Times New Roman" w:hAnsi="Arial Narrow"/>
                <w:sz w:val="16"/>
                <w:szCs w:val="16"/>
                <w:vertAlign w:val="superscript"/>
              </w:rPr>
              <w:t>a</w:t>
            </w:r>
            <w:r>
              <w:rPr>
                <w:rStyle w:val="comma"/>
                <w:rFonts w:ascii="Arial Narrow" w:eastAsia="Times New Roman" w:hAnsi="Arial Narrow"/>
                <w:sz w:val="16"/>
                <w:szCs w:val="16"/>
                <w:vertAlign w:val="superscript"/>
              </w:rPr>
              <w:t>,</w:t>
            </w:r>
            <w:r>
              <w:rPr>
                <w:rFonts w:ascii="Arial Narrow" w:eastAsia="Times New Roman" w:hAnsi="Arial Narrow"/>
                <w:sz w:val="16"/>
                <w:szCs w:val="16"/>
                <w:vertAlign w:val="superscript"/>
              </w:rPr>
              <w:t>b</w:t>
            </w:r>
            <w:r w:rsidR="00413AC1">
              <w:rPr>
                <w:rFonts w:ascii="Arial Narrow" w:eastAsia="Times New Roman" w:hAnsi="Arial Narrow"/>
                <w:sz w:val="16"/>
                <w:szCs w:val="16"/>
                <w:vertAlign w:val="superscript"/>
              </w:rPr>
              <w:t>,c</w:t>
            </w:r>
          </w:p>
        </w:tc>
      </w:tr>
      <w:tr w:rsidR="005A3845" w14:paraId="46C1329D" w14:textId="77777777" w:rsidTr="00413AC1">
        <w:trPr>
          <w:cantSplit/>
        </w:trPr>
        <w:tc>
          <w:tcPr>
            <w:tcW w:w="732" w:type="pct"/>
            <w:tcBorders>
              <w:top w:val="single" w:sz="6" w:space="0" w:color="000000"/>
              <w:left w:val="nil"/>
              <w:bottom w:val="single" w:sz="6" w:space="0" w:color="000000"/>
              <w:right w:val="nil"/>
            </w:tcBorders>
            <w:vAlign w:val="center"/>
            <w:hideMark/>
          </w:tcPr>
          <w:p w14:paraId="7CC17CE7" w14:textId="0B605607" w:rsidR="005A3845" w:rsidRDefault="005A3845" w:rsidP="005A3845">
            <w:pPr>
              <w:jc w:val="center"/>
              <w:rPr>
                <w:rFonts w:ascii="Arial Narrow" w:eastAsia="Times New Roman" w:hAnsi="Arial Narrow"/>
                <w:sz w:val="16"/>
                <w:szCs w:val="16"/>
              </w:rPr>
            </w:pPr>
            <w:r>
              <w:rPr>
                <w:rStyle w:val="label"/>
                <w:rFonts w:ascii="Arial Narrow" w:eastAsia="Times New Roman" w:hAnsi="Arial Narrow"/>
                <w:szCs w:val="18"/>
              </w:rPr>
              <w:t>Mean weight gain (kg per week)</w:t>
            </w:r>
            <w:r>
              <w:rPr>
                <w:rFonts w:ascii="Arial Narrow" w:eastAsia="Times New Roman" w:hAnsi="Arial Narrow"/>
                <w:sz w:val="16"/>
                <w:szCs w:val="16"/>
              </w:rPr>
              <w:t xml:space="preserve"> </w:t>
            </w:r>
          </w:p>
        </w:tc>
        <w:tc>
          <w:tcPr>
            <w:tcW w:w="875" w:type="pct"/>
            <w:tcBorders>
              <w:top w:val="single" w:sz="6" w:space="0" w:color="000000"/>
              <w:left w:val="nil"/>
              <w:bottom w:val="single" w:sz="6" w:space="0" w:color="000000"/>
              <w:right w:val="nil"/>
            </w:tcBorders>
            <w:shd w:val="clear" w:color="auto" w:fill="EBEBEB"/>
            <w:vAlign w:val="center"/>
            <w:hideMark/>
          </w:tcPr>
          <w:p w14:paraId="25E1B1A7" w14:textId="7CA6294C" w:rsidR="005A3845" w:rsidRDefault="005A3845" w:rsidP="005A3845">
            <w:pPr>
              <w:jc w:val="center"/>
              <w:rPr>
                <w:rFonts w:ascii="Arial Narrow" w:eastAsia="Times New Roman" w:hAnsi="Arial Narrow"/>
                <w:sz w:val="16"/>
                <w:szCs w:val="16"/>
              </w:rPr>
            </w:pPr>
            <w:r>
              <w:rPr>
                <w:rStyle w:val="cell-value"/>
                <w:rFonts w:ascii="Arial Narrow" w:eastAsia="Times New Roman" w:hAnsi="Arial Narrow"/>
                <w:sz w:val="16"/>
                <w:szCs w:val="16"/>
              </w:rPr>
              <w:t xml:space="preserve">The mean weight gain (kg per week) - Overall was </w:t>
            </w:r>
            <w:r>
              <w:rPr>
                <w:rStyle w:val="cell-value"/>
                <w:rFonts w:ascii="Arial Narrow" w:eastAsia="Times New Roman" w:hAnsi="Arial Narrow"/>
                <w:b/>
                <w:bCs/>
                <w:sz w:val="16"/>
                <w:szCs w:val="16"/>
              </w:rPr>
              <w:t>0</w:t>
            </w:r>
            <w:r>
              <w:rPr>
                <w:rFonts w:ascii="Arial Narrow" w:eastAsia="Times New Roman" w:hAnsi="Arial Narrow"/>
                <w:sz w:val="16"/>
                <w:szCs w:val="16"/>
              </w:rPr>
              <w:t xml:space="preserve"> </w:t>
            </w:r>
          </w:p>
        </w:tc>
        <w:tc>
          <w:tcPr>
            <w:tcW w:w="1051" w:type="pct"/>
            <w:tcBorders>
              <w:top w:val="single" w:sz="6" w:space="0" w:color="000000"/>
              <w:left w:val="nil"/>
              <w:bottom w:val="single" w:sz="6" w:space="0" w:color="000000"/>
              <w:right w:val="nil"/>
            </w:tcBorders>
            <w:shd w:val="clear" w:color="auto" w:fill="EBEBEB"/>
            <w:hideMark/>
          </w:tcPr>
          <w:p w14:paraId="5E691BF9" w14:textId="77777777" w:rsidR="005A3845" w:rsidRDefault="005A3845" w:rsidP="00AB6A13">
            <w:pPr>
              <w:jc w:val="center"/>
              <w:rPr>
                <w:rFonts w:ascii="Arial Narrow" w:eastAsia="Times New Roman" w:hAnsi="Arial Narrow"/>
                <w:sz w:val="16"/>
                <w:szCs w:val="16"/>
              </w:rPr>
            </w:pPr>
            <w:r>
              <w:rPr>
                <w:rStyle w:val="cell-value"/>
                <w:rFonts w:ascii="Arial Narrow" w:eastAsia="Times New Roman" w:hAnsi="Arial Narrow"/>
                <w:sz w:val="16"/>
                <w:szCs w:val="16"/>
              </w:rPr>
              <w:t xml:space="preserve">MD </w:t>
            </w:r>
            <w:r>
              <w:rPr>
                <w:rStyle w:val="cell-value"/>
                <w:rFonts w:ascii="Arial Narrow" w:eastAsia="Times New Roman" w:hAnsi="Arial Narrow"/>
                <w:b/>
                <w:bCs/>
                <w:sz w:val="16"/>
                <w:szCs w:val="16"/>
              </w:rPr>
              <w:t>0.01 higher</w:t>
            </w:r>
            <w:r>
              <w:rPr>
                <w:rFonts w:ascii="Arial Narrow" w:eastAsia="Times New Roman" w:hAnsi="Arial Narrow"/>
                <w:sz w:val="16"/>
                <w:szCs w:val="16"/>
              </w:rPr>
              <w:br/>
            </w:r>
            <w:r>
              <w:rPr>
                <w:rStyle w:val="cell-value"/>
                <w:rFonts w:ascii="Arial Narrow" w:eastAsia="Times New Roman" w:hAnsi="Arial Narrow"/>
                <w:sz w:val="16"/>
                <w:szCs w:val="16"/>
              </w:rPr>
              <w:t>(0.03 lower to 0.05 higher)</w:t>
            </w:r>
            <w:r>
              <w:rPr>
                <w:rFonts w:ascii="Arial Narrow" w:eastAsia="Times New Roman" w:hAnsi="Arial Narrow"/>
                <w:sz w:val="16"/>
                <w:szCs w:val="16"/>
              </w:rPr>
              <w:t xml:space="preserve"> </w:t>
            </w:r>
          </w:p>
        </w:tc>
        <w:tc>
          <w:tcPr>
            <w:tcW w:w="766" w:type="pct"/>
            <w:tcBorders>
              <w:top w:val="single" w:sz="6" w:space="0" w:color="000000"/>
              <w:left w:val="nil"/>
              <w:bottom w:val="single" w:sz="6" w:space="0" w:color="000000"/>
              <w:right w:val="nil"/>
            </w:tcBorders>
            <w:vAlign w:val="center"/>
            <w:hideMark/>
          </w:tcPr>
          <w:p w14:paraId="0163042A" w14:textId="77777777" w:rsidR="005A3845" w:rsidRDefault="005A3845" w:rsidP="00AB6A13">
            <w:pPr>
              <w:jc w:val="center"/>
              <w:rPr>
                <w:rFonts w:ascii="Arial Narrow" w:eastAsia="Times New Roman" w:hAnsi="Arial Narrow"/>
                <w:sz w:val="16"/>
                <w:szCs w:val="16"/>
              </w:rPr>
            </w:pPr>
            <w:r>
              <w:rPr>
                <w:rStyle w:val="cell"/>
                <w:rFonts w:ascii="Arial Narrow" w:hAnsi="Arial Narrow"/>
                <w:sz w:val="16"/>
                <w:szCs w:val="16"/>
              </w:rPr>
              <w:t>-</w:t>
            </w:r>
            <w:r>
              <w:rPr>
                <w:rFonts w:ascii="Arial Narrow" w:eastAsia="Times New Roman" w:hAnsi="Arial Narrow"/>
                <w:sz w:val="16"/>
                <w:szCs w:val="16"/>
              </w:rPr>
              <w:t xml:space="preserve"> </w:t>
            </w:r>
          </w:p>
        </w:tc>
        <w:tc>
          <w:tcPr>
            <w:tcW w:w="766" w:type="pct"/>
            <w:tcBorders>
              <w:top w:val="single" w:sz="6" w:space="0" w:color="000000"/>
              <w:left w:val="nil"/>
              <w:bottom w:val="single" w:sz="6" w:space="0" w:color="000000"/>
              <w:right w:val="nil"/>
            </w:tcBorders>
            <w:vAlign w:val="center"/>
            <w:hideMark/>
          </w:tcPr>
          <w:p w14:paraId="4EA37787" w14:textId="77777777" w:rsidR="005A3845" w:rsidRDefault="005A3845" w:rsidP="00AB6A13">
            <w:pPr>
              <w:jc w:val="center"/>
              <w:rPr>
                <w:rFonts w:ascii="Arial Narrow" w:eastAsia="Times New Roman" w:hAnsi="Arial Narrow"/>
                <w:sz w:val="16"/>
                <w:szCs w:val="16"/>
              </w:rPr>
            </w:pPr>
            <w:r>
              <w:rPr>
                <w:rFonts w:ascii="Arial Narrow" w:eastAsia="Times New Roman" w:hAnsi="Arial Narrow"/>
                <w:sz w:val="16"/>
                <w:szCs w:val="16"/>
              </w:rPr>
              <w:t>711</w:t>
            </w:r>
            <w:r>
              <w:rPr>
                <w:rFonts w:ascii="Arial Narrow" w:eastAsia="Times New Roman" w:hAnsi="Arial Narrow"/>
                <w:sz w:val="16"/>
                <w:szCs w:val="16"/>
              </w:rPr>
              <w:br/>
              <w:t xml:space="preserve">(2 RCTs) </w:t>
            </w:r>
          </w:p>
        </w:tc>
        <w:tc>
          <w:tcPr>
            <w:tcW w:w="810" w:type="pct"/>
            <w:tcBorders>
              <w:top w:val="single" w:sz="6" w:space="0" w:color="000000"/>
              <w:left w:val="nil"/>
              <w:bottom w:val="single" w:sz="6" w:space="0" w:color="000000"/>
              <w:right w:val="nil"/>
            </w:tcBorders>
            <w:vAlign w:val="center"/>
            <w:hideMark/>
          </w:tcPr>
          <w:p w14:paraId="702D5FB1" w14:textId="77777777" w:rsidR="005A3845" w:rsidRDefault="005A3845" w:rsidP="00AB6A13">
            <w:pPr>
              <w:jc w:val="center"/>
              <w:rPr>
                <w:rFonts w:ascii="Arial Narrow" w:eastAsia="Times New Roman" w:hAnsi="Arial Narrow"/>
                <w:sz w:val="16"/>
                <w:szCs w:val="16"/>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Pr>
                <w:rStyle w:val="quality-text"/>
                <w:rFonts w:ascii="Arial Narrow" w:eastAsia="Times New Roman" w:hAnsi="Arial Narrow"/>
                <w:sz w:val="16"/>
                <w:szCs w:val="16"/>
              </w:rPr>
              <w:t>VERY LOW</w:t>
            </w:r>
            <w:r>
              <w:rPr>
                <w:rFonts w:ascii="Arial Narrow" w:eastAsia="Times New Roman" w:hAnsi="Arial Narrow"/>
                <w:sz w:val="16"/>
                <w:szCs w:val="16"/>
              </w:rPr>
              <w:t xml:space="preserve"> </w:t>
            </w:r>
            <w:r>
              <w:rPr>
                <w:rFonts w:ascii="Arial Narrow" w:eastAsia="Times New Roman" w:hAnsi="Arial Narrow"/>
                <w:sz w:val="16"/>
                <w:szCs w:val="16"/>
                <w:vertAlign w:val="superscript"/>
              </w:rPr>
              <w:t>a</w:t>
            </w:r>
            <w:r>
              <w:rPr>
                <w:rStyle w:val="comma"/>
                <w:rFonts w:ascii="Arial Narrow" w:eastAsia="Times New Roman" w:hAnsi="Arial Narrow"/>
                <w:sz w:val="16"/>
                <w:szCs w:val="16"/>
                <w:vertAlign w:val="superscript"/>
              </w:rPr>
              <w:t>,</w:t>
            </w:r>
            <w:r>
              <w:rPr>
                <w:rFonts w:ascii="Arial Narrow" w:eastAsia="Times New Roman" w:hAnsi="Arial Narrow"/>
                <w:sz w:val="16"/>
                <w:szCs w:val="16"/>
                <w:vertAlign w:val="superscript"/>
              </w:rPr>
              <w:t>b</w:t>
            </w:r>
            <w:r>
              <w:rPr>
                <w:rStyle w:val="comma"/>
                <w:rFonts w:ascii="Arial Narrow" w:eastAsia="Times New Roman" w:hAnsi="Arial Narrow"/>
                <w:sz w:val="16"/>
                <w:szCs w:val="16"/>
                <w:vertAlign w:val="superscript"/>
              </w:rPr>
              <w:t>,</w:t>
            </w:r>
            <w:r>
              <w:rPr>
                <w:rFonts w:ascii="Arial Narrow" w:eastAsia="Times New Roman" w:hAnsi="Arial Narrow"/>
                <w:sz w:val="16"/>
                <w:szCs w:val="16"/>
                <w:vertAlign w:val="superscript"/>
              </w:rPr>
              <w:t>c</w:t>
            </w:r>
          </w:p>
        </w:tc>
      </w:tr>
      <w:tr w:rsidR="005A3845" w14:paraId="7F0D4F2B" w14:textId="77777777" w:rsidTr="00413AC1">
        <w:trPr>
          <w:cantSplit/>
        </w:trPr>
        <w:tc>
          <w:tcPr>
            <w:tcW w:w="732" w:type="pct"/>
            <w:tcBorders>
              <w:top w:val="single" w:sz="6" w:space="0" w:color="000000"/>
              <w:left w:val="nil"/>
              <w:bottom w:val="single" w:sz="6" w:space="0" w:color="000000"/>
              <w:right w:val="nil"/>
            </w:tcBorders>
            <w:vAlign w:val="center"/>
            <w:hideMark/>
          </w:tcPr>
          <w:p w14:paraId="10365602" w14:textId="77777777" w:rsidR="005A3845" w:rsidRDefault="005A3845" w:rsidP="00AB6A13">
            <w:pPr>
              <w:jc w:val="center"/>
              <w:rPr>
                <w:rFonts w:ascii="Arial Narrow" w:eastAsia="Times New Roman" w:hAnsi="Arial Narrow"/>
                <w:sz w:val="16"/>
                <w:szCs w:val="16"/>
              </w:rPr>
            </w:pPr>
            <w:r>
              <w:rPr>
                <w:rStyle w:val="label"/>
                <w:rFonts w:ascii="Arial Narrow" w:eastAsia="Times New Roman" w:hAnsi="Arial Narrow"/>
                <w:szCs w:val="18"/>
              </w:rPr>
              <w:t>Gestational diabetes</w:t>
            </w:r>
            <w:r>
              <w:rPr>
                <w:rFonts w:ascii="Arial Narrow" w:eastAsia="Times New Roman" w:hAnsi="Arial Narrow"/>
                <w:sz w:val="16"/>
                <w:szCs w:val="16"/>
              </w:rPr>
              <w:t xml:space="preserve"> </w:t>
            </w:r>
          </w:p>
        </w:tc>
        <w:tc>
          <w:tcPr>
            <w:tcW w:w="875" w:type="pct"/>
            <w:tcBorders>
              <w:top w:val="single" w:sz="6" w:space="0" w:color="000000"/>
              <w:left w:val="nil"/>
              <w:bottom w:val="single" w:sz="6" w:space="0" w:color="000000"/>
              <w:right w:val="nil"/>
            </w:tcBorders>
            <w:vAlign w:val="center"/>
            <w:hideMark/>
          </w:tcPr>
          <w:p w14:paraId="0F8E3870" w14:textId="77777777" w:rsidR="005A3845" w:rsidRDefault="005A3845" w:rsidP="00AB6A13">
            <w:pPr>
              <w:rPr>
                <w:rFonts w:ascii="Arial Narrow" w:eastAsia="Times New Roman" w:hAnsi="Arial Narrow"/>
                <w:sz w:val="16"/>
                <w:szCs w:val="16"/>
              </w:rPr>
            </w:pPr>
            <w:r>
              <w:rPr>
                <w:rFonts w:ascii="Arial Narrow" w:eastAsia="Times New Roman" w:hAnsi="Arial Narrow"/>
                <w:sz w:val="16"/>
                <w:szCs w:val="16"/>
              </w:rPr>
              <w:t xml:space="preserve">53 per 1,000 </w:t>
            </w:r>
          </w:p>
        </w:tc>
        <w:tc>
          <w:tcPr>
            <w:tcW w:w="1051" w:type="pct"/>
            <w:tcBorders>
              <w:top w:val="single" w:sz="6" w:space="0" w:color="000000"/>
              <w:left w:val="nil"/>
              <w:bottom w:val="single" w:sz="6" w:space="0" w:color="000000"/>
              <w:right w:val="nil"/>
            </w:tcBorders>
            <w:shd w:val="clear" w:color="auto" w:fill="EBEBEB"/>
            <w:hideMark/>
          </w:tcPr>
          <w:p w14:paraId="5E17CC85" w14:textId="77777777" w:rsidR="005A3845" w:rsidRDefault="005A3845" w:rsidP="00AB6A13">
            <w:pPr>
              <w:jc w:val="center"/>
              <w:rPr>
                <w:rFonts w:ascii="Arial Narrow" w:eastAsia="Times New Roman" w:hAnsi="Arial Narrow"/>
                <w:sz w:val="16"/>
                <w:szCs w:val="16"/>
              </w:rPr>
            </w:pPr>
            <w:r>
              <w:rPr>
                <w:rStyle w:val="cell-value"/>
                <w:rFonts w:ascii="Arial Narrow" w:eastAsia="Times New Roman" w:hAnsi="Arial Narrow"/>
                <w:b/>
                <w:bCs/>
                <w:szCs w:val="18"/>
              </w:rPr>
              <w:t>55 per 1,000</w:t>
            </w:r>
            <w:r>
              <w:rPr>
                <w:rFonts w:ascii="Arial Narrow" w:eastAsia="Times New Roman" w:hAnsi="Arial Narrow"/>
                <w:szCs w:val="18"/>
              </w:rPr>
              <w:br/>
            </w:r>
            <w:r>
              <w:rPr>
                <w:rStyle w:val="cell-value"/>
                <w:rFonts w:ascii="Arial Narrow" w:eastAsia="Times New Roman" w:hAnsi="Arial Narrow"/>
                <w:szCs w:val="18"/>
              </w:rPr>
              <w:t>(30 to 98)</w:t>
            </w:r>
            <w:r>
              <w:rPr>
                <w:rFonts w:ascii="Arial Narrow" w:eastAsia="Times New Roman" w:hAnsi="Arial Narrow"/>
                <w:sz w:val="16"/>
                <w:szCs w:val="16"/>
              </w:rPr>
              <w:t xml:space="preserve"> </w:t>
            </w:r>
          </w:p>
        </w:tc>
        <w:tc>
          <w:tcPr>
            <w:tcW w:w="766" w:type="pct"/>
            <w:tcBorders>
              <w:top w:val="single" w:sz="6" w:space="0" w:color="000000"/>
              <w:left w:val="nil"/>
              <w:bottom w:val="single" w:sz="6" w:space="0" w:color="000000"/>
              <w:right w:val="nil"/>
            </w:tcBorders>
            <w:vAlign w:val="center"/>
            <w:hideMark/>
          </w:tcPr>
          <w:p w14:paraId="520DEE1F" w14:textId="77777777" w:rsidR="005A3845" w:rsidRDefault="005A3845" w:rsidP="00AB6A13">
            <w:pPr>
              <w:jc w:val="center"/>
              <w:rPr>
                <w:rFonts w:ascii="Arial Narrow" w:eastAsia="Times New Roman" w:hAnsi="Arial Narrow"/>
                <w:sz w:val="16"/>
                <w:szCs w:val="16"/>
              </w:rPr>
            </w:pPr>
            <w:r>
              <w:rPr>
                <w:rStyle w:val="block"/>
                <w:rFonts w:ascii="Arial Narrow" w:eastAsia="Times New Roman" w:hAnsi="Arial Narrow"/>
                <w:b/>
                <w:bCs/>
                <w:sz w:val="16"/>
                <w:szCs w:val="16"/>
              </w:rPr>
              <w:t>RR 1.03</w:t>
            </w:r>
            <w:r>
              <w:rPr>
                <w:rFonts w:ascii="Arial Narrow" w:eastAsia="Times New Roman" w:hAnsi="Arial Narrow"/>
                <w:sz w:val="16"/>
                <w:szCs w:val="16"/>
              </w:rPr>
              <w:br/>
            </w:r>
            <w:r>
              <w:rPr>
                <w:rStyle w:val="cell"/>
                <w:rFonts w:ascii="Arial Narrow" w:hAnsi="Arial Narrow"/>
                <w:sz w:val="16"/>
                <w:szCs w:val="16"/>
              </w:rPr>
              <w:t>(0.57 to 1.85)</w:t>
            </w:r>
            <w:r>
              <w:rPr>
                <w:rFonts w:ascii="Arial Narrow" w:eastAsia="Times New Roman" w:hAnsi="Arial Narrow"/>
                <w:sz w:val="16"/>
                <w:szCs w:val="16"/>
              </w:rPr>
              <w:t xml:space="preserve"> </w:t>
            </w:r>
          </w:p>
        </w:tc>
        <w:tc>
          <w:tcPr>
            <w:tcW w:w="766" w:type="pct"/>
            <w:tcBorders>
              <w:top w:val="single" w:sz="6" w:space="0" w:color="000000"/>
              <w:left w:val="nil"/>
              <w:bottom w:val="single" w:sz="6" w:space="0" w:color="000000"/>
              <w:right w:val="nil"/>
            </w:tcBorders>
            <w:vAlign w:val="center"/>
            <w:hideMark/>
          </w:tcPr>
          <w:p w14:paraId="7B74F300" w14:textId="77777777" w:rsidR="005A3845" w:rsidRDefault="005A3845" w:rsidP="00AB6A13">
            <w:pPr>
              <w:jc w:val="center"/>
              <w:rPr>
                <w:rFonts w:ascii="Arial Narrow" w:eastAsia="Times New Roman" w:hAnsi="Arial Narrow"/>
                <w:sz w:val="16"/>
                <w:szCs w:val="16"/>
              </w:rPr>
            </w:pPr>
            <w:r>
              <w:rPr>
                <w:rFonts w:ascii="Arial Narrow" w:eastAsia="Times New Roman" w:hAnsi="Arial Narrow"/>
                <w:sz w:val="16"/>
                <w:szCs w:val="16"/>
              </w:rPr>
              <w:t>782</w:t>
            </w:r>
            <w:r>
              <w:rPr>
                <w:rFonts w:ascii="Arial Narrow" w:eastAsia="Times New Roman" w:hAnsi="Arial Narrow"/>
                <w:sz w:val="16"/>
                <w:szCs w:val="16"/>
              </w:rPr>
              <w:br/>
              <w:t xml:space="preserve">(1 RCT) </w:t>
            </w:r>
          </w:p>
        </w:tc>
        <w:tc>
          <w:tcPr>
            <w:tcW w:w="810" w:type="pct"/>
            <w:tcBorders>
              <w:top w:val="single" w:sz="6" w:space="0" w:color="000000"/>
              <w:left w:val="nil"/>
              <w:bottom w:val="single" w:sz="6" w:space="0" w:color="000000"/>
              <w:right w:val="nil"/>
            </w:tcBorders>
            <w:vAlign w:val="center"/>
            <w:hideMark/>
          </w:tcPr>
          <w:p w14:paraId="509B3BBD" w14:textId="77777777" w:rsidR="005A3845" w:rsidRDefault="005A3845" w:rsidP="00AB6A13">
            <w:pPr>
              <w:jc w:val="center"/>
              <w:rPr>
                <w:rFonts w:ascii="Arial Narrow" w:eastAsia="Times New Roman" w:hAnsi="Arial Narrow"/>
                <w:sz w:val="16"/>
                <w:szCs w:val="16"/>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Pr>
                <w:rStyle w:val="quality-text"/>
                <w:rFonts w:ascii="Arial Narrow" w:eastAsia="Times New Roman" w:hAnsi="Arial Narrow"/>
                <w:sz w:val="16"/>
                <w:szCs w:val="16"/>
              </w:rPr>
              <w:t>VERY LOW</w:t>
            </w:r>
            <w:r>
              <w:rPr>
                <w:rFonts w:ascii="Arial Narrow" w:eastAsia="Times New Roman" w:hAnsi="Arial Narrow"/>
                <w:sz w:val="16"/>
                <w:szCs w:val="16"/>
              </w:rPr>
              <w:t xml:space="preserve"> </w:t>
            </w:r>
            <w:r>
              <w:rPr>
                <w:rFonts w:ascii="Arial Narrow" w:eastAsia="Times New Roman" w:hAnsi="Arial Narrow"/>
                <w:sz w:val="16"/>
                <w:szCs w:val="16"/>
                <w:vertAlign w:val="superscript"/>
              </w:rPr>
              <w:t>a</w:t>
            </w:r>
            <w:r>
              <w:rPr>
                <w:rStyle w:val="comma"/>
                <w:rFonts w:ascii="Arial Narrow" w:eastAsia="Times New Roman" w:hAnsi="Arial Narrow"/>
                <w:sz w:val="16"/>
                <w:szCs w:val="16"/>
                <w:vertAlign w:val="superscript"/>
              </w:rPr>
              <w:t>,</w:t>
            </w:r>
            <w:r>
              <w:rPr>
                <w:rFonts w:ascii="Arial Narrow" w:eastAsia="Times New Roman" w:hAnsi="Arial Narrow"/>
                <w:sz w:val="16"/>
                <w:szCs w:val="16"/>
                <w:vertAlign w:val="superscript"/>
              </w:rPr>
              <w:t>b</w:t>
            </w:r>
            <w:r>
              <w:rPr>
                <w:rStyle w:val="comma"/>
                <w:rFonts w:ascii="Arial Narrow" w:eastAsia="Times New Roman" w:hAnsi="Arial Narrow"/>
                <w:sz w:val="16"/>
                <w:szCs w:val="16"/>
                <w:vertAlign w:val="superscript"/>
              </w:rPr>
              <w:t>,</w:t>
            </w:r>
            <w:r>
              <w:rPr>
                <w:rFonts w:ascii="Arial Narrow" w:eastAsia="Times New Roman" w:hAnsi="Arial Narrow"/>
                <w:sz w:val="16"/>
                <w:szCs w:val="16"/>
                <w:vertAlign w:val="superscript"/>
              </w:rPr>
              <w:t>c</w:t>
            </w:r>
          </w:p>
        </w:tc>
      </w:tr>
      <w:tr w:rsidR="005A3845" w14:paraId="2F083C0C" w14:textId="77777777" w:rsidTr="00413AC1">
        <w:trPr>
          <w:cantSplit/>
        </w:trPr>
        <w:tc>
          <w:tcPr>
            <w:tcW w:w="732" w:type="pct"/>
            <w:tcBorders>
              <w:top w:val="single" w:sz="6" w:space="0" w:color="000000"/>
              <w:left w:val="nil"/>
              <w:bottom w:val="single" w:sz="6" w:space="0" w:color="000000"/>
              <w:right w:val="nil"/>
            </w:tcBorders>
            <w:vAlign w:val="center"/>
            <w:hideMark/>
          </w:tcPr>
          <w:p w14:paraId="3CA32486" w14:textId="09D11134" w:rsidR="005A3845" w:rsidRDefault="005A3845" w:rsidP="00AB6A13">
            <w:pPr>
              <w:jc w:val="center"/>
              <w:rPr>
                <w:rFonts w:ascii="Arial Narrow" w:eastAsia="Times New Roman" w:hAnsi="Arial Narrow"/>
                <w:sz w:val="16"/>
                <w:szCs w:val="16"/>
              </w:rPr>
            </w:pPr>
            <w:r>
              <w:rPr>
                <w:rStyle w:val="label"/>
                <w:rFonts w:ascii="Arial Narrow" w:eastAsia="Times New Roman" w:hAnsi="Arial Narrow"/>
                <w:szCs w:val="18"/>
              </w:rPr>
              <w:t>Gestational hypertension/</w:t>
            </w:r>
            <w:r>
              <w:rPr>
                <w:rStyle w:val="label"/>
                <w:rFonts w:ascii="Arial Narrow" w:eastAsia="Times New Roman" w:hAnsi="Arial Narrow"/>
                <w:szCs w:val="18"/>
              </w:rPr>
              <w:br/>
              <w:t>pre-eclampsia</w:t>
            </w:r>
            <w:r>
              <w:rPr>
                <w:rFonts w:ascii="Arial Narrow" w:eastAsia="Times New Roman" w:hAnsi="Arial Narrow"/>
                <w:sz w:val="16"/>
                <w:szCs w:val="16"/>
              </w:rPr>
              <w:t xml:space="preserve"> </w:t>
            </w:r>
          </w:p>
        </w:tc>
        <w:tc>
          <w:tcPr>
            <w:tcW w:w="875" w:type="pct"/>
            <w:tcBorders>
              <w:top w:val="single" w:sz="6" w:space="0" w:color="000000"/>
              <w:left w:val="nil"/>
              <w:bottom w:val="single" w:sz="6" w:space="0" w:color="000000"/>
              <w:right w:val="nil"/>
            </w:tcBorders>
            <w:vAlign w:val="center"/>
            <w:hideMark/>
          </w:tcPr>
          <w:p w14:paraId="59BD04EA" w14:textId="77777777" w:rsidR="005A3845" w:rsidRDefault="005A3845" w:rsidP="00AB6A13">
            <w:pPr>
              <w:rPr>
                <w:rFonts w:ascii="Arial Narrow" w:eastAsia="Times New Roman" w:hAnsi="Arial Narrow"/>
                <w:sz w:val="16"/>
                <w:szCs w:val="16"/>
              </w:rPr>
            </w:pPr>
            <w:r>
              <w:rPr>
                <w:rFonts w:ascii="Arial Narrow" w:eastAsia="Times New Roman" w:hAnsi="Arial Narrow"/>
                <w:sz w:val="16"/>
                <w:szCs w:val="16"/>
              </w:rPr>
              <w:t xml:space="preserve">40 per 1,000 </w:t>
            </w:r>
          </w:p>
        </w:tc>
        <w:tc>
          <w:tcPr>
            <w:tcW w:w="1051" w:type="pct"/>
            <w:tcBorders>
              <w:top w:val="single" w:sz="6" w:space="0" w:color="000000"/>
              <w:left w:val="nil"/>
              <w:bottom w:val="single" w:sz="6" w:space="0" w:color="000000"/>
              <w:right w:val="nil"/>
            </w:tcBorders>
            <w:shd w:val="clear" w:color="auto" w:fill="EBEBEB"/>
            <w:hideMark/>
          </w:tcPr>
          <w:p w14:paraId="437275DA" w14:textId="77777777" w:rsidR="005A3845" w:rsidRDefault="005A3845" w:rsidP="00AB6A13">
            <w:pPr>
              <w:jc w:val="center"/>
              <w:rPr>
                <w:rFonts w:ascii="Arial Narrow" w:eastAsia="Times New Roman" w:hAnsi="Arial Narrow"/>
                <w:sz w:val="16"/>
                <w:szCs w:val="16"/>
              </w:rPr>
            </w:pPr>
            <w:r>
              <w:rPr>
                <w:rStyle w:val="cell-value"/>
                <w:rFonts w:ascii="Arial Narrow" w:eastAsia="Times New Roman" w:hAnsi="Arial Narrow"/>
                <w:b/>
                <w:bCs/>
                <w:szCs w:val="18"/>
              </w:rPr>
              <w:t>46 per 1,000</w:t>
            </w:r>
            <w:r>
              <w:rPr>
                <w:rFonts w:ascii="Arial Narrow" w:eastAsia="Times New Roman" w:hAnsi="Arial Narrow"/>
                <w:szCs w:val="18"/>
              </w:rPr>
              <w:br/>
            </w:r>
            <w:r>
              <w:rPr>
                <w:rStyle w:val="cell-value"/>
                <w:rFonts w:ascii="Arial Narrow" w:eastAsia="Times New Roman" w:hAnsi="Arial Narrow"/>
                <w:szCs w:val="18"/>
              </w:rPr>
              <w:t>(24 to 90)</w:t>
            </w:r>
            <w:r>
              <w:rPr>
                <w:rFonts w:ascii="Arial Narrow" w:eastAsia="Times New Roman" w:hAnsi="Arial Narrow"/>
                <w:sz w:val="16"/>
                <w:szCs w:val="16"/>
              </w:rPr>
              <w:t xml:space="preserve"> </w:t>
            </w:r>
          </w:p>
        </w:tc>
        <w:tc>
          <w:tcPr>
            <w:tcW w:w="766" w:type="pct"/>
            <w:tcBorders>
              <w:top w:val="single" w:sz="6" w:space="0" w:color="000000"/>
              <w:left w:val="nil"/>
              <w:bottom w:val="single" w:sz="6" w:space="0" w:color="000000"/>
              <w:right w:val="nil"/>
            </w:tcBorders>
            <w:vAlign w:val="center"/>
            <w:hideMark/>
          </w:tcPr>
          <w:p w14:paraId="191FF4CE" w14:textId="77777777" w:rsidR="005A3845" w:rsidRDefault="005A3845" w:rsidP="00AB6A13">
            <w:pPr>
              <w:jc w:val="center"/>
              <w:rPr>
                <w:rFonts w:ascii="Arial Narrow" w:eastAsia="Times New Roman" w:hAnsi="Arial Narrow"/>
                <w:sz w:val="16"/>
                <w:szCs w:val="16"/>
              </w:rPr>
            </w:pPr>
            <w:r>
              <w:rPr>
                <w:rStyle w:val="block"/>
                <w:rFonts w:ascii="Arial Narrow" w:eastAsia="Times New Roman" w:hAnsi="Arial Narrow"/>
                <w:b/>
                <w:bCs/>
                <w:sz w:val="16"/>
                <w:szCs w:val="16"/>
              </w:rPr>
              <w:t>RR 1.15</w:t>
            </w:r>
            <w:r>
              <w:rPr>
                <w:rFonts w:ascii="Arial Narrow" w:eastAsia="Times New Roman" w:hAnsi="Arial Narrow"/>
                <w:sz w:val="16"/>
                <w:szCs w:val="16"/>
              </w:rPr>
              <w:br/>
            </w:r>
            <w:r>
              <w:rPr>
                <w:rStyle w:val="cell"/>
                <w:rFonts w:ascii="Arial Narrow" w:hAnsi="Arial Narrow"/>
                <w:sz w:val="16"/>
                <w:szCs w:val="16"/>
              </w:rPr>
              <w:t>(0.60 to 2.23)</w:t>
            </w:r>
            <w:r>
              <w:rPr>
                <w:rFonts w:ascii="Arial Narrow" w:eastAsia="Times New Roman" w:hAnsi="Arial Narrow"/>
                <w:sz w:val="16"/>
                <w:szCs w:val="16"/>
              </w:rPr>
              <w:t xml:space="preserve"> </w:t>
            </w:r>
          </w:p>
        </w:tc>
        <w:tc>
          <w:tcPr>
            <w:tcW w:w="766" w:type="pct"/>
            <w:tcBorders>
              <w:top w:val="single" w:sz="6" w:space="0" w:color="000000"/>
              <w:left w:val="nil"/>
              <w:bottom w:val="single" w:sz="6" w:space="0" w:color="000000"/>
              <w:right w:val="nil"/>
            </w:tcBorders>
            <w:vAlign w:val="center"/>
            <w:hideMark/>
          </w:tcPr>
          <w:p w14:paraId="79FF36AF" w14:textId="77777777" w:rsidR="005A3845" w:rsidRDefault="005A3845" w:rsidP="00AB6A13">
            <w:pPr>
              <w:jc w:val="center"/>
              <w:rPr>
                <w:rFonts w:ascii="Arial Narrow" w:eastAsia="Times New Roman" w:hAnsi="Arial Narrow"/>
                <w:sz w:val="16"/>
                <w:szCs w:val="16"/>
              </w:rPr>
            </w:pPr>
            <w:r>
              <w:rPr>
                <w:rFonts w:ascii="Arial Narrow" w:eastAsia="Times New Roman" w:hAnsi="Arial Narrow"/>
                <w:sz w:val="16"/>
                <w:szCs w:val="16"/>
              </w:rPr>
              <w:t>782</w:t>
            </w:r>
            <w:r>
              <w:rPr>
                <w:rFonts w:ascii="Arial Narrow" w:eastAsia="Times New Roman" w:hAnsi="Arial Narrow"/>
                <w:sz w:val="16"/>
                <w:szCs w:val="16"/>
              </w:rPr>
              <w:br/>
              <w:t xml:space="preserve">(1 RCT) </w:t>
            </w:r>
          </w:p>
        </w:tc>
        <w:tc>
          <w:tcPr>
            <w:tcW w:w="810" w:type="pct"/>
            <w:tcBorders>
              <w:top w:val="single" w:sz="6" w:space="0" w:color="000000"/>
              <w:left w:val="nil"/>
              <w:bottom w:val="single" w:sz="6" w:space="0" w:color="000000"/>
              <w:right w:val="nil"/>
            </w:tcBorders>
            <w:vAlign w:val="center"/>
            <w:hideMark/>
          </w:tcPr>
          <w:p w14:paraId="4EE1CC16" w14:textId="77777777" w:rsidR="005A3845" w:rsidRDefault="005A3845" w:rsidP="00AB6A13">
            <w:pPr>
              <w:jc w:val="center"/>
              <w:rPr>
                <w:rFonts w:ascii="Arial Narrow" w:eastAsia="Times New Roman" w:hAnsi="Arial Narrow"/>
                <w:sz w:val="16"/>
                <w:szCs w:val="16"/>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Pr>
                <w:rStyle w:val="quality-text"/>
                <w:rFonts w:ascii="Arial Narrow" w:eastAsia="Times New Roman" w:hAnsi="Arial Narrow"/>
                <w:sz w:val="16"/>
                <w:szCs w:val="16"/>
              </w:rPr>
              <w:t>VERY LOW</w:t>
            </w:r>
            <w:r>
              <w:rPr>
                <w:rFonts w:ascii="Arial Narrow" w:eastAsia="Times New Roman" w:hAnsi="Arial Narrow"/>
                <w:sz w:val="16"/>
                <w:szCs w:val="16"/>
              </w:rPr>
              <w:t xml:space="preserve"> </w:t>
            </w:r>
            <w:r>
              <w:rPr>
                <w:rFonts w:ascii="Arial Narrow" w:eastAsia="Times New Roman" w:hAnsi="Arial Narrow"/>
                <w:sz w:val="16"/>
                <w:szCs w:val="16"/>
                <w:vertAlign w:val="superscript"/>
              </w:rPr>
              <w:t>a</w:t>
            </w:r>
            <w:r>
              <w:rPr>
                <w:rStyle w:val="comma"/>
                <w:rFonts w:ascii="Arial Narrow" w:eastAsia="Times New Roman" w:hAnsi="Arial Narrow"/>
                <w:sz w:val="16"/>
                <w:szCs w:val="16"/>
                <w:vertAlign w:val="superscript"/>
              </w:rPr>
              <w:t>,</w:t>
            </w:r>
            <w:r>
              <w:rPr>
                <w:rFonts w:ascii="Arial Narrow" w:eastAsia="Times New Roman" w:hAnsi="Arial Narrow"/>
                <w:sz w:val="16"/>
                <w:szCs w:val="16"/>
                <w:vertAlign w:val="superscript"/>
              </w:rPr>
              <w:t>b</w:t>
            </w:r>
            <w:r>
              <w:rPr>
                <w:rStyle w:val="comma"/>
                <w:rFonts w:ascii="Arial Narrow" w:eastAsia="Times New Roman" w:hAnsi="Arial Narrow"/>
                <w:sz w:val="16"/>
                <w:szCs w:val="16"/>
                <w:vertAlign w:val="superscript"/>
              </w:rPr>
              <w:t>,</w:t>
            </w:r>
            <w:r>
              <w:rPr>
                <w:rFonts w:ascii="Arial Narrow" w:eastAsia="Times New Roman" w:hAnsi="Arial Narrow"/>
                <w:sz w:val="16"/>
                <w:szCs w:val="16"/>
                <w:vertAlign w:val="superscript"/>
              </w:rPr>
              <w:t>c</w:t>
            </w:r>
          </w:p>
        </w:tc>
      </w:tr>
      <w:tr w:rsidR="005A3845" w14:paraId="36D03FFA" w14:textId="77777777" w:rsidTr="00413AC1">
        <w:trPr>
          <w:cantSplit/>
        </w:trPr>
        <w:tc>
          <w:tcPr>
            <w:tcW w:w="732" w:type="pct"/>
            <w:tcBorders>
              <w:top w:val="single" w:sz="6" w:space="0" w:color="000000"/>
              <w:left w:val="nil"/>
              <w:bottom w:val="single" w:sz="6" w:space="0" w:color="000000"/>
              <w:right w:val="nil"/>
            </w:tcBorders>
            <w:vAlign w:val="center"/>
            <w:hideMark/>
          </w:tcPr>
          <w:p w14:paraId="69F474BE" w14:textId="77777777" w:rsidR="005A3845" w:rsidRDefault="005A3845" w:rsidP="00AB6A13">
            <w:pPr>
              <w:jc w:val="center"/>
              <w:rPr>
                <w:rFonts w:ascii="Arial Narrow" w:eastAsia="Times New Roman" w:hAnsi="Arial Narrow"/>
                <w:sz w:val="16"/>
                <w:szCs w:val="16"/>
              </w:rPr>
            </w:pPr>
            <w:r>
              <w:rPr>
                <w:rStyle w:val="label"/>
                <w:rFonts w:ascii="Arial Narrow" w:eastAsia="Times New Roman" w:hAnsi="Arial Narrow"/>
                <w:szCs w:val="18"/>
              </w:rPr>
              <w:t>Macrosomia</w:t>
            </w:r>
            <w:r>
              <w:rPr>
                <w:rFonts w:ascii="Arial Narrow" w:eastAsia="Times New Roman" w:hAnsi="Arial Narrow"/>
                <w:sz w:val="16"/>
                <w:szCs w:val="16"/>
              </w:rPr>
              <w:t xml:space="preserve"> </w:t>
            </w:r>
          </w:p>
        </w:tc>
        <w:tc>
          <w:tcPr>
            <w:tcW w:w="875" w:type="pct"/>
            <w:tcBorders>
              <w:top w:val="single" w:sz="6" w:space="0" w:color="000000"/>
              <w:left w:val="nil"/>
              <w:bottom w:val="single" w:sz="6" w:space="0" w:color="000000"/>
              <w:right w:val="nil"/>
            </w:tcBorders>
            <w:vAlign w:val="center"/>
            <w:hideMark/>
          </w:tcPr>
          <w:p w14:paraId="622F9BCD" w14:textId="77777777" w:rsidR="005A3845" w:rsidRDefault="005A3845" w:rsidP="00AB6A13">
            <w:pPr>
              <w:rPr>
                <w:rFonts w:ascii="Arial Narrow" w:eastAsia="Times New Roman" w:hAnsi="Arial Narrow"/>
                <w:sz w:val="16"/>
                <w:szCs w:val="16"/>
              </w:rPr>
            </w:pPr>
            <w:r>
              <w:rPr>
                <w:rFonts w:ascii="Arial Narrow" w:eastAsia="Times New Roman" w:hAnsi="Arial Narrow"/>
                <w:sz w:val="16"/>
                <w:szCs w:val="16"/>
              </w:rPr>
              <w:t xml:space="preserve">71 per 1,000 </w:t>
            </w:r>
          </w:p>
        </w:tc>
        <w:tc>
          <w:tcPr>
            <w:tcW w:w="1051" w:type="pct"/>
            <w:tcBorders>
              <w:top w:val="single" w:sz="6" w:space="0" w:color="000000"/>
              <w:left w:val="nil"/>
              <w:bottom w:val="single" w:sz="6" w:space="0" w:color="000000"/>
              <w:right w:val="nil"/>
            </w:tcBorders>
            <w:shd w:val="clear" w:color="auto" w:fill="EBEBEB"/>
            <w:hideMark/>
          </w:tcPr>
          <w:p w14:paraId="5778EE33" w14:textId="77777777" w:rsidR="005A3845" w:rsidRDefault="005A3845" w:rsidP="00AB6A13">
            <w:pPr>
              <w:jc w:val="center"/>
              <w:rPr>
                <w:rFonts w:ascii="Arial Narrow" w:eastAsia="Times New Roman" w:hAnsi="Arial Narrow"/>
                <w:sz w:val="16"/>
                <w:szCs w:val="16"/>
              </w:rPr>
            </w:pPr>
            <w:r>
              <w:rPr>
                <w:rStyle w:val="cell-value"/>
                <w:rFonts w:ascii="Arial Narrow" w:eastAsia="Times New Roman" w:hAnsi="Arial Narrow"/>
                <w:b/>
                <w:bCs/>
                <w:szCs w:val="18"/>
              </w:rPr>
              <w:t>70 per 1,000</w:t>
            </w:r>
            <w:r>
              <w:rPr>
                <w:rFonts w:ascii="Arial Narrow" w:eastAsia="Times New Roman" w:hAnsi="Arial Narrow"/>
                <w:szCs w:val="18"/>
              </w:rPr>
              <w:br/>
            </w:r>
            <w:r>
              <w:rPr>
                <w:rStyle w:val="cell-value"/>
                <w:rFonts w:ascii="Arial Narrow" w:eastAsia="Times New Roman" w:hAnsi="Arial Narrow"/>
                <w:szCs w:val="18"/>
              </w:rPr>
              <w:t>(42 to 117)</w:t>
            </w:r>
            <w:r>
              <w:rPr>
                <w:rFonts w:ascii="Arial Narrow" w:eastAsia="Times New Roman" w:hAnsi="Arial Narrow"/>
                <w:sz w:val="16"/>
                <w:szCs w:val="16"/>
              </w:rPr>
              <w:t xml:space="preserve"> </w:t>
            </w:r>
          </w:p>
        </w:tc>
        <w:tc>
          <w:tcPr>
            <w:tcW w:w="766" w:type="pct"/>
            <w:tcBorders>
              <w:top w:val="single" w:sz="6" w:space="0" w:color="000000"/>
              <w:left w:val="nil"/>
              <w:bottom w:val="single" w:sz="6" w:space="0" w:color="000000"/>
              <w:right w:val="nil"/>
            </w:tcBorders>
            <w:vAlign w:val="center"/>
            <w:hideMark/>
          </w:tcPr>
          <w:p w14:paraId="5556F57D" w14:textId="77777777" w:rsidR="005A3845" w:rsidRDefault="005A3845" w:rsidP="00AB6A13">
            <w:pPr>
              <w:jc w:val="center"/>
              <w:rPr>
                <w:rFonts w:ascii="Arial Narrow" w:eastAsia="Times New Roman" w:hAnsi="Arial Narrow"/>
                <w:sz w:val="16"/>
                <w:szCs w:val="16"/>
              </w:rPr>
            </w:pPr>
            <w:r>
              <w:rPr>
                <w:rStyle w:val="block"/>
                <w:rFonts w:ascii="Arial Narrow" w:eastAsia="Times New Roman" w:hAnsi="Arial Narrow"/>
                <w:b/>
                <w:bCs/>
                <w:sz w:val="16"/>
                <w:szCs w:val="16"/>
              </w:rPr>
              <w:t>RR 0.99</w:t>
            </w:r>
            <w:r>
              <w:rPr>
                <w:rFonts w:ascii="Arial Narrow" w:eastAsia="Times New Roman" w:hAnsi="Arial Narrow"/>
                <w:sz w:val="16"/>
                <w:szCs w:val="16"/>
              </w:rPr>
              <w:br/>
            </w:r>
            <w:r>
              <w:rPr>
                <w:rStyle w:val="cell"/>
                <w:rFonts w:ascii="Arial Narrow" w:hAnsi="Arial Narrow"/>
                <w:sz w:val="16"/>
                <w:szCs w:val="16"/>
              </w:rPr>
              <w:t>(0.59 to 1.65)</w:t>
            </w:r>
            <w:r>
              <w:rPr>
                <w:rFonts w:ascii="Arial Narrow" w:eastAsia="Times New Roman" w:hAnsi="Arial Narrow"/>
                <w:sz w:val="16"/>
                <w:szCs w:val="16"/>
              </w:rPr>
              <w:t xml:space="preserve"> </w:t>
            </w:r>
          </w:p>
        </w:tc>
        <w:tc>
          <w:tcPr>
            <w:tcW w:w="766" w:type="pct"/>
            <w:tcBorders>
              <w:top w:val="single" w:sz="6" w:space="0" w:color="000000"/>
              <w:left w:val="nil"/>
              <w:bottom w:val="single" w:sz="6" w:space="0" w:color="000000"/>
              <w:right w:val="nil"/>
            </w:tcBorders>
            <w:vAlign w:val="center"/>
            <w:hideMark/>
          </w:tcPr>
          <w:p w14:paraId="0414A9E2" w14:textId="77777777" w:rsidR="005A3845" w:rsidRDefault="005A3845" w:rsidP="00AB6A13">
            <w:pPr>
              <w:jc w:val="center"/>
              <w:rPr>
                <w:rFonts w:ascii="Arial Narrow" w:eastAsia="Times New Roman" w:hAnsi="Arial Narrow"/>
                <w:sz w:val="16"/>
                <w:szCs w:val="16"/>
              </w:rPr>
            </w:pPr>
            <w:r>
              <w:rPr>
                <w:rFonts w:ascii="Arial Narrow" w:eastAsia="Times New Roman" w:hAnsi="Arial Narrow"/>
                <w:sz w:val="16"/>
                <w:szCs w:val="16"/>
              </w:rPr>
              <w:t>782</w:t>
            </w:r>
            <w:r>
              <w:rPr>
                <w:rFonts w:ascii="Arial Narrow" w:eastAsia="Times New Roman" w:hAnsi="Arial Narrow"/>
                <w:sz w:val="16"/>
                <w:szCs w:val="16"/>
              </w:rPr>
              <w:br/>
              <w:t xml:space="preserve">(1 RCT) </w:t>
            </w:r>
          </w:p>
        </w:tc>
        <w:tc>
          <w:tcPr>
            <w:tcW w:w="810" w:type="pct"/>
            <w:tcBorders>
              <w:top w:val="single" w:sz="6" w:space="0" w:color="000000"/>
              <w:left w:val="nil"/>
              <w:bottom w:val="single" w:sz="6" w:space="0" w:color="000000"/>
              <w:right w:val="nil"/>
            </w:tcBorders>
            <w:vAlign w:val="center"/>
            <w:hideMark/>
          </w:tcPr>
          <w:p w14:paraId="27C6050A" w14:textId="77777777" w:rsidR="005A3845" w:rsidRDefault="005A3845" w:rsidP="00AB6A13">
            <w:pPr>
              <w:jc w:val="center"/>
              <w:rPr>
                <w:rFonts w:ascii="Arial Narrow" w:eastAsia="Times New Roman" w:hAnsi="Arial Narrow"/>
                <w:sz w:val="16"/>
                <w:szCs w:val="16"/>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Pr>
                <w:rStyle w:val="quality-text"/>
                <w:rFonts w:ascii="Arial Narrow" w:eastAsia="Times New Roman" w:hAnsi="Arial Narrow"/>
                <w:sz w:val="16"/>
                <w:szCs w:val="16"/>
              </w:rPr>
              <w:t>VERY LOW</w:t>
            </w:r>
            <w:r>
              <w:rPr>
                <w:rFonts w:ascii="Arial Narrow" w:eastAsia="Times New Roman" w:hAnsi="Arial Narrow"/>
                <w:sz w:val="16"/>
                <w:szCs w:val="16"/>
              </w:rPr>
              <w:t xml:space="preserve"> </w:t>
            </w:r>
            <w:r>
              <w:rPr>
                <w:rFonts w:ascii="Arial Narrow" w:eastAsia="Times New Roman" w:hAnsi="Arial Narrow"/>
                <w:sz w:val="16"/>
                <w:szCs w:val="16"/>
                <w:vertAlign w:val="superscript"/>
              </w:rPr>
              <w:t>a</w:t>
            </w:r>
            <w:r>
              <w:rPr>
                <w:rStyle w:val="comma"/>
                <w:rFonts w:ascii="Arial Narrow" w:eastAsia="Times New Roman" w:hAnsi="Arial Narrow"/>
                <w:sz w:val="16"/>
                <w:szCs w:val="16"/>
                <w:vertAlign w:val="superscript"/>
              </w:rPr>
              <w:t>,</w:t>
            </w:r>
            <w:r>
              <w:rPr>
                <w:rFonts w:ascii="Arial Narrow" w:eastAsia="Times New Roman" w:hAnsi="Arial Narrow"/>
                <w:sz w:val="16"/>
                <w:szCs w:val="16"/>
                <w:vertAlign w:val="superscript"/>
              </w:rPr>
              <w:t>b</w:t>
            </w:r>
            <w:r>
              <w:rPr>
                <w:rStyle w:val="comma"/>
                <w:rFonts w:ascii="Arial Narrow" w:eastAsia="Times New Roman" w:hAnsi="Arial Narrow"/>
                <w:sz w:val="16"/>
                <w:szCs w:val="16"/>
                <w:vertAlign w:val="superscript"/>
              </w:rPr>
              <w:t>,</w:t>
            </w:r>
            <w:r>
              <w:rPr>
                <w:rFonts w:ascii="Arial Narrow" w:eastAsia="Times New Roman" w:hAnsi="Arial Narrow"/>
                <w:sz w:val="16"/>
                <w:szCs w:val="16"/>
                <w:vertAlign w:val="superscript"/>
              </w:rPr>
              <w:t>c</w:t>
            </w:r>
          </w:p>
        </w:tc>
      </w:tr>
      <w:tr w:rsidR="005A3845" w14:paraId="7E65E361" w14:textId="77777777" w:rsidTr="00413AC1">
        <w:trPr>
          <w:cantSplit/>
        </w:trPr>
        <w:tc>
          <w:tcPr>
            <w:tcW w:w="732" w:type="pct"/>
            <w:tcBorders>
              <w:top w:val="single" w:sz="6" w:space="0" w:color="000000"/>
              <w:left w:val="nil"/>
              <w:bottom w:val="single" w:sz="6" w:space="0" w:color="000000"/>
              <w:right w:val="nil"/>
            </w:tcBorders>
            <w:vAlign w:val="center"/>
            <w:hideMark/>
          </w:tcPr>
          <w:p w14:paraId="6E3323C6" w14:textId="77777777" w:rsidR="005A3845" w:rsidRDefault="005A3845" w:rsidP="00AB6A13">
            <w:pPr>
              <w:jc w:val="center"/>
              <w:rPr>
                <w:rFonts w:ascii="Arial Narrow" w:eastAsia="Times New Roman" w:hAnsi="Arial Narrow"/>
                <w:sz w:val="16"/>
                <w:szCs w:val="16"/>
              </w:rPr>
            </w:pPr>
            <w:r>
              <w:rPr>
                <w:rStyle w:val="label"/>
                <w:rFonts w:ascii="Arial Narrow" w:eastAsia="Times New Roman" w:hAnsi="Arial Narrow"/>
                <w:szCs w:val="18"/>
              </w:rPr>
              <w:t>Depression (HADS score)</w:t>
            </w:r>
            <w:r>
              <w:rPr>
                <w:rFonts w:ascii="Arial Narrow" w:eastAsia="Times New Roman" w:hAnsi="Arial Narrow"/>
                <w:sz w:val="16"/>
                <w:szCs w:val="16"/>
              </w:rPr>
              <w:t xml:space="preserve"> </w:t>
            </w:r>
          </w:p>
        </w:tc>
        <w:tc>
          <w:tcPr>
            <w:tcW w:w="875" w:type="pct"/>
            <w:tcBorders>
              <w:top w:val="single" w:sz="6" w:space="0" w:color="000000"/>
              <w:left w:val="nil"/>
              <w:bottom w:val="single" w:sz="6" w:space="0" w:color="000000"/>
              <w:right w:val="nil"/>
            </w:tcBorders>
            <w:shd w:val="clear" w:color="auto" w:fill="EBEBEB"/>
            <w:vAlign w:val="center"/>
            <w:hideMark/>
          </w:tcPr>
          <w:p w14:paraId="3AF0477C" w14:textId="77777777" w:rsidR="005A3845" w:rsidRDefault="005A3845" w:rsidP="00AB6A13">
            <w:pPr>
              <w:jc w:val="center"/>
              <w:rPr>
                <w:rFonts w:ascii="Arial Narrow" w:eastAsia="Times New Roman" w:hAnsi="Arial Narrow"/>
                <w:sz w:val="16"/>
                <w:szCs w:val="16"/>
              </w:rPr>
            </w:pPr>
            <w:r>
              <w:rPr>
                <w:rStyle w:val="cell-value"/>
                <w:rFonts w:ascii="Arial Narrow" w:eastAsia="Times New Roman" w:hAnsi="Arial Narrow"/>
                <w:sz w:val="16"/>
                <w:szCs w:val="16"/>
              </w:rPr>
              <w:t xml:space="preserve">The mean depression (HADS score) was </w:t>
            </w:r>
            <w:r>
              <w:rPr>
                <w:rStyle w:val="cell-value"/>
                <w:rFonts w:ascii="Arial Narrow" w:eastAsia="Times New Roman" w:hAnsi="Arial Narrow"/>
                <w:b/>
                <w:bCs/>
                <w:sz w:val="16"/>
                <w:szCs w:val="16"/>
              </w:rPr>
              <w:t>0</w:t>
            </w:r>
            <w:r>
              <w:rPr>
                <w:rFonts w:ascii="Arial Narrow" w:eastAsia="Times New Roman" w:hAnsi="Arial Narrow"/>
                <w:sz w:val="16"/>
                <w:szCs w:val="16"/>
              </w:rPr>
              <w:t xml:space="preserve"> </w:t>
            </w:r>
          </w:p>
        </w:tc>
        <w:tc>
          <w:tcPr>
            <w:tcW w:w="1051" w:type="pct"/>
            <w:tcBorders>
              <w:top w:val="single" w:sz="6" w:space="0" w:color="000000"/>
              <w:left w:val="nil"/>
              <w:bottom w:val="single" w:sz="6" w:space="0" w:color="000000"/>
              <w:right w:val="nil"/>
            </w:tcBorders>
            <w:shd w:val="clear" w:color="auto" w:fill="EBEBEB"/>
            <w:hideMark/>
          </w:tcPr>
          <w:p w14:paraId="2EF330E5" w14:textId="77777777" w:rsidR="005A3845" w:rsidRDefault="005A3845" w:rsidP="00AB6A13">
            <w:pPr>
              <w:jc w:val="center"/>
              <w:rPr>
                <w:rFonts w:ascii="Arial Narrow" w:eastAsia="Times New Roman" w:hAnsi="Arial Narrow"/>
                <w:sz w:val="16"/>
                <w:szCs w:val="16"/>
              </w:rPr>
            </w:pPr>
            <w:r>
              <w:rPr>
                <w:rStyle w:val="cell-value"/>
                <w:rFonts w:ascii="Arial Narrow" w:eastAsia="Times New Roman" w:hAnsi="Arial Narrow"/>
                <w:sz w:val="16"/>
                <w:szCs w:val="16"/>
              </w:rPr>
              <w:t xml:space="preserve">MD </w:t>
            </w:r>
            <w:r>
              <w:rPr>
                <w:rStyle w:val="cell-value"/>
                <w:rFonts w:ascii="Arial Narrow" w:eastAsia="Times New Roman" w:hAnsi="Arial Narrow"/>
                <w:b/>
                <w:bCs/>
                <w:sz w:val="16"/>
                <w:szCs w:val="16"/>
              </w:rPr>
              <w:t>0.77 lower</w:t>
            </w:r>
            <w:r>
              <w:rPr>
                <w:rFonts w:ascii="Arial Narrow" w:eastAsia="Times New Roman" w:hAnsi="Arial Narrow"/>
                <w:sz w:val="16"/>
                <w:szCs w:val="16"/>
              </w:rPr>
              <w:br/>
            </w:r>
            <w:r>
              <w:rPr>
                <w:rStyle w:val="cell-value"/>
                <w:rFonts w:ascii="Arial Narrow" w:eastAsia="Times New Roman" w:hAnsi="Arial Narrow"/>
                <w:sz w:val="16"/>
                <w:szCs w:val="16"/>
              </w:rPr>
              <w:t>(1.44 lower to 0.09 lower)</w:t>
            </w:r>
            <w:r>
              <w:rPr>
                <w:rFonts w:ascii="Arial Narrow" w:eastAsia="Times New Roman" w:hAnsi="Arial Narrow"/>
                <w:sz w:val="16"/>
                <w:szCs w:val="16"/>
              </w:rPr>
              <w:t xml:space="preserve"> </w:t>
            </w:r>
          </w:p>
        </w:tc>
        <w:tc>
          <w:tcPr>
            <w:tcW w:w="766" w:type="pct"/>
            <w:tcBorders>
              <w:top w:val="single" w:sz="6" w:space="0" w:color="000000"/>
              <w:left w:val="nil"/>
              <w:bottom w:val="single" w:sz="6" w:space="0" w:color="000000"/>
              <w:right w:val="nil"/>
            </w:tcBorders>
            <w:vAlign w:val="center"/>
            <w:hideMark/>
          </w:tcPr>
          <w:p w14:paraId="42A79AA8" w14:textId="77777777" w:rsidR="005A3845" w:rsidRDefault="005A3845" w:rsidP="00AB6A13">
            <w:pPr>
              <w:jc w:val="center"/>
              <w:rPr>
                <w:rFonts w:ascii="Arial Narrow" w:eastAsia="Times New Roman" w:hAnsi="Arial Narrow"/>
                <w:sz w:val="16"/>
                <w:szCs w:val="16"/>
              </w:rPr>
            </w:pPr>
            <w:r>
              <w:rPr>
                <w:rStyle w:val="cell"/>
                <w:rFonts w:ascii="Arial Narrow" w:hAnsi="Arial Narrow"/>
                <w:sz w:val="16"/>
                <w:szCs w:val="16"/>
              </w:rPr>
              <w:t>-</w:t>
            </w:r>
            <w:r>
              <w:rPr>
                <w:rFonts w:ascii="Arial Narrow" w:eastAsia="Times New Roman" w:hAnsi="Arial Narrow"/>
                <w:sz w:val="16"/>
                <w:szCs w:val="16"/>
              </w:rPr>
              <w:t xml:space="preserve"> </w:t>
            </w:r>
          </w:p>
        </w:tc>
        <w:tc>
          <w:tcPr>
            <w:tcW w:w="766" w:type="pct"/>
            <w:tcBorders>
              <w:top w:val="single" w:sz="6" w:space="0" w:color="000000"/>
              <w:left w:val="nil"/>
              <w:bottom w:val="single" w:sz="6" w:space="0" w:color="000000"/>
              <w:right w:val="nil"/>
            </w:tcBorders>
            <w:vAlign w:val="center"/>
            <w:hideMark/>
          </w:tcPr>
          <w:p w14:paraId="32E4F43A" w14:textId="77777777" w:rsidR="005A3845" w:rsidRDefault="005A3845" w:rsidP="00AB6A13">
            <w:pPr>
              <w:jc w:val="center"/>
              <w:rPr>
                <w:rFonts w:ascii="Arial Narrow" w:eastAsia="Times New Roman" w:hAnsi="Arial Narrow"/>
                <w:sz w:val="16"/>
                <w:szCs w:val="16"/>
              </w:rPr>
            </w:pPr>
            <w:r>
              <w:rPr>
                <w:rFonts w:ascii="Arial Narrow" w:eastAsia="Times New Roman" w:hAnsi="Arial Narrow"/>
                <w:sz w:val="16"/>
                <w:szCs w:val="16"/>
              </w:rPr>
              <w:t>313</w:t>
            </w:r>
            <w:r>
              <w:rPr>
                <w:rFonts w:ascii="Arial Narrow" w:eastAsia="Times New Roman" w:hAnsi="Arial Narrow"/>
                <w:sz w:val="16"/>
                <w:szCs w:val="16"/>
              </w:rPr>
              <w:br/>
              <w:t xml:space="preserve">(2 RCTs) </w:t>
            </w:r>
          </w:p>
        </w:tc>
        <w:tc>
          <w:tcPr>
            <w:tcW w:w="810" w:type="pct"/>
            <w:tcBorders>
              <w:top w:val="single" w:sz="6" w:space="0" w:color="000000"/>
              <w:left w:val="nil"/>
              <w:bottom w:val="single" w:sz="6" w:space="0" w:color="000000"/>
              <w:right w:val="nil"/>
            </w:tcBorders>
            <w:vAlign w:val="center"/>
            <w:hideMark/>
          </w:tcPr>
          <w:p w14:paraId="147A1CB4" w14:textId="77777777" w:rsidR="005A3845" w:rsidRDefault="005A3845" w:rsidP="00AB6A13">
            <w:pPr>
              <w:jc w:val="center"/>
              <w:rPr>
                <w:rFonts w:ascii="Arial Narrow" w:eastAsia="Times New Roman" w:hAnsi="Arial Narrow"/>
                <w:sz w:val="16"/>
                <w:szCs w:val="16"/>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Pr>
                <w:rStyle w:val="quality-text"/>
                <w:rFonts w:ascii="Arial Narrow" w:eastAsia="Times New Roman" w:hAnsi="Arial Narrow"/>
                <w:sz w:val="16"/>
                <w:szCs w:val="16"/>
              </w:rPr>
              <w:t>LOW</w:t>
            </w:r>
            <w:r>
              <w:rPr>
                <w:rFonts w:ascii="Arial Narrow" w:eastAsia="Times New Roman" w:hAnsi="Arial Narrow"/>
                <w:sz w:val="16"/>
                <w:szCs w:val="16"/>
              </w:rPr>
              <w:t xml:space="preserve"> </w:t>
            </w:r>
            <w:r>
              <w:rPr>
                <w:rFonts w:ascii="Arial Narrow" w:eastAsia="Times New Roman" w:hAnsi="Arial Narrow"/>
                <w:sz w:val="16"/>
                <w:szCs w:val="16"/>
                <w:vertAlign w:val="superscript"/>
              </w:rPr>
              <w:t>a</w:t>
            </w:r>
            <w:r>
              <w:rPr>
                <w:rStyle w:val="comma"/>
                <w:rFonts w:ascii="Arial Narrow" w:eastAsia="Times New Roman" w:hAnsi="Arial Narrow"/>
                <w:sz w:val="16"/>
                <w:szCs w:val="16"/>
                <w:vertAlign w:val="superscript"/>
              </w:rPr>
              <w:t>,</w:t>
            </w:r>
            <w:r>
              <w:rPr>
                <w:rFonts w:ascii="Arial Narrow" w:eastAsia="Times New Roman" w:hAnsi="Arial Narrow"/>
                <w:sz w:val="16"/>
                <w:szCs w:val="16"/>
                <w:vertAlign w:val="superscript"/>
              </w:rPr>
              <w:t>b</w:t>
            </w:r>
          </w:p>
        </w:tc>
      </w:tr>
      <w:tr w:rsidR="005A3845" w14:paraId="6BF6F710" w14:textId="77777777" w:rsidTr="00413AC1">
        <w:trPr>
          <w:cantSplit/>
        </w:trPr>
        <w:tc>
          <w:tcPr>
            <w:tcW w:w="732" w:type="pct"/>
            <w:tcBorders>
              <w:top w:val="single" w:sz="6" w:space="0" w:color="000000"/>
              <w:left w:val="nil"/>
              <w:bottom w:val="single" w:sz="6" w:space="0" w:color="000000"/>
              <w:right w:val="nil"/>
            </w:tcBorders>
            <w:vAlign w:val="center"/>
            <w:hideMark/>
          </w:tcPr>
          <w:p w14:paraId="25D10CE1" w14:textId="348DB662" w:rsidR="005A3845" w:rsidRDefault="005A3845" w:rsidP="00AB6A13">
            <w:pPr>
              <w:jc w:val="center"/>
              <w:rPr>
                <w:rFonts w:ascii="Arial Narrow" w:eastAsia="Times New Roman" w:hAnsi="Arial Narrow"/>
                <w:sz w:val="16"/>
                <w:szCs w:val="16"/>
              </w:rPr>
            </w:pPr>
            <w:r>
              <w:rPr>
                <w:rStyle w:val="label"/>
                <w:rFonts w:ascii="Arial Narrow" w:eastAsia="Times New Roman" w:hAnsi="Arial Narrow"/>
                <w:szCs w:val="18"/>
              </w:rPr>
              <w:t xml:space="preserve">Anxiety </w:t>
            </w:r>
            <w:r>
              <w:rPr>
                <w:rStyle w:val="label"/>
                <w:rFonts w:ascii="Arial Narrow" w:eastAsia="Times New Roman" w:hAnsi="Arial Narrow"/>
                <w:szCs w:val="18"/>
              </w:rPr>
              <w:br/>
              <w:t>(HADS score)</w:t>
            </w:r>
            <w:r>
              <w:rPr>
                <w:rFonts w:ascii="Arial Narrow" w:eastAsia="Times New Roman" w:hAnsi="Arial Narrow"/>
                <w:sz w:val="16"/>
                <w:szCs w:val="16"/>
              </w:rPr>
              <w:t xml:space="preserve"> </w:t>
            </w:r>
          </w:p>
        </w:tc>
        <w:tc>
          <w:tcPr>
            <w:tcW w:w="875" w:type="pct"/>
            <w:tcBorders>
              <w:top w:val="single" w:sz="6" w:space="0" w:color="000000"/>
              <w:left w:val="nil"/>
              <w:bottom w:val="single" w:sz="6" w:space="0" w:color="000000"/>
              <w:right w:val="nil"/>
            </w:tcBorders>
            <w:shd w:val="clear" w:color="auto" w:fill="EBEBEB"/>
            <w:vAlign w:val="center"/>
            <w:hideMark/>
          </w:tcPr>
          <w:p w14:paraId="5FE7EB54" w14:textId="77777777" w:rsidR="005A3845" w:rsidRDefault="005A3845" w:rsidP="00AB6A13">
            <w:pPr>
              <w:jc w:val="center"/>
              <w:rPr>
                <w:rFonts w:ascii="Arial Narrow" w:eastAsia="Times New Roman" w:hAnsi="Arial Narrow"/>
                <w:sz w:val="16"/>
                <w:szCs w:val="16"/>
              </w:rPr>
            </w:pPr>
            <w:r>
              <w:rPr>
                <w:rStyle w:val="cell-value"/>
                <w:rFonts w:ascii="Arial Narrow" w:eastAsia="Times New Roman" w:hAnsi="Arial Narrow"/>
                <w:sz w:val="16"/>
                <w:szCs w:val="16"/>
              </w:rPr>
              <w:t xml:space="preserve">The mean anxiety (HADS score) was </w:t>
            </w:r>
            <w:r>
              <w:rPr>
                <w:rStyle w:val="cell-value"/>
                <w:rFonts w:ascii="Arial Narrow" w:eastAsia="Times New Roman" w:hAnsi="Arial Narrow"/>
                <w:b/>
                <w:bCs/>
                <w:sz w:val="16"/>
                <w:szCs w:val="16"/>
              </w:rPr>
              <w:t>0</w:t>
            </w:r>
            <w:r>
              <w:rPr>
                <w:rFonts w:ascii="Arial Narrow" w:eastAsia="Times New Roman" w:hAnsi="Arial Narrow"/>
                <w:sz w:val="16"/>
                <w:szCs w:val="16"/>
              </w:rPr>
              <w:t xml:space="preserve"> </w:t>
            </w:r>
          </w:p>
        </w:tc>
        <w:tc>
          <w:tcPr>
            <w:tcW w:w="1051" w:type="pct"/>
            <w:tcBorders>
              <w:top w:val="single" w:sz="6" w:space="0" w:color="000000"/>
              <w:left w:val="nil"/>
              <w:bottom w:val="single" w:sz="6" w:space="0" w:color="000000"/>
              <w:right w:val="nil"/>
            </w:tcBorders>
            <w:shd w:val="clear" w:color="auto" w:fill="EBEBEB"/>
            <w:hideMark/>
          </w:tcPr>
          <w:p w14:paraId="5F3BDC51" w14:textId="77777777" w:rsidR="005A3845" w:rsidRDefault="005A3845" w:rsidP="00AB6A13">
            <w:pPr>
              <w:jc w:val="center"/>
              <w:rPr>
                <w:rFonts w:ascii="Arial Narrow" w:eastAsia="Times New Roman" w:hAnsi="Arial Narrow"/>
                <w:sz w:val="16"/>
                <w:szCs w:val="16"/>
              </w:rPr>
            </w:pPr>
            <w:r>
              <w:rPr>
                <w:rStyle w:val="cell-value"/>
                <w:rFonts w:ascii="Arial Narrow" w:eastAsia="Times New Roman" w:hAnsi="Arial Narrow"/>
                <w:sz w:val="16"/>
                <w:szCs w:val="16"/>
              </w:rPr>
              <w:t xml:space="preserve">MD </w:t>
            </w:r>
            <w:r>
              <w:rPr>
                <w:rStyle w:val="cell-value"/>
                <w:rFonts w:ascii="Arial Narrow" w:eastAsia="Times New Roman" w:hAnsi="Arial Narrow"/>
                <w:b/>
                <w:bCs/>
                <w:sz w:val="16"/>
                <w:szCs w:val="16"/>
              </w:rPr>
              <w:t>0.77 lower</w:t>
            </w:r>
            <w:r>
              <w:rPr>
                <w:rFonts w:ascii="Arial Narrow" w:eastAsia="Times New Roman" w:hAnsi="Arial Narrow"/>
                <w:sz w:val="16"/>
                <w:szCs w:val="16"/>
              </w:rPr>
              <w:br/>
            </w:r>
            <w:r>
              <w:rPr>
                <w:rStyle w:val="cell-value"/>
                <w:rFonts w:ascii="Arial Narrow" w:eastAsia="Times New Roman" w:hAnsi="Arial Narrow"/>
                <w:sz w:val="16"/>
                <w:szCs w:val="16"/>
              </w:rPr>
              <w:t>(1.48 lower to 0.06 lower)</w:t>
            </w:r>
            <w:r>
              <w:rPr>
                <w:rFonts w:ascii="Arial Narrow" w:eastAsia="Times New Roman" w:hAnsi="Arial Narrow"/>
                <w:sz w:val="16"/>
                <w:szCs w:val="16"/>
              </w:rPr>
              <w:t xml:space="preserve"> </w:t>
            </w:r>
          </w:p>
        </w:tc>
        <w:tc>
          <w:tcPr>
            <w:tcW w:w="766" w:type="pct"/>
            <w:tcBorders>
              <w:top w:val="single" w:sz="6" w:space="0" w:color="000000"/>
              <w:left w:val="nil"/>
              <w:bottom w:val="single" w:sz="6" w:space="0" w:color="000000"/>
              <w:right w:val="nil"/>
            </w:tcBorders>
            <w:vAlign w:val="center"/>
            <w:hideMark/>
          </w:tcPr>
          <w:p w14:paraId="167FF15C" w14:textId="77777777" w:rsidR="005A3845" w:rsidRDefault="005A3845" w:rsidP="00AB6A13">
            <w:pPr>
              <w:jc w:val="center"/>
              <w:rPr>
                <w:rFonts w:ascii="Arial Narrow" w:eastAsia="Times New Roman" w:hAnsi="Arial Narrow"/>
                <w:sz w:val="16"/>
                <w:szCs w:val="16"/>
              </w:rPr>
            </w:pPr>
            <w:r>
              <w:rPr>
                <w:rStyle w:val="cell"/>
                <w:rFonts w:ascii="Arial Narrow" w:hAnsi="Arial Narrow"/>
                <w:sz w:val="16"/>
                <w:szCs w:val="16"/>
              </w:rPr>
              <w:t>-</w:t>
            </w:r>
            <w:r>
              <w:rPr>
                <w:rFonts w:ascii="Arial Narrow" w:eastAsia="Times New Roman" w:hAnsi="Arial Narrow"/>
                <w:sz w:val="16"/>
                <w:szCs w:val="16"/>
              </w:rPr>
              <w:t xml:space="preserve"> </w:t>
            </w:r>
          </w:p>
        </w:tc>
        <w:tc>
          <w:tcPr>
            <w:tcW w:w="766" w:type="pct"/>
            <w:tcBorders>
              <w:top w:val="single" w:sz="6" w:space="0" w:color="000000"/>
              <w:left w:val="nil"/>
              <w:bottom w:val="single" w:sz="6" w:space="0" w:color="000000"/>
              <w:right w:val="nil"/>
            </w:tcBorders>
            <w:vAlign w:val="center"/>
            <w:hideMark/>
          </w:tcPr>
          <w:p w14:paraId="455B1968" w14:textId="77777777" w:rsidR="005A3845" w:rsidRDefault="005A3845" w:rsidP="00AB6A13">
            <w:pPr>
              <w:jc w:val="center"/>
              <w:rPr>
                <w:rFonts w:ascii="Arial Narrow" w:eastAsia="Times New Roman" w:hAnsi="Arial Narrow"/>
                <w:sz w:val="16"/>
                <w:szCs w:val="16"/>
              </w:rPr>
            </w:pPr>
            <w:r>
              <w:rPr>
                <w:rFonts w:ascii="Arial Narrow" w:eastAsia="Times New Roman" w:hAnsi="Arial Narrow"/>
                <w:sz w:val="16"/>
                <w:szCs w:val="16"/>
              </w:rPr>
              <w:t>324</w:t>
            </w:r>
            <w:r>
              <w:rPr>
                <w:rFonts w:ascii="Arial Narrow" w:eastAsia="Times New Roman" w:hAnsi="Arial Narrow"/>
                <w:sz w:val="16"/>
                <w:szCs w:val="16"/>
              </w:rPr>
              <w:br/>
              <w:t xml:space="preserve">(2 RCTs) </w:t>
            </w:r>
          </w:p>
        </w:tc>
        <w:tc>
          <w:tcPr>
            <w:tcW w:w="810" w:type="pct"/>
            <w:tcBorders>
              <w:top w:val="single" w:sz="6" w:space="0" w:color="000000"/>
              <w:left w:val="nil"/>
              <w:bottom w:val="single" w:sz="6" w:space="0" w:color="000000"/>
              <w:right w:val="nil"/>
            </w:tcBorders>
            <w:vAlign w:val="center"/>
            <w:hideMark/>
          </w:tcPr>
          <w:p w14:paraId="52EA9375" w14:textId="77777777" w:rsidR="005A3845" w:rsidRDefault="005A3845" w:rsidP="00AB6A13">
            <w:pPr>
              <w:jc w:val="center"/>
              <w:rPr>
                <w:rFonts w:ascii="Arial Narrow" w:eastAsia="Times New Roman" w:hAnsi="Arial Narrow"/>
                <w:sz w:val="16"/>
                <w:szCs w:val="16"/>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Pr>
                <w:rStyle w:val="quality-text"/>
                <w:rFonts w:ascii="Arial Narrow" w:eastAsia="Times New Roman" w:hAnsi="Arial Narrow"/>
                <w:sz w:val="16"/>
                <w:szCs w:val="16"/>
              </w:rPr>
              <w:t>LOW</w:t>
            </w:r>
            <w:r>
              <w:rPr>
                <w:rFonts w:ascii="Arial Narrow" w:eastAsia="Times New Roman" w:hAnsi="Arial Narrow"/>
                <w:sz w:val="16"/>
                <w:szCs w:val="16"/>
              </w:rPr>
              <w:t xml:space="preserve"> </w:t>
            </w:r>
            <w:r>
              <w:rPr>
                <w:rFonts w:ascii="Arial Narrow" w:eastAsia="Times New Roman" w:hAnsi="Arial Narrow"/>
                <w:sz w:val="16"/>
                <w:szCs w:val="16"/>
                <w:vertAlign w:val="superscript"/>
              </w:rPr>
              <w:t>a</w:t>
            </w:r>
            <w:r>
              <w:rPr>
                <w:rStyle w:val="comma"/>
                <w:rFonts w:ascii="Arial Narrow" w:eastAsia="Times New Roman" w:hAnsi="Arial Narrow"/>
                <w:sz w:val="16"/>
                <w:szCs w:val="16"/>
                <w:vertAlign w:val="superscript"/>
              </w:rPr>
              <w:t>,</w:t>
            </w:r>
            <w:r>
              <w:rPr>
                <w:rFonts w:ascii="Arial Narrow" w:eastAsia="Times New Roman" w:hAnsi="Arial Narrow"/>
                <w:sz w:val="16"/>
                <w:szCs w:val="16"/>
                <w:vertAlign w:val="superscript"/>
              </w:rPr>
              <w:t>b</w:t>
            </w:r>
          </w:p>
        </w:tc>
      </w:tr>
      <w:tr w:rsidR="00AB6A13" w14:paraId="18ED20B8" w14:textId="77777777" w:rsidTr="00413AC1">
        <w:trPr>
          <w:cantSplit/>
        </w:trPr>
        <w:tc>
          <w:tcPr>
            <w:tcW w:w="5000" w:type="pct"/>
            <w:gridSpan w:val="6"/>
            <w:tcBorders>
              <w:top w:val="single" w:sz="6" w:space="0" w:color="000000"/>
              <w:left w:val="nil"/>
              <w:bottom w:val="single" w:sz="6" w:space="0" w:color="000000"/>
              <w:right w:val="nil"/>
            </w:tcBorders>
            <w:vAlign w:val="center"/>
            <w:hideMark/>
          </w:tcPr>
          <w:p w14:paraId="7C7112DA" w14:textId="73C073BA" w:rsidR="00AB6A13" w:rsidRDefault="00AB6A13" w:rsidP="005830DD">
            <w:pPr>
              <w:spacing w:before="40" w:after="40" w:line="240" w:lineRule="auto"/>
              <w:rPr>
                <w:rFonts w:ascii="Arial Narrow" w:eastAsia="Times New Roman" w:hAnsi="Arial Narrow"/>
                <w:sz w:val="16"/>
                <w:szCs w:val="16"/>
              </w:rPr>
            </w:pPr>
            <w:r>
              <w:rPr>
                <w:rFonts w:ascii="Arial Narrow" w:eastAsia="Times New Roman" w:hAnsi="Arial Narrow"/>
                <w:sz w:val="16"/>
                <w:szCs w:val="16"/>
              </w:rPr>
              <w:t>*</w:t>
            </w:r>
            <w:r>
              <w:rPr>
                <w:rFonts w:ascii="Arial Narrow" w:eastAsia="Times New Roman" w:hAnsi="Arial Narrow"/>
                <w:b/>
                <w:bCs/>
                <w:sz w:val="16"/>
                <w:szCs w:val="16"/>
              </w:rPr>
              <w:t>The risk in the intervention group</w:t>
            </w:r>
            <w:r>
              <w:rPr>
                <w:rFonts w:ascii="Arial Narrow" w:eastAsia="Times New Roman" w:hAnsi="Arial Narrow"/>
                <w:sz w:val="16"/>
                <w:szCs w:val="16"/>
              </w:rPr>
              <w:t xml:space="preserve"> (and its 95% confidence interval) is based on the assumed risk in the comparison group and the </w:t>
            </w:r>
            <w:r>
              <w:rPr>
                <w:rFonts w:ascii="Arial Narrow" w:eastAsia="Times New Roman" w:hAnsi="Arial Narrow"/>
                <w:b/>
                <w:bCs/>
                <w:sz w:val="16"/>
                <w:szCs w:val="16"/>
              </w:rPr>
              <w:t>relative effect</w:t>
            </w:r>
            <w:r>
              <w:rPr>
                <w:rFonts w:ascii="Arial Narrow" w:eastAsia="Times New Roman" w:hAnsi="Arial Narrow"/>
                <w:sz w:val="16"/>
                <w:szCs w:val="16"/>
              </w:rPr>
              <w:t xml:space="preserve"> of the int</w:t>
            </w:r>
            <w:r w:rsidR="005A3845">
              <w:rPr>
                <w:rFonts w:ascii="Arial Narrow" w:eastAsia="Times New Roman" w:hAnsi="Arial Narrow"/>
                <w:sz w:val="16"/>
                <w:szCs w:val="16"/>
              </w:rPr>
              <w:t xml:space="preserve">ervention (and its 95% CI). </w:t>
            </w:r>
            <w:r>
              <w:rPr>
                <w:rFonts w:ascii="Arial Narrow" w:eastAsia="Times New Roman" w:hAnsi="Arial Narrow"/>
                <w:sz w:val="16"/>
                <w:szCs w:val="16"/>
              </w:rPr>
              <w:br/>
            </w:r>
            <w:r>
              <w:rPr>
                <w:rFonts w:ascii="Arial Narrow" w:eastAsia="Times New Roman" w:hAnsi="Arial Narrow"/>
                <w:b/>
                <w:bCs/>
                <w:sz w:val="16"/>
                <w:szCs w:val="16"/>
              </w:rPr>
              <w:t>CI:</w:t>
            </w:r>
            <w:r>
              <w:rPr>
                <w:rFonts w:ascii="Arial Narrow" w:eastAsia="Times New Roman" w:hAnsi="Arial Narrow"/>
                <w:sz w:val="16"/>
                <w:szCs w:val="16"/>
              </w:rPr>
              <w:t xml:space="preserve"> Confidence interval; </w:t>
            </w:r>
            <w:r>
              <w:rPr>
                <w:rFonts w:ascii="Arial Narrow" w:eastAsia="Times New Roman" w:hAnsi="Arial Narrow"/>
                <w:b/>
                <w:bCs/>
                <w:sz w:val="16"/>
                <w:szCs w:val="16"/>
              </w:rPr>
              <w:t>MD:</w:t>
            </w:r>
            <w:r>
              <w:rPr>
                <w:rFonts w:ascii="Arial Narrow" w:eastAsia="Times New Roman" w:hAnsi="Arial Narrow"/>
                <w:sz w:val="16"/>
                <w:szCs w:val="16"/>
              </w:rPr>
              <w:t xml:space="preserve"> Mean difference; </w:t>
            </w:r>
            <w:r>
              <w:rPr>
                <w:rFonts w:ascii="Arial Narrow" w:eastAsia="Times New Roman" w:hAnsi="Arial Narrow"/>
                <w:b/>
                <w:bCs/>
                <w:sz w:val="16"/>
                <w:szCs w:val="16"/>
              </w:rPr>
              <w:t>RR:</w:t>
            </w:r>
            <w:r>
              <w:rPr>
                <w:rFonts w:ascii="Arial Narrow" w:eastAsia="Times New Roman" w:hAnsi="Arial Narrow"/>
                <w:sz w:val="16"/>
                <w:szCs w:val="16"/>
              </w:rPr>
              <w:t xml:space="preserve"> Risk ratio </w:t>
            </w:r>
          </w:p>
        </w:tc>
      </w:tr>
      <w:tr w:rsidR="00AB6A13" w14:paraId="79B27E01" w14:textId="77777777" w:rsidTr="005830DD">
        <w:trPr>
          <w:cantSplit/>
          <w:trHeight w:val="680"/>
        </w:trPr>
        <w:tc>
          <w:tcPr>
            <w:tcW w:w="5000" w:type="pct"/>
            <w:gridSpan w:val="6"/>
            <w:tcBorders>
              <w:top w:val="single" w:sz="6" w:space="0" w:color="000000"/>
              <w:left w:val="nil"/>
              <w:bottom w:val="single" w:sz="6" w:space="0" w:color="000000"/>
              <w:right w:val="nil"/>
            </w:tcBorders>
            <w:vAlign w:val="center"/>
            <w:hideMark/>
          </w:tcPr>
          <w:p w14:paraId="5C0CFF7E" w14:textId="77777777" w:rsidR="00AB6A13" w:rsidRDefault="00AB6A13" w:rsidP="005A3845">
            <w:pPr>
              <w:spacing w:line="240" w:lineRule="auto"/>
              <w:rPr>
                <w:rFonts w:ascii="Arial Narrow" w:eastAsia="Times New Roman" w:hAnsi="Arial Narrow"/>
                <w:sz w:val="16"/>
                <w:szCs w:val="16"/>
              </w:rPr>
            </w:pPr>
            <w:r>
              <w:rPr>
                <w:rFonts w:ascii="Arial Narrow" w:eastAsia="Times New Roman" w:hAnsi="Arial Narrow"/>
                <w:b/>
                <w:bCs/>
                <w:sz w:val="16"/>
                <w:szCs w:val="16"/>
              </w:rPr>
              <w:t>GRADE Working Group grades of evidence</w:t>
            </w:r>
            <w:r>
              <w:rPr>
                <w:rFonts w:ascii="Arial Narrow" w:eastAsia="Times New Roman" w:hAnsi="Arial Narrow"/>
                <w:sz w:val="16"/>
                <w:szCs w:val="16"/>
              </w:rPr>
              <w:br/>
            </w:r>
            <w:r>
              <w:rPr>
                <w:rFonts w:ascii="Arial Narrow" w:eastAsia="Times New Roman" w:hAnsi="Arial Narrow"/>
                <w:b/>
                <w:bCs/>
                <w:sz w:val="16"/>
                <w:szCs w:val="16"/>
              </w:rPr>
              <w:t>High certainty:</w:t>
            </w:r>
            <w:r>
              <w:rPr>
                <w:rFonts w:ascii="Arial Narrow" w:eastAsia="Times New Roman" w:hAnsi="Arial Narrow"/>
                <w:sz w:val="16"/>
                <w:szCs w:val="16"/>
              </w:rPr>
              <w:t xml:space="preserve"> We are very confident that the true effect lies close to that of the estimate of the effect</w:t>
            </w:r>
            <w:r>
              <w:rPr>
                <w:rFonts w:ascii="Arial Narrow" w:eastAsia="Times New Roman" w:hAnsi="Arial Narrow"/>
                <w:sz w:val="16"/>
                <w:szCs w:val="16"/>
              </w:rPr>
              <w:br/>
            </w:r>
            <w:r>
              <w:rPr>
                <w:rFonts w:ascii="Arial Narrow" w:eastAsia="Times New Roman" w:hAnsi="Arial Narrow"/>
                <w:b/>
                <w:bCs/>
                <w:sz w:val="16"/>
                <w:szCs w:val="16"/>
              </w:rPr>
              <w:t>Moderate certainty:</w:t>
            </w:r>
            <w:r>
              <w:rPr>
                <w:rFonts w:ascii="Arial Narrow" w:eastAsia="Times New Roman" w:hAnsi="Arial Narrow"/>
                <w:sz w:val="16"/>
                <w:szCs w:val="16"/>
              </w:rPr>
              <w:t xml:space="preserve"> We are moderately confident in the effect estimate: The true effect is likely to be close to the estimate of the effect, but there is a possibility that it is substantially different</w:t>
            </w:r>
            <w:r>
              <w:rPr>
                <w:rFonts w:ascii="Arial Narrow" w:eastAsia="Times New Roman" w:hAnsi="Arial Narrow"/>
                <w:sz w:val="16"/>
                <w:szCs w:val="16"/>
              </w:rPr>
              <w:br/>
            </w:r>
            <w:r>
              <w:rPr>
                <w:rFonts w:ascii="Arial Narrow" w:eastAsia="Times New Roman" w:hAnsi="Arial Narrow"/>
                <w:b/>
                <w:bCs/>
                <w:sz w:val="16"/>
                <w:szCs w:val="16"/>
              </w:rPr>
              <w:t>Low certainty:</w:t>
            </w:r>
            <w:r>
              <w:rPr>
                <w:rFonts w:ascii="Arial Narrow" w:eastAsia="Times New Roman" w:hAnsi="Arial Narrow"/>
                <w:sz w:val="16"/>
                <w:szCs w:val="16"/>
              </w:rPr>
              <w:t xml:space="preserve"> Our confidence in the effect estimate is limited: The true effect may be substantially different from the estimate of the effect</w:t>
            </w:r>
            <w:r>
              <w:rPr>
                <w:rFonts w:ascii="Arial Narrow" w:eastAsia="Times New Roman" w:hAnsi="Arial Narrow"/>
                <w:sz w:val="16"/>
                <w:szCs w:val="16"/>
              </w:rPr>
              <w:br/>
            </w:r>
            <w:r>
              <w:rPr>
                <w:rFonts w:ascii="Arial Narrow" w:eastAsia="Times New Roman" w:hAnsi="Arial Narrow"/>
                <w:b/>
                <w:bCs/>
                <w:sz w:val="16"/>
                <w:szCs w:val="16"/>
              </w:rPr>
              <w:t>Very low certainty:</w:t>
            </w:r>
            <w:r>
              <w:rPr>
                <w:rFonts w:ascii="Arial Narrow" w:eastAsia="Times New Roman" w:hAnsi="Arial Narrow"/>
                <w:sz w:val="16"/>
                <w:szCs w:val="16"/>
              </w:rPr>
              <w:t xml:space="preserve"> We have very little confidence in the effect estimate: The true effect is likely to be substantially different from the estimate of effect </w:t>
            </w:r>
          </w:p>
        </w:tc>
      </w:tr>
    </w:tbl>
    <w:p w14:paraId="381D0F68" w14:textId="77777777" w:rsidR="00AB6A13" w:rsidRDefault="00AB6A13" w:rsidP="005830DD">
      <w:pPr>
        <w:spacing w:before="40" w:after="40" w:line="240" w:lineRule="auto"/>
        <w:rPr>
          <w:rFonts w:ascii="Arial Narrow" w:eastAsia="Times New Roman" w:hAnsi="Arial Narrow"/>
          <w:color w:val="000000"/>
          <w:sz w:val="16"/>
          <w:szCs w:val="16"/>
          <w:lang w:val="en"/>
        </w:rPr>
      </w:pPr>
      <w:r>
        <w:rPr>
          <w:rFonts w:ascii="Arial Narrow" w:eastAsia="Times New Roman" w:hAnsi="Arial Narrow"/>
          <w:color w:val="000000"/>
          <w:sz w:val="16"/>
          <w:szCs w:val="16"/>
          <w:lang w:val="en"/>
        </w:rPr>
        <w:t xml:space="preserve">a. High risk of performance and detection bias </w:t>
      </w:r>
    </w:p>
    <w:p w14:paraId="4DE4E17F" w14:textId="78F90E46" w:rsidR="00AB6A13" w:rsidRDefault="00AB6A13" w:rsidP="005830DD">
      <w:pPr>
        <w:spacing w:before="40" w:after="40" w:line="240" w:lineRule="auto"/>
        <w:rPr>
          <w:rFonts w:ascii="Arial Narrow" w:eastAsia="Times New Roman" w:hAnsi="Arial Narrow"/>
          <w:color w:val="000000"/>
          <w:sz w:val="16"/>
          <w:szCs w:val="16"/>
          <w:lang w:val="en"/>
        </w:rPr>
      </w:pPr>
      <w:r>
        <w:rPr>
          <w:rFonts w:ascii="Arial Narrow" w:eastAsia="Times New Roman" w:hAnsi="Arial Narrow"/>
          <w:color w:val="000000"/>
          <w:sz w:val="16"/>
          <w:szCs w:val="16"/>
          <w:lang w:val="en"/>
        </w:rPr>
        <w:t xml:space="preserve">b. </w:t>
      </w:r>
      <w:r w:rsidR="005A3845">
        <w:rPr>
          <w:rFonts w:ascii="Arial Narrow" w:eastAsia="Times New Roman" w:hAnsi="Arial Narrow"/>
          <w:color w:val="000000"/>
          <w:sz w:val="16"/>
          <w:szCs w:val="16"/>
          <w:lang w:val="en"/>
        </w:rPr>
        <w:t>High risk of attrition bias</w:t>
      </w:r>
      <w:r>
        <w:rPr>
          <w:rFonts w:ascii="Arial Narrow" w:eastAsia="Times New Roman" w:hAnsi="Arial Narrow"/>
          <w:color w:val="000000"/>
          <w:sz w:val="16"/>
          <w:szCs w:val="16"/>
          <w:lang w:val="en"/>
        </w:rPr>
        <w:t xml:space="preserve"> </w:t>
      </w:r>
    </w:p>
    <w:p w14:paraId="60ABA15F" w14:textId="4FABB12B" w:rsidR="00AB6A13" w:rsidRDefault="00AB6A13" w:rsidP="005830DD">
      <w:pPr>
        <w:spacing w:before="40" w:after="40" w:line="240" w:lineRule="auto"/>
        <w:rPr>
          <w:rFonts w:ascii="Arial Narrow" w:eastAsia="Times New Roman" w:hAnsi="Arial Narrow"/>
          <w:color w:val="000000"/>
          <w:sz w:val="16"/>
          <w:szCs w:val="16"/>
          <w:lang w:val="en"/>
        </w:rPr>
      </w:pPr>
      <w:r>
        <w:rPr>
          <w:rFonts w:ascii="Arial Narrow" w:eastAsia="Times New Roman" w:hAnsi="Arial Narrow"/>
          <w:color w:val="000000"/>
          <w:sz w:val="16"/>
          <w:szCs w:val="16"/>
          <w:lang w:val="en"/>
        </w:rPr>
        <w:t xml:space="preserve">c. </w:t>
      </w:r>
      <w:r w:rsidR="00413AC1">
        <w:rPr>
          <w:rFonts w:ascii="Arial Narrow" w:eastAsia="Times New Roman" w:hAnsi="Arial Narrow"/>
          <w:color w:val="000000"/>
          <w:sz w:val="16"/>
          <w:szCs w:val="16"/>
          <w:lang w:val="en"/>
        </w:rPr>
        <w:t>C</w:t>
      </w:r>
      <w:r>
        <w:rPr>
          <w:rFonts w:ascii="Arial Narrow" w:eastAsia="Times New Roman" w:hAnsi="Arial Narrow"/>
          <w:color w:val="000000"/>
          <w:sz w:val="16"/>
          <w:szCs w:val="16"/>
          <w:lang w:val="en"/>
        </w:rPr>
        <w:t xml:space="preserve">onfidence interval crosses line of no effect </w:t>
      </w:r>
    </w:p>
    <w:p w14:paraId="3DDAFAE8" w14:textId="077959A2" w:rsidR="00011C59" w:rsidRDefault="00011C59" w:rsidP="00590256">
      <w:pPr>
        <w:pStyle w:val="Heading3"/>
        <w:rPr>
          <w:lang w:val="en"/>
        </w:rPr>
      </w:pPr>
      <w:bookmarkStart w:id="186" w:name="_Toc40956536"/>
      <w:r>
        <w:rPr>
          <w:lang w:val="en"/>
        </w:rPr>
        <w:t>Evidence statements</w:t>
      </w:r>
      <w:bookmarkEnd w:id="186"/>
    </w:p>
    <w:p w14:paraId="037986E0" w14:textId="77777777" w:rsidR="00D34E49" w:rsidRDefault="00D34E49" w:rsidP="00D34E49">
      <w:pPr>
        <w:pStyle w:val="Heading4"/>
        <w:rPr>
          <w:lang w:val="en"/>
        </w:rPr>
      </w:pPr>
      <w:r>
        <w:rPr>
          <w:lang w:val="en"/>
        </w:rPr>
        <w:t>Determinants of gestational weight gain</w:t>
      </w:r>
    </w:p>
    <w:p w14:paraId="5570436A" w14:textId="6837F4B9" w:rsidR="00590256" w:rsidRDefault="00B46918" w:rsidP="00590256">
      <w:pPr>
        <w:rPr>
          <w:lang w:val="en"/>
        </w:rPr>
      </w:pPr>
      <w:r>
        <w:rPr>
          <w:lang w:val="en"/>
        </w:rPr>
        <w:t>There is evidence from systematic reviews of association between weight gain exceeding guidelines and body image dissatisfaction and lack of social support but not anxiety, stress, self-efficacy, self-esteem of parity. The evidence on depression was inconsistent.</w:t>
      </w:r>
    </w:p>
    <w:p w14:paraId="743D5E8C" w14:textId="51156BA5" w:rsidR="00B46918" w:rsidRDefault="00B46918" w:rsidP="00590256">
      <w:pPr>
        <w:rPr>
          <w:lang w:val="en"/>
        </w:rPr>
      </w:pPr>
      <w:r>
        <w:rPr>
          <w:lang w:val="en"/>
        </w:rPr>
        <w:t>There is evidence from cohort studies of association between weight gain exceeding guidelines and pre-pregnancy BMI and stopping smoking but not maternal age, household income, education level or country of birth or experience of hardship in childhood, adulthood or during pregnancy.</w:t>
      </w:r>
    </w:p>
    <w:p w14:paraId="45B443A2" w14:textId="77777777" w:rsidR="00D34E49" w:rsidRDefault="00D34E49" w:rsidP="00D34E49">
      <w:pPr>
        <w:pStyle w:val="Heading4"/>
        <w:rPr>
          <w:lang w:val="en"/>
        </w:rPr>
      </w:pPr>
      <w:r>
        <w:rPr>
          <w:lang w:val="en"/>
        </w:rPr>
        <w:t>Risks associated with weight gain lower or higher than recommendations</w:t>
      </w:r>
    </w:p>
    <w:p w14:paraId="6726A85A" w14:textId="42FE3CBB" w:rsidR="00B46918" w:rsidRDefault="0033172C" w:rsidP="00590256">
      <w:r>
        <w:rPr>
          <w:lang w:val="en"/>
        </w:rPr>
        <w:t>There is high-</w:t>
      </w:r>
      <w:r w:rsidR="00343BBE">
        <w:rPr>
          <w:lang w:val="en"/>
        </w:rPr>
        <w:t>certainty</w:t>
      </w:r>
      <w:r>
        <w:rPr>
          <w:lang w:val="en"/>
        </w:rPr>
        <w:t xml:space="preserve"> evidence that gestational weight gain lower than recommendations increases the risk of preterm birth and small-for gestational-age babies and decreases the risk of large-for-gestational-age babies and macrosomia. </w:t>
      </w:r>
      <w:r w:rsidR="000204F0">
        <w:t>The</w:t>
      </w:r>
      <w:r>
        <w:t xml:space="preserve"> risk of caesarean section </w:t>
      </w:r>
      <w:r w:rsidR="000204F0">
        <w:t xml:space="preserve">was decreased </w:t>
      </w:r>
      <w:r>
        <w:t xml:space="preserve">among women who were obese and </w:t>
      </w:r>
      <w:r w:rsidR="000204F0">
        <w:t xml:space="preserve">possibly </w:t>
      </w:r>
      <w:r>
        <w:t>decreased among all women</w:t>
      </w:r>
      <w:r w:rsidR="000204F0">
        <w:t>. Among women who were obese, the risk of gestational hypertension and pre-eclampsia was decreased and there was no clear difference in risk of gestational diabetes, low birth weight, Apgar score &lt;7 at 5 minutes and postpartum weight retention.</w:t>
      </w:r>
    </w:p>
    <w:p w14:paraId="0951C248" w14:textId="18A22CA4" w:rsidR="000204F0" w:rsidRDefault="000204F0" w:rsidP="00590256">
      <w:r>
        <w:t>There is high-</w:t>
      </w:r>
      <w:r w:rsidR="00343BBE">
        <w:t>certainty</w:t>
      </w:r>
      <w:r>
        <w:t xml:space="preserve"> evidence that, compared to weight gain within recommendations, gestational weight gain higher than recommendations increased the risk of large-for-gestational-age babies, macrosomia and caesarean section and decreased the risk of small-for-gestational-age babies and preterm birth. </w:t>
      </w:r>
    </w:p>
    <w:p w14:paraId="09665D31" w14:textId="43C8A548" w:rsidR="000204F0" w:rsidRDefault="000204F0" w:rsidP="00590256">
      <w:r>
        <w:t xml:space="preserve">There is evidence from a systematic review of cohort studies </w:t>
      </w:r>
      <w:r w:rsidR="00D34E49">
        <w:t>that, while gestational weight loss among obese women decreased the risk of large-for-gestational-age babies, macrosomia and caesarean section, it increased the risk of small-for-gestational-age babies and low birth weight and no studies reported on preterm birth.</w:t>
      </w:r>
    </w:p>
    <w:p w14:paraId="0A7EF6A4" w14:textId="1E080C33" w:rsidR="00D34E49" w:rsidRDefault="005F447F" w:rsidP="00590256">
      <w:pPr>
        <w:rPr>
          <w:lang w:val="en"/>
        </w:rPr>
      </w:pPr>
      <w:r>
        <w:rPr>
          <w:lang w:val="en"/>
        </w:rPr>
        <w:t>There is RCT evidence that weight gain higher than recommendations in early pregnancy (15-18 weeks) increases the risk of total gestational weight gain exceeding recommendations, gestational diabetes, large-for-gestational-age babies and macrosomia.</w:t>
      </w:r>
    </w:p>
    <w:p w14:paraId="7FC66588" w14:textId="4FE5F42D" w:rsidR="005F447F" w:rsidRDefault="005F447F" w:rsidP="005F447F">
      <w:pPr>
        <w:pStyle w:val="Heading4"/>
        <w:rPr>
          <w:lang w:val="en"/>
        </w:rPr>
      </w:pPr>
      <w:r>
        <w:rPr>
          <w:lang w:val="en"/>
        </w:rPr>
        <w:t>Women’s and health professionals’ views on gestational weight gain</w:t>
      </w:r>
    </w:p>
    <w:p w14:paraId="2FB9E91B" w14:textId="31911DD8" w:rsidR="00F66321" w:rsidRDefault="00F66321" w:rsidP="00F66321">
      <w:r>
        <w:rPr>
          <w:lang w:val="en"/>
        </w:rPr>
        <w:t xml:space="preserve">There is evidence from a systematic review that </w:t>
      </w:r>
      <w:r>
        <w:t xml:space="preserve">women </w:t>
      </w:r>
      <w:r w:rsidRPr="004B4FAC">
        <w:t>are highly motivated to change their behavio</w:t>
      </w:r>
      <w:r>
        <w:t>u</w:t>
      </w:r>
      <w:r w:rsidRPr="004B4FAC">
        <w:t>r to improve fe</w:t>
      </w:r>
      <w:r>
        <w:t>tal health, but may not recognis</w:t>
      </w:r>
      <w:r w:rsidRPr="004B4FAC">
        <w:t>e the link between excess</w:t>
      </w:r>
      <w:r>
        <w:t xml:space="preserve"> </w:t>
      </w:r>
      <w:r w:rsidRPr="004B4FAC">
        <w:t>gestational weight gain and negative fetal health outcomes</w:t>
      </w:r>
      <w:r w:rsidR="00E70A06">
        <w:t>. There is evidence from cross-sectional studies that women lack accurate knowledge on gestational weight gain and would welcome advice from health professionals.</w:t>
      </w:r>
    </w:p>
    <w:p w14:paraId="2732B013" w14:textId="51696A53" w:rsidR="00E70A06" w:rsidRPr="00F66321" w:rsidRDefault="00E70A06" w:rsidP="00F66321">
      <w:pPr>
        <w:rPr>
          <w:lang w:val="en"/>
        </w:rPr>
      </w:pPr>
      <w:r>
        <w:t>There is evidence from cross-sectional studies that health professionals would welcome more training in providing appropriate counselling and that resources and time are other barriers to discussing weight gain.</w:t>
      </w:r>
    </w:p>
    <w:p w14:paraId="2C41E72E" w14:textId="29BE6142" w:rsidR="005F447F" w:rsidRDefault="005F447F" w:rsidP="005F447F">
      <w:pPr>
        <w:pStyle w:val="Heading4"/>
        <w:rPr>
          <w:lang w:val="en"/>
        </w:rPr>
      </w:pPr>
      <w:r>
        <w:rPr>
          <w:lang w:val="en"/>
        </w:rPr>
        <w:t>Regular weighing as part of antenatal care</w:t>
      </w:r>
    </w:p>
    <w:p w14:paraId="5F987EEE" w14:textId="1B27FAEA" w:rsidR="005F447F" w:rsidRDefault="005F447F" w:rsidP="005F447F">
      <w:pPr>
        <w:rPr>
          <w:lang w:val="en"/>
        </w:rPr>
      </w:pPr>
      <w:r>
        <w:rPr>
          <w:lang w:val="en"/>
        </w:rPr>
        <w:t xml:space="preserve">There is very low </w:t>
      </w:r>
      <w:r w:rsidR="00343BBE">
        <w:rPr>
          <w:lang w:val="en"/>
        </w:rPr>
        <w:t>certainty</w:t>
      </w:r>
      <w:r>
        <w:rPr>
          <w:lang w:val="en"/>
        </w:rPr>
        <w:t xml:space="preserve"> evidence that regular weighing as part of antenatal care has no clear effect on mean weekly weight gain, total weight gain exceeding guidelines, gestational diabetes, hypertensive disorders of pregnancy or macrosomia but </w:t>
      </w:r>
      <w:r w:rsidR="00E66D68">
        <w:rPr>
          <w:lang w:val="en"/>
        </w:rPr>
        <w:t xml:space="preserve">low </w:t>
      </w:r>
      <w:r w:rsidR="00343BBE">
        <w:rPr>
          <w:lang w:val="en"/>
        </w:rPr>
        <w:t>certainty</w:t>
      </w:r>
      <w:r w:rsidR="00E66D68">
        <w:rPr>
          <w:lang w:val="en"/>
        </w:rPr>
        <w:t xml:space="preserve"> evidence that it </w:t>
      </w:r>
      <w:r>
        <w:rPr>
          <w:lang w:val="en"/>
        </w:rPr>
        <w:t>may reduce the risk of depression and anxiety.</w:t>
      </w:r>
    </w:p>
    <w:p w14:paraId="65719CDE" w14:textId="77777777" w:rsidR="00C66347" w:rsidRDefault="00C66347" w:rsidP="00A964B5">
      <w:pPr>
        <w:sectPr w:rsidR="00C66347" w:rsidSect="008A6B17">
          <w:pgSz w:w="11901" w:h="16817"/>
          <w:pgMar w:top="1134" w:right="1418" w:bottom="1134" w:left="1418" w:header="709" w:footer="709" w:gutter="0"/>
          <w:cols w:space="708"/>
          <w:docGrid w:linePitch="360"/>
        </w:sectPr>
      </w:pPr>
    </w:p>
    <w:p w14:paraId="529BD7F9" w14:textId="77777777" w:rsidR="00C66347" w:rsidRDefault="00C66347" w:rsidP="00C66347">
      <w:pPr>
        <w:pStyle w:val="Heading3"/>
      </w:pPr>
      <w:bookmarkStart w:id="187" w:name="_Toc40956537"/>
      <w:r>
        <w:t>Evidence tables</w:t>
      </w:r>
      <w:bookmarkEnd w:id="187"/>
    </w:p>
    <w:p w14:paraId="09BFA72E" w14:textId="25672A5B" w:rsidR="00540DB1" w:rsidRDefault="00DB67D2" w:rsidP="00932C6D">
      <w:pPr>
        <w:pStyle w:val="TableName"/>
      </w:pPr>
      <w:bookmarkStart w:id="188" w:name="_Toc40956671"/>
      <w:bookmarkStart w:id="189" w:name="_Toc475274210"/>
      <w:r>
        <w:t xml:space="preserve">Q7 </w:t>
      </w:r>
      <w:r w:rsidR="00540DB1">
        <w:t>Determinants of gestational weight gain</w:t>
      </w:r>
      <w:bookmarkEnd w:id="188"/>
      <w:r w:rsidR="00540DB1">
        <w:t xml:space="preserve"> </w:t>
      </w:r>
    </w:p>
    <w:tbl>
      <w:tblPr>
        <w:tblStyle w:val="TableGrid"/>
        <w:tblW w:w="14176" w:type="dxa"/>
        <w:tblInd w:w="-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93: Q7 Determinants of gestational weight gain "/>
      </w:tblPr>
      <w:tblGrid>
        <w:gridCol w:w="1418"/>
        <w:gridCol w:w="1418"/>
        <w:gridCol w:w="4394"/>
        <w:gridCol w:w="4536"/>
        <w:gridCol w:w="2410"/>
      </w:tblGrid>
      <w:tr w:rsidR="00FA36C3" w:rsidRPr="00F350A6" w14:paraId="761B1722" w14:textId="77777777" w:rsidTr="00FA36C3">
        <w:trPr>
          <w:cantSplit/>
          <w:tblHeader/>
        </w:trPr>
        <w:tc>
          <w:tcPr>
            <w:tcW w:w="1418" w:type="dxa"/>
          </w:tcPr>
          <w:p w14:paraId="187D4117" w14:textId="77777777" w:rsidR="00540DB1" w:rsidRPr="00F350A6" w:rsidRDefault="00540DB1" w:rsidP="00F11CB4">
            <w:pPr>
              <w:keepNext/>
              <w:rPr>
                <w:b/>
              </w:rPr>
            </w:pPr>
            <w:r>
              <w:rPr>
                <w:b/>
              </w:rPr>
              <w:t>Study ref</w:t>
            </w:r>
          </w:p>
        </w:tc>
        <w:tc>
          <w:tcPr>
            <w:tcW w:w="1418" w:type="dxa"/>
          </w:tcPr>
          <w:p w14:paraId="1836DDBC" w14:textId="77777777" w:rsidR="00540DB1" w:rsidRPr="00F350A6" w:rsidRDefault="00540DB1" w:rsidP="00F11CB4">
            <w:pPr>
              <w:keepNext/>
              <w:rPr>
                <w:b/>
              </w:rPr>
            </w:pPr>
            <w:r>
              <w:rPr>
                <w:b/>
              </w:rPr>
              <w:t>N</w:t>
            </w:r>
          </w:p>
        </w:tc>
        <w:tc>
          <w:tcPr>
            <w:tcW w:w="4394" w:type="dxa"/>
          </w:tcPr>
          <w:p w14:paraId="0BE528A0" w14:textId="77777777" w:rsidR="00540DB1" w:rsidRPr="00F350A6" w:rsidRDefault="00540DB1" w:rsidP="00F11CB4">
            <w:pPr>
              <w:keepNext/>
              <w:rPr>
                <w:b/>
              </w:rPr>
            </w:pPr>
            <w:r>
              <w:rPr>
                <w:b/>
              </w:rPr>
              <w:t>Aim/methods</w:t>
            </w:r>
          </w:p>
        </w:tc>
        <w:tc>
          <w:tcPr>
            <w:tcW w:w="4536" w:type="dxa"/>
          </w:tcPr>
          <w:p w14:paraId="715445DC" w14:textId="77777777" w:rsidR="00540DB1" w:rsidRPr="00F350A6" w:rsidRDefault="00540DB1" w:rsidP="00F11CB4">
            <w:pPr>
              <w:keepNext/>
              <w:rPr>
                <w:b/>
              </w:rPr>
            </w:pPr>
            <w:r>
              <w:rPr>
                <w:b/>
              </w:rPr>
              <w:t>Outcomes</w:t>
            </w:r>
          </w:p>
        </w:tc>
        <w:tc>
          <w:tcPr>
            <w:tcW w:w="2410" w:type="dxa"/>
          </w:tcPr>
          <w:p w14:paraId="4908EA8E" w14:textId="77777777" w:rsidR="00540DB1" w:rsidRDefault="00540DB1" w:rsidP="00F11CB4">
            <w:pPr>
              <w:keepNext/>
              <w:rPr>
                <w:b/>
              </w:rPr>
            </w:pPr>
            <w:r>
              <w:rPr>
                <w:b/>
              </w:rPr>
              <w:t>Comments</w:t>
            </w:r>
          </w:p>
        </w:tc>
      </w:tr>
      <w:tr w:rsidR="00FA36C3" w:rsidRPr="00B60FFF" w14:paraId="4F40A129" w14:textId="77777777" w:rsidTr="00FA36C3">
        <w:trPr>
          <w:cantSplit/>
        </w:trPr>
        <w:tc>
          <w:tcPr>
            <w:tcW w:w="1418" w:type="dxa"/>
          </w:tcPr>
          <w:p w14:paraId="0C4FCE06" w14:textId="204CBA30" w:rsidR="00A85AD8" w:rsidRDefault="00A85AD8" w:rsidP="0049642F">
            <w:r>
              <w:t>O’Brien et al 2019</w:t>
            </w:r>
            <w:r w:rsidR="00D07346">
              <w:fldChar w:fldCharType="begin">
                <w:fldData xml:space="preserve">PEVuZE5vdGU+PENpdGU+PEF1dGhvcj5PJmFwb3M7QnJpZW48L0F1dGhvcj48WWVhcj4yMDE5PC9Z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</w:fldData>
              </w:fldChar>
            </w:r>
            <w:r w:rsidR="002747EA">
              <w:instrText xml:space="preserve"> ADDIN EN.CITE </w:instrText>
            </w:r>
            <w:r w:rsidR="002747EA">
              <w:fldChar w:fldCharType="begin">
                <w:fldData xml:space="preserve">PEVuZE5vdGU+PENpdGU+PEF1dGhvcj5PJmFwb3M7QnJpZW48L0F1dGhvcj48WWVhcj4yMDE5PC9Z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</w:fldData>
              </w:fldChar>
            </w:r>
            <w:r w:rsidR="002747EA">
              <w:instrText xml:space="preserve"> ADDIN EN.CITE.DATA </w:instrText>
            </w:r>
            <w:r w:rsidR="002747EA">
              <w:fldChar w:fldCharType="end"/>
            </w:r>
            <w:r w:rsidR="00D07346">
              <w:fldChar w:fldCharType="separate"/>
            </w:r>
            <w:r w:rsidR="002747EA" w:rsidRPr="002747EA">
              <w:rPr>
                <w:noProof/>
                <w:vertAlign w:val="superscript"/>
              </w:rPr>
              <w:t>350</w:t>
            </w:r>
            <w:r w:rsidR="00D07346">
              <w:fldChar w:fldCharType="end"/>
            </w:r>
          </w:p>
          <w:p w14:paraId="373DFAE2" w14:textId="6C9F6C49" w:rsidR="00BF326E" w:rsidRDefault="00BF326E" w:rsidP="0049642F">
            <w:r>
              <w:t>SLR</w:t>
            </w:r>
          </w:p>
        </w:tc>
        <w:tc>
          <w:tcPr>
            <w:tcW w:w="1418" w:type="dxa"/>
          </w:tcPr>
          <w:p w14:paraId="01B226C5" w14:textId="77777777" w:rsidR="006F1529" w:rsidRDefault="006F1529" w:rsidP="006F1529">
            <w:r>
              <w:t xml:space="preserve">21 trials </w:t>
            </w:r>
          </w:p>
          <w:p w14:paraId="5FCE7183" w14:textId="652D8254" w:rsidR="00A85AD8" w:rsidRDefault="006F1529" w:rsidP="006F1529">
            <w:r>
              <w:t>5,183 women</w:t>
            </w:r>
          </w:p>
        </w:tc>
        <w:tc>
          <w:tcPr>
            <w:tcW w:w="4394" w:type="dxa"/>
          </w:tcPr>
          <w:p w14:paraId="2CDBA700" w14:textId="77777777" w:rsidR="006F1529" w:rsidRDefault="006F1529" w:rsidP="006F1529">
            <w:r w:rsidRPr="00BD61CC">
              <w:rPr>
                <w:b/>
              </w:rPr>
              <w:t>Aim</w:t>
            </w:r>
            <w:r>
              <w:t xml:space="preserve">: To identify if maternal educational attainment is a prognostic factor for gestational weight gain (GWG), and to determine the differential effects of lifestyle interventions (diet based, physical activity based or mixed approach) on GWG, stratified by educational attainment. </w:t>
            </w:r>
          </w:p>
          <w:p w14:paraId="0DE59E63" w14:textId="6FFE7A86" w:rsidR="00A85AD8" w:rsidRPr="00C973B8" w:rsidRDefault="006F1529" w:rsidP="006F1529">
            <w:pPr>
              <w:rPr>
                <w:b/>
              </w:rPr>
            </w:pPr>
            <w:r w:rsidRPr="00BD61CC">
              <w:rPr>
                <w:b/>
              </w:rPr>
              <w:t>Methods</w:t>
            </w:r>
            <w:r>
              <w:t xml:space="preserve">: Individual participant data meta-analysis using the previously established International Weight Management in Pregnancy (i-WIP) Collaborative Group database. Maternal educational attainment was required for inclusion and was categorised as higher education (≥tertiary) or lower education (≤secondary). </w:t>
            </w:r>
          </w:p>
        </w:tc>
        <w:tc>
          <w:tcPr>
            <w:tcW w:w="4536" w:type="dxa"/>
          </w:tcPr>
          <w:p w14:paraId="57E692D0" w14:textId="77777777" w:rsidR="00BC6034" w:rsidRDefault="006F1529" w:rsidP="00BD61CC">
            <w:r>
              <w:t xml:space="preserve">Women with lower educational attainment had an increased risk of excessive (OR 1.182; 95% CI 1.008 to 1.385, p =0.039) and inadequate weight gain (OR 1.284; 95% CI 1.045 to 1.577, p =0.017). </w:t>
            </w:r>
          </w:p>
          <w:p w14:paraId="72EAA830" w14:textId="439B2894" w:rsidR="006F1529" w:rsidRDefault="006F1529" w:rsidP="00BD61CC">
            <w:r>
              <w:t xml:space="preserve">Among women with lower education, diet-based interventions reduced risk of excessive weight gain (OR 0.515; 95% CI 0.339 to 0.785, p = 0.002) and inadequate weight gain (OR 0.504; 95% CI 0.288 to 0.884, p=0.017), and reduced kg/week gain (B -0.055; 95% CI -0.098 to -0.012, p=0.012). Mixed interventions reduced risk of excessive weight gain for women with lower education (OR 0.735; 95% CI 0.561 to 0.963, p=0.026). </w:t>
            </w:r>
          </w:p>
          <w:p w14:paraId="7ADC2B7D" w14:textId="77777777" w:rsidR="006F1529" w:rsidRDefault="006F1529" w:rsidP="0049642F">
            <w:r>
              <w:t xml:space="preserve">Among women with high education, diet-based interventions reduced risk of excessive weight gain (OR 0.609; 95% CI 0.437 to 0.849, p=0.003), and mixed interventions reduced kg/week gain (B -0.053; 95% CI -0.069 to -0.037,p&lt;0.001). </w:t>
            </w:r>
          </w:p>
          <w:p w14:paraId="3CF9EFBE" w14:textId="0F40544B" w:rsidR="00A85AD8" w:rsidRPr="00BD61CC" w:rsidRDefault="006F1529" w:rsidP="006F1529">
            <w:pPr>
              <w:rPr>
                <w:rFonts w:ascii="Helvetica" w:hAnsi="Helvetica"/>
                <w:szCs w:val="18"/>
              </w:rPr>
            </w:pPr>
            <w:r>
              <w:t xml:space="preserve">Physical activity based interventions did not impact GWG when stratified by education. </w:t>
            </w:r>
          </w:p>
        </w:tc>
        <w:tc>
          <w:tcPr>
            <w:tcW w:w="2410" w:type="dxa"/>
          </w:tcPr>
          <w:p w14:paraId="5B6F1334" w14:textId="77777777" w:rsidR="00A85AD8" w:rsidRDefault="00A85AD8" w:rsidP="0049642F"/>
        </w:tc>
      </w:tr>
      <w:tr w:rsidR="00FA36C3" w:rsidRPr="00B60FFF" w14:paraId="33DC9600" w14:textId="77777777" w:rsidTr="00FA36C3">
        <w:trPr>
          <w:cantSplit/>
        </w:trPr>
        <w:tc>
          <w:tcPr>
            <w:tcW w:w="1418" w:type="dxa"/>
          </w:tcPr>
          <w:p w14:paraId="0CACE1CA" w14:textId="317B8FE6" w:rsidR="00A706DC" w:rsidRDefault="00A706DC" w:rsidP="0049642F">
            <w:r>
              <w:t>Ratan et al 2020</w:t>
            </w:r>
            <w:r w:rsidR="00D07346">
              <w:fldChar w:fldCharType="begin"/>
            </w:r>
            <w:r w:rsidR="001A2F28">
              <w:instrText xml:space="preserve"> ADDIN EN.CITE &lt;EndNote&gt;&lt;Cite&gt;&lt;Author&gt;Ratan&lt;/Author&gt;&lt;Year&gt;2020&lt;/Year&gt;&lt;RecNum&gt;1972&lt;/RecNum&gt;&lt;DisplayText&gt;&lt;style face="superscript" font="Trebuchet MS" size="9"&gt;357&lt;/style&gt;&lt;/DisplayText&gt;&lt;record&gt;&lt;rec-number&gt;1972&lt;/rec-number&gt;&lt;foreign-keys&gt;&lt;key app="EN" db-id="exvasrfx2dtraoesasxp2szsxa2df502592x" timestamp="1588904831"&gt;1972&lt;/key&gt;&lt;key app="ENWeb" db-id=""&gt;0&lt;/key&gt;&lt;/foreign-keys&gt;&lt;ref-type name="Journal Article"&gt;17&lt;/ref-type&gt;&lt;contributors&gt;&lt;authors&gt;&lt;author&gt;Ratan, B. M.&lt;/author&gt;&lt;author&gt;Garbarino, A. H.&lt;/author&gt;&lt;author&gt;Sellner, A. A.&lt;/author&gt;&lt;author&gt;Miao, D.&lt;/author&gt;&lt;author&gt;Hollier, L. M.&lt;/author&gt;&lt;/authors&gt;&lt;/contributors&gt;&lt;auth-address&gt;Department of Obstetrics and Gynecology, Baylor College of Medicine, Houston, Texas.&amp;#xD;Texas Children&amp;apos;s Health Plan, The Center for Children and Women, Houston, Texas.&lt;/auth-address&gt;&lt;titles&gt;&lt;title&gt;Social determinants of gestational weight gain in an obese, low-income population&lt;/title&gt;&lt;secondary-title&gt;Am J Perinatol&lt;/secondary-title&gt;&lt;/titles&gt;&lt;periodical&gt;&lt;full-title&gt;Am J Perinatol&lt;/full-title&gt;&lt;/periodical&gt;&lt;pages&gt;296-303&lt;/pages&gt;&lt;volume&gt;37&lt;/volume&gt;&lt;number&gt;3&lt;/number&gt;&lt;edition&gt;2019/02/12&lt;/edition&gt;&lt;dates&gt;&lt;year&gt;2020&lt;/year&gt;&lt;pub-dates&gt;&lt;date&gt;Feb&lt;/date&gt;&lt;/pub-dates&gt;&lt;/dates&gt;&lt;isbn&gt;1098-8785 (Electronic)&amp;#xD;0735-1631 (Linking)&lt;/isbn&gt;&lt;accession-num&gt;30743269&lt;/accession-num&gt;&lt;urls&gt;&lt;related-urls&gt;&lt;url&gt;https://www.ncbi.nlm.nih.gov/pubmed/30743269&lt;/url&gt;&lt;/related-urls&gt;&lt;/urls&gt;&lt;electronic-resource-num&gt;10.1055/s-0039-1678606&lt;/electronic-resource-num&gt;&lt;/record&gt;&lt;/Cite&gt;&lt;/EndNote&gt;</w:instrText>
            </w:r>
            <w:r w:rsidR="00D07346">
              <w:fldChar w:fldCharType="separate"/>
            </w:r>
            <w:r w:rsidR="001A2F28" w:rsidRPr="001A2F28">
              <w:rPr>
                <w:noProof/>
                <w:vertAlign w:val="superscript"/>
              </w:rPr>
              <w:t>357</w:t>
            </w:r>
            <w:r w:rsidR="00D07346">
              <w:fldChar w:fldCharType="end"/>
            </w:r>
          </w:p>
          <w:p w14:paraId="52958683" w14:textId="1492CCBA" w:rsidR="00A706DC" w:rsidRDefault="00A706DC" w:rsidP="0049642F">
            <w:r>
              <w:t>United States</w:t>
            </w:r>
          </w:p>
          <w:p w14:paraId="65AC0B9D" w14:textId="5F5ECAC3" w:rsidR="00A706DC" w:rsidRDefault="00A706DC" w:rsidP="0049642F">
            <w:r>
              <w:t xml:space="preserve">Cohort </w:t>
            </w:r>
          </w:p>
        </w:tc>
        <w:tc>
          <w:tcPr>
            <w:tcW w:w="1418" w:type="dxa"/>
          </w:tcPr>
          <w:p w14:paraId="14467C33" w14:textId="2246AECE" w:rsidR="00A706DC" w:rsidRDefault="00A706DC" w:rsidP="006F1529">
            <w:r>
              <w:t>772</w:t>
            </w:r>
          </w:p>
        </w:tc>
        <w:tc>
          <w:tcPr>
            <w:tcW w:w="4394" w:type="dxa"/>
          </w:tcPr>
          <w:p w14:paraId="42F5495E" w14:textId="38DE765B" w:rsidR="00DE7773" w:rsidRDefault="00DE7773" w:rsidP="006F1529">
            <w:r w:rsidRPr="00BD61CC">
              <w:rPr>
                <w:b/>
              </w:rPr>
              <w:t>Aim</w:t>
            </w:r>
            <w:r>
              <w:t xml:space="preserve">: </w:t>
            </w:r>
            <w:r w:rsidRPr="00DE7773">
              <w:t>To examine how social support factors affect compliance with gestational weight gain (GWG) recommendations in an obese, low-income, predominantly minority population. </w:t>
            </w:r>
          </w:p>
          <w:p w14:paraId="6F177529" w14:textId="6143F429" w:rsidR="00A706DC" w:rsidRPr="00A706DC" w:rsidRDefault="00DE7773" w:rsidP="00DE7773">
            <w:pPr>
              <w:rPr>
                <w:b/>
              </w:rPr>
            </w:pPr>
            <w:r w:rsidRPr="00BD61CC">
              <w:rPr>
                <w:b/>
              </w:rPr>
              <w:t>Methods</w:t>
            </w:r>
            <w:r>
              <w:t xml:space="preserve">: </w:t>
            </w:r>
            <w:r w:rsidR="00A706DC" w:rsidRPr="00937A3F">
              <w:t xml:space="preserve">A retrospective cohort of pregnant women with </w:t>
            </w:r>
            <w:r>
              <w:t>BMI &gt;</w:t>
            </w:r>
            <w:r w:rsidR="00A706DC" w:rsidRPr="00937A3F">
              <w:t>30 was reviewed. Univariate and multinomial logistic regression analyses were used to compare GWG with pregnancy planning, relationship status, participation in group prenatal care, nutritional education, and demographic factors. Subgroup analysis was performed to determine if differences existed in en</w:t>
            </w:r>
            <w:r>
              <w:t xml:space="preserve">try into prenatal care. </w:t>
            </w:r>
          </w:p>
        </w:tc>
        <w:tc>
          <w:tcPr>
            <w:tcW w:w="4536" w:type="dxa"/>
          </w:tcPr>
          <w:p w14:paraId="71F68E6B" w14:textId="337AA75B" w:rsidR="00A706DC" w:rsidRPr="00A706DC" w:rsidRDefault="00A706DC" w:rsidP="00DE7773">
            <w:r w:rsidRPr="00937A3F">
              <w:t xml:space="preserve">Social support factors in this study did not individually affect compliance with GWG recommendations in a low-income, obese pregnant population, although some factors were associated with earlier entry to prenatal care. </w:t>
            </w:r>
          </w:p>
        </w:tc>
        <w:tc>
          <w:tcPr>
            <w:tcW w:w="2410" w:type="dxa"/>
          </w:tcPr>
          <w:p w14:paraId="1AC287B3" w14:textId="77777777" w:rsidR="00A706DC" w:rsidRDefault="00A706DC" w:rsidP="0049642F"/>
        </w:tc>
      </w:tr>
      <w:tr w:rsidR="00FA36C3" w:rsidRPr="00B60FFF" w14:paraId="7FB13549" w14:textId="77777777" w:rsidTr="00FA36C3">
        <w:trPr>
          <w:cantSplit/>
        </w:trPr>
        <w:tc>
          <w:tcPr>
            <w:tcW w:w="1418" w:type="dxa"/>
          </w:tcPr>
          <w:p w14:paraId="468707E4" w14:textId="015C3E68" w:rsidR="001D1144" w:rsidRDefault="001D1144" w:rsidP="0049642F">
            <w:r>
              <w:t>Hartley et al 2015</w:t>
            </w:r>
            <w:r>
              <w:fldChar w:fldCharType="begin">
                <w:fldData xml:space="preserve">PEVuZE5vdGU+PENpdGU+PEF1dGhvcj5IYXJ0bGV5PC9BdXRob3I+PFllYXI+MjAxNTwvWWVhcj48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</w:fldData>
              </w:fldChar>
            </w:r>
            <w:r w:rsidR="001A2F28">
              <w:instrText xml:space="preserve"> ADDIN EN.CITE </w:instrText>
            </w:r>
            <w:r w:rsidR="001A2F28">
              <w:fldChar w:fldCharType="begin">
                <w:fldData xml:space="preserve">PEVuZE5vdGU+PENpdGU+PEF1dGhvcj5IYXJ0bGV5PC9BdXRob3I+PFllYXI+MjAxNTwvWWVhcj48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</w:fldData>
              </w:fldChar>
            </w:r>
            <w:r w:rsidR="001A2F28">
              <w:instrText xml:space="preserve"> ADDIN EN.CITE.DATA </w:instrText>
            </w:r>
            <w:r w:rsidR="001A2F28">
              <w:fldChar w:fldCharType="end"/>
            </w:r>
            <w:r>
              <w:fldChar w:fldCharType="separate"/>
            </w:r>
            <w:r w:rsidR="001A2F28" w:rsidRPr="001A2F28">
              <w:rPr>
                <w:noProof/>
                <w:vertAlign w:val="superscript"/>
              </w:rPr>
              <w:t>355</w:t>
            </w:r>
            <w:r>
              <w:fldChar w:fldCharType="end"/>
            </w:r>
          </w:p>
          <w:p w14:paraId="45468A7F" w14:textId="77777777" w:rsidR="001D1144" w:rsidRDefault="001D1144" w:rsidP="0049642F">
            <w:r>
              <w:t>SLR</w:t>
            </w:r>
          </w:p>
        </w:tc>
        <w:tc>
          <w:tcPr>
            <w:tcW w:w="1418" w:type="dxa"/>
          </w:tcPr>
          <w:p w14:paraId="3E3C0DB8" w14:textId="77777777" w:rsidR="001D1144" w:rsidRDefault="001D1144" w:rsidP="0049642F">
            <w:r>
              <w:t>12 studies</w:t>
            </w:r>
          </w:p>
        </w:tc>
        <w:tc>
          <w:tcPr>
            <w:tcW w:w="4394" w:type="dxa"/>
          </w:tcPr>
          <w:p w14:paraId="20E70EAF" w14:textId="77777777" w:rsidR="001D1144" w:rsidRDefault="001D1144" w:rsidP="0049642F">
            <w:r w:rsidRPr="00C973B8">
              <w:rPr>
                <w:b/>
              </w:rPr>
              <w:t>Aim</w:t>
            </w:r>
            <w:r>
              <w:t xml:space="preserve">: </w:t>
            </w:r>
            <w:r w:rsidRPr="00C973B8">
              <w:t xml:space="preserve">To review the existing literature that explores the impact of psychosocial risk factors (psychological distress, body image dissatisfaction, social support, self-efficacy and self-esteem) on excessive gestational weight gain. </w:t>
            </w:r>
          </w:p>
          <w:p w14:paraId="5B2B03F3" w14:textId="77777777" w:rsidR="001D1144" w:rsidRPr="005629DA" w:rsidRDefault="001D1144" w:rsidP="0049642F">
            <w:pPr>
              <w:rPr>
                <w:rFonts w:ascii="Helvetica" w:hAnsi="Helvetica"/>
                <w:b/>
                <w:szCs w:val="18"/>
              </w:rPr>
            </w:pPr>
            <w:r w:rsidRPr="00FA0A34">
              <w:rPr>
                <w:b/>
              </w:rPr>
              <w:t>Methods</w:t>
            </w:r>
            <w:r w:rsidRPr="00C973B8">
              <w:t xml:space="preserve">: A systematic review of peer-reviewed English articles using Academic Search Complete, Cumulative Index to Nursing and Allied Health Literature, MEDLINE Complete, PsycINFO, Informit, Web of Science, and Scopus was conducted. Quantitative studies that investigated psychosocial factors of excessive GWG, published between 2000 and 2014 were included. Studies investigating mothers with a low risk of mental health issues and normally-developing foetuses were eligible for inclusion. </w:t>
            </w:r>
          </w:p>
        </w:tc>
        <w:tc>
          <w:tcPr>
            <w:tcW w:w="4536" w:type="dxa"/>
          </w:tcPr>
          <w:p w14:paraId="1C4359D8" w14:textId="77777777" w:rsidR="001D1144" w:rsidRPr="00C973B8" w:rsidRDefault="001D1144" w:rsidP="0049642F">
            <w:r w:rsidRPr="00C973B8">
              <w:t xml:space="preserve">Significant associations were found between depression, body image dissatisfaction, and social support with excessive gestational weight gain. No significant relationships were reported between anxiety, stress, self-efficacy, or self-esteem and excessive gestational weight gain. </w:t>
            </w:r>
          </w:p>
        </w:tc>
        <w:tc>
          <w:tcPr>
            <w:tcW w:w="2410" w:type="dxa"/>
          </w:tcPr>
          <w:p w14:paraId="5EDA81C4" w14:textId="77777777" w:rsidR="001D1144" w:rsidRDefault="001D1144" w:rsidP="0049642F"/>
        </w:tc>
      </w:tr>
      <w:tr w:rsidR="00FA36C3" w:rsidRPr="00B60FFF" w14:paraId="7EE4C130" w14:textId="77777777" w:rsidTr="00FA36C3">
        <w:trPr>
          <w:cantSplit/>
        </w:trPr>
        <w:tc>
          <w:tcPr>
            <w:tcW w:w="1418" w:type="dxa"/>
          </w:tcPr>
          <w:p w14:paraId="4E7D5F37" w14:textId="7104812E" w:rsidR="001D1144" w:rsidRDefault="001D1144" w:rsidP="0049642F">
            <w:r>
              <w:t>Hill et al 2017</w:t>
            </w:r>
            <w:r>
              <w:fldChar w:fldCharType="begin">
                <w:fldData xml:space="preserve">PEVuZE5vdGU+PENpdGU+PEF1dGhvcj5IaWxsPC9BdXRob3I+PFllYXI+MjAxNzwvWWVhcj48UmVj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</w:fldData>
              </w:fldChar>
            </w:r>
            <w:r w:rsidR="001A2F28">
              <w:instrText xml:space="preserve"> ADDIN EN.CITE </w:instrText>
            </w:r>
            <w:r w:rsidR="001A2F28">
              <w:fldChar w:fldCharType="begin">
                <w:fldData xml:space="preserve">PEVuZE5vdGU+PENpdGU+PEF1dGhvcj5IaWxsPC9BdXRob3I+PFllYXI+MjAxNzwvWWVhcj48UmVj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</w:fldData>
              </w:fldChar>
            </w:r>
            <w:r w:rsidR="001A2F28">
              <w:instrText xml:space="preserve"> ADDIN EN.CITE.DATA </w:instrText>
            </w:r>
            <w:r w:rsidR="001A2F28">
              <w:fldChar w:fldCharType="end"/>
            </w:r>
            <w:r>
              <w:fldChar w:fldCharType="separate"/>
            </w:r>
            <w:r w:rsidR="001A2F28" w:rsidRPr="001A2F28">
              <w:rPr>
                <w:noProof/>
                <w:vertAlign w:val="superscript"/>
              </w:rPr>
              <w:t>358</w:t>
            </w:r>
            <w:r>
              <w:fldChar w:fldCharType="end"/>
            </w:r>
          </w:p>
          <w:p w14:paraId="3ABAA7B5" w14:textId="77777777" w:rsidR="001D1144" w:rsidRDefault="001D1144" w:rsidP="0049642F">
            <w:r>
              <w:t>SLR</w:t>
            </w:r>
          </w:p>
        </w:tc>
        <w:tc>
          <w:tcPr>
            <w:tcW w:w="1418" w:type="dxa"/>
          </w:tcPr>
          <w:p w14:paraId="176A7DC7" w14:textId="77777777" w:rsidR="001D1144" w:rsidRDefault="001D1144" w:rsidP="0049642F">
            <w:r>
              <w:t>17 studies in meta-analysis</w:t>
            </w:r>
          </w:p>
          <w:p w14:paraId="25C0A5B8" w14:textId="11789C9D" w:rsidR="001D1144" w:rsidRDefault="001D1144" w:rsidP="0049642F">
            <w:r>
              <w:t>41 studies in narrative synthesis</w:t>
            </w:r>
          </w:p>
        </w:tc>
        <w:tc>
          <w:tcPr>
            <w:tcW w:w="4394" w:type="dxa"/>
          </w:tcPr>
          <w:p w14:paraId="6AA24AF3" w14:textId="77777777" w:rsidR="001D1144" w:rsidRDefault="001D1144" w:rsidP="0049642F">
            <w:r>
              <w:rPr>
                <w:b/>
              </w:rPr>
              <w:t xml:space="preserve">Aim: </w:t>
            </w:r>
            <w:r>
              <w:t>T</w:t>
            </w:r>
            <w:r w:rsidRPr="006935E2">
              <w:t xml:space="preserve">o systematically review and meta-analyse the associations between parity, pre-pregnancy body mass index (BMI), gestational weight gain (GWG) and, when included, postpartum weight retention (PPWR). </w:t>
            </w:r>
          </w:p>
          <w:p w14:paraId="6F223493" w14:textId="5B1CFD96" w:rsidR="001D1144" w:rsidRPr="00FA0A34" w:rsidRDefault="001D1144" w:rsidP="001D1144">
            <w:pPr>
              <w:rPr>
                <w:b/>
              </w:rPr>
            </w:pPr>
            <w:r w:rsidRPr="006935E2">
              <w:rPr>
                <w:b/>
              </w:rPr>
              <w:t>Methods</w:t>
            </w:r>
            <w:r>
              <w:t xml:space="preserve">: </w:t>
            </w:r>
            <w:r w:rsidRPr="006935E2">
              <w:t>Papers reporting associations between parity and BMI and/or GWG in adult women were eligible.</w:t>
            </w:r>
          </w:p>
        </w:tc>
        <w:tc>
          <w:tcPr>
            <w:tcW w:w="4536" w:type="dxa"/>
          </w:tcPr>
          <w:p w14:paraId="6ADD913C" w14:textId="769B325F" w:rsidR="00BB6058" w:rsidRPr="00BB6058" w:rsidRDefault="00BB6058" w:rsidP="00BB6058">
            <w:r>
              <w:t>T</w:t>
            </w:r>
            <w:r w:rsidRPr="00BB6058">
              <w:t xml:space="preserve">he weighted average effect </w:t>
            </w:r>
            <w:r>
              <w:t xml:space="preserve">of parity on gestational weight gain </w:t>
            </w:r>
            <w:r w:rsidRPr="00BB6058">
              <w:t>was small and non-significant</w:t>
            </w:r>
            <w:r>
              <w:t xml:space="preserve"> </w:t>
            </w:r>
            <w:r w:rsidRPr="00BB6058">
              <w:t>(</w:t>
            </w:r>
            <w:r w:rsidRPr="00BB6058">
              <w:rPr>
                <w:rFonts w:ascii="Helvetica" w:eastAsiaTheme="majorEastAsia" w:hAnsi="Helvetica"/>
              </w:rPr>
              <w:t>r</w:t>
            </w:r>
            <w:r>
              <w:t xml:space="preserve"> 0.04, 95%CI</w:t>
            </w:r>
            <w:r w:rsidRPr="00BB6058">
              <w:t xml:space="preserve"> 0.10 to 0.16, </w:t>
            </w:r>
            <w:r w:rsidRPr="00BB6058">
              <w:rPr>
                <w:rFonts w:ascii="Helvetica" w:eastAsiaTheme="majorEastAsia" w:hAnsi="Helvetica"/>
              </w:rPr>
              <w:t>p</w:t>
            </w:r>
            <w:r>
              <w:t>=</w:t>
            </w:r>
            <w:r w:rsidRPr="00BB6058">
              <w:t>0.61</w:t>
            </w:r>
            <w:r>
              <w:t>; 17 studies</w:t>
            </w:r>
            <w:r w:rsidRPr="00BB6058">
              <w:t>).</w:t>
            </w:r>
          </w:p>
          <w:p w14:paraId="0E47E59D" w14:textId="006BBB30" w:rsidR="001D1144" w:rsidRPr="00BB6058" w:rsidRDefault="00BB6058" w:rsidP="00BB6058">
            <w:r>
              <w:t>A</w:t>
            </w:r>
            <w:r w:rsidRPr="00BB6058">
              <w:t>fter adjusting for pre-pregnancy BMI, the weighted</w:t>
            </w:r>
            <w:r>
              <w:t xml:space="preserve"> </w:t>
            </w:r>
            <w:r w:rsidRPr="00BB6058">
              <w:t>average effect was small and non-significant (</w:t>
            </w:r>
            <w:r w:rsidRPr="00BB6058">
              <w:rPr>
                <w:rFonts w:ascii="Helvetica" w:eastAsiaTheme="majorEastAsia" w:hAnsi="Helvetica"/>
              </w:rPr>
              <w:t>r</w:t>
            </w:r>
            <w:r w:rsidRPr="00BB6058">
              <w:t xml:space="preserve"> 0.08,</w:t>
            </w:r>
            <w:r>
              <w:t xml:space="preserve"> 95% CI</w:t>
            </w:r>
            <w:r w:rsidRPr="00BB6058">
              <w:t xml:space="preserve"> 0.19 to 0.03, </w:t>
            </w:r>
            <w:r w:rsidRPr="00BB6058">
              <w:rPr>
                <w:rFonts w:ascii="Helvetica" w:eastAsiaTheme="majorEastAsia" w:hAnsi="Helvetica"/>
              </w:rPr>
              <w:t>p</w:t>
            </w:r>
            <w:r>
              <w:t>=</w:t>
            </w:r>
            <w:r w:rsidRPr="00BB6058">
              <w:t>0.16</w:t>
            </w:r>
            <w:r>
              <w:t>; 16 studies</w:t>
            </w:r>
            <w:r w:rsidRPr="00BB6058">
              <w:t>).</w:t>
            </w:r>
          </w:p>
        </w:tc>
        <w:tc>
          <w:tcPr>
            <w:tcW w:w="2410" w:type="dxa"/>
          </w:tcPr>
          <w:p w14:paraId="77407566" w14:textId="77777777" w:rsidR="001D1144" w:rsidRDefault="001D1144" w:rsidP="0049642F"/>
        </w:tc>
      </w:tr>
      <w:tr w:rsidR="00FA36C3" w:rsidRPr="00B60FFF" w14:paraId="06F2A406" w14:textId="77777777" w:rsidTr="00FA36C3">
        <w:trPr>
          <w:cantSplit/>
        </w:trPr>
        <w:tc>
          <w:tcPr>
            <w:tcW w:w="1418" w:type="dxa"/>
          </w:tcPr>
          <w:p w14:paraId="1D17D535" w14:textId="15F5A77A" w:rsidR="001D1144" w:rsidRDefault="001D1144" w:rsidP="0049642F">
            <w:r>
              <w:t>Kapadia et al 2015</w:t>
            </w:r>
            <w:r>
              <w:fldChar w:fldCharType="begin">
                <w:fldData xml:space="preserve">PEVuZE5vdGU+PENpdGU+PEF1dGhvcj5LYXBhZGlhPC9BdXRob3I+PFllYXI+MjAxNTwvWWVhcj48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</w:fldData>
              </w:fldChar>
            </w:r>
            <w:r w:rsidR="001A2F28">
              <w:instrText xml:space="preserve"> ADDIN EN.CITE </w:instrText>
            </w:r>
            <w:r w:rsidR="001A2F28">
              <w:fldChar w:fldCharType="begin">
                <w:fldData xml:space="preserve">PEVuZE5vdGU+PENpdGU+PEF1dGhvcj5LYXBhZGlhPC9BdXRob3I+PFllYXI+MjAxNTwvWWVhcj48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</w:fldData>
              </w:fldChar>
            </w:r>
            <w:r w:rsidR="001A2F28">
              <w:instrText xml:space="preserve"> ADDIN EN.CITE.DATA </w:instrText>
            </w:r>
            <w:r w:rsidR="001A2F28">
              <w:fldChar w:fldCharType="end"/>
            </w:r>
            <w:r>
              <w:fldChar w:fldCharType="separate"/>
            </w:r>
            <w:r w:rsidR="001A2F28" w:rsidRPr="001A2F28">
              <w:rPr>
                <w:noProof/>
                <w:vertAlign w:val="superscript"/>
              </w:rPr>
              <w:t>356</w:t>
            </w:r>
            <w:r>
              <w:fldChar w:fldCharType="end"/>
            </w:r>
          </w:p>
          <w:p w14:paraId="365B061B" w14:textId="77777777" w:rsidR="001D1144" w:rsidRDefault="001D1144" w:rsidP="0049642F">
            <w:r>
              <w:t>SLR</w:t>
            </w:r>
          </w:p>
        </w:tc>
        <w:tc>
          <w:tcPr>
            <w:tcW w:w="1418" w:type="dxa"/>
          </w:tcPr>
          <w:p w14:paraId="5D0607F5" w14:textId="77777777" w:rsidR="001D1144" w:rsidRDefault="001D1144" w:rsidP="0049642F">
            <w:r>
              <w:t>25 cohort</w:t>
            </w:r>
          </w:p>
          <w:p w14:paraId="4B6C2D27" w14:textId="77777777" w:rsidR="001D1144" w:rsidRDefault="001D1144" w:rsidP="0049642F">
            <w:r>
              <w:t>8 cross-section</w:t>
            </w:r>
          </w:p>
          <w:p w14:paraId="100D0145" w14:textId="77777777" w:rsidR="001D1144" w:rsidRDefault="001D1144" w:rsidP="0049642F">
            <w:r>
              <w:t>2 case-control</w:t>
            </w:r>
          </w:p>
        </w:tc>
        <w:tc>
          <w:tcPr>
            <w:tcW w:w="4394" w:type="dxa"/>
          </w:tcPr>
          <w:p w14:paraId="5DF66E36" w14:textId="77777777" w:rsidR="001D1144" w:rsidRDefault="001D1144" w:rsidP="0049642F">
            <w:r w:rsidRPr="004E11A7">
              <w:rPr>
                <w:b/>
              </w:rPr>
              <w:t>Aim</w:t>
            </w:r>
            <w:r>
              <w:t>: To summaris</w:t>
            </w:r>
            <w:r w:rsidRPr="004E11A7">
              <w:t xml:space="preserve">e the relation between psychological factors and GWG. </w:t>
            </w:r>
          </w:p>
          <w:p w14:paraId="51EEE5A8" w14:textId="77777777" w:rsidR="001D1144" w:rsidRDefault="001D1144" w:rsidP="0049642F">
            <w:pPr>
              <w:rPr>
                <w:b/>
              </w:rPr>
            </w:pPr>
            <w:r w:rsidRPr="004E11A7">
              <w:rPr>
                <w:b/>
              </w:rPr>
              <w:t>Methods</w:t>
            </w:r>
            <w:r w:rsidRPr="004E11A7">
              <w:t xml:space="preserve">: Eight databases were searched, and the guidelines on Preferred Reporting Items for Systematic Reviews and Meta-Analyses were followed. Methodological quality of the included studies was assessed using a modified Newcastle-Ottawa scale. Two assessors independently reviewed titles, abstracts and full articles, extracted data and assessed quality. </w:t>
            </w:r>
          </w:p>
        </w:tc>
        <w:tc>
          <w:tcPr>
            <w:tcW w:w="4536" w:type="dxa"/>
          </w:tcPr>
          <w:p w14:paraId="54ED4847" w14:textId="77777777" w:rsidR="001D1144" w:rsidRPr="004E11A7" w:rsidRDefault="001D1144" w:rsidP="0049642F">
            <w:r w:rsidRPr="004E11A7">
              <w:t xml:space="preserve">Negative affective states such as depression, anxiety and stress were not related to excess </w:t>
            </w:r>
            <w:r>
              <w:t>gestational weight gain</w:t>
            </w:r>
            <w:r w:rsidRPr="004E11A7">
              <w:t xml:space="preserve">. Among weight-related and dietary-related cognitions, risk factors for excess </w:t>
            </w:r>
            <w:r>
              <w:t>gestational weight gain</w:t>
            </w:r>
            <w:r w:rsidRPr="004E11A7">
              <w:t xml:space="preserve"> included concern about weight gain, negative body image and attitude towards weight gain, inaccurate perceptions regarding weight, higher than recommended target weight gain, less knowledge about weight gain, higher levels of cognitive dietary restraint, and perceived barriers to healthy eating. Protective factors included an internal locus of control for weight gain, lower than recommended target weight gain and higher self-efficacy for healthy eating. Only one study examined the relation between personality and excess </w:t>
            </w:r>
            <w:r>
              <w:t>gestational weight gain</w:t>
            </w:r>
            <w:r w:rsidRPr="004E11A7">
              <w:t xml:space="preserve">. </w:t>
            </w:r>
          </w:p>
        </w:tc>
        <w:tc>
          <w:tcPr>
            <w:tcW w:w="2410" w:type="dxa"/>
          </w:tcPr>
          <w:p w14:paraId="2DFABB5D" w14:textId="77777777" w:rsidR="001D1144" w:rsidRDefault="001D1144" w:rsidP="0049642F"/>
        </w:tc>
      </w:tr>
      <w:tr w:rsidR="00FA36C3" w:rsidRPr="00B60FFF" w14:paraId="652D5C92" w14:textId="77777777" w:rsidTr="00FA36C3">
        <w:trPr>
          <w:cantSplit/>
        </w:trPr>
        <w:tc>
          <w:tcPr>
            <w:tcW w:w="1418" w:type="dxa"/>
          </w:tcPr>
          <w:p w14:paraId="6D05AA24" w14:textId="0644D173" w:rsidR="002E6CED" w:rsidRDefault="002E6CED" w:rsidP="00F11CB4">
            <w:r>
              <w:t>Provenzano et al 2015</w:t>
            </w:r>
            <w:r w:rsidR="00774750">
              <w:fldChar w:fldCharType="begin">
                <w:fldData xml:space="preserve">PEVuZE5vdGU+PENpdGU+PEF1dGhvcj5Qcm92ZW56YW5vPC9BdXRob3I+PFllYXI+MjAxNTwvWWVh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</w:fldData>
              </w:fldChar>
            </w:r>
            <w:r w:rsidR="001A2F28">
              <w:instrText xml:space="preserve"> ADDIN EN.CITE </w:instrText>
            </w:r>
            <w:r w:rsidR="001A2F28">
              <w:fldChar w:fldCharType="begin">
                <w:fldData xml:space="preserve">PEVuZE5vdGU+PENpdGU+PEF1dGhvcj5Qcm92ZW56YW5vPC9BdXRob3I+PFllYXI+MjAxNTwvWWVh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</w:fldData>
              </w:fldChar>
            </w:r>
            <w:r w:rsidR="001A2F28">
              <w:instrText xml:space="preserve"> ADDIN EN.CITE.DATA </w:instrText>
            </w:r>
            <w:r w:rsidR="001A2F28">
              <w:fldChar w:fldCharType="end"/>
            </w:r>
            <w:r w:rsidR="00774750">
              <w:fldChar w:fldCharType="separate"/>
            </w:r>
            <w:r w:rsidR="001A2F28" w:rsidRPr="001A2F28">
              <w:rPr>
                <w:noProof/>
                <w:vertAlign w:val="superscript"/>
              </w:rPr>
              <w:t>361</w:t>
            </w:r>
            <w:r w:rsidR="00774750">
              <w:fldChar w:fldCharType="end"/>
            </w:r>
          </w:p>
          <w:p w14:paraId="44A86127" w14:textId="23D3ED10" w:rsidR="002E6CED" w:rsidRDefault="002E6CED" w:rsidP="00F11CB4">
            <w:r>
              <w:t>United States</w:t>
            </w:r>
          </w:p>
          <w:p w14:paraId="6DCA64B4" w14:textId="143A53DC" w:rsidR="002E6CED" w:rsidRDefault="002E6CED" w:rsidP="00F11CB4">
            <w:r>
              <w:t>Cohort</w:t>
            </w:r>
          </w:p>
        </w:tc>
        <w:tc>
          <w:tcPr>
            <w:tcW w:w="1418" w:type="dxa"/>
          </w:tcPr>
          <w:p w14:paraId="08864667" w14:textId="1CAFD89F" w:rsidR="002E6CED" w:rsidRDefault="002E6CED" w:rsidP="00F11CB4">
            <w:r>
              <w:t>2,128 women</w:t>
            </w:r>
          </w:p>
        </w:tc>
        <w:tc>
          <w:tcPr>
            <w:tcW w:w="4394" w:type="dxa"/>
          </w:tcPr>
          <w:p w14:paraId="259A28B8" w14:textId="339CA609" w:rsidR="002E6CED" w:rsidRDefault="002E6CED" w:rsidP="002E6CED">
            <w:r w:rsidRPr="002E6CED">
              <w:rPr>
                <w:b/>
              </w:rPr>
              <w:t>Aim</w:t>
            </w:r>
            <w:r>
              <w:t>: To examine</w:t>
            </w:r>
            <w:r w:rsidRPr="002E6CED">
              <w:t xml:space="preserve"> associations of material hardship with pre</w:t>
            </w:r>
            <w:r>
              <w:t>-</w:t>
            </w:r>
            <w:r w:rsidRPr="002E6CED">
              <w:t xml:space="preserve">pregnancy body mass index (BMI), gestational weight gain (GWG), and substantial postpartum weight retention (SPPWR; </w:t>
            </w:r>
            <w:r>
              <w:t>≥</w:t>
            </w:r>
            <w:r w:rsidRPr="002E6CED">
              <w:t xml:space="preserve">5 kg at 1 year). </w:t>
            </w:r>
          </w:p>
          <w:p w14:paraId="22479E62" w14:textId="52A9C11A" w:rsidR="002E6CED" w:rsidRPr="00C973B8" w:rsidRDefault="002E6CED" w:rsidP="002E6CED">
            <w:pPr>
              <w:rPr>
                <w:b/>
              </w:rPr>
            </w:pPr>
            <w:r w:rsidRPr="002E6CED">
              <w:rPr>
                <w:b/>
              </w:rPr>
              <w:t>Methods</w:t>
            </w:r>
            <w:r w:rsidRPr="002E6CED">
              <w:t xml:space="preserve">: At recruitment, women reported whether they experienced material hardship, defined as having ever received public assistance, welfare, or lacked basic necessities (food, rent, or medical care) during childhood, in adulthood before pregnancy, and/or in pregnancy. We used multivariable logistic models adjusted for age, race/ethnicity, and parity (and prepregnancy BMI for GWG and SPPWR) to examine associations of material hardship with the three weight-related outcomes (BMI, GWG, and SPPWR). </w:t>
            </w:r>
          </w:p>
        </w:tc>
        <w:tc>
          <w:tcPr>
            <w:tcW w:w="4536" w:type="dxa"/>
          </w:tcPr>
          <w:p w14:paraId="40A11506" w14:textId="77777777" w:rsidR="00E25154" w:rsidRDefault="00E25154" w:rsidP="00E25154">
            <w:r>
              <w:t>Weight gain exceeding guidelines:</w:t>
            </w:r>
            <w:r w:rsidR="002E6CED" w:rsidRPr="002E6CED">
              <w:t xml:space="preserve"> </w:t>
            </w:r>
          </w:p>
          <w:p w14:paraId="26E698FD" w14:textId="77777777" w:rsidR="002E6CED" w:rsidRDefault="002E6CED" w:rsidP="00E25154">
            <w:pPr>
              <w:pStyle w:val="bullet"/>
            </w:pPr>
            <w:r w:rsidRPr="002E6CED">
              <w:t>Hardship in childhood</w:t>
            </w:r>
            <w:r w:rsidR="00E25154">
              <w:t>: OR 1.45, 95%CI 0.99 to</w:t>
            </w:r>
            <w:r w:rsidRPr="002E6CED">
              <w:t xml:space="preserve"> 2.14 </w:t>
            </w:r>
          </w:p>
          <w:p w14:paraId="5DE23206" w14:textId="77777777" w:rsidR="00E25154" w:rsidRDefault="00E25154" w:rsidP="00E25154">
            <w:pPr>
              <w:pStyle w:val="bullet"/>
            </w:pPr>
            <w:r>
              <w:t xml:space="preserve">Hardship in adulthood: </w:t>
            </w:r>
            <w:r w:rsidR="007A4B09">
              <w:t>OR 0.72; 95%CI 0.41 to 1.26</w:t>
            </w:r>
          </w:p>
          <w:p w14:paraId="3093DB96" w14:textId="49A605D1" w:rsidR="007A4B09" w:rsidRPr="002E6CED" w:rsidRDefault="007A4B09" w:rsidP="00E25154">
            <w:pPr>
              <w:pStyle w:val="bullet"/>
            </w:pPr>
            <w:r>
              <w:t>Hardship in pregnancy: OR 1.09; 95%CI 0.43 to 2.76</w:t>
            </w:r>
          </w:p>
        </w:tc>
        <w:tc>
          <w:tcPr>
            <w:tcW w:w="2410" w:type="dxa"/>
          </w:tcPr>
          <w:p w14:paraId="335BD5FF" w14:textId="77777777" w:rsidR="002E6CED" w:rsidRDefault="002E6CED" w:rsidP="00F11CB4"/>
        </w:tc>
      </w:tr>
      <w:tr w:rsidR="00FA36C3" w:rsidRPr="00A42FE7" w14:paraId="53B5ABEF" w14:textId="77777777" w:rsidTr="002747EA">
        <w:trPr>
          <w:cantSplit/>
        </w:trPr>
        <w:tc>
          <w:tcPr>
            <w:tcW w:w="1418" w:type="dxa"/>
            <w:tcBorders>
              <w:bottom w:val="single" w:sz="4" w:space="0" w:color="538135" w:themeColor="accent6" w:themeShade="BF"/>
            </w:tcBorders>
          </w:tcPr>
          <w:p w14:paraId="7B91C7DD" w14:textId="31D1D6BB" w:rsidR="00FA36C3" w:rsidRDefault="00FA36C3" w:rsidP="002747EA">
            <w:pPr>
              <w:keepNext/>
            </w:pPr>
            <w:r>
              <w:t>Schumacher et al 2018</w:t>
            </w:r>
            <w:r>
              <w:fldChar w:fldCharType="begin">
                <w:fldData xml:space="preserve">PEVuZE5vdGU+PENpdGU+PEF1dGhvcj5TY2h1bWFjaGVyPC9BdXRob3I+PFllYXI+MjAxODwvWWVh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</w:fldData>
              </w:fldChar>
            </w:r>
            <w:r w:rsidR="001A2F28">
              <w:instrText xml:space="preserve"> ADDIN EN.CITE </w:instrText>
            </w:r>
            <w:r w:rsidR="001A2F28">
              <w:fldChar w:fldCharType="begin">
                <w:fldData xml:space="preserve">PEVuZE5vdGU+PENpdGU+PEF1dGhvcj5TY2h1bWFjaGVyPC9BdXRob3I+PFllYXI+MjAxODwvWWVh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</w:fldData>
              </w:fldChar>
            </w:r>
            <w:r w:rsidR="001A2F28">
              <w:instrText xml:space="preserve"> ADDIN EN.CITE.DATA </w:instrText>
            </w:r>
            <w:r w:rsidR="001A2F28">
              <w:fldChar w:fldCharType="end"/>
            </w:r>
            <w:r>
              <w:fldChar w:fldCharType="separate"/>
            </w:r>
            <w:r w:rsidR="001A2F28" w:rsidRPr="001A2F28">
              <w:rPr>
                <w:noProof/>
                <w:vertAlign w:val="superscript"/>
              </w:rPr>
              <w:t>351</w:t>
            </w:r>
            <w:r>
              <w:fldChar w:fldCharType="end"/>
            </w:r>
          </w:p>
          <w:p w14:paraId="22AD5389" w14:textId="77777777" w:rsidR="00FA36C3" w:rsidRDefault="00FA36C3" w:rsidP="002747EA">
            <w:pPr>
              <w:keepNext/>
            </w:pPr>
            <w:r>
              <w:t>Australia</w:t>
            </w:r>
          </w:p>
          <w:p w14:paraId="023182A5" w14:textId="058F36CD" w:rsidR="00FA36C3" w:rsidRPr="00A42FE7" w:rsidRDefault="00FA36C3" w:rsidP="002747EA">
            <w:pPr>
              <w:keepNext/>
            </w:pPr>
            <w:r>
              <w:t>Cohort</w:t>
            </w:r>
          </w:p>
        </w:tc>
        <w:tc>
          <w:tcPr>
            <w:tcW w:w="1418" w:type="dxa"/>
            <w:tcBorders>
              <w:bottom w:val="single" w:sz="4" w:space="0" w:color="538135" w:themeColor="accent6" w:themeShade="BF"/>
            </w:tcBorders>
          </w:tcPr>
          <w:p w14:paraId="406DA77E" w14:textId="77777777" w:rsidR="00FA36C3" w:rsidRPr="00A42FE7" w:rsidRDefault="00FA36C3" w:rsidP="002747EA">
            <w:pPr>
              <w:keepNext/>
            </w:pPr>
            <w:r w:rsidRPr="00A42FE7">
              <w:t>1</w:t>
            </w:r>
            <w:r>
              <w:t>10</w:t>
            </w:r>
          </w:p>
        </w:tc>
        <w:tc>
          <w:tcPr>
            <w:tcW w:w="4394" w:type="dxa"/>
            <w:tcBorders>
              <w:bottom w:val="single" w:sz="4" w:space="0" w:color="538135" w:themeColor="accent6" w:themeShade="BF"/>
            </w:tcBorders>
          </w:tcPr>
          <w:p w14:paraId="49BF656A" w14:textId="77777777" w:rsidR="00FA36C3" w:rsidRDefault="00FA36C3" w:rsidP="002747EA">
            <w:r w:rsidRPr="00A42FE7">
              <w:rPr>
                <w:b/>
              </w:rPr>
              <w:t>Aim</w:t>
            </w:r>
            <w:r w:rsidRPr="00A42FE7">
              <w:t xml:space="preserve">: </w:t>
            </w:r>
            <w:r w:rsidRPr="00FC6AC8">
              <w:t>to determine the adequacy of gestational weight gain for a cohort of Indigenous Australian women and investigate whether it is associated with pre-pregnancy body mass index</w:t>
            </w:r>
            <w:r w:rsidRPr="00A42FE7">
              <w:t xml:space="preserve">. </w:t>
            </w:r>
          </w:p>
          <w:p w14:paraId="4EA27FC7" w14:textId="77777777" w:rsidR="00FA36C3" w:rsidRDefault="00FA36C3" w:rsidP="002747EA">
            <w:r w:rsidRPr="00FC6AC8">
              <w:rPr>
                <w:b/>
              </w:rPr>
              <w:t>Methods</w:t>
            </w:r>
            <w:r>
              <w:t xml:space="preserve">: </w:t>
            </w:r>
            <w:r w:rsidRPr="00FC6AC8">
              <w:t>analysis of observational data collected from a longitudinal cohort study that follows Indigenous Australian women through pregnancy</w:t>
            </w:r>
            <w:r>
              <w:t>.</w:t>
            </w:r>
          </w:p>
          <w:p w14:paraId="4B0CE130" w14:textId="77777777" w:rsidR="00FA36C3" w:rsidRDefault="00FA36C3" w:rsidP="002747EA">
            <w:r w:rsidRPr="00A42FE7">
              <w:rPr>
                <w:b/>
              </w:rPr>
              <w:t>Population</w:t>
            </w:r>
            <w:r>
              <w:t>: W</w:t>
            </w:r>
            <w:r w:rsidRPr="00FC6AC8">
              <w:t>omen who either identified as being an Indigenous Australian or as carrying an Indigenous child recruited through antenatal clinics in regional and remote towns in NSW, Australia to the Gomeroi gaaynggal program</w:t>
            </w:r>
            <w:r>
              <w:t>.</w:t>
            </w:r>
          </w:p>
          <w:p w14:paraId="4827DDDB" w14:textId="77777777" w:rsidR="00FA36C3" w:rsidRPr="00A42FE7" w:rsidRDefault="00FA36C3" w:rsidP="002747EA">
            <w:r w:rsidRPr="00A42FE7">
              <w:rPr>
                <w:b/>
              </w:rPr>
              <w:t>Outcomes</w:t>
            </w:r>
            <w:r>
              <w:rPr>
                <w:b/>
              </w:rPr>
              <w:t xml:space="preserve"> measured</w:t>
            </w:r>
            <w:r>
              <w:t>: M</w:t>
            </w:r>
            <w:r w:rsidRPr="00FC6AC8">
              <w:t>easurements included weight and height, self-reported pre-pregnancy weight and smoking status, parity and health conditions that may contribute to gestational weight gain, such as hypertensive or diabetic disorders.</w:t>
            </w:r>
          </w:p>
        </w:tc>
        <w:tc>
          <w:tcPr>
            <w:tcW w:w="4536" w:type="dxa"/>
            <w:tcBorders>
              <w:bottom w:val="single" w:sz="4" w:space="0" w:color="538135" w:themeColor="accent6" w:themeShade="BF"/>
            </w:tcBorders>
          </w:tcPr>
          <w:p w14:paraId="3C76F838" w14:textId="77777777" w:rsidR="00FA36C3" w:rsidRDefault="00FA36C3" w:rsidP="002747EA">
            <w:r w:rsidRPr="00FC6AC8">
              <w:t xml:space="preserve">Compared to </w:t>
            </w:r>
            <w:r>
              <w:t xml:space="preserve">IOM </w:t>
            </w:r>
            <w:r w:rsidRPr="00FC6AC8">
              <w:t>recommendations for gestational weight gain and based on prepregnancy body mass index, the rate of adequate gestational weight gain in this cohort was very low (15%). 32% of women had inadequate weight gain and 54% had excessive weight gain. The highest rate of excessive gestational weight gain was found in overweight women (74%), with rates of 48% and 50% found in healthy and obese (all classes) categories, respectively. Parity (coefficient 4.5, p&lt;0.01) and hypertension (coefficient 4.8, p</w:t>
            </w:r>
            <w:r>
              <w:t>=</w:t>
            </w:r>
            <w:r w:rsidRPr="00FC6AC8">
              <w:t xml:space="preserve">0.04) were found to be significantly associated with gestational weight gain in mixed model linear regression. </w:t>
            </w:r>
          </w:p>
          <w:p w14:paraId="3B1D5822" w14:textId="77777777" w:rsidR="00FA36C3" w:rsidRPr="00FC6AC8" w:rsidRDefault="00FA36C3" w:rsidP="002747EA">
            <w:r w:rsidRPr="00FC6AC8">
              <w:t>Culturally acceptable ways of addressing this issue are needed for this group of women.</w:t>
            </w:r>
          </w:p>
        </w:tc>
        <w:tc>
          <w:tcPr>
            <w:tcW w:w="2410" w:type="dxa"/>
            <w:tcBorders>
              <w:bottom w:val="single" w:sz="4" w:space="0" w:color="538135" w:themeColor="accent6" w:themeShade="BF"/>
            </w:tcBorders>
          </w:tcPr>
          <w:p w14:paraId="6FCAD762" w14:textId="77777777" w:rsidR="00FA36C3" w:rsidRPr="00A42FE7" w:rsidRDefault="00FA36C3" w:rsidP="002747EA">
            <w:pPr>
              <w:keepNext/>
            </w:pPr>
          </w:p>
        </w:tc>
      </w:tr>
      <w:tr w:rsidR="00FA36C3" w:rsidRPr="00B60FFF" w14:paraId="45906A44" w14:textId="77777777" w:rsidTr="00FA36C3">
        <w:trPr>
          <w:cantSplit/>
        </w:trPr>
        <w:tc>
          <w:tcPr>
            <w:tcW w:w="1418" w:type="dxa"/>
          </w:tcPr>
          <w:p w14:paraId="697C0EFC" w14:textId="2243B92A" w:rsidR="00FA0A34" w:rsidRDefault="00FA0A34" w:rsidP="00F11CB4">
            <w:r>
              <w:t>Headen et al 2015</w:t>
            </w:r>
            <w:r w:rsidR="00774750">
              <w:fldChar w:fldCharType="begin">
                <w:fldData xml:space="preserve">PEVuZE5vdGU+PENpdGU+PEF1dGhvcj5IZWFkZW48L0F1dGhvcj48WWVhcj4yMDE1PC9ZZWFyPjxS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</w:fldData>
              </w:fldChar>
            </w:r>
            <w:r w:rsidR="001A2F28">
              <w:instrText xml:space="preserve"> ADDIN EN.CITE </w:instrText>
            </w:r>
            <w:r w:rsidR="001A2F28">
              <w:fldChar w:fldCharType="begin">
                <w:fldData xml:space="preserve">PEVuZE5vdGU+PENpdGU+PEF1dGhvcj5IZWFkZW48L0F1dGhvcj48WWVhcj4yMDE1PC9ZZWFyPjxS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</w:fldData>
              </w:fldChar>
            </w:r>
            <w:r w:rsidR="001A2F28">
              <w:instrText xml:space="preserve"> ADDIN EN.CITE.DATA </w:instrText>
            </w:r>
            <w:r w:rsidR="001A2F28">
              <w:fldChar w:fldCharType="end"/>
            </w:r>
            <w:r w:rsidR="00774750">
              <w:fldChar w:fldCharType="separate"/>
            </w:r>
            <w:r w:rsidR="001A2F28" w:rsidRPr="001A2F28">
              <w:rPr>
                <w:noProof/>
                <w:vertAlign w:val="superscript"/>
              </w:rPr>
              <w:t>354</w:t>
            </w:r>
            <w:r w:rsidR="00774750">
              <w:fldChar w:fldCharType="end"/>
            </w:r>
          </w:p>
          <w:p w14:paraId="5B334701" w14:textId="77777777" w:rsidR="00FA0A34" w:rsidRDefault="00FA0A34" w:rsidP="00F11CB4">
            <w:r>
              <w:t>United States</w:t>
            </w:r>
          </w:p>
          <w:p w14:paraId="4D670D81" w14:textId="5038907F" w:rsidR="00FA0A34" w:rsidRDefault="00FA0A34" w:rsidP="00F11CB4">
            <w:r>
              <w:t>Cohort</w:t>
            </w:r>
          </w:p>
        </w:tc>
        <w:tc>
          <w:tcPr>
            <w:tcW w:w="1418" w:type="dxa"/>
          </w:tcPr>
          <w:p w14:paraId="057DDE7D" w14:textId="61252723" w:rsidR="00FA0A34" w:rsidRDefault="00FA0A34" w:rsidP="00F11CB4">
            <w:r>
              <w:t>6,849</w:t>
            </w:r>
          </w:p>
        </w:tc>
        <w:tc>
          <w:tcPr>
            <w:tcW w:w="4394" w:type="dxa"/>
          </w:tcPr>
          <w:p w14:paraId="03CF910C" w14:textId="44195709" w:rsidR="00FA0A34" w:rsidRDefault="00FA0A34" w:rsidP="00FA0A34">
            <w:r w:rsidRPr="00FA0A34">
              <w:rPr>
                <w:b/>
              </w:rPr>
              <w:t>Aim</w:t>
            </w:r>
            <w:r>
              <w:t>: To investigate</w:t>
            </w:r>
            <w:r w:rsidRPr="00FA0A34">
              <w:t xml:space="preserve"> whether associations between race/ethnicity and GWG adequacy were modified by pre-pregnancy BMI among all births to </w:t>
            </w:r>
            <w:r>
              <w:t>African American</w:t>
            </w:r>
            <w:r w:rsidRPr="00FA0A34">
              <w:t xml:space="preserve">, Hispanic, and </w:t>
            </w:r>
            <w:r>
              <w:t>Caucasian women</w:t>
            </w:r>
            <w:r w:rsidRPr="00FA0A34">
              <w:t xml:space="preserve">. </w:t>
            </w:r>
          </w:p>
          <w:p w14:paraId="48CD25F8" w14:textId="69ACF516" w:rsidR="00FA0A34" w:rsidRPr="00C973B8" w:rsidRDefault="00FA0A34" w:rsidP="00FA0A34">
            <w:pPr>
              <w:rPr>
                <w:b/>
              </w:rPr>
            </w:pPr>
            <w:r w:rsidRPr="00FA0A34">
              <w:rPr>
                <w:b/>
              </w:rPr>
              <w:t>Methods</w:t>
            </w:r>
            <w:r>
              <w:t>: We used generalis</w:t>
            </w:r>
            <w:r w:rsidRPr="00FA0A34">
              <w:t>ed estimating equations, adjusted for marital status, parity, smoking during pregnancy, gestational age, and multiple measures of socioeconomic position.</w:t>
            </w:r>
          </w:p>
        </w:tc>
        <w:tc>
          <w:tcPr>
            <w:tcW w:w="4536" w:type="dxa"/>
          </w:tcPr>
          <w:p w14:paraId="4FBBCB6C" w14:textId="18F0D319" w:rsidR="00FA0A34" w:rsidRDefault="00FA0A34" w:rsidP="00FA0A34">
            <w:r>
              <w:t>Inadequate GWG compared to Caucasian women</w:t>
            </w:r>
          </w:p>
          <w:p w14:paraId="4E0CD7A3" w14:textId="4BABE7CF" w:rsidR="00FA0A34" w:rsidRDefault="00FA0A34" w:rsidP="00FA0A34">
            <w:pPr>
              <w:pStyle w:val="bullet"/>
            </w:pPr>
            <w:r>
              <w:t>African American (healthy weight range):</w:t>
            </w:r>
            <w:r w:rsidRPr="00FA0A34">
              <w:t xml:space="preserve"> </w:t>
            </w:r>
            <w:r>
              <w:t>RR </w:t>
            </w:r>
            <w:r w:rsidRPr="00FA0A34">
              <w:t>1.34, 95</w:t>
            </w:r>
            <w:r>
              <w:t>%CI 1.18 to</w:t>
            </w:r>
            <w:r w:rsidRPr="00FA0A34">
              <w:t xml:space="preserve"> 1.52</w:t>
            </w:r>
          </w:p>
          <w:p w14:paraId="0F52A1B2" w14:textId="2BF19868" w:rsidR="00FA0A34" w:rsidRDefault="00FA0A34" w:rsidP="00FA0A34">
            <w:pPr>
              <w:pStyle w:val="bullet"/>
            </w:pPr>
            <w:r w:rsidRPr="00FA0A34">
              <w:t>Hispanic women</w:t>
            </w:r>
            <w:r>
              <w:t xml:space="preserve"> (healthy weight range): RR 1.33, 95%CI 1.15 to</w:t>
            </w:r>
            <w:r w:rsidRPr="00FA0A34">
              <w:t xml:space="preserve"> 1.54) </w:t>
            </w:r>
          </w:p>
          <w:p w14:paraId="790C8985" w14:textId="465727A1" w:rsidR="00FA0A34" w:rsidRDefault="00FA0A34" w:rsidP="00FA0A34">
            <w:pPr>
              <w:pStyle w:val="bullet"/>
            </w:pPr>
            <w:r>
              <w:t>African American (underweight): RR 1.38, 95%CI 1.07 to</w:t>
            </w:r>
            <w:r w:rsidRPr="00FA0A34">
              <w:t xml:space="preserve"> 1.79. </w:t>
            </w:r>
          </w:p>
          <w:p w14:paraId="01367CA8" w14:textId="1DF9EEEB" w:rsidR="00FA0A34" w:rsidRPr="00C973B8" w:rsidRDefault="00FA0A34" w:rsidP="00F05522">
            <w:r w:rsidRPr="00FA0A34">
              <w:t xml:space="preserve">Differences in risk of inadequate GWG were not significant among overweight and obese women. </w:t>
            </w:r>
          </w:p>
        </w:tc>
        <w:tc>
          <w:tcPr>
            <w:tcW w:w="2410" w:type="dxa"/>
          </w:tcPr>
          <w:p w14:paraId="2258D92D" w14:textId="77777777" w:rsidR="00FA0A34" w:rsidRDefault="00FA0A34" w:rsidP="00F11CB4"/>
        </w:tc>
      </w:tr>
      <w:tr w:rsidR="00FA36C3" w:rsidRPr="00B60FFF" w14:paraId="6CC8DAFC" w14:textId="77777777" w:rsidTr="00FA36C3">
        <w:trPr>
          <w:cantSplit/>
        </w:trPr>
        <w:tc>
          <w:tcPr>
            <w:tcW w:w="1418" w:type="dxa"/>
          </w:tcPr>
          <w:p w14:paraId="0E17A5C2" w14:textId="1EFAB787" w:rsidR="00672124" w:rsidRDefault="00672124" w:rsidP="00F11CB4">
            <w:r>
              <w:t>Hulman et al 2017</w:t>
            </w:r>
            <w:r w:rsidR="00774750">
              <w:fldChar w:fldCharType="begin">
                <w:fldData xml:space="preserve">PEVuZE5vdGU+PENpdGU+PEF1dGhvcj5IdWxtYW48L0F1dGhvcj48WWVhcj4yMDE2PC9ZZWFyPjxS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</w:fldData>
              </w:fldChar>
            </w:r>
            <w:r w:rsidR="001A2F28">
              <w:instrText xml:space="preserve"> ADDIN EN.CITE </w:instrText>
            </w:r>
            <w:r w:rsidR="001A2F28">
              <w:fldChar w:fldCharType="begin">
                <w:fldData xml:space="preserve">PEVuZE5vdGU+PENpdGU+PEF1dGhvcj5IdWxtYW48L0F1dGhvcj48WWVhcj4yMDE2PC9ZZWFyPjxS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</w:fldData>
              </w:fldChar>
            </w:r>
            <w:r w:rsidR="001A2F28">
              <w:instrText xml:space="preserve"> ADDIN EN.CITE.DATA </w:instrText>
            </w:r>
            <w:r w:rsidR="001A2F28">
              <w:fldChar w:fldCharType="end"/>
            </w:r>
            <w:r w:rsidR="00774750">
              <w:fldChar w:fldCharType="separate"/>
            </w:r>
            <w:r w:rsidR="001A2F28" w:rsidRPr="001A2F28">
              <w:rPr>
                <w:noProof/>
                <w:vertAlign w:val="superscript"/>
              </w:rPr>
              <w:t>360</w:t>
            </w:r>
            <w:r w:rsidR="00774750">
              <w:fldChar w:fldCharType="end"/>
            </w:r>
          </w:p>
          <w:p w14:paraId="4DA9F88D" w14:textId="77777777" w:rsidR="00672124" w:rsidRDefault="00672124" w:rsidP="00F11CB4">
            <w:r>
              <w:t>Canada</w:t>
            </w:r>
          </w:p>
          <w:p w14:paraId="3DA5E9EB" w14:textId="3C3EBB73" w:rsidR="00672124" w:rsidRDefault="00672124" w:rsidP="00F11CB4">
            <w:r>
              <w:t>Cohort</w:t>
            </w:r>
          </w:p>
        </w:tc>
        <w:tc>
          <w:tcPr>
            <w:tcW w:w="1418" w:type="dxa"/>
          </w:tcPr>
          <w:p w14:paraId="210BB53D" w14:textId="054B76B2" w:rsidR="00672124" w:rsidRDefault="00672124" w:rsidP="00F11CB4">
            <w:r>
              <w:t>509</w:t>
            </w:r>
          </w:p>
        </w:tc>
        <w:tc>
          <w:tcPr>
            <w:tcW w:w="4394" w:type="dxa"/>
          </w:tcPr>
          <w:p w14:paraId="3693B88E" w14:textId="77777777" w:rsidR="00672124" w:rsidRDefault="00672124" w:rsidP="00672124">
            <w:r>
              <w:rPr>
                <w:b/>
              </w:rPr>
              <w:t xml:space="preserve">Aim: </w:t>
            </w:r>
            <w:r w:rsidRPr="00672124">
              <w:t xml:space="preserve"> to compare patterns of GWG based on serial antenatal weight measurements between women who: never smoked, quit during pregnancy, continued to smoke. </w:t>
            </w:r>
          </w:p>
          <w:p w14:paraId="5934A8F8" w14:textId="5CC946AB" w:rsidR="00672124" w:rsidRDefault="00672124" w:rsidP="00F26CA6">
            <w:pPr>
              <w:rPr>
                <w:b/>
              </w:rPr>
            </w:pPr>
            <w:r w:rsidRPr="00672124">
              <w:rPr>
                <w:b/>
              </w:rPr>
              <w:t>Methods</w:t>
            </w:r>
            <w:r w:rsidRPr="00672124">
              <w:t xml:space="preserve">: Participants (N = 509) of our longitudinal study were recruited from seven antenatal clinics in Southwestern Ontario. Serial GWG measurements were abstracted from medical charts, while information on smoking status was obtained from a self-administered questionnaire at a median gestational age of 32 (27-37) weeks. GWG patterns were assessed by fitting piecewise mixed-effects models. First trimester weight gains and weekly rates for the last two trimesters were compared by smoking status. </w:t>
            </w:r>
          </w:p>
        </w:tc>
        <w:tc>
          <w:tcPr>
            <w:tcW w:w="4536" w:type="dxa"/>
          </w:tcPr>
          <w:p w14:paraId="6C80CCE5" w14:textId="77777777" w:rsidR="00634ED5" w:rsidRDefault="00634ED5" w:rsidP="00672124">
            <w:r>
              <w:t>Weight gain in the first trimester:</w:t>
            </w:r>
          </w:p>
          <w:p w14:paraId="679FD928" w14:textId="6C45813E" w:rsidR="00634ED5" w:rsidRDefault="00634ED5" w:rsidP="00634ED5">
            <w:pPr>
              <w:pStyle w:val="bullet"/>
            </w:pPr>
            <w:r>
              <w:t>W</w:t>
            </w:r>
            <w:r w:rsidR="00672124" w:rsidRPr="00672124">
              <w:t>omen who never smoked</w:t>
            </w:r>
            <w:r>
              <w:t xml:space="preserve">: 1.7 kg (95%CI 1.4 to 2.1) </w:t>
            </w:r>
          </w:p>
          <w:p w14:paraId="08D002C0" w14:textId="142E057D" w:rsidR="00634ED5" w:rsidRDefault="00634ED5" w:rsidP="00634ED5">
            <w:pPr>
              <w:pStyle w:val="bullet"/>
            </w:pPr>
            <w:r>
              <w:t>Women</w:t>
            </w:r>
            <w:r w:rsidR="00672124" w:rsidRPr="00672124">
              <w:t xml:space="preserve"> who quit during pregnan</w:t>
            </w:r>
            <w:r w:rsidR="00672124">
              <w:t>cy</w:t>
            </w:r>
            <w:r>
              <w:t>:</w:t>
            </w:r>
            <w:r w:rsidR="00672124">
              <w:t xml:space="preserve"> 1.2 kg (95%CI 0.3 to </w:t>
            </w:r>
            <w:r w:rsidR="00672124" w:rsidRPr="00672124">
              <w:t>2.1)</w:t>
            </w:r>
          </w:p>
          <w:p w14:paraId="7E858212" w14:textId="2C75FC80" w:rsidR="00672124" w:rsidRDefault="00634ED5" w:rsidP="00634ED5">
            <w:pPr>
              <w:pStyle w:val="bullet"/>
            </w:pPr>
            <w:r>
              <w:t xml:space="preserve">Women who continued smoking: </w:t>
            </w:r>
            <w:r w:rsidR="00672124" w:rsidRPr="00672124">
              <w:t xml:space="preserve">3.5 kg, </w:t>
            </w:r>
            <w:r w:rsidR="00672124">
              <w:t xml:space="preserve">95%CI </w:t>
            </w:r>
            <w:r w:rsidR="00672124" w:rsidRPr="00672124">
              <w:t>2.4</w:t>
            </w:r>
            <w:r w:rsidR="00672124">
              <w:t xml:space="preserve"> to </w:t>
            </w:r>
            <w:r w:rsidR="00672124" w:rsidRPr="00672124">
              <w:t xml:space="preserve">4.6). </w:t>
            </w:r>
          </w:p>
          <w:p w14:paraId="3763B363" w14:textId="77777777" w:rsidR="00634ED5" w:rsidRDefault="00634ED5" w:rsidP="00634ED5">
            <w:r>
              <w:t>Women who quit smoking versus those who never smoked:</w:t>
            </w:r>
          </w:p>
          <w:p w14:paraId="54431AB1" w14:textId="725119DC" w:rsidR="007E534D" w:rsidRPr="00634ED5" w:rsidRDefault="00634ED5" w:rsidP="00634ED5">
            <w:pPr>
              <w:pStyle w:val="bullet"/>
            </w:pPr>
            <w:r>
              <w:t>W</w:t>
            </w:r>
            <w:r w:rsidR="007E534D">
              <w:t>eekly weight gain</w:t>
            </w:r>
            <w:r>
              <w:t xml:space="preserve"> in second and third trimesters</w:t>
            </w:r>
            <w:r w:rsidR="007E534D">
              <w:t xml:space="preserve">: MD </w:t>
            </w:r>
            <w:r>
              <w:t xml:space="preserve">0.09; 95%CI </w:t>
            </w:r>
            <w:r w:rsidR="007E534D" w:rsidRPr="007E534D">
              <w:t>0.03, 0.15</w:t>
            </w:r>
          </w:p>
        </w:tc>
        <w:tc>
          <w:tcPr>
            <w:tcW w:w="2410" w:type="dxa"/>
          </w:tcPr>
          <w:p w14:paraId="2D63E805" w14:textId="77777777" w:rsidR="00672124" w:rsidRDefault="00672124" w:rsidP="00F11CB4"/>
        </w:tc>
      </w:tr>
      <w:tr w:rsidR="00FA36C3" w:rsidRPr="00B60FFF" w14:paraId="267A5219" w14:textId="77777777" w:rsidTr="00FA36C3">
        <w:trPr>
          <w:cantSplit/>
        </w:trPr>
        <w:tc>
          <w:tcPr>
            <w:tcW w:w="1418" w:type="dxa"/>
          </w:tcPr>
          <w:p w14:paraId="62A8162A" w14:textId="51767569" w:rsidR="00C5028F" w:rsidRDefault="00C5028F" w:rsidP="00F11CB4">
            <w:r>
              <w:t>Mendez et al 2014</w:t>
            </w:r>
            <w:r w:rsidR="00774750">
              <w:fldChar w:fldCharType="begin">
                <w:fldData xml:space="preserve">PEVuZE5vdGU+PENpdGU+PEF1dGhvcj5NZW5kZXo8L0F1dGhvcj48WWVhcj4yMDE0PC9ZZWFyPjxS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</w:fldData>
              </w:fldChar>
            </w:r>
            <w:r w:rsidR="001A2F28">
              <w:instrText xml:space="preserve"> ADDIN EN.CITE </w:instrText>
            </w:r>
            <w:r w:rsidR="001A2F28">
              <w:fldChar w:fldCharType="begin">
                <w:fldData xml:space="preserve">PEVuZE5vdGU+PENpdGU+PEF1dGhvcj5NZW5kZXo8L0F1dGhvcj48WWVhcj4yMDE0PC9ZZWFyPjxS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</w:fldData>
              </w:fldChar>
            </w:r>
            <w:r w:rsidR="001A2F28">
              <w:instrText xml:space="preserve"> ADDIN EN.CITE.DATA </w:instrText>
            </w:r>
            <w:r w:rsidR="001A2F28">
              <w:fldChar w:fldCharType="end"/>
            </w:r>
            <w:r w:rsidR="00774750">
              <w:fldChar w:fldCharType="separate"/>
            </w:r>
            <w:r w:rsidR="001A2F28" w:rsidRPr="001A2F28">
              <w:rPr>
                <w:noProof/>
                <w:vertAlign w:val="superscript"/>
              </w:rPr>
              <w:t>352</w:t>
            </w:r>
            <w:r w:rsidR="00774750">
              <w:fldChar w:fldCharType="end"/>
            </w:r>
          </w:p>
          <w:p w14:paraId="21B374C0" w14:textId="7C92AC5C" w:rsidR="00C5028F" w:rsidRDefault="00C5028F" w:rsidP="00F11CB4">
            <w:r>
              <w:t>United States</w:t>
            </w:r>
          </w:p>
          <w:p w14:paraId="1F693A4B" w14:textId="47083A5A" w:rsidR="00C5028F" w:rsidRDefault="00C5028F" w:rsidP="00F11CB4">
            <w:r>
              <w:t>Cohort</w:t>
            </w:r>
          </w:p>
        </w:tc>
        <w:tc>
          <w:tcPr>
            <w:tcW w:w="1418" w:type="dxa"/>
          </w:tcPr>
          <w:p w14:paraId="22EE0AAB" w14:textId="42977249" w:rsidR="00C5028F" w:rsidRDefault="00C5028F" w:rsidP="00F11CB4">
            <w:r>
              <w:t>55,608</w:t>
            </w:r>
          </w:p>
        </w:tc>
        <w:tc>
          <w:tcPr>
            <w:tcW w:w="4394" w:type="dxa"/>
          </w:tcPr>
          <w:p w14:paraId="6F90BE61" w14:textId="77777777" w:rsidR="00C5028F" w:rsidRDefault="00C5028F" w:rsidP="004E11A7">
            <w:r w:rsidRPr="00C5028F">
              <w:rPr>
                <w:b/>
              </w:rPr>
              <w:t>Aim</w:t>
            </w:r>
            <w:r>
              <w:t>: To explore</w:t>
            </w:r>
            <w:r w:rsidRPr="00C5028F">
              <w:t xml:space="preserve"> the relationship between neighbo</w:t>
            </w:r>
            <w:r>
              <w:t>u</w:t>
            </w:r>
            <w:r w:rsidRPr="00C5028F">
              <w:t xml:space="preserve">rhood socioeconomic disadvantage (NSED) and gestational weight gain and loss and if the association differed by race. </w:t>
            </w:r>
          </w:p>
          <w:p w14:paraId="211C0E2D" w14:textId="21EB319F" w:rsidR="00C5028F" w:rsidRPr="004E11A7" w:rsidRDefault="00C5028F" w:rsidP="00C5028F">
            <w:pPr>
              <w:rPr>
                <w:b/>
              </w:rPr>
            </w:pPr>
            <w:r w:rsidRPr="00C5028F">
              <w:rPr>
                <w:b/>
              </w:rPr>
              <w:t>Methods</w:t>
            </w:r>
            <w:r>
              <w:t xml:space="preserve">: </w:t>
            </w:r>
            <w:r w:rsidRPr="00C5028F">
              <w:t>A census tract level NSED index (categorized as low, mid-low, mid-high, and high) was generated from 12 measures from the 2000 US Census data. Gestational weight gain and other individual-level characteristics were derived from vital birth records. Crude and adjusted relative risks were estimated using modified multilevel Poisson regression models to estimate the association between NSED and excessive and inadequate gestational weight gain (GWG) and weight loss (versus adequate GWG).</w:t>
            </w:r>
          </w:p>
        </w:tc>
        <w:tc>
          <w:tcPr>
            <w:tcW w:w="4536" w:type="dxa"/>
          </w:tcPr>
          <w:p w14:paraId="4C5895D6" w14:textId="08F8EC2B" w:rsidR="00C5028F" w:rsidRPr="00C5028F" w:rsidRDefault="00C5028F" w:rsidP="00C5028F">
            <w:r>
              <w:t>African American</w:t>
            </w:r>
            <w:r w:rsidRPr="00C5028F">
              <w:t xml:space="preserve"> women were more likely than </w:t>
            </w:r>
            <w:r w:rsidR="005056D2">
              <w:t>Caucasian</w:t>
            </w:r>
            <w:r w:rsidRPr="00C5028F">
              <w:t xml:space="preserve"> women to have inadequate weight gain or weight loss.</w:t>
            </w:r>
            <w:r>
              <w:t xml:space="preserve"> Mid-high (aRR 1.3, 95%CI 1.2 to 1.3) and high (aRR 1.5, 95%CI 1.5 to</w:t>
            </w:r>
            <w:r w:rsidRPr="00C5028F">
              <w:t xml:space="preserve"> 1.6) NSED compared to low NSED was associated with inadequate weight gain while NSED was not associated with excessive weight gain. Among </w:t>
            </w:r>
            <w:r>
              <w:t>African American</w:t>
            </w:r>
            <w:r w:rsidRPr="00C5028F">
              <w:t xml:space="preserve"> women, high versus low NSED was associated with we</w:t>
            </w:r>
            <w:r>
              <w:t>ight loss during pregnancy (RR 1.6, 95%CI 1.1 to</w:t>
            </w:r>
            <w:r w:rsidRPr="00C5028F">
              <w:t xml:space="preserve"> 2.5). Among </w:t>
            </w:r>
            <w:r w:rsidR="005056D2">
              <w:t>Caucasian</w:t>
            </w:r>
            <w:r w:rsidRPr="00C5028F">
              <w:t xml:space="preserve"> women, each level of NSED compared to low NSED was associated with weight loss during pregnancy. </w:t>
            </w:r>
          </w:p>
        </w:tc>
        <w:tc>
          <w:tcPr>
            <w:tcW w:w="2410" w:type="dxa"/>
          </w:tcPr>
          <w:p w14:paraId="7D790323" w14:textId="77777777" w:rsidR="00C5028F" w:rsidRDefault="00C5028F" w:rsidP="00F11CB4"/>
        </w:tc>
      </w:tr>
      <w:tr w:rsidR="00FA36C3" w:rsidRPr="00B60FFF" w14:paraId="686044C9" w14:textId="77777777" w:rsidTr="00FA36C3">
        <w:trPr>
          <w:cantSplit/>
        </w:trPr>
        <w:tc>
          <w:tcPr>
            <w:tcW w:w="1418" w:type="dxa"/>
          </w:tcPr>
          <w:p w14:paraId="295895AC" w14:textId="197CDE64" w:rsidR="00C5028F" w:rsidRDefault="00C5028F" w:rsidP="00F11CB4">
            <w:r>
              <w:t>Mendez et al 2016</w:t>
            </w:r>
            <w:r w:rsidR="00774750">
              <w:fldChar w:fldCharType="begin">
                <w:fldData xml:space="preserve">PEVuZE5vdGU+PENpdGU+PEF1dGhvcj5NZW5kZXo8L0F1dGhvcj48WWVhcj4yMDE2PC9ZZWFyPjxS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</w:fldData>
              </w:fldChar>
            </w:r>
            <w:r w:rsidR="001A2F28">
              <w:instrText xml:space="preserve"> ADDIN EN.CITE </w:instrText>
            </w:r>
            <w:r w:rsidR="001A2F28">
              <w:fldChar w:fldCharType="begin">
                <w:fldData xml:space="preserve">PEVuZE5vdGU+PENpdGU+PEF1dGhvcj5NZW5kZXo8L0F1dGhvcj48WWVhcj4yMDE2PC9ZZWFyPjxS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</w:fldData>
              </w:fldChar>
            </w:r>
            <w:r w:rsidR="001A2F28">
              <w:instrText xml:space="preserve"> ADDIN EN.CITE.DATA </w:instrText>
            </w:r>
            <w:r w:rsidR="001A2F28">
              <w:fldChar w:fldCharType="end"/>
            </w:r>
            <w:r w:rsidR="00774750">
              <w:fldChar w:fldCharType="separate"/>
            </w:r>
            <w:r w:rsidR="001A2F28" w:rsidRPr="001A2F28">
              <w:rPr>
                <w:noProof/>
                <w:vertAlign w:val="superscript"/>
              </w:rPr>
              <w:t>353</w:t>
            </w:r>
            <w:r w:rsidR="00774750">
              <w:fldChar w:fldCharType="end"/>
            </w:r>
          </w:p>
          <w:p w14:paraId="50904680" w14:textId="77777777" w:rsidR="00C5028F" w:rsidRDefault="00C5028F" w:rsidP="00F11CB4">
            <w:r>
              <w:t>United States</w:t>
            </w:r>
          </w:p>
          <w:p w14:paraId="68F5BCCD" w14:textId="49ED7417" w:rsidR="00C5028F" w:rsidRDefault="00C5028F" w:rsidP="00F11CB4">
            <w:r>
              <w:t>Cohort</w:t>
            </w:r>
          </w:p>
        </w:tc>
        <w:tc>
          <w:tcPr>
            <w:tcW w:w="1418" w:type="dxa"/>
          </w:tcPr>
          <w:p w14:paraId="3658FEC2" w14:textId="510F3C7C" w:rsidR="00C5028F" w:rsidRDefault="00C5028F" w:rsidP="00F11CB4">
            <w:r>
              <w:t>73,061</w:t>
            </w:r>
          </w:p>
        </w:tc>
        <w:tc>
          <w:tcPr>
            <w:tcW w:w="4394" w:type="dxa"/>
          </w:tcPr>
          <w:p w14:paraId="7B061DE8" w14:textId="77777777" w:rsidR="00C5028F" w:rsidRDefault="00C5028F" w:rsidP="004E11A7">
            <w:r w:rsidRPr="00C5028F">
              <w:rPr>
                <w:b/>
              </w:rPr>
              <w:t>Aim</w:t>
            </w:r>
            <w:r>
              <w:t>: To examine</w:t>
            </w:r>
            <w:r w:rsidRPr="00C5028F">
              <w:t xml:space="preserve"> whether neighbo</w:t>
            </w:r>
            <w:r>
              <w:t>u</w:t>
            </w:r>
            <w:r w:rsidRPr="00C5028F">
              <w:t>rhood racial composition and neighbo</w:t>
            </w:r>
            <w:r>
              <w:t>u</w:t>
            </w:r>
            <w:r w:rsidRPr="00C5028F">
              <w:t xml:space="preserve">rhood poverty was associated with weight before pregnancy and weight gain during pregnancy and if this association differed by race. </w:t>
            </w:r>
          </w:p>
          <w:p w14:paraId="0F321CBD" w14:textId="2C7E4149" w:rsidR="00C5028F" w:rsidRPr="00C5028F" w:rsidRDefault="00C5028F" w:rsidP="00C5028F">
            <w:pPr>
              <w:rPr>
                <w:b/>
              </w:rPr>
            </w:pPr>
            <w:r w:rsidRPr="00C5028F">
              <w:rPr>
                <w:b/>
              </w:rPr>
              <w:t>Methods</w:t>
            </w:r>
            <w:r w:rsidRPr="00C5028F">
              <w:t xml:space="preserve">: We used vital birth records of singleton births of 73,061 </w:t>
            </w:r>
            <w:r>
              <w:t>African American</w:t>
            </w:r>
            <w:r w:rsidRPr="00C5028F">
              <w:t xml:space="preserve"> and </w:t>
            </w:r>
            <w:r w:rsidR="005056D2">
              <w:t>Caucasian</w:t>
            </w:r>
            <w:r w:rsidRPr="00C5028F">
              <w:t xml:space="preserve"> women. Maternal race and ethnicity, pre-pregnancy body-mass-index (BMI), gestational weight gain and other individual-level characteristics were derived from vital birth record data, and measures of neighbo</w:t>
            </w:r>
            <w:r>
              <w:t>u</w:t>
            </w:r>
            <w:r w:rsidRPr="00C5028F">
              <w:t>rhood racial composition (percentage of black residents in the neighbo</w:t>
            </w:r>
            <w:r>
              <w:t>u</w:t>
            </w:r>
            <w:r w:rsidRPr="00C5028F">
              <w:t>rhood) and poverty (percentage of households in the neighbo</w:t>
            </w:r>
            <w:r>
              <w:t>u</w:t>
            </w:r>
            <w:r w:rsidRPr="00C5028F">
              <w:t>rhood below the federal poverty) were derived using US Census data. Multilevel log binomial regression models were performed to estimate neighbo</w:t>
            </w:r>
            <w:r>
              <w:t>u</w:t>
            </w:r>
            <w:r w:rsidRPr="00C5028F">
              <w:t xml:space="preserve">rhood racial composition and poverty in association </w:t>
            </w:r>
            <w:r>
              <w:t>with pre-pregnancy weight (ie</w:t>
            </w:r>
            <w:r w:rsidRPr="00C5028F">
              <w:t xml:space="preserve"> overweight/obese)</w:t>
            </w:r>
            <w:r>
              <w:t xml:space="preserve"> and gestational weight gain (ie</w:t>
            </w:r>
            <w:r w:rsidRPr="00C5028F">
              <w:t xml:space="preserve"> inadequate and excessive). </w:t>
            </w:r>
          </w:p>
        </w:tc>
        <w:tc>
          <w:tcPr>
            <w:tcW w:w="4536" w:type="dxa"/>
          </w:tcPr>
          <w:p w14:paraId="10854459" w14:textId="6E9E3591" w:rsidR="00C5028F" w:rsidRPr="00C5028F" w:rsidRDefault="00C5028F" w:rsidP="00616766">
            <w:r>
              <w:t>African American</w:t>
            </w:r>
            <w:r w:rsidRPr="00C5028F">
              <w:t xml:space="preserve"> women as compared to </w:t>
            </w:r>
            <w:r w:rsidR="005056D2">
              <w:t>Caucasian</w:t>
            </w:r>
            <w:r w:rsidRPr="00C5028F">
              <w:t xml:space="preserve"> women were more likely to be overweight/obese before pregnancy and to have inadequate gestational weight gain (53.6% vs. 38.8%; 22.5% vs. 14.75 respectively). </w:t>
            </w:r>
            <w:r w:rsidR="00616766">
              <w:t>African American</w:t>
            </w:r>
            <w:r w:rsidRPr="00C5028F">
              <w:t xml:space="preserve"> women living in predominately </w:t>
            </w:r>
            <w:r w:rsidR="00616766">
              <w:t>African American</w:t>
            </w:r>
            <w:r w:rsidRPr="00C5028F">
              <w:t xml:space="preserve"> neighbo</w:t>
            </w:r>
            <w:r w:rsidR="00616766">
              <w:t>u</w:t>
            </w:r>
            <w:r w:rsidRPr="00C5028F">
              <w:t xml:space="preserve">rhoods were slightly more likely to be obese prior to pregnancy compared to </w:t>
            </w:r>
            <w:r w:rsidR="00616766">
              <w:t>African American</w:t>
            </w:r>
            <w:r w:rsidRPr="00C5028F">
              <w:t xml:space="preserve"> women living in predominately </w:t>
            </w:r>
            <w:r w:rsidR="005056D2">
              <w:t>Caucasian</w:t>
            </w:r>
            <w:r w:rsidRPr="00C5028F">
              <w:t xml:space="preserve"> neighbo</w:t>
            </w:r>
            <w:r w:rsidR="00616766">
              <w:t>u</w:t>
            </w:r>
            <w:r w:rsidRPr="00C5028F">
              <w:t xml:space="preserve">rhoods (PR 1.10; 95% CI: 1.03, 1.16). </w:t>
            </w:r>
            <w:r w:rsidR="00616766">
              <w:t>African American</w:t>
            </w:r>
            <w:r w:rsidRPr="00C5028F">
              <w:t xml:space="preserve"> and </w:t>
            </w:r>
            <w:r w:rsidR="005056D2">
              <w:t>Caucasian</w:t>
            </w:r>
            <w:r w:rsidRPr="00C5028F">
              <w:t xml:space="preserve"> women living in high poverty areas compared with women living in lower poverty areas were more likely to be obese prior to pregnancy; while only </w:t>
            </w:r>
            <w:r w:rsidR="002A0021">
              <w:t>Caucasian</w:t>
            </w:r>
            <w:r w:rsidRPr="00C5028F">
              <w:t xml:space="preserve"> women living in high poverty areas compared to low poverty areas were more likely gain an inadequate amount of weight during pregnancy. </w:t>
            </w:r>
          </w:p>
        </w:tc>
        <w:tc>
          <w:tcPr>
            <w:tcW w:w="2410" w:type="dxa"/>
          </w:tcPr>
          <w:p w14:paraId="639BBAF5" w14:textId="77777777" w:rsidR="00C5028F" w:rsidRDefault="00C5028F" w:rsidP="00F11CB4"/>
        </w:tc>
      </w:tr>
      <w:tr w:rsidR="00FA36C3" w:rsidRPr="00B60FFF" w14:paraId="688FEDAA" w14:textId="77777777" w:rsidTr="00FA36C3">
        <w:trPr>
          <w:cantSplit/>
          <w:trHeight w:val="3590"/>
        </w:trPr>
        <w:tc>
          <w:tcPr>
            <w:tcW w:w="1418" w:type="dxa"/>
          </w:tcPr>
          <w:p w14:paraId="1C5BDA89" w14:textId="18B00FBA" w:rsidR="00DF3C0D" w:rsidRDefault="00DF3C0D" w:rsidP="00F11CB4">
            <w:r>
              <w:t>Morisset et al 2017</w:t>
            </w:r>
            <w:r w:rsidR="00774750">
              <w:fldChar w:fldCharType="begin">
                <w:fldData xml:space="preserve">PEVuZE5vdGU+PENpdGU+PEF1dGhvcj5Nb3Jpc3NldDwvQXV0aG9yPjxZZWFyPjIwMTc8L1llYXI+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</w:fldData>
              </w:fldChar>
            </w:r>
            <w:r w:rsidR="001A2F28">
              <w:instrText xml:space="preserve"> ADDIN EN.CITE </w:instrText>
            </w:r>
            <w:r w:rsidR="001A2F28">
              <w:fldChar w:fldCharType="begin">
                <w:fldData xml:space="preserve">PEVuZE5vdGU+PENpdGU+PEF1dGhvcj5Nb3Jpc3NldDwvQXV0aG9yPjxZZWFyPjIwMTc8L1llYXI+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</w:fldData>
              </w:fldChar>
            </w:r>
            <w:r w:rsidR="001A2F28">
              <w:instrText xml:space="preserve"> ADDIN EN.CITE.DATA </w:instrText>
            </w:r>
            <w:r w:rsidR="001A2F28">
              <w:fldChar w:fldCharType="end"/>
            </w:r>
            <w:r w:rsidR="00774750">
              <w:fldChar w:fldCharType="separate"/>
            </w:r>
            <w:r w:rsidR="001A2F28" w:rsidRPr="001A2F28">
              <w:rPr>
                <w:noProof/>
                <w:vertAlign w:val="superscript"/>
              </w:rPr>
              <w:t>359</w:t>
            </w:r>
            <w:r w:rsidR="00774750">
              <w:fldChar w:fldCharType="end"/>
            </w:r>
          </w:p>
          <w:p w14:paraId="0ADB7963" w14:textId="77777777" w:rsidR="00E02C2B" w:rsidRDefault="00E02C2B" w:rsidP="00F11CB4">
            <w:r>
              <w:t>Canada</w:t>
            </w:r>
          </w:p>
          <w:p w14:paraId="64E034D7" w14:textId="279521E9" w:rsidR="00E02C2B" w:rsidRDefault="00E02C2B" w:rsidP="00F11CB4">
            <w:r>
              <w:t xml:space="preserve">Cohort </w:t>
            </w:r>
          </w:p>
        </w:tc>
        <w:tc>
          <w:tcPr>
            <w:tcW w:w="1418" w:type="dxa"/>
          </w:tcPr>
          <w:p w14:paraId="08580097" w14:textId="73C3DB81" w:rsidR="00DF3C0D" w:rsidRDefault="00DF3C0D" w:rsidP="00F11CB4">
            <w:r>
              <w:t>1,145 women</w:t>
            </w:r>
          </w:p>
        </w:tc>
        <w:tc>
          <w:tcPr>
            <w:tcW w:w="4394" w:type="dxa"/>
          </w:tcPr>
          <w:p w14:paraId="026E4239" w14:textId="77777777" w:rsidR="00DF3C0D" w:rsidRDefault="00DF3C0D" w:rsidP="00DF3C0D">
            <w:r w:rsidRPr="00DF3C0D">
              <w:rPr>
                <w:b/>
              </w:rPr>
              <w:t>Aim</w:t>
            </w:r>
            <w:r>
              <w:t>: T</w:t>
            </w:r>
            <w:r w:rsidRPr="00DF3C0D">
              <w:t xml:space="preserve">o describe adherence to gestational weight gain (GWG) recommendations and identify determinants of excessive GWG in a sample of women from Quebec, Canada. </w:t>
            </w:r>
          </w:p>
          <w:p w14:paraId="331B4439" w14:textId="65471A2B" w:rsidR="00DF3C0D" w:rsidRPr="00C5028F" w:rsidRDefault="00DF3C0D" w:rsidP="00DF3C0D">
            <w:pPr>
              <w:rPr>
                <w:b/>
              </w:rPr>
            </w:pPr>
            <w:r w:rsidRPr="00DF3C0D">
              <w:rPr>
                <w:b/>
              </w:rPr>
              <w:t>Methods</w:t>
            </w:r>
            <w:r w:rsidRPr="00DF3C0D">
              <w:t xml:space="preserve">: Data were collected from the multi-centre 3D (Design, Develop, Discover) pregnancy cohort study, which included women who delivered between May 2010 and August 2012 at 9 obstetrical hospitals in Quebec, Canada. GWG was calculated for 1145 women and compared to the 2009 Institute of Medicine (IOM) recommendations. </w:t>
            </w:r>
          </w:p>
        </w:tc>
        <w:tc>
          <w:tcPr>
            <w:tcW w:w="4536" w:type="dxa"/>
          </w:tcPr>
          <w:p w14:paraId="7576E739" w14:textId="77777777" w:rsidR="00734355" w:rsidRDefault="00734355" w:rsidP="00E02C2B">
            <w:r>
              <w:t>Risk of exceeding gestational weight gain recommendations:</w:t>
            </w:r>
          </w:p>
          <w:p w14:paraId="6D91754F" w14:textId="77777777" w:rsidR="00734355" w:rsidRDefault="00734355" w:rsidP="001D1144">
            <w:pPr>
              <w:pStyle w:val="bullet"/>
            </w:pPr>
            <w:r>
              <w:t>Maternal age (&lt;30 vs ≥30): OR 1.02; 95%CI 0.98 to 1.02; p=0.89</w:t>
            </w:r>
          </w:p>
          <w:p w14:paraId="438D127C" w14:textId="3DFAEE23" w:rsidR="00DF3C0D" w:rsidRDefault="00734355" w:rsidP="001D1144">
            <w:pPr>
              <w:pStyle w:val="bullet"/>
            </w:pPr>
            <w:r>
              <w:t>Pre-pregnancy</w:t>
            </w:r>
            <w:r w:rsidR="00DF3C0D" w:rsidRPr="00DF3C0D">
              <w:t xml:space="preserve"> BMI </w:t>
            </w:r>
            <w:r>
              <w:t>(≥</w:t>
            </w:r>
            <w:r w:rsidR="00DF3C0D" w:rsidRPr="00DF3C0D">
              <w:t xml:space="preserve">25 </w:t>
            </w:r>
            <w:r>
              <w:t>vs &lt;25): OR 3.35; 95%</w:t>
            </w:r>
            <w:r w:rsidR="00DF3C0D" w:rsidRPr="00DF3C0D">
              <w:t>CI 2.44</w:t>
            </w:r>
            <w:r>
              <w:t xml:space="preserve"> to </w:t>
            </w:r>
            <w:r w:rsidR="00DF3C0D" w:rsidRPr="00DF3C0D">
              <w:t>4.64</w:t>
            </w:r>
            <w:r>
              <w:t>; p&lt;0.0001</w:t>
            </w:r>
          </w:p>
          <w:p w14:paraId="5E8E8E1A" w14:textId="77777777" w:rsidR="00734355" w:rsidRDefault="00734355" w:rsidP="001D1144">
            <w:pPr>
              <w:pStyle w:val="bullet"/>
            </w:pPr>
            <w:r>
              <w:t>Household income (&lt;$60,000 vs ≥$60,000): OR 1.06; 95%CI 0.71 to 1.26; p=0.71</w:t>
            </w:r>
          </w:p>
          <w:p w14:paraId="5F4CD505" w14:textId="5BD25E3A" w:rsidR="00734355" w:rsidRDefault="00734355" w:rsidP="001D1144">
            <w:pPr>
              <w:pStyle w:val="bullet"/>
            </w:pPr>
            <w:r>
              <w:t>Education level</w:t>
            </w:r>
            <w:r w:rsidR="00B26ED3">
              <w:t xml:space="preserve"> (&lt;university vs ≥university deg</w:t>
            </w:r>
            <w:r>
              <w:t>ree): OR 1.26; 95%CI 0.93 to 1.70; p=0.14</w:t>
            </w:r>
          </w:p>
          <w:p w14:paraId="38150E5B" w14:textId="6F0CC669" w:rsidR="00734355" w:rsidRPr="00DF3C0D" w:rsidRDefault="00734355" w:rsidP="001D1144">
            <w:pPr>
              <w:pStyle w:val="bullet"/>
            </w:pPr>
            <w:r>
              <w:t>Country of birth (other countries vs Canada): OR 1.05; 95%CI 0.78 to 1.41; p=0.73</w:t>
            </w:r>
          </w:p>
        </w:tc>
        <w:tc>
          <w:tcPr>
            <w:tcW w:w="2410" w:type="dxa"/>
          </w:tcPr>
          <w:p w14:paraId="1AD4961F" w14:textId="77777777" w:rsidR="00DF3C0D" w:rsidRDefault="00DF3C0D" w:rsidP="00F11CB4"/>
        </w:tc>
      </w:tr>
    </w:tbl>
    <w:p w14:paraId="5A99CDFF" w14:textId="01D09FCE" w:rsidR="00B40D9A" w:rsidRDefault="00DB67D2" w:rsidP="00932C6D">
      <w:pPr>
        <w:pStyle w:val="TableName"/>
      </w:pPr>
      <w:bookmarkStart w:id="190" w:name="_Toc40956672"/>
      <w:r>
        <w:t xml:space="preserve">Q7 </w:t>
      </w:r>
      <w:r w:rsidR="00E03B51">
        <w:t xml:space="preserve">Risks associated with weight gain </w:t>
      </w:r>
      <w:r w:rsidR="00A83C0D">
        <w:t>above or below</w:t>
      </w:r>
      <w:r w:rsidR="00E03B51">
        <w:t xml:space="preserve"> the IOM guidelines</w:t>
      </w:r>
      <w:bookmarkEnd w:id="190"/>
    </w:p>
    <w:tbl>
      <w:tblPr>
        <w:tblStyle w:val="TableGrid"/>
        <w:tblW w:w="14176"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94: Q7 Risks associated with weight gain above or below the IOM guidelines"/>
      </w:tblPr>
      <w:tblGrid>
        <w:gridCol w:w="1418"/>
        <w:gridCol w:w="1701"/>
        <w:gridCol w:w="4252"/>
        <w:gridCol w:w="4394"/>
        <w:gridCol w:w="2411"/>
      </w:tblGrid>
      <w:tr w:rsidR="00B40D9A" w:rsidRPr="00F350A6" w14:paraId="23896FA0" w14:textId="77777777" w:rsidTr="00F11CB4">
        <w:trPr>
          <w:cantSplit/>
          <w:tblHeader/>
        </w:trPr>
        <w:tc>
          <w:tcPr>
            <w:tcW w:w="1418" w:type="dxa"/>
          </w:tcPr>
          <w:p w14:paraId="59809769" w14:textId="77777777" w:rsidR="00B40D9A" w:rsidRPr="00F350A6" w:rsidRDefault="00B40D9A" w:rsidP="00F11CB4">
            <w:pPr>
              <w:keepNext/>
              <w:rPr>
                <w:b/>
              </w:rPr>
            </w:pPr>
            <w:r>
              <w:rPr>
                <w:b/>
              </w:rPr>
              <w:t>Study ref</w:t>
            </w:r>
          </w:p>
        </w:tc>
        <w:tc>
          <w:tcPr>
            <w:tcW w:w="1701" w:type="dxa"/>
          </w:tcPr>
          <w:p w14:paraId="353D86F0" w14:textId="77777777" w:rsidR="00B40D9A" w:rsidRPr="00F350A6" w:rsidRDefault="00B40D9A" w:rsidP="00F11CB4">
            <w:pPr>
              <w:keepNext/>
              <w:rPr>
                <w:b/>
              </w:rPr>
            </w:pPr>
            <w:r>
              <w:rPr>
                <w:b/>
              </w:rPr>
              <w:t>N</w:t>
            </w:r>
          </w:p>
        </w:tc>
        <w:tc>
          <w:tcPr>
            <w:tcW w:w="4252" w:type="dxa"/>
          </w:tcPr>
          <w:p w14:paraId="146E7F54" w14:textId="3C619727" w:rsidR="00B40D9A" w:rsidRPr="00F350A6" w:rsidRDefault="00B40D9A" w:rsidP="00E03B51">
            <w:pPr>
              <w:keepNext/>
              <w:rPr>
                <w:b/>
              </w:rPr>
            </w:pPr>
            <w:r>
              <w:rPr>
                <w:b/>
              </w:rPr>
              <w:t>Aim/</w:t>
            </w:r>
            <w:r w:rsidR="00E03B51">
              <w:rPr>
                <w:b/>
              </w:rPr>
              <w:t>methods</w:t>
            </w:r>
          </w:p>
        </w:tc>
        <w:tc>
          <w:tcPr>
            <w:tcW w:w="4394" w:type="dxa"/>
          </w:tcPr>
          <w:p w14:paraId="6E1780B2" w14:textId="77777777" w:rsidR="00B40D9A" w:rsidRPr="00F350A6" w:rsidRDefault="00B40D9A" w:rsidP="00F11CB4">
            <w:pPr>
              <w:keepNext/>
              <w:rPr>
                <w:b/>
              </w:rPr>
            </w:pPr>
            <w:r>
              <w:rPr>
                <w:b/>
              </w:rPr>
              <w:t>Outcomes</w:t>
            </w:r>
          </w:p>
        </w:tc>
        <w:tc>
          <w:tcPr>
            <w:tcW w:w="2411" w:type="dxa"/>
          </w:tcPr>
          <w:p w14:paraId="16B11BEF" w14:textId="77777777" w:rsidR="00B40D9A" w:rsidRDefault="00B40D9A" w:rsidP="00F11CB4">
            <w:pPr>
              <w:keepNext/>
              <w:rPr>
                <w:b/>
              </w:rPr>
            </w:pPr>
            <w:r>
              <w:rPr>
                <w:b/>
              </w:rPr>
              <w:t>Comments</w:t>
            </w:r>
          </w:p>
        </w:tc>
      </w:tr>
      <w:tr w:rsidR="00D54181" w:rsidRPr="00B60FFF" w14:paraId="381E3425" w14:textId="77777777" w:rsidTr="001E01D1">
        <w:trPr>
          <w:cantSplit/>
        </w:trPr>
        <w:tc>
          <w:tcPr>
            <w:tcW w:w="1418" w:type="dxa"/>
          </w:tcPr>
          <w:p w14:paraId="56DE1986" w14:textId="677A45C3" w:rsidR="00D54181" w:rsidRDefault="00D54181" w:rsidP="001E01D1">
            <w:r>
              <w:t>Aune et al 2019</w:t>
            </w:r>
            <w:r w:rsidR="00D07346">
              <w:fldChar w:fldCharType="begin">
                <w:fldData xml:space="preserve">PEVuZE5vdGU+PENpdGU+PEF1dGhvcj5BdW5lPC9BdXRob3I+PFllYXI+MjAxOTwvWWVhcj48UmVj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</w:fldData>
              </w:fldChar>
            </w:r>
            <w:r w:rsidR="001A2F28">
              <w:instrText xml:space="preserve"> ADDIN EN.CITE </w:instrText>
            </w:r>
            <w:r w:rsidR="001A2F28">
              <w:fldChar w:fldCharType="begin">
                <w:fldData xml:space="preserve">PEVuZE5vdGU+PENpdGU+PEF1dGhvcj5BdW5lPC9BdXRob3I+PFllYXI+MjAxOTwvWWVhcj48UmVj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</w:fldData>
              </w:fldChar>
            </w:r>
            <w:r w:rsidR="001A2F28">
              <w:instrText xml:space="preserve"> ADDIN EN.CITE.DATA </w:instrText>
            </w:r>
            <w:r w:rsidR="001A2F28">
              <w:fldChar w:fldCharType="end"/>
            </w:r>
            <w:r w:rsidR="00D07346">
              <w:fldChar w:fldCharType="separate"/>
            </w:r>
            <w:r w:rsidR="001A2F28" w:rsidRPr="001A2F28">
              <w:rPr>
                <w:noProof/>
                <w:vertAlign w:val="superscript"/>
              </w:rPr>
              <w:t>366</w:t>
            </w:r>
            <w:r w:rsidR="00D07346">
              <w:fldChar w:fldCharType="end"/>
            </w:r>
          </w:p>
          <w:p w14:paraId="7D617446" w14:textId="21861594" w:rsidR="00BC7EC6" w:rsidRDefault="00BC7EC6" w:rsidP="001E01D1">
            <w:r>
              <w:t>SLR</w:t>
            </w:r>
          </w:p>
        </w:tc>
        <w:tc>
          <w:tcPr>
            <w:tcW w:w="1701" w:type="dxa"/>
          </w:tcPr>
          <w:p w14:paraId="1EB6913A" w14:textId="2C626C36" w:rsidR="00D54181" w:rsidRDefault="00BC7EC6" w:rsidP="001E01D1">
            <w:r>
              <w:t>24 cohort studies</w:t>
            </w:r>
          </w:p>
        </w:tc>
        <w:tc>
          <w:tcPr>
            <w:tcW w:w="4252" w:type="dxa"/>
          </w:tcPr>
          <w:p w14:paraId="1AAF13A7" w14:textId="77777777" w:rsidR="00BC7EC6" w:rsidRDefault="00BC7EC6" w:rsidP="00BC7EC6">
            <w:r>
              <w:rPr>
                <w:b/>
              </w:rPr>
              <w:t xml:space="preserve">Aim: </w:t>
            </w:r>
            <w:r w:rsidRPr="00BC7EC6">
              <w:t xml:space="preserve">To conduct a systematic literature review and dose-response meta-analysis of prospective studies on adiposity and risk of urinary incontinence. </w:t>
            </w:r>
          </w:p>
          <w:p w14:paraId="5CEE11D8" w14:textId="5807555B" w:rsidR="00D54181" w:rsidRPr="00D54181" w:rsidRDefault="00BC7EC6" w:rsidP="00BC7EC6">
            <w:pPr>
              <w:rPr>
                <w:b/>
              </w:rPr>
            </w:pPr>
            <w:r w:rsidRPr="00BD61CC">
              <w:rPr>
                <w:b/>
              </w:rPr>
              <w:t>Methods</w:t>
            </w:r>
            <w:r w:rsidRPr="00BC7EC6">
              <w:t>: We searched PubMed and Embase</w:t>
            </w:r>
            <w:r>
              <w:t xml:space="preserve"> databases up to 19 July 2017.</w:t>
            </w:r>
            <w:r w:rsidRPr="00BC7EC6">
              <w:t xml:space="preserve"> Prospective cohort studies were included. Data were extracted by one reviewer and checked for accuracy by a second reviewer. Summary relative risks (RRs) and 95% confidence intervals (CIs) were calculated using random effects models. </w:t>
            </w:r>
            <w:r>
              <w:t>\</w:t>
            </w:r>
          </w:p>
        </w:tc>
        <w:tc>
          <w:tcPr>
            <w:tcW w:w="4394" w:type="dxa"/>
          </w:tcPr>
          <w:p w14:paraId="342F7904" w14:textId="2FF7CC15" w:rsidR="00D54181" w:rsidRPr="00BC7EC6" w:rsidRDefault="00BC7EC6" w:rsidP="00BC7EC6">
            <w:r w:rsidRPr="00BC7EC6">
              <w:t>Two prospective studies (6</w:t>
            </w:r>
            <w:r>
              <w:t>,015 cases and 41,</w:t>
            </w:r>
            <w:r w:rsidRPr="00BC7EC6">
              <w:t>679 participants)</w:t>
            </w:r>
            <w:r>
              <w:t xml:space="preserve"> </w:t>
            </w:r>
            <w:r w:rsidRPr="00BC7EC6">
              <w:t>were included in the analysis of weight gain and</w:t>
            </w:r>
            <w:r>
              <w:t xml:space="preserve"> </w:t>
            </w:r>
            <w:r w:rsidRPr="00BC7EC6">
              <w:t>risk of urinary incontinence. The summary RR was 1.34</w:t>
            </w:r>
            <w:r>
              <w:t xml:space="preserve"> </w:t>
            </w:r>
            <w:r w:rsidRPr="00BC7EC6">
              <w:t>per 10 kg of weight gain (95% CI 1.11</w:t>
            </w:r>
            <w:r>
              <w:rPr>
                <w:rFonts w:ascii="Helvetica" w:eastAsiaTheme="majorEastAsia" w:hAnsi="Helvetica"/>
              </w:rPr>
              <w:t xml:space="preserve"> to </w:t>
            </w:r>
            <w:r w:rsidRPr="00BC7EC6">
              <w:t>1.62).</w:t>
            </w:r>
          </w:p>
        </w:tc>
        <w:tc>
          <w:tcPr>
            <w:tcW w:w="2411" w:type="dxa"/>
          </w:tcPr>
          <w:p w14:paraId="1C42575C" w14:textId="77777777" w:rsidR="00D54181" w:rsidRDefault="00D54181" w:rsidP="001E01D1"/>
        </w:tc>
      </w:tr>
      <w:tr w:rsidR="00A85AD8" w:rsidRPr="00B60FFF" w14:paraId="76953F78" w14:textId="77777777" w:rsidTr="001E01D1">
        <w:trPr>
          <w:cantSplit/>
        </w:trPr>
        <w:tc>
          <w:tcPr>
            <w:tcW w:w="1418" w:type="dxa"/>
          </w:tcPr>
          <w:p w14:paraId="78D1D364" w14:textId="3E8886D8" w:rsidR="00A85AD8" w:rsidRDefault="00A85AD8" w:rsidP="001E01D1">
            <w:r>
              <w:t>Tian et al 2019</w:t>
            </w:r>
            <w:r w:rsidR="00D07346">
              <w:fldChar w:fldCharType="begin">
                <w:fldData xml:space="preserve">PEVuZE5vdGU+PENpdGU+PEF1dGhvcj5UaWFuPC9BdXRob3I+PFllYXI+MjAxOTwvWWVhcj48UmVj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</w:fldData>
              </w:fldChar>
            </w:r>
            <w:r w:rsidR="001A2F28">
              <w:instrText xml:space="preserve"> ADDIN EN.CITE </w:instrText>
            </w:r>
            <w:r w:rsidR="001A2F28">
              <w:fldChar w:fldCharType="begin">
                <w:fldData xml:space="preserve">PEVuZE5vdGU+PENpdGU+PEF1dGhvcj5UaWFuPC9BdXRob3I+PFllYXI+MjAxOTwvWWVhcj48UmVj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</w:fldData>
              </w:fldChar>
            </w:r>
            <w:r w:rsidR="001A2F28">
              <w:instrText xml:space="preserve"> ADDIN EN.CITE.DATA </w:instrText>
            </w:r>
            <w:r w:rsidR="001A2F28">
              <w:fldChar w:fldCharType="end"/>
            </w:r>
            <w:r w:rsidR="00D07346">
              <w:fldChar w:fldCharType="separate"/>
            </w:r>
            <w:r w:rsidR="001A2F28" w:rsidRPr="001A2F28">
              <w:rPr>
                <w:noProof/>
                <w:vertAlign w:val="superscript"/>
              </w:rPr>
              <w:t>367</w:t>
            </w:r>
            <w:r w:rsidR="00D07346">
              <w:fldChar w:fldCharType="end"/>
            </w:r>
          </w:p>
          <w:p w14:paraId="57E0CB4B" w14:textId="24A79EE3" w:rsidR="00A85AD8" w:rsidRDefault="00A85AD8" w:rsidP="001E01D1">
            <w:r>
              <w:t>SLR</w:t>
            </w:r>
          </w:p>
        </w:tc>
        <w:tc>
          <w:tcPr>
            <w:tcW w:w="1701" w:type="dxa"/>
          </w:tcPr>
          <w:p w14:paraId="6CA1A2BF" w14:textId="71335653" w:rsidR="00A85AD8" w:rsidRDefault="00A85AD8" w:rsidP="001E01D1">
            <w:r>
              <w:t xml:space="preserve">5 </w:t>
            </w:r>
            <w:r w:rsidR="00D078E1">
              <w:t xml:space="preserve">cohort </w:t>
            </w:r>
            <w:r>
              <w:t>studies</w:t>
            </w:r>
          </w:p>
          <w:p w14:paraId="65E3E658" w14:textId="2175E906" w:rsidR="00A85AD8" w:rsidRDefault="00A85AD8" w:rsidP="001E01D1">
            <w:r>
              <w:t>3,793 children</w:t>
            </w:r>
          </w:p>
        </w:tc>
        <w:tc>
          <w:tcPr>
            <w:tcW w:w="4252" w:type="dxa"/>
          </w:tcPr>
          <w:p w14:paraId="79999802" w14:textId="220E6F09" w:rsidR="00A85AD8" w:rsidRDefault="00A85AD8" w:rsidP="001E01D1">
            <w:r w:rsidRPr="00BD61CC">
              <w:rPr>
                <w:b/>
              </w:rPr>
              <w:t>Aim</w:t>
            </w:r>
            <w:r>
              <w:t>: t</w:t>
            </w:r>
            <w:r w:rsidRPr="00A85AD8">
              <w:t xml:space="preserve">o evaluate the relationship between </w:t>
            </w:r>
            <w:r>
              <w:t>gestational weight gain</w:t>
            </w:r>
            <w:r w:rsidRPr="00A85AD8">
              <w:t xml:space="preserve"> and risk of </w:t>
            </w:r>
            <w:r>
              <w:t>autism spectrum disorder (</w:t>
            </w:r>
            <w:r w:rsidRPr="00A85AD8">
              <w:t>ASD</w:t>
            </w:r>
            <w:r>
              <w:t>)</w:t>
            </w:r>
            <w:r w:rsidRPr="00A85AD8">
              <w:t xml:space="preserve"> in offspring. </w:t>
            </w:r>
          </w:p>
          <w:p w14:paraId="73089F99" w14:textId="37BB6C4D" w:rsidR="00A85AD8" w:rsidRPr="00694570" w:rsidRDefault="00A85AD8" w:rsidP="00A85AD8">
            <w:pPr>
              <w:rPr>
                <w:b/>
              </w:rPr>
            </w:pPr>
            <w:r w:rsidRPr="00BD61CC">
              <w:rPr>
                <w:b/>
              </w:rPr>
              <w:t>Methods</w:t>
            </w:r>
            <w:r>
              <w:t xml:space="preserve">: </w:t>
            </w:r>
            <w:r w:rsidRPr="00A85AD8">
              <w:t xml:space="preserve">Four electronic databases were searched up to August 28 2018 to identify observational studies reporting the association between </w:t>
            </w:r>
            <w:r>
              <w:t>gestational weight gain</w:t>
            </w:r>
            <w:r w:rsidRPr="00A85AD8">
              <w:t xml:space="preserve"> and risk of ASD in the offspring. </w:t>
            </w:r>
            <w:r>
              <w:t>F</w:t>
            </w:r>
            <w:r w:rsidRPr="00A85AD8">
              <w:t>ive studies with a total of 3793 children with ASD were included in the meta-analysis.</w:t>
            </w:r>
          </w:p>
        </w:tc>
        <w:tc>
          <w:tcPr>
            <w:tcW w:w="4394" w:type="dxa"/>
          </w:tcPr>
          <w:p w14:paraId="2CDFA46C" w14:textId="0A0B3FF7" w:rsidR="00A85AD8" w:rsidRPr="00A85AD8" w:rsidRDefault="00A85AD8" w:rsidP="00A85AD8">
            <w:r w:rsidRPr="00A85AD8">
              <w:t xml:space="preserve">The-results indicated that excessive </w:t>
            </w:r>
            <w:r>
              <w:t>gestational weight gain</w:t>
            </w:r>
            <w:r w:rsidRPr="00A85AD8">
              <w:t xml:space="preserve"> </w:t>
            </w:r>
            <w:r>
              <w:t>may</w:t>
            </w:r>
            <w:r w:rsidRPr="00A85AD8">
              <w:t xml:space="preserve"> increase th</w:t>
            </w:r>
            <w:r>
              <w:t>e risk of ASD in offspring (p=0.0008, OR</w:t>
            </w:r>
            <w:r w:rsidRPr="00A85AD8">
              <w:t xml:space="preserve"> 1.23, 95%</w:t>
            </w:r>
            <w:r>
              <w:t xml:space="preserve">CI 1.09 to </w:t>
            </w:r>
            <w:r w:rsidRPr="00A85AD8">
              <w:t xml:space="preserve">1.38). More high quality cohort studies are needed to confirm this result. </w:t>
            </w:r>
          </w:p>
        </w:tc>
        <w:tc>
          <w:tcPr>
            <w:tcW w:w="2411" w:type="dxa"/>
          </w:tcPr>
          <w:p w14:paraId="1AB3962F" w14:textId="77777777" w:rsidR="00A85AD8" w:rsidRDefault="00A85AD8" w:rsidP="001E01D1"/>
        </w:tc>
      </w:tr>
      <w:tr w:rsidR="00A85AD8" w:rsidRPr="00B60FFF" w14:paraId="67375BC2" w14:textId="77777777" w:rsidTr="001E01D1">
        <w:trPr>
          <w:cantSplit/>
        </w:trPr>
        <w:tc>
          <w:tcPr>
            <w:tcW w:w="1418" w:type="dxa"/>
          </w:tcPr>
          <w:p w14:paraId="323DA185" w14:textId="3B15598D" w:rsidR="00A85AD8" w:rsidRDefault="00A85AD8" w:rsidP="001E01D1">
            <w:r>
              <w:t>Santos et al 2019</w:t>
            </w:r>
            <w:r w:rsidR="00D07346">
              <w:fldChar w:fldCharType="begin">
                <w:fldData xml:space="preserve">PEVuZE5vdGU+PENpdGU+PEF1dGhvcj5TYW50b3M8L0F1dGhvcj48WWVhcj4yMDE5PC9ZZWFyPjxS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</w:fldData>
              </w:fldChar>
            </w:r>
            <w:r w:rsidR="001A2F28">
              <w:instrText xml:space="preserve"> ADDIN EN.CITE </w:instrText>
            </w:r>
            <w:r w:rsidR="001A2F28">
              <w:fldChar w:fldCharType="begin">
                <w:fldData xml:space="preserve">PEVuZE5vdGU+PENpdGU+PEF1dGhvcj5TYW50b3M8L0F1dGhvcj48WWVhcj4yMDE5PC9ZZWFyPjxS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</w:fldData>
              </w:fldChar>
            </w:r>
            <w:r w:rsidR="001A2F28">
              <w:instrText xml:space="preserve"> ADDIN EN.CITE.DATA </w:instrText>
            </w:r>
            <w:r w:rsidR="001A2F28">
              <w:fldChar w:fldCharType="end"/>
            </w:r>
            <w:r w:rsidR="00D07346">
              <w:fldChar w:fldCharType="separate"/>
            </w:r>
            <w:r w:rsidR="001A2F28" w:rsidRPr="001A2F28">
              <w:rPr>
                <w:noProof/>
                <w:vertAlign w:val="superscript"/>
              </w:rPr>
              <w:t>362</w:t>
            </w:r>
            <w:r w:rsidR="00D07346">
              <w:fldChar w:fldCharType="end"/>
            </w:r>
          </w:p>
          <w:p w14:paraId="016A47B5" w14:textId="77777777" w:rsidR="00A85AD8" w:rsidRDefault="00A85AD8" w:rsidP="001E01D1">
            <w:r>
              <w:t>Meta-analysis</w:t>
            </w:r>
          </w:p>
          <w:p w14:paraId="654D9CCE" w14:textId="77777777" w:rsidR="00A85AD8" w:rsidRDefault="00A85AD8" w:rsidP="001E01D1">
            <w:r w:rsidRPr="00694570">
              <w:t>Europe, North America, and Oceania</w:t>
            </w:r>
          </w:p>
        </w:tc>
        <w:tc>
          <w:tcPr>
            <w:tcW w:w="1701" w:type="dxa"/>
          </w:tcPr>
          <w:p w14:paraId="6D857190" w14:textId="77777777" w:rsidR="00A85AD8" w:rsidRDefault="00A85AD8" w:rsidP="001E01D1">
            <w:r>
              <w:t>39 cohorts</w:t>
            </w:r>
          </w:p>
          <w:p w14:paraId="336287BE" w14:textId="77777777" w:rsidR="00A85AD8" w:rsidRDefault="00A85AD8" w:rsidP="001E01D1">
            <w:r>
              <w:t>265,</w:t>
            </w:r>
            <w:r w:rsidRPr="00694570">
              <w:t>270 births</w:t>
            </w:r>
          </w:p>
        </w:tc>
        <w:tc>
          <w:tcPr>
            <w:tcW w:w="4252" w:type="dxa"/>
          </w:tcPr>
          <w:p w14:paraId="65FE4330" w14:textId="77777777" w:rsidR="00A85AD8" w:rsidRDefault="00A85AD8" w:rsidP="001E01D1">
            <w:r w:rsidRPr="00694570">
              <w:rPr>
                <w:b/>
              </w:rPr>
              <w:t>Aim</w:t>
            </w:r>
            <w:r>
              <w:t xml:space="preserve">: </w:t>
            </w:r>
            <w:r w:rsidRPr="00694570">
              <w:t xml:space="preserve">To assess the separate and combined associations of maternal pre-pregnancy body mass index (BMI) and gestational weight gain with the risks of pregnancy complications and their population impact. </w:t>
            </w:r>
          </w:p>
          <w:p w14:paraId="666466FF" w14:textId="77777777" w:rsidR="00A85AD8" w:rsidRPr="00B26ED3" w:rsidRDefault="00A85AD8" w:rsidP="001E01D1">
            <w:pPr>
              <w:rPr>
                <w:b/>
              </w:rPr>
            </w:pPr>
            <w:r w:rsidRPr="00694570">
              <w:rPr>
                <w:b/>
              </w:rPr>
              <w:t>Methods</w:t>
            </w:r>
            <w:r w:rsidRPr="00694570">
              <w:t xml:space="preserve">: Information on maternal pre-pregnancy BMI, gestational weight gain, and pregnancy complications was obtained. Multilevel binary logistic regression models were used. </w:t>
            </w:r>
          </w:p>
        </w:tc>
        <w:tc>
          <w:tcPr>
            <w:tcW w:w="4394" w:type="dxa"/>
          </w:tcPr>
          <w:p w14:paraId="41176E7C" w14:textId="0BE2FECD" w:rsidR="0027054E" w:rsidRPr="0027054E" w:rsidRDefault="0027054E" w:rsidP="00BD61CC">
            <w:r>
              <w:t>C</w:t>
            </w:r>
            <w:r w:rsidRPr="0027054E">
              <w:t xml:space="preserve">ompared with </w:t>
            </w:r>
            <w:r>
              <w:t>healthy</w:t>
            </w:r>
            <w:r w:rsidRPr="0027054E">
              <w:t xml:space="preserve"> weight </w:t>
            </w:r>
            <w:r>
              <w:t xml:space="preserve">women </w:t>
            </w:r>
            <w:r w:rsidRPr="0027054E">
              <w:t>with medium gestational weight gain, overweight and obese</w:t>
            </w:r>
            <w:r>
              <w:t xml:space="preserve"> women </w:t>
            </w:r>
            <w:r w:rsidRPr="0027054E">
              <w:t>had higher risks of any pregnancy complication,</w:t>
            </w:r>
            <w:r>
              <w:t xml:space="preserve"> </w:t>
            </w:r>
            <w:r w:rsidRPr="0027054E">
              <w:t>independent of their gestational weight gain (</w:t>
            </w:r>
            <w:r w:rsidRPr="0027054E">
              <w:rPr>
                <w:rFonts w:ascii="Helvetica" w:hAnsi="Helvetica"/>
              </w:rPr>
              <w:t xml:space="preserve">P &lt; </w:t>
            </w:r>
            <w:r w:rsidRPr="0027054E">
              <w:t>0.05).</w:t>
            </w:r>
          </w:p>
          <w:p w14:paraId="25BF4B24" w14:textId="77777777" w:rsidR="0027054E" w:rsidRDefault="0027054E" w:rsidP="00BD61CC">
            <w:r w:rsidRPr="0027054E">
              <w:t>The highest risk of any pregnancy complication was</w:t>
            </w:r>
            <w:r>
              <w:t xml:space="preserve"> </w:t>
            </w:r>
            <w:r w:rsidRPr="0027054E">
              <w:t xml:space="preserve">observed for obese </w:t>
            </w:r>
            <w:r>
              <w:t>women</w:t>
            </w:r>
            <w:r w:rsidRPr="0027054E">
              <w:t xml:space="preserve"> with high weight gain (OR</w:t>
            </w:r>
            <w:r>
              <w:t xml:space="preserve"> 2.51, 95%</w:t>
            </w:r>
            <w:r w:rsidRPr="0027054E">
              <w:t>CI 2.31</w:t>
            </w:r>
            <w:r>
              <w:rPr>
                <w:rFonts w:ascii="Helvetica" w:hAnsi="Helvetica"/>
              </w:rPr>
              <w:t xml:space="preserve"> to </w:t>
            </w:r>
            <w:r w:rsidRPr="0027054E">
              <w:t xml:space="preserve">2.74). </w:t>
            </w:r>
          </w:p>
          <w:p w14:paraId="34D02751" w14:textId="7E7A84DA" w:rsidR="00763349" w:rsidRPr="00BD61CC" w:rsidRDefault="0027054E" w:rsidP="0027054E">
            <w:r w:rsidRPr="0027054E">
              <w:t>Low and high gestational weight</w:t>
            </w:r>
            <w:r>
              <w:t xml:space="preserve"> </w:t>
            </w:r>
            <w:r w:rsidRPr="0027054E">
              <w:t xml:space="preserve">gain were also, among </w:t>
            </w:r>
            <w:r>
              <w:t>healthy</w:t>
            </w:r>
            <w:r w:rsidRPr="0027054E">
              <w:t xml:space="preserve"> weight </w:t>
            </w:r>
            <w:r>
              <w:t>women</w:t>
            </w:r>
            <w:r w:rsidRPr="0027054E">
              <w:t>, associated</w:t>
            </w:r>
            <w:r>
              <w:t xml:space="preserve"> </w:t>
            </w:r>
            <w:r w:rsidRPr="0027054E">
              <w:t>with a higher risk of any pregnancy complication</w:t>
            </w:r>
            <w:r>
              <w:t xml:space="preserve"> </w:t>
            </w:r>
            <w:r w:rsidRPr="0027054E">
              <w:t>(</w:t>
            </w:r>
            <w:r>
              <w:rPr>
                <w:rFonts w:ascii="Helvetica" w:hAnsi="Helvetica"/>
              </w:rPr>
              <w:t>p</w:t>
            </w:r>
            <w:r w:rsidRPr="0027054E">
              <w:rPr>
                <w:rFonts w:ascii="Helvetica" w:hAnsi="Helvetica"/>
              </w:rPr>
              <w:t>&lt;</w:t>
            </w:r>
            <w:r w:rsidRPr="0027054E">
              <w:t xml:space="preserve">0.05). Obese </w:t>
            </w:r>
            <w:r>
              <w:t>women</w:t>
            </w:r>
            <w:r w:rsidRPr="0027054E">
              <w:t xml:space="preserve"> with high gestational weight</w:t>
            </w:r>
            <w:r>
              <w:t xml:space="preserve"> </w:t>
            </w:r>
            <w:r w:rsidRPr="0027054E">
              <w:t>gain had the highest risks of gestational hypertension (OR</w:t>
            </w:r>
            <w:r>
              <w:t xml:space="preserve"> 4.52, 95%</w:t>
            </w:r>
            <w:r w:rsidRPr="0027054E">
              <w:t>CI 3.86</w:t>
            </w:r>
            <w:r>
              <w:rPr>
                <w:rFonts w:ascii="Helvetica" w:hAnsi="Helvetica"/>
              </w:rPr>
              <w:t xml:space="preserve"> to </w:t>
            </w:r>
            <w:r w:rsidRPr="0027054E">
              <w:t>5.31), pre-eclampsi</w:t>
            </w:r>
            <w:r>
              <w:t>a (OR 4.58, 95%</w:t>
            </w:r>
            <w:r w:rsidRPr="0027054E">
              <w:t>CI</w:t>
            </w:r>
            <w:r>
              <w:t xml:space="preserve"> </w:t>
            </w:r>
            <w:r w:rsidRPr="0027054E">
              <w:t>3.90</w:t>
            </w:r>
            <w:r>
              <w:rPr>
                <w:rFonts w:ascii="Helvetica" w:hAnsi="Helvetica"/>
              </w:rPr>
              <w:t xml:space="preserve"> to </w:t>
            </w:r>
            <w:r w:rsidRPr="0027054E">
              <w:t>5.37), gestational diabetes (OR 7.84, 95% CI 6.38</w:t>
            </w:r>
            <w:r>
              <w:rPr>
                <w:rFonts w:ascii="Helvetica" w:hAnsi="Helvetica"/>
              </w:rPr>
              <w:t xml:space="preserve"> to </w:t>
            </w:r>
            <w:r w:rsidRPr="0027054E">
              <w:t>9.62), preterm birth (OR 2.14, 95% CI 1.86</w:t>
            </w:r>
            <w:r w:rsidRPr="0027054E">
              <w:rPr>
                <w:rFonts w:ascii="Helvetica" w:hAnsi="Helvetica"/>
              </w:rPr>
              <w:t>–</w:t>
            </w:r>
            <w:r w:rsidRPr="0027054E">
              <w:t>2.46), and</w:t>
            </w:r>
            <w:r>
              <w:t xml:space="preserve"> </w:t>
            </w:r>
            <w:r w:rsidRPr="0027054E">
              <w:t>large for gestational age at birth (OR 4.77, 95% CI 4.35</w:t>
            </w:r>
            <w:r>
              <w:rPr>
                <w:rFonts w:ascii="Helvetica" w:hAnsi="Helvetica"/>
              </w:rPr>
              <w:t xml:space="preserve"> to </w:t>
            </w:r>
            <w:r w:rsidRPr="0027054E">
              <w:t>5.22). Underweight mothers with low gestational weight</w:t>
            </w:r>
            <w:r>
              <w:t xml:space="preserve"> </w:t>
            </w:r>
            <w:r w:rsidRPr="0027054E">
              <w:t>gain had the highest risk of small for gestational age at</w:t>
            </w:r>
            <w:r>
              <w:t xml:space="preserve"> </w:t>
            </w:r>
            <w:r w:rsidRPr="0027054E">
              <w:t>birth (OR 3.12, 95% CI 2.75</w:t>
            </w:r>
            <w:r>
              <w:rPr>
                <w:rFonts w:ascii="Helvetica" w:hAnsi="Helvetica"/>
              </w:rPr>
              <w:t xml:space="preserve"> to </w:t>
            </w:r>
            <w:r w:rsidRPr="0027054E">
              <w:t>3.54).</w:t>
            </w:r>
          </w:p>
        </w:tc>
        <w:tc>
          <w:tcPr>
            <w:tcW w:w="2411" w:type="dxa"/>
          </w:tcPr>
          <w:p w14:paraId="308130BC" w14:textId="77777777" w:rsidR="00A85AD8" w:rsidRDefault="00A85AD8" w:rsidP="001E01D1"/>
        </w:tc>
      </w:tr>
      <w:tr w:rsidR="00182455" w:rsidRPr="00B60FFF" w14:paraId="58A90D6F" w14:textId="77777777" w:rsidTr="00F11CB4">
        <w:trPr>
          <w:cantSplit/>
        </w:trPr>
        <w:tc>
          <w:tcPr>
            <w:tcW w:w="1418" w:type="dxa"/>
          </w:tcPr>
          <w:p w14:paraId="6019D5D7" w14:textId="25F62C49" w:rsidR="00182455" w:rsidRDefault="00182455" w:rsidP="00F11CB4">
            <w:r>
              <w:t>Goldstein et al 2017</w:t>
            </w:r>
            <w:r w:rsidR="00774750">
              <w:fldChar w:fldCharType="begin">
                <w:fldData xml:space="preserve">PEVuZE5vdGU+PENpdGU+PEF1dGhvcj5Hb2xkc3RlaW48L0F1dGhvcj48WWVhcj4yMDE3PC9ZZWFy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</w:fldData>
              </w:fldChar>
            </w:r>
            <w:r w:rsidR="001A2F28">
              <w:instrText xml:space="preserve"> ADDIN EN.CITE </w:instrText>
            </w:r>
            <w:r w:rsidR="001A2F28">
              <w:fldChar w:fldCharType="begin">
                <w:fldData xml:space="preserve">PEVuZE5vdGU+PENpdGU+PEF1dGhvcj5Hb2xkc3RlaW48L0F1dGhvcj48WWVhcj4yMDE3PC9ZZWFy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</w:fldData>
              </w:fldChar>
            </w:r>
            <w:r w:rsidR="001A2F28">
              <w:instrText xml:space="preserve"> ADDIN EN.CITE.DATA </w:instrText>
            </w:r>
            <w:r w:rsidR="001A2F28">
              <w:fldChar w:fldCharType="end"/>
            </w:r>
            <w:r w:rsidR="00774750">
              <w:fldChar w:fldCharType="separate"/>
            </w:r>
            <w:r w:rsidR="001A2F28" w:rsidRPr="001A2F28">
              <w:rPr>
                <w:noProof/>
                <w:vertAlign w:val="superscript"/>
              </w:rPr>
              <w:t>363</w:t>
            </w:r>
            <w:r w:rsidR="00774750">
              <w:fldChar w:fldCharType="end"/>
            </w:r>
          </w:p>
          <w:p w14:paraId="32C1A5C8" w14:textId="1C8B607E" w:rsidR="00182455" w:rsidRDefault="00182455" w:rsidP="00F11CB4">
            <w:r>
              <w:t>SLR</w:t>
            </w:r>
          </w:p>
        </w:tc>
        <w:tc>
          <w:tcPr>
            <w:tcW w:w="1701" w:type="dxa"/>
          </w:tcPr>
          <w:p w14:paraId="193D58E9" w14:textId="77777777" w:rsidR="00182455" w:rsidRDefault="00182455" w:rsidP="00F11CB4">
            <w:r>
              <w:t>23 studies</w:t>
            </w:r>
          </w:p>
          <w:p w14:paraId="4A01AC58" w14:textId="518942B3" w:rsidR="00182455" w:rsidRDefault="00182455" w:rsidP="00F11CB4">
            <w:r>
              <w:t>1,309,136 women</w:t>
            </w:r>
          </w:p>
        </w:tc>
        <w:tc>
          <w:tcPr>
            <w:tcW w:w="4252" w:type="dxa"/>
          </w:tcPr>
          <w:p w14:paraId="24655AC1" w14:textId="77777777" w:rsidR="00182455" w:rsidRDefault="00182455" w:rsidP="00182455">
            <w:r w:rsidRPr="00B26ED3">
              <w:rPr>
                <w:b/>
              </w:rPr>
              <w:t>Aim</w:t>
            </w:r>
            <w:r>
              <w:t xml:space="preserve">: </w:t>
            </w:r>
            <w:r w:rsidRPr="00182455">
              <w:t>To perform a systematic review, meta-analysis, and metaregression to evaluate associations between gestational weight gain above or below the IOM guideli</w:t>
            </w:r>
            <w:r>
              <w:t>nes</w:t>
            </w:r>
            <w:r w:rsidRPr="00182455">
              <w:t xml:space="preserve"> and maternal and infant outcomes. </w:t>
            </w:r>
          </w:p>
          <w:p w14:paraId="3D3D78C5" w14:textId="49AF2B38" w:rsidR="00182455" w:rsidRPr="00FD0A3B" w:rsidRDefault="00182455" w:rsidP="00182455">
            <w:pPr>
              <w:rPr>
                <w:b/>
              </w:rPr>
            </w:pPr>
            <w:r w:rsidRPr="00182455">
              <w:rPr>
                <w:b/>
              </w:rPr>
              <w:t>Methods</w:t>
            </w:r>
            <w:r w:rsidRPr="00182455">
              <w:t xml:space="preserve">: Search of EMBASE, Evidence-Based Medicine Reviews, MEDLINE, and MEDLINE In-Process between January 1, 1999, and February 7, 2017, for observational studies stratified by prepregnancy BMI category and total gestational weight gain. Data were extracted by 2 independent reviewers. Odds ratios (ORs) and absolute risk differences (ARDs) per live birth were calculated using a random-effects model based on a subset of studies with available data. </w:t>
            </w:r>
          </w:p>
        </w:tc>
        <w:tc>
          <w:tcPr>
            <w:tcW w:w="4394" w:type="dxa"/>
          </w:tcPr>
          <w:p w14:paraId="28ABB70E" w14:textId="44D890BD" w:rsidR="00182455" w:rsidRPr="00182455" w:rsidRDefault="00182455" w:rsidP="00182455">
            <w:pPr>
              <w:rPr>
                <w:i/>
              </w:rPr>
            </w:pPr>
            <w:r w:rsidRPr="00182455">
              <w:rPr>
                <w:i/>
              </w:rPr>
              <w:t xml:space="preserve">Gestational weight gain below the recommendations </w:t>
            </w:r>
          </w:p>
          <w:p w14:paraId="608CE76A" w14:textId="3318B0C9" w:rsidR="00182455" w:rsidRDefault="00A55FAD" w:rsidP="00A55FAD">
            <w:pPr>
              <w:pStyle w:val="bullet"/>
            </w:pPr>
            <w:r>
              <w:t>Small for gestational age: OR 1.53; 95% CI, 1.44 to 1.64</w:t>
            </w:r>
          </w:p>
          <w:p w14:paraId="5E300F5A" w14:textId="0350AD12" w:rsidR="00182455" w:rsidRDefault="00182455" w:rsidP="00A55FAD">
            <w:pPr>
              <w:pStyle w:val="bullet"/>
            </w:pPr>
            <w:r>
              <w:t>P</w:t>
            </w:r>
            <w:r w:rsidRPr="00182455">
              <w:t>rete</w:t>
            </w:r>
            <w:r w:rsidR="00A55FAD">
              <w:t>rm birth: OR 1.70; 95%CI 1.32 to 2.20</w:t>
            </w:r>
          </w:p>
          <w:p w14:paraId="7F47C766" w14:textId="64F6D831" w:rsidR="00182455" w:rsidRDefault="00A55FAD" w:rsidP="00A55FAD">
            <w:pPr>
              <w:pStyle w:val="bullet"/>
            </w:pPr>
            <w:r>
              <w:t xml:space="preserve">Large for gestational age: OR 0.59; 95%CI </w:t>
            </w:r>
            <w:r w:rsidR="00182455" w:rsidRPr="00182455">
              <w:t>0.55</w:t>
            </w:r>
            <w:r>
              <w:t xml:space="preserve"> to 0.64</w:t>
            </w:r>
          </w:p>
          <w:p w14:paraId="0B0C95A9" w14:textId="2939A970" w:rsidR="00182455" w:rsidRDefault="00A55FAD" w:rsidP="00A55FAD">
            <w:pPr>
              <w:pStyle w:val="bullet"/>
            </w:pPr>
            <w:r>
              <w:t>Macrosomia: OR 0.60; 95%CI 0.52 to 0.68</w:t>
            </w:r>
          </w:p>
          <w:p w14:paraId="40EC4EDA" w14:textId="7D658071" w:rsidR="00182455" w:rsidRDefault="00A55FAD" w:rsidP="00A55FAD">
            <w:pPr>
              <w:pStyle w:val="bullet"/>
            </w:pPr>
            <w:r>
              <w:t>Ca</w:t>
            </w:r>
            <w:r w:rsidR="00182455" w:rsidRPr="00182455">
              <w:t xml:space="preserve">esarean </w:t>
            </w:r>
            <w:r>
              <w:t>section: OR</w:t>
            </w:r>
            <w:r w:rsidR="00182455" w:rsidRPr="00182455">
              <w:t xml:space="preserve"> </w:t>
            </w:r>
            <w:r>
              <w:t>0.98; 95%CI 0.96 to 1.02</w:t>
            </w:r>
          </w:p>
          <w:p w14:paraId="4CC74603" w14:textId="77777777" w:rsidR="00A55FAD" w:rsidRPr="00A55FAD" w:rsidRDefault="00182455" w:rsidP="00A55FAD">
            <w:pPr>
              <w:rPr>
                <w:i/>
              </w:rPr>
            </w:pPr>
            <w:r w:rsidRPr="00A55FAD">
              <w:rPr>
                <w:i/>
              </w:rPr>
              <w:t xml:space="preserve">Gestational weight gain above the recommendations </w:t>
            </w:r>
          </w:p>
          <w:p w14:paraId="0B3CA414" w14:textId="3EE1B7E1" w:rsidR="00A55FAD" w:rsidRDefault="00A55FAD" w:rsidP="00A55FAD">
            <w:pPr>
              <w:pStyle w:val="bullet"/>
            </w:pPr>
            <w:r>
              <w:t>Small for gestational age: OR 0.66; 95%CI 0.63 to 0.69</w:t>
            </w:r>
          </w:p>
          <w:p w14:paraId="3FEC1B2A" w14:textId="120F3757" w:rsidR="00A55FAD" w:rsidRDefault="00A55FAD" w:rsidP="00A55FAD">
            <w:pPr>
              <w:pStyle w:val="bullet"/>
            </w:pPr>
            <w:r>
              <w:t xml:space="preserve">Preterm birth: OR, 0.77; 95%CI </w:t>
            </w:r>
            <w:r w:rsidR="00182455" w:rsidRPr="00182455">
              <w:t>0.69</w:t>
            </w:r>
            <w:r>
              <w:t xml:space="preserve"> to 0.86</w:t>
            </w:r>
          </w:p>
          <w:p w14:paraId="75D7B3EE" w14:textId="5A3F0B1D" w:rsidR="00A55FAD" w:rsidRDefault="00A55FAD" w:rsidP="00A55FAD">
            <w:pPr>
              <w:pStyle w:val="bullet"/>
            </w:pPr>
            <w:r>
              <w:t xml:space="preserve">Large for gestational age: OR 1.85; 95%CI </w:t>
            </w:r>
            <w:r w:rsidR="00182455" w:rsidRPr="00182455">
              <w:t>1.76</w:t>
            </w:r>
            <w:r>
              <w:t xml:space="preserve"> to 1.95</w:t>
            </w:r>
          </w:p>
          <w:p w14:paraId="47D3F459" w14:textId="57A291A4" w:rsidR="00A55FAD" w:rsidRDefault="00A55FAD" w:rsidP="00A55FAD">
            <w:pPr>
              <w:pStyle w:val="bullet"/>
            </w:pPr>
            <w:r>
              <w:t xml:space="preserve">Macrosomia: OR 1.95; 95%CI </w:t>
            </w:r>
            <w:r w:rsidR="00182455" w:rsidRPr="00182455">
              <w:t>1.79</w:t>
            </w:r>
            <w:r>
              <w:t xml:space="preserve"> to 2.11</w:t>
            </w:r>
          </w:p>
          <w:p w14:paraId="7A4EFE5F" w14:textId="5081898B" w:rsidR="00182455" w:rsidRPr="00182455" w:rsidRDefault="00E87365" w:rsidP="00A55FAD">
            <w:pPr>
              <w:pStyle w:val="bullet"/>
            </w:pPr>
            <w:r>
              <w:t>C</w:t>
            </w:r>
            <w:r w:rsidR="00A55FAD">
              <w:t>a</w:t>
            </w:r>
            <w:r w:rsidR="00182455" w:rsidRPr="00182455">
              <w:t xml:space="preserve">esarean </w:t>
            </w:r>
            <w:r w:rsidR="00A55FAD">
              <w:t xml:space="preserve">section: OR 1.30; 95%CI </w:t>
            </w:r>
            <w:r w:rsidR="00182455" w:rsidRPr="00182455">
              <w:t>1.25</w:t>
            </w:r>
            <w:r w:rsidR="00A55FAD">
              <w:t xml:space="preserve"> to </w:t>
            </w:r>
            <w:r w:rsidR="00182455" w:rsidRPr="00182455">
              <w:t xml:space="preserve">1.35 </w:t>
            </w:r>
          </w:p>
        </w:tc>
        <w:tc>
          <w:tcPr>
            <w:tcW w:w="2411" w:type="dxa"/>
          </w:tcPr>
          <w:p w14:paraId="4381766D" w14:textId="77777777" w:rsidR="00182455" w:rsidRDefault="00182455" w:rsidP="00F11CB4"/>
        </w:tc>
      </w:tr>
      <w:tr w:rsidR="001F10E3" w:rsidRPr="00B60FFF" w14:paraId="650EB841" w14:textId="77777777" w:rsidTr="00F11CB4">
        <w:trPr>
          <w:cantSplit/>
        </w:trPr>
        <w:tc>
          <w:tcPr>
            <w:tcW w:w="1418" w:type="dxa"/>
          </w:tcPr>
          <w:p w14:paraId="531587DF" w14:textId="3F469832" w:rsidR="001F10E3" w:rsidRDefault="001F10E3" w:rsidP="00F11CB4">
            <w:r>
              <w:t>Goldstein et al 2018</w:t>
            </w:r>
            <w:r w:rsidR="00774750">
              <w:fldChar w:fldCharType="begin">
                <w:fldData xml:space="preserve">PEVuZE5vdGU+PENpdGU+PEF1dGhvcj5Hb2xkc3RlaW48L0F1dGhvcj48WWVhcj4yMDE4PC9ZZWFy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</w:fldData>
              </w:fldChar>
            </w:r>
            <w:r w:rsidR="001A2F28">
              <w:instrText xml:space="preserve"> ADDIN EN.CITE </w:instrText>
            </w:r>
            <w:r w:rsidR="001A2F28">
              <w:fldChar w:fldCharType="begin">
                <w:fldData xml:space="preserve">PEVuZE5vdGU+PENpdGU+PEF1dGhvcj5Hb2xkc3RlaW48L0F1dGhvcj48WWVhcj4yMDE4PC9ZZWFy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</w:fldData>
              </w:fldChar>
            </w:r>
            <w:r w:rsidR="001A2F28">
              <w:instrText xml:space="preserve"> ADDIN EN.CITE.DATA </w:instrText>
            </w:r>
            <w:r w:rsidR="001A2F28">
              <w:fldChar w:fldCharType="end"/>
            </w:r>
            <w:r w:rsidR="00774750">
              <w:fldChar w:fldCharType="separate"/>
            </w:r>
            <w:r w:rsidR="001A2F28" w:rsidRPr="001A2F28">
              <w:rPr>
                <w:noProof/>
                <w:vertAlign w:val="superscript"/>
              </w:rPr>
              <w:t>369</w:t>
            </w:r>
            <w:r w:rsidR="00774750">
              <w:fldChar w:fldCharType="end"/>
            </w:r>
          </w:p>
          <w:p w14:paraId="12D06406" w14:textId="7C0A6354" w:rsidR="00F11CB4" w:rsidRDefault="00F11CB4" w:rsidP="00F11CB4">
            <w:r>
              <w:t>SLR</w:t>
            </w:r>
          </w:p>
        </w:tc>
        <w:tc>
          <w:tcPr>
            <w:tcW w:w="1701" w:type="dxa"/>
          </w:tcPr>
          <w:p w14:paraId="2DBF3A6E" w14:textId="77777777" w:rsidR="001F10E3" w:rsidRDefault="00F11CB4" w:rsidP="00F11CB4">
            <w:r>
              <w:t>23 studies</w:t>
            </w:r>
          </w:p>
          <w:p w14:paraId="5F99F200" w14:textId="2D98FE75" w:rsidR="00F11CB4" w:rsidRDefault="00F11CB4" w:rsidP="00F11CB4">
            <w:r>
              <w:t>1,309,136 women</w:t>
            </w:r>
          </w:p>
        </w:tc>
        <w:tc>
          <w:tcPr>
            <w:tcW w:w="4252" w:type="dxa"/>
          </w:tcPr>
          <w:p w14:paraId="48F78536" w14:textId="4A308AC7" w:rsidR="00F11CB4" w:rsidRDefault="00F11CB4" w:rsidP="00F11CB4">
            <w:r w:rsidRPr="00F11CB4">
              <w:rPr>
                <w:b/>
              </w:rPr>
              <w:t>Aim</w:t>
            </w:r>
            <w:r>
              <w:t>: T</w:t>
            </w:r>
            <w:r w:rsidRPr="00F11CB4">
              <w:t xml:space="preserve">o explore ethnic differences in maternal prepregnancy body mass index (BMI), GWG and health outcomes across regions. </w:t>
            </w:r>
          </w:p>
          <w:p w14:paraId="2FE5D034" w14:textId="50DF9E0D" w:rsidR="001F10E3" w:rsidRDefault="00F11CB4" w:rsidP="00F11CB4">
            <w:r w:rsidRPr="00F11CB4">
              <w:rPr>
                <w:b/>
              </w:rPr>
              <w:t>Methods</w:t>
            </w:r>
            <w:r w:rsidRPr="00F11CB4">
              <w:t>: Systematic review, meta-analysis and meta-regression of observational studies were used for the study. MEDLINE, MEDLINE In-Process, Embase and all Evidence-Based Medicine (EBM) Reviews were searched from 1999 to 2017. Studies were stratified by prepregnancy BMI category and total pregnancy GWG. Odds ratio (ORs) 95% confidence intervals (CI) applied recommended GWG within each BMI category as the reference. Primary outcomes were small for gestational age (SGA), preterm birth and large for gestational age (LGA). Secondary outcomes were macrosomia, caesarean section and gestational diabetes.</w:t>
            </w:r>
          </w:p>
        </w:tc>
        <w:tc>
          <w:tcPr>
            <w:tcW w:w="4394" w:type="dxa"/>
          </w:tcPr>
          <w:p w14:paraId="081D51D6" w14:textId="2F1EBBBE" w:rsidR="00F11CB4" w:rsidRDefault="00F11CB4" w:rsidP="00F11CB4">
            <w:r>
              <w:t>Gestational weight gain</w:t>
            </w:r>
            <w:r w:rsidRPr="00F11CB4">
              <w:t xml:space="preserve"> below guidelines</w:t>
            </w:r>
            <w:r>
              <w:t xml:space="preserve"> versus within guidelines:</w:t>
            </w:r>
            <w:r w:rsidRPr="00F11CB4">
              <w:t xml:space="preserve"> </w:t>
            </w:r>
          </w:p>
          <w:p w14:paraId="69B03381" w14:textId="48DC9268" w:rsidR="00F11CB4" w:rsidRDefault="00F11CB4" w:rsidP="00F11CB4">
            <w:pPr>
              <w:pStyle w:val="bullet"/>
            </w:pPr>
            <w:r>
              <w:t>Small for gestational age</w:t>
            </w:r>
            <w:r w:rsidR="00DE67BA">
              <w:t xml:space="preserve">: OR </w:t>
            </w:r>
            <w:r w:rsidR="00DE67BA" w:rsidRPr="00F11CB4">
              <w:t xml:space="preserve">1.51; </w:t>
            </w:r>
            <w:r w:rsidR="00DE67BA">
              <w:t>95%CI 1.39 to</w:t>
            </w:r>
            <w:r w:rsidR="00DE67BA" w:rsidRPr="00F11CB4">
              <w:t xml:space="preserve"> 1.63 </w:t>
            </w:r>
            <w:r w:rsidRPr="00F11CB4">
              <w:t>(USA/Europe</w:t>
            </w:r>
            <w:r w:rsidR="00DE67BA">
              <w:t>)</w:t>
            </w:r>
            <w:r w:rsidRPr="00F11CB4">
              <w:t xml:space="preserve">; </w:t>
            </w:r>
            <w:r w:rsidR="00DE67BA">
              <w:t xml:space="preserve">OR </w:t>
            </w:r>
            <w:r w:rsidRPr="00F11CB4">
              <w:t xml:space="preserve">1.63; </w:t>
            </w:r>
            <w:r w:rsidR="00DE67BA">
              <w:t>95%CI 1.45 to</w:t>
            </w:r>
            <w:r w:rsidRPr="00F11CB4">
              <w:t xml:space="preserve"> 1.82</w:t>
            </w:r>
            <w:r w:rsidR="00DE67BA">
              <w:t xml:space="preserve"> (</w:t>
            </w:r>
            <w:r w:rsidR="00DE67BA" w:rsidRPr="00F11CB4">
              <w:t>Asia</w:t>
            </w:r>
            <w:r w:rsidRPr="00F11CB4">
              <w:t xml:space="preserve">) </w:t>
            </w:r>
          </w:p>
          <w:p w14:paraId="49152C35" w14:textId="5D3EC3BF" w:rsidR="00F11CB4" w:rsidRDefault="00F11CB4" w:rsidP="00F11CB4">
            <w:pPr>
              <w:pStyle w:val="bullet"/>
            </w:pPr>
            <w:r>
              <w:t>P</w:t>
            </w:r>
            <w:r w:rsidR="00DE67BA">
              <w:t xml:space="preserve">reterm birth: OR 1.35; 95%CI 1.17 to 1.56 </w:t>
            </w:r>
            <w:r w:rsidRPr="00F11CB4">
              <w:t>(USA/Europe</w:t>
            </w:r>
            <w:r w:rsidR="00DE67BA">
              <w:t>);</w:t>
            </w:r>
            <w:r w:rsidRPr="00F11CB4">
              <w:t xml:space="preserve"> </w:t>
            </w:r>
            <w:r w:rsidR="00DE67BA">
              <w:t xml:space="preserve">OR </w:t>
            </w:r>
            <w:r w:rsidR="00DE67BA" w:rsidRPr="00F11CB4">
              <w:t xml:space="preserve">1.06; </w:t>
            </w:r>
            <w:r w:rsidR="00DE67BA">
              <w:t>95%CI 0.78 to</w:t>
            </w:r>
            <w:r w:rsidR="00DE67BA" w:rsidRPr="00F11CB4">
              <w:t xml:space="preserve"> 1.44</w:t>
            </w:r>
            <w:r w:rsidR="00DE67BA">
              <w:t xml:space="preserve"> (</w:t>
            </w:r>
            <w:r w:rsidRPr="00F11CB4">
              <w:t xml:space="preserve">Asia) </w:t>
            </w:r>
          </w:p>
          <w:p w14:paraId="3EBBDD7C" w14:textId="77777777" w:rsidR="00F11CB4" w:rsidRDefault="00F11CB4" w:rsidP="00F11CB4">
            <w:r>
              <w:t>Gestational weight gain</w:t>
            </w:r>
            <w:r w:rsidRPr="00F11CB4">
              <w:t xml:space="preserve"> above guidelines </w:t>
            </w:r>
            <w:r>
              <w:t>versus within guidelines:</w:t>
            </w:r>
          </w:p>
          <w:p w14:paraId="0440E9BC" w14:textId="00109860" w:rsidR="00F11CB4" w:rsidRDefault="00F11CB4" w:rsidP="00F11CB4">
            <w:pPr>
              <w:pStyle w:val="bullet"/>
            </w:pPr>
            <w:r>
              <w:t xml:space="preserve">Large for gestational age: </w:t>
            </w:r>
            <w:r w:rsidR="00DE67BA">
              <w:t xml:space="preserve">OR </w:t>
            </w:r>
            <w:r w:rsidR="00DE67BA" w:rsidRPr="00F11CB4">
              <w:t xml:space="preserve">1.93; </w:t>
            </w:r>
            <w:r w:rsidR="00DE67BA">
              <w:t>95%CI 1.81 to</w:t>
            </w:r>
            <w:r w:rsidR="00DE67BA" w:rsidRPr="00F11CB4">
              <w:t xml:space="preserve"> 2.0</w:t>
            </w:r>
            <w:r w:rsidR="00DE67BA">
              <w:t>6</w:t>
            </w:r>
            <w:r w:rsidR="00DE67BA" w:rsidRPr="00F11CB4">
              <w:t xml:space="preserve"> </w:t>
            </w:r>
            <w:r w:rsidR="00DE67BA">
              <w:t>(USA/Europe</w:t>
            </w:r>
            <w:r w:rsidR="00426481">
              <w:t>)</w:t>
            </w:r>
            <w:r>
              <w:t xml:space="preserve">; </w:t>
            </w:r>
            <w:r w:rsidR="00DE67BA">
              <w:t>OR 1.68; 95%CI 1.51 to 1.87 (Asia</w:t>
            </w:r>
            <w:r>
              <w:t xml:space="preserve">) </w:t>
            </w:r>
          </w:p>
          <w:p w14:paraId="44717CA4" w14:textId="37AC4FF1" w:rsidR="00F11CB4" w:rsidRDefault="00F11CB4" w:rsidP="00F11CB4">
            <w:pPr>
              <w:pStyle w:val="bullet"/>
            </w:pPr>
            <w:r>
              <w:t>M</w:t>
            </w:r>
            <w:r w:rsidR="00DE67BA">
              <w:t>acrosomia: OR 1.87; 95%CI 1.70 to</w:t>
            </w:r>
            <w:r w:rsidR="00DE67BA" w:rsidRPr="00F11CB4">
              <w:t xml:space="preserve"> 2.06 </w:t>
            </w:r>
            <w:r w:rsidRPr="00F11CB4">
              <w:t>(USA/Europe</w:t>
            </w:r>
            <w:r w:rsidR="00DE67BA">
              <w:t>)</w:t>
            </w:r>
            <w:r w:rsidRPr="00F11CB4">
              <w:t xml:space="preserve">; </w:t>
            </w:r>
            <w:r w:rsidR="00DE67BA">
              <w:t xml:space="preserve">OR </w:t>
            </w:r>
            <w:r w:rsidR="00DE67BA" w:rsidRPr="00F11CB4">
              <w:t xml:space="preserve">2.18; </w:t>
            </w:r>
            <w:r w:rsidR="00DE67BA">
              <w:t>95%CI 1.91 to</w:t>
            </w:r>
            <w:r w:rsidR="00DE67BA" w:rsidRPr="00F11CB4">
              <w:t xml:space="preserve"> 2.49</w:t>
            </w:r>
            <w:r w:rsidR="00DE67BA">
              <w:t xml:space="preserve"> (Asia</w:t>
            </w:r>
            <w:r w:rsidRPr="00F11CB4">
              <w:t xml:space="preserve">) </w:t>
            </w:r>
          </w:p>
          <w:p w14:paraId="1E712B71" w14:textId="1CD67B16" w:rsidR="001F10E3" w:rsidRPr="00F11CB4" w:rsidRDefault="00F11CB4" w:rsidP="00DE67BA">
            <w:pPr>
              <w:pStyle w:val="bullet"/>
            </w:pPr>
            <w:r>
              <w:t>C</w:t>
            </w:r>
            <w:r w:rsidRPr="00F11CB4">
              <w:t>aesarean</w:t>
            </w:r>
            <w:r w:rsidR="00DE67BA">
              <w:t xml:space="preserve"> section: OR </w:t>
            </w:r>
            <w:r w:rsidR="00DE67BA" w:rsidRPr="00F11CB4">
              <w:t>1.</w:t>
            </w:r>
            <w:r w:rsidR="00DE67BA">
              <w:t>26; 95%CI 1.21 to</w:t>
            </w:r>
            <w:r w:rsidR="00DE67BA" w:rsidRPr="00F11CB4">
              <w:t xml:space="preserve"> 1.33</w:t>
            </w:r>
            <w:r w:rsidR="00DE67BA">
              <w:t xml:space="preserve"> (USA/Europe); OR </w:t>
            </w:r>
            <w:r w:rsidRPr="00F11CB4">
              <w:t xml:space="preserve">1.37; </w:t>
            </w:r>
            <w:r w:rsidR="00DE67BA">
              <w:t>95%CI 1.30 to 1.45 (Asia</w:t>
            </w:r>
            <w:r w:rsidRPr="00F11CB4">
              <w:t>)</w:t>
            </w:r>
          </w:p>
        </w:tc>
        <w:tc>
          <w:tcPr>
            <w:tcW w:w="2411" w:type="dxa"/>
          </w:tcPr>
          <w:p w14:paraId="769C4BA4" w14:textId="77777777" w:rsidR="001F10E3" w:rsidRDefault="001F10E3" w:rsidP="00F11CB4"/>
        </w:tc>
      </w:tr>
      <w:tr w:rsidR="00E03B51" w:rsidRPr="00B60FFF" w14:paraId="0714C138" w14:textId="77777777" w:rsidTr="00F11CB4">
        <w:trPr>
          <w:cantSplit/>
        </w:trPr>
        <w:tc>
          <w:tcPr>
            <w:tcW w:w="1418" w:type="dxa"/>
          </w:tcPr>
          <w:p w14:paraId="70106520" w14:textId="6B14DBEB" w:rsidR="00E03B51" w:rsidRDefault="00FD0A3B" w:rsidP="00F11CB4">
            <w:r>
              <w:t>Carreno et al 2012</w:t>
            </w:r>
            <w:r w:rsidR="00BA7CBD">
              <w:fldChar w:fldCharType="begin">
                <w:fldData xml:space="preserve">PEVuZE5vdGU+PENpdGU+PEF1dGhvcj5DYXJyZW5vPC9BdXRob3I+PFllYXI+MjAxMjwvWWVhcj48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</w:fldData>
              </w:fldChar>
            </w:r>
            <w:r w:rsidR="001A2F28">
              <w:instrText xml:space="preserve"> ADDIN EN.CITE </w:instrText>
            </w:r>
            <w:r w:rsidR="001A2F28">
              <w:fldChar w:fldCharType="begin">
                <w:fldData xml:space="preserve">PEVuZE5vdGU+PENpdGU+PEF1dGhvcj5DYXJyZW5vPC9BdXRob3I+PFllYXI+MjAxMjwvWWVhcj48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</w:fldData>
              </w:fldChar>
            </w:r>
            <w:r w:rsidR="001A2F28">
              <w:instrText xml:space="preserve"> ADDIN EN.CITE.DATA </w:instrText>
            </w:r>
            <w:r w:rsidR="001A2F28">
              <w:fldChar w:fldCharType="end"/>
            </w:r>
            <w:r w:rsidR="00BA7CBD">
              <w:fldChar w:fldCharType="separate"/>
            </w:r>
            <w:r w:rsidR="001A2F28" w:rsidRPr="001A2F28">
              <w:rPr>
                <w:noProof/>
                <w:vertAlign w:val="superscript"/>
              </w:rPr>
              <w:t>368</w:t>
            </w:r>
            <w:r w:rsidR="00BA7CBD">
              <w:fldChar w:fldCharType="end"/>
            </w:r>
          </w:p>
          <w:p w14:paraId="02E8B439" w14:textId="77777777" w:rsidR="00FD0A3B" w:rsidRDefault="00FD0A3B" w:rsidP="00F11CB4">
            <w:r>
              <w:t>Secondary analysis of RCT</w:t>
            </w:r>
          </w:p>
          <w:p w14:paraId="714E3A8D" w14:textId="79CC23D9" w:rsidR="00FD0A3B" w:rsidRDefault="00182455" w:rsidP="00F11CB4">
            <w:r>
              <w:t>United States</w:t>
            </w:r>
          </w:p>
        </w:tc>
        <w:tc>
          <w:tcPr>
            <w:tcW w:w="1701" w:type="dxa"/>
          </w:tcPr>
          <w:p w14:paraId="61291CA5" w14:textId="2C156475" w:rsidR="00E03B51" w:rsidRDefault="00FD0A3B" w:rsidP="00F11CB4">
            <w:r>
              <w:t>7,895</w:t>
            </w:r>
          </w:p>
        </w:tc>
        <w:tc>
          <w:tcPr>
            <w:tcW w:w="4252" w:type="dxa"/>
          </w:tcPr>
          <w:p w14:paraId="499790A7" w14:textId="77777777" w:rsidR="00FD0A3B" w:rsidRDefault="00FD0A3B" w:rsidP="00FD0A3B">
            <w:r w:rsidRPr="00FD0A3B">
              <w:rPr>
                <w:b/>
              </w:rPr>
              <w:t>Aim</w:t>
            </w:r>
            <w:r>
              <w:t xml:space="preserve">: </w:t>
            </w:r>
            <w:r w:rsidRPr="00FD0A3B">
              <w:t xml:space="preserve">To estimate whether there is an association between excessive early gestational weight gain and the development of gestational diabetes mellitus (GDM) and excessive fetal growth. </w:t>
            </w:r>
          </w:p>
          <w:p w14:paraId="013CD5AA" w14:textId="7FB557F5" w:rsidR="00E03B51" w:rsidRPr="005629DA" w:rsidRDefault="00FD0A3B" w:rsidP="00FD0A3B">
            <w:pPr>
              <w:rPr>
                <w:rFonts w:ascii="Helvetica" w:hAnsi="Helvetica"/>
                <w:b/>
                <w:szCs w:val="18"/>
              </w:rPr>
            </w:pPr>
            <w:r w:rsidRPr="00FD0A3B">
              <w:rPr>
                <w:b/>
              </w:rPr>
              <w:t>Methods</w:t>
            </w:r>
            <w:r w:rsidRPr="00FD0A3B">
              <w:t>: This is a secondary analysis of a randomi</w:t>
            </w:r>
            <w:r w:rsidR="0025000C">
              <w:t>s</w:t>
            </w:r>
            <w:r w:rsidRPr="00FD0A3B">
              <w:t xml:space="preserve">ed controlled trial of vitamins C and E in nulliparous low-risk women. Maternal weight gain from prepregnancy (self-reported) to 15-18 weeks of gestation was measured, and expected gestational weight gain was determined using the Institute of Medicine 2009 guidelines for each prepregnancy body mass index category. Excessive early gestational weight gain was defined as gestational weight gain greater than the upper range of the Institute of Medicine guidelines. Rates of GDM, birth weight greater than 4,000 g, and large for gestational age (LGA, birth weight 90 percentile or higher) were calculated and compared between women with excessive early gestational weight gain and early nonexcessive gestational weight gain (within or below Institute of Medicine guidelines). </w:t>
            </w:r>
          </w:p>
        </w:tc>
        <w:tc>
          <w:tcPr>
            <w:tcW w:w="4394" w:type="dxa"/>
          </w:tcPr>
          <w:p w14:paraId="15DD8791" w14:textId="502CF76E" w:rsidR="00E03B51" w:rsidRPr="00FD0A3B" w:rsidRDefault="00FD0A3B" w:rsidP="00AB31EB">
            <w:r w:rsidRPr="00FD0A3B">
              <w:t>Excessive early gestational weight gain occurred in 47.5% of women. Ninety-three percent of women with excessive early gestational weight gain had total gestational weight gain greater than Institute of Medicine guidelines. In contrast, only 55% of women with non</w:t>
            </w:r>
            <w:r>
              <w:t>-</w:t>
            </w:r>
            <w:r w:rsidRPr="00FD0A3B">
              <w:t>excessive early gestational weight gain had total gestational weight gain greater than Institute of Medicine guidelines (P&lt;.001). Rates of GDM</w:t>
            </w:r>
            <w:r w:rsidR="00AB31EB">
              <w:t xml:space="preserve"> (OR 1.4; 95%CI 1.1 to 1.9)</w:t>
            </w:r>
            <w:r w:rsidRPr="00FD0A3B">
              <w:t>, LGA</w:t>
            </w:r>
            <w:r w:rsidR="00AB31EB">
              <w:t xml:space="preserve"> (OR 1.4; 95%CI 1.2 to 1.6)</w:t>
            </w:r>
            <w:r w:rsidRPr="00FD0A3B">
              <w:t xml:space="preserve">, and </w:t>
            </w:r>
            <w:r w:rsidR="00AB31EB">
              <w:t>macrosomia &gt;</w:t>
            </w:r>
            <w:r w:rsidRPr="00FD0A3B">
              <w:t xml:space="preserve">4,000 g </w:t>
            </w:r>
            <w:r w:rsidR="00AB31EB">
              <w:t xml:space="preserve">(OR 1.5; 95%CI 1.3 to 1.8) </w:t>
            </w:r>
            <w:r w:rsidRPr="00FD0A3B">
              <w:t xml:space="preserve">were higher in women with excessive early gestational weight gain. </w:t>
            </w:r>
          </w:p>
        </w:tc>
        <w:tc>
          <w:tcPr>
            <w:tcW w:w="2411" w:type="dxa"/>
          </w:tcPr>
          <w:p w14:paraId="6EA690FA" w14:textId="77777777" w:rsidR="00E03B51" w:rsidRDefault="00E03B51" w:rsidP="00F11CB4"/>
        </w:tc>
      </w:tr>
      <w:tr w:rsidR="008C50EB" w:rsidRPr="00B60FFF" w14:paraId="75C62099" w14:textId="77777777" w:rsidTr="00F11CB4">
        <w:trPr>
          <w:cantSplit/>
        </w:trPr>
        <w:tc>
          <w:tcPr>
            <w:tcW w:w="1418" w:type="dxa"/>
          </w:tcPr>
          <w:p w14:paraId="6AA3317C" w14:textId="3539991C" w:rsidR="008C50EB" w:rsidRDefault="004A7F1A" w:rsidP="00F11CB4">
            <w:r>
              <w:t>Kapadia et al 2015</w:t>
            </w:r>
            <w:r w:rsidR="00774750">
              <w:fldChar w:fldCharType="begin">
                <w:fldData xml:space="preserve">PEVuZE5vdGU+PENpdGU+PEF1dGhvcj5LYXBhZGlhPC9BdXRob3I+PFllYXI+MjAxNTwvWWVhcj48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</w:fldData>
              </w:fldChar>
            </w:r>
            <w:r w:rsidR="001A2F28">
              <w:instrText xml:space="preserve"> ADDIN EN.CITE </w:instrText>
            </w:r>
            <w:r w:rsidR="001A2F28">
              <w:fldChar w:fldCharType="begin">
                <w:fldData xml:space="preserve">PEVuZE5vdGU+PENpdGU+PEF1dGhvcj5LYXBhZGlhPC9BdXRob3I+PFllYXI+MjAxNTwvWWVhcj48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</w:fldData>
              </w:fldChar>
            </w:r>
            <w:r w:rsidR="001A2F28">
              <w:instrText xml:space="preserve"> ADDIN EN.CITE.DATA </w:instrText>
            </w:r>
            <w:r w:rsidR="001A2F28">
              <w:fldChar w:fldCharType="end"/>
            </w:r>
            <w:r w:rsidR="00774750">
              <w:fldChar w:fldCharType="separate"/>
            </w:r>
            <w:r w:rsidR="001A2F28" w:rsidRPr="001A2F28">
              <w:rPr>
                <w:noProof/>
                <w:vertAlign w:val="superscript"/>
              </w:rPr>
              <w:t>370</w:t>
            </w:r>
            <w:r w:rsidR="00774750">
              <w:fldChar w:fldCharType="end"/>
            </w:r>
          </w:p>
          <w:p w14:paraId="77EDC1F5" w14:textId="656A178E" w:rsidR="004A7F1A" w:rsidRDefault="004A7F1A" w:rsidP="00F11CB4">
            <w:r>
              <w:t>SLR</w:t>
            </w:r>
          </w:p>
        </w:tc>
        <w:tc>
          <w:tcPr>
            <w:tcW w:w="1701" w:type="dxa"/>
          </w:tcPr>
          <w:p w14:paraId="3CF763A3" w14:textId="77777777" w:rsidR="008C50EB" w:rsidRDefault="004A7F1A" w:rsidP="00F11CB4">
            <w:r>
              <w:t>18 cohort studies</w:t>
            </w:r>
          </w:p>
          <w:p w14:paraId="7736DE05" w14:textId="31EE1B7D" w:rsidR="00CE70E1" w:rsidRPr="00CE70E1" w:rsidRDefault="00CE70E1" w:rsidP="00CE70E1">
            <w:r w:rsidRPr="00CE70E1">
              <w:t>99,723</w:t>
            </w:r>
            <w:r>
              <w:t xml:space="preserve"> women</w:t>
            </w:r>
          </w:p>
        </w:tc>
        <w:tc>
          <w:tcPr>
            <w:tcW w:w="4252" w:type="dxa"/>
          </w:tcPr>
          <w:p w14:paraId="30314186" w14:textId="77777777" w:rsidR="004A7F1A" w:rsidRDefault="004A7F1A" w:rsidP="00FD0A3B">
            <w:r w:rsidRPr="004A7F1A">
              <w:rPr>
                <w:b/>
              </w:rPr>
              <w:t>Aim</w:t>
            </w:r>
            <w:r>
              <w:t>: T</w:t>
            </w:r>
            <w:r w:rsidRPr="008C50EB">
              <w:t xml:space="preserve">o determine the risk of adverse pregnancy outcomes with gestational weight gain (GWG) below the 2009 Institute of Medicine guidelines compared with within the guidelines in obese women. </w:t>
            </w:r>
          </w:p>
          <w:p w14:paraId="0EF05623" w14:textId="733558E2" w:rsidR="008C50EB" w:rsidRPr="00FD0A3B" w:rsidRDefault="004A7F1A" w:rsidP="004A7F1A">
            <w:pPr>
              <w:rPr>
                <w:b/>
              </w:rPr>
            </w:pPr>
            <w:r w:rsidRPr="004A7F1A">
              <w:rPr>
                <w:b/>
              </w:rPr>
              <w:t>Methods</w:t>
            </w:r>
            <w:r>
              <w:t xml:space="preserve">: </w:t>
            </w:r>
            <w:r w:rsidRPr="008C50EB">
              <w:t xml:space="preserve">MEDLINE, Embase, Cochrane Register, CINHAL and Web of Science were searched from 1 January 2009 to 31 July 2014. Quality was assessed using a modified Newcastle-Ottawa scale. Three primary outcomes were included: preterm birth, small for gestational age (SGA) and large for gestational age (LGA). </w:t>
            </w:r>
          </w:p>
        </w:tc>
        <w:tc>
          <w:tcPr>
            <w:tcW w:w="4394" w:type="dxa"/>
          </w:tcPr>
          <w:p w14:paraId="1783DDC5" w14:textId="6F990283" w:rsidR="004A7F1A" w:rsidRPr="00954CA7" w:rsidRDefault="00954CA7" w:rsidP="008C50EB">
            <w:r>
              <w:t>Gestational weight gain</w:t>
            </w:r>
            <w:r w:rsidR="008C50EB" w:rsidRPr="00954CA7">
              <w:t xml:space="preserve"> below the guidelines</w:t>
            </w:r>
            <w:r w:rsidR="004A7F1A" w:rsidRPr="00954CA7">
              <w:t xml:space="preserve"> vs within the guidelines:</w:t>
            </w:r>
            <w:r w:rsidR="008C50EB" w:rsidRPr="00954CA7">
              <w:t xml:space="preserve"> </w:t>
            </w:r>
          </w:p>
          <w:p w14:paraId="2CD2CB0F" w14:textId="35CE1033" w:rsidR="004A7F1A" w:rsidRDefault="004A7F1A" w:rsidP="004A7F1A">
            <w:pPr>
              <w:pStyle w:val="bullet"/>
            </w:pPr>
            <w:r>
              <w:t>Preterm birth: aOR</w:t>
            </w:r>
            <w:r w:rsidR="008C50EB" w:rsidRPr="008C50EB">
              <w:t xml:space="preserve"> 1.46; 95%</w:t>
            </w:r>
            <w:r>
              <w:t>CI</w:t>
            </w:r>
            <w:r w:rsidR="008C50EB" w:rsidRPr="008C50EB">
              <w:t xml:space="preserve"> 1.07</w:t>
            </w:r>
            <w:r>
              <w:t xml:space="preserve"> to </w:t>
            </w:r>
            <w:r w:rsidR="008C50EB" w:rsidRPr="008C50EB">
              <w:t>2.00</w:t>
            </w:r>
            <w:r w:rsidR="00766940">
              <w:t>; 2</w:t>
            </w:r>
            <w:r w:rsidR="0092570B">
              <w:t> </w:t>
            </w:r>
            <w:r w:rsidR="00766940">
              <w:t>studies, n=2,660</w:t>
            </w:r>
          </w:p>
          <w:p w14:paraId="1C1D1A9B" w14:textId="3D5056AF" w:rsidR="004A7F1A" w:rsidRDefault="004A7F1A" w:rsidP="004A7F1A">
            <w:pPr>
              <w:pStyle w:val="bullet"/>
            </w:pPr>
            <w:r>
              <w:t>Small for gestational age: OR 1.24; 95%</w:t>
            </w:r>
            <w:r w:rsidR="008C50EB" w:rsidRPr="008C50EB">
              <w:t>CI 1.13</w:t>
            </w:r>
            <w:r>
              <w:t xml:space="preserve"> to </w:t>
            </w:r>
            <w:r w:rsidR="0092570B">
              <w:t>1.36; 5 studies; n=11,975</w:t>
            </w:r>
          </w:p>
          <w:p w14:paraId="4D570E4C" w14:textId="4E1A4F77" w:rsidR="004A7F1A" w:rsidRDefault="004A7F1A" w:rsidP="004A7F1A">
            <w:pPr>
              <w:pStyle w:val="bullet"/>
            </w:pPr>
            <w:r>
              <w:t>Large for gestational age: aOR 0.77; 95%</w:t>
            </w:r>
            <w:r w:rsidR="008C50EB" w:rsidRPr="008C50EB">
              <w:t>CI 0.73</w:t>
            </w:r>
            <w:r>
              <w:t xml:space="preserve"> to </w:t>
            </w:r>
            <w:r w:rsidR="008C50EB" w:rsidRPr="008C50EB">
              <w:t>0.81</w:t>
            </w:r>
            <w:r w:rsidR="0092570B">
              <w:t>; 5 studies; n=11,983</w:t>
            </w:r>
          </w:p>
          <w:p w14:paraId="70A10119" w14:textId="77777777" w:rsidR="0092570B" w:rsidRDefault="0092570B" w:rsidP="004A7F1A">
            <w:pPr>
              <w:pStyle w:val="bullet"/>
            </w:pPr>
            <w:r>
              <w:t>Low birth weight: aOR1.08; 95%CI 0.76 to 1.54; 2 studies; n=8,680</w:t>
            </w:r>
          </w:p>
          <w:p w14:paraId="5A6405E2" w14:textId="6267648A" w:rsidR="004A7F1A" w:rsidRDefault="004A7F1A" w:rsidP="004A7F1A">
            <w:pPr>
              <w:pStyle w:val="bullet"/>
            </w:pPr>
            <w:r>
              <w:t>Macrosomia: aOR 0.64; 95%CI 0.54 to 0.77</w:t>
            </w:r>
            <w:r w:rsidR="0092570B">
              <w:t>; 4 studies; n-9,994</w:t>
            </w:r>
          </w:p>
          <w:p w14:paraId="0ABE23D6" w14:textId="3388F9F2" w:rsidR="004A7F1A" w:rsidRDefault="004A7F1A" w:rsidP="004A7F1A">
            <w:pPr>
              <w:pStyle w:val="bullet"/>
            </w:pPr>
            <w:r>
              <w:t>Gestational hypertension: a</w:t>
            </w:r>
            <w:r w:rsidR="008C50EB" w:rsidRPr="008C50EB">
              <w:t>OR, 0.70; 9</w:t>
            </w:r>
            <w:r>
              <w:t>5%</w:t>
            </w:r>
            <w:r w:rsidR="008C50EB" w:rsidRPr="008C50EB">
              <w:t>CI 0.53</w:t>
            </w:r>
            <w:r>
              <w:t xml:space="preserve"> to </w:t>
            </w:r>
            <w:r w:rsidR="008C50EB" w:rsidRPr="008C50EB">
              <w:t>0.93</w:t>
            </w:r>
            <w:r w:rsidR="0092570B">
              <w:t>; 2 studies; n=2,781</w:t>
            </w:r>
          </w:p>
          <w:p w14:paraId="761000E3" w14:textId="537924E2" w:rsidR="0092570B" w:rsidRDefault="0092570B" w:rsidP="004A7F1A">
            <w:pPr>
              <w:pStyle w:val="bullet"/>
            </w:pPr>
            <w:r>
              <w:t>Gestational diabetes: aOR1</w:t>
            </w:r>
            <w:r w:rsidR="00942AF8">
              <w:t>.15; 95%CI 0.91 to 1.45; 1 study</w:t>
            </w:r>
            <w:r>
              <w:t>; n=882</w:t>
            </w:r>
          </w:p>
          <w:p w14:paraId="256B70C5" w14:textId="28E97D66" w:rsidR="004A7F1A" w:rsidRDefault="004A7F1A" w:rsidP="004A7F1A">
            <w:pPr>
              <w:pStyle w:val="bullet"/>
            </w:pPr>
            <w:r>
              <w:t>Pre-eclampsia: aOR 0.90; 95%</w:t>
            </w:r>
            <w:r w:rsidR="008C50EB" w:rsidRPr="008C50EB">
              <w:t>CI 0.82</w:t>
            </w:r>
            <w:r>
              <w:t xml:space="preserve"> to 0.99</w:t>
            </w:r>
            <w:r w:rsidR="0092570B">
              <w:t>; 4 studies; n=22,500</w:t>
            </w:r>
          </w:p>
          <w:p w14:paraId="207C8CA5" w14:textId="77777777" w:rsidR="008C50EB" w:rsidRDefault="004A7F1A" w:rsidP="004A7F1A">
            <w:pPr>
              <w:pStyle w:val="bullet"/>
            </w:pPr>
            <w:r>
              <w:t>Caesarean section: aOR 0.87; 95%</w:t>
            </w:r>
            <w:r w:rsidR="008C50EB" w:rsidRPr="008C50EB">
              <w:t>CI 0.82</w:t>
            </w:r>
            <w:r>
              <w:t xml:space="preserve"> to 0.92</w:t>
            </w:r>
            <w:r w:rsidR="0092570B">
              <w:t>; 4 studies; n=27,241</w:t>
            </w:r>
          </w:p>
          <w:p w14:paraId="7651FDA9" w14:textId="400ED081" w:rsidR="0092570B" w:rsidRDefault="00520920" w:rsidP="004A7F1A">
            <w:pPr>
              <w:pStyle w:val="bullet"/>
            </w:pPr>
            <w:r>
              <w:t>Apgar score &lt;7 at 5 min</w:t>
            </w:r>
            <w:r w:rsidR="0092570B">
              <w:t>utes: aOR 0.92; 95%CI 0.67 to 1.27; 3 studies; n=26,449</w:t>
            </w:r>
          </w:p>
          <w:p w14:paraId="35253AFB" w14:textId="7BFF2F59" w:rsidR="0092570B" w:rsidRPr="008C50EB" w:rsidRDefault="0092570B" w:rsidP="004A7F1A">
            <w:pPr>
              <w:pStyle w:val="bullet"/>
            </w:pPr>
            <w:r>
              <w:t>Postpartum weight retention: MD -5.3; 95%CI -9.0 to 1.17; 2 studies; n=31</w:t>
            </w:r>
          </w:p>
        </w:tc>
        <w:tc>
          <w:tcPr>
            <w:tcW w:w="2411" w:type="dxa"/>
          </w:tcPr>
          <w:p w14:paraId="705486D9" w14:textId="77777777" w:rsidR="008C50EB" w:rsidRDefault="008C50EB" w:rsidP="00F11CB4"/>
        </w:tc>
      </w:tr>
      <w:tr w:rsidR="002C667E" w:rsidRPr="00B60FFF" w14:paraId="188F7C1D" w14:textId="77777777" w:rsidTr="00F11CB4">
        <w:trPr>
          <w:cantSplit/>
        </w:trPr>
        <w:tc>
          <w:tcPr>
            <w:tcW w:w="1418" w:type="dxa"/>
          </w:tcPr>
          <w:p w14:paraId="18F669A5" w14:textId="4D372D13" w:rsidR="002C667E" w:rsidRDefault="002C667E" w:rsidP="00F11CB4">
            <w:r>
              <w:t>Kapadia et al 2015</w:t>
            </w:r>
            <w:r w:rsidR="00774750">
              <w:fldChar w:fldCharType="begin">
                <w:fldData xml:space="preserve">PEVuZE5vdGU+PENpdGU+PEF1dGhvcj5LYXBhZGlhPC9BdXRob3I+PFllYXI+MjAxNTwvWWVhcj48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=
</w:fldData>
              </w:fldChar>
            </w:r>
            <w:r w:rsidR="001A2F28">
              <w:instrText xml:space="preserve"> ADDIN EN.CITE </w:instrText>
            </w:r>
            <w:r w:rsidR="001A2F28">
              <w:fldChar w:fldCharType="begin">
                <w:fldData xml:space="preserve">PEVuZE5vdGU+PENpdGU+PEF1dGhvcj5LYXBhZGlhPC9BdXRob3I+PFllYXI+MjAxNTwvWWVhcj48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=
</w:fldData>
              </w:fldChar>
            </w:r>
            <w:r w:rsidR="001A2F28">
              <w:instrText xml:space="preserve"> ADDIN EN.CITE.DATA </w:instrText>
            </w:r>
            <w:r w:rsidR="001A2F28">
              <w:fldChar w:fldCharType="end"/>
            </w:r>
            <w:r w:rsidR="00774750">
              <w:fldChar w:fldCharType="separate"/>
            </w:r>
            <w:r w:rsidR="001A2F28" w:rsidRPr="001A2F28">
              <w:rPr>
                <w:noProof/>
                <w:vertAlign w:val="superscript"/>
              </w:rPr>
              <w:t>371</w:t>
            </w:r>
            <w:r w:rsidR="00774750">
              <w:fldChar w:fldCharType="end"/>
            </w:r>
          </w:p>
          <w:p w14:paraId="2FD50A61" w14:textId="643109E6" w:rsidR="002C667E" w:rsidRDefault="002C667E" w:rsidP="00F11CB4">
            <w:r>
              <w:t>SLR</w:t>
            </w:r>
          </w:p>
        </w:tc>
        <w:tc>
          <w:tcPr>
            <w:tcW w:w="1701" w:type="dxa"/>
          </w:tcPr>
          <w:p w14:paraId="17F9F4D8" w14:textId="77777777" w:rsidR="002C667E" w:rsidRDefault="002C667E" w:rsidP="00F11CB4">
            <w:r>
              <w:t>6 cohort studies</w:t>
            </w:r>
          </w:p>
          <w:p w14:paraId="7DE02661" w14:textId="1B2D533F" w:rsidR="00D34E49" w:rsidRPr="00D34E49" w:rsidRDefault="00D34E49" w:rsidP="00D34E49">
            <w:r w:rsidRPr="00D34E49">
              <w:t>60,913</w:t>
            </w:r>
            <w:r>
              <w:t xml:space="preserve"> obese women</w:t>
            </w:r>
          </w:p>
          <w:p w14:paraId="1AFC0681" w14:textId="4855B75D" w:rsidR="00D34E49" w:rsidRDefault="00D34E49" w:rsidP="00F11CB4"/>
        </w:tc>
        <w:tc>
          <w:tcPr>
            <w:tcW w:w="4252" w:type="dxa"/>
          </w:tcPr>
          <w:p w14:paraId="7CEF024D" w14:textId="3CBE1931" w:rsidR="002C667E" w:rsidRDefault="002C667E" w:rsidP="002C667E">
            <w:r w:rsidRPr="002C667E">
              <w:rPr>
                <w:b/>
              </w:rPr>
              <w:t>Aim</w:t>
            </w:r>
            <w:r>
              <w:t>: To summaris</w:t>
            </w:r>
            <w:r w:rsidRPr="002C667E">
              <w:t xml:space="preserve">e pregnancy outcomes in obese women with </w:t>
            </w:r>
            <w:r w:rsidR="00954CA7">
              <w:t>gestational weight loss</w:t>
            </w:r>
            <w:r w:rsidRPr="002C667E">
              <w:t xml:space="preserve"> compared to </w:t>
            </w:r>
            <w:r w:rsidR="00954CA7">
              <w:t>gestational weight gain</w:t>
            </w:r>
            <w:r w:rsidRPr="002C667E">
              <w:t xml:space="preserve"> within the 2009 Institute of Medicine guidelines (5-9 kg). </w:t>
            </w:r>
          </w:p>
          <w:p w14:paraId="51923F7B" w14:textId="570D85ED" w:rsidR="002C667E" w:rsidRPr="004A7F1A" w:rsidRDefault="002C667E" w:rsidP="00974073">
            <w:pPr>
              <w:rPr>
                <w:b/>
              </w:rPr>
            </w:pPr>
            <w:r w:rsidRPr="002C667E">
              <w:rPr>
                <w:b/>
              </w:rPr>
              <w:t>Methods</w:t>
            </w:r>
            <w:r w:rsidRPr="002C667E">
              <w:t xml:space="preserve">: Five databases were searched from 1 January 2009 to 31 July 2014. The Cochrane Handbook for Systematic Reviews of Interventions and the PRISMA Statement were followed. A modified version of the Newcastle-Ottawa scale was used to assess individual study quality. Small for gestational age (SGA), large for gestational age (LGA) and preterm birth were our primary outcomes. </w:t>
            </w:r>
          </w:p>
        </w:tc>
        <w:tc>
          <w:tcPr>
            <w:tcW w:w="4394" w:type="dxa"/>
          </w:tcPr>
          <w:p w14:paraId="7086EC03" w14:textId="3CF42CF0" w:rsidR="002C667E" w:rsidRDefault="00954CA7" w:rsidP="002C667E">
            <w:r>
              <w:t xml:space="preserve">Gestational </w:t>
            </w:r>
            <w:r w:rsidR="00E8552E">
              <w:t xml:space="preserve">weight loss versus </w:t>
            </w:r>
            <w:r>
              <w:t>weight gain</w:t>
            </w:r>
            <w:r w:rsidR="002C667E" w:rsidRPr="002C667E">
              <w:t xml:space="preserve"> within the guidelines</w:t>
            </w:r>
            <w:r w:rsidR="002C667E">
              <w:t>:</w:t>
            </w:r>
          </w:p>
          <w:p w14:paraId="2A499E83" w14:textId="563A65C3" w:rsidR="002C667E" w:rsidRDefault="002C667E" w:rsidP="002C667E">
            <w:pPr>
              <w:pStyle w:val="bullet"/>
            </w:pPr>
            <w:r>
              <w:t>Small for gestational age: aOR</w:t>
            </w:r>
            <w:r w:rsidRPr="002C667E">
              <w:t xml:space="preserve"> 1.76; 95%</w:t>
            </w:r>
            <w:r>
              <w:t>CI</w:t>
            </w:r>
            <w:r w:rsidRPr="002C667E">
              <w:t xml:space="preserve"> 1.45</w:t>
            </w:r>
            <w:r>
              <w:t xml:space="preserve"> to </w:t>
            </w:r>
            <w:r w:rsidRPr="002C667E">
              <w:t>2.14</w:t>
            </w:r>
            <w:r>
              <w:t>; 2 studies</w:t>
            </w:r>
          </w:p>
          <w:p w14:paraId="242664DA" w14:textId="195ED464" w:rsidR="002C667E" w:rsidRDefault="002C667E" w:rsidP="002C667E">
            <w:pPr>
              <w:pStyle w:val="bullet"/>
            </w:pPr>
            <w:r>
              <w:t>Large for gestational age: aOR 0.57; 95%</w:t>
            </w:r>
            <w:r w:rsidRPr="002C667E">
              <w:t>CI 0.52</w:t>
            </w:r>
            <w:r>
              <w:t xml:space="preserve"> to </w:t>
            </w:r>
            <w:r w:rsidRPr="002C667E">
              <w:t>0.62</w:t>
            </w:r>
            <w:r>
              <w:t>; 2 studies</w:t>
            </w:r>
          </w:p>
          <w:p w14:paraId="0E5E3AE1" w14:textId="55FE9CAC" w:rsidR="00954CA7" w:rsidRDefault="00954CA7" w:rsidP="002C667E">
            <w:pPr>
              <w:pStyle w:val="bullet"/>
            </w:pPr>
            <w:r>
              <w:t>Low birth weight: aOR 1.68; 95%CI 1.10 to 2.57</w:t>
            </w:r>
            <w:r w:rsidR="00866F5D">
              <w:t>; 1 study</w:t>
            </w:r>
          </w:p>
          <w:p w14:paraId="6606BF0B" w14:textId="5A48AD0A" w:rsidR="002C667E" w:rsidRDefault="002C667E" w:rsidP="002C667E">
            <w:pPr>
              <w:pStyle w:val="bullet"/>
            </w:pPr>
            <w:r>
              <w:t>Macrosomia: aOR 0.58; 95%CI 0.38 to 0.89; 1 study</w:t>
            </w:r>
          </w:p>
          <w:p w14:paraId="31232D3A" w14:textId="2D8AE6AF" w:rsidR="002C667E" w:rsidRDefault="002C667E" w:rsidP="002C667E">
            <w:pPr>
              <w:pStyle w:val="bullet"/>
            </w:pPr>
            <w:r>
              <w:t>Caesarean section: aOR 0.73; 95%CI 0.67 to 0.80; 2 studies</w:t>
            </w:r>
          </w:p>
          <w:p w14:paraId="7B044EA6" w14:textId="67830656" w:rsidR="002C667E" w:rsidRDefault="002C667E" w:rsidP="002C667E">
            <w:pPr>
              <w:pStyle w:val="bullet"/>
            </w:pPr>
            <w:r>
              <w:t>Gestational diabetes: aOR 0.88; 95%CI 0.62 to 1.25</w:t>
            </w:r>
            <w:r w:rsidR="00954CA7">
              <w:t>; 1 study</w:t>
            </w:r>
          </w:p>
          <w:p w14:paraId="44C08E88" w14:textId="2A28D1C5" w:rsidR="002C667E" w:rsidRDefault="002C667E" w:rsidP="002C667E">
            <w:pPr>
              <w:pStyle w:val="bullet"/>
            </w:pPr>
            <w:r>
              <w:t>Pre-eclampsia: aOR 0.82; 95%CI 0.66 to 1.02; 1 study</w:t>
            </w:r>
          </w:p>
          <w:p w14:paraId="28970575" w14:textId="44B928C7" w:rsidR="00954CA7" w:rsidRDefault="00954CA7" w:rsidP="002C667E">
            <w:pPr>
              <w:pStyle w:val="bullet"/>
            </w:pPr>
            <w:r>
              <w:t>Apgar score &lt;7 at 5 minutes: aOR 1.08; 95%CI 0.81 to 1.44; 2 studies</w:t>
            </w:r>
          </w:p>
          <w:p w14:paraId="729A297F" w14:textId="6FF7B6F0" w:rsidR="002C667E" w:rsidRPr="004A7F1A" w:rsidRDefault="002C667E" w:rsidP="002C667E">
            <w:pPr>
              <w:rPr>
                <w:i/>
              </w:rPr>
            </w:pPr>
            <w:r>
              <w:t>No studies reported on preterm birth.</w:t>
            </w:r>
          </w:p>
        </w:tc>
        <w:tc>
          <w:tcPr>
            <w:tcW w:w="2411" w:type="dxa"/>
          </w:tcPr>
          <w:p w14:paraId="1F36E8D8" w14:textId="77777777" w:rsidR="002C667E" w:rsidRDefault="002C667E" w:rsidP="00F11CB4"/>
        </w:tc>
      </w:tr>
      <w:tr w:rsidR="004C79B9" w:rsidRPr="00B60FFF" w14:paraId="1CBF581D" w14:textId="77777777" w:rsidTr="00F11CB4">
        <w:trPr>
          <w:cantSplit/>
        </w:trPr>
        <w:tc>
          <w:tcPr>
            <w:tcW w:w="1418" w:type="dxa"/>
          </w:tcPr>
          <w:p w14:paraId="6B7C286B" w14:textId="04499351" w:rsidR="004C79B9" w:rsidRDefault="001D5295" w:rsidP="00F11CB4">
            <w:r>
              <w:t>Voerman et al 2019</w:t>
            </w:r>
            <w:r w:rsidR="00774750">
              <w:fldChar w:fldCharType="begin">
                <w:fldData xml:space="preserve">PEVuZE5vdGU+PENpdGU+PEF1dGhvcj5Wb2VybWFuPC9BdXRob3I+PFllYXI+MjAxOTwvWWVhcj48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</w:fldData>
              </w:fldChar>
            </w:r>
            <w:r w:rsidR="001A2F28">
              <w:instrText xml:space="preserve"> ADDIN EN.CITE </w:instrText>
            </w:r>
            <w:r w:rsidR="001A2F28">
              <w:fldChar w:fldCharType="begin">
                <w:fldData xml:space="preserve">PEVuZE5vdGU+PENpdGU+PEF1dGhvcj5Wb2VybWFuPC9BdXRob3I+PFllYXI+MjAxOTwvWWVhcj48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</w:fldData>
              </w:fldChar>
            </w:r>
            <w:r w:rsidR="001A2F28">
              <w:instrText xml:space="preserve"> ADDIN EN.CITE.DATA </w:instrText>
            </w:r>
            <w:r w:rsidR="001A2F28">
              <w:fldChar w:fldCharType="end"/>
            </w:r>
            <w:r w:rsidR="00774750">
              <w:fldChar w:fldCharType="separate"/>
            </w:r>
            <w:r w:rsidR="001A2F28" w:rsidRPr="001A2F28">
              <w:rPr>
                <w:noProof/>
                <w:vertAlign w:val="superscript"/>
              </w:rPr>
              <w:t>365</w:t>
            </w:r>
            <w:r w:rsidR="00774750">
              <w:fldChar w:fldCharType="end"/>
            </w:r>
          </w:p>
          <w:p w14:paraId="5D94B8F6" w14:textId="265AA13D" w:rsidR="001D5295" w:rsidRDefault="001D5295" w:rsidP="00F11CB4">
            <w:r>
              <w:t>Meta-analysis</w:t>
            </w:r>
          </w:p>
        </w:tc>
        <w:tc>
          <w:tcPr>
            <w:tcW w:w="1701" w:type="dxa"/>
          </w:tcPr>
          <w:p w14:paraId="2D88A1B7" w14:textId="4F8AABF5" w:rsidR="004C79B9" w:rsidRDefault="001D5295" w:rsidP="00F11CB4">
            <w:r w:rsidRPr="004C79B9">
              <w:t>162,129 mothers and their children</w:t>
            </w:r>
          </w:p>
        </w:tc>
        <w:tc>
          <w:tcPr>
            <w:tcW w:w="4252" w:type="dxa"/>
          </w:tcPr>
          <w:p w14:paraId="38D5FD79" w14:textId="77777777" w:rsidR="004C79B9" w:rsidRDefault="004C79B9" w:rsidP="004C79B9">
            <w:r w:rsidRPr="004C79B9">
              <w:rPr>
                <w:b/>
              </w:rPr>
              <w:t>Aim</w:t>
            </w:r>
            <w:r>
              <w:t>: T</w:t>
            </w:r>
            <w:r w:rsidRPr="004C79B9">
              <w:t xml:space="preserve">o assess the separate and combined associations of maternal BMI and gestational weight gain with the risk of overweight/obesity throughout childhood, and their population impact. </w:t>
            </w:r>
          </w:p>
          <w:p w14:paraId="6DB0B5FB" w14:textId="15F3BE76" w:rsidR="004C79B9" w:rsidRPr="002C667E" w:rsidRDefault="004C79B9" w:rsidP="001D5295">
            <w:pPr>
              <w:rPr>
                <w:b/>
              </w:rPr>
            </w:pPr>
            <w:r w:rsidRPr="004C79B9">
              <w:rPr>
                <w:b/>
              </w:rPr>
              <w:t>Methods</w:t>
            </w:r>
            <w:r w:rsidRPr="004C79B9">
              <w:t>: We conducted an individual participant data meta-analysis of data from 37 pregnancy and birth cohort studies from Europe, North America, and Australia. We assessed the individual and combined associations of maternal pre-pregnancy BMI and gestational weight gain, both in clinical categories and across their full ranges, with the risks of overweight/obesity in early (2.0-5.0 years), mid (5.0-10.0 years) and late childhood (10.0-18.0 years), using multilevel binary logistic regression models with a random intercept at cohort level adjusted for maternal sociodemographic and lifestyle-related characteristics.</w:t>
            </w:r>
          </w:p>
        </w:tc>
        <w:tc>
          <w:tcPr>
            <w:tcW w:w="4394" w:type="dxa"/>
          </w:tcPr>
          <w:p w14:paraId="4C508B2B" w14:textId="77777777" w:rsidR="00A05766" w:rsidRDefault="00A05766" w:rsidP="00A05766">
            <w:r>
              <w:t>Weight gain exceeding guidelines:</w:t>
            </w:r>
          </w:p>
          <w:p w14:paraId="673A8579" w14:textId="18259F8B" w:rsidR="00A05766" w:rsidRDefault="00A05766" w:rsidP="00311895">
            <w:pPr>
              <w:pStyle w:val="bullet"/>
            </w:pPr>
            <w:r>
              <w:t xml:space="preserve">Early childhood overweight/obesity: </w:t>
            </w:r>
            <w:r w:rsidR="00311895">
              <w:t>OR 1.39; 95% CI: 1.30 to 1.49</w:t>
            </w:r>
            <w:r w:rsidR="004C79B9" w:rsidRPr="004C79B9">
              <w:t xml:space="preserve"> </w:t>
            </w:r>
          </w:p>
          <w:p w14:paraId="03D4608C" w14:textId="542EEBC2" w:rsidR="00A05766" w:rsidRDefault="00A05766" w:rsidP="00311895">
            <w:pPr>
              <w:pStyle w:val="bullet"/>
            </w:pPr>
            <w:r>
              <w:t>Mid childhood</w:t>
            </w:r>
            <w:r w:rsidR="00311895">
              <w:t xml:space="preserve"> overweight/obesity</w:t>
            </w:r>
            <w:r>
              <w:t xml:space="preserve">: </w:t>
            </w:r>
            <w:r w:rsidR="00311895">
              <w:t>OR 1.55; 95%CI 1.49 to 1.60</w:t>
            </w:r>
          </w:p>
          <w:p w14:paraId="18DC74EC" w14:textId="6B4FC944" w:rsidR="00A05766" w:rsidRDefault="00A05766" w:rsidP="00311895">
            <w:pPr>
              <w:pStyle w:val="bullet"/>
            </w:pPr>
            <w:r>
              <w:t>Late childhood</w:t>
            </w:r>
            <w:r w:rsidR="00311895">
              <w:t xml:space="preserve"> overweight/obesity</w:t>
            </w:r>
            <w:r>
              <w:t xml:space="preserve">: </w:t>
            </w:r>
            <w:r w:rsidR="00311895">
              <w:t>OR 1.72; 95%CI 1.56 to 1.91</w:t>
            </w:r>
          </w:p>
          <w:p w14:paraId="2F42497B" w14:textId="6EE93035" w:rsidR="004C79B9" w:rsidRDefault="004C79B9" w:rsidP="00A05766">
            <w:r w:rsidRPr="004C79B9">
              <w:t xml:space="preserve">Relative to the effect of maternal BMI, excessive gestational weight gain only slightly increased the risk of childhood overweight/obesity within each clinical BMI category (p-values for interactions of maternal BMI with gestational weight gain: p = 0.038, p &lt; 0.001, and p = 0.637 in early, mid, and late childhood, respectively). </w:t>
            </w:r>
          </w:p>
        </w:tc>
        <w:tc>
          <w:tcPr>
            <w:tcW w:w="2411" w:type="dxa"/>
          </w:tcPr>
          <w:p w14:paraId="1D09D1B9" w14:textId="77777777" w:rsidR="004C79B9" w:rsidRDefault="004C79B9" w:rsidP="00F11CB4"/>
        </w:tc>
      </w:tr>
    </w:tbl>
    <w:p w14:paraId="4E8296E7" w14:textId="41AEF152" w:rsidR="00F6477E" w:rsidRDefault="009C163D" w:rsidP="00932C6D">
      <w:pPr>
        <w:pStyle w:val="TableName"/>
      </w:pPr>
      <w:bookmarkStart w:id="191" w:name="_Toc40956673"/>
      <w:r>
        <w:t xml:space="preserve">Q7 </w:t>
      </w:r>
      <w:r w:rsidR="00F6477E">
        <w:t>Women’s perceptions and view</w:t>
      </w:r>
      <w:r w:rsidR="00711EDB">
        <w:t>s</w:t>
      </w:r>
      <w:r w:rsidR="00F6477E">
        <w:t xml:space="preserve"> on weight gain in pregnancy</w:t>
      </w:r>
      <w:bookmarkEnd w:id="191"/>
    </w:p>
    <w:tbl>
      <w:tblPr>
        <w:tblStyle w:val="TableGrid"/>
        <w:tblW w:w="14176"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95: Q7 Women’s perceptions and views on weight gain in pregnancy"/>
      </w:tblPr>
      <w:tblGrid>
        <w:gridCol w:w="1417"/>
        <w:gridCol w:w="1701"/>
        <w:gridCol w:w="4251"/>
        <w:gridCol w:w="4395"/>
        <w:gridCol w:w="2412"/>
      </w:tblGrid>
      <w:tr w:rsidR="00F6477E" w:rsidRPr="00F350A6" w14:paraId="7D2DEE09" w14:textId="77777777" w:rsidTr="000E4BF3">
        <w:trPr>
          <w:cantSplit/>
          <w:tblHeader/>
        </w:trPr>
        <w:tc>
          <w:tcPr>
            <w:tcW w:w="1417" w:type="dxa"/>
          </w:tcPr>
          <w:p w14:paraId="02E3F5C3" w14:textId="77777777" w:rsidR="00F6477E" w:rsidRPr="00F350A6" w:rsidRDefault="00F6477E" w:rsidP="00F11CB4">
            <w:pPr>
              <w:keepNext/>
              <w:rPr>
                <w:b/>
              </w:rPr>
            </w:pPr>
            <w:r>
              <w:rPr>
                <w:b/>
              </w:rPr>
              <w:t>Study ref</w:t>
            </w:r>
          </w:p>
        </w:tc>
        <w:tc>
          <w:tcPr>
            <w:tcW w:w="1701" w:type="dxa"/>
          </w:tcPr>
          <w:p w14:paraId="7E57E525" w14:textId="77777777" w:rsidR="00F6477E" w:rsidRPr="00F350A6" w:rsidRDefault="00F6477E" w:rsidP="00F11CB4">
            <w:pPr>
              <w:keepNext/>
              <w:rPr>
                <w:b/>
              </w:rPr>
            </w:pPr>
            <w:r>
              <w:rPr>
                <w:b/>
              </w:rPr>
              <w:t>N</w:t>
            </w:r>
          </w:p>
        </w:tc>
        <w:tc>
          <w:tcPr>
            <w:tcW w:w="4251" w:type="dxa"/>
          </w:tcPr>
          <w:p w14:paraId="0CFEBC33" w14:textId="77777777" w:rsidR="00F6477E" w:rsidRPr="00F350A6" w:rsidRDefault="00F6477E" w:rsidP="00F11CB4">
            <w:pPr>
              <w:keepNext/>
              <w:rPr>
                <w:b/>
              </w:rPr>
            </w:pPr>
            <w:r>
              <w:rPr>
                <w:b/>
              </w:rPr>
              <w:t>Aim/methods</w:t>
            </w:r>
          </w:p>
        </w:tc>
        <w:tc>
          <w:tcPr>
            <w:tcW w:w="4395" w:type="dxa"/>
          </w:tcPr>
          <w:p w14:paraId="2386AF65" w14:textId="77777777" w:rsidR="00F6477E" w:rsidRPr="00F350A6" w:rsidRDefault="00F6477E" w:rsidP="00F11CB4">
            <w:pPr>
              <w:keepNext/>
              <w:rPr>
                <w:b/>
              </w:rPr>
            </w:pPr>
            <w:r>
              <w:rPr>
                <w:b/>
              </w:rPr>
              <w:t>Outcomes</w:t>
            </w:r>
          </w:p>
        </w:tc>
        <w:tc>
          <w:tcPr>
            <w:tcW w:w="2412" w:type="dxa"/>
          </w:tcPr>
          <w:p w14:paraId="01037862" w14:textId="77777777" w:rsidR="00F6477E" w:rsidRDefault="00F6477E" w:rsidP="00F11CB4">
            <w:pPr>
              <w:keepNext/>
              <w:rPr>
                <w:b/>
              </w:rPr>
            </w:pPr>
            <w:r>
              <w:rPr>
                <w:b/>
              </w:rPr>
              <w:t>Comments</w:t>
            </w:r>
          </w:p>
        </w:tc>
      </w:tr>
      <w:tr w:rsidR="000E4BF3" w:rsidRPr="00B60FFF" w14:paraId="386ABDE3" w14:textId="77777777" w:rsidTr="000E4BF3">
        <w:trPr>
          <w:cantSplit/>
        </w:trPr>
        <w:tc>
          <w:tcPr>
            <w:tcW w:w="1417" w:type="dxa"/>
          </w:tcPr>
          <w:p w14:paraId="71CD8F4D" w14:textId="0F7031AC" w:rsidR="000E4BF3" w:rsidRDefault="000E4BF3" w:rsidP="00DE11C4">
            <w:r>
              <w:t>Vanstone et al 2017</w:t>
            </w:r>
            <w:r>
              <w:fldChar w:fldCharType="begin">
                <w:fldData xml:space="preserve">PEVuZE5vdGU+PENpdGU+PEF1dGhvcj5WYW5zdG9uZTwvQXV0aG9yPjxZZWFyPjIwMTc8L1llYXI+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</w:fldData>
              </w:fldChar>
            </w:r>
            <w:r w:rsidR="001A2F28">
              <w:instrText xml:space="preserve"> ADDIN EN.CITE </w:instrText>
            </w:r>
            <w:r w:rsidR="001A2F28">
              <w:fldChar w:fldCharType="begin">
                <w:fldData xml:space="preserve">PEVuZE5vdGU+PENpdGU+PEF1dGhvcj5WYW5zdG9uZTwvQXV0aG9yPjxZZWFyPjIwMTc8L1llYXI+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</w:fldData>
              </w:fldChar>
            </w:r>
            <w:r w:rsidR="001A2F28">
              <w:instrText xml:space="preserve"> ADDIN EN.CITE.DATA </w:instrText>
            </w:r>
            <w:r w:rsidR="001A2F28">
              <w:fldChar w:fldCharType="end"/>
            </w:r>
            <w:r>
              <w:fldChar w:fldCharType="separate"/>
            </w:r>
            <w:r w:rsidR="001A2F28" w:rsidRPr="001A2F28">
              <w:rPr>
                <w:noProof/>
                <w:vertAlign w:val="superscript"/>
              </w:rPr>
              <w:t>372</w:t>
            </w:r>
            <w:r>
              <w:fldChar w:fldCharType="end"/>
            </w:r>
          </w:p>
          <w:p w14:paraId="75FF5FA6" w14:textId="77777777" w:rsidR="000E4BF3" w:rsidRDefault="000E4BF3" w:rsidP="00DE11C4">
            <w:r>
              <w:t>SLR</w:t>
            </w:r>
          </w:p>
          <w:p w14:paraId="61056C0C" w14:textId="77777777" w:rsidR="000E4BF3" w:rsidRDefault="000E4BF3" w:rsidP="00DE11C4"/>
        </w:tc>
        <w:tc>
          <w:tcPr>
            <w:tcW w:w="1701" w:type="dxa"/>
          </w:tcPr>
          <w:p w14:paraId="280EF53B" w14:textId="77777777" w:rsidR="000E4BF3" w:rsidRDefault="000E4BF3" w:rsidP="00DE11C4">
            <w:r>
              <w:t>42 studies</w:t>
            </w:r>
          </w:p>
          <w:p w14:paraId="60E2AF59" w14:textId="77777777" w:rsidR="000E4BF3" w:rsidRDefault="000E4BF3" w:rsidP="00DE11C4">
            <w:r>
              <w:t>1,339 women</w:t>
            </w:r>
          </w:p>
        </w:tc>
        <w:tc>
          <w:tcPr>
            <w:tcW w:w="4251" w:type="dxa"/>
          </w:tcPr>
          <w:p w14:paraId="736DDE24" w14:textId="77777777" w:rsidR="000E4BF3" w:rsidRDefault="000E4BF3" w:rsidP="00DE11C4">
            <w:r w:rsidRPr="00616766">
              <w:rPr>
                <w:b/>
              </w:rPr>
              <w:t>Aim</w:t>
            </w:r>
            <w:r>
              <w:t xml:space="preserve">: </w:t>
            </w:r>
            <w:r w:rsidRPr="00616766">
              <w:t>To understand the</w:t>
            </w:r>
            <w:r>
              <w:t xml:space="preserve"> continuing increase in the </w:t>
            </w:r>
            <w:r w:rsidRPr="00616766">
              <w:t xml:space="preserve">proportion of pregnant women gaining weight in excess of national guidelines continues to increase. </w:t>
            </w:r>
            <w:r>
              <w:t>.</w:t>
            </w:r>
          </w:p>
          <w:p w14:paraId="58F01219" w14:textId="77777777" w:rsidR="000E4BF3" w:rsidRPr="00A14632" w:rsidRDefault="000E4BF3" w:rsidP="00DE11C4">
            <w:pPr>
              <w:rPr>
                <w:b/>
              </w:rPr>
            </w:pPr>
            <w:r w:rsidRPr="00616766">
              <w:rPr>
                <w:b/>
              </w:rPr>
              <w:t>Methods</w:t>
            </w:r>
            <w:r>
              <w:t>: W</w:t>
            </w:r>
            <w:r w:rsidRPr="00616766">
              <w:t>e conducted a systematic review of qualitative research on pregnant women's perceptions and experiences of weight gain in pregnancy. We used the methodology of qual</w:t>
            </w:r>
            <w:r>
              <w:t>itative meta-synthesis to analys</w:t>
            </w:r>
            <w:r w:rsidRPr="00616766">
              <w:t xml:space="preserve">e empirical qualitative research studies conducted in high-income countries and published between 2005 and 2015. </w:t>
            </w:r>
          </w:p>
        </w:tc>
        <w:tc>
          <w:tcPr>
            <w:tcW w:w="4395" w:type="dxa"/>
          </w:tcPr>
          <w:p w14:paraId="0CF32F36" w14:textId="77777777" w:rsidR="000E4BF3" w:rsidRPr="004B4FAC" w:rsidRDefault="000E4BF3" w:rsidP="00DE11C4">
            <w:r w:rsidRPr="004B4FAC">
              <w:t>Women are highly motivated to change their behavio</w:t>
            </w:r>
            <w:r>
              <w:t>u</w:t>
            </w:r>
            <w:r w:rsidRPr="004B4FAC">
              <w:t>r to improve fe</w:t>
            </w:r>
            <w:r>
              <w:t>tal health, but may not recognis</w:t>
            </w:r>
            <w:r w:rsidRPr="004B4FAC">
              <w:t>e the link between excess</w:t>
            </w:r>
            <w:r>
              <w:t xml:space="preserve"> </w:t>
            </w:r>
            <w:r w:rsidRPr="004B4FAC">
              <w:t>gestational weight gain and negative fetal health outcomes.</w:t>
            </w:r>
          </w:p>
          <w:p w14:paraId="6866F432" w14:textId="77777777" w:rsidR="000E4BF3" w:rsidRPr="004B4FAC" w:rsidRDefault="000E4BF3" w:rsidP="00DE11C4">
            <w:r w:rsidRPr="004B4FAC">
              <w:t>Weight gain in pregnancy occurs within a complex social environment and is affected by intrapersonal, interpersonal, social,</w:t>
            </w:r>
            <w:r>
              <w:t xml:space="preserve"> </w:t>
            </w:r>
            <w:r w:rsidRPr="004B4FAC">
              <w:t>structural, and environmental factors. Women facing social disadvantage may face additional barriers to appropriate weight gain,</w:t>
            </w:r>
            <w:r>
              <w:t xml:space="preserve"> </w:t>
            </w:r>
            <w:r w:rsidRPr="004B4FAC">
              <w:t>and may not have access to mitigating resources.</w:t>
            </w:r>
          </w:p>
          <w:p w14:paraId="50B30A3D" w14:textId="77777777" w:rsidR="000E4BF3" w:rsidRPr="00616766" w:rsidRDefault="000E4BF3" w:rsidP="00DE11C4">
            <w:r w:rsidRPr="004B4FAC">
              <w:t>Weight gain is a sensitive topic, and thorough counselling takes significant clinician time. Regular, forthright, sensitive counselling</w:t>
            </w:r>
            <w:r>
              <w:t xml:space="preserve"> </w:t>
            </w:r>
            <w:r w:rsidRPr="004B4FAC">
              <w:t>geared to individual circumstances was frequently mentioned as a strong facilitator of healthy weight gain in pregnancy.</w:t>
            </w:r>
          </w:p>
        </w:tc>
        <w:tc>
          <w:tcPr>
            <w:tcW w:w="2412" w:type="dxa"/>
          </w:tcPr>
          <w:p w14:paraId="7F9CAB76" w14:textId="77777777" w:rsidR="000E4BF3" w:rsidRDefault="000E4BF3" w:rsidP="00DE11C4"/>
        </w:tc>
      </w:tr>
      <w:tr w:rsidR="007A1E3E" w:rsidRPr="00B60FFF" w14:paraId="39185F1E" w14:textId="77777777" w:rsidTr="000E4BF3">
        <w:trPr>
          <w:cantSplit/>
        </w:trPr>
        <w:tc>
          <w:tcPr>
            <w:tcW w:w="1417" w:type="dxa"/>
          </w:tcPr>
          <w:p w14:paraId="61FB9EBE" w14:textId="70B3748C" w:rsidR="007A1E3E" w:rsidRDefault="007A1E3E" w:rsidP="00F11CB4">
            <w:r>
              <w:t>Weeks et al 2020</w:t>
            </w:r>
            <w:r w:rsidR="00774750">
              <w:fldChar w:fldCharType="begin"/>
            </w:r>
            <w:r w:rsidR="001A2F28">
              <w:instrText xml:space="preserve"> ADDIN EN.CITE &lt;EndNote&gt;&lt;Cite&gt;&lt;Author&gt;Weeks&lt;/Author&gt;&lt;Year&gt;2020&lt;/Year&gt;&lt;RecNum&gt;1780&lt;/RecNum&gt;&lt;DisplayText&gt;&lt;style face="superscript" font="Trebuchet MS" size="9"&gt;374&lt;/style&gt;&lt;/DisplayText&gt;&lt;record&gt;&lt;rec-number&gt;1780&lt;/rec-number&gt;&lt;foreign-keys&gt;&lt;key app="EN" db-id="exvasrfx2dtraoesasxp2szsxa2df502592x" timestamp="1582867351"&gt;1780&lt;/key&gt;&lt;key app="ENWeb" db-id=""&gt;0&lt;/key&gt;&lt;/foreign-keys&gt;&lt;ref-type name="Journal Article"&gt;17&lt;/ref-type&gt;&lt;contributors&gt;&lt;authors&gt;&lt;author&gt;Weeks, A.&lt;/author&gt;&lt;author&gt;Halili, L.&lt;/author&gt;&lt;author&gt;Liu, R. H.&lt;/author&gt;&lt;author&gt;Deonandan, R.&lt;/author&gt;&lt;author&gt;Adamo, K. B.&lt;/author&gt;&lt;/authors&gt;&lt;/contributors&gt;&lt;auth-address&gt;Interdisciplinary School of Health Sciences, Faculty of Health Sciences, University of Ottawa, Ottawa, Ontario, Canada.&amp;#xD;School of Human Kinetics, Faculty of Health Sciences, University of Ottawa, Ottawa, Ontario, Canada.&amp;#xD;School of Human Kinetics, Faculty of Health Sciences, University of Ottawa, Ottawa, Ontario, Canada. Electronic address: kadamo@uottawa.ca.&lt;/auth-address&gt;&lt;titles&gt;&lt;title&gt;Gestational weight gain counselling gaps as perceived by pregnant women and new mothers: Findings from the electronic maternal health survey&lt;/title&gt;&lt;secondary-title&gt;Women Birth&lt;/secondary-title&gt;&lt;/titles&gt;&lt;periodical&gt;&lt;full-title&gt;Women Birth&lt;/full-title&gt;&lt;/periodical&gt;&lt;pages&gt;e88-e94&lt;/pages&gt;&lt;volume&gt;33&lt;/volume&gt;&lt;number&gt;1&lt;/number&gt;&lt;edition&gt;2019/03/11&lt;/edition&gt;&lt;keywords&gt;&lt;keyword&gt;Gestational weight gain&lt;/keyword&gt;&lt;keyword&gt;Healthcare provider communication&lt;/keyword&gt;&lt;keyword&gt;Pregnancy&lt;/keyword&gt;&lt;keyword&gt;Prenatal counselling&lt;/keyword&gt;&lt;keyword&gt;Prenatal healthcare&lt;/keyword&gt;&lt;/keywords&gt;&lt;dates&gt;&lt;year&gt;2020&lt;/year&gt;&lt;pub-dates&gt;&lt;date&gt;Feb&lt;/date&gt;&lt;/pub-dates&gt;&lt;/dates&gt;&lt;isbn&gt;1878-1799 (Electronic)&amp;#xD;1871-5192 (Linking)&lt;/isbn&gt;&lt;accession-num&gt;30852187&lt;/accession-num&gt;&lt;urls&gt;&lt;related-urls&gt;&lt;url&gt;https://www.ncbi.nlm.nih.gov/pubmed/30852187&lt;/url&gt;&lt;/related-urls&gt;&lt;/urls&gt;&lt;electronic-resource-num&gt;10.1016/j.wombi.2019.02.005&lt;/electronic-resource-num&gt;&lt;/record&gt;&lt;/Cite&gt;&lt;/EndNote&gt;</w:instrText>
            </w:r>
            <w:r w:rsidR="00774750">
              <w:fldChar w:fldCharType="separate"/>
            </w:r>
            <w:r w:rsidR="001A2F28" w:rsidRPr="001A2F28">
              <w:rPr>
                <w:noProof/>
                <w:vertAlign w:val="superscript"/>
              </w:rPr>
              <w:t>374</w:t>
            </w:r>
            <w:r w:rsidR="00774750">
              <w:fldChar w:fldCharType="end"/>
            </w:r>
          </w:p>
          <w:p w14:paraId="58FA32DC" w14:textId="77777777" w:rsidR="00B27DDB" w:rsidRDefault="00B27DDB" w:rsidP="00B27DDB">
            <w:r>
              <w:t xml:space="preserve">Canada, United States </w:t>
            </w:r>
          </w:p>
          <w:p w14:paraId="0A78A1D3" w14:textId="2A1ECEC8" w:rsidR="00B27DDB" w:rsidRDefault="00B27DDB" w:rsidP="00F11CB4">
            <w:r>
              <w:t>Cross-section</w:t>
            </w:r>
          </w:p>
        </w:tc>
        <w:tc>
          <w:tcPr>
            <w:tcW w:w="1701" w:type="dxa"/>
          </w:tcPr>
          <w:p w14:paraId="50E4DD70" w14:textId="04BA4A14" w:rsidR="007A1E3E" w:rsidRDefault="007A1E3E" w:rsidP="00F11CB4">
            <w:r>
              <w:t>1,507 women</w:t>
            </w:r>
          </w:p>
        </w:tc>
        <w:tc>
          <w:tcPr>
            <w:tcW w:w="4251" w:type="dxa"/>
          </w:tcPr>
          <w:p w14:paraId="5138CB9C" w14:textId="77777777" w:rsidR="007A1E3E" w:rsidRDefault="007A1E3E" w:rsidP="007A1E3E">
            <w:r w:rsidRPr="007A1E3E">
              <w:rPr>
                <w:b/>
              </w:rPr>
              <w:t>Aim</w:t>
            </w:r>
            <w:r>
              <w:t xml:space="preserve">: </w:t>
            </w:r>
            <w:r w:rsidRPr="007A1E3E">
              <w:t xml:space="preserve">To determine pregnant women and new mothers' perceptions of healthcare provider GWG and dietary counselling during the pregnancy period. </w:t>
            </w:r>
          </w:p>
          <w:p w14:paraId="770FFDF5" w14:textId="6AE91479" w:rsidR="007A1E3E" w:rsidRPr="00616766" w:rsidRDefault="007A1E3E" w:rsidP="007A1E3E">
            <w:pPr>
              <w:rPr>
                <w:b/>
              </w:rPr>
            </w:pPr>
            <w:r w:rsidRPr="007A1E3E">
              <w:rPr>
                <w:b/>
              </w:rPr>
              <w:t>Methods</w:t>
            </w:r>
            <w:r w:rsidRPr="007A1E3E">
              <w:t xml:space="preserve">: A reliable and validated cross-sectional electronic survey was administered to currently pregnant women and women who had recently given birth. The web-based questionnaire was self-administered and took 10-25min. </w:t>
            </w:r>
          </w:p>
        </w:tc>
        <w:tc>
          <w:tcPr>
            <w:tcW w:w="4395" w:type="dxa"/>
          </w:tcPr>
          <w:p w14:paraId="3B8E8BE7" w14:textId="1B418B64" w:rsidR="007A1E3E" w:rsidRPr="007A1E3E" w:rsidRDefault="007A1E3E" w:rsidP="00393FED">
            <w:r w:rsidRPr="007A1E3E">
              <w:t xml:space="preserve">More than half (57%) reported that their healthcare provider talked to them about personal weight gain limits. Of these participants, about a third (34%) of participants were counselled regularly at each or most visits. Among the women that were not counselled on personal GWG limits, over half (56%) reported that healthcare provider guidance would have been helpful to achieve their target weight. Less than half (45%) of participants reported that their healthcare providers discussed dietary requirements or changes in pregnancy. </w:t>
            </w:r>
          </w:p>
        </w:tc>
        <w:tc>
          <w:tcPr>
            <w:tcW w:w="2412" w:type="dxa"/>
          </w:tcPr>
          <w:p w14:paraId="6699E5F9" w14:textId="77777777" w:rsidR="007A1E3E" w:rsidRDefault="007A1E3E" w:rsidP="00F11CB4"/>
        </w:tc>
      </w:tr>
      <w:tr w:rsidR="00A14632" w:rsidRPr="00B60FFF" w14:paraId="693930EE" w14:textId="77777777" w:rsidTr="000E4BF3">
        <w:trPr>
          <w:cantSplit/>
        </w:trPr>
        <w:tc>
          <w:tcPr>
            <w:tcW w:w="1417" w:type="dxa"/>
          </w:tcPr>
          <w:p w14:paraId="21B14009" w14:textId="2B6E1A12" w:rsidR="00A14632" w:rsidRDefault="00326E6A" w:rsidP="00F11CB4">
            <w:r>
              <w:t>Lopez-Cepero et al 2018</w:t>
            </w:r>
            <w:r w:rsidR="00774750">
              <w:fldChar w:fldCharType="begin">
                <w:fldData xml:space="preserve">PEVuZE5vdGU+PENpdGU+PEF1dGhvcj5Mb3Blei1DZXBlcm88L0F1dGhvcj48WWVhcj4yMDE4PC9Z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</w:fldData>
              </w:fldChar>
            </w:r>
            <w:r w:rsidR="001A2F28">
              <w:instrText xml:space="preserve"> ADDIN EN.CITE </w:instrText>
            </w:r>
            <w:r w:rsidR="001A2F28">
              <w:fldChar w:fldCharType="begin">
                <w:fldData xml:space="preserve">PEVuZE5vdGU+PENpdGU+PEF1dGhvcj5Mb3Blei1DZXBlcm88L0F1dGhvcj48WWVhcj4yMDE4PC9Z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</w:fldData>
              </w:fldChar>
            </w:r>
            <w:r w:rsidR="001A2F28">
              <w:instrText xml:space="preserve"> ADDIN EN.CITE.DATA </w:instrText>
            </w:r>
            <w:r w:rsidR="001A2F28">
              <w:fldChar w:fldCharType="end"/>
            </w:r>
            <w:r w:rsidR="00774750">
              <w:fldChar w:fldCharType="separate"/>
            </w:r>
            <w:r w:rsidR="001A2F28" w:rsidRPr="001A2F28">
              <w:rPr>
                <w:noProof/>
                <w:vertAlign w:val="superscript"/>
              </w:rPr>
              <w:t>375</w:t>
            </w:r>
            <w:r w:rsidR="00774750">
              <w:fldChar w:fldCharType="end"/>
            </w:r>
          </w:p>
          <w:p w14:paraId="4D52D729" w14:textId="4D7D56DB" w:rsidR="000E4BF3" w:rsidRDefault="000E4BF3" w:rsidP="00F11CB4">
            <w:r>
              <w:t xml:space="preserve">United States </w:t>
            </w:r>
          </w:p>
          <w:p w14:paraId="0A172261" w14:textId="1B12C4CE" w:rsidR="00326E6A" w:rsidRDefault="00326E6A" w:rsidP="00F11CB4">
            <w:r>
              <w:t>Cross-section</w:t>
            </w:r>
          </w:p>
        </w:tc>
        <w:tc>
          <w:tcPr>
            <w:tcW w:w="1701" w:type="dxa"/>
          </w:tcPr>
          <w:p w14:paraId="348EA9F9" w14:textId="2F38B33A" w:rsidR="00A14632" w:rsidRDefault="00326E6A" w:rsidP="00F11CB4">
            <w:r>
              <w:t>91</w:t>
            </w:r>
          </w:p>
        </w:tc>
        <w:tc>
          <w:tcPr>
            <w:tcW w:w="4251" w:type="dxa"/>
          </w:tcPr>
          <w:p w14:paraId="069C5664" w14:textId="77777777" w:rsidR="00326E6A" w:rsidRDefault="00A14632" w:rsidP="00326E6A">
            <w:r w:rsidRPr="00A14632">
              <w:rPr>
                <w:b/>
              </w:rPr>
              <w:t>Aim</w:t>
            </w:r>
            <w:r>
              <w:t>: To examine</w:t>
            </w:r>
            <w:r w:rsidRPr="00A14632">
              <w:t xml:space="preserve"> associations between pregnant women's report of obstetric provider GWG advice, self-reported adherence to such advice, and GWG. </w:t>
            </w:r>
          </w:p>
          <w:p w14:paraId="601B7AEA" w14:textId="1D9292B4" w:rsidR="00A14632" w:rsidRPr="00982101" w:rsidRDefault="00326E6A" w:rsidP="00326E6A">
            <w:pPr>
              <w:rPr>
                <w:b/>
              </w:rPr>
            </w:pPr>
            <w:r w:rsidRPr="00326E6A">
              <w:rPr>
                <w:b/>
              </w:rPr>
              <w:t>Methods</w:t>
            </w:r>
            <w:r>
              <w:t xml:space="preserve">: </w:t>
            </w:r>
            <w:r w:rsidR="00A14632" w:rsidRPr="00A14632">
              <w:t xml:space="preserve">Healthy pregnant women who started obstetric care prior to 17 weeks of gestation completed assessments between 30 and 34 weeks of gestation. These included survey (questions on receipt of and adherence to provider GWG advice, and demographics) and anthropometric measures. GWG data were abstracted from electronic health records. Analyses included Chi square and Mann-Whitney tests, and binary and multivariate logistic regressions. </w:t>
            </w:r>
          </w:p>
        </w:tc>
        <w:tc>
          <w:tcPr>
            <w:tcW w:w="4395" w:type="dxa"/>
          </w:tcPr>
          <w:p w14:paraId="19474B76" w14:textId="7565B8BE" w:rsidR="00A14632" w:rsidRPr="00A14632" w:rsidRDefault="00A14632" w:rsidP="00326E6A">
            <w:r w:rsidRPr="00A14632">
              <w:t xml:space="preserve">Sixty-seven percent of women reported having received GWG advice from their obstetric providers and, of those, 54.1% reported that they followed their provider's advice. Controlling for race, education and pre-pregnancy BMI, receipt of GWG advice was marginally associated with increased odds of excessive weight gain (OR 2.52, </w:t>
            </w:r>
            <w:r w:rsidR="00DE11C4">
              <w:t xml:space="preserve">95%CI 0.89 to </w:t>
            </w:r>
            <w:r w:rsidRPr="00A14632">
              <w:t xml:space="preserve">7.16). However, women </w:t>
            </w:r>
            <w:r w:rsidR="00326E6A">
              <w:t>who</w:t>
            </w:r>
            <w:r w:rsidRPr="00A14632">
              <w:t xml:space="preserve"> reported following the advice had lower odds of excessive GWG (OR 0.18, </w:t>
            </w:r>
            <w:r w:rsidR="00DE11C4">
              <w:t xml:space="preserve">95%CI 0.03 to </w:t>
            </w:r>
            <w:r w:rsidRPr="00A14632">
              <w:t xml:space="preserve">0.91) and, on average, gained 11.3 pounds less than those who reported following the advice somewhat or not at all. </w:t>
            </w:r>
          </w:p>
        </w:tc>
        <w:tc>
          <w:tcPr>
            <w:tcW w:w="2412" w:type="dxa"/>
          </w:tcPr>
          <w:p w14:paraId="5F26A949" w14:textId="77777777" w:rsidR="00A14632" w:rsidRDefault="00A14632" w:rsidP="00F11CB4"/>
        </w:tc>
      </w:tr>
      <w:tr w:rsidR="00655EFD" w:rsidRPr="00B60FFF" w14:paraId="732586FB" w14:textId="77777777" w:rsidTr="000E4BF3">
        <w:trPr>
          <w:cantSplit/>
        </w:trPr>
        <w:tc>
          <w:tcPr>
            <w:tcW w:w="1417" w:type="dxa"/>
          </w:tcPr>
          <w:p w14:paraId="4FA725BF" w14:textId="361611C3" w:rsidR="00655EFD" w:rsidRDefault="00655EFD" w:rsidP="00DE11C4">
            <w:r>
              <w:t>Allen-Walker et al 2017</w:t>
            </w:r>
            <w:r>
              <w:fldChar w:fldCharType="begin">
                <w:fldData xml:space="preserve">PEVuZE5vdGU+PENpdGU+PEF1dGhvcj5BbGxlbi1XYWxrZXI8L0F1dGhvcj48WWVhcj4yMDE3PC9Z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</w:fldData>
              </w:fldChar>
            </w:r>
            <w:r w:rsidR="001A2F28">
              <w:instrText xml:space="preserve"> ADDIN EN.CITE </w:instrText>
            </w:r>
            <w:r w:rsidR="001A2F28">
              <w:fldChar w:fldCharType="begin">
                <w:fldData xml:space="preserve">PEVuZE5vdGU+PENpdGU+PEF1dGhvcj5BbGxlbi1XYWxrZXI8L0F1dGhvcj48WWVhcj4yMDE3PC9Z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</w:fldData>
              </w:fldChar>
            </w:r>
            <w:r w:rsidR="001A2F28">
              <w:instrText xml:space="preserve"> ADDIN EN.CITE.DATA </w:instrText>
            </w:r>
            <w:r w:rsidR="001A2F28">
              <w:fldChar w:fldCharType="end"/>
            </w:r>
            <w:r>
              <w:fldChar w:fldCharType="separate"/>
            </w:r>
            <w:r w:rsidR="001A2F28" w:rsidRPr="001A2F28">
              <w:rPr>
                <w:noProof/>
                <w:vertAlign w:val="superscript"/>
              </w:rPr>
              <w:t>376</w:t>
            </w:r>
            <w:r>
              <w:fldChar w:fldCharType="end"/>
            </w:r>
          </w:p>
          <w:p w14:paraId="40CACE5A" w14:textId="77777777" w:rsidR="00655EFD" w:rsidRDefault="00655EFD" w:rsidP="00DE11C4">
            <w:r>
              <w:t>Ireland</w:t>
            </w:r>
          </w:p>
          <w:p w14:paraId="5A5FE9C6" w14:textId="3F5B26C4" w:rsidR="00655EFD" w:rsidRDefault="00655EFD" w:rsidP="00DE11C4">
            <w:r>
              <w:t>Cross-section</w:t>
            </w:r>
          </w:p>
        </w:tc>
        <w:tc>
          <w:tcPr>
            <w:tcW w:w="1701" w:type="dxa"/>
          </w:tcPr>
          <w:p w14:paraId="2C984585" w14:textId="77777777" w:rsidR="00655EFD" w:rsidRDefault="00655EFD" w:rsidP="00DE11C4">
            <w:r>
              <w:t>10</w:t>
            </w:r>
          </w:p>
        </w:tc>
        <w:tc>
          <w:tcPr>
            <w:tcW w:w="4251" w:type="dxa"/>
          </w:tcPr>
          <w:p w14:paraId="68AFCB11" w14:textId="77777777" w:rsidR="00655EFD" w:rsidRDefault="00655EFD" w:rsidP="00DE11C4">
            <w:r>
              <w:rPr>
                <w:b/>
              </w:rPr>
              <w:t xml:space="preserve">Aim: </w:t>
            </w:r>
            <w:r>
              <w:t>T</w:t>
            </w:r>
            <w:r w:rsidRPr="00C06A28">
              <w:t xml:space="preserve">o explore routine weighing in antenatal care and weight management in pregnancy with women who have been weighed during pregnancy. </w:t>
            </w:r>
          </w:p>
          <w:p w14:paraId="3B0E3D84" w14:textId="77777777" w:rsidR="00655EFD" w:rsidRDefault="00655EFD" w:rsidP="00DE11C4">
            <w:r w:rsidRPr="00C06A28">
              <w:rPr>
                <w:b/>
              </w:rPr>
              <w:t>Population</w:t>
            </w:r>
            <w:r>
              <w:t>: Women who gave birth 9 months previously and had been weighed during pregnancy.</w:t>
            </w:r>
          </w:p>
          <w:p w14:paraId="2C5AD1D6" w14:textId="77777777" w:rsidR="00655EFD" w:rsidRPr="00D54FD8" w:rsidRDefault="00655EFD" w:rsidP="00DE11C4">
            <w:pPr>
              <w:rPr>
                <w:b/>
              </w:rPr>
            </w:pPr>
            <w:r w:rsidRPr="00C06A28">
              <w:rPr>
                <w:b/>
              </w:rPr>
              <w:t>Methods</w:t>
            </w:r>
            <w:r w:rsidRPr="00C06A28">
              <w:t>: a qualitative study utilising semi-structured telephone interviews, and thematic analysis.</w:t>
            </w:r>
          </w:p>
        </w:tc>
        <w:tc>
          <w:tcPr>
            <w:tcW w:w="4395" w:type="dxa"/>
          </w:tcPr>
          <w:p w14:paraId="7D7A84AF" w14:textId="77777777" w:rsidR="00655EFD" w:rsidRPr="00C06A28" w:rsidRDefault="00655EFD" w:rsidP="00DE11C4">
            <w:r>
              <w:t>E</w:t>
            </w:r>
            <w:r w:rsidRPr="00C06A28">
              <w:t xml:space="preserve">xperiences of routine weighing were positive, and participants believed it should be part of standard antenatal care. Several benefits to routine weighing were cited, including providing reassurance and minimising postpartum weight retention. It was felt that there was a lack of information provided on gestational weight gain and healthy lifestyle in pregnancy, and that healthcare professionals are ideally placed to provide this advice. Increased information provision was seen as a method to improve healthy lifestyle behaviours in pregnancy. </w:t>
            </w:r>
          </w:p>
        </w:tc>
        <w:tc>
          <w:tcPr>
            <w:tcW w:w="2412" w:type="dxa"/>
          </w:tcPr>
          <w:p w14:paraId="3330D343" w14:textId="6189C5EA" w:rsidR="00655EFD" w:rsidRPr="00C06A28" w:rsidRDefault="00655EFD" w:rsidP="00DE11C4"/>
        </w:tc>
      </w:tr>
      <w:tr w:rsidR="00C973B8" w:rsidRPr="00B60FFF" w14:paraId="66A5A3DD" w14:textId="77777777" w:rsidTr="000E4BF3">
        <w:trPr>
          <w:cantSplit/>
        </w:trPr>
        <w:tc>
          <w:tcPr>
            <w:tcW w:w="1417" w:type="dxa"/>
          </w:tcPr>
          <w:p w14:paraId="2B471647" w14:textId="7262BDB4" w:rsidR="00C973B8" w:rsidRDefault="00982101" w:rsidP="00F11CB4">
            <w:r>
              <w:t>Hill et al 2019</w:t>
            </w:r>
            <w:r w:rsidR="00774750">
              <w:fldChar w:fldCharType="begin"/>
            </w:r>
            <w:r w:rsidR="001A2F28">
              <w:instrText xml:space="preserve"> ADDIN EN.CITE &lt;EndNote&gt;&lt;Cite&gt;&lt;Author&gt;Hill&lt;/Author&gt;&lt;Year&gt;2019&lt;/Year&gt;&lt;RecNum&gt;1762&lt;/RecNum&gt;&lt;DisplayText&gt;&lt;style face="superscript" font="Trebuchet MS" size="9"&gt;373&lt;/style&gt;&lt;/DisplayText&gt;&lt;record&gt;&lt;rec-number&gt;1762&lt;/rec-number&gt;&lt;foreign-keys&gt;&lt;key app="EN" db-id="exvasrfx2dtraoesasxp2szsxa2df502592x" timestamp="1582867169"&gt;1762&lt;/key&gt;&lt;key app="ENWeb" db-id=""&gt;0&lt;/key&gt;&lt;/foreign-keys&gt;&lt;ref-type name="Journal Article"&gt;17&lt;/ref-type&gt;&lt;contributors&gt;&lt;authors&gt;&lt;author&gt;Hill, B.&lt;/author&gt;&lt;author&gt;Hayden, M.&lt;/author&gt;&lt;author&gt;McPhie, S.&lt;/author&gt;&lt;author&gt;Bailey, C.&lt;/author&gt;&lt;author&gt;Skouteris, H.&lt;/author&gt;&lt;/authors&gt;&lt;/contributors&gt;&lt;auth-address&gt;School of Public Health and Preventive Medicine, Monash Centre for Health Research and Implementation, Monash University, Melbourne, Victoria, Australia.&amp;#xD;School of Psychology, Centre for Social and Early Emotional Development, Deakin University, Geelong, Victoria, Australia.&lt;/auth-address&gt;&lt;titles&gt;&lt;title&gt;Preconception and antenatal knowledge and beliefs about gestational weight gain&lt;/title&gt;&lt;secondary-title&gt;Aust N Z J Obstet Gynaecol&lt;/secondary-title&gt;&lt;/titles&gt;&lt;periodical&gt;&lt;full-title&gt;Aust N Z J Obstet Gynaecol&lt;/full-title&gt;&lt;/periodical&gt;&lt;pages&gt;634-640&lt;/pages&gt;&lt;volume&gt;59&lt;/volume&gt;&lt;number&gt;5&lt;/number&gt;&lt;edition&gt;2019/01/27&lt;/edition&gt;&lt;keywords&gt;&lt;keyword&gt;*beliefs&lt;/keyword&gt;&lt;keyword&gt;*gestational weight gain&lt;/keyword&gt;&lt;keyword&gt;*knowledge&lt;/keyword&gt;&lt;keyword&gt;*parity&lt;/keyword&gt;&lt;keyword&gt;*preconception&lt;/keyword&gt;&lt;keyword&gt;*pregnancy&lt;/keyword&gt;&lt;/keywords&gt;&lt;dates&gt;&lt;year&gt;2019&lt;/year&gt;&lt;pub-dates&gt;&lt;date&gt;Oct&lt;/date&gt;&lt;/pub-dates&gt;&lt;/dates&gt;&lt;isbn&gt;1479-828X (Electronic)&amp;#xD;0004-8666 (Linking)&lt;/isbn&gt;&lt;accession-num&gt;30680719&lt;/accession-num&gt;&lt;urls&gt;&lt;related-urls&gt;&lt;url&gt;https://www.ncbi.nlm.nih.gov/pubmed/30680719&lt;/url&gt;&lt;/related-urls&gt;&lt;/urls&gt;&lt;electronic-resource-num&gt;10.1111/ajo.12942&lt;/electronic-resource-num&gt;&lt;/record&gt;&lt;/Cite&gt;&lt;/EndNote&gt;</w:instrText>
            </w:r>
            <w:r w:rsidR="00774750">
              <w:fldChar w:fldCharType="separate"/>
            </w:r>
            <w:r w:rsidR="001A2F28" w:rsidRPr="001A2F28">
              <w:rPr>
                <w:noProof/>
                <w:vertAlign w:val="superscript"/>
              </w:rPr>
              <w:t>373</w:t>
            </w:r>
            <w:r w:rsidR="00774750">
              <w:fldChar w:fldCharType="end"/>
            </w:r>
          </w:p>
          <w:p w14:paraId="6B6BE104" w14:textId="24A4475F" w:rsidR="000E4BF3" w:rsidRDefault="000E4BF3" w:rsidP="00F11CB4">
            <w:r>
              <w:t>Australia</w:t>
            </w:r>
          </w:p>
          <w:p w14:paraId="11E17C57" w14:textId="612E7ACE" w:rsidR="00982101" w:rsidRDefault="00982101" w:rsidP="00F11CB4">
            <w:r>
              <w:t>Cross-section</w:t>
            </w:r>
          </w:p>
        </w:tc>
        <w:tc>
          <w:tcPr>
            <w:tcW w:w="1701" w:type="dxa"/>
          </w:tcPr>
          <w:p w14:paraId="2D960504" w14:textId="77777777" w:rsidR="00F73147" w:rsidRDefault="00F73147" w:rsidP="00F11CB4">
            <w:r>
              <w:t>265 preconception women</w:t>
            </w:r>
          </w:p>
          <w:p w14:paraId="126BDDFD" w14:textId="34B24D12" w:rsidR="00C973B8" w:rsidRDefault="00982101" w:rsidP="00F11CB4">
            <w:r>
              <w:t>271 pregnant women</w:t>
            </w:r>
          </w:p>
        </w:tc>
        <w:tc>
          <w:tcPr>
            <w:tcW w:w="4251" w:type="dxa"/>
          </w:tcPr>
          <w:p w14:paraId="40264CFC" w14:textId="5028F3BC" w:rsidR="00982101" w:rsidRDefault="00982101" w:rsidP="00982101">
            <w:r w:rsidRPr="00982101">
              <w:rPr>
                <w:b/>
              </w:rPr>
              <w:t>Aim</w:t>
            </w:r>
            <w:r>
              <w:t>: T</w:t>
            </w:r>
            <w:r w:rsidRPr="00982101">
              <w:t xml:space="preserve">o explore knowledge and belief formation regarding gestational weight gain for preconception and pregnant women. </w:t>
            </w:r>
          </w:p>
          <w:p w14:paraId="4F2FF838" w14:textId="5E14DDEE" w:rsidR="00C973B8" w:rsidRPr="00C973B8" w:rsidRDefault="00982101" w:rsidP="00F73147">
            <w:r w:rsidRPr="00982101">
              <w:rPr>
                <w:b/>
              </w:rPr>
              <w:t>Methods</w:t>
            </w:r>
            <w:r w:rsidRPr="00982101">
              <w:t xml:space="preserve">: Women </w:t>
            </w:r>
            <w:r>
              <w:t>≥</w:t>
            </w:r>
            <w:r w:rsidRPr="00982101">
              <w:t>18 years (preconception; pregnant women at 16 weeks gestatio</w:t>
            </w:r>
            <w:r w:rsidR="00F73147">
              <w:t>n</w:t>
            </w:r>
            <w:r w:rsidRPr="00982101">
              <w:t xml:space="preserve">) completed questionnaires assessing knowledge and beliefs about gestational weight gain. Responses were categorised according to the 2009 Institute of Medicine gestational weight gain recommendations. </w:t>
            </w:r>
          </w:p>
        </w:tc>
        <w:tc>
          <w:tcPr>
            <w:tcW w:w="4395" w:type="dxa"/>
          </w:tcPr>
          <w:p w14:paraId="7E5256DB" w14:textId="66EAC388" w:rsidR="00C973B8" w:rsidRPr="00982101" w:rsidRDefault="00982101" w:rsidP="00982101">
            <w:r>
              <w:t>O</w:t>
            </w:r>
            <w:r w:rsidRPr="00982101">
              <w:t xml:space="preserve">nly half of pregnant women reported accurate gestational weight gain knowledge within the Institute of Medicine recommendations. Beliefs about gestational weight gain were also inaccurate for both preconception and pregnant women, with 34.1% of pregnant and 44.6% of preconception women expecting to gain less than recommendations. </w:t>
            </w:r>
          </w:p>
        </w:tc>
        <w:tc>
          <w:tcPr>
            <w:tcW w:w="2412" w:type="dxa"/>
          </w:tcPr>
          <w:p w14:paraId="37DAF995" w14:textId="77777777" w:rsidR="00C973B8" w:rsidRDefault="00C973B8" w:rsidP="00F11CB4"/>
        </w:tc>
      </w:tr>
    </w:tbl>
    <w:p w14:paraId="0D0AD8DE" w14:textId="6F6CACE1" w:rsidR="00EB6D7D" w:rsidRDefault="009C163D" w:rsidP="00932C6D">
      <w:pPr>
        <w:pStyle w:val="TableName"/>
      </w:pPr>
      <w:bookmarkStart w:id="192" w:name="_Toc40956674"/>
      <w:r>
        <w:t xml:space="preserve">Q7 </w:t>
      </w:r>
      <w:r w:rsidR="00EB6D7D">
        <w:t>Health professionals’ views on regular weighing in pregnancy</w:t>
      </w:r>
      <w:bookmarkEnd w:id="192"/>
    </w:p>
    <w:tbl>
      <w:tblPr>
        <w:tblStyle w:val="TableGrid"/>
        <w:tblW w:w="14176"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96: Q7 Health professionals’ views on regular weighing in pregnancy"/>
      </w:tblPr>
      <w:tblGrid>
        <w:gridCol w:w="1418"/>
        <w:gridCol w:w="1701"/>
        <w:gridCol w:w="4252"/>
        <w:gridCol w:w="4394"/>
        <w:gridCol w:w="2411"/>
      </w:tblGrid>
      <w:tr w:rsidR="00EB6D7D" w:rsidRPr="00F350A6" w14:paraId="7EF28EC7" w14:textId="77777777" w:rsidTr="00AB6A13">
        <w:trPr>
          <w:cantSplit/>
          <w:tblHeader/>
        </w:trPr>
        <w:tc>
          <w:tcPr>
            <w:tcW w:w="1418" w:type="dxa"/>
          </w:tcPr>
          <w:p w14:paraId="742E6196" w14:textId="77777777" w:rsidR="00EB6D7D" w:rsidRPr="00F350A6" w:rsidRDefault="00EB6D7D" w:rsidP="00AB6A13">
            <w:pPr>
              <w:keepNext/>
              <w:rPr>
                <w:b/>
              </w:rPr>
            </w:pPr>
            <w:r>
              <w:rPr>
                <w:b/>
              </w:rPr>
              <w:t>Study ref</w:t>
            </w:r>
          </w:p>
        </w:tc>
        <w:tc>
          <w:tcPr>
            <w:tcW w:w="1701" w:type="dxa"/>
          </w:tcPr>
          <w:p w14:paraId="3262A663" w14:textId="77777777" w:rsidR="00EB6D7D" w:rsidRPr="00F350A6" w:rsidRDefault="00EB6D7D" w:rsidP="00AB6A13">
            <w:pPr>
              <w:keepNext/>
              <w:rPr>
                <w:b/>
              </w:rPr>
            </w:pPr>
            <w:r>
              <w:rPr>
                <w:b/>
              </w:rPr>
              <w:t>N</w:t>
            </w:r>
          </w:p>
        </w:tc>
        <w:tc>
          <w:tcPr>
            <w:tcW w:w="4252" w:type="dxa"/>
          </w:tcPr>
          <w:p w14:paraId="0D95F737" w14:textId="77777777" w:rsidR="00EB6D7D" w:rsidRPr="00F350A6" w:rsidRDefault="00EB6D7D" w:rsidP="00AB6A13">
            <w:pPr>
              <w:keepNext/>
              <w:rPr>
                <w:b/>
              </w:rPr>
            </w:pPr>
            <w:r>
              <w:rPr>
                <w:b/>
              </w:rPr>
              <w:t>Aim/methods</w:t>
            </w:r>
          </w:p>
        </w:tc>
        <w:tc>
          <w:tcPr>
            <w:tcW w:w="4394" w:type="dxa"/>
          </w:tcPr>
          <w:p w14:paraId="4D39A4E3" w14:textId="77777777" w:rsidR="00EB6D7D" w:rsidRPr="00F350A6" w:rsidRDefault="00EB6D7D" w:rsidP="00AB6A13">
            <w:pPr>
              <w:keepNext/>
              <w:rPr>
                <w:b/>
              </w:rPr>
            </w:pPr>
            <w:r>
              <w:rPr>
                <w:b/>
              </w:rPr>
              <w:t>Outcomes</w:t>
            </w:r>
          </w:p>
        </w:tc>
        <w:tc>
          <w:tcPr>
            <w:tcW w:w="2411" w:type="dxa"/>
          </w:tcPr>
          <w:p w14:paraId="3777833D" w14:textId="77777777" w:rsidR="00EB6D7D" w:rsidRDefault="00EB6D7D" w:rsidP="00AB6A13">
            <w:pPr>
              <w:keepNext/>
              <w:rPr>
                <w:b/>
              </w:rPr>
            </w:pPr>
            <w:r>
              <w:rPr>
                <w:b/>
              </w:rPr>
              <w:t>Comments</w:t>
            </w:r>
          </w:p>
        </w:tc>
      </w:tr>
      <w:tr w:rsidR="00EB6D7D" w:rsidRPr="00B60FFF" w14:paraId="25C33496" w14:textId="77777777" w:rsidTr="00AB6A13">
        <w:trPr>
          <w:cantSplit/>
        </w:trPr>
        <w:tc>
          <w:tcPr>
            <w:tcW w:w="1418" w:type="dxa"/>
          </w:tcPr>
          <w:p w14:paraId="6F1037D8" w14:textId="7946E5F3" w:rsidR="00EB6D7D" w:rsidRDefault="0095742E" w:rsidP="00AB6A13">
            <w:r>
              <w:t>Hasted et al 2016</w:t>
            </w:r>
            <w:r w:rsidR="00BA7CBD">
              <w:fldChar w:fldCharType="begin">
                <w:fldData xml:space="preserve">PEVuZE5vdGU+PENpdGU+PEF1dGhvcj5IYXN0ZWQ8L0F1dGhvcj48WWVhcj4yMDE2PC9ZZWFyPjxS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</w:fldData>
              </w:fldChar>
            </w:r>
            <w:r w:rsidR="001A2F28">
              <w:instrText xml:space="preserve"> ADDIN EN.CITE </w:instrText>
            </w:r>
            <w:r w:rsidR="001A2F28">
              <w:fldChar w:fldCharType="begin">
                <w:fldData xml:space="preserve">PEVuZE5vdGU+PENpdGU+PEF1dGhvcj5IYXN0ZWQ8L0F1dGhvcj48WWVhcj4yMDE2PC9ZZWFyPjxS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</w:fldData>
              </w:fldChar>
            </w:r>
            <w:r w:rsidR="001A2F28">
              <w:instrText xml:space="preserve"> ADDIN EN.CITE.DATA </w:instrText>
            </w:r>
            <w:r w:rsidR="001A2F28">
              <w:fldChar w:fldCharType="end"/>
            </w:r>
            <w:r w:rsidR="00BA7CBD">
              <w:fldChar w:fldCharType="separate"/>
            </w:r>
            <w:r w:rsidR="001A2F28" w:rsidRPr="001A2F28">
              <w:rPr>
                <w:noProof/>
                <w:vertAlign w:val="superscript"/>
              </w:rPr>
              <w:t>377</w:t>
            </w:r>
            <w:r w:rsidR="00BA7CBD">
              <w:fldChar w:fldCharType="end"/>
            </w:r>
          </w:p>
          <w:p w14:paraId="5420D2A9" w14:textId="77777777" w:rsidR="0095742E" w:rsidRDefault="0095742E" w:rsidP="00AB6A13">
            <w:r>
              <w:t>Australia</w:t>
            </w:r>
          </w:p>
          <w:p w14:paraId="152C394C" w14:textId="0A3E7570" w:rsidR="00E70A06" w:rsidRDefault="00E70A06" w:rsidP="00AB6A13">
            <w:r>
              <w:t>Cross-section</w:t>
            </w:r>
          </w:p>
        </w:tc>
        <w:tc>
          <w:tcPr>
            <w:tcW w:w="1701" w:type="dxa"/>
          </w:tcPr>
          <w:p w14:paraId="5C9ED021" w14:textId="7481F7A5" w:rsidR="00EB6D7D" w:rsidRDefault="0095742E" w:rsidP="00AB6A13">
            <w:r>
              <w:t>44</w:t>
            </w:r>
          </w:p>
        </w:tc>
        <w:tc>
          <w:tcPr>
            <w:tcW w:w="4252" w:type="dxa"/>
          </w:tcPr>
          <w:p w14:paraId="00A50776" w14:textId="77777777" w:rsidR="0095742E" w:rsidRDefault="0095742E" w:rsidP="00AB6A13">
            <w:r>
              <w:rPr>
                <w:b/>
              </w:rPr>
              <w:t xml:space="preserve">Aim: </w:t>
            </w:r>
            <w:r w:rsidRPr="0095742E">
              <w:t xml:space="preserve">To identify clinicians' perspectives of barriers and enablers to routinely weighing pregnant women and variations in current practice, knowledge, and attitudes between different staff groups. </w:t>
            </w:r>
          </w:p>
          <w:p w14:paraId="53A372AE" w14:textId="0CDAAF3C" w:rsidR="00EB6D7D" w:rsidRPr="007A1E3E" w:rsidRDefault="0095742E" w:rsidP="00AB6A13">
            <w:pPr>
              <w:rPr>
                <w:b/>
              </w:rPr>
            </w:pPr>
            <w:r w:rsidRPr="0095742E">
              <w:rPr>
                <w:b/>
              </w:rPr>
              <w:t>Methods</w:t>
            </w:r>
            <w:r>
              <w:t>:</w:t>
            </w:r>
            <w:r w:rsidRPr="0095742E">
              <w:t xml:space="preserve"> Forty-four maternity staff from three professional groups were interviewed in four focus groups. Staff included midwives; medical staff; and dietitians. Transcripts underwent qualitative content analysis to identify and examine barriers and enablers to the routine weighing of w</w:t>
            </w:r>
            <w:r>
              <w:t xml:space="preserve">omen throughout pregnancy. </w:t>
            </w:r>
          </w:p>
        </w:tc>
        <w:tc>
          <w:tcPr>
            <w:tcW w:w="4394" w:type="dxa"/>
          </w:tcPr>
          <w:p w14:paraId="40735E3E" w14:textId="3C815AD4" w:rsidR="00EB6D7D" w:rsidRPr="0095742E" w:rsidRDefault="0095742E" w:rsidP="0095742E">
            <w:r w:rsidRPr="0095742E">
              <w:t xml:space="preserve">While most staff supported routine weighing, various concerns were raised. Issues included access to resources and staff; the ability to provide appropriate counselling and evidence-based interventions; and the impact of weighing on patients and the therapeutic relationship. </w:t>
            </w:r>
          </w:p>
        </w:tc>
        <w:tc>
          <w:tcPr>
            <w:tcW w:w="2411" w:type="dxa"/>
          </w:tcPr>
          <w:p w14:paraId="24F352FB" w14:textId="77777777" w:rsidR="00EB6D7D" w:rsidRDefault="00EB6D7D" w:rsidP="00AB6A13"/>
        </w:tc>
      </w:tr>
    </w:tbl>
    <w:p w14:paraId="3FB957CE" w14:textId="3F176407" w:rsidR="00C66347" w:rsidRDefault="009C163D" w:rsidP="00932C6D">
      <w:pPr>
        <w:pStyle w:val="TableName"/>
      </w:pPr>
      <w:bookmarkStart w:id="193" w:name="_Toc40956675"/>
      <w:r>
        <w:t xml:space="preserve">Q7 </w:t>
      </w:r>
      <w:r w:rsidR="00380A05">
        <w:t>W</w:t>
      </w:r>
      <w:r w:rsidR="00B60FFF">
        <w:t xml:space="preserve">eighing </w:t>
      </w:r>
      <w:bookmarkEnd w:id="189"/>
      <w:r w:rsidR="00380A05">
        <w:t>as a stand-alone intervention to reduce weight gain</w:t>
      </w:r>
      <w:r w:rsidR="00B60FFF">
        <w:t xml:space="preserve"> — </w:t>
      </w:r>
      <w:r w:rsidR="005629DA">
        <w:t>SLR</w:t>
      </w:r>
      <w:r w:rsidR="00B60FFF">
        <w:t>s</w:t>
      </w:r>
      <w:bookmarkEnd w:id="193"/>
    </w:p>
    <w:tbl>
      <w:tblPr>
        <w:tblStyle w:val="TableGrid"/>
        <w:tblW w:w="14176"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97: Q7 Weighing as a stand-alone intervention to reduce weight gain — SLRs"/>
      </w:tblPr>
      <w:tblGrid>
        <w:gridCol w:w="1418"/>
        <w:gridCol w:w="1701"/>
        <w:gridCol w:w="4252"/>
        <w:gridCol w:w="4394"/>
        <w:gridCol w:w="2411"/>
      </w:tblGrid>
      <w:tr w:rsidR="005629DA" w:rsidRPr="00F350A6" w14:paraId="2B177A42" w14:textId="1D75CFBF" w:rsidTr="005629DA">
        <w:trPr>
          <w:cantSplit/>
          <w:tblHeader/>
        </w:trPr>
        <w:tc>
          <w:tcPr>
            <w:tcW w:w="1418" w:type="dxa"/>
          </w:tcPr>
          <w:p w14:paraId="446A4656" w14:textId="77777777" w:rsidR="005629DA" w:rsidRPr="00F350A6" w:rsidRDefault="005629DA" w:rsidP="00555C38">
            <w:pPr>
              <w:keepNext/>
              <w:rPr>
                <w:b/>
              </w:rPr>
            </w:pPr>
            <w:r>
              <w:rPr>
                <w:b/>
              </w:rPr>
              <w:t>Study ref</w:t>
            </w:r>
          </w:p>
        </w:tc>
        <w:tc>
          <w:tcPr>
            <w:tcW w:w="1701" w:type="dxa"/>
          </w:tcPr>
          <w:p w14:paraId="3C193C8A" w14:textId="77777777" w:rsidR="005629DA" w:rsidRPr="00F350A6" w:rsidRDefault="005629DA" w:rsidP="00555C38">
            <w:pPr>
              <w:keepNext/>
              <w:rPr>
                <w:b/>
              </w:rPr>
            </w:pPr>
            <w:r>
              <w:rPr>
                <w:b/>
              </w:rPr>
              <w:t>N</w:t>
            </w:r>
          </w:p>
        </w:tc>
        <w:tc>
          <w:tcPr>
            <w:tcW w:w="4252" w:type="dxa"/>
          </w:tcPr>
          <w:p w14:paraId="2F34582B" w14:textId="04EF5424" w:rsidR="005629DA" w:rsidRPr="00F350A6" w:rsidRDefault="005629DA" w:rsidP="00DD788F">
            <w:pPr>
              <w:keepNext/>
              <w:rPr>
                <w:b/>
              </w:rPr>
            </w:pPr>
            <w:r>
              <w:rPr>
                <w:b/>
              </w:rPr>
              <w:t>Aim/</w:t>
            </w:r>
            <w:r w:rsidR="00DD788F">
              <w:rPr>
                <w:b/>
              </w:rPr>
              <w:t>methods</w:t>
            </w:r>
          </w:p>
        </w:tc>
        <w:tc>
          <w:tcPr>
            <w:tcW w:w="4394" w:type="dxa"/>
          </w:tcPr>
          <w:p w14:paraId="062741E4" w14:textId="77777777" w:rsidR="005629DA" w:rsidRPr="00F350A6" w:rsidRDefault="005629DA" w:rsidP="00555C38">
            <w:pPr>
              <w:keepNext/>
              <w:rPr>
                <w:b/>
              </w:rPr>
            </w:pPr>
            <w:r>
              <w:rPr>
                <w:b/>
              </w:rPr>
              <w:t>Outcomes</w:t>
            </w:r>
          </w:p>
        </w:tc>
        <w:tc>
          <w:tcPr>
            <w:tcW w:w="2411" w:type="dxa"/>
          </w:tcPr>
          <w:p w14:paraId="4BAF9AC4" w14:textId="3A81E97D" w:rsidR="005629DA" w:rsidRDefault="005629DA" w:rsidP="00555C38">
            <w:pPr>
              <w:keepNext/>
              <w:rPr>
                <w:b/>
              </w:rPr>
            </w:pPr>
            <w:r>
              <w:rPr>
                <w:b/>
              </w:rPr>
              <w:t>Comments</w:t>
            </w:r>
          </w:p>
        </w:tc>
      </w:tr>
      <w:tr w:rsidR="005629DA" w:rsidRPr="00B60FFF" w14:paraId="31CC5000" w14:textId="2AD13CE0" w:rsidTr="005629DA">
        <w:trPr>
          <w:cantSplit/>
        </w:trPr>
        <w:tc>
          <w:tcPr>
            <w:tcW w:w="1418" w:type="dxa"/>
          </w:tcPr>
          <w:p w14:paraId="235734AA" w14:textId="0584BED9" w:rsidR="005629DA" w:rsidRDefault="005629DA" w:rsidP="00C159F9">
            <w:r>
              <w:t>Fealy et al 2017</w:t>
            </w:r>
            <w:r w:rsidR="00774750">
              <w:fldChar w:fldCharType="begin">
                <w:fldData xml:space="preserve">PEVuZE5vdGU+PENpdGU+PEF1dGhvcj5GZWFseTwvQXV0aG9yPjxZZWFyPjIwMTc8L1llYXI+PFJl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</w:fldData>
              </w:fldChar>
            </w:r>
            <w:r w:rsidR="001A2F28">
              <w:instrText xml:space="preserve"> ADDIN EN.CITE </w:instrText>
            </w:r>
            <w:r w:rsidR="001A2F28">
              <w:fldChar w:fldCharType="begin">
                <w:fldData xml:space="preserve">PEVuZE5vdGU+PENpdGU+PEF1dGhvcj5GZWFseTwvQXV0aG9yPjxZZWFyPjIwMTc8L1llYXI+PFJl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</w:fldData>
              </w:fldChar>
            </w:r>
            <w:r w:rsidR="001A2F28">
              <w:instrText xml:space="preserve"> ADDIN EN.CITE.DATA </w:instrText>
            </w:r>
            <w:r w:rsidR="001A2F28">
              <w:fldChar w:fldCharType="end"/>
            </w:r>
            <w:r w:rsidR="00774750">
              <w:fldChar w:fldCharType="separate"/>
            </w:r>
            <w:r w:rsidR="001A2F28" w:rsidRPr="001A2F28">
              <w:rPr>
                <w:noProof/>
                <w:vertAlign w:val="superscript"/>
              </w:rPr>
              <w:t>382</w:t>
            </w:r>
            <w:r w:rsidR="00774750">
              <w:fldChar w:fldCharType="end"/>
            </w:r>
          </w:p>
          <w:p w14:paraId="277EF346" w14:textId="13BF6B75" w:rsidR="005629DA" w:rsidRDefault="005629DA" w:rsidP="00C159F9">
            <w:r>
              <w:t>SLR</w:t>
            </w:r>
          </w:p>
        </w:tc>
        <w:tc>
          <w:tcPr>
            <w:tcW w:w="1701" w:type="dxa"/>
          </w:tcPr>
          <w:p w14:paraId="4C47828B" w14:textId="25C2BE0A" w:rsidR="005629DA" w:rsidRDefault="005629DA" w:rsidP="00B60FFF">
            <w:r>
              <w:t>2 RCTs</w:t>
            </w:r>
          </w:p>
        </w:tc>
        <w:tc>
          <w:tcPr>
            <w:tcW w:w="4252" w:type="dxa"/>
          </w:tcPr>
          <w:p w14:paraId="54B7ED4B" w14:textId="77777777" w:rsidR="005629DA" w:rsidRDefault="005629DA" w:rsidP="00CE3FD0">
            <w:r w:rsidRPr="005629DA">
              <w:rPr>
                <w:b/>
              </w:rPr>
              <w:t>Aim</w:t>
            </w:r>
            <w:r>
              <w:t>: T</w:t>
            </w:r>
            <w:r w:rsidRPr="005629DA">
              <w:t xml:space="preserve">o test if routine weighing as a stand-alone intervention can reduce total pregnancy weight gain and, in particular, excessive gestational weight gain. </w:t>
            </w:r>
          </w:p>
          <w:p w14:paraId="6E67FE96" w14:textId="02F901B2" w:rsidR="005629DA" w:rsidRPr="00D54FD8" w:rsidRDefault="005629DA" w:rsidP="00CE3FD0">
            <w:pPr>
              <w:rPr>
                <w:b/>
              </w:rPr>
            </w:pPr>
            <w:r w:rsidRPr="005629DA">
              <w:rPr>
                <w:b/>
              </w:rPr>
              <w:t>Methods</w:t>
            </w:r>
            <w:r w:rsidRPr="005629DA">
              <w:t xml:space="preserve">: A systematic review and meta-analysis of randomised controlled trials (RCTs) was conducted between November 2014 and January 2016, and reported using the Preferred Reporting Items for Systematic Reviews and Meta-Analyses. Seven databases were searched. A priori eligibility criteria were applied to published literature by at least two independent reviewers. Studies considered methodologically rigorous, as per the Academy of Nutrition and Dietetics Quality Criteria Checklist for Primary Research, were included. Meta-analysis was conducted using fixed-effects models. </w:t>
            </w:r>
          </w:p>
        </w:tc>
        <w:tc>
          <w:tcPr>
            <w:tcW w:w="4394" w:type="dxa"/>
          </w:tcPr>
          <w:p w14:paraId="2EBF46F2" w14:textId="77777777" w:rsidR="005629DA" w:rsidRDefault="00C1369C" w:rsidP="005629DA">
            <w:r>
              <w:t>Intervention versus control:</w:t>
            </w:r>
          </w:p>
          <w:p w14:paraId="5ED00931" w14:textId="77777777" w:rsidR="00C1369C" w:rsidRDefault="00C1369C" w:rsidP="005629DA">
            <w:r>
              <w:t>Gestational weight gain (kg/week): WMD -0.00; 95%CI -0.03 to 0.02</w:t>
            </w:r>
          </w:p>
          <w:p w14:paraId="6DFD78E3" w14:textId="77777777" w:rsidR="00C1369C" w:rsidRDefault="00C1369C" w:rsidP="005629DA">
            <w:r>
              <w:t>Weight gain exceeding IOM guidelines:</w:t>
            </w:r>
          </w:p>
          <w:p w14:paraId="770A305B" w14:textId="77777777" w:rsidR="00C1369C" w:rsidRDefault="00C1369C" w:rsidP="00C1369C">
            <w:pPr>
              <w:pStyle w:val="bullet"/>
            </w:pPr>
            <w:r>
              <w:t>BMI &lt;18.5: OR 1.50; 95%CI 0.14 to 16.54</w:t>
            </w:r>
          </w:p>
          <w:p w14:paraId="179CD1C5" w14:textId="77777777" w:rsidR="00C1369C" w:rsidRDefault="00C1369C" w:rsidP="00C1369C">
            <w:pPr>
              <w:pStyle w:val="bullet"/>
            </w:pPr>
            <w:r>
              <w:t>BMI 18.5 to 24.9: OR 0.72; 95%CI 0.48 to 1.09</w:t>
            </w:r>
          </w:p>
          <w:p w14:paraId="7FC668F4" w14:textId="77777777" w:rsidR="00C1369C" w:rsidRDefault="00C1369C" w:rsidP="00C1369C">
            <w:pPr>
              <w:pStyle w:val="bullet"/>
            </w:pPr>
            <w:r>
              <w:t>BMI 25 to 29.9: OR 0.85; 95%CI 0.45 to 1.62</w:t>
            </w:r>
          </w:p>
          <w:p w14:paraId="269EB682" w14:textId="3DED1EE8" w:rsidR="00C1369C" w:rsidRPr="005629DA" w:rsidRDefault="00C1369C" w:rsidP="00C1369C">
            <w:pPr>
              <w:pStyle w:val="bullet"/>
            </w:pPr>
            <w:r>
              <w:t>BMI &gt;30: OR 1.60; 95%CI 0.72 to 3.54</w:t>
            </w:r>
          </w:p>
        </w:tc>
        <w:tc>
          <w:tcPr>
            <w:tcW w:w="2411" w:type="dxa"/>
          </w:tcPr>
          <w:p w14:paraId="381937E4" w14:textId="75249A86" w:rsidR="005629DA" w:rsidRPr="005629DA" w:rsidRDefault="00D637F5" w:rsidP="00C1369C">
            <w:r>
              <w:t xml:space="preserve">The RCTs </w:t>
            </w:r>
            <w:r w:rsidR="00C1369C">
              <w:t>assessed different interventions (clinician weighing versus self-weighing).</w:t>
            </w:r>
          </w:p>
        </w:tc>
      </w:tr>
    </w:tbl>
    <w:p w14:paraId="482FB044" w14:textId="1E1A8D14" w:rsidR="005629DA" w:rsidRDefault="009C163D" w:rsidP="00932C6D">
      <w:pPr>
        <w:pStyle w:val="TableName"/>
      </w:pPr>
      <w:bookmarkStart w:id="194" w:name="_Toc40956676"/>
      <w:r>
        <w:t xml:space="preserve">Q7 </w:t>
      </w:r>
      <w:r w:rsidR="005629DA">
        <w:t>Regular weighing and advice on weight gain versus usual care — RCTs</w:t>
      </w:r>
      <w:bookmarkEnd w:id="194"/>
    </w:p>
    <w:tbl>
      <w:tblPr>
        <w:tblStyle w:val="TableGrid"/>
        <w:tblW w:w="14176"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98: Q7 Regular weighing and advice on weight gain versus usual care — RCTs"/>
      </w:tblPr>
      <w:tblGrid>
        <w:gridCol w:w="1418"/>
        <w:gridCol w:w="1701"/>
        <w:gridCol w:w="5393"/>
        <w:gridCol w:w="5664"/>
      </w:tblGrid>
      <w:tr w:rsidR="005629DA" w:rsidRPr="00F350A6" w14:paraId="76B060BC" w14:textId="77777777" w:rsidTr="00555C38">
        <w:trPr>
          <w:cantSplit/>
          <w:tblHeader/>
        </w:trPr>
        <w:tc>
          <w:tcPr>
            <w:tcW w:w="1418" w:type="dxa"/>
          </w:tcPr>
          <w:p w14:paraId="6889EA35" w14:textId="77777777" w:rsidR="005629DA" w:rsidRPr="00F350A6" w:rsidRDefault="005629DA" w:rsidP="00555C38">
            <w:pPr>
              <w:keepNext/>
              <w:rPr>
                <w:b/>
              </w:rPr>
            </w:pPr>
            <w:r>
              <w:rPr>
                <w:b/>
              </w:rPr>
              <w:t>Study ref</w:t>
            </w:r>
          </w:p>
        </w:tc>
        <w:tc>
          <w:tcPr>
            <w:tcW w:w="1701" w:type="dxa"/>
          </w:tcPr>
          <w:p w14:paraId="0DEAD45D" w14:textId="77777777" w:rsidR="005629DA" w:rsidRPr="00F350A6" w:rsidRDefault="005629DA" w:rsidP="00555C38">
            <w:pPr>
              <w:keepNext/>
              <w:rPr>
                <w:b/>
              </w:rPr>
            </w:pPr>
            <w:r>
              <w:rPr>
                <w:b/>
              </w:rPr>
              <w:t>N</w:t>
            </w:r>
          </w:p>
        </w:tc>
        <w:tc>
          <w:tcPr>
            <w:tcW w:w="5393" w:type="dxa"/>
          </w:tcPr>
          <w:p w14:paraId="04E1B6DA" w14:textId="77777777" w:rsidR="005629DA" w:rsidRPr="00F350A6" w:rsidRDefault="005629DA" w:rsidP="00555C38">
            <w:pPr>
              <w:keepNext/>
              <w:rPr>
                <w:b/>
              </w:rPr>
            </w:pPr>
            <w:r>
              <w:rPr>
                <w:b/>
              </w:rPr>
              <w:t>Aim/</w:t>
            </w:r>
            <w:r w:rsidRPr="00F350A6">
              <w:rPr>
                <w:b/>
              </w:rPr>
              <w:t>population</w:t>
            </w:r>
            <w:r>
              <w:rPr>
                <w:b/>
              </w:rPr>
              <w:t>/intervention</w:t>
            </w:r>
          </w:p>
        </w:tc>
        <w:tc>
          <w:tcPr>
            <w:tcW w:w="5664" w:type="dxa"/>
          </w:tcPr>
          <w:p w14:paraId="62306C1C" w14:textId="77777777" w:rsidR="005629DA" w:rsidRPr="00F350A6" w:rsidRDefault="005629DA" w:rsidP="00555C38">
            <w:pPr>
              <w:keepNext/>
              <w:rPr>
                <w:b/>
              </w:rPr>
            </w:pPr>
            <w:r>
              <w:rPr>
                <w:b/>
              </w:rPr>
              <w:t>Outcomes</w:t>
            </w:r>
          </w:p>
        </w:tc>
      </w:tr>
      <w:tr w:rsidR="00B60FFF" w:rsidRPr="00B60FFF" w14:paraId="4A3E443D" w14:textId="77777777" w:rsidTr="001B0BEC">
        <w:trPr>
          <w:cantSplit/>
        </w:trPr>
        <w:tc>
          <w:tcPr>
            <w:tcW w:w="1418" w:type="dxa"/>
          </w:tcPr>
          <w:p w14:paraId="4B32EB75" w14:textId="73992F95" w:rsidR="00B60FFF" w:rsidRDefault="00B60FFF" w:rsidP="00C159F9">
            <w:r>
              <w:t xml:space="preserve">Brownfoot et al </w:t>
            </w:r>
            <w:r w:rsidR="00CC0E34">
              <w:t>2016</w:t>
            </w:r>
            <w:r w:rsidR="00774750">
              <w:fldChar w:fldCharType="begin">
                <w:fldData xml:space="preserve">PEVuZE5vdGU+PENpdGU+PEF1dGhvcj5Ccm93bmZvb3Q8L0F1dGhvcj48WWVhcj4yMDE2PC9ZZWFy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</w:fldData>
              </w:fldChar>
            </w:r>
            <w:r w:rsidR="001A2F28">
              <w:instrText xml:space="preserve"> ADDIN EN.CITE </w:instrText>
            </w:r>
            <w:r w:rsidR="001A2F28">
              <w:fldChar w:fldCharType="begin">
                <w:fldData xml:space="preserve">PEVuZE5vdGU+PENpdGU+PEF1dGhvcj5Ccm93bmZvb3Q8L0F1dGhvcj48WWVhcj4yMDE2PC9ZZWFy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</w:fldData>
              </w:fldChar>
            </w:r>
            <w:r w:rsidR="001A2F28">
              <w:instrText xml:space="preserve"> ADDIN EN.CITE.DATA </w:instrText>
            </w:r>
            <w:r w:rsidR="001A2F28">
              <w:fldChar w:fldCharType="end"/>
            </w:r>
            <w:r w:rsidR="00774750">
              <w:fldChar w:fldCharType="separate"/>
            </w:r>
            <w:r w:rsidR="001A2F28" w:rsidRPr="001A2F28">
              <w:rPr>
                <w:noProof/>
                <w:vertAlign w:val="superscript"/>
              </w:rPr>
              <w:t>383</w:t>
            </w:r>
            <w:r w:rsidR="00774750">
              <w:fldChar w:fldCharType="end"/>
            </w:r>
          </w:p>
          <w:p w14:paraId="4850667E" w14:textId="7B7FB906" w:rsidR="00987F8B" w:rsidRPr="00B60FFF" w:rsidRDefault="00987F8B" w:rsidP="00C159F9">
            <w:r>
              <w:t>Australia</w:t>
            </w:r>
          </w:p>
        </w:tc>
        <w:tc>
          <w:tcPr>
            <w:tcW w:w="1701" w:type="dxa"/>
          </w:tcPr>
          <w:p w14:paraId="19E2FA8B" w14:textId="51FD3ABB" w:rsidR="00B60FFF" w:rsidRDefault="00B60FFF" w:rsidP="00B60FFF">
            <w:r>
              <w:t xml:space="preserve">Intervention </w:t>
            </w:r>
            <w:r w:rsidR="00C159F9">
              <w:t>355</w:t>
            </w:r>
          </w:p>
          <w:p w14:paraId="4F78BDFF" w14:textId="25CA5EA9" w:rsidR="00B60FFF" w:rsidRPr="00B60FFF" w:rsidRDefault="00B60FFF" w:rsidP="00C159F9">
            <w:r>
              <w:t xml:space="preserve">Control </w:t>
            </w:r>
            <w:r w:rsidR="00C159F9">
              <w:t>288</w:t>
            </w:r>
          </w:p>
        </w:tc>
        <w:tc>
          <w:tcPr>
            <w:tcW w:w="5393" w:type="dxa"/>
          </w:tcPr>
          <w:p w14:paraId="354D0C4F" w14:textId="77777777" w:rsidR="00B60FFF" w:rsidRPr="00403334" w:rsidRDefault="00B60FFF" w:rsidP="00555C38">
            <w:pPr>
              <w:rPr>
                <w:rFonts w:eastAsiaTheme="minorHAnsi"/>
              </w:rPr>
            </w:pPr>
            <w:r w:rsidRPr="00D54FD8">
              <w:rPr>
                <w:rFonts w:eastAsiaTheme="minorHAnsi"/>
                <w:b/>
              </w:rPr>
              <w:t>Aim</w:t>
            </w:r>
            <w:r w:rsidRPr="00403334">
              <w:rPr>
                <w:rFonts w:eastAsiaTheme="minorHAnsi"/>
              </w:rPr>
              <w:t xml:space="preserve">: To assess whether routinely weighing women at each antenatal visit leads to a difference in gestational weight gain and weight gain within the </w:t>
            </w:r>
            <w:r>
              <w:rPr>
                <w:rFonts w:eastAsiaTheme="minorHAnsi"/>
              </w:rPr>
              <w:t>IOM</w:t>
            </w:r>
            <w:r w:rsidRPr="00403334">
              <w:rPr>
                <w:rFonts w:eastAsiaTheme="minorHAnsi"/>
              </w:rPr>
              <w:t xml:space="preserve"> recommendation</w:t>
            </w:r>
            <w:r>
              <w:rPr>
                <w:rFonts w:eastAsiaTheme="minorHAnsi"/>
              </w:rPr>
              <w:t>s</w:t>
            </w:r>
            <w:r w:rsidRPr="00403334">
              <w:rPr>
                <w:rFonts w:eastAsiaTheme="minorHAnsi"/>
              </w:rPr>
              <w:t>.</w:t>
            </w:r>
          </w:p>
          <w:p w14:paraId="48834A9F" w14:textId="77777777" w:rsidR="00B60FFF" w:rsidRPr="00403334" w:rsidRDefault="00B60FFF" w:rsidP="00555C38">
            <w:pPr>
              <w:rPr>
                <w:rFonts w:eastAsiaTheme="minorHAnsi"/>
              </w:rPr>
            </w:pPr>
            <w:r w:rsidRPr="00D54FD8">
              <w:rPr>
                <w:rFonts w:eastAsiaTheme="minorHAnsi"/>
                <w:b/>
              </w:rPr>
              <w:t>Population</w:t>
            </w:r>
            <w:r>
              <w:rPr>
                <w:rFonts w:eastAsiaTheme="minorHAnsi"/>
              </w:rPr>
              <w:t>:</w:t>
            </w:r>
            <w:r w:rsidRPr="00403334">
              <w:rPr>
                <w:rFonts w:eastAsiaTheme="minorHAnsi"/>
              </w:rPr>
              <w:t xml:space="preserve"> Healthy women were enrolled during their antenatal booking visit if they were between 18 and 45 years of age, were &lt;21 weeks’ gestation with a singleton pregnancy.</w:t>
            </w:r>
          </w:p>
          <w:p w14:paraId="661DD1C0" w14:textId="7FB9D5A6" w:rsidR="00B60FFF" w:rsidRPr="00710F2C" w:rsidRDefault="00B60FFF" w:rsidP="002C3739">
            <w:pPr>
              <w:rPr>
                <w:rFonts w:eastAsiaTheme="minorHAnsi"/>
              </w:rPr>
            </w:pPr>
            <w:r w:rsidRPr="00D54FD8">
              <w:rPr>
                <w:rFonts w:eastAsiaTheme="minorHAnsi"/>
                <w:b/>
              </w:rPr>
              <w:t>Intervention</w:t>
            </w:r>
            <w:r>
              <w:rPr>
                <w:rFonts w:eastAsiaTheme="minorHAnsi"/>
              </w:rPr>
              <w:t>:</w:t>
            </w:r>
            <w:r w:rsidRPr="00403334">
              <w:rPr>
                <w:rFonts w:eastAsiaTheme="minorHAnsi"/>
              </w:rPr>
              <w:t xml:space="preserve"> The intervention was weighing at each antenatal clinic appointment followed by counselling by their treating clinician according to IOM gestational weight gain guidelines. The control group</w:t>
            </w:r>
            <w:r>
              <w:rPr>
                <w:rFonts w:eastAsiaTheme="minorHAnsi"/>
              </w:rPr>
              <w:t xml:space="preserve"> </w:t>
            </w:r>
            <w:r w:rsidRPr="00403334">
              <w:rPr>
                <w:rFonts w:eastAsiaTheme="minorHAnsi"/>
              </w:rPr>
              <w:t>had standard antenatal care comprising recording weight at booking and then at 36 weeks. Primary analysis was by intention</w:t>
            </w:r>
            <w:r>
              <w:rPr>
                <w:rFonts w:eastAsiaTheme="minorHAnsi"/>
              </w:rPr>
              <w:t>-to-</w:t>
            </w:r>
            <w:r w:rsidRPr="00403334">
              <w:rPr>
                <w:rFonts w:eastAsiaTheme="minorHAnsi"/>
              </w:rPr>
              <w:t>treat.</w:t>
            </w:r>
          </w:p>
        </w:tc>
        <w:tc>
          <w:tcPr>
            <w:tcW w:w="5664" w:type="dxa"/>
          </w:tcPr>
          <w:p w14:paraId="57C2E9CC" w14:textId="54E8DC12" w:rsidR="00531391" w:rsidRPr="00CB3A67" w:rsidRDefault="00CB3A67" w:rsidP="00555C38">
            <w:pPr>
              <w:rPr>
                <w:rFonts w:eastAsiaTheme="minorHAnsi"/>
                <w:i/>
              </w:rPr>
            </w:pPr>
            <w:r w:rsidRPr="00CB3A67">
              <w:rPr>
                <w:rFonts w:eastAsiaTheme="minorHAnsi"/>
                <w:i/>
              </w:rPr>
              <w:t>Intervention versus control</w:t>
            </w:r>
          </w:p>
          <w:p w14:paraId="0DAB566C" w14:textId="3EB18D36" w:rsidR="0067088A" w:rsidRDefault="0067088A" w:rsidP="00CB3A67">
            <w:r>
              <w:rPr>
                <w:rFonts w:eastAsiaTheme="minorHAnsi"/>
              </w:rPr>
              <w:t>Weekly</w:t>
            </w:r>
            <w:r w:rsidR="00B60FFF" w:rsidRPr="00EC383E">
              <w:rPr>
                <w:rFonts w:eastAsiaTheme="minorHAnsi"/>
              </w:rPr>
              <w:t xml:space="preserve"> weight gain</w:t>
            </w:r>
            <w:r w:rsidR="00CB3A67">
              <w:rPr>
                <w:rFonts w:eastAsiaTheme="minorHAnsi"/>
              </w:rPr>
              <w:t xml:space="preserve"> (kg per week)</w:t>
            </w:r>
            <w:r w:rsidR="00CB3A67">
              <w:t>:</w:t>
            </w:r>
          </w:p>
          <w:p w14:paraId="7859AC71" w14:textId="6AA107B5" w:rsidR="00CB3A67" w:rsidRDefault="00CB3A67" w:rsidP="00793030">
            <w:pPr>
              <w:pStyle w:val="bullet"/>
            </w:pPr>
            <w:r>
              <w:t>Overall: 0.54±0.28 (n=355) vs 0.53±0.24 (n=288)</w:t>
            </w:r>
          </w:p>
          <w:p w14:paraId="3C831E05" w14:textId="77777777" w:rsidR="00CB3A67" w:rsidRDefault="00CB3A67" w:rsidP="00793030">
            <w:pPr>
              <w:pStyle w:val="bullet"/>
            </w:pPr>
            <w:r>
              <w:t>BMI &lt;18.5: 0.68±0.22 (n=5) vs 0.71±0.21 (n=6)</w:t>
            </w:r>
          </w:p>
          <w:p w14:paraId="23CB99E4" w14:textId="77777777" w:rsidR="00CB3A67" w:rsidRDefault="00CB3A67" w:rsidP="00793030">
            <w:pPr>
              <w:pStyle w:val="bullet"/>
            </w:pPr>
            <w:r>
              <w:t>BMI 18.5 to 24.9: 0.56±0.26 (n=192) vs 0.54±0.22 (n=152)</w:t>
            </w:r>
          </w:p>
          <w:p w14:paraId="025363F8" w14:textId="6993CDD8" w:rsidR="00CB3A67" w:rsidRDefault="00CB3A67" w:rsidP="00793030">
            <w:pPr>
              <w:pStyle w:val="bullet"/>
            </w:pPr>
            <w:r>
              <w:t>BMI 25 to 19.9: 0.53±0.3 (n=1</w:t>
            </w:r>
            <w:r w:rsidR="00553604">
              <w:t>04</w:t>
            </w:r>
            <w:r>
              <w:t>) vs 0,53±0,24 (n=</w:t>
            </w:r>
            <w:r w:rsidR="00CC1C23">
              <w:t>93</w:t>
            </w:r>
            <w:r>
              <w:t>)</w:t>
            </w:r>
          </w:p>
          <w:p w14:paraId="1622B9C6" w14:textId="05523B10" w:rsidR="00CB3A67" w:rsidRDefault="00CB3A67" w:rsidP="00793030">
            <w:pPr>
              <w:pStyle w:val="bullet"/>
            </w:pPr>
            <w:r>
              <w:t>BMI &gt;30: 0.48±0.26 (n=</w:t>
            </w:r>
            <w:r w:rsidR="0065000D">
              <w:t>56</w:t>
            </w:r>
            <w:r>
              <w:t>) vs 0.42±0.28 (n=</w:t>
            </w:r>
            <w:r w:rsidR="0065000D">
              <w:t>37</w:t>
            </w:r>
            <w:r>
              <w:t>)</w:t>
            </w:r>
          </w:p>
          <w:p w14:paraId="624B5962" w14:textId="77777777" w:rsidR="0067088A" w:rsidRDefault="0067088A" w:rsidP="00555C38">
            <w:pPr>
              <w:rPr>
                <w:rFonts w:eastAsiaTheme="minorHAnsi"/>
              </w:rPr>
            </w:pPr>
            <w:r>
              <w:rPr>
                <w:rFonts w:eastAsiaTheme="minorHAnsi"/>
              </w:rPr>
              <w:t>Weight gain exceeding IOM guidelines:</w:t>
            </w:r>
            <w:r w:rsidR="00B60FFF">
              <w:rPr>
                <w:rFonts w:eastAsiaTheme="minorHAnsi"/>
              </w:rPr>
              <w:t xml:space="preserve"> </w:t>
            </w:r>
          </w:p>
          <w:p w14:paraId="2A7785F0" w14:textId="5FAF410E" w:rsidR="00B60FFF" w:rsidRDefault="00F57426" w:rsidP="0067088A">
            <w:pPr>
              <w:pStyle w:val="bullet"/>
            </w:pPr>
            <w:r>
              <w:t>Overall</w:t>
            </w:r>
            <w:r w:rsidR="00B60FFF" w:rsidRPr="00EC383E">
              <w:t xml:space="preserve">: </w:t>
            </w:r>
            <w:r w:rsidR="00DC148F">
              <w:t>267/355 vs 204/288</w:t>
            </w:r>
          </w:p>
          <w:p w14:paraId="465A0C72" w14:textId="2C1B3202" w:rsidR="00B60FFF" w:rsidRDefault="0067088A" w:rsidP="00555C38">
            <w:pPr>
              <w:pStyle w:val="bullet"/>
            </w:pPr>
            <w:r>
              <w:t xml:space="preserve">BMI </w:t>
            </w:r>
            <w:r w:rsidR="00B60FFF">
              <w:t xml:space="preserve">&lt;18.5: </w:t>
            </w:r>
            <w:r w:rsidR="00DC148F">
              <w:t>3/5 vs 3/6</w:t>
            </w:r>
          </w:p>
          <w:p w14:paraId="079C5D77" w14:textId="664A56EA" w:rsidR="00B60FFF" w:rsidRDefault="0067088A" w:rsidP="00555C38">
            <w:pPr>
              <w:pStyle w:val="bullet"/>
            </w:pPr>
            <w:r>
              <w:t xml:space="preserve">BMI </w:t>
            </w:r>
            <w:r w:rsidR="00B60FFF">
              <w:t xml:space="preserve">18.5–24.9: </w:t>
            </w:r>
            <w:r w:rsidR="00DC148F">
              <w:t>131/190 vs 96/152</w:t>
            </w:r>
          </w:p>
          <w:p w14:paraId="14BA4EDD" w14:textId="76EA3EF2" w:rsidR="00B60FFF" w:rsidRDefault="0067088A" w:rsidP="00555C38">
            <w:pPr>
              <w:pStyle w:val="bullet"/>
            </w:pPr>
            <w:r>
              <w:t xml:space="preserve">BMI </w:t>
            </w:r>
            <w:r w:rsidR="00B60FFF">
              <w:t xml:space="preserve">24.9–30: </w:t>
            </w:r>
            <w:r w:rsidR="00DC148F">
              <w:t>87/104 vs 77/93</w:t>
            </w:r>
          </w:p>
          <w:p w14:paraId="2650F8F5" w14:textId="77777777" w:rsidR="00B60FFF" w:rsidRDefault="0067088A" w:rsidP="00B60FFF">
            <w:pPr>
              <w:pStyle w:val="bullet"/>
            </w:pPr>
            <w:r>
              <w:t xml:space="preserve">BMI </w:t>
            </w:r>
            <w:r w:rsidR="00B60FFF">
              <w:t xml:space="preserve">&gt;30: </w:t>
            </w:r>
            <w:r w:rsidR="00DC148F">
              <w:t>4</w:t>
            </w:r>
            <w:r w:rsidR="0065000D">
              <w:t>6</w:t>
            </w:r>
            <w:r w:rsidR="00DC148F">
              <w:t xml:space="preserve">/56 vs </w:t>
            </w:r>
            <w:r w:rsidR="0065000D">
              <w:t>28/3</w:t>
            </w:r>
            <w:r w:rsidR="00DC148F">
              <w:t>7</w:t>
            </w:r>
          </w:p>
          <w:p w14:paraId="66F1CFDA" w14:textId="77777777" w:rsidR="00865B7F" w:rsidRDefault="00865B7F" w:rsidP="00865B7F">
            <w:r>
              <w:t>Intervention vs control:</w:t>
            </w:r>
          </w:p>
          <w:p w14:paraId="2104A518" w14:textId="646B13CE" w:rsidR="00865B7F" w:rsidRPr="0065000D" w:rsidRDefault="00865B7F" w:rsidP="00B60FFF">
            <w:pPr>
              <w:pStyle w:val="bullet"/>
            </w:pPr>
            <w:r>
              <w:t>Gestational hy</w:t>
            </w:r>
            <w:r w:rsidR="00194A25">
              <w:t>pertension/pre-eclampsia: 18/386</w:t>
            </w:r>
            <w:r>
              <w:t xml:space="preserve"> vs 16/288</w:t>
            </w:r>
          </w:p>
        </w:tc>
      </w:tr>
      <w:tr w:rsidR="00B60FFF" w:rsidRPr="00B60FFF" w14:paraId="58ECCFDC" w14:textId="77777777" w:rsidTr="001B0BEC">
        <w:trPr>
          <w:cantSplit/>
        </w:trPr>
        <w:tc>
          <w:tcPr>
            <w:tcW w:w="1418" w:type="dxa"/>
          </w:tcPr>
          <w:p w14:paraId="64A79B63" w14:textId="459F4A60" w:rsidR="00B60FFF" w:rsidRDefault="00B60FFF" w:rsidP="00B60FFF">
            <w:r>
              <w:t>Brownfoot et al 2016</w:t>
            </w:r>
            <w:r w:rsidR="00774750">
              <w:fldChar w:fldCharType="begin"/>
            </w:r>
            <w:r w:rsidR="001A2F28">
              <w:instrText xml:space="preserve"> ADDIN EN.CITE &lt;EndNote&gt;&lt;Cite&gt;&lt;Author&gt;Brownfoot&lt;/Author&gt;&lt;Year&gt;2016&lt;/Year&gt;&lt;RecNum&gt;1701&lt;/RecNum&gt;&lt;DisplayText&gt;&lt;style face="superscript" font="Trebuchet MS" size="9"&gt;385&lt;/style&gt;&lt;/DisplayText&gt;&lt;record&gt;&lt;rec-number&gt;1701&lt;/rec-number&gt;&lt;foreign-keys&gt;&lt;key app="EN" db-id="exvasrfx2dtraoesasxp2szsxa2df502592x" timestamp="1581916923"&gt;1701&lt;/key&gt;&lt;key app="ENWeb" db-id=""&gt;0&lt;/key&gt;&lt;/foreign-keys&gt;&lt;ref-type name="Journal Article"&gt;17&lt;/ref-type&gt;&lt;contributors&gt;&lt;authors&gt;&lt;author&gt;Brownfoot, F. C.&lt;/author&gt;&lt;author&gt;Davey, M. A.&lt;/author&gt;&lt;author&gt;Kornman, L.&lt;/author&gt;&lt;/authors&gt;&lt;/contributors&gt;&lt;auth-address&gt;Department of Obstetrics and Gynaecology, Royal Women&amp;apos;s Hospital, The University of Melbourne, Parkville, Vic., Australia.&amp;#xD;Judith Lumley Centre, Science Health and Engineering College, La Trobe University, Melbourne, Vic., Australia.&lt;/auth-address&gt;&lt;titles&gt;&lt;title&gt;Women&amp;apos;s opinions on being weighed at routine antenatal visits&lt;/title&gt;&lt;secondary-title&gt;BJOG&lt;/secondary-title&gt;&lt;/titles&gt;&lt;periodical&gt;&lt;full-title&gt;BJOG&lt;/full-title&gt;&lt;/periodical&gt;&lt;pages&gt;263-70&lt;/pages&gt;&lt;volume&gt;123&lt;/volume&gt;&lt;number&gt;2&lt;/number&gt;&lt;edition&gt;2016/02/04&lt;/edition&gt;&lt;keywords&gt;&lt;keyword&gt;Adult&lt;/keyword&gt;&lt;keyword&gt;Anxiety/*epidemiology&lt;/keyword&gt;&lt;keyword&gt;Australia/epidemiology&lt;/keyword&gt;&lt;keyword&gt;Female&lt;/keyword&gt;&lt;keyword&gt;Humans&lt;/keyword&gt;&lt;keyword&gt;Patient Satisfaction/*statistics &amp;amp; numerical data&lt;/keyword&gt;&lt;keyword&gt;Pregnancy&lt;/keyword&gt;&lt;keyword&gt;Pregnant Women/*psychology&lt;/keyword&gt;&lt;keyword&gt;Prenatal Care/*methods&lt;/keyword&gt;&lt;keyword&gt;Surveys and Questionnaires&lt;/keyword&gt;&lt;keyword&gt;Weight Gain/*physiology&lt;/keyword&gt;&lt;keyword&gt;Gestational weight gain&lt;/keyword&gt;&lt;keyword&gt;weighing&lt;/keyword&gt;&lt;keyword&gt;women&amp;apos;s opinions&lt;/keyword&gt;&lt;/keywords&gt;&lt;dates&gt;&lt;year&gt;2016&lt;/year&gt;&lt;pub-dates&gt;&lt;date&gt;Jan&lt;/date&gt;&lt;/pub-dates&gt;&lt;/dates&gt;&lt;isbn&gt;1471-0528 (Electronic)&amp;#xD;1470-0328 (Linking)&lt;/isbn&gt;&lt;accession-num&gt;26841341&lt;/accession-num&gt;&lt;urls&gt;&lt;related-urls&gt;&lt;url&gt;https://www.ncbi.nlm.nih.gov/pubmed/26841341&lt;/url&gt;&lt;/related-urls&gt;&lt;/urls&gt;&lt;electronic-resource-num&gt;10.1111/1471-0528.13790&lt;/electronic-resource-num&gt;&lt;/record&gt;&lt;/Cite&gt;&lt;/EndNote&gt;</w:instrText>
            </w:r>
            <w:r w:rsidR="00774750">
              <w:fldChar w:fldCharType="separate"/>
            </w:r>
            <w:r w:rsidR="001A2F28" w:rsidRPr="001A2F28">
              <w:rPr>
                <w:noProof/>
                <w:vertAlign w:val="superscript"/>
              </w:rPr>
              <w:t>385</w:t>
            </w:r>
            <w:r w:rsidR="00774750">
              <w:fldChar w:fldCharType="end"/>
            </w:r>
          </w:p>
          <w:p w14:paraId="3F9C112D" w14:textId="0D011CA1" w:rsidR="001B0BEC" w:rsidRDefault="001B0BEC" w:rsidP="00B60FFF">
            <w:r>
              <w:t>Australia</w:t>
            </w:r>
          </w:p>
        </w:tc>
        <w:tc>
          <w:tcPr>
            <w:tcW w:w="1701" w:type="dxa"/>
          </w:tcPr>
          <w:p w14:paraId="614BC316" w14:textId="6DEA0CFE" w:rsidR="00B60FFF" w:rsidRDefault="00987F8B" w:rsidP="00B60FFF">
            <w:r>
              <w:t>586</w:t>
            </w:r>
          </w:p>
        </w:tc>
        <w:tc>
          <w:tcPr>
            <w:tcW w:w="5393" w:type="dxa"/>
          </w:tcPr>
          <w:p w14:paraId="4BC5FF5A" w14:textId="77777777" w:rsidR="00B60FFF" w:rsidRPr="00403334" w:rsidRDefault="00B60FFF" w:rsidP="00B60FFF">
            <w:pPr>
              <w:rPr>
                <w:rFonts w:eastAsiaTheme="minorHAnsi"/>
              </w:rPr>
            </w:pPr>
            <w:r w:rsidRPr="00D54FD8">
              <w:rPr>
                <w:rFonts w:eastAsiaTheme="minorHAnsi"/>
                <w:b/>
              </w:rPr>
              <w:t>Aim</w:t>
            </w:r>
            <w:r w:rsidRPr="00403334">
              <w:rPr>
                <w:rFonts w:eastAsiaTheme="minorHAnsi"/>
              </w:rPr>
              <w:t xml:space="preserve">: To assess the opinions of pregnant women regarding their weight gain and to assess the level of satisfaction and anxiety provoked by being weighed in clinic. </w:t>
            </w:r>
          </w:p>
          <w:p w14:paraId="49E9A609" w14:textId="77777777" w:rsidR="00B60FFF" w:rsidRPr="00403334" w:rsidRDefault="00B60FFF" w:rsidP="00B60FFF">
            <w:pPr>
              <w:rPr>
                <w:rFonts w:eastAsiaTheme="minorHAnsi"/>
              </w:rPr>
            </w:pPr>
            <w:r w:rsidRPr="00D54FD8">
              <w:rPr>
                <w:rFonts w:eastAsiaTheme="minorHAnsi"/>
                <w:b/>
              </w:rPr>
              <w:t>Population</w:t>
            </w:r>
            <w:r w:rsidRPr="00403334">
              <w:rPr>
                <w:rFonts w:eastAsiaTheme="minorHAnsi"/>
              </w:rPr>
              <w:t>: In all, 782 healthy pregnant women participated in the randomised controlled trial and 586 responded to the questionnaire.</w:t>
            </w:r>
          </w:p>
          <w:p w14:paraId="23938156" w14:textId="77777777" w:rsidR="00B60FFF" w:rsidRPr="00403334" w:rsidRDefault="00B60FFF" w:rsidP="00B60FFF">
            <w:pPr>
              <w:rPr>
                <w:rFonts w:eastAsiaTheme="minorHAnsi"/>
              </w:rPr>
            </w:pPr>
            <w:r w:rsidRPr="00D54FD8">
              <w:rPr>
                <w:rFonts w:eastAsiaTheme="minorHAnsi"/>
                <w:b/>
              </w:rPr>
              <w:t>Intervention</w:t>
            </w:r>
            <w:r w:rsidRPr="00403334">
              <w:rPr>
                <w:rFonts w:eastAsiaTheme="minorHAnsi"/>
              </w:rPr>
              <w:t>: Questionnaires were given to women participating in a randomised controlled trial comparing routine weighing in the antenatal clinic with standard care.</w:t>
            </w:r>
          </w:p>
          <w:p w14:paraId="328817BB" w14:textId="6CD58074" w:rsidR="00B60FFF" w:rsidRPr="00D54FD8" w:rsidRDefault="00B60FFF" w:rsidP="00B60FFF">
            <w:pPr>
              <w:rPr>
                <w:b/>
              </w:rPr>
            </w:pPr>
            <w:r w:rsidRPr="00403334">
              <w:rPr>
                <w:rFonts w:eastAsiaTheme="minorHAnsi"/>
              </w:rPr>
              <w:t>A questionnaire was offered to all participants at 36 weeks of gestation gauging their satisfaction with their weight gain during pregnancy. The intervention group was asked about their level of satisfaction and anxiety provoked by being weighed in clinic. The control group was asked whether they would have liked to be weighed in clinic. Both groups were questioned about the influences on their weight gain.</w:t>
            </w:r>
          </w:p>
        </w:tc>
        <w:tc>
          <w:tcPr>
            <w:tcW w:w="5664" w:type="dxa"/>
          </w:tcPr>
          <w:p w14:paraId="55F5D4A5" w14:textId="77777777" w:rsidR="00B60FFF" w:rsidRPr="00403334" w:rsidRDefault="00B60FFF" w:rsidP="00B60FFF">
            <w:pPr>
              <w:rPr>
                <w:rFonts w:eastAsiaTheme="minorHAnsi"/>
              </w:rPr>
            </w:pPr>
            <w:r w:rsidRPr="00403334">
              <w:rPr>
                <w:rFonts w:eastAsiaTheme="minorHAnsi"/>
              </w:rPr>
              <w:t xml:space="preserve">Women in both groups were satisfied with their weight gain during pregnancy. </w:t>
            </w:r>
            <w:r>
              <w:rPr>
                <w:rFonts w:eastAsiaTheme="minorHAnsi"/>
              </w:rPr>
              <w:t>O</w:t>
            </w:r>
            <w:r w:rsidRPr="00403334">
              <w:rPr>
                <w:rFonts w:eastAsiaTheme="minorHAnsi"/>
              </w:rPr>
              <w:t>f women in the intervention group</w:t>
            </w:r>
            <w:r>
              <w:rPr>
                <w:rFonts w:eastAsiaTheme="minorHAnsi"/>
              </w:rPr>
              <w:t>. 73%</w:t>
            </w:r>
            <w:r w:rsidRPr="00403334">
              <w:rPr>
                <w:rFonts w:eastAsiaTheme="minorHAnsi"/>
              </w:rPr>
              <w:t xml:space="preserve"> were very comfortable with being weighed in clinic. Approximately half of those in the control group would have favoured being weighed. Twenty-one percent of women said other people influenced their weight gain; mostly family members and two-thirds of them encouraged weight gain. Less than half of the women in the study used weighing scales at home.</w:t>
            </w:r>
          </w:p>
          <w:p w14:paraId="2A033AA0" w14:textId="52EBA471" w:rsidR="00B60FFF" w:rsidRPr="00EC383E" w:rsidRDefault="00B60FFF" w:rsidP="00B60FFF">
            <w:r w:rsidRPr="00403334">
              <w:rPr>
                <w:rFonts w:eastAsiaTheme="minorHAnsi"/>
              </w:rPr>
              <w:t>Women were satisfied with being weighed antenatally and it did not cause anxiety. Pregnant women accepted the re-introduction of weighing in the antenatal clinic.</w:t>
            </w:r>
          </w:p>
        </w:tc>
      </w:tr>
      <w:tr w:rsidR="00B60FFF" w:rsidRPr="00B60FFF" w14:paraId="23B9BB7B" w14:textId="77777777" w:rsidTr="00364DD2">
        <w:trPr>
          <w:cantSplit/>
        </w:trPr>
        <w:tc>
          <w:tcPr>
            <w:tcW w:w="1418" w:type="dxa"/>
          </w:tcPr>
          <w:p w14:paraId="11484E33" w14:textId="362D2472" w:rsidR="00B60FFF" w:rsidRDefault="00B60FFF" w:rsidP="00555C38">
            <w:r>
              <w:t>Daley et al 2015</w:t>
            </w:r>
            <w:r w:rsidR="00774750">
              <w:fldChar w:fldCharType="begin">
                <w:fldData xml:space="preserve">PEVuZE5vdGU+PENpdGU+PEF1dGhvcj5EYWxleTwvQXV0aG9yPjxZZWFyPjIwMTU8L1llYXI+PFJl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</w:fldData>
              </w:fldChar>
            </w:r>
            <w:r w:rsidR="001A2F28">
              <w:instrText xml:space="preserve"> ADDIN EN.CITE </w:instrText>
            </w:r>
            <w:r w:rsidR="001A2F28">
              <w:fldChar w:fldCharType="begin">
                <w:fldData xml:space="preserve">PEVuZE5vdGU+PENpdGU+PEF1dGhvcj5EYWxleTwvQXV0aG9yPjxZZWFyPjIwMTU8L1llYXI+PFJl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</w:fldData>
              </w:fldChar>
            </w:r>
            <w:r w:rsidR="001A2F28">
              <w:instrText xml:space="preserve"> ADDIN EN.CITE.DATA </w:instrText>
            </w:r>
            <w:r w:rsidR="001A2F28">
              <w:fldChar w:fldCharType="end"/>
            </w:r>
            <w:r w:rsidR="00774750">
              <w:fldChar w:fldCharType="separate"/>
            </w:r>
            <w:r w:rsidR="001A2F28" w:rsidRPr="001A2F28">
              <w:rPr>
                <w:noProof/>
                <w:vertAlign w:val="superscript"/>
              </w:rPr>
              <w:t>386</w:t>
            </w:r>
            <w:r w:rsidR="00774750">
              <w:fldChar w:fldCharType="end"/>
            </w:r>
          </w:p>
          <w:p w14:paraId="6520CEDA" w14:textId="1DECA4A4" w:rsidR="001B0BEC" w:rsidRDefault="001B0BEC" w:rsidP="00555C38">
            <w:r>
              <w:t>United Kingdom</w:t>
            </w:r>
          </w:p>
        </w:tc>
        <w:tc>
          <w:tcPr>
            <w:tcW w:w="1701" w:type="dxa"/>
          </w:tcPr>
          <w:p w14:paraId="6E2F402A" w14:textId="77777777" w:rsidR="00B60FFF" w:rsidRDefault="00B60FFF" w:rsidP="00555C38">
            <w:r>
              <w:t>Intervention 34</w:t>
            </w:r>
          </w:p>
          <w:p w14:paraId="36AC78DB" w14:textId="72AA8A79" w:rsidR="00B60FFF" w:rsidRDefault="00B60FFF" w:rsidP="00555C38">
            <w:r>
              <w:t>Control 34</w:t>
            </w:r>
          </w:p>
        </w:tc>
        <w:tc>
          <w:tcPr>
            <w:tcW w:w="5393" w:type="dxa"/>
          </w:tcPr>
          <w:p w14:paraId="2E2F02ED" w14:textId="77777777" w:rsidR="00B60FFF" w:rsidRDefault="00B60FFF" w:rsidP="00B60FFF">
            <w:pPr>
              <w:rPr>
                <w:rFonts w:eastAsiaTheme="minorHAnsi"/>
              </w:rPr>
            </w:pPr>
            <w:r w:rsidRPr="00403334">
              <w:rPr>
                <w:rFonts w:eastAsiaTheme="minorHAnsi"/>
                <w:b/>
              </w:rPr>
              <w:t>Aim</w:t>
            </w:r>
            <w:r w:rsidRPr="00403334">
              <w:rPr>
                <w:rFonts w:eastAsiaTheme="minorHAnsi"/>
              </w:rPr>
              <w:t>: to establish the feasibility and acceptability of incorporating regular weighing, setting maximum weight gain targets and feedback by community midwives.</w:t>
            </w:r>
          </w:p>
          <w:p w14:paraId="1CB9FD78" w14:textId="27372E9F" w:rsidR="00B60FFF" w:rsidRPr="00403334" w:rsidRDefault="00B60FFF" w:rsidP="00B60FFF">
            <w:pPr>
              <w:rPr>
                <w:rFonts w:eastAsiaTheme="minorHAnsi"/>
              </w:rPr>
            </w:pPr>
            <w:r w:rsidRPr="005A46E0">
              <w:rPr>
                <w:rFonts w:eastAsiaTheme="minorHAnsi"/>
                <w:b/>
              </w:rPr>
              <w:t>Population</w:t>
            </w:r>
            <w:r>
              <w:rPr>
                <w:rFonts w:eastAsiaTheme="minorHAnsi"/>
              </w:rPr>
              <w:t xml:space="preserve">: </w:t>
            </w:r>
            <w:r w:rsidRPr="00403334">
              <w:rPr>
                <w:rFonts w:eastAsiaTheme="minorHAnsi"/>
              </w:rPr>
              <w:t>Low risk pregnant women at 10–14 weeks</w:t>
            </w:r>
            <w:r w:rsidR="00F036B6">
              <w:rPr>
                <w:rFonts w:eastAsiaTheme="minorHAnsi"/>
              </w:rPr>
              <w:t>.</w:t>
            </w:r>
          </w:p>
          <w:p w14:paraId="11A54679" w14:textId="107D3454" w:rsidR="00B60FFF" w:rsidRPr="001B0BEC" w:rsidRDefault="00B60FFF" w:rsidP="00B60FFF">
            <w:pPr>
              <w:rPr>
                <w:rFonts w:eastAsiaTheme="minorHAnsi"/>
              </w:rPr>
            </w:pPr>
            <w:r w:rsidRPr="00403334">
              <w:rPr>
                <w:rFonts w:eastAsiaTheme="minorHAnsi"/>
                <w:b/>
              </w:rPr>
              <w:t>Intervention</w:t>
            </w:r>
            <w:r w:rsidRPr="00403334">
              <w:rPr>
                <w:rFonts w:eastAsiaTheme="minorHAnsi"/>
              </w:rPr>
              <w:t xml:space="preserve">: </w:t>
            </w:r>
            <w:r>
              <w:rPr>
                <w:rFonts w:eastAsiaTheme="minorHAnsi"/>
              </w:rPr>
              <w:t>C</w:t>
            </w:r>
            <w:r w:rsidRPr="00403334">
              <w:rPr>
                <w:rFonts w:eastAsiaTheme="minorHAnsi"/>
              </w:rPr>
              <w:t xml:space="preserve">ommunity midwives </w:t>
            </w:r>
            <w:r>
              <w:rPr>
                <w:rFonts w:eastAsiaTheme="minorHAnsi"/>
              </w:rPr>
              <w:t>weighed</w:t>
            </w:r>
            <w:r w:rsidRPr="00403334">
              <w:rPr>
                <w:rFonts w:eastAsiaTheme="minorHAnsi"/>
              </w:rPr>
              <w:t xml:space="preserve"> and </w:t>
            </w:r>
            <w:r>
              <w:rPr>
                <w:rFonts w:eastAsiaTheme="minorHAnsi"/>
              </w:rPr>
              <w:t>plotted</w:t>
            </w:r>
            <w:r w:rsidRPr="00403334">
              <w:rPr>
                <w:rFonts w:eastAsiaTheme="minorHAnsi"/>
              </w:rPr>
              <w:t xml:space="preserve"> weight on a weight gain chart, setting weight gain limit targets, giving brief feedback at each antenatal appointment and encouraging women to weigh themselves weekly between antenatal appointments. Women and midwives were interviewed about their views of the intervention. </w:t>
            </w:r>
          </w:p>
        </w:tc>
        <w:tc>
          <w:tcPr>
            <w:tcW w:w="5664" w:type="dxa"/>
          </w:tcPr>
          <w:p w14:paraId="65C22ACB" w14:textId="6C3D9C34" w:rsidR="009A5AB5" w:rsidRPr="002635FE" w:rsidRDefault="009A5AB5" w:rsidP="00B60FFF">
            <w:pPr>
              <w:rPr>
                <w:rFonts w:eastAsiaTheme="minorHAnsi"/>
                <w:i/>
              </w:rPr>
            </w:pPr>
            <w:r w:rsidRPr="002635FE">
              <w:rPr>
                <w:rFonts w:eastAsiaTheme="minorHAnsi"/>
                <w:i/>
              </w:rPr>
              <w:t>Intervention versus control</w:t>
            </w:r>
          </w:p>
          <w:p w14:paraId="367027EF" w14:textId="77777777" w:rsidR="009A5AB5" w:rsidRDefault="009A5AB5" w:rsidP="00B60FFF">
            <w:pPr>
              <w:rPr>
                <w:rFonts w:eastAsiaTheme="minorHAnsi"/>
              </w:rPr>
            </w:pPr>
            <w:r>
              <w:rPr>
                <w:rFonts w:eastAsiaTheme="minorHAnsi"/>
              </w:rPr>
              <w:t>Gestational weight gain:</w:t>
            </w:r>
          </w:p>
          <w:p w14:paraId="59D841B2" w14:textId="77777777" w:rsidR="009A5AB5" w:rsidRDefault="009A5AB5" w:rsidP="002635FE">
            <w:pPr>
              <w:pStyle w:val="bullet"/>
            </w:pPr>
            <w:r>
              <w:t>Overall: 12.0±4.5 (n=34) vs 12.1±5.9 (n=34)</w:t>
            </w:r>
          </w:p>
          <w:p w14:paraId="089238C1" w14:textId="77777777" w:rsidR="009A5AB5" w:rsidRDefault="009A5AB5" w:rsidP="002635FE">
            <w:pPr>
              <w:pStyle w:val="bullet"/>
            </w:pPr>
            <w:r>
              <w:t>BMI 18.5 to 24.9: 12.3±4.0 (n=18) vs 12.6±5.1 (n=19)</w:t>
            </w:r>
          </w:p>
          <w:p w14:paraId="1D164CA0" w14:textId="700F7F72" w:rsidR="009A5AB5" w:rsidRDefault="009A5AB5" w:rsidP="002635FE">
            <w:pPr>
              <w:pStyle w:val="bullet"/>
            </w:pPr>
            <w:r>
              <w:t>BMI 25 to 29.9: 11.6±5.1 (n=16) vs 11.6±7.0 (n=15)</w:t>
            </w:r>
          </w:p>
          <w:p w14:paraId="7D825526" w14:textId="3B012834" w:rsidR="009A5AB5" w:rsidRDefault="009A5AB5" w:rsidP="00B60FFF">
            <w:pPr>
              <w:rPr>
                <w:rFonts w:eastAsiaTheme="minorHAnsi"/>
              </w:rPr>
            </w:pPr>
            <w:r>
              <w:rPr>
                <w:rFonts w:eastAsiaTheme="minorHAnsi"/>
              </w:rPr>
              <w:t>Weight gain exceeding IOM guidelines:</w:t>
            </w:r>
          </w:p>
          <w:p w14:paraId="129E5F45" w14:textId="77777777" w:rsidR="009A5AB5" w:rsidRDefault="009A5AB5" w:rsidP="002635FE">
            <w:pPr>
              <w:pStyle w:val="bullet"/>
            </w:pPr>
            <w:r>
              <w:t>Overall: 8/34 vs 10/34</w:t>
            </w:r>
          </w:p>
          <w:p w14:paraId="49A01D5B" w14:textId="77777777" w:rsidR="009A5AB5" w:rsidRDefault="009A5AB5" w:rsidP="002635FE">
            <w:pPr>
              <w:pStyle w:val="bullet"/>
            </w:pPr>
            <w:r>
              <w:t>BMI 18.5 to 24.9: 2/18 vs 2/19</w:t>
            </w:r>
          </w:p>
          <w:p w14:paraId="0C1EFA28" w14:textId="2227BB61" w:rsidR="009A5AB5" w:rsidRDefault="009A5AB5" w:rsidP="002635FE">
            <w:pPr>
              <w:pStyle w:val="bullet"/>
            </w:pPr>
            <w:r>
              <w:t>BMI 25 to 29.9: 6/16 vs 8/15</w:t>
            </w:r>
          </w:p>
          <w:p w14:paraId="1143BE95" w14:textId="12B28FF7" w:rsidR="002635FE" w:rsidRDefault="002635FE" w:rsidP="00B60FFF">
            <w:pPr>
              <w:rPr>
                <w:rFonts w:eastAsiaTheme="minorHAnsi"/>
              </w:rPr>
            </w:pPr>
            <w:r>
              <w:rPr>
                <w:rFonts w:eastAsiaTheme="minorHAnsi"/>
              </w:rPr>
              <w:t>Depression (HADS score): 3.8±2.7 (n=20) vs 5.4±3.4 (n=24)</w:t>
            </w:r>
          </w:p>
          <w:p w14:paraId="1E6260FB" w14:textId="36A9202A" w:rsidR="002635FE" w:rsidRDefault="002635FE" w:rsidP="00B60FFF">
            <w:pPr>
              <w:rPr>
                <w:rFonts w:eastAsiaTheme="minorHAnsi"/>
              </w:rPr>
            </w:pPr>
            <w:r>
              <w:rPr>
                <w:rFonts w:eastAsiaTheme="minorHAnsi"/>
              </w:rPr>
              <w:t>Anxiety (HADS score): 4.7±2.7 (n=31) vs 5.7±3.0 (n=24)</w:t>
            </w:r>
          </w:p>
          <w:p w14:paraId="39E2AF42" w14:textId="77777777" w:rsidR="00B60FFF" w:rsidRPr="00403334" w:rsidRDefault="00B60FFF" w:rsidP="00B60FFF">
            <w:pPr>
              <w:rPr>
                <w:rFonts w:eastAsiaTheme="minorHAnsi"/>
              </w:rPr>
            </w:pPr>
            <w:r w:rsidRPr="00403334">
              <w:rPr>
                <w:rFonts w:eastAsiaTheme="minorHAnsi"/>
              </w:rPr>
              <w:t xml:space="preserve">Most women </w:t>
            </w:r>
            <w:r>
              <w:rPr>
                <w:rFonts w:eastAsiaTheme="minorHAnsi"/>
              </w:rPr>
              <w:t xml:space="preserve">in a subset (9/12) </w:t>
            </w:r>
            <w:r w:rsidRPr="00403334">
              <w:rPr>
                <w:rFonts w:eastAsiaTheme="minorHAnsi"/>
              </w:rPr>
              <w:t>commented the intervention was useful in encouraging them to think about their weight and believed it should be part of routine antenatal care.</w:t>
            </w:r>
          </w:p>
          <w:p w14:paraId="0C8D4C6D" w14:textId="6749C39B" w:rsidR="00B60FFF" w:rsidRPr="00EC383E" w:rsidRDefault="00B60FFF" w:rsidP="002635FE">
            <w:r>
              <w:rPr>
                <w:rFonts w:eastAsiaTheme="minorHAnsi"/>
              </w:rPr>
              <w:t>A subset of c</w:t>
            </w:r>
            <w:r w:rsidRPr="00403334">
              <w:rPr>
                <w:rFonts w:eastAsiaTheme="minorHAnsi"/>
              </w:rPr>
              <w:t xml:space="preserve">ommunity midwives </w:t>
            </w:r>
            <w:r>
              <w:rPr>
                <w:rFonts w:eastAsiaTheme="minorHAnsi"/>
              </w:rPr>
              <w:t xml:space="preserve">(7/7) </w:t>
            </w:r>
            <w:r w:rsidRPr="00403334">
              <w:rPr>
                <w:rFonts w:eastAsiaTheme="minorHAnsi"/>
              </w:rPr>
              <w:t>felt the intervention could be implemented within routine care without adding substantially to consultation length</w:t>
            </w:r>
            <w:r>
              <w:rPr>
                <w:rFonts w:eastAsiaTheme="minorHAnsi"/>
              </w:rPr>
              <w:t>.</w:t>
            </w:r>
          </w:p>
        </w:tc>
      </w:tr>
      <w:tr w:rsidR="001B0BEC" w:rsidRPr="00B60FFF" w14:paraId="450BB4A1" w14:textId="77777777" w:rsidTr="00364DD2">
        <w:trPr>
          <w:cantSplit/>
        </w:trPr>
        <w:tc>
          <w:tcPr>
            <w:tcW w:w="1418" w:type="dxa"/>
          </w:tcPr>
          <w:p w14:paraId="6E58C581" w14:textId="4D7891C4" w:rsidR="001B0BEC" w:rsidRDefault="001B0BEC" w:rsidP="00555C38">
            <w:r>
              <w:t xml:space="preserve">Daley et al </w:t>
            </w:r>
            <w:r w:rsidR="00364DD2">
              <w:t>2019</w:t>
            </w:r>
            <w:r w:rsidR="00774750">
              <w:fldChar w:fldCharType="begin">
                <w:fldData xml:space="preserve">PEVuZE5vdGU+PENpdGU+PEF1dGhvcj5EYWxleTwvQXV0aG9yPjxZZWFyPjIwMTk8L1llYXI+PFJl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</w:fldData>
              </w:fldChar>
            </w:r>
            <w:r w:rsidR="001A2F28">
              <w:instrText xml:space="preserve"> ADDIN EN.CITE </w:instrText>
            </w:r>
            <w:r w:rsidR="001A2F28">
              <w:fldChar w:fldCharType="begin">
                <w:fldData xml:space="preserve">PEVuZE5vdGU+PENpdGU+PEF1dGhvcj5EYWxleTwvQXV0aG9yPjxZZWFyPjIwMTk8L1llYXI+PFJl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</w:fldData>
              </w:fldChar>
            </w:r>
            <w:r w:rsidR="001A2F28">
              <w:instrText xml:space="preserve"> ADDIN EN.CITE.DATA </w:instrText>
            </w:r>
            <w:r w:rsidR="001A2F28">
              <w:fldChar w:fldCharType="end"/>
            </w:r>
            <w:r w:rsidR="00774750">
              <w:fldChar w:fldCharType="separate"/>
            </w:r>
            <w:r w:rsidR="001A2F28" w:rsidRPr="001A2F28">
              <w:rPr>
                <w:noProof/>
                <w:vertAlign w:val="superscript"/>
              </w:rPr>
              <w:t>387</w:t>
            </w:r>
            <w:r w:rsidR="00774750">
              <w:fldChar w:fldCharType="end"/>
            </w:r>
          </w:p>
          <w:p w14:paraId="1DAD905F" w14:textId="5E9DDB59" w:rsidR="00364DD2" w:rsidRDefault="00364DD2" w:rsidP="00555C38">
            <w:r>
              <w:t>United Kingdom</w:t>
            </w:r>
          </w:p>
        </w:tc>
        <w:tc>
          <w:tcPr>
            <w:tcW w:w="1701" w:type="dxa"/>
          </w:tcPr>
          <w:p w14:paraId="7CA5A29D" w14:textId="77777777" w:rsidR="001B0BEC" w:rsidRDefault="00364DD2" w:rsidP="00555C38">
            <w:r>
              <w:t>Intervention 329</w:t>
            </w:r>
          </w:p>
          <w:p w14:paraId="2688580B" w14:textId="69A6407C" w:rsidR="00364DD2" w:rsidRDefault="00364DD2" w:rsidP="00555C38">
            <w:r>
              <w:t>Control 327</w:t>
            </w:r>
          </w:p>
        </w:tc>
        <w:tc>
          <w:tcPr>
            <w:tcW w:w="5393" w:type="dxa"/>
          </w:tcPr>
          <w:p w14:paraId="150296DC" w14:textId="77777777" w:rsidR="00364DD2" w:rsidRDefault="001B0BEC" w:rsidP="00364DD2">
            <w:r w:rsidRPr="00364DD2">
              <w:rPr>
                <w:b/>
              </w:rPr>
              <w:t>Aim</w:t>
            </w:r>
            <w:r>
              <w:t xml:space="preserve">: </w:t>
            </w:r>
            <w:r w:rsidRPr="001B0BEC">
              <w:t xml:space="preserve">To assess the effectiveness of a brief behavioural intervention based on routine antenatal weighing to prevent excessive gestational weight gain (defined by US Institute of Medicine). </w:t>
            </w:r>
          </w:p>
          <w:p w14:paraId="0669F9D2" w14:textId="77777777" w:rsidR="00364DD2" w:rsidRDefault="00364DD2" w:rsidP="00364DD2">
            <w:r w:rsidRPr="00364DD2">
              <w:rPr>
                <w:b/>
              </w:rPr>
              <w:t>Population</w:t>
            </w:r>
            <w:r w:rsidR="001B0BEC" w:rsidRPr="001B0BEC">
              <w:t xml:space="preserve">: Women between 10(+0) and 14(+6) weeks gestation, not requiring specialist obstetric care. </w:t>
            </w:r>
          </w:p>
          <w:p w14:paraId="57A65511" w14:textId="52858AFE" w:rsidR="001B0BEC" w:rsidRPr="00403334" w:rsidRDefault="00364DD2" w:rsidP="00364DD2">
            <w:pPr>
              <w:rPr>
                <w:b/>
              </w:rPr>
            </w:pPr>
            <w:r w:rsidRPr="00364DD2">
              <w:rPr>
                <w:b/>
              </w:rPr>
              <w:t>Intervention</w:t>
            </w:r>
            <w:r w:rsidR="001B0BEC" w:rsidRPr="001B0BEC">
              <w:t xml:space="preserve">: Participants were randomised to usual antenatal care or usual care (UC) plus the intervention. The intervention involved community midwives weighing women at antenatal appointments, setting maximum weight gain limits between appointments and providing brief feedback. Women were encouraged to monitor and record their own weight weekly to assess their progress against the maximum limits set by their midwife. The comparator was usual maternity care. </w:t>
            </w:r>
          </w:p>
        </w:tc>
        <w:tc>
          <w:tcPr>
            <w:tcW w:w="5664" w:type="dxa"/>
          </w:tcPr>
          <w:p w14:paraId="62508D0C" w14:textId="656CD538" w:rsidR="00662785" w:rsidRPr="00E51C31" w:rsidRDefault="002635FE" w:rsidP="001B0BEC">
            <w:pPr>
              <w:rPr>
                <w:i/>
              </w:rPr>
            </w:pPr>
            <w:r w:rsidRPr="00E51C31">
              <w:rPr>
                <w:i/>
              </w:rPr>
              <w:t>Intervention versus control</w:t>
            </w:r>
          </w:p>
          <w:p w14:paraId="1B3CADB9" w14:textId="518456C8" w:rsidR="002635FE" w:rsidRDefault="005E2B0A" w:rsidP="002635FE">
            <w:r>
              <w:t>W</w:t>
            </w:r>
            <w:r w:rsidR="001B0BEC" w:rsidRPr="001B0BEC">
              <w:t>eight gain</w:t>
            </w:r>
            <w:r>
              <w:t xml:space="preserve"> exceeding IOM guidelines</w:t>
            </w:r>
            <w:r w:rsidR="009A5AB5">
              <w:t xml:space="preserve"> </w:t>
            </w:r>
          </w:p>
          <w:p w14:paraId="04DAC981" w14:textId="224AD6DC" w:rsidR="00F66F66" w:rsidRDefault="002635FE" w:rsidP="0036032A">
            <w:pPr>
              <w:pStyle w:val="bullet"/>
            </w:pPr>
            <w:r>
              <w:t>O</w:t>
            </w:r>
            <w:r w:rsidR="009A5AB5">
              <w:t>verall</w:t>
            </w:r>
            <w:r w:rsidR="00F66F66">
              <w:t>: 81/305 (</w:t>
            </w:r>
            <w:r w:rsidR="001B0BEC" w:rsidRPr="001B0BEC">
              <w:t xml:space="preserve">27.6%) versus </w:t>
            </w:r>
            <w:r w:rsidR="00F66F66" w:rsidRPr="001B0BEC">
              <w:t>90/311</w:t>
            </w:r>
            <w:r w:rsidR="00F66F66">
              <w:t xml:space="preserve"> (28.9%</w:t>
            </w:r>
            <w:r w:rsidR="001B0BEC" w:rsidRPr="001B0BEC">
              <w:t xml:space="preserve">) </w:t>
            </w:r>
          </w:p>
          <w:p w14:paraId="4F177C83" w14:textId="3FEDF698" w:rsidR="0036032A" w:rsidRDefault="00F66F66" w:rsidP="002635FE">
            <w:r>
              <w:t>A</w:t>
            </w:r>
            <w:r w:rsidR="0036032A">
              <w:t>nxiety</w:t>
            </w:r>
            <w:r w:rsidR="001B0BEC" w:rsidRPr="001B0BEC">
              <w:t xml:space="preserve">: </w:t>
            </w:r>
            <w:r w:rsidR="002635FE">
              <w:t>5.18±3.09 (n=136) vs 5.89±3.58 (n=133)</w:t>
            </w:r>
            <w:r w:rsidR="001B0BEC" w:rsidRPr="001B0BEC">
              <w:t xml:space="preserve"> </w:t>
            </w:r>
          </w:p>
          <w:p w14:paraId="1BBCC02A" w14:textId="1B4503AA" w:rsidR="0036032A" w:rsidRDefault="0036032A" w:rsidP="002635FE">
            <w:r>
              <w:t>D</w:t>
            </w:r>
            <w:r w:rsidR="001B0BEC" w:rsidRPr="001B0BEC">
              <w:t xml:space="preserve">epression: </w:t>
            </w:r>
            <w:r w:rsidR="002635FE">
              <w:t>3.93±3.04 (n=136) vs 4.56±3.04 (n=133)</w:t>
            </w:r>
            <w:r w:rsidR="001B0BEC" w:rsidRPr="001B0BEC">
              <w:t xml:space="preserve"> </w:t>
            </w:r>
          </w:p>
          <w:p w14:paraId="231A5A6C" w14:textId="49072DFD" w:rsidR="001B0BEC" w:rsidRPr="001B0BEC" w:rsidRDefault="001B0BEC" w:rsidP="005140E1"/>
        </w:tc>
      </w:tr>
    </w:tbl>
    <w:p w14:paraId="7BED884A" w14:textId="7CD25070" w:rsidR="00700A1C" w:rsidRPr="00A964B5" w:rsidRDefault="00700A1C" w:rsidP="00A964B5"/>
    <w:p w14:paraId="4948573C" w14:textId="77777777" w:rsidR="00767B02" w:rsidRDefault="00767B02" w:rsidP="00823E0B">
      <w:pPr>
        <w:pStyle w:val="Heading2"/>
        <w:rPr>
          <w:b/>
        </w:rPr>
        <w:sectPr w:rsidR="00767B02" w:rsidSect="00B60FFF">
          <w:pgSz w:w="16820" w:h="11900" w:orient="landscape"/>
          <w:pgMar w:top="1418" w:right="1134" w:bottom="1418" w:left="1134" w:header="709" w:footer="709" w:gutter="0"/>
          <w:cols w:space="708"/>
          <w:docGrid w:linePitch="360"/>
        </w:sectPr>
      </w:pPr>
    </w:p>
    <w:p w14:paraId="17C81C8C" w14:textId="5F39D90B" w:rsidR="00823E0B" w:rsidRPr="00F43F44" w:rsidRDefault="00823E0B" w:rsidP="00823E0B">
      <w:pPr>
        <w:pStyle w:val="Heading2"/>
      </w:pPr>
      <w:bookmarkStart w:id="195" w:name="_Toc40956538"/>
      <w:r w:rsidRPr="00F43F44">
        <w:rPr>
          <w:b/>
        </w:rPr>
        <w:t>Q</w:t>
      </w:r>
      <w:r w:rsidR="007D30D7">
        <w:rPr>
          <w:b/>
        </w:rPr>
        <w:t>8</w:t>
      </w:r>
      <w:r>
        <w:t>: What specific risk assessments are required for pregnant women with high or low BMI at the first antenatal visit?</w:t>
      </w:r>
      <w:bookmarkEnd w:id="195"/>
    </w:p>
    <w:p w14:paraId="41FBA919" w14:textId="1E2EC363" w:rsidR="00823E0B" w:rsidRDefault="001D6AA5" w:rsidP="00BD61CC">
      <w:pPr>
        <w:pStyle w:val="Heading3"/>
      </w:pPr>
      <w:bookmarkStart w:id="196" w:name="_Toc40956539"/>
      <w:r>
        <w:t>Risks associated with pre-</w:t>
      </w:r>
      <w:r w:rsidR="002A0021">
        <w:t>pregnancy</w:t>
      </w:r>
      <w:r>
        <w:t xml:space="preserve"> </w:t>
      </w:r>
      <w:r w:rsidR="00DE138C">
        <w:t>underweight</w:t>
      </w:r>
      <w:bookmarkEnd w:id="196"/>
    </w:p>
    <w:p w14:paraId="7DB287AE" w14:textId="3129DF38" w:rsidR="00642F88" w:rsidRDefault="001D6AA5" w:rsidP="00973A0B">
      <w:r>
        <w:t xml:space="preserve">Systematic reviews are consistent in finding that low pre-pregnancy BMI is associated with </w:t>
      </w:r>
      <w:r w:rsidR="00973A0B">
        <w:t xml:space="preserve">an increased risk of </w:t>
      </w:r>
      <w:r>
        <w:t>preterm birth</w:t>
      </w:r>
      <w:r w:rsidR="00D07346">
        <w:fldChar w:fldCharType="begin">
          <w:fldData xml:space="preserve">PEVuZE5vdGU+PENpdGU+PEF1dGhvcj5IYW48L0F1dGhvcj48WWVhcj4yMDExPC9ZZWFyPjxSZWNO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</w:fldData>
        </w:fldChar>
      </w:r>
      <w:r w:rsidR="002747EA">
        <w:instrText xml:space="preserve"> ADDIN EN.CITE </w:instrText>
      </w:r>
      <w:r w:rsidR="002747EA">
        <w:fldChar w:fldCharType="begin">
          <w:fldData xml:space="preserve">PEVuZE5vdGU+PENpdGU+PEF1dGhvcj5IYW48L0F1dGhvcj48WWVhcj4yMDExPC9ZZWFyPjxSZWNO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</w:fldData>
        </w:fldChar>
      </w:r>
      <w:r w:rsidR="002747EA">
        <w:instrText xml:space="preserve"> ADDIN EN.CITE.DATA </w:instrText>
      </w:r>
      <w:r w:rsidR="002747EA">
        <w:fldChar w:fldCharType="end"/>
      </w:r>
      <w:r w:rsidR="00D07346">
        <w:fldChar w:fldCharType="separate"/>
      </w:r>
      <w:r w:rsidR="002747EA" w:rsidRPr="002747EA">
        <w:rPr>
          <w:noProof/>
          <w:vertAlign w:val="superscript"/>
        </w:rPr>
        <w:t>388,389</w:t>
      </w:r>
      <w:r w:rsidR="00D07346">
        <w:fldChar w:fldCharType="end"/>
      </w:r>
      <w:r>
        <w:t>, small for gestational age</w:t>
      </w:r>
      <w:r w:rsidR="00D07346">
        <w:fldChar w:fldCharType="begin">
          <w:fldData xml:space="preserve">PEVuZE5vdGU+PENpdGU+PEF1dGhvcj5MaXU8L0F1dGhvcj48WWVhcj4yMDE2PC9ZZWFyPjxSZWNO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</w:fldData>
        </w:fldChar>
      </w:r>
      <w:r w:rsidR="002747EA">
        <w:instrText xml:space="preserve"> ADDIN EN.CITE </w:instrText>
      </w:r>
      <w:r w:rsidR="002747EA">
        <w:fldChar w:fldCharType="begin">
          <w:fldData xml:space="preserve">PEVuZE5vdGU+PENpdGU+PEF1dGhvcj5MaXU8L0F1dGhvcj48WWVhcj4yMDE2PC9ZZWFyPjxSZWNO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</w:fldData>
        </w:fldChar>
      </w:r>
      <w:r w:rsidR="002747EA">
        <w:instrText xml:space="preserve"> ADDIN EN.CITE.DATA </w:instrText>
      </w:r>
      <w:r w:rsidR="002747EA">
        <w:fldChar w:fldCharType="end"/>
      </w:r>
      <w:r w:rsidR="00D07346">
        <w:fldChar w:fldCharType="separate"/>
      </w:r>
      <w:r w:rsidR="002747EA" w:rsidRPr="002747EA">
        <w:rPr>
          <w:noProof/>
          <w:vertAlign w:val="superscript"/>
        </w:rPr>
        <w:t>389-392</w:t>
      </w:r>
      <w:r w:rsidR="00D07346">
        <w:fldChar w:fldCharType="end"/>
      </w:r>
      <w:r w:rsidR="00973A0B">
        <w:t xml:space="preserve"> and</w:t>
      </w:r>
      <w:r>
        <w:t xml:space="preserve"> low birthweight</w:t>
      </w:r>
      <w:r w:rsidR="00D07346">
        <w:fldChar w:fldCharType="begin">
          <w:fldData xml:space="preserve">PEVuZE5vdGU+PENpdGU+PEF1dGhvcj5MaXU8L0F1dGhvcj48WWVhcj4yMDE2PC9ZZWFyPjxSZWNO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</w:fldData>
        </w:fldChar>
      </w:r>
      <w:r w:rsidR="002747EA">
        <w:instrText xml:space="preserve"> ADDIN EN.CITE </w:instrText>
      </w:r>
      <w:r w:rsidR="002747EA">
        <w:fldChar w:fldCharType="begin">
          <w:fldData xml:space="preserve">PEVuZE5vdGU+PENpdGU+PEF1dGhvcj5MaXU8L0F1dGhvcj48WWVhcj4yMDE2PC9ZZWFyPjxSZWNO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</w:fldData>
        </w:fldChar>
      </w:r>
      <w:r w:rsidR="002747EA">
        <w:instrText xml:space="preserve"> ADDIN EN.CITE.DATA </w:instrText>
      </w:r>
      <w:r w:rsidR="002747EA">
        <w:fldChar w:fldCharType="end"/>
      </w:r>
      <w:r w:rsidR="00D07346">
        <w:fldChar w:fldCharType="separate"/>
      </w:r>
      <w:r w:rsidR="002747EA" w:rsidRPr="002747EA">
        <w:rPr>
          <w:noProof/>
          <w:vertAlign w:val="superscript"/>
        </w:rPr>
        <w:t>388-390,392</w:t>
      </w:r>
      <w:r w:rsidR="00D07346">
        <w:fldChar w:fldCharType="end"/>
      </w:r>
      <w:r w:rsidR="00973A0B">
        <w:t>. Systematic reviews have also found a possible increase in risk of miscarriage</w:t>
      </w:r>
      <w:r w:rsidR="00D07346">
        <w:fldChar w:fldCharType="begin">
          <w:fldData xml:space="preserve">PEVuZE5vdGU+PENpdGU+PEF1dGhvcj5CYWxzZWxsczwvQXV0aG9yPjxZZWFyPjIwMTY8L1llYXI+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</w:fldData>
        </w:fldChar>
      </w:r>
      <w:r w:rsidR="002747EA">
        <w:instrText xml:space="preserve"> ADDIN EN.CITE </w:instrText>
      </w:r>
      <w:r w:rsidR="002747EA">
        <w:fldChar w:fldCharType="begin">
          <w:fldData xml:space="preserve">PEVuZE5vdGU+PENpdGU+PEF1dGhvcj5CYWxzZWxsczwvQXV0aG9yPjxZZWFyPjIwMTY8L1llYXI+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</w:fldData>
        </w:fldChar>
      </w:r>
      <w:r w:rsidR="002747EA">
        <w:instrText xml:space="preserve"> ADDIN EN.CITE.DATA </w:instrText>
      </w:r>
      <w:r w:rsidR="002747EA">
        <w:fldChar w:fldCharType="end"/>
      </w:r>
      <w:r w:rsidR="00D07346">
        <w:fldChar w:fldCharType="separate"/>
      </w:r>
      <w:r w:rsidR="002747EA" w:rsidRPr="002747EA">
        <w:rPr>
          <w:noProof/>
          <w:vertAlign w:val="superscript"/>
        </w:rPr>
        <w:t>393</w:t>
      </w:r>
      <w:r w:rsidR="00D07346">
        <w:fldChar w:fldCharType="end"/>
      </w:r>
      <w:r w:rsidR="00973A0B">
        <w:t xml:space="preserve"> and placental abruption</w:t>
      </w:r>
      <w:r w:rsidR="00D07346">
        <w:fldChar w:fldCharType="begin"/>
      </w:r>
      <w:r w:rsidR="002747EA">
        <w:instrText xml:space="preserve"> ADDIN EN.CITE &lt;EndNote&gt;&lt;Cite&gt;&lt;Author&gt;Adane&lt;/Author&gt;&lt;Year&gt;2019&lt;/Year&gt;&lt;RecNum&gt;1858&lt;/RecNum&gt;&lt;DisplayText&gt;&lt;style face="superscript" font="Trebuchet MS" size="9"&gt;394&lt;/style&gt;&lt;/DisplayText&gt;&lt;record&gt;&lt;rec-number&gt;1858&lt;/rec-number&gt;&lt;foreign-keys&gt;&lt;key app="EN" db-id="exvasrfx2dtraoesasxp2szsxa2df502592x" timestamp="1587794110"&gt;1858&lt;/key&gt;&lt;key app="ENWeb" db-id=""&gt;0&lt;/key&gt;&lt;/foreign-keys&gt;&lt;ref-type name="Journal Article"&gt;17&lt;/ref-type&gt;&lt;contributors&gt;&lt;authors&gt;&lt;author&gt;Adane, A.A.,&lt;/author&gt;&lt;author&gt;Shepherd, C.C.J.&lt;/author&gt;&lt;author&gt;Lim, F.J.&lt;/author&gt;&lt;author&gt;White, S.W.&lt;/author&gt;&lt;author&gt;Farrant, B.M.&lt;/author&gt;&lt;author&gt;Bailey, H.D.&lt;/author&gt;&lt;/authors&gt;&lt;/contributors&gt;&lt;titles&gt;&lt;title&gt;The impact of pre-pregnancy body mass index and gestational weight gain on placental abruption risk: a systematic review and meta-analysis&lt;/title&gt;&lt;secondary-title&gt;Arch Gynecol Obstet&lt;/secondary-title&gt;&lt;/titles&gt;&lt;periodical&gt;&lt;full-title&gt;Arch Gynecol Obstet&lt;/full-title&gt;&lt;/periodical&gt;&lt;pages&gt;1201-1210&lt;/pages&gt;&lt;volume&gt;300&lt;/volume&gt;&lt;number&gt;5&lt;/number&gt;&lt;section&gt;1201&lt;/section&gt;&lt;dates&gt;&lt;year&gt;2019&lt;/year&gt;&lt;/dates&gt;&lt;isbn&gt;0932-0067&amp;#xD;1432-0711&lt;/isbn&gt;&lt;urls&gt;&lt;/urls&gt;&lt;electronic-resource-num&gt;10.1007/s00404-019-05320-8&lt;/electronic-resource-num&gt;&lt;/record&gt;&lt;/Cite&gt;&lt;/EndNote&gt;</w:instrText>
      </w:r>
      <w:r w:rsidR="00D07346">
        <w:fldChar w:fldCharType="separate"/>
      </w:r>
      <w:r w:rsidR="002747EA" w:rsidRPr="002747EA">
        <w:rPr>
          <w:noProof/>
          <w:vertAlign w:val="superscript"/>
        </w:rPr>
        <w:t>394</w:t>
      </w:r>
      <w:r w:rsidR="00D07346">
        <w:fldChar w:fldCharType="end"/>
      </w:r>
      <w:r w:rsidR="00973A0B">
        <w:t xml:space="preserve"> and a decreased risk of gestational diabetes.</w:t>
      </w:r>
      <w:r w:rsidR="00D07346">
        <w:fldChar w:fldCharType="begin"/>
      </w:r>
      <w:r w:rsidR="002747EA">
        <w:instrText xml:space="preserve"> ADDIN EN.CITE &lt;EndNote&gt;&lt;Cite&gt;&lt;Author&gt;Torloni&lt;/Author&gt;&lt;Year&gt;2009&lt;/Year&gt;&lt;RecNum&gt;1865&lt;/RecNum&gt;&lt;DisplayText&gt;&lt;style face="superscript" font="Trebuchet MS" size="9"&gt;395&lt;/style&gt;&lt;/DisplayText&gt;&lt;record&gt;&lt;rec-number&gt;1865&lt;/rec-number&gt;&lt;foreign-keys&gt;&lt;key app="EN" db-id="exvasrfx2dtraoesasxp2szsxa2df502592x" timestamp="1587794175"&gt;1865&lt;/key&gt;&lt;key app="ENWeb" db-id=""&gt;0&lt;/key&gt;&lt;/foreign-keys&gt;&lt;ref-type name="Journal Article"&gt;17&lt;/ref-type&gt;&lt;contributors&gt;&lt;authors&gt;&lt;author&gt;Torloni, M. R.&lt;/author&gt;&lt;author&gt;Betran, A. P.&lt;/author&gt;&lt;author&gt;Horta, B. L.&lt;/author&gt;&lt;author&gt;Nakamura, M. U.&lt;/author&gt;&lt;author&gt;Atallah, A. N.&lt;/author&gt;&lt;author&gt;Moron, A. F.&lt;/author&gt;&lt;author&gt;Valente, O.&lt;/author&gt;&lt;/authors&gt;&lt;/contributors&gt;&lt;auth-address&gt;Department of Emergency and Evidence Based Medicine, Sao Paulo Federal University, Sao Paulo, Brazil.&lt;/auth-address&gt;&lt;titles&gt;&lt;title&gt;Prepregnancy BMI and the risk of gestational diabetes: a systematic review of the literature with meta-analysis&lt;/title&gt;&lt;secondary-title&gt;Obes Rev&lt;/secondary-title&gt;&lt;/titles&gt;&lt;periodical&gt;&lt;full-title&gt;Obes Rev&lt;/full-title&gt;&lt;/periodical&gt;&lt;pages&gt;194-203&lt;/pages&gt;&lt;volume&gt;10&lt;/volume&gt;&lt;number&gt;2&lt;/number&gt;&lt;edition&gt;2008/12/06&lt;/edition&gt;&lt;keywords&gt;&lt;keyword&gt;*Body Mass Index&lt;/keyword&gt;&lt;keyword&gt;Diabetes, Gestational/*epidemiology&lt;/keyword&gt;&lt;keyword&gt;Female&lt;/keyword&gt;&lt;keyword&gt;Humans&lt;/keyword&gt;&lt;keyword&gt;Pregnancy&lt;/keyword&gt;&lt;keyword&gt;Risk Factors&lt;/keyword&gt;&lt;/keywords&gt;&lt;dates&gt;&lt;year&gt;2009&lt;/year&gt;&lt;pub-dates&gt;&lt;date&gt;Mar&lt;/date&gt;&lt;/pub-dates&gt;&lt;/dates&gt;&lt;isbn&gt;1467-789X (Electronic)&amp;#xD;1467-7881 (Linking)&lt;/isbn&gt;&lt;accession-num&gt;19055539&lt;/accession-num&gt;&lt;urls&gt;&lt;related-urls&gt;&lt;url&gt;https://www.ncbi.nlm.nih.gov/pubmed/19055539&lt;/url&gt;&lt;/related-urls&gt;&lt;/urls&gt;&lt;electronic-resource-num&gt;10.1111/j.1467-789X.2008.00541.x&lt;/electronic-resource-num&gt;&lt;/record&gt;&lt;/Cite&gt;&lt;/EndNote&gt;</w:instrText>
      </w:r>
      <w:r w:rsidR="00D07346">
        <w:fldChar w:fldCharType="separate"/>
      </w:r>
      <w:r w:rsidR="002747EA" w:rsidRPr="002747EA">
        <w:rPr>
          <w:noProof/>
          <w:vertAlign w:val="superscript"/>
        </w:rPr>
        <w:t>395</w:t>
      </w:r>
      <w:r w:rsidR="00D07346">
        <w:fldChar w:fldCharType="end"/>
      </w:r>
      <w:r w:rsidR="003B1359">
        <w:t xml:space="preserve"> </w:t>
      </w:r>
      <w:r w:rsidR="00642F88">
        <w:t>There was no clear effect on risk of congenital heart defects.</w:t>
      </w:r>
      <w:r w:rsidR="00D07346">
        <w:fldChar w:fldCharType="begin"/>
      </w:r>
      <w:r w:rsidR="002747EA">
        <w:instrText xml:space="preserve"> ADDIN EN.CITE &lt;EndNote&gt;&lt;Cite&gt;&lt;Author&gt;Zhu&lt;/Author&gt;&lt;Year&gt;2018&lt;/Year&gt;&lt;RecNum&gt;1908&lt;/RecNum&gt;&lt;DisplayText&gt;&lt;style face="superscript" font="Trebuchet MS" size="9"&gt;396&lt;/style&gt;&lt;/DisplayText&gt;&lt;record&gt;&lt;rec-number&gt;1908&lt;/rec-number&gt;&lt;foreign-keys&gt;&lt;key app="EN" db-id="exvasrfx2dtraoesasxp2szsxa2df502592x" timestamp="1588208212"&gt;1908&lt;/key&gt;&lt;key app="ENWeb" db-id=""&gt;0&lt;/key&gt;&lt;/foreign-keys&gt;&lt;ref-type name="Journal Article"&gt;17&lt;/ref-type&gt;&lt;contributors&gt;&lt;authors&gt;&lt;author&gt;Zhu, Y.&lt;/author&gt;&lt;author&gt;Chen, Y.&lt;/author&gt;&lt;author&gt;Feng, Y.&lt;/author&gt;&lt;author&gt;Yu, D.&lt;/author&gt;&lt;author&gt;Mo, X.&lt;/author&gt;&lt;/authors&gt;&lt;/contributors&gt;&lt;auth-address&gt;Department of Cardiothoracic Surgery, Children&amp;apos;s Hospital of Nanjing Medical University, Nanjing, China.&amp;#xD;Department of Thoracic Surgery, The First Affiliated Hospital of Soochow University, Soochow, China.&lt;/auth-address&gt;&lt;titles&gt;&lt;title&gt;Association between maternal body mass index and congenital heart defects in infants: A meta-analysis&lt;/title&gt;&lt;secondary-title&gt;Congenit Heart Dis&lt;/secondary-title&gt;&lt;/titles&gt;&lt;periodical&gt;&lt;full-title&gt;Congenit Heart Dis&lt;/full-title&gt;&lt;/periodical&gt;&lt;pages&gt;271-281&lt;/pages&gt;&lt;volume&gt;13&lt;/volume&gt;&lt;number&gt;2&lt;/number&gt;&lt;edition&gt;2018/01/25&lt;/edition&gt;&lt;keywords&gt;&lt;keyword&gt;*Body Mass Index&lt;/keyword&gt;&lt;keyword&gt;Female&lt;/keyword&gt;&lt;keyword&gt;Global Health&lt;/keyword&gt;&lt;keyword&gt;Heart Defects, Congenital/epidemiology/*etiology&lt;/keyword&gt;&lt;keyword&gt;Humans&lt;/keyword&gt;&lt;keyword&gt;Infant&lt;/keyword&gt;&lt;keyword&gt;Maternal Exposure/*adverse effects&lt;/keyword&gt;&lt;keyword&gt;Obesity/*complications&lt;/keyword&gt;&lt;keyword&gt;Odds Ratio&lt;/keyword&gt;&lt;keyword&gt;Pregnancy&lt;/keyword&gt;&lt;keyword&gt;Risk Factors&lt;/keyword&gt;&lt;keyword&gt;congenital heart defects&lt;/keyword&gt;&lt;keyword&gt;maternal body mass index&lt;/keyword&gt;&lt;keyword&gt;meta-analysis&lt;/keyword&gt;&lt;/keywords&gt;&lt;dates&gt;&lt;year&gt;2018&lt;/year&gt;&lt;pub-dates&gt;&lt;date&gt;Mar&lt;/date&gt;&lt;/pub-dates&gt;&lt;/dates&gt;&lt;isbn&gt;1747-0803 (Electronic)&amp;#xD;1747-079X (Linking)&lt;/isbn&gt;&lt;accession-num&gt;29363266&lt;/accession-num&gt;&lt;urls&gt;&lt;related-urls&gt;&lt;url&gt;https://www.ncbi.nlm.nih.gov/pubmed/29363266&lt;/url&gt;&lt;/related-urls&gt;&lt;/urls&gt;&lt;electronic-resource-num&gt;10.1111/chd.12567&lt;/electronic-resource-num&gt;&lt;/record&gt;&lt;/Cite&gt;&lt;/EndNote&gt;</w:instrText>
      </w:r>
      <w:r w:rsidR="00D07346">
        <w:fldChar w:fldCharType="separate"/>
      </w:r>
      <w:r w:rsidR="002747EA" w:rsidRPr="002747EA">
        <w:rPr>
          <w:noProof/>
          <w:vertAlign w:val="superscript"/>
        </w:rPr>
        <w:t>396</w:t>
      </w:r>
      <w:r w:rsidR="00D07346">
        <w:fldChar w:fldCharType="end"/>
      </w:r>
    </w:p>
    <w:p w14:paraId="295C8E33" w14:textId="122730BB" w:rsidR="001D6AA5" w:rsidRDefault="0022656D" w:rsidP="00BD61CC">
      <w:pPr>
        <w:pStyle w:val="Heading3"/>
      </w:pPr>
      <w:bookmarkStart w:id="197" w:name="_Toc40956540"/>
      <w:r>
        <w:t xml:space="preserve">Risks associated with </w:t>
      </w:r>
      <w:r w:rsidR="000F59CA">
        <w:t xml:space="preserve">pre-pregnancy </w:t>
      </w:r>
      <w:r w:rsidR="00DE138C">
        <w:t>healthy weight</w:t>
      </w:r>
      <w:bookmarkEnd w:id="197"/>
    </w:p>
    <w:p w14:paraId="16B6AC3C" w14:textId="69DC8BA5" w:rsidR="00EF6186" w:rsidRDefault="00EF6186" w:rsidP="00EF6186">
      <w:r>
        <w:t>A meta-analysis of individual participant data (n=265,270)</w:t>
      </w:r>
      <w:r w:rsidR="00D07346">
        <w:fldChar w:fldCharType="begin">
          <w:fldData xml:space="preserve">PEVuZE5vdGU+PENpdGU+PEF1dGhvcj5TYW50b3M8L0F1dGhvcj48WWVhcj4yMDE5PC9ZZWFyPjxS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</w:fldData>
        </w:fldChar>
      </w:r>
      <w:r w:rsidR="001A2F28">
        <w:instrText xml:space="preserve"> ADDIN EN.CITE </w:instrText>
      </w:r>
      <w:r w:rsidR="001A2F28">
        <w:fldChar w:fldCharType="begin">
          <w:fldData xml:space="preserve">PEVuZE5vdGU+PENpdGU+PEF1dGhvcj5TYW50b3M8L0F1dGhvcj48WWVhcj4yMDE5PC9ZZWFyPjxS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</w:fldData>
        </w:fldChar>
      </w:r>
      <w:r w:rsidR="001A2F28">
        <w:instrText xml:space="preserve"> ADDIN EN.CITE.DATA </w:instrText>
      </w:r>
      <w:r w:rsidR="001A2F28">
        <w:fldChar w:fldCharType="end"/>
      </w:r>
      <w:r w:rsidR="00D07346">
        <w:fldChar w:fldCharType="separate"/>
      </w:r>
      <w:r w:rsidR="001A2F28" w:rsidRPr="001A2F28">
        <w:rPr>
          <w:noProof/>
          <w:vertAlign w:val="superscript"/>
        </w:rPr>
        <w:t>362</w:t>
      </w:r>
      <w:r w:rsidR="00D07346">
        <w:fldChar w:fldCharType="end"/>
      </w:r>
      <w:r>
        <w:t xml:space="preserve"> found that among women with healthy pre-pregnancy BMI:</w:t>
      </w:r>
    </w:p>
    <w:p w14:paraId="78FA28EC" w14:textId="77777777" w:rsidR="00EF6186" w:rsidRDefault="00EF6186" w:rsidP="00EF6186">
      <w:pPr>
        <w:pStyle w:val="bullet"/>
      </w:pPr>
      <w:r>
        <w:t>low weight gain was associated with an increased risk of ‘any pregnancy complication’ (</w:t>
      </w:r>
      <w:r w:rsidRPr="00A96FD5">
        <w:rPr>
          <w:sz w:val="16"/>
          <w:szCs w:val="16"/>
        </w:rPr>
        <w:t>p&lt;0.05</w:t>
      </w:r>
      <w:r>
        <w:t>), preterm birth (</w:t>
      </w:r>
      <w:r w:rsidRPr="00A96FD5">
        <w:rPr>
          <w:sz w:val="16"/>
          <w:szCs w:val="16"/>
        </w:rPr>
        <w:t>p&lt;0.001</w:t>
      </w:r>
      <w:r>
        <w:t>) and small for gestational age (</w:t>
      </w:r>
      <w:r w:rsidRPr="00A96FD5">
        <w:rPr>
          <w:sz w:val="16"/>
          <w:szCs w:val="16"/>
        </w:rPr>
        <w:t>p&lt;0.001</w:t>
      </w:r>
      <w:r>
        <w:t>) and a reduced risk of large for gestational age (</w:t>
      </w:r>
      <w:r w:rsidRPr="00A96FD5">
        <w:rPr>
          <w:sz w:val="16"/>
          <w:szCs w:val="16"/>
        </w:rPr>
        <w:t>p&lt;0.001</w:t>
      </w:r>
      <w:r>
        <w:t>)</w:t>
      </w:r>
    </w:p>
    <w:p w14:paraId="6E8DF35B" w14:textId="2193C2A0" w:rsidR="00F043BE" w:rsidRDefault="00EF6186" w:rsidP="00BD61CC">
      <w:pPr>
        <w:pStyle w:val="bullet"/>
      </w:pPr>
      <w:r>
        <w:t>high weight gain was associated with an increased risk of ‘any pregnancy complication’, gestational diabetes, gestational hypertension, pre-eclampsia, preterm birth and large for gestational age and a reduced risk of small-for-gestational age (</w:t>
      </w:r>
      <w:r w:rsidRPr="00A96FD5">
        <w:rPr>
          <w:sz w:val="16"/>
          <w:szCs w:val="16"/>
        </w:rPr>
        <w:t>all p&lt;0.001</w:t>
      </w:r>
      <w:r>
        <w:t>).</w:t>
      </w:r>
    </w:p>
    <w:p w14:paraId="6086E6BC" w14:textId="7A1BD886" w:rsidR="000F59CA" w:rsidRDefault="000F59CA" w:rsidP="00BD61CC">
      <w:pPr>
        <w:pStyle w:val="Heading3"/>
      </w:pPr>
      <w:bookmarkStart w:id="198" w:name="_Toc40956541"/>
      <w:r>
        <w:t xml:space="preserve">Risk associated with pre-pregnancy </w:t>
      </w:r>
      <w:r w:rsidR="00DE138C">
        <w:t>overweight</w:t>
      </w:r>
      <w:r w:rsidR="00642F88">
        <w:t xml:space="preserve"> and obesity</w:t>
      </w:r>
      <w:bookmarkEnd w:id="198"/>
    </w:p>
    <w:p w14:paraId="7A6CFE91" w14:textId="6559EE8B" w:rsidR="00EF6186" w:rsidRDefault="00EF6186" w:rsidP="00EF6186">
      <w:r>
        <w:t xml:space="preserve">Systematic reviews were consistent in finding that </w:t>
      </w:r>
      <w:r w:rsidR="00DE138C">
        <w:t xml:space="preserve">pre-pregnancy overweight </w:t>
      </w:r>
      <w:r w:rsidR="00642F88">
        <w:t xml:space="preserve">and obesity </w:t>
      </w:r>
      <w:r w:rsidR="00DE138C">
        <w:t>was associated with large for gestational age</w:t>
      </w:r>
      <w:r w:rsidR="00D07346">
        <w:fldChar w:fldCharType="begin">
          <w:fldData xml:space="preserve">PEVuZE5vdGU+PENpdGU+PEF1dGhvcj5MaXU8L0F1dGhvcj48WWVhcj4yMDE2PC9ZZWFyPjxSZWNO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</w:fldData>
        </w:fldChar>
      </w:r>
      <w:r w:rsidR="002747EA">
        <w:instrText xml:space="preserve"> ADDIN EN.CITE </w:instrText>
      </w:r>
      <w:r w:rsidR="002747EA">
        <w:fldChar w:fldCharType="begin">
          <w:fldData xml:space="preserve">PEVuZE5vdGU+PENpdGU+PEF1dGhvcj5MaXU8L0F1dGhvcj48WWVhcj4yMDE2PC9ZZWFyPjxSZWNO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</w:fldData>
        </w:fldChar>
      </w:r>
      <w:r w:rsidR="002747EA">
        <w:instrText xml:space="preserve"> ADDIN EN.CITE.DATA </w:instrText>
      </w:r>
      <w:r w:rsidR="002747EA">
        <w:fldChar w:fldCharType="end"/>
      </w:r>
      <w:r w:rsidR="00D07346">
        <w:fldChar w:fldCharType="separate"/>
      </w:r>
      <w:r w:rsidR="002747EA" w:rsidRPr="002747EA">
        <w:rPr>
          <w:noProof/>
          <w:vertAlign w:val="superscript"/>
        </w:rPr>
        <w:t>389,390,392</w:t>
      </w:r>
      <w:r w:rsidR="00D07346">
        <w:fldChar w:fldCharType="end"/>
      </w:r>
      <w:r w:rsidR="00DE138C">
        <w:t>, macrosomia,</w:t>
      </w:r>
      <w:r w:rsidR="00D07346">
        <w:fldChar w:fldCharType="begin">
          <w:fldData xml:space="preserve">PEVuZE5vdGU+PENpdGU+PEF1dGhvcj5MaXU8L0F1dGhvcj48WWVhcj4yMDE2PC9ZZWFyPjxSZWNO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</w:fldData>
        </w:fldChar>
      </w:r>
      <w:r w:rsidR="002747EA">
        <w:instrText xml:space="preserve"> ADDIN EN.CITE </w:instrText>
      </w:r>
      <w:r w:rsidR="002747EA">
        <w:fldChar w:fldCharType="begin">
          <w:fldData xml:space="preserve">PEVuZE5vdGU+PENpdGU+PEF1dGhvcj5MaXU8L0F1dGhvcj48WWVhcj4yMDE2PC9ZZWFyPjxSZWNO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</w:fldData>
        </w:fldChar>
      </w:r>
      <w:r w:rsidR="002747EA">
        <w:instrText xml:space="preserve"> ADDIN EN.CITE.DATA </w:instrText>
      </w:r>
      <w:r w:rsidR="002747EA">
        <w:fldChar w:fldCharType="end"/>
      </w:r>
      <w:r w:rsidR="00D07346">
        <w:fldChar w:fldCharType="separate"/>
      </w:r>
      <w:r w:rsidR="002747EA" w:rsidRPr="002747EA">
        <w:rPr>
          <w:noProof/>
          <w:vertAlign w:val="superscript"/>
        </w:rPr>
        <w:t>389,390,392</w:t>
      </w:r>
      <w:r w:rsidR="00D07346">
        <w:fldChar w:fldCharType="end"/>
      </w:r>
      <w:r w:rsidR="00DE138C">
        <w:t xml:space="preserve"> </w:t>
      </w:r>
      <w:r w:rsidR="00A848C9">
        <w:t>and childhood overweight/obesity</w:t>
      </w:r>
      <w:r w:rsidR="00D07346">
        <w:fldChar w:fldCharType="begin"/>
      </w:r>
      <w:r w:rsidR="002747EA">
        <w:instrText xml:space="preserve"> ADDIN EN.CITE &lt;EndNote&gt;&lt;Cite&gt;&lt;Author&gt;Yu&lt;/Author&gt;&lt;Year&gt;2013&lt;/Year&gt;&lt;RecNum&gt;1867&lt;/RecNum&gt;&lt;DisplayText&gt;&lt;style face="superscript" font="Trebuchet MS" size="9"&gt;392&lt;/style&gt;&lt;/DisplayText&gt;&lt;record&gt;&lt;rec-number&gt;1867&lt;/rec-number&gt;&lt;foreign-keys&gt;&lt;key app="EN" db-id="exvasrfx2dtraoesasxp2szsxa2df502592x" timestamp="1587875400"&gt;1867&lt;/key&gt;&lt;/foreign-keys&gt;&lt;ref-type name="Journal Article"&gt;17&lt;/ref-type&gt;&lt;contributors&gt;&lt;authors&gt;&lt;author&gt;Yu, Z.&lt;/author&gt;&lt;author&gt;Han, S.&lt;/author&gt;&lt;author&gt;Zhu, J.&lt;/author&gt;&lt;author&gt;Sun, X.&lt;/author&gt;&lt;author&gt;Ji, C.&lt;/author&gt;&lt;author&gt;Guo, X.&lt;/author&gt;&lt;/authors&gt;&lt;/contributors&gt;&lt;auth-address&gt;State Key Laboratory of Reproductive Medicine, Department of Pediatrics, Nanjing Maternity and Child Health Care Hospital, Nanjing Medical University, Nanjing, China.&lt;/auth-address&gt;&lt;titles&gt;&lt;title&gt;Pre-pregnancy body mass index in relation to infant birth weight and offspring overweight/obesity: a systematic review and meta-analysis&lt;/title&gt;&lt;secondary-title&gt;PLoS One&lt;/secondary-title&gt;&lt;/titles&gt;&lt;periodical&gt;&lt;full-title&gt;PLoS One&lt;/full-title&gt;&lt;/periodical&gt;&lt;pages&gt;e61627&lt;/pages&gt;&lt;volume&gt;8&lt;/volume&gt;&lt;number&gt;4&lt;/number&gt;&lt;edition&gt;2013/04/25&lt;/edition&gt;&lt;keywords&gt;&lt;keyword&gt;Birth Weight/*physiology&lt;/keyword&gt;&lt;keyword&gt;*Body Mass Index&lt;/keyword&gt;&lt;keyword&gt;Female&lt;/keyword&gt;&lt;keyword&gt;Humans&lt;/keyword&gt;&lt;keyword&gt;Infant, Newborn&lt;/keyword&gt;&lt;keyword&gt;Obesity/*epidemiology&lt;/keyword&gt;&lt;keyword&gt;Overweight/*epidemiology&lt;/keyword&gt;&lt;keyword&gt;Pregnancy&lt;/keyword&gt;&lt;/keywords&gt;&lt;dates&gt;&lt;year&gt;2013&lt;/year&gt;&lt;/dates&gt;&lt;isbn&gt;1932-6203 (Electronic)&amp;#xD;1932-6203 (Linking)&lt;/isbn&gt;&lt;accession-num&gt;23613888&lt;/accession-num&gt;&lt;urls&gt;&lt;related-urls&gt;&lt;url&gt;https://www.ncbi.nlm.nih.gov/pubmed/23613888&lt;/url&gt;&lt;/related-urls&gt;&lt;/urls&gt;&lt;custom2&gt;PMC3628788&lt;/custom2&gt;&lt;electronic-resource-num&gt;10.1371/journal.pone.0061627&lt;/electronic-resource-num&gt;&lt;/record&gt;&lt;/Cite&gt;&lt;/EndNote&gt;</w:instrText>
      </w:r>
      <w:r w:rsidR="00D07346">
        <w:fldChar w:fldCharType="separate"/>
      </w:r>
      <w:r w:rsidR="002747EA" w:rsidRPr="002747EA">
        <w:rPr>
          <w:noProof/>
          <w:vertAlign w:val="superscript"/>
        </w:rPr>
        <w:t>392</w:t>
      </w:r>
      <w:r w:rsidR="00D07346">
        <w:fldChar w:fldCharType="end"/>
      </w:r>
      <w:r w:rsidR="00B84491">
        <w:t>.</w:t>
      </w:r>
      <w:r w:rsidR="00A848C9">
        <w:fldChar w:fldCharType="begin">
          <w:fldData xml:space="preserve">PEVuZE5vdGU+PENpdGU+PEF1dGhvcj5Wb2VybWFuPC9BdXRob3I+PFllYXI+MjAxOTwvWWVhcj48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</w:fldData>
        </w:fldChar>
      </w:r>
      <w:r w:rsidR="001A2F28">
        <w:instrText xml:space="preserve"> ADDIN EN.CITE </w:instrText>
      </w:r>
      <w:r w:rsidR="001A2F28">
        <w:fldChar w:fldCharType="begin">
          <w:fldData xml:space="preserve">PEVuZE5vdGU+PENpdGU+PEF1dGhvcj5Wb2VybWFuPC9BdXRob3I+PFllYXI+MjAxOTwvWWVhcj48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</w:fldData>
        </w:fldChar>
      </w:r>
      <w:r w:rsidR="001A2F28">
        <w:instrText xml:space="preserve"> ADDIN EN.CITE.DATA </w:instrText>
      </w:r>
      <w:r w:rsidR="001A2F28">
        <w:fldChar w:fldCharType="end"/>
      </w:r>
      <w:r w:rsidR="00A848C9">
        <w:fldChar w:fldCharType="separate"/>
      </w:r>
      <w:r w:rsidR="001A2F28" w:rsidRPr="001A2F28">
        <w:rPr>
          <w:noProof/>
          <w:vertAlign w:val="superscript"/>
        </w:rPr>
        <w:t>365</w:t>
      </w:r>
      <w:r w:rsidR="00A848C9">
        <w:fldChar w:fldCharType="end"/>
      </w:r>
      <w:r w:rsidR="00A848C9">
        <w:t xml:space="preserve"> </w:t>
      </w:r>
    </w:p>
    <w:p w14:paraId="3FFB6245" w14:textId="6BDE2BEE" w:rsidR="00B84491" w:rsidRDefault="00B84491" w:rsidP="00EF6186">
      <w:r>
        <w:t>Systematic reviews have also found associations between high pre-pregnancy BMI and:</w:t>
      </w:r>
    </w:p>
    <w:p w14:paraId="27F2FC6F" w14:textId="2E1FABE5" w:rsidR="00642F88" w:rsidRDefault="00B84491" w:rsidP="00BD61CC">
      <w:pPr>
        <w:pStyle w:val="bullet"/>
      </w:pPr>
      <w:r>
        <w:t>increased risk of gestational diabetes,</w:t>
      </w:r>
      <w:r w:rsidR="00D07346">
        <w:fldChar w:fldCharType="begin"/>
      </w:r>
      <w:r w:rsidR="002747EA">
        <w:instrText xml:space="preserve"> ADDIN EN.CITE &lt;EndNote&gt;&lt;Cite&gt;&lt;Author&gt;Torloni&lt;/Author&gt;&lt;Year&gt;2009&lt;/Year&gt;&lt;RecNum&gt;1865&lt;/RecNum&gt;&lt;DisplayText&gt;&lt;style face="superscript" font="Trebuchet MS" size="9"&gt;395&lt;/style&gt;&lt;/DisplayText&gt;&lt;record&gt;&lt;rec-number&gt;1865&lt;/rec-number&gt;&lt;foreign-keys&gt;&lt;key app="EN" db-id="exvasrfx2dtraoesasxp2szsxa2df502592x" timestamp="1587794175"&gt;1865&lt;/key&gt;&lt;key app="ENWeb" db-id=""&gt;0&lt;/key&gt;&lt;/foreign-keys&gt;&lt;ref-type name="Journal Article"&gt;17&lt;/ref-type&gt;&lt;contributors&gt;&lt;authors&gt;&lt;author&gt;Torloni, M. R.&lt;/author&gt;&lt;author&gt;Betran, A. P.&lt;/author&gt;&lt;author&gt;Horta, B. L.&lt;/author&gt;&lt;author&gt;Nakamura, M. U.&lt;/author&gt;&lt;author&gt;Atallah, A. N.&lt;/author&gt;&lt;author&gt;Moron, A. F.&lt;/author&gt;&lt;author&gt;Valente, O.&lt;/author&gt;&lt;/authors&gt;&lt;/contributors&gt;&lt;auth-address&gt;Department of Emergency and Evidence Based Medicine, Sao Paulo Federal University, Sao Paulo, Brazil.&lt;/auth-address&gt;&lt;titles&gt;&lt;title&gt;Prepregnancy BMI and the risk of gestational diabetes: a systematic review of the literature with meta-analysis&lt;/title&gt;&lt;secondary-title&gt;Obes Rev&lt;/secondary-title&gt;&lt;/titles&gt;&lt;periodical&gt;&lt;full-title&gt;Obes Rev&lt;/full-title&gt;&lt;/periodical&gt;&lt;pages&gt;194-203&lt;/pages&gt;&lt;volume&gt;10&lt;/volume&gt;&lt;number&gt;2&lt;/number&gt;&lt;edition&gt;2008/12/06&lt;/edition&gt;&lt;keywords&gt;&lt;keyword&gt;*Body Mass Index&lt;/keyword&gt;&lt;keyword&gt;Diabetes, Gestational/*epidemiology&lt;/keyword&gt;&lt;keyword&gt;Female&lt;/keyword&gt;&lt;keyword&gt;Humans&lt;/keyword&gt;&lt;keyword&gt;Pregnancy&lt;/keyword&gt;&lt;keyword&gt;Risk Factors&lt;/keyword&gt;&lt;/keywords&gt;&lt;dates&gt;&lt;year&gt;2009&lt;/year&gt;&lt;pub-dates&gt;&lt;date&gt;Mar&lt;/date&gt;&lt;/pub-dates&gt;&lt;/dates&gt;&lt;isbn&gt;1467-789X (Electronic)&amp;#xD;1467-7881 (Linking)&lt;/isbn&gt;&lt;accession-num&gt;19055539&lt;/accession-num&gt;&lt;urls&gt;&lt;related-urls&gt;&lt;url&gt;https://www.ncbi.nlm.nih.gov/pubmed/19055539&lt;/url&gt;&lt;/related-urls&gt;&lt;/urls&gt;&lt;electronic-resource-num&gt;10.1111/j.1467-789X.2008.00541.x&lt;/electronic-resource-num&gt;&lt;/record&gt;&lt;/Cite&gt;&lt;/EndNote&gt;</w:instrText>
      </w:r>
      <w:r w:rsidR="00D07346">
        <w:fldChar w:fldCharType="separate"/>
      </w:r>
      <w:r w:rsidR="002747EA" w:rsidRPr="002747EA">
        <w:rPr>
          <w:noProof/>
          <w:vertAlign w:val="superscript"/>
        </w:rPr>
        <w:t>395</w:t>
      </w:r>
      <w:r w:rsidR="00D07346">
        <w:fldChar w:fldCharType="end"/>
      </w:r>
      <w:r>
        <w:t xml:space="preserve"> </w:t>
      </w:r>
      <w:r w:rsidR="00642F88">
        <w:t>preterm birth</w:t>
      </w:r>
      <w:r>
        <w:t>,</w:t>
      </w:r>
      <w:r w:rsidR="00642F88">
        <w:t xml:space="preserve"> neonatal asphyxia</w:t>
      </w:r>
      <w:r>
        <w:t>,</w:t>
      </w:r>
      <w:r w:rsidR="00D07346">
        <w:fldChar w:fldCharType="begin">
          <w:fldData xml:space="preserve">PEVuZE5vdGU+PENpdGU+PEF1dGhvcj5MaXU8L0F1dGhvcj48WWVhcj4yMDE5PC9ZZWFyPjxSZWNO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</w:fldData>
        </w:fldChar>
      </w:r>
      <w:r w:rsidR="002747EA">
        <w:instrText xml:space="preserve"> ADDIN EN.CITE </w:instrText>
      </w:r>
      <w:r w:rsidR="002747EA">
        <w:fldChar w:fldCharType="begin">
          <w:fldData xml:space="preserve">PEVuZE5vdGU+PENpdGU+PEF1dGhvcj5MaXU8L0F1dGhvcj48WWVhcj4yMDE5PC9ZZWFyPjxSZWNO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</w:fldData>
        </w:fldChar>
      </w:r>
      <w:r w:rsidR="002747EA">
        <w:instrText xml:space="preserve"> ADDIN EN.CITE.DATA </w:instrText>
      </w:r>
      <w:r w:rsidR="002747EA">
        <w:fldChar w:fldCharType="end"/>
      </w:r>
      <w:r w:rsidR="00D07346">
        <w:fldChar w:fldCharType="separate"/>
      </w:r>
      <w:r w:rsidR="002747EA" w:rsidRPr="002747EA">
        <w:rPr>
          <w:noProof/>
          <w:vertAlign w:val="superscript"/>
        </w:rPr>
        <w:t>390</w:t>
      </w:r>
      <w:r w:rsidR="00D07346">
        <w:fldChar w:fldCharType="end"/>
      </w:r>
      <w:r>
        <w:t xml:space="preserve"> </w:t>
      </w:r>
      <w:r w:rsidR="00642F88">
        <w:t>admission to neonatal intensive care</w:t>
      </w:r>
      <w:r>
        <w:t>,</w:t>
      </w:r>
      <w:r w:rsidR="00642F88">
        <w:t xml:space="preserve"> stillbirth</w:t>
      </w:r>
      <w:r>
        <w:t>,</w:t>
      </w:r>
      <w:r w:rsidR="00D07346">
        <w:fldChar w:fldCharType="begin">
          <w:fldData xml:space="preserve">PEVuZE5vdGU+PENpdGU+PEF1dGhvcj5MaXU8L0F1dGhvcj48WWVhcj4yMDE2PC9ZZWFyPjxSZWNO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</w:fldData>
        </w:fldChar>
      </w:r>
      <w:r w:rsidR="002747EA">
        <w:instrText xml:space="preserve"> ADDIN EN.CITE </w:instrText>
      </w:r>
      <w:r w:rsidR="002747EA">
        <w:fldChar w:fldCharType="begin">
          <w:fldData xml:space="preserve">PEVuZE5vdGU+PENpdGU+PEF1dGhvcj5MaXU8L0F1dGhvcj48WWVhcj4yMDE2PC9ZZWFyPjxSZWNO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</w:fldData>
        </w:fldChar>
      </w:r>
      <w:r w:rsidR="002747EA">
        <w:instrText xml:space="preserve"> ADDIN EN.CITE.DATA </w:instrText>
      </w:r>
      <w:r w:rsidR="002747EA">
        <w:fldChar w:fldCharType="end"/>
      </w:r>
      <w:r w:rsidR="00D07346">
        <w:fldChar w:fldCharType="separate"/>
      </w:r>
      <w:r w:rsidR="002747EA" w:rsidRPr="002747EA">
        <w:rPr>
          <w:noProof/>
          <w:vertAlign w:val="superscript"/>
        </w:rPr>
        <w:t>389</w:t>
      </w:r>
      <w:r w:rsidR="00D07346">
        <w:fldChar w:fldCharType="end"/>
      </w:r>
      <w:r>
        <w:t xml:space="preserve"> and congenital heart defects</w:t>
      </w:r>
      <w:r w:rsidR="00D07346">
        <w:fldChar w:fldCharType="begin">
          <w:fldData xml:space="preserve">PEVuZE5vdGU+PENpdGU+PEF1dGhvcj5aaHU8L0F1dGhvcj48WWVhcj4yMDE4PC9ZZWFyPjxSZWNO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</w:fldData>
        </w:fldChar>
      </w:r>
      <w:r w:rsidR="002747EA">
        <w:instrText xml:space="preserve"> ADDIN EN.CITE </w:instrText>
      </w:r>
      <w:r w:rsidR="002747EA">
        <w:fldChar w:fldCharType="begin">
          <w:fldData xml:space="preserve">PEVuZE5vdGU+PENpdGU+PEF1dGhvcj5aaHU8L0F1dGhvcj48WWVhcj4yMDE4PC9ZZWFyPjxSZWNO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</w:fldData>
        </w:fldChar>
      </w:r>
      <w:r w:rsidR="002747EA">
        <w:instrText xml:space="preserve"> ADDIN EN.CITE.DATA </w:instrText>
      </w:r>
      <w:r w:rsidR="002747EA">
        <w:fldChar w:fldCharType="end"/>
      </w:r>
      <w:r w:rsidR="00D07346">
        <w:fldChar w:fldCharType="separate"/>
      </w:r>
      <w:r w:rsidR="002747EA" w:rsidRPr="002747EA">
        <w:rPr>
          <w:noProof/>
          <w:vertAlign w:val="superscript"/>
        </w:rPr>
        <w:t>396,397</w:t>
      </w:r>
      <w:r w:rsidR="00D07346">
        <w:fldChar w:fldCharType="end"/>
      </w:r>
      <w:r>
        <w:t xml:space="preserve"> </w:t>
      </w:r>
    </w:p>
    <w:p w14:paraId="706DDFC4" w14:textId="186DBA07" w:rsidR="00DE138C" w:rsidRDefault="00B84491" w:rsidP="00BD61CC">
      <w:pPr>
        <w:pStyle w:val="bullet"/>
      </w:pPr>
      <w:r>
        <w:t>reduced risk of small for gestational age</w:t>
      </w:r>
      <w:r w:rsidR="00D07346">
        <w:fldChar w:fldCharType="begin"/>
      </w:r>
      <w:r w:rsidR="002747EA">
        <w:instrText xml:space="preserve"> ADDIN EN.CITE &lt;EndNote&gt;&lt;Cite&gt;&lt;Author&gt;Goto&lt;/Author&gt;&lt;Year&gt;2017&lt;/Year&gt;&lt;RecNum&gt;1862&lt;/RecNum&gt;&lt;DisplayText&gt;&lt;style face="superscript" font="Trebuchet MS" size="9"&gt;391&lt;/style&gt;&lt;/DisplayText&gt;&lt;record&gt;&lt;rec-number&gt;1862&lt;/rec-number&gt;&lt;foreign-keys&gt;&lt;key app="EN" db-id="exvasrfx2dtraoesasxp2szsxa2df502592x" timestamp="1587794145"&gt;1862&lt;/key&gt;&lt;key app="ENWeb" db-id=""&gt;0&lt;/key&gt;&lt;/foreign-keys&gt;&lt;ref-type name="Journal Article"&gt;17&lt;/ref-type&gt;&lt;contributors&gt;&lt;authors&gt;&lt;author&gt;Goto, E.&lt;/author&gt;&lt;/authors&gt;&lt;/contributors&gt;&lt;auth-address&gt;a Department of Medicine and Public Health , Nagoya Medical Science Research Institute , Nagoya , Japan.&lt;/auth-address&gt;&lt;titles&gt;&lt;title&gt;Dose-response association between maternal body mass index and small for gestational age: a meta-analysis&lt;/title&gt;&lt;secondary-title&gt;J Matern Fetal Neonatal Med&lt;/secondary-title&gt;&lt;/titles&gt;&lt;periodical&gt;&lt;full-title&gt;J Matern Fetal Neonatal Med&lt;/full-title&gt;&lt;/periodical&gt;&lt;pages&gt;213-218&lt;/pages&gt;&lt;volume&gt;30&lt;/volume&gt;&lt;number&gt;2&lt;/number&gt;&lt;edition&gt;2016/03/24&lt;/edition&gt;&lt;keywords&gt;&lt;keyword&gt;*Body Mass Index&lt;/keyword&gt;&lt;keyword&gt;Body Weight/*physiology&lt;/keyword&gt;&lt;keyword&gt;Female&lt;/keyword&gt;&lt;keyword&gt;Humans&lt;/keyword&gt;&lt;keyword&gt;Infant, Newborn&lt;/keyword&gt;&lt;keyword&gt;*Infant, Small for Gestational Age&lt;/keyword&gt;&lt;keyword&gt;Pregnancy&lt;/keyword&gt;&lt;keyword&gt;Pregnancy Complications&lt;/keyword&gt;&lt;keyword&gt;Risk Factors&lt;/keyword&gt;&lt;keyword&gt;*Anthropometry&lt;/keyword&gt;&lt;keyword&gt;*meta-analysis&lt;/keyword&gt;&lt;keyword&gt;*risk&lt;/keyword&gt;&lt;keyword&gt;*small for gestational age&lt;/keyword&gt;&lt;/keywords&gt;&lt;dates&gt;&lt;year&gt;2017&lt;/year&gt;&lt;pub-dates&gt;&lt;date&gt;Jan&lt;/date&gt;&lt;/pub-dates&gt;&lt;/dates&gt;&lt;isbn&gt;1476-4954 (Electronic)&amp;#xD;1476-4954 (Linking)&lt;/isbn&gt;&lt;accession-num&gt;27002363&lt;/accession-num&gt;&lt;urls&gt;&lt;related-urls&gt;&lt;url&gt;https://www.ncbi.nlm.nih.gov/pubmed/27002363&lt;/url&gt;&lt;/related-urls&gt;&lt;/urls&gt;&lt;electronic-resource-num&gt;10.3109/14767058.2016.1169519&lt;/electronic-resource-num&gt;&lt;/record&gt;&lt;/Cite&gt;&lt;/EndNote&gt;</w:instrText>
      </w:r>
      <w:r w:rsidR="00D07346">
        <w:fldChar w:fldCharType="separate"/>
      </w:r>
      <w:r w:rsidR="002747EA" w:rsidRPr="002747EA">
        <w:rPr>
          <w:noProof/>
          <w:vertAlign w:val="superscript"/>
        </w:rPr>
        <w:t>391</w:t>
      </w:r>
      <w:r w:rsidR="00D07346">
        <w:fldChar w:fldCharType="end"/>
      </w:r>
      <w:r w:rsidR="00DE138C">
        <w:t xml:space="preserve"> </w:t>
      </w:r>
      <w:r>
        <w:t>and</w:t>
      </w:r>
      <w:r w:rsidR="00DE138C">
        <w:t xml:space="preserve"> placental abruption.</w:t>
      </w:r>
      <w:r w:rsidR="00D07346">
        <w:fldChar w:fldCharType="begin"/>
      </w:r>
      <w:r w:rsidR="002747EA">
        <w:instrText xml:space="preserve"> ADDIN EN.CITE &lt;EndNote&gt;&lt;Cite&gt;&lt;Author&gt;Adane&lt;/Author&gt;&lt;Year&gt;2019&lt;/Year&gt;&lt;RecNum&gt;1858&lt;/RecNum&gt;&lt;DisplayText&gt;&lt;style face="superscript" font="Trebuchet MS" size="9"&gt;394&lt;/style&gt;&lt;/DisplayText&gt;&lt;record&gt;&lt;rec-number&gt;1858&lt;/rec-number&gt;&lt;foreign-keys&gt;&lt;key app="EN" db-id="exvasrfx2dtraoesasxp2szsxa2df502592x" timestamp="1587794110"&gt;1858&lt;/key&gt;&lt;key app="ENWeb" db-id=""&gt;0&lt;/key&gt;&lt;/foreign-keys&gt;&lt;ref-type name="Journal Article"&gt;17&lt;/ref-type&gt;&lt;contributors&gt;&lt;authors&gt;&lt;author&gt;Adane, A.A.,&lt;/author&gt;&lt;author&gt;Shepherd, C.C.J.&lt;/author&gt;&lt;author&gt;Lim, F.J.&lt;/author&gt;&lt;author&gt;White, S.W.&lt;/author&gt;&lt;author&gt;Farrant, B.M.&lt;/author&gt;&lt;author&gt;Bailey, H.D.&lt;/author&gt;&lt;/authors&gt;&lt;/contributors&gt;&lt;titles&gt;&lt;title&gt;The impact of pre-pregnancy body mass index and gestational weight gain on placental abruption risk: a systematic review and meta-analysis&lt;/title&gt;&lt;secondary-title&gt;Arch Gynecol Obstet&lt;/secondary-title&gt;&lt;/titles&gt;&lt;periodical&gt;&lt;full-title&gt;Arch Gynecol Obstet&lt;/full-title&gt;&lt;/periodical&gt;&lt;pages&gt;1201-1210&lt;/pages&gt;&lt;volume&gt;300&lt;/volume&gt;&lt;number&gt;5&lt;/number&gt;&lt;section&gt;1201&lt;/section&gt;&lt;dates&gt;&lt;year&gt;2019&lt;/year&gt;&lt;/dates&gt;&lt;isbn&gt;0932-0067&amp;#xD;1432-0711&lt;/isbn&gt;&lt;urls&gt;&lt;/urls&gt;&lt;electronic-resource-num&gt;10.1007/s00404-019-05320-8&lt;/electronic-resource-num&gt;&lt;/record&gt;&lt;/Cite&gt;&lt;/EndNote&gt;</w:instrText>
      </w:r>
      <w:r w:rsidR="00D07346">
        <w:fldChar w:fldCharType="separate"/>
      </w:r>
      <w:r w:rsidR="002747EA" w:rsidRPr="002747EA">
        <w:rPr>
          <w:noProof/>
          <w:vertAlign w:val="superscript"/>
        </w:rPr>
        <w:t>394</w:t>
      </w:r>
      <w:r w:rsidR="00D07346">
        <w:fldChar w:fldCharType="end"/>
      </w:r>
    </w:p>
    <w:p w14:paraId="29A44B3F" w14:textId="71158109" w:rsidR="00DE138C" w:rsidRDefault="00DE138C" w:rsidP="00DE138C">
      <w:r>
        <w:t xml:space="preserve">Systematic reviews also found </w:t>
      </w:r>
      <w:r w:rsidR="00B84491">
        <w:t>a</w:t>
      </w:r>
      <w:r>
        <w:t xml:space="preserve"> decreased likelihood of initiating breastfeeding among obese women</w:t>
      </w:r>
      <w:r w:rsidR="00E02662">
        <w:t>.</w:t>
      </w:r>
      <w:r w:rsidR="00D07346">
        <w:fldChar w:fldCharType="begin">
          <w:fldData xml:space="preserve">PEVuZE5vdGU+PENpdGU+PEF1dGhvcj5IdWFuZzwvQXV0aG9yPjxZZWFyPjIwMTk8L1llYXI+PFJl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</w:fldData>
        </w:fldChar>
      </w:r>
      <w:r w:rsidR="002747EA">
        <w:instrText xml:space="preserve"> ADDIN EN.CITE </w:instrText>
      </w:r>
      <w:r w:rsidR="002747EA">
        <w:fldChar w:fldCharType="begin">
          <w:fldData xml:space="preserve">PEVuZE5vdGU+PENpdGU+PEF1dGhvcj5IdWFuZzwvQXV0aG9yPjxZZWFyPjIwMTk8L1llYXI+PFJl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</w:fldData>
        </w:fldChar>
      </w:r>
      <w:r w:rsidR="002747EA">
        <w:instrText xml:space="preserve"> ADDIN EN.CITE.DATA </w:instrText>
      </w:r>
      <w:r w:rsidR="002747EA">
        <w:fldChar w:fldCharType="end"/>
      </w:r>
      <w:r w:rsidR="00D07346">
        <w:fldChar w:fldCharType="separate"/>
      </w:r>
      <w:r w:rsidR="002747EA" w:rsidRPr="002747EA">
        <w:rPr>
          <w:noProof/>
          <w:vertAlign w:val="superscript"/>
        </w:rPr>
        <w:t>398,399</w:t>
      </w:r>
      <w:r w:rsidR="00D07346">
        <w:fldChar w:fldCharType="end"/>
      </w:r>
    </w:p>
    <w:p w14:paraId="18EA275A" w14:textId="77777777" w:rsidR="00DE138C" w:rsidRPr="00EF6186" w:rsidRDefault="00DE138C" w:rsidP="00EF6186"/>
    <w:p w14:paraId="6A9C9649" w14:textId="77777777" w:rsidR="00EF6186" w:rsidRPr="00EF6186" w:rsidRDefault="00EF6186" w:rsidP="00EF6186">
      <w:pPr>
        <w:sectPr w:rsidR="00EF6186" w:rsidRPr="00EF6186" w:rsidSect="008A6B17">
          <w:pgSz w:w="11901" w:h="16817"/>
          <w:pgMar w:top="1134" w:right="1418" w:bottom="1134" w:left="1418" w:header="709" w:footer="709" w:gutter="0"/>
          <w:cols w:space="708"/>
          <w:docGrid w:linePitch="360"/>
        </w:sectPr>
      </w:pPr>
    </w:p>
    <w:p w14:paraId="3821FCE0" w14:textId="7BA2F135" w:rsidR="00DD788F" w:rsidRDefault="009C163D" w:rsidP="00932C6D">
      <w:pPr>
        <w:pStyle w:val="TableName"/>
      </w:pPr>
      <w:bookmarkStart w:id="199" w:name="_Toc40956677"/>
      <w:r>
        <w:t xml:space="preserve">Q8 </w:t>
      </w:r>
      <w:r w:rsidR="00DD788F">
        <w:t>Risks associated with low pre-pregnancy BMI — SLRs</w:t>
      </w:r>
      <w:bookmarkEnd w:id="199"/>
    </w:p>
    <w:tbl>
      <w:tblPr>
        <w:tblStyle w:val="TableGrid"/>
        <w:tblW w:w="14176"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99: Q8 Risks associated with low pre-pregnancy BMI — SLRs"/>
      </w:tblPr>
      <w:tblGrid>
        <w:gridCol w:w="1418"/>
        <w:gridCol w:w="1701"/>
        <w:gridCol w:w="4252"/>
        <w:gridCol w:w="4394"/>
        <w:gridCol w:w="2411"/>
      </w:tblGrid>
      <w:tr w:rsidR="00DD788F" w:rsidRPr="00F350A6" w14:paraId="1ADA2523" w14:textId="77777777" w:rsidTr="00150085">
        <w:trPr>
          <w:cantSplit/>
          <w:tblHeader/>
        </w:trPr>
        <w:tc>
          <w:tcPr>
            <w:tcW w:w="1418" w:type="dxa"/>
          </w:tcPr>
          <w:p w14:paraId="0AEF00A9" w14:textId="77777777" w:rsidR="00DD788F" w:rsidRPr="00F350A6" w:rsidRDefault="00DD788F" w:rsidP="00150085">
            <w:pPr>
              <w:keepNext/>
              <w:rPr>
                <w:b/>
              </w:rPr>
            </w:pPr>
            <w:r>
              <w:rPr>
                <w:b/>
              </w:rPr>
              <w:t>Study ref</w:t>
            </w:r>
          </w:p>
        </w:tc>
        <w:tc>
          <w:tcPr>
            <w:tcW w:w="1701" w:type="dxa"/>
          </w:tcPr>
          <w:p w14:paraId="0DF8FA5C" w14:textId="77777777" w:rsidR="00DD788F" w:rsidRPr="00F350A6" w:rsidRDefault="00DD788F" w:rsidP="00150085">
            <w:pPr>
              <w:keepNext/>
              <w:rPr>
                <w:b/>
              </w:rPr>
            </w:pPr>
            <w:r>
              <w:rPr>
                <w:b/>
              </w:rPr>
              <w:t>N</w:t>
            </w:r>
          </w:p>
        </w:tc>
        <w:tc>
          <w:tcPr>
            <w:tcW w:w="4252" w:type="dxa"/>
          </w:tcPr>
          <w:p w14:paraId="23A96048" w14:textId="77777777" w:rsidR="00DD788F" w:rsidRPr="00F350A6" w:rsidRDefault="00DD788F" w:rsidP="00150085">
            <w:pPr>
              <w:keepNext/>
              <w:rPr>
                <w:b/>
              </w:rPr>
            </w:pPr>
            <w:r>
              <w:rPr>
                <w:b/>
              </w:rPr>
              <w:t>Aim/methods</w:t>
            </w:r>
          </w:p>
        </w:tc>
        <w:tc>
          <w:tcPr>
            <w:tcW w:w="4394" w:type="dxa"/>
          </w:tcPr>
          <w:p w14:paraId="33DF8139" w14:textId="77777777" w:rsidR="00DD788F" w:rsidRPr="00F350A6" w:rsidRDefault="00DD788F" w:rsidP="00150085">
            <w:pPr>
              <w:keepNext/>
              <w:rPr>
                <w:b/>
              </w:rPr>
            </w:pPr>
            <w:r>
              <w:rPr>
                <w:b/>
              </w:rPr>
              <w:t>Outcomes</w:t>
            </w:r>
          </w:p>
        </w:tc>
        <w:tc>
          <w:tcPr>
            <w:tcW w:w="2411" w:type="dxa"/>
          </w:tcPr>
          <w:p w14:paraId="206D4419" w14:textId="77777777" w:rsidR="00DD788F" w:rsidRDefault="00DD788F" w:rsidP="00150085">
            <w:pPr>
              <w:keepNext/>
              <w:rPr>
                <w:b/>
              </w:rPr>
            </w:pPr>
            <w:r>
              <w:rPr>
                <w:b/>
              </w:rPr>
              <w:t>Comments</w:t>
            </w:r>
          </w:p>
        </w:tc>
      </w:tr>
      <w:tr w:rsidR="001C6BA4" w:rsidRPr="00B60FFF" w14:paraId="7F1D72DB" w14:textId="77777777" w:rsidTr="00EA0BF0">
        <w:trPr>
          <w:cantSplit/>
        </w:trPr>
        <w:tc>
          <w:tcPr>
            <w:tcW w:w="1418" w:type="dxa"/>
            <w:tcBorders>
              <w:top w:val="single" w:sz="4" w:space="0" w:color="auto"/>
              <w:left w:val="single" w:sz="4" w:space="0" w:color="auto"/>
              <w:bottom w:val="single" w:sz="4" w:space="0" w:color="auto"/>
              <w:right w:val="single" w:sz="4" w:space="0" w:color="auto"/>
            </w:tcBorders>
          </w:tcPr>
          <w:p w14:paraId="5A44169F" w14:textId="20D4FC1E" w:rsidR="001C6BA4" w:rsidRDefault="001C6BA4" w:rsidP="002747EA">
            <w:r>
              <w:t>Zhu et al 2018</w:t>
            </w:r>
            <w:r w:rsidR="00D07346">
              <w:fldChar w:fldCharType="begin"/>
            </w:r>
            <w:r w:rsidR="002747EA">
              <w:instrText xml:space="preserve"> ADDIN EN.CITE &lt;EndNote&gt;&lt;Cite&gt;&lt;Author&gt;Zhu&lt;/Author&gt;&lt;Year&gt;2018&lt;/Year&gt;&lt;RecNum&gt;1908&lt;/RecNum&gt;&lt;DisplayText&gt;&lt;style face="superscript" font="Trebuchet MS" size="9"&gt;396&lt;/style&gt;&lt;/DisplayText&gt;&lt;record&gt;&lt;rec-number&gt;1908&lt;/rec-number&gt;&lt;foreign-keys&gt;&lt;key app="EN" db-id="exvasrfx2dtraoesasxp2szsxa2df502592x" timestamp="1588208212"&gt;1908&lt;/key&gt;&lt;key app="ENWeb" db-id=""&gt;0&lt;/key&gt;&lt;/foreign-keys&gt;&lt;ref-type name="Journal Article"&gt;17&lt;/ref-type&gt;&lt;contributors&gt;&lt;authors&gt;&lt;author&gt;Zhu, Y.&lt;/author&gt;&lt;author&gt;Chen, Y.&lt;/author&gt;&lt;author&gt;Feng, Y.&lt;/author&gt;&lt;author&gt;Yu, D.&lt;/author&gt;&lt;author&gt;Mo, X.&lt;/author&gt;&lt;/authors&gt;&lt;/contributors&gt;&lt;auth-address&gt;Department of Cardiothoracic Surgery, Children&amp;apos;s Hospital of Nanjing Medical University, Nanjing, China.&amp;#xD;Department of Thoracic Surgery, The First Affiliated Hospital of Soochow University, Soochow, China.&lt;/auth-address&gt;&lt;titles&gt;&lt;title&gt;Association between maternal body mass index and congenital heart defects in infants: A meta-analysis&lt;/title&gt;&lt;secondary-title&gt;Congenit Heart Dis&lt;/secondary-title&gt;&lt;/titles&gt;&lt;periodical&gt;&lt;full-title&gt;Congenit Heart Dis&lt;/full-title&gt;&lt;/periodical&gt;&lt;pages&gt;271-281&lt;/pages&gt;&lt;volume&gt;13&lt;/volume&gt;&lt;number&gt;2&lt;/number&gt;&lt;edition&gt;2018/01/25&lt;/edition&gt;&lt;keywords&gt;&lt;keyword&gt;*Body Mass Index&lt;/keyword&gt;&lt;keyword&gt;Female&lt;/keyword&gt;&lt;keyword&gt;Global Health&lt;/keyword&gt;&lt;keyword&gt;Heart Defects, Congenital/epidemiology/*etiology&lt;/keyword&gt;&lt;keyword&gt;Humans&lt;/keyword&gt;&lt;keyword&gt;Infant&lt;/keyword&gt;&lt;keyword&gt;Maternal Exposure/*adverse effects&lt;/keyword&gt;&lt;keyword&gt;Obesity/*complications&lt;/keyword&gt;&lt;keyword&gt;Odds Ratio&lt;/keyword&gt;&lt;keyword&gt;Pregnancy&lt;/keyword&gt;&lt;keyword&gt;Risk Factors&lt;/keyword&gt;&lt;keyword&gt;congenital heart defects&lt;/keyword&gt;&lt;keyword&gt;maternal body mass index&lt;/keyword&gt;&lt;keyword&gt;meta-analysis&lt;/keyword&gt;&lt;/keywords&gt;&lt;dates&gt;&lt;year&gt;2018&lt;/year&gt;&lt;pub-dates&gt;&lt;date&gt;Mar&lt;/date&gt;&lt;/pub-dates&gt;&lt;/dates&gt;&lt;isbn&gt;1747-0803 (Electronic)&amp;#xD;1747-079X (Linking)&lt;/isbn&gt;&lt;accession-num&gt;29363266&lt;/accession-num&gt;&lt;urls&gt;&lt;related-urls&gt;&lt;url&gt;https://www.ncbi.nlm.nih.gov/pubmed/29363266&lt;/url&gt;&lt;/related-urls&gt;&lt;/urls&gt;&lt;electronic-resource-num&gt;10.1111/chd.12567&lt;/electronic-resource-num&gt;&lt;/record&gt;&lt;/Cite&gt;&lt;/EndNote&gt;</w:instrText>
            </w:r>
            <w:r w:rsidR="00D07346">
              <w:fldChar w:fldCharType="separate"/>
            </w:r>
            <w:r w:rsidR="002747EA" w:rsidRPr="002747EA">
              <w:rPr>
                <w:noProof/>
                <w:vertAlign w:val="superscript"/>
              </w:rPr>
              <w:t>396</w:t>
            </w:r>
            <w:r w:rsidR="00D07346">
              <w:fldChar w:fldCharType="end"/>
            </w:r>
          </w:p>
        </w:tc>
        <w:tc>
          <w:tcPr>
            <w:tcW w:w="1701" w:type="dxa"/>
            <w:tcBorders>
              <w:top w:val="single" w:sz="4" w:space="0" w:color="auto"/>
              <w:left w:val="single" w:sz="4" w:space="0" w:color="auto"/>
              <w:bottom w:val="single" w:sz="4" w:space="0" w:color="auto"/>
              <w:right w:val="single" w:sz="4" w:space="0" w:color="auto"/>
            </w:tcBorders>
          </w:tcPr>
          <w:p w14:paraId="0124A9CE" w14:textId="77777777" w:rsidR="001C6BA4" w:rsidRDefault="001C6BA4" w:rsidP="00EA0BF0">
            <w:r>
              <w:t>13 case-control studies</w:t>
            </w:r>
          </w:p>
          <w:p w14:paraId="769307B8" w14:textId="77777777" w:rsidR="001C6BA4" w:rsidRPr="004C79B9" w:rsidRDefault="001C6BA4" w:rsidP="00EA0BF0">
            <w:r>
              <w:t>4 cohort studies</w:t>
            </w:r>
          </w:p>
        </w:tc>
        <w:tc>
          <w:tcPr>
            <w:tcW w:w="4252" w:type="dxa"/>
            <w:tcBorders>
              <w:top w:val="single" w:sz="4" w:space="0" w:color="auto"/>
              <w:left w:val="single" w:sz="4" w:space="0" w:color="auto"/>
              <w:bottom w:val="single" w:sz="4" w:space="0" w:color="auto"/>
              <w:right w:val="single" w:sz="4" w:space="0" w:color="auto"/>
            </w:tcBorders>
          </w:tcPr>
          <w:p w14:paraId="019C0D6B" w14:textId="77777777" w:rsidR="001C6BA4" w:rsidRDefault="001C6BA4" w:rsidP="00EA0BF0">
            <w:r w:rsidRPr="00785971">
              <w:rPr>
                <w:b/>
              </w:rPr>
              <w:t>Aim</w:t>
            </w:r>
            <w:r>
              <w:t>: T</w:t>
            </w:r>
            <w:r w:rsidRPr="00C2339B">
              <w:t xml:space="preserve">o address the open question of a possible association between maternal body mass index (BMI) and congenital heart defects (CHDs) in infants. </w:t>
            </w:r>
          </w:p>
          <w:p w14:paraId="5ABB6C5B" w14:textId="77777777" w:rsidR="001C6BA4" w:rsidRPr="004C79B9" w:rsidRDefault="001C6BA4" w:rsidP="00EA0BF0">
            <w:pPr>
              <w:rPr>
                <w:b/>
              </w:rPr>
            </w:pPr>
            <w:r w:rsidRPr="00785971">
              <w:rPr>
                <w:b/>
              </w:rPr>
              <w:t>Methods</w:t>
            </w:r>
            <w:r>
              <w:t xml:space="preserve">: </w:t>
            </w:r>
            <w:r w:rsidRPr="00C2339B">
              <w:t>We cond</w:t>
            </w:r>
            <w:r>
              <w:t>ucted a comprehensive computeris</w:t>
            </w:r>
            <w:r w:rsidRPr="00C2339B">
              <w:t>ed search of PubMed, Web of Science, Medline, and Embase databased (January 1980 through August 2017). We assessed the association between maternal BMI and the risk for congenital heart defects in their offspring. Study-specific relative risk estimates were polled according to random-effect or fixed-effect models.</w:t>
            </w:r>
          </w:p>
        </w:tc>
        <w:tc>
          <w:tcPr>
            <w:tcW w:w="4394" w:type="dxa"/>
            <w:tcBorders>
              <w:top w:val="single" w:sz="4" w:space="0" w:color="auto"/>
              <w:left w:val="single" w:sz="4" w:space="0" w:color="auto"/>
              <w:bottom w:val="single" w:sz="4" w:space="0" w:color="auto"/>
              <w:right w:val="single" w:sz="4" w:space="0" w:color="auto"/>
            </w:tcBorders>
          </w:tcPr>
          <w:p w14:paraId="6338B886" w14:textId="77777777" w:rsidR="001C6BA4" w:rsidRDefault="001C6BA4" w:rsidP="00EA0BF0">
            <w:r>
              <w:t>Risk of congenital heart defects relative to healthy weight:</w:t>
            </w:r>
          </w:p>
          <w:p w14:paraId="1BE6405A" w14:textId="3CAF2A67" w:rsidR="001C6BA4" w:rsidRPr="00C2339B" w:rsidRDefault="001C6BA4" w:rsidP="001C6BA4">
            <w:pPr>
              <w:pStyle w:val="bullet"/>
            </w:pPr>
            <w:r>
              <w:t>U</w:t>
            </w:r>
            <w:r w:rsidRPr="00C2339B">
              <w:t>nderweight</w:t>
            </w:r>
            <w:r w:rsidR="00642F88">
              <w:t xml:space="preserve"> OR 1.0 (95%CI 0.98 to 1.05</w:t>
            </w:r>
            <w:r>
              <w:t>; P=</w:t>
            </w:r>
            <w:r w:rsidRPr="00C2339B">
              <w:t>0.085</w:t>
            </w:r>
          </w:p>
        </w:tc>
        <w:tc>
          <w:tcPr>
            <w:tcW w:w="2411" w:type="dxa"/>
            <w:tcBorders>
              <w:top w:val="single" w:sz="4" w:space="0" w:color="auto"/>
              <w:left w:val="single" w:sz="4" w:space="0" w:color="auto"/>
              <w:bottom w:val="single" w:sz="4" w:space="0" w:color="auto"/>
              <w:right w:val="single" w:sz="4" w:space="0" w:color="auto"/>
            </w:tcBorders>
          </w:tcPr>
          <w:p w14:paraId="6B3F86A6" w14:textId="77777777" w:rsidR="001C6BA4" w:rsidRDefault="001C6BA4" w:rsidP="00EA0BF0"/>
        </w:tc>
      </w:tr>
      <w:tr w:rsidR="00721AAD" w:rsidRPr="00B60FFF" w14:paraId="0184C29D" w14:textId="77777777" w:rsidTr="00150085">
        <w:trPr>
          <w:cantSplit/>
        </w:trPr>
        <w:tc>
          <w:tcPr>
            <w:tcW w:w="1418" w:type="dxa"/>
          </w:tcPr>
          <w:p w14:paraId="039BD6B4" w14:textId="5BA599EB" w:rsidR="00721AAD" w:rsidRDefault="00197191" w:rsidP="002747EA">
            <w:r>
              <w:t>Han et al 2011</w:t>
            </w:r>
            <w:r w:rsidR="00D07346">
              <w:fldChar w:fldCharType="begin"/>
            </w:r>
            <w:r w:rsidR="002747EA">
              <w:instrText xml:space="preserve"> ADDIN EN.CITE &lt;EndNote&gt;&lt;Cite&gt;&lt;Author&gt;Han&lt;/Author&gt;&lt;Year&gt;2011&lt;/Year&gt;&lt;RecNum&gt;1875&lt;/RecNum&gt;&lt;DisplayText&gt;&lt;style face="superscript" font="Trebuchet MS" size="9"&gt;388&lt;/style&gt;&lt;/DisplayText&gt;&lt;record&gt;&lt;rec-number&gt;1875&lt;/rec-number&gt;&lt;foreign-keys&gt;&lt;key app="EN" db-id="exvasrfx2dtraoesasxp2szsxa2df502592x" timestamp="1588202985"&gt;1875&lt;/key&gt;&lt;key app="ENWeb" db-id=""&gt;0&lt;/key&gt;&lt;/foreign-keys&gt;&lt;ref-type name="Journal Article"&gt;17&lt;/ref-type&gt;&lt;contributors&gt;&lt;authors&gt;&lt;author&gt;Han, Z.&lt;/author&gt;&lt;author&gt;Mulla, S.&lt;/author&gt;&lt;author&gt;Beyene, J.&lt;/author&gt;&lt;author&gt;Liao, G.&lt;/author&gt;&lt;author&gt;McDonald, S. D.&lt;/author&gt;&lt;author&gt;Knowledge Synthesis, Group&lt;/author&gt;&lt;/authors&gt;&lt;/contributors&gt;&lt;auth-address&gt;Department of Obstetrics and Gynecology, First Affiliated Hospital of Xi&amp;apos;an Jiao Tong University, Shaanxi Province, PR China.&lt;/auth-address&gt;&lt;titles&gt;&lt;title&gt;Maternal underweight and the risk of preterm birth and low birth weight: a systematic review and meta-analyses&lt;/title&gt;&lt;secondary-title&gt;Int J Epidemiol&lt;/secondary-title&gt;&lt;/titles&gt;&lt;periodical&gt;&lt;full-title&gt;Int J Epidemiol&lt;/full-title&gt;&lt;/periodical&gt;&lt;pages&gt;65-101&lt;/pages&gt;&lt;volume&gt;40&lt;/volume&gt;&lt;number&gt;1&lt;/number&gt;&lt;edition&gt;2010/11/26&lt;/edition&gt;&lt;keywords&gt;&lt;keyword&gt;Body Mass Index&lt;/keyword&gt;&lt;keyword&gt;Female&lt;/keyword&gt;&lt;keyword&gt;Humans&lt;/keyword&gt;&lt;keyword&gt;*Infant, Low Birth Weight&lt;/keyword&gt;&lt;keyword&gt;Infant, Newborn&lt;/keyword&gt;&lt;keyword&gt;*Mothers&lt;/keyword&gt;&lt;keyword&gt;Pregnancy&lt;/keyword&gt;&lt;keyword&gt;Pregnancy Outcome&lt;/keyword&gt;&lt;keyword&gt;Premature Birth/*epidemiology&lt;/keyword&gt;&lt;keyword&gt;Risk Factors&lt;/keyword&gt;&lt;keyword&gt;*Thinness&lt;/keyword&gt;&lt;/keywords&gt;&lt;dates&gt;&lt;year&gt;2011&lt;/year&gt;&lt;pub-dates&gt;&lt;date&gt;Feb&lt;/date&gt;&lt;/pub-dates&gt;&lt;/dates&gt;&lt;isbn&gt;1464-3685 (Electronic)&amp;#xD;0300-5771 (Linking)&lt;/isbn&gt;&lt;accession-num&gt;21097954&lt;/accession-num&gt;&lt;urls&gt;&lt;related-urls&gt;&lt;url&gt;https://www.ncbi.nlm.nih.gov/pubmed/21097954&lt;/url&gt;&lt;/related-urls&gt;&lt;/urls&gt;&lt;electronic-resource-num&gt;10.1093/ije/dyq195&lt;/electronic-resource-num&gt;&lt;/record&gt;&lt;/Cite&gt;&lt;/EndNote&gt;</w:instrText>
            </w:r>
            <w:r w:rsidR="00D07346">
              <w:fldChar w:fldCharType="separate"/>
            </w:r>
            <w:r w:rsidR="002747EA" w:rsidRPr="002747EA">
              <w:rPr>
                <w:noProof/>
                <w:vertAlign w:val="superscript"/>
              </w:rPr>
              <w:t>388</w:t>
            </w:r>
            <w:r w:rsidR="00D07346">
              <w:fldChar w:fldCharType="end"/>
            </w:r>
          </w:p>
        </w:tc>
        <w:tc>
          <w:tcPr>
            <w:tcW w:w="1701" w:type="dxa"/>
          </w:tcPr>
          <w:p w14:paraId="6A95ECB7" w14:textId="47FF250D" w:rsidR="00721AAD" w:rsidRDefault="00197191" w:rsidP="00150085">
            <w:r>
              <w:t>78 cohort studies</w:t>
            </w:r>
          </w:p>
          <w:p w14:paraId="0C885883" w14:textId="68443C1C" w:rsidR="00197191" w:rsidRDefault="00197191" w:rsidP="00150085">
            <w:r>
              <w:t>1,025,794 women</w:t>
            </w:r>
          </w:p>
        </w:tc>
        <w:tc>
          <w:tcPr>
            <w:tcW w:w="4252" w:type="dxa"/>
          </w:tcPr>
          <w:p w14:paraId="1B6A51A3" w14:textId="77777777" w:rsidR="00197191" w:rsidRDefault="00197191" w:rsidP="00197191">
            <w:r w:rsidRPr="008E1F6E">
              <w:rPr>
                <w:b/>
              </w:rPr>
              <w:t>Aim</w:t>
            </w:r>
            <w:r>
              <w:t>: T</w:t>
            </w:r>
            <w:r w:rsidRPr="00721AAD">
              <w:t xml:space="preserve">o determine the relationship between maternal underweight and preterm birth (PTB) and low birth weight (LBW) in singleton pregnancies in developing and developed countries. </w:t>
            </w:r>
          </w:p>
          <w:p w14:paraId="65B85801" w14:textId="76EEF377" w:rsidR="00721AAD" w:rsidRPr="00721AAD" w:rsidRDefault="00197191" w:rsidP="00197191">
            <w:pPr>
              <w:rPr>
                <w:b/>
              </w:rPr>
            </w:pPr>
            <w:r w:rsidRPr="008E1F6E">
              <w:rPr>
                <w:b/>
              </w:rPr>
              <w:t>Methods</w:t>
            </w:r>
            <w:r w:rsidRPr="00721AAD">
              <w:t>: We searched MEDLINE and EMBASE from their inceptions. We included studies that assessed the effect of maternal underweight compared with normal weight according to body mass index in singleton gestations on our two primary outcomes: PTB (&lt;37 weeks) and LBW (&lt;2500 g). Two assessors independently reviewed citations, extracted data and assessed quality</w:t>
            </w:r>
            <w:r>
              <w:t xml:space="preserve">. </w:t>
            </w:r>
          </w:p>
        </w:tc>
        <w:tc>
          <w:tcPr>
            <w:tcW w:w="4394" w:type="dxa"/>
          </w:tcPr>
          <w:p w14:paraId="24106ABE" w14:textId="2FC947FE" w:rsidR="009E5127" w:rsidRDefault="009E5127" w:rsidP="00197191">
            <w:r>
              <w:t>U</w:t>
            </w:r>
            <w:r w:rsidR="00721AAD" w:rsidRPr="00721AAD">
              <w:t>nderweight women</w:t>
            </w:r>
            <w:r>
              <w:t xml:space="preserve"> had a higher risk of:</w:t>
            </w:r>
          </w:p>
          <w:p w14:paraId="4ED4ED51" w14:textId="214FFBC3" w:rsidR="009E5127" w:rsidRDefault="009E5127" w:rsidP="008E1F6E">
            <w:pPr>
              <w:pStyle w:val="bullet"/>
            </w:pPr>
            <w:r>
              <w:t xml:space="preserve">preterm birth: RR </w:t>
            </w:r>
            <w:r w:rsidR="00721AAD" w:rsidRPr="00721AAD">
              <w:t>1.29, 95%</w:t>
            </w:r>
            <w:r>
              <w:t xml:space="preserve">CI 1.15 to </w:t>
            </w:r>
            <w:r w:rsidR="00721AAD" w:rsidRPr="00721AAD">
              <w:t>1.46</w:t>
            </w:r>
          </w:p>
          <w:p w14:paraId="09274170" w14:textId="73B9AEF3" w:rsidR="009E5127" w:rsidRDefault="009E5127" w:rsidP="008E1F6E">
            <w:pPr>
              <w:pStyle w:val="bullet"/>
            </w:pPr>
            <w:r>
              <w:t>s</w:t>
            </w:r>
            <w:r w:rsidR="00721AAD" w:rsidRPr="00721AAD">
              <w:t xml:space="preserve">pontaneous </w:t>
            </w:r>
            <w:r>
              <w:t>preterm birth:</w:t>
            </w:r>
            <w:r w:rsidR="00E669EC">
              <w:t xml:space="preserve"> RR 1.32, 95%</w:t>
            </w:r>
            <w:r w:rsidR="00721AAD" w:rsidRPr="00721AAD">
              <w:t>CI 1.10</w:t>
            </w:r>
            <w:r>
              <w:t xml:space="preserve"> to </w:t>
            </w:r>
            <w:r w:rsidR="00721AAD" w:rsidRPr="00721AAD">
              <w:t>1.57</w:t>
            </w:r>
          </w:p>
          <w:p w14:paraId="2DF1AFD1" w14:textId="44DC8DB3" w:rsidR="009E5127" w:rsidRDefault="009E5127" w:rsidP="008E1F6E">
            <w:pPr>
              <w:pStyle w:val="bullet"/>
            </w:pPr>
            <w:r>
              <w:t>i</w:t>
            </w:r>
            <w:r w:rsidR="00721AAD" w:rsidRPr="00721AAD">
              <w:t xml:space="preserve">nduced </w:t>
            </w:r>
            <w:r>
              <w:t>preterm birth:</w:t>
            </w:r>
            <w:r w:rsidR="00E669EC">
              <w:t xml:space="preserve"> RR 1.21, 95%</w:t>
            </w:r>
            <w:r>
              <w:t>CI 1.07 to 1.36</w:t>
            </w:r>
          </w:p>
          <w:p w14:paraId="7F43BEF1" w14:textId="078385A2" w:rsidR="00197191" w:rsidRDefault="009E5127" w:rsidP="008E1F6E">
            <w:pPr>
              <w:pStyle w:val="bullet"/>
            </w:pPr>
            <w:r>
              <w:t>low birthweight: RR 1.64, 95%CI 1.38 to 1.94</w:t>
            </w:r>
            <w:r w:rsidR="00721AAD" w:rsidRPr="00721AAD">
              <w:t xml:space="preserve">. </w:t>
            </w:r>
          </w:p>
          <w:p w14:paraId="6231FA11" w14:textId="77777777" w:rsidR="00E669EC" w:rsidRDefault="00E669EC" w:rsidP="00197191">
            <w:r>
              <w:t>Risk of preterm birth among underweight women:</w:t>
            </w:r>
          </w:p>
          <w:p w14:paraId="18693C13" w14:textId="78240322" w:rsidR="00E669EC" w:rsidRDefault="00721AAD" w:rsidP="008E1F6E">
            <w:pPr>
              <w:pStyle w:val="bullet"/>
            </w:pPr>
            <w:r w:rsidRPr="00721AAD">
              <w:t>developed countries</w:t>
            </w:r>
            <w:r w:rsidR="00E669EC">
              <w:t>: RR 1.22, 95%CI 1.15 to 1.30</w:t>
            </w:r>
          </w:p>
          <w:p w14:paraId="62B9A1C4" w14:textId="4054BF19" w:rsidR="00E669EC" w:rsidRDefault="00721AAD" w:rsidP="008E1F6E">
            <w:pPr>
              <w:pStyle w:val="bullet"/>
            </w:pPr>
            <w:r w:rsidRPr="00721AAD">
              <w:t>dev</w:t>
            </w:r>
            <w:r w:rsidR="00E669EC">
              <w:t>eloping countries (RR 0.99, 95%</w:t>
            </w:r>
            <w:r w:rsidRPr="00721AAD">
              <w:t>CI 0.67</w:t>
            </w:r>
            <w:r w:rsidR="00E669EC">
              <w:t xml:space="preserve"> to </w:t>
            </w:r>
            <w:r w:rsidRPr="00721AAD">
              <w:t xml:space="preserve">1.45). </w:t>
            </w:r>
          </w:p>
          <w:p w14:paraId="6D6ECA8B" w14:textId="77777777" w:rsidR="00E669EC" w:rsidRDefault="00E669EC" w:rsidP="00E669EC">
            <w:r>
              <w:t>Risk of low birthweight:</w:t>
            </w:r>
          </w:p>
          <w:p w14:paraId="2AA8F9CD" w14:textId="2384005D" w:rsidR="00E669EC" w:rsidRDefault="00E669EC" w:rsidP="008E1F6E">
            <w:pPr>
              <w:pStyle w:val="bullet"/>
            </w:pPr>
            <w:r>
              <w:t>Developed countries: RR 1.48, 95%</w:t>
            </w:r>
            <w:r w:rsidR="00721AAD" w:rsidRPr="00721AAD">
              <w:t>CI 1.29</w:t>
            </w:r>
            <w:r>
              <w:t xml:space="preserve"> to </w:t>
            </w:r>
            <w:r w:rsidR="00721AAD" w:rsidRPr="00721AAD">
              <w:t xml:space="preserve">1.68, </w:t>
            </w:r>
          </w:p>
          <w:p w14:paraId="6C1503F7" w14:textId="0525A554" w:rsidR="00721AAD" w:rsidRPr="00197191" w:rsidRDefault="00E669EC" w:rsidP="008E1F6E">
            <w:pPr>
              <w:pStyle w:val="bullet"/>
            </w:pPr>
            <w:r>
              <w:t>Developing countries: RR 1.52, 95%CI 1.25 to 1.85.</w:t>
            </w:r>
            <w:r w:rsidR="00721AAD" w:rsidRPr="00721AAD">
              <w:t xml:space="preserve"> </w:t>
            </w:r>
          </w:p>
        </w:tc>
        <w:tc>
          <w:tcPr>
            <w:tcW w:w="2411" w:type="dxa"/>
          </w:tcPr>
          <w:p w14:paraId="7D460041" w14:textId="77777777" w:rsidR="00721AAD" w:rsidRDefault="00721AAD" w:rsidP="00150085"/>
        </w:tc>
      </w:tr>
      <w:tr w:rsidR="00106C4B" w:rsidRPr="00B60FFF" w14:paraId="45310AD0" w14:textId="77777777" w:rsidTr="00150085">
        <w:trPr>
          <w:cantSplit/>
        </w:trPr>
        <w:tc>
          <w:tcPr>
            <w:tcW w:w="1418" w:type="dxa"/>
          </w:tcPr>
          <w:p w14:paraId="18721B40" w14:textId="10A3B2C1" w:rsidR="00106C4B" w:rsidRDefault="00106C4B" w:rsidP="002747EA">
            <w:r>
              <w:t>Liu et al 2016</w:t>
            </w:r>
            <w:r w:rsidR="00D07346">
              <w:fldChar w:fldCharType="begin">
                <w:fldData xml:space="preserve">PEVuZE5vdGU+PENpdGU+PEF1dGhvcj5MaXU8L0F1dGhvcj48WWVhcj4yMDE2PC9ZZWFyPjxSZWNO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</w:fldData>
              </w:fldChar>
            </w:r>
            <w:r w:rsidR="002747EA">
              <w:instrText xml:space="preserve"> ADDIN EN.CITE </w:instrText>
            </w:r>
            <w:r w:rsidR="002747EA">
              <w:fldChar w:fldCharType="begin">
                <w:fldData xml:space="preserve">PEVuZE5vdGU+PENpdGU+PEF1dGhvcj5MaXU8L0F1dGhvcj48WWVhcj4yMDE2PC9ZZWFyPjxSZWNO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</w:fldData>
              </w:fldChar>
            </w:r>
            <w:r w:rsidR="002747EA">
              <w:instrText xml:space="preserve"> ADDIN EN.CITE.DATA </w:instrText>
            </w:r>
            <w:r w:rsidR="002747EA">
              <w:fldChar w:fldCharType="end"/>
            </w:r>
            <w:r w:rsidR="00D07346">
              <w:fldChar w:fldCharType="separate"/>
            </w:r>
            <w:r w:rsidR="002747EA" w:rsidRPr="002747EA">
              <w:rPr>
                <w:noProof/>
                <w:vertAlign w:val="superscript"/>
              </w:rPr>
              <w:t>389</w:t>
            </w:r>
            <w:r w:rsidR="00D07346">
              <w:fldChar w:fldCharType="end"/>
            </w:r>
          </w:p>
        </w:tc>
        <w:tc>
          <w:tcPr>
            <w:tcW w:w="1701" w:type="dxa"/>
          </w:tcPr>
          <w:p w14:paraId="3CDE8CEB" w14:textId="13A475B2" w:rsidR="00106C4B" w:rsidRDefault="00106C4B" w:rsidP="00150085">
            <w:r>
              <w:t xml:space="preserve">60 </w:t>
            </w:r>
            <w:r w:rsidR="009E5127">
              <w:t xml:space="preserve">cohort </w:t>
            </w:r>
            <w:r>
              <w:t>studies</w:t>
            </w:r>
          </w:p>
          <w:p w14:paraId="6C8C35D2" w14:textId="464A6D2D" w:rsidR="00106C4B" w:rsidRDefault="00106C4B" w:rsidP="00150085">
            <w:r w:rsidRPr="00106C4B">
              <w:t>1,392,799 women</w:t>
            </w:r>
          </w:p>
        </w:tc>
        <w:tc>
          <w:tcPr>
            <w:tcW w:w="4252" w:type="dxa"/>
          </w:tcPr>
          <w:p w14:paraId="119D531A" w14:textId="77777777" w:rsidR="00106C4B" w:rsidRDefault="00106C4B" w:rsidP="00106C4B">
            <w:r w:rsidRPr="008E1F6E">
              <w:rPr>
                <w:b/>
              </w:rPr>
              <w:t>Aim</w:t>
            </w:r>
            <w:r>
              <w:t xml:space="preserve">: </w:t>
            </w:r>
            <w:r w:rsidRPr="00106C4B">
              <w:t xml:space="preserve">To quantify the association between maternal pre-pregnancy body mass index (BMI) and perinatal outcomes. </w:t>
            </w:r>
          </w:p>
          <w:p w14:paraId="59F9B5BE" w14:textId="5A1B8974" w:rsidR="00106C4B" w:rsidRDefault="00106C4B" w:rsidP="00106C4B">
            <w:r w:rsidRPr="008E1F6E">
              <w:rPr>
                <w:b/>
              </w:rPr>
              <w:t>Methods</w:t>
            </w:r>
            <w:r w:rsidRPr="00106C4B">
              <w:t xml:space="preserve">: We systematically reviewed and collected studies on maternal pre-pregnancy BMI and perinatal outcomes published up to 31 August 2015. For each study, we constructed separate two-by-two tables to calculate the odds ratios (ORs) and 95% confidence intervals (CI). </w:t>
            </w:r>
          </w:p>
        </w:tc>
        <w:tc>
          <w:tcPr>
            <w:tcW w:w="4394" w:type="dxa"/>
          </w:tcPr>
          <w:p w14:paraId="0991E926" w14:textId="77777777" w:rsidR="00251D3C" w:rsidRDefault="00106C4B" w:rsidP="00495D1E">
            <w:r w:rsidRPr="00106C4B">
              <w:t xml:space="preserve">When mothers were underweight, their infants had a </w:t>
            </w:r>
            <w:r w:rsidR="00251D3C">
              <w:t>higher</w:t>
            </w:r>
            <w:r w:rsidRPr="00106C4B">
              <w:t xml:space="preserve"> risk of</w:t>
            </w:r>
            <w:r w:rsidR="00251D3C">
              <w:t>:</w:t>
            </w:r>
          </w:p>
          <w:p w14:paraId="267303E8" w14:textId="0FCF5486" w:rsidR="00251D3C" w:rsidRDefault="00251D3C" w:rsidP="008E1F6E">
            <w:pPr>
              <w:pStyle w:val="bullet"/>
            </w:pPr>
            <w:r>
              <w:t>preterm birth: OR</w:t>
            </w:r>
            <w:r w:rsidR="00106C4B" w:rsidRPr="00106C4B">
              <w:t xml:space="preserve"> 1.30, 95%CI, 1.13</w:t>
            </w:r>
            <w:r>
              <w:t xml:space="preserve"> to 1.49</w:t>
            </w:r>
          </w:p>
          <w:p w14:paraId="250CB6AB" w14:textId="42F1BE6C" w:rsidR="00251D3C" w:rsidRDefault="00251D3C" w:rsidP="008E1F6E">
            <w:pPr>
              <w:pStyle w:val="bullet"/>
            </w:pPr>
            <w:r>
              <w:t>small for gestational age: OR 1.67, 95%CI</w:t>
            </w:r>
            <w:r w:rsidR="00106C4B" w:rsidRPr="00106C4B">
              <w:t xml:space="preserve"> 1.49</w:t>
            </w:r>
            <w:r>
              <w:t xml:space="preserve"> to </w:t>
            </w:r>
            <w:r w:rsidR="00106C4B" w:rsidRPr="00106C4B">
              <w:t>1.87)</w:t>
            </w:r>
          </w:p>
          <w:p w14:paraId="5BBE2EFC" w14:textId="6C192C3A" w:rsidR="00106C4B" w:rsidRDefault="00106C4B" w:rsidP="008E1F6E">
            <w:pPr>
              <w:pStyle w:val="bullet"/>
            </w:pPr>
            <w:r w:rsidRPr="00106C4B">
              <w:t>low birth weight</w:t>
            </w:r>
            <w:r w:rsidR="00251D3C">
              <w:t>: OR</w:t>
            </w:r>
            <w:r w:rsidRPr="00106C4B">
              <w:t xml:space="preserve"> 1.67, 95%CI, 1.39</w:t>
            </w:r>
            <w:r w:rsidR="00251D3C">
              <w:t xml:space="preserve"> to </w:t>
            </w:r>
            <w:r w:rsidRPr="00106C4B">
              <w:t xml:space="preserve">2.02 </w:t>
            </w:r>
          </w:p>
        </w:tc>
        <w:tc>
          <w:tcPr>
            <w:tcW w:w="2411" w:type="dxa"/>
          </w:tcPr>
          <w:p w14:paraId="2A1D6825" w14:textId="77777777" w:rsidR="00106C4B" w:rsidRDefault="00106C4B" w:rsidP="00150085"/>
        </w:tc>
      </w:tr>
      <w:tr w:rsidR="00DD788F" w:rsidRPr="00B60FFF" w14:paraId="3083ED25" w14:textId="77777777" w:rsidTr="00150085">
        <w:trPr>
          <w:cantSplit/>
        </w:trPr>
        <w:tc>
          <w:tcPr>
            <w:tcW w:w="1418" w:type="dxa"/>
          </w:tcPr>
          <w:p w14:paraId="43AFE476" w14:textId="7EF10E29" w:rsidR="00DD788F" w:rsidRDefault="00986BFF" w:rsidP="002747EA">
            <w:r>
              <w:t>Liu et al 2019</w:t>
            </w:r>
            <w:r w:rsidR="00D07346">
              <w:fldChar w:fldCharType="begin">
                <w:fldData xml:space="preserve">PEVuZE5vdGU+PENpdGU+PEF1dGhvcj5MaXU8L0F1dGhvcj48WWVhcj4yMDE5PC9ZZWFyPjxSZWNO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</w:fldData>
              </w:fldChar>
            </w:r>
            <w:r w:rsidR="002747EA">
              <w:instrText xml:space="preserve"> ADDIN EN.CITE </w:instrText>
            </w:r>
            <w:r w:rsidR="002747EA">
              <w:fldChar w:fldCharType="begin">
                <w:fldData xml:space="preserve">PEVuZE5vdGU+PENpdGU+PEF1dGhvcj5MaXU8L0F1dGhvcj48WWVhcj4yMDE5PC9ZZWFyPjxSZWNO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</w:fldData>
              </w:fldChar>
            </w:r>
            <w:r w:rsidR="002747EA">
              <w:instrText xml:space="preserve"> ADDIN EN.CITE.DATA </w:instrText>
            </w:r>
            <w:r w:rsidR="002747EA">
              <w:fldChar w:fldCharType="end"/>
            </w:r>
            <w:r w:rsidR="00D07346">
              <w:fldChar w:fldCharType="separate"/>
            </w:r>
            <w:r w:rsidR="002747EA" w:rsidRPr="002747EA">
              <w:rPr>
                <w:noProof/>
                <w:vertAlign w:val="superscript"/>
              </w:rPr>
              <w:t>390</w:t>
            </w:r>
            <w:r w:rsidR="00D07346">
              <w:fldChar w:fldCharType="end"/>
            </w:r>
          </w:p>
        </w:tc>
        <w:tc>
          <w:tcPr>
            <w:tcW w:w="1701" w:type="dxa"/>
          </w:tcPr>
          <w:p w14:paraId="4DDC4E05" w14:textId="5BF15AAD" w:rsidR="00DD788F" w:rsidRDefault="00986BFF" w:rsidP="00150085">
            <w:r>
              <w:t>46 cohort studies</w:t>
            </w:r>
          </w:p>
        </w:tc>
        <w:tc>
          <w:tcPr>
            <w:tcW w:w="4252" w:type="dxa"/>
          </w:tcPr>
          <w:p w14:paraId="3F8796FA" w14:textId="77777777" w:rsidR="00986BFF" w:rsidRDefault="00986BFF" w:rsidP="00986BFF">
            <w:r w:rsidRPr="008E1F6E">
              <w:rPr>
                <w:b/>
              </w:rPr>
              <w:t>Aim</w:t>
            </w:r>
            <w:r>
              <w:t>: T</w:t>
            </w:r>
            <w:r w:rsidRPr="00986BFF">
              <w:t xml:space="preserve">o evaluate maternal BMI and the risk of harmful neonatal outcomes in China. </w:t>
            </w:r>
          </w:p>
          <w:p w14:paraId="17A9F6C7" w14:textId="02368C46" w:rsidR="00DD788F" w:rsidRPr="005629DA" w:rsidRDefault="00986BFF" w:rsidP="00986BFF">
            <w:pPr>
              <w:rPr>
                <w:b/>
              </w:rPr>
            </w:pPr>
            <w:r w:rsidRPr="008E1F6E">
              <w:rPr>
                <w:b/>
              </w:rPr>
              <w:t>Methods</w:t>
            </w:r>
            <w:r w:rsidRPr="00986BFF">
              <w:t>: Six databases identified 2454 articles; 46 met the inclusion criteria for this study. The dichotomous data on maternal BMI and harmful neonatal outcomes were extracted. Pooled statistics (odds ratios, ORs) were derived from Stata/SE, ver. 12.0. Sensitivity analyses assessed the robustness of the results. Meta-regression and subgroup meta-analyses explored heterogeneity.</w:t>
            </w:r>
          </w:p>
        </w:tc>
        <w:tc>
          <w:tcPr>
            <w:tcW w:w="4394" w:type="dxa"/>
          </w:tcPr>
          <w:p w14:paraId="11BB4987" w14:textId="74881812" w:rsidR="00986BFF" w:rsidRDefault="00986BFF" w:rsidP="00986BFF">
            <w:r>
              <w:t>C</w:t>
            </w:r>
            <w:r w:rsidRPr="00986BFF">
              <w:t xml:space="preserve">ompared with </w:t>
            </w:r>
            <w:r w:rsidR="009E5127">
              <w:t>healthy</w:t>
            </w:r>
            <w:r w:rsidRPr="00986BFF">
              <w:t xml:space="preserve"> BMI</w:t>
            </w:r>
            <w:r>
              <w:t>, m</w:t>
            </w:r>
            <w:r w:rsidRPr="00986BFF">
              <w:t xml:space="preserve">aternal underweight increased the risk of </w:t>
            </w:r>
          </w:p>
          <w:p w14:paraId="5D4F018E" w14:textId="6ECE31A6" w:rsidR="00986BFF" w:rsidRDefault="00986BFF" w:rsidP="008E1F6E">
            <w:pPr>
              <w:pStyle w:val="bullet"/>
            </w:pPr>
            <w:r>
              <w:t>low birth weight: OR 1.61, 95% CI 1.33 to 1.93</w:t>
            </w:r>
            <w:r w:rsidRPr="00986BFF">
              <w:t xml:space="preserve"> </w:t>
            </w:r>
          </w:p>
          <w:p w14:paraId="6E6CE56A" w14:textId="2E84DDAF" w:rsidR="00DD788F" w:rsidRDefault="00986BFF" w:rsidP="008E1F6E">
            <w:pPr>
              <w:pStyle w:val="bullet"/>
            </w:pPr>
            <w:r w:rsidRPr="00986BFF">
              <w:t>sma</w:t>
            </w:r>
            <w:r>
              <w:t xml:space="preserve">ll for gestational age: OR 1.75, 95% CI 1.51 to </w:t>
            </w:r>
            <w:r w:rsidRPr="00986BFF">
              <w:t>2.02</w:t>
            </w:r>
          </w:p>
        </w:tc>
        <w:tc>
          <w:tcPr>
            <w:tcW w:w="2411" w:type="dxa"/>
          </w:tcPr>
          <w:p w14:paraId="62AA0B64" w14:textId="77777777" w:rsidR="00DD788F" w:rsidRDefault="00DD788F" w:rsidP="00150085"/>
        </w:tc>
      </w:tr>
      <w:tr w:rsidR="0044218C" w:rsidRPr="00B60FFF" w14:paraId="4D9EC9BA" w14:textId="77777777" w:rsidTr="008E1F6E">
        <w:trPr>
          <w:cantSplit/>
        </w:trPr>
        <w:tc>
          <w:tcPr>
            <w:tcW w:w="1418" w:type="dxa"/>
            <w:tcBorders>
              <w:top w:val="single" w:sz="4" w:space="0" w:color="auto"/>
              <w:left w:val="single" w:sz="4" w:space="0" w:color="auto"/>
              <w:bottom w:val="single" w:sz="4" w:space="0" w:color="auto"/>
              <w:right w:val="single" w:sz="4" w:space="0" w:color="auto"/>
            </w:tcBorders>
          </w:tcPr>
          <w:p w14:paraId="2BB15C20" w14:textId="2704BB09" w:rsidR="0044218C" w:rsidRDefault="0044218C" w:rsidP="002747EA">
            <w:r>
              <w:t>Torloni et al 2009</w:t>
            </w:r>
            <w:r w:rsidR="00D07346">
              <w:fldChar w:fldCharType="begin"/>
            </w:r>
            <w:r w:rsidR="002747EA">
              <w:instrText xml:space="preserve"> ADDIN EN.CITE &lt;EndNote&gt;&lt;Cite&gt;&lt;Author&gt;Torloni&lt;/Author&gt;&lt;Year&gt;2009&lt;/Year&gt;&lt;RecNum&gt;1865&lt;/RecNum&gt;&lt;DisplayText&gt;&lt;style face="superscript" font="Trebuchet MS" size="9"&gt;395&lt;/style&gt;&lt;/DisplayText&gt;&lt;record&gt;&lt;rec-number&gt;1865&lt;/rec-number&gt;&lt;foreign-keys&gt;&lt;key app="EN" db-id="exvasrfx2dtraoesasxp2szsxa2df502592x" timestamp="1587794175"&gt;1865&lt;/key&gt;&lt;key app="ENWeb" db-id=""&gt;0&lt;/key&gt;&lt;/foreign-keys&gt;&lt;ref-type name="Journal Article"&gt;17&lt;/ref-type&gt;&lt;contributors&gt;&lt;authors&gt;&lt;author&gt;Torloni, M. R.&lt;/author&gt;&lt;author&gt;Betran, A. P.&lt;/author&gt;&lt;author&gt;Horta, B. L.&lt;/author&gt;&lt;author&gt;Nakamura, M. U.&lt;/author&gt;&lt;author&gt;Atallah, A. N.&lt;/author&gt;&lt;author&gt;Moron, A. F.&lt;/author&gt;&lt;author&gt;Valente, O.&lt;/author&gt;&lt;/authors&gt;&lt;/contributors&gt;&lt;auth-address&gt;Department of Emergency and Evidence Based Medicine, Sao Paulo Federal University, Sao Paulo, Brazil.&lt;/auth-address&gt;&lt;titles&gt;&lt;title&gt;Prepregnancy BMI and the risk of gestational diabetes: a systematic review of the literature with meta-analysis&lt;/title&gt;&lt;secondary-title&gt;Obes Rev&lt;/secondary-title&gt;&lt;/titles&gt;&lt;periodical&gt;&lt;full-title&gt;Obes Rev&lt;/full-title&gt;&lt;/periodical&gt;&lt;pages&gt;194-203&lt;/pages&gt;&lt;volume&gt;10&lt;/volume&gt;&lt;number&gt;2&lt;/number&gt;&lt;edition&gt;2008/12/06&lt;/edition&gt;&lt;keywords&gt;&lt;keyword&gt;*Body Mass Index&lt;/keyword&gt;&lt;keyword&gt;Diabetes, Gestational/*epidemiology&lt;/keyword&gt;&lt;keyword&gt;Female&lt;/keyword&gt;&lt;keyword&gt;Humans&lt;/keyword&gt;&lt;keyword&gt;Pregnancy&lt;/keyword&gt;&lt;keyword&gt;Risk Factors&lt;/keyword&gt;&lt;/keywords&gt;&lt;dates&gt;&lt;year&gt;2009&lt;/year&gt;&lt;pub-dates&gt;&lt;date&gt;Mar&lt;/date&gt;&lt;/pub-dates&gt;&lt;/dates&gt;&lt;isbn&gt;1467-789X (Electronic)&amp;#xD;1467-7881 (Linking)&lt;/isbn&gt;&lt;accession-num&gt;19055539&lt;/accession-num&gt;&lt;urls&gt;&lt;related-urls&gt;&lt;url&gt;https://www.ncbi.nlm.nih.gov/pubmed/19055539&lt;/url&gt;&lt;/related-urls&gt;&lt;/urls&gt;&lt;electronic-resource-num&gt;10.1111/j.1467-789X.2008.00541.x&lt;/electronic-resource-num&gt;&lt;/record&gt;&lt;/Cite&gt;&lt;/EndNote&gt;</w:instrText>
            </w:r>
            <w:r w:rsidR="00D07346">
              <w:fldChar w:fldCharType="separate"/>
            </w:r>
            <w:r w:rsidR="002747EA" w:rsidRPr="002747EA">
              <w:rPr>
                <w:noProof/>
                <w:vertAlign w:val="superscript"/>
              </w:rPr>
              <w:t>395</w:t>
            </w:r>
            <w:r w:rsidR="00D07346">
              <w:fldChar w:fldCharType="end"/>
            </w:r>
          </w:p>
        </w:tc>
        <w:tc>
          <w:tcPr>
            <w:tcW w:w="1701" w:type="dxa"/>
            <w:tcBorders>
              <w:top w:val="single" w:sz="4" w:space="0" w:color="auto"/>
              <w:left w:val="single" w:sz="4" w:space="0" w:color="auto"/>
              <w:bottom w:val="single" w:sz="4" w:space="0" w:color="auto"/>
              <w:right w:val="single" w:sz="4" w:space="0" w:color="auto"/>
            </w:tcBorders>
          </w:tcPr>
          <w:p w14:paraId="4E280C12" w14:textId="77777777" w:rsidR="0044218C" w:rsidRDefault="0044218C" w:rsidP="00150085">
            <w:r>
              <w:t xml:space="preserve">70 studies </w:t>
            </w:r>
            <w:r w:rsidRPr="0044218C">
              <w:t>(59 cohorts and 11 case-controls)</w:t>
            </w:r>
          </w:p>
          <w:p w14:paraId="7163DD36" w14:textId="77777777" w:rsidR="0044218C" w:rsidRDefault="0044218C" w:rsidP="00150085">
            <w:r w:rsidRPr="0044218C">
              <w:t>671 945 women</w:t>
            </w:r>
          </w:p>
          <w:p w14:paraId="1F2A562F" w14:textId="77777777" w:rsidR="0044218C" w:rsidRDefault="0044218C" w:rsidP="00150085"/>
        </w:tc>
        <w:tc>
          <w:tcPr>
            <w:tcW w:w="4252" w:type="dxa"/>
            <w:tcBorders>
              <w:top w:val="single" w:sz="4" w:space="0" w:color="auto"/>
              <w:left w:val="single" w:sz="4" w:space="0" w:color="auto"/>
              <w:bottom w:val="single" w:sz="4" w:space="0" w:color="auto"/>
              <w:right w:val="single" w:sz="4" w:space="0" w:color="auto"/>
            </w:tcBorders>
          </w:tcPr>
          <w:p w14:paraId="3638FC67" w14:textId="77777777" w:rsidR="0044218C" w:rsidRDefault="0044218C" w:rsidP="00150085">
            <w:r w:rsidRPr="00EC2135">
              <w:rPr>
                <w:b/>
              </w:rPr>
              <w:t>Aim</w:t>
            </w:r>
            <w:r>
              <w:t>: T</w:t>
            </w:r>
            <w:r w:rsidRPr="0044218C">
              <w:t xml:space="preserve">o assess and quantify the risk for gestational diabetes mellitus (GDM) according to prepregnancy maternal body mass index (BMI). </w:t>
            </w:r>
          </w:p>
          <w:p w14:paraId="4337BF27" w14:textId="77777777" w:rsidR="0044218C" w:rsidRPr="001365D7" w:rsidRDefault="0044218C" w:rsidP="00150085">
            <w:pPr>
              <w:rPr>
                <w:b/>
              </w:rPr>
            </w:pPr>
            <w:r w:rsidRPr="00EC2135">
              <w:rPr>
                <w:b/>
              </w:rPr>
              <w:t>Methods</w:t>
            </w:r>
            <w:r>
              <w:t>:</w:t>
            </w:r>
            <w:r w:rsidRPr="0044218C">
              <w:t xml:space="preserve"> Four electronic databases were searched for publications (1977-2007). BMI was elected as the only measure of obesity, and all diagnostic criteria for GDM were accepted. Studies with selective screening for GDM were excluded. There were no language restrictions. The methodological quality of primary studies was assessed. Most studies were of high or medium quality.</w:t>
            </w:r>
          </w:p>
        </w:tc>
        <w:tc>
          <w:tcPr>
            <w:tcW w:w="4394" w:type="dxa"/>
            <w:tcBorders>
              <w:top w:val="single" w:sz="4" w:space="0" w:color="auto"/>
              <w:left w:val="single" w:sz="4" w:space="0" w:color="auto"/>
              <w:bottom w:val="single" w:sz="4" w:space="0" w:color="auto"/>
              <w:right w:val="single" w:sz="4" w:space="0" w:color="auto"/>
            </w:tcBorders>
          </w:tcPr>
          <w:p w14:paraId="4CAD1CCD" w14:textId="3B201BF6" w:rsidR="0044218C" w:rsidRDefault="00982488" w:rsidP="00150085">
            <w:r>
              <w:t>Risk in underweight women c</w:t>
            </w:r>
            <w:r w:rsidR="0044218C" w:rsidRPr="0044218C">
              <w:t xml:space="preserve">ompared with women with a </w:t>
            </w:r>
            <w:r w:rsidR="0044218C">
              <w:t xml:space="preserve">healthy </w:t>
            </w:r>
            <w:r w:rsidR="0044218C" w:rsidRPr="0044218C">
              <w:t>BMI</w:t>
            </w:r>
            <w:r w:rsidR="0044218C">
              <w:t>:</w:t>
            </w:r>
          </w:p>
          <w:p w14:paraId="2836B1F3" w14:textId="77777777" w:rsidR="0044218C" w:rsidRPr="0044218C" w:rsidRDefault="0044218C" w:rsidP="00150085">
            <w:pPr>
              <w:pStyle w:val="bullet"/>
            </w:pPr>
            <w:r>
              <w:t>gestational diabetes: OR</w:t>
            </w:r>
            <w:r w:rsidRPr="0044218C">
              <w:t xml:space="preserve"> 0.75</w:t>
            </w:r>
            <w:r>
              <w:t xml:space="preserve">; </w:t>
            </w:r>
            <w:r w:rsidRPr="0044218C">
              <w:t>95%</w:t>
            </w:r>
            <w:r>
              <w:t>CI 0.69 to 0.82)</w:t>
            </w:r>
            <w:r w:rsidRPr="0044218C">
              <w:t xml:space="preserve"> </w:t>
            </w:r>
          </w:p>
        </w:tc>
        <w:tc>
          <w:tcPr>
            <w:tcW w:w="2411" w:type="dxa"/>
            <w:tcBorders>
              <w:top w:val="single" w:sz="4" w:space="0" w:color="auto"/>
              <w:left w:val="single" w:sz="4" w:space="0" w:color="auto"/>
              <w:bottom w:val="single" w:sz="4" w:space="0" w:color="auto"/>
              <w:right w:val="single" w:sz="4" w:space="0" w:color="auto"/>
            </w:tcBorders>
          </w:tcPr>
          <w:p w14:paraId="55558A12" w14:textId="77777777" w:rsidR="0044218C" w:rsidRDefault="0044218C" w:rsidP="00150085"/>
        </w:tc>
      </w:tr>
      <w:tr w:rsidR="00D71665" w:rsidRPr="00B60FFF" w14:paraId="568EAEB3" w14:textId="77777777" w:rsidTr="0044218C">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418" w:type="dxa"/>
            <w:tcBorders>
              <w:top w:val="single" w:sz="4" w:space="0" w:color="auto"/>
              <w:left w:val="single" w:sz="4" w:space="0" w:color="auto"/>
              <w:bottom w:val="single" w:sz="4" w:space="0" w:color="auto"/>
              <w:right w:val="single" w:sz="4" w:space="0" w:color="auto"/>
            </w:tcBorders>
          </w:tcPr>
          <w:p w14:paraId="7E8E1585" w14:textId="2AC335D4" w:rsidR="00D71665" w:rsidRDefault="00D71665" w:rsidP="002747EA">
            <w:r>
              <w:t>Goto et al 2017</w:t>
            </w:r>
            <w:r w:rsidR="00D07346">
              <w:fldChar w:fldCharType="begin"/>
            </w:r>
            <w:r w:rsidR="002747EA">
              <w:instrText xml:space="preserve"> ADDIN EN.CITE &lt;EndNote&gt;&lt;Cite&gt;&lt;Author&gt;Goto&lt;/Author&gt;&lt;Year&gt;2017&lt;/Year&gt;&lt;RecNum&gt;1862&lt;/RecNum&gt;&lt;DisplayText&gt;&lt;style face="superscript" font="Trebuchet MS" size="9"&gt;391&lt;/style&gt;&lt;/DisplayText&gt;&lt;record&gt;&lt;rec-number&gt;1862&lt;/rec-number&gt;&lt;foreign-keys&gt;&lt;key app="EN" db-id="exvasrfx2dtraoesasxp2szsxa2df502592x" timestamp="1587794145"&gt;1862&lt;/key&gt;&lt;key app="ENWeb" db-id=""&gt;0&lt;/key&gt;&lt;/foreign-keys&gt;&lt;ref-type name="Journal Article"&gt;17&lt;/ref-type&gt;&lt;contributors&gt;&lt;authors&gt;&lt;author&gt;Goto, E.&lt;/author&gt;&lt;/authors&gt;&lt;/contributors&gt;&lt;auth-address&gt;a Department of Medicine and Public Health , Nagoya Medical Science Research Institute , Nagoya , Japan.&lt;/auth-address&gt;&lt;titles&gt;&lt;title&gt;Dose-response association between maternal body mass index and small for gestational age: a meta-analysis&lt;/title&gt;&lt;secondary-title&gt;J Matern Fetal Neonatal Med&lt;/secondary-title&gt;&lt;/titles&gt;&lt;periodical&gt;&lt;full-title&gt;J Matern Fetal Neonatal Med&lt;/full-title&gt;&lt;/periodical&gt;&lt;pages&gt;213-218&lt;/pages&gt;&lt;volume&gt;30&lt;/volume&gt;&lt;number&gt;2&lt;/number&gt;&lt;edition&gt;2016/03/24&lt;/edition&gt;&lt;keywords&gt;&lt;keyword&gt;*Body Mass Index&lt;/keyword&gt;&lt;keyword&gt;Body Weight/*physiology&lt;/keyword&gt;&lt;keyword&gt;Female&lt;/keyword&gt;&lt;keyword&gt;Humans&lt;/keyword&gt;&lt;keyword&gt;Infant, Newborn&lt;/keyword&gt;&lt;keyword&gt;*Infant, Small for Gestational Age&lt;/keyword&gt;&lt;keyword&gt;Pregnancy&lt;/keyword&gt;&lt;keyword&gt;Pregnancy Complications&lt;/keyword&gt;&lt;keyword&gt;Risk Factors&lt;/keyword&gt;&lt;keyword&gt;*Anthropometry&lt;/keyword&gt;&lt;keyword&gt;*meta-analysis&lt;/keyword&gt;&lt;keyword&gt;*risk&lt;/keyword&gt;&lt;keyword&gt;*small for gestational age&lt;/keyword&gt;&lt;/keywords&gt;&lt;dates&gt;&lt;year&gt;2017&lt;/year&gt;&lt;pub-dates&gt;&lt;date&gt;Jan&lt;/date&gt;&lt;/pub-dates&gt;&lt;/dates&gt;&lt;isbn&gt;1476-4954 (Electronic)&amp;#xD;1476-4954 (Linking)&lt;/isbn&gt;&lt;accession-num&gt;27002363&lt;/accession-num&gt;&lt;urls&gt;&lt;related-urls&gt;&lt;url&gt;https://www.ncbi.nlm.nih.gov/pubmed/27002363&lt;/url&gt;&lt;/related-urls&gt;&lt;/urls&gt;&lt;electronic-resource-num&gt;10.3109/14767058.2016.1169519&lt;/electronic-resource-num&gt;&lt;/record&gt;&lt;/Cite&gt;&lt;/EndNote&gt;</w:instrText>
            </w:r>
            <w:r w:rsidR="00D07346">
              <w:fldChar w:fldCharType="separate"/>
            </w:r>
            <w:r w:rsidR="002747EA" w:rsidRPr="002747EA">
              <w:rPr>
                <w:noProof/>
                <w:vertAlign w:val="superscript"/>
              </w:rPr>
              <w:t>391</w:t>
            </w:r>
            <w:r w:rsidR="00D07346">
              <w:fldChar w:fldCharType="end"/>
            </w:r>
          </w:p>
        </w:tc>
        <w:tc>
          <w:tcPr>
            <w:tcW w:w="1701" w:type="dxa"/>
            <w:tcBorders>
              <w:top w:val="single" w:sz="4" w:space="0" w:color="auto"/>
              <w:left w:val="single" w:sz="4" w:space="0" w:color="auto"/>
              <w:bottom w:val="single" w:sz="4" w:space="0" w:color="auto"/>
              <w:right w:val="single" w:sz="4" w:space="0" w:color="auto"/>
            </w:tcBorders>
          </w:tcPr>
          <w:p w14:paraId="2BDC89AD" w14:textId="4BB068C7" w:rsidR="00D71665" w:rsidRDefault="00D71665" w:rsidP="00150085">
            <w:r>
              <w:t>323,</w:t>
            </w:r>
            <w:r w:rsidRPr="00D71665">
              <w:t>243</w:t>
            </w:r>
            <w:r>
              <w:t xml:space="preserve"> women</w:t>
            </w:r>
          </w:p>
        </w:tc>
        <w:tc>
          <w:tcPr>
            <w:tcW w:w="4252" w:type="dxa"/>
            <w:tcBorders>
              <w:top w:val="single" w:sz="4" w:space="0" w:color="auto"/>
              <w:left w:val="single" w:sz="4" w:space="0" w:color="auto"/>
              <w:bottom w:val="single" w:sz="4" w:space="0" w:color="auto"/>
              <w:right w:val="single" w:sz="4" w:space="0" w:color="auto"/>
            </w:tcBorders>
          </w:tcPr>
          <w:p w14:paraId="71AC0A46" w14:textId="77777777" w:rsidR="00D71665" w:rsidRDefault="00D71665" w:rsidP="00D71665">
            <w:r w:rsidRPr="008E1F6E">
              <w:rPr>
                <w:b/>
              </w:rPr>
              <w:t>Aim</w:t>
            </w:r>
            <w:r>
              <w:t>: T</w:t>
            </w:r>
            <w:r w:rsidRPr="00D71665">
              <w:t xml:space="preserve">o determine the dose-response relationships between maternal anthropometric variables and risk of small for gestational age (SGA). </w:t>
            </w:r>
          </w:p>
          <w:p w14:paraId="469A7D27" w14:textId="01C7FD95" w:rsidR="00D71665" w:rsidRPr="00EC2135" w:rsidRDefault="00D71665" w:rsidP="00D71665">
            <w:pPr>
              <w:rPr>
                <w:b/>
              </w:rPr>
            </w:pPr>
            <w:r w:rsidRPr="008E1F6E">
              <w:rPr>
                <w:b/>
              </w:rPr>
              <w:t>Methods</w:t>
            </w:r>
            <w:r w:rsidRPr="00D71665">
              <w:t xml:space="preserve">: Linear and nonlinear dose-response meta-analyses were performed to summarize the adjusted relative risks of SGA. Ten databases, including PubMed (MEDLINE), were searched. Study quality was assessed using the Newcastle-Ottawa scale. </w:t>
            </w:r>
          </w:p>
        </w:tc>
        <w:tc>
          <w:tcPr>
            <w:tcW w:w="4394" w:type="dxa"/>
            <w:tcBorders>
              <w:top w:val="single" w:sz="4" w:space="0" w:color="auto"/>
              <w:left w:val="single" w:sz="4" w:space="0" w:color="auto"/>
              <w:bottom w:val="single" w:sz="4" w:space="0" w:color="auto"/>
              <w:right w:val="single" w:sz="4" w:space="0" w:color="auto"/>
            </w:tcBorders>
          </w:tcPr>
          <w:p w14:paraId="03ADE776" w14:textId="343847A1" w:rsidR="00A16B99" w:rsidRPr="00A16B99" w:rsidRDefault="00A16B99" w:rsidP="008E1F6E">
            <w:r>
              <w:t>R</w:t>
            </w:r>
            <w:r w:rsidRPr="00A16B99">
              <w:t>isk of SGA relative to the mean</w:t>
            </w:r>
            <w:r>
              <w:t xml:space="preserve"> (</w:t>
            </w:r>
            <w:r w:rsidRPr="00B77F42">
              <w:t>21.5 kg/m</w:t>
            </w:r>
            <w:r w:rsidRPr="008E1F6E">
              <w:rPr>
                <w:vertAlign w:val="superscript"/>
              </w:rPr>
              <w:t>2</w:t>
            </w:r>
            <w:r>
              <w:t>):</w:t>
            </w:r>
          </w:p>
          <w:p w14:paraId="17609EB0" w14:textId="497C7A84" w:rsidR="00A16B99" w:rsidRDefault="00A16B99" w:rsidP="008E1F6E">
            <w:pPr>
              <w:pStyle w:val="bullet"/>
            </w:pPr>
            <w:r w:rsidRPr="00B77F42">
              <w:t xml:space="preserve">12.5 kg/m: </w:t>
            </w:r>
            <w:r>
              <w:t xml:space="preserve">RR </w:t>
            </w:r>
            <w:r w:rsidRPr="00B77F42">
              <w:t xml:space="preserve">1.907 (1.477 </w:t>
            </w:r>
            <w:r>
              <w:t>to</w:t>
            </w:r>
            <w:r w:rsidRPr="00B77F42">
              <w:t xml:space="preserve"> 2.461)</w:t>
            </w:r>
          </w:p>
          <w:p w14:paraId="70B482A0" w14:textId="33CD6B33" w:rsidR="00A16B99" w:rsidRDefault="00A16B99" w:rsidP="008E1F6E">
            <w:pPr>
              <w:pStyle w:val="bullet"/>
            </w:pPr>
            <w:r w:rsidRPr="00B77F42">
              <w:t>15.5 kg/m</w:t>
            </w:r>
            <w:r>
              <w:t xml:space="preserve">2: RR </w:t>
            </w:r>
            <w:r w:rsidRPr="00B77F42">
              <w:t xml:space="preserve">1.514 (1.282 </w:t>
            </w:r>
            <w:r>
              <w:t>to</w:t>
            </w:r>
            <w:r w:rsidRPr="00B77F42">
              <w:t xml:space="preserve"> 1.786)</w:t>
            </w:r>
          </w:p>
          <w:p w14:paraId="2FC009B3" w14:textId="001A7737" w:rsidR="00D71665" w:rsidRPr="00A16B99" w:rsidRDefault="00A16B99" w:rsidP="008E1F6E">
            <w:pPr>
              <w:pStyle w:val="bullet"/>
            </w:pPr>
            <w:r w:rsidRPr="00B77F42">
              <w:t>18.5 kg/m</w:t>
            </w:r>
            <w:r>
              <w:t xml:space="preserve">2: RR </w:t>
            </w:r>
            <w:r w:rsidRPr="00B77F42">
              <w:t xml:space="preserve">1.210 (1.119 </w:t>
            </w:r>
            <w:r>
              <w:t>to</w:t>
            </w:r>
            <w:r w:rsidRPr="00B77F42">
              <w:t xml:space="preserve"> 1.309)</w:t>
            </w:r>
          </w:p>
        </w:tc>
        <w:tc>
          <w:tcPr>
            <w:tcW w:w="2411" w:type="dxa"/>
            <w:tcBorders>
              <w:top w:val="single" w:sz="4" w:space="0" w:color="auto"/>
              <w:left w:val="single" w:sz="4" w:space="0" w:color="auto"/>
              <w:bottom w:val="single" w:sz="4" w:space="0" w:color="auto"/>
              <w:right w:val="single" w:sz="4" w:space="0" w:color="auto"/>
            </w:tcBorders>
          </w:tcPr>
          <w:p w14:paraId="7540EB45" w14:textId="77777777" w:rsidR="00D71665" w:rsidRDefault="00D71665" w:rsidP="00150085"/>
        </w:tc>
      </w:tr>
      <w:tr w:rsidR="009C7703" w:rsidRPr="00B60FFF" w14:paraId="68301C9A" w14:textId="77777777" w:rsidTr="0044218C">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418" w:type="dxa"/>
            <w:tcBorders>
              <w:top w:val="single" w:sz="4" w:space="0" w:color="auto"/>
              <w:left w:val="single" w:sz="4" w:space="0" w:color="auto"/>
              <w:bottom w:val="single" w:sz="4" w:space="0" w:color="auto"/>
              <w:right w:val="single" w:sz="4" w:space="0" w:color="auto"/>
            </w:tcBorders>
          </w:tcPr>
          <w:p w14:paraId="078EDC7B" w14:textId="2AAD636F" w:rsidR="009C7703" w:rsidRDefault="009C7703" w:rsidP="002747EA">
            <w:r>
              <w:t>Yu et al 2013</w:t>
            </w:r>
            <w:r w:rsidR="00D07346">
              <w:fldChar w:fldCharType="begin"/>
            </w:r>
            <w:r w:rsidR="002747EA">
              <w:instrText xml:space="preserve"> ADDIN EN.CITE &lt;EndNote&gt;&lt;Cite&gt;&lt;Author&gt;Yu&lt;/Author&gt;&lt;Year&gt;2013&lt;/Year&gt;&lt;RecNum&gt;1867&lt;/RecNum&gt;&lt;DisplayText&gt;&lt;style face="superscript" font="Trebuchet MS" size="9"&gt;392&lt;/style&gt;&lt;/DisplayText&gt;&lt;record&gt;&lt;rec-number&gt;1867&lt;/rec-number&gt;&lt;foreign-keys&gt;&lt;key app="EN" db-id="exvasrfx2dtraoesasxp2szsxa2df502592x" timestamp="1587875400"&gt;1867&lt;/key&gt;&lt;/foreign-keys&gt;&lt;ref-type name="Journal Article"&gt;17&lt;/ref-type&gt;&lt;contributors&gt;&lt;authors&gt;&lt;author&gt;Yu, Z.&lt;/author&gt;&lt;author&gt;Han, S.&lt;/author&gt;&lt;author&gt;Zhu, J.&lt;/author&gt;&lt;author&gt;Sun, X.&lt;/author&gt;&lt;author&gt;Ji, C.&lt;/author&gt;&lt;author&gt;Guo, X.&lt;/author&gt;&lt;/authors&gt;&lt;/contributors&gt;&lt;auth-address&gt;State Key Laboratory of Reproductive Medicine, Department of Pediatrics, Nanjing Maternity and Child Health Care Hospital, Nanjing Medical University, Nanjing, China.&lt;/auth-address&gt;&lt;titles&gt;&lt;title&gt;Pre-pregnancy body mass index in relation to infant birth weight and offspring overweight/obesity: a systematic review and meta-analysis&lt;/title&gt;&lt;secondary-title&gt;PLoS One&lt;/secondary-title&gt;&lt;/titles&gt;&lt;periodical&gt;&lt;full-title&gt;PLoS One&lt;/full-title&gt;&lt;/periodical&gt;&lt;pages&gt;e61627&lt;/pages&gt;&lt;volume&gt;8&lt;/volume&gt;&lt;number&gt;4&lt;/number&gt;&lt;edition&gt;2013/04/25&lt;/edition&gt;&lt;keywords&gt;&lt;keyword&gt;Birth Weight/*physiology&lt;/keyword&gt;&lt;keyword&gt;*Body Mass Index&lt;/keyword&gt;&lt;keyword&gt;Female&lt;/keyword&gt;&lt;keyword&gt;Humans&lt;/keyword&gt;&lt;keyword&gt;Infant, Newborn&lt;/keyword&gt;&lt;keyword&gt;Obesity/*epidemiology&lt;/keyword&gt;&lt;keyword&gt;Overweight/*epidemiology&lt;/keyword&gt;&lt;keyword&gt;Pregnancy&lt;/keyword&gt;&lt;/keywords&gt;&lt;dates&gt;&lt;year&gt;2013&lt;/year&gt;&lt;/dates&gt;&lt;isbn&gt;1932-6203 (Electronic)&amp;#xD;1932-6203 (Linking)&lt;/isbn&gt;&lt;accession-num&gt;23613888&lt;/accession-num&gt;&lt;urls&gt;&lt;related-urls&gt;&lt;url&gt;https://www.ncbi.nlm.nih.gov/pubmed/23613888&lt;/url&gt;&lt;/related-urls&gt;&lt;/urls&gt;&lt;custom2&gt;PMC3628788&lt;/custom2&gt;&lt;electronic-resource-num&gt;10.1371/journal.pone.0061627&lt;/electronic-resource-num&gt;&lt;/record&gt;&lt;/Cite&gt;&lt;/EndNote&gt;</w:instrText>
            </w:r>
            <w:r w:rsidR="00D07346">
              <w:fldChar w:fldCharType="separate"/>
            </w:r>
            <w:r w:rsidR="002747EA" w:rsidRPr="002747EA">
              <w:rPr>
                <w:noProof/>
                <w:vertAlign w:val="superscript"/>
              </w:rPr>
              <w:t>392</w:t>
            </w:r>
            <w:r w:rsidR="00D07346">
              <w:fldChar w:fldCharType="end"/>
            </w:r>
          </w:p>
        </w:tc>
        <w:tc>
          <w:tcPr>
            <w:tcW w:w="1701" w:type="dxa"/>
            <w:tcBorders>
              <w:top w:val="single" w:sz="4" w:space="0" w:color="auto"/>
              <w:left w:val="single" w:sz="4" w:space="0" w:color="auto"/>
              <w:bottom w:val="single" w:sz="4" w:space="0" w:color="auto"/>
              <w:right w:val="single" w:sz="4" w:space="0" w:color="auto"/>
            </w:tcBorders>
          </w:tcPr>
          <w:p w14:paraId="0EAD16C8" w14:textId="6F84FAFF" w:rsidR="009C7703" w:rsidRDefault="001A36A7" w:rsidP="00150085">
            <w:r>
              <w:t>45 studies</w:t>
            </w:r>
          </w:p>
        </w:tc>
        <w:tc>
          <w:tcPr>
            <w:tcW w:w="4252" w:type="dxa"/>
            <w:tcBorders>
              <w:top w:val="single" w:sz="4" w:space="0" w:color="auto"/>
              <w:left w:val="single" w:sz="4" w:space="0" w:color="auto"/>
              <w:bottom w:val="single" w:sz="4" w:space="0" w:color="auto"/>
              <w:right w:val="single" w:sz="4" w:space="0" w:color="auto"/>
            </w:tcBorders>
          </w:tcPr>
          <w:p w14:paraId="70D1D324" w14:textId="77777777" w:rsidR="009C7703" w:rsidRDefault="009C7703" w:rsidP="009C7703">
            <w:r w:rsidRPr="008E1F6E">
              <w:rPr>
                <w:b/>
              </w:rPr>
              <w:t>Aim</w:t>
            </w:r>
            <w:r>
              <w:t>: T</w:t>
            </w:r>
            <w:r w:rsidRPr="009C7703">
              <w:t xml:space="preserve">o determine if pre-pregnancy body mass index (BMI) is related to infant birth weight (BW) and offspring overweight/obesity. </w:t>
            </w:r>
          </w:p>
          <w:p w14:paraId="214F9DB2" w14:textId="1B58D931" w:rsidR="009C7703" w:rsidRPr="009C7703" w:rsidRDefault="009C7703" w:rsidP="009C7703">
            <w:pPr>
              <w:rPr>
                <w:b/>
              </w:rPr>
            </w:pPr>
            <w:r w:rsidRPr="008E1F6E">
              <w:rPr>
                <w:b/>
              </w:rPr>
              <w:t>Methods</w:t>
            </w:r>
            <w:r w:rsidRPr="009C7703">
              <w:t xml:space="preserve">: Three electronic bibliographic databases (MEDLINE, EMBASE and CINAHL) were searched systematically from January 1970 to November 2012. The dichotomous data on pre-pregnancy overweight/obesity and BW or offspring overweight/obesity were extracted. Summary statistics (odds ratios, ORs) were used by Review Manager, version 5.1.7. </w:t>
            </w:r>
          </w:p>
        </w:tc>
        <w:tc>
          <w:tcPr>
            <w:tcW w:w="4394" w:type="dxa"/>
            <w:tcBorders>
              <w:top w:val="single" w:sz="4" w:space="0" w:color="auto"/>
              <w:left w:val="single" w:sz="4" w:space="0" w:color="auto"/>
              <w:bottom w:val="single" w:sz="4" w:space="0" w:color="auto"/>
              <w:right w:val="single" w:sz="4" w:space="0" w:color="auto"/>
            </w:tcBorders>
          </w:tcPr>
          <w:p w14:paraId="7A02C328" w14:textId="77777777" w:rsidR="001A36A7" w:rsidRDefault="009C7703" w:rsidP="001A36A7">
            <w:r w:rsidRPr="009C7703">
              <w:t xml:space="preserve">Compared with </w:t>
            </w:r>
            <w:r w:rsidR="001A36A7">
              <w:t>healthy</w:t>
            </w:r>
            <w:r w:rsidRPr="009C7703">
              <w:t xml:space="preserve">-weight </w:t>
            </w:r>
            <w:r w:rsidR="001A36A7">
              <w:t>women</w:t>
            </w:r>
            <w:r w:rsidRPr="009C7703">
              <w:t>, pre-pregnancy un</w:t>
            </w:r>
            <w:r w:rsidR="001A36A7">
              <w:t>derweight increased the risk of:</w:t>
            </w:r>
          </w:p>
          <w:p w14:paraId="153EA68C" w14:textId="468F3813" w:rsidR="001A36A7" w:rsidRDefault="001A36A7" w:rsidP="008E1F6E">
            <w:pPr>
              <w:pStyle w:val="bullet"/>
            </w:pPr>
            <w:r>
              <w:t xml:space="preserve">small for gestational age: OR </w:t>
            </w:r>
            <w:r w:rsidR="009C7703" w:rsidRPr="009C7703">
              <w:t>1.81; 95%</w:t>
            </w:r>
            <w:r>
              <w:t>CI</w:t>
            </w:r>
            <w:r w:rsidR="009C7703" w:rsidRPr="009C7703">
              <w:t xml:space="preserve"> 1.76</w:t>
            </w:r>
            <w:r>
              <w:t xml:space="preserve"> to 1.87</w:t>
            </w:r>
          </w:p>
          <w:p w14:paraId="0661817F" w14:textId="22CFA6C1" w:rsidR="001A36A7" w:rsidRPr="001A36A7" w:rsidRDefault="001A36A7" w:rsidP="008E1F6E">
            <w:pPr>
              <w:pStyle w:val="bullet"/>
            </w:pPr>
            <w:r>
              <w:t xml:space="preserve">low birthweight: </w:t>
            </w:r>
            <w:r w:rsidR="00BE3F0E">
              <w:t>OR</w:t>
            </w:r>
            <w:r>
              <w:t xml:space="preserve"> 1.47; 95%CI 1.27 to 1.71</w:t>
            </w:r>
            <w:r w:rsidR="009C7703" w:rsidRPr="009C7703">
              <w:t xml:space="preserve">. </w:t>
            </w:r>
            <w:r w:rsidRPr="009C7703">
              <w:t xml:space="preserve"> </w:t>
            </w:r>
          </w:p>
        </w:tc>
        <w:tc>
          <w:tcPr>
            <w:tcW w:w="2411" w:type="dxa"/>
            <w:tcBorders>
              <w:top w:val="single" w:sz="4" w:space="0" w:color="auto"/>
              <w:left w:val="single" w:sz="4" w:space="0" w:color="auto"/>
              <w:bottom w:val="single" w:sz="4" w:space="0" w:color="auto"/>
              <w:right w:val="single" w:sz="4" w:space="0" w:color="auto"/>
            </w:tcBorders>
          </w:tcPr>
          <w:p w14:paraId="65B191B8" w14:textId="283F9E21" w:rsidR="009C7703" w:rsidRDefault="009C7703" w:rsidP="001A36A7"/>
        </w:tc>
      </w:tr>
      <w:tr w:rsidR="00A01AC6" w:rsidRPr="00B60FFF" w14:paraId="249926D0" w14:textId="77777777" w:rsidTr="0044218C">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418" w:type="dxa"/>
            <w:tcBorders>
              <w:top w:val="single" w:sz="4" w:space="0" w:color="auto"/>
              <w:left w:val="single" w:sz="4" w:space="0" w:color="auto"/>
              <w:bottom w:val="single" w:sz="4" w:space="0" w:color="auto"/>
              <w:right w:val="single" w:sz="4" w:space="0" w:color="auto"/>
            </w:tcBorders>
          </w:tcPr>
          <w:p w14:paraId="632C53ED" w14:textId="0111B744" w:rsidR="00A01AC6" w:rsidRDefault="00A01AC6" w:rsidP="002747EA">
            <w:r>
              <w:t>Balsells et al 2016</w:t>
            </w:r>
            <w:r w:rsidR="00D07346">
              <w:fldChar w:fldCharType="begin">
                <w:fldData xml:space="preserve">PEVuZE5vdGU+PENpdGU+PEF1dGhvcj5CYWxzZWxsczwvQXV0aG9yPjxZZWFyPjIwMTY8L1llYXI+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</w:fldData>
              </w:fldChar>
            </w:r>
            <w:r w:rsidR="002747EA">
              <w:instrText xml:space="preserve"> ADDIN EN.CITE </w:instrText>
            </w:r>
            <w:r w:rsidR="002747EA">
              <w:fldChar w:fldCharType="begin">
                <w:fldData xml:space="preserve">PEVuZE5vdGU+PENpdGU+PEF1dGhvcj5CYWxzZWxsczwvQXV0aG9yPjxZZWFyPjIwMTY8L1llYXI+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</w:fldData>
              </w:fldChar>
            </w:r>
            <w:r w:rsidR="002747EA">
              <w:instrText xml:space="preserve"> ADDIN EN.CITE.DATA </w:instrText>
            </w:r>
            <w:r w:rsidR="002747EA">
              <w:fldChar w:fldCharType="end"/>
            </w:r>
            <w:r w:rsidR="00D07346">
              <w:fldChar w:fldCharType="separate"/>
            </w:r>
            <w:r w:rsidR="002747EA" w:rsidRPr="002747EA">
              <w:rPr>
                <w:noProof/>
                <w:vertAlign w:val="superscript"/>
              </w:rPr>
              <w:t>393</w:t>
            </w:r>
            <w:r w:rsidR="00D07346">
              <w:fldChar w:fldCharType="end"/>
            </w:r>
          </w:p>
        </w:tc>
        <w:tc>
          <w:tcPr>
            <w:tcW w:w="1701" w:type="dxa"/>
            <w:tcBorders>
              <w:top w:val="single" w:sz="4" w:space="0" w:color="auto"/>
              <w:left w:val="single" w:sz="4" w:space="0" w:color="auto"/>
              <w:bottom w:val="single" w:sz="4" w:space="0" w:color="auto"/>
              <w:right w:val="single" w:sz="4" w:space="0" w:color="auto"/>
            </w:tcBorders>
          </w:tcPr>
          <w:p w14:paraId="7B96ADFD" w14:textId="77777777" w:rsidR="00A01AC6" w:rsidRDefault="00A01AC6" w:rsidP="00A01AC6">
            <w:r w:rsidRPr="00A01AC6">
              <w:t xml:space="preserve">32 studies (30 cohort, 2 case control) </w:t>
            </w:r>
          </w:p>
          <w:p w14:paraId="369C9BB7" w14:textId="5E9DCD00" w:rsidR="00A01AC6" w:rsidRDefault="00A01AC6" w:rsidP="00A01AC6">
            <w:r w:rsidRPr="00A01AC6">
              <w:t>265,760 women</w:t>
            </w:r>
          </w:p>
        </w:tc>
        <w:tc>
          <w:tcPr>
            <w:tcW w:w="4252" w:type="dxa"/>
            <w:tcBorders>
              <w:top w:val="single" w:sz="4" w:space="0" w:color="auto"/>
              <w:left w:val="single" w:sz="4" w:space="0" w:color="auto"/>
              <w:bottom w:val="single" w:sz="4" w:space="0" w:color="auto"/>
              <w:right w:val="single" w:sz="4" w:space="0" w:color="auto"/>
            </w:tcBorders>
          </w:tcPr>
          <w:p w14:paraId="0BC7FA78" w14:textId="5FF6B3B5" w:rsidR="00A01AC6" w:rsidRDefault="00A01AC6" w:rsidP="00A01AC6">
            <w:r>
              <w:rPr>
                <w:b/>
              </w:rPr>
              <w:t xml:space="preserve">Aim: </w:t>
            </w:r>
            <w:r w:rsidRPr="00A01AC6">
              <w:t>To re</w:t>
            </w:r>
            <w:r w:rsidR="00CB574D">
              <w:t>view the literature and summaris</w:t>
            </w:r>
            <w:r w:rsidRPr="00A01AC6">
              <w:t xml:space="preserve">e the risk of miscarriage in underweight women vs those with </w:t>
            </w:r>
            <w:r>
              <w:t>healthy</w:t>
            </w:r>
            <w:r w:rsidRPr="00A01AC6">
              <w:t xml:space="preserve"> weight. </w:t>
            </w:r>
          </w:p>
          <w:p w14:paraId="310E958C" w14:textId="02361221" w:rsidR="00A01AC6" w:rsidRPr="00A01AC6" w:rsidRDefault="00A01AC6" w:rsidP="00A01AC6">
            <w:pPr>
              <w:rPr>
                <w:b/>
              </w:rPr>
            </w:pPr>
            <w:r w:rsidRPr="008E1F6E">
              <w:rPr>
                <w:b/>
              </w:rPr>
              <w:t>Methods</w:t>
            </w:r>
            <w:r w:rsidRPr="00A01AC6">
              <w:t xml:space="preserve">: A Medline Search (1st January 1990-20th November 2015, human, in English, French, Italian, Spanish or Portuguese) was conducted. Both spontaneous pregnancies and pregnancies after assisted reproduction techniques were considered. Cohort and case control studies were included if they reported data on the outcome of interest (clinical miscarriage), in underweight and normal weight women. Information on clinical miscarriage in other body mass index categories was collected when available. Two investigators reviewed the abstracts, full text papers and extracted data. Review Manager 5.1 software was used to summarize the results. </w:t>
            </w:r>
          </w:p>
        </w:tc>
        <w:tc>
          <w:tcPr>
            <w:tcW w:w="4394" w:type="dxa"/>
            <w:tcBorders>
              <w:top w:val="single" w:sz="4" w:space="0" w:color="auto"/>
              <w:left w:val="single" w:sz="4" w:space="0" w:color="auto"/>
              <w:bottom w:val="single" w:sz="4" w:space="0" w:color="auto"/>
              <w:right w:val="single" w:sz="4" w:space="0" w:color="auto"/>
            </w:tcBorders>
          </w:tcPr>
          <w:p w14:paraId="6BD9DA1A" w14:textId="4C38726F" w:rsidR="00CB574D" w:rsidRDefault="00A77524" w:rsidP="00A01AC6">
            <w:r>
              <w:t xml:space="preserve">Risk of miscarriage </w:t>
            </w:r>
            <w:r w:rsidR="00CB574D">
              <w:t>among underweight women:</w:t>
            </w:r>
          </w:p>
          <w:p w14:paraId="2D3485CB" w14:textId="3074A2B3" w:rsidR="00A01AC6" w:rsidRDefault="00A01AC6" w:rsidP="008E1F6E">
            <w:pPr>
              <w:pStyle w:val="bullet"/>
            </w:pPr>
            <w:r w:rsidRPr="00A01AC6">
              <w:t>cohort studies</w:t>
            </w:r>
            <w:r w:rsidR="00CB574D">
              <w:t>: RR</w:t>
            </w:r>
            <w:r w:rsidRPr="00A01AC6">
              <w:t xml:space="preserve"> 1.08, 95% CI 1.05</w:t>
            </w:r>
            <w:r w:rsidR="00CB574D">
              <w:t xml:space="preserve"> to 1.11; p&lt;0.0001</w:t>
            </w:r>
          </w:p>
          <w:p w14:paraId="178BDC13" w14:textId="10A4900B" w:rsidR="00A01AC6" w:rsidRPr="00A01AC6" w:rsidRDefault="00A01AC6" w:rsidP="008E1F6E">
            <w:pPr>
              <w:pStyle w:val="bullet"/>
            </w:pPr>
            <w:r w:rsidRPr="00A01AC6">
              <w:t>case control studies</w:t>
            </w:r>
            <w:r w:rsidR="00CB574D">
              <w:t>: OR</w:t>
            </w:r>
            <w:r w:rsidRPr="00A01AC6">
              <w:t xml:space="preserve"> 1.02, 95% CI 0.46</w:t>
            </w:r>
            <w:r w:rsidR="00CB574D">
              <w:t xml:space="preserve"> to </w:t>
            </w:r>
            <w:r w:rsidRPr="00A01AC6">
              <w:t xml:space="preserve">2.30; p=0.95. </w:t>
            </w:r>
          </w:p>
        </w:tc>
        <w:tc>
          <w:tcPr>
            <w:tcW w:w="2411" w:type="dxa"/>
            <w:tcBorders>
              <w:top w:val="single" w:sz="4" w:space="0" w:color="auto"/>
              <w:left w:val="single" w:sz="4" w:space="0" w:color="auto"/>
              <w:bottom w:val="single" w:sz="4" w:space="0" w:color="auto"/>
              <w:right w:val="single" w:sz="4" w:space="0" w:color="auto"/>
            </w:tcBorders>
          </w:tcPr>
          <w:p w14:paraId="6B8691ED" w14:textId="77777777" w:rsidR="00A01AC6" w:rsidRDefault="00A01AC6" w:rsidP="001A36A7"/>
        </w:tc>
      </w:tr>
      <w:tr w:rsidR="00013666" w:rsidRPr="00B60FFF" w14:paraId="6EB77C41" w14:textId="77777777" w:rsidTr="0044218C">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418" w:type="dxa"/>
            <w:tcBorders>
              <w:top w:val="single" w:sz="4" w:space="0" w:color="auto"/>
              <w:left w:val="single" w:sz="4" w:space="0" w:color="auto"/>
              <w:bottom w:val="single" w:sz="4" w:space="0" w:color="auto"/>
              <w:right w:val="single" w:sz="4" w:space="0" w:color="auto"/>
            </w:tcBorders>
          </w:tcPr>
          <w:p w14:paraId="56E9E76C" w14:textId="0FF6E589" w:rsidR="00013666" w:rsidRDefault="00013666" w:rsidP="002747EA">
            <w:r>
              <w:t>Adane et al 2019</w:t>
            </w:r>
            <w:r w:rsidR="00D07346">
              <w:fldChar w:fldCharType="begin"/>
            </w:r>
            <w:r w:rsidR="002747EA">
              <w:instrText xml:space="preserve"> ADDIN EN.CITE &lt;EndNote&gt;&lt;Cite&gt;&lt;Author&gt;Adane&lt;/Author&gt;&lt;Year&gt;2019&lt;/Year&gt;&lt;RecNum&gt;1858&lt;/RecNum&gt;&lt;DisplayText&gt;&lt;style face="superscript" font="Trebuchet MS" size="9"&gt;394&lt;/style&gt;&lt;/DisplayText&gt;&lt;record&gt;&lt;rec-number&gt;1858&lt;/rec-number&gt;&lt;foreign-keys&gt;&lt;key app="EN" db-id="exvasrfx2dtraoesasxp2szsxa2df502592x" timestamp="1587794110"&gt;1858&lt;/key&gt;&lt;key app="ENWeb" db-id=""&gt;0&lt;/key&gt;&lt;/foreign-keys&gt;&lt;ref-type name="Journal Article"&gt;17&lt;/ref-type&gt;&lt;contributors&gt;&lt;authors&gt;&lt;author&gt;Adane, A.A.,&lt;/author&gt;&lt;author&gt;Shepherd, C.C.J.&lt;/author&gt;&lt;author&gt;Lim, F.J.&lt;/author&gt;&lt;author&gt;White, S.W.&lt;/author&gt;&lt;author&gt;Farrant, B.M.&lt;/author&gt;&lt;author&gt;Bailey, H.D.&lt;/author&gt;&lt;/authors&gt;&lt;/contributors&gt;&lt;titles&gt;&lt;title&gt;The impact of pre-pregnancy body mass index and gestational weight gain on placental abruption risk: a systematic review and meta-analysis&lt;/title&gt;&lt;secondary-title&gt;Arch Gynecol Obstet&lt;/secondary-title&gt;&lt;/titles&gt;&lt;periodical&gt;&lt;full-title&gt;Arch Gynecol Obstet&lt;/full-title&gt;&lt;/periodical&gt;&lt;pages&gt;1201-1210&lt;/pages&gt;&lt;volume&gt;300&lt;/volume&gt;&lt;number&gt;5&lt;/number&gt;&lt;section&gt;1201&lt;/section&gt;&lt;dates&gt;&lt;year&gt;2019&lt;/year&gt;&lt;/dates&gt;&lt;isbn&gt;0932-0067&amp;#xD;1432-0711&lt;/isbn&gt;&lt;urls&gt;&lt;/urls&gt;&lt;electronic-resource-num&gt;10.1007/s00404-019-05320-8&lt;/electronic-resource-num&gt;&lt;/record&gt;&lt;/Cite&gt;&lt;/EndNote&gt;</w:instrText>
            </w:r>
            <w:r w:rsidR="00D07346">
              <w:fldChar w:fldCharType="separate"/>
            </w:r>
            <w:r w:rsidR="002747EA" w:rsidRPr="002747EA">
              <w:rPr>
                <w:noProof/>
                <w:vertAlign w:val="superscript"/>
              </w:rPr>
              <w:t>394</w:t>
            </w:r>
            <w:r w:rsidR="00D07346">
              <w:fldChar w:fldCharType="end"/>
            </w:r>
          </w:p>
        </w:tc>
        <w:tc>
          <w:tcPr>
            <w:tcW w:w="1701" w:type="dxa"/>
            <w:tcBorders>
              <w:top w:val="single" w:sz="4" w:space="0" w:color="auto"/>
              <w:left w:val="single" w:sz="4" w:space="0" w:color="auto"/>
              <w:bottom w:val="single" w:sz="4" w:space="0" w:color="auto"/>
              <w:right w:val="single" w:sz="4" w:space="0" w:color="auto"/>
            </w:tcBorders>
          </w:tcPr>
          <w:p w14:paraId="665FF379" w14:textId="4896C121" w:rsidR="00013666" w:rsidRPr="00A01AC6" w:rsidRDefault="00E6794A" w:rsidP="00A01AC6">
            <w:r>
              <w:t xml:space="preserve">15 </w:t>
            </w:r>
            <w:r w:rsidR="00BA340B">
              <w:t xml:space="preserve">observational </w:t>
            </w:r>
            <w:r>
              <w:t>studies</w:t>
            </w:r>
          </w:p>
        </w:tc>
        <w:tc>
          <w:tcPr>
            <w:tcW w:w="4252" w:type="dxa"/>
            <w:tcBorders>
              <w:top w:val="single" w:sz="4" w:space="0" w:color="auto"/>
              <w:left w:val="single" w:sz="4" w:space="0" w:color="auto"/>
              <w:bottom w:val="single" w:sz="4" w:space="0" w:color="auto"/>
              <w:right w:val="single" w:sz="4" w:space="0" w:color="auto"/>
            </w:tcBorders>
          </w:tcPr>
          <w:p w14:paraId="0D3716A9" w14:textId="77777777" w:rsidR="00E6794A" w:rsidRPr="00E6794A" w:rsidRDefault="00E6794A" w:rsidP="00E6794A">
            <w:r w:rsidRPr="008E1F6E">
              <w:rPr>
                <w:b/>
              </w:rPr>
              <w:t>Aim</w:t>
            </w:r>
            <w:r>
              <w:t>: T</w:t>
            </w:r>
            <w:r w:rsidRPr="00E6794A">
              <w:t>o evaluate the associations between pre-pregnancy body mass index and</w:t>
            </w:r>
            <w:r>
              <w:t xml:space="preserve"> </w:t>
            </w:r>
            <w:r w:rsidRPr="00E6794A">
              <w:t>gestational weight gain and placental abruption.</w:t>
            </w:r>
          </w:p>
          <w:p w14:paraId="0A0C4F9D" w14:textId="55ACE13A" w:rsidR="00013666" w:rsidRPr="008E1F6E" w:rsidRDefault="00E6794A" w:rsidP="00A01AC6">
            <w:r w:rsidRPr="008E1F6E">
              <w:rPr>
                <w:rFonts w:ascii="Helvetica" w:hAnsi="Helvetica"/>
                <w:b/>
              </w:rPr>
              <w:t>Methods</w:t>
            </w:r>
            <w:r>
              <w:rPr>
                <w:rFonts w:ascii="Helvetica" w:hAnsi="Helvetica"/>
              </w:rPr>
              <w:t>:</w:t>
            </w:r>
            <w:r w:rsidRPr="00E6794A">
              <w:rPr>
                <w:rFonts w:ascii="Helvetica" w:hAnsi="Helvetica"/>
              </w:rPr>
              <w:t xml:space="preserve"> </w:t>
            </w:r>
            <w:r w:rsidRPr="00E6794A">
              <w:t>Relevant studies were identified from PubMed, EMBASE, Scopus and CINAHL. Unpublished findings from</w:t>
            </w:r>
            <w:r>
              <w:t xml:space="preserve"> </w:t>
            </w:r>
            <w:r w:rsidRPr="00E6794A">
              <w:t>analyses of linked population-based data sets from Western Australia (2012–2015, n = 114,792) were also included. Studies</w:t>
            </w:r>
            <w:r>
              <w:t xml:space="preserve"> </w:t>
            </w:r>
            <w:r w:rsidRPr="00E6794A">
              <w:t>evaluating pre-pregnancy body mass index and/or gestational weight gain and placental abruption were included. Two</w:t>
            </w:r>
            <w:r>
              <w:t xml:space="preserve"> </w:t>
            </w:r>
            <w:r w:rsidRPr="00E6794A">
              <w:t>independent reviewers evaluated studies for inclusion and quality. Data including odds ratios (ORs) and 95% confidence</w:t>
            </w:r>
            <w:r>
              <w:t xml:space="preserve"> </w:t>
            </w:r>
            <w:r w:rsidRPr="00E6794A">
              <w:t>intervals (CIs) were extracted and analysed by random effects meta-analysis.</w:t>
            </w:r>
          </w:p>
        </w:tc>
        <w:tc>
          <w:tcPr>
            <w:tcW w:w="4394" w:type="dxa"/>
            <w:tcBorders>
              <w:top w:val="single" w:sz="4" w:space="0" w:color="auto"/>
              <w:left w:val="single" w:sz="4" w:space="0" w:color="auto"/>
              <w:bottom w:val="single" w:sz="4" w:space="0" w:color="auto"/>
              <w:right w:val="single" w:sz="4" w:space="0" w:color="auto"/>
            </w:tcBorders>
          </w:tcPr>
          <w:p w14:paraId="761B4235" w14:textId="67AF3BD1" w:rsidR="00E6794A" w:rsidRDefault="00E6794A" w:rsidP="008E1F6E">
            <w:r>
              <w:t xml:space="preserve">Risk of placental abruption </w:t>
            </w:r>
            <w:r w:rsidRPr="00E6794A">
              <w:t xml:space="preserve">compared to </w:t>
            </w:r>
            <w:r w:rsidR="00BA340B">
              <w:t>healthy</w:t>
            </w:r>
            <w:r w:rsidRPr="00E6794A">
              <w:t xml:space="preserve"> weight women</w:t>
            </w:r>
            <w:r>
              <w:t>:</w:t>
            </w:r>
          </w:p>
          <w:p w14:paraId="1556E7AB" w14:textId="2A244F23" w:rsidR="00013666" w:rsidRPr="00BA340B" w:rsidRDefault="00E6794A" w:rsidP="008E1F6E">
            <w:pPr>
              <w:pStyle w:val="bullet"/>
            </w:pPr>
            <w:r>
              <w:t xml:space="preserve">Underweight: OR 1.4; </w:t>
            </w:r>
            <w:r w:rsidRPr="00E6794A">
              <w:t>95% CI</w:t>
            </w:r>
            <w:r>
              <w:t xml:space="preserve"> 1.1 to 1.7</w:t>
            </w:r>
          </w:p>
        </w:tc>
        <w:tc>
          <w:tcPr>
            <w:tcW w:w="2411" w:type="dxa"/>
            <w:tcBorders>
              <w:top w:val="single" w:sz="4" w:space="0" w:color="auto"/>
              <w:left w:val="single" w:sz="4" w:space="0" w:color="auto"/>
              <w:bottom w:val="single" w:sz="4" w:space="0" w:color="auto"/>
              <w:right w:val="single" w:sz="4" w:space="0" w:color="auto"/>
            </w:tcBorders>
          </w:tcPr>
          <w:p w14:paraId="42025659" w14:textId="77777777" w:rsidR="00013666" w:rsidRDefault="00013666" w:rsidP="001A36A7"/>
        </w:tc>
      </w:tr>
    </w:tbl>
    <w:p w14:paraId="09230886" w14:textId="3E440795" w:rsidR="00986BFF" w:rsidRDefault="009C163D" w:rsidP="00932C6D">
      <w:pPr>
        <w:pStyle w:val="TableName"/>
      </w:pPr>
      <w:bookmarkStart w:id="200" w:name="_Toc40956678"/>
      <w:r>
        <w:t xml:space="preserve">Q8 </w:t>
      </w:r>
      <w:r w:rsidR="00986BFF">
        <w:t>Risks associated with high pre-pregnancy BMI — SLRs</w:t>
      </w:r>
      <w:bookmarkEnd w:id="200"/>
    </w:p>
    <w:tbl>
      <w:tblPr>
        <w:tblStyle w:val="TableGrid"/>
        <w:tblW w:w="14176"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100: Q8 Risks associated with high pre-pregnancy BMI — SLRs"/>
      </w:tblPr>
      <w:tblGrid>
        <w:gridCol w:w="1418"/>
        <w:gridCol w:w="1701"/>
        <w:gridCol w:w="4252"/>
        <w:gridCol w:w="4394"/>
        <w:gridCol w:w="2411"/>
      </w:tblGrid>
      <w:tr w:rsidR="00986BFF" w:rsidRPr="00F350A6" w14:paraId="416E6457" w14:textId="77777777" w:rsidTr="005B079C">
        <w:trPr>
          <w:cantSplit/>
          <w:tblHeader/>
        </w:trPr>
        <w:tc>
          <w:tcPr>
            <w:tcW w:w="1418" w:type="dxa"/>
          </w:tcPr>
          <w:p w14:paraId="200AACB6" w14:textId="77777777" w:rsidR="00986BFF" w:rsidRPr="00F350A6" w:rsidRDefault="00986BFF" w:rsidP="00150085">
            <w:pPr>
              <w:keepNext/>
              <w:rPr>
                <w:b/>
              </w:rPr>
            </w:pPr>
            <w:r>
              <w:rPr>
                <w:b/>
              </w:rPr>
              <w:t>Study ref</w:t>
            </w:r>
          </w:p>
        </w:tc>
        <w:tc>
          <w:tcPr>
            <w:tcW w:w="1701" w:type="dxa"/>
          </w:tcPr>
          <w:p w14:paraId="54908627" w14:textId="77777777" w:rsidR="00986BFF" w:rsidRPr="00F350A6" w:rsidRDefault="00986BFF" w:rsidP="00150085">
            <w:pPr>
              <w:keepNext/>
              <w:rPr>
                <w:b/>
              </w:rPr>
            </w:pPr>
            <w:r>
              <w:rPr>
                <w:b/>
              </w:rPr>
              <w:t>N</w:t>
            </w:r>
          </w:p>
        </w:tc>
        <w:tc>
          <w:tcPr>
            <w:tcW w:w="4252" w:type="dxa"/>
          </w:tcPr>
          <w:p w14:paraId="47775D4F" w14:textId="77777777" w:rsidR="00986BFF" w:rsidRPr="00F350A6" w:rsidRDefault="00986BFF" w:rsidP="00150085">
            <w:pPr>
              <w:keepNext/>
              <w:rPr>
                <w:b/>
              </w:rPr>
            </w:pPr>
            <w:r>
              <w:rPr>
                <w:b/>
              </w:rPr>
              <w:t>Aim/methods</w:t>
            </w:r>
          </w:p>
        </w:tc>
        <w:tc>
          <w:tcPr>
            <w:tcW w:w="4394" w:type="dxa"/>
          </w:tcPr>
          <w:p w14:paraId="4943830E" w14:textId="77777777" w:rsidR="00986BFF" w:rsidRPr="00F350A6" w:rsidRDefault="00986BFF" w:rsidP="00150085">
            <w:pPr>
              <w:keepNext/>
              <w:rPr>
                <w:b/>
              </w:rPr>
            </w:pPr>
            <w:r>
              <w:rPr>
                <w:b/>
              </w:rPr>
              <w:t>Outcomes</w:t>
            </w:r>
          </w:p>
        </w:tc>
        <w:tc>
          <w:tcPr>
            <w:tcW w:w="2411" w:type="dxa"/>
          </w:tcPr>
          <w:p w14:paraId="3E078461" w14:textId="77777777" w:rsidR="00986BFF" w:rsidRDefault="00986BFF" w:rsidP="00150085">
            <w:pPr>
              <w:keepNext/>
              <w:rPr>
                <w:b/>
              </w:rPr>
            </w:pPr>
            <w:r>
              <w:rPr>
                <w:b/>
              </w:rPr>
              <w:t>Comments</w:t>
            </w:r>
          </w:p>
        </w:tc>
      </w:tr>
      <w:tr w:rsidR="001D6AA5" w:rsidRPr="00B60FFF" w14:paraId="41653437" w14:textId="77777777" w:rsidTr="000F59CA">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418" w:type="dxa"/>
            <w:tcBorders>
              <w:top w:val="single" w:sz="4" w:space="0" w:color="auto"/>
              <w:left w:val="single" w:sz="4" w:space="0" w:color="auto"/>
              <w:bottom w:val="single" w:sz="4" w:space="0" w:color="auto"/>
              <w:right w:val="single" w:sz="4" w:space="0" w:color="auto"/>
            </w:tcBorders>
          </w:tcPr>
          <w:p w14:paraId="52C118E3" w14:textId="30847120" w:rsidR="001D6AA5" w:rsidRDefault="001D6AA5" w:rsidP="002747EA">
            <w:r>
              <w:t>Adane et al 2019</w:t>
            </w:r>
            <w:r w:rsidR="00D07346">
              <w:fldChar w:fldCharType="begin"/>
            </w:r>
            <w:r w:rsidR="002747EA">
              <w:instrText xml:space="preserve"> ADDIN EN.CITE &lt;EndNote&gt;&lt;Cite&gt;&lt;Author&gt;Adane&lt;/Author&gt;&lt;Year&gt;2019&lt;/Year&gt;&lt;RecNum&gt;1858&lt;/RecNum&gt;&lt;DisplayText&gt;&lt;style face="superscript" font="Trebuchet MS" size="9"&gt;394&lt;/style&gt;&lt;/DisplayText&gt;&lt;record&gt;&lt;rec-number&gt;1858&lt;/rec-number&gt;&lt;foreign-keys&gt;&lt;key app="EN" db-id="exvasrfx2dtraoesasxp2szsxa2df502592x" timestamp="1587794110"&gt;1858&lt;/key&gt;&lt;key app="ENWeb" db-id=""&gt;0&lt;/key&gt;&lt;/foreign-keys&gt;&lt;ref-type name="Journal Article"&gt;17&lt;/ref-type&gt;&lt;contributors&gt;&lt;authors&gt;&lt;author&gt;Adane, A.A.,&lt;/author&gt;&lt;author&gt;Shepherd, C.C.J.&lt;/author&gt;&lt;author&gt;Lim, F.J.&lt;/author&gt;&lt;author&gt;White, S.W.&lt;/author&gt;&lt;author&gt;Farrant, B.M.&lt;/author&gt;&lt;author&gt;Bailey, H.D.&lt;/author&gt;&lt;/authors&gt;&lt;/contributors&gt;&lt;titles&gt;&lt;title&gt;The impact of pre-pregnancy body mass index and gestational weight gain on placental abruption risk: a systematic review and meta-analysis&lt;/title&gt;&lt;secondary-title&gt;Arch Gynecol Obstet&lt;/secondary-title&gt;&lt;/titles&gt;&lt;periodical&gt;&lt;full-title&gt;Arch Gynecol Obstet&lt;/full-title&gt;&lt;/periodical&gt;&lt;pages&gt;1201-1210&lt;/pages&gt;&lt;volume&gt;300&lt;/volume&gt;&lt;number&gt;5&lt;/number&gt;&lt;section&gt;1201&lt;/section&gt;&lt;dates&gt;&lt;year&gt;2019&lt;/year&gt;&lt;/dates&gt;&lt;isbn&gt;0932-0067&amp;#xD;1432-0711&lt;/isbn&gt;&lt;urls&gt;&lt;/urls&gt;&lt;electronic-resource-num&gt;10.1007/s00404-019-05320-8&lt;/electronic-resource-num&gt;&lt;/record&gt;&lt;/Cite&gt;&lt;/EndNote&gt;</w:instrText>
            </w:r>
            <w:r w:rsidR="00D07346">
              <w:fldChar w:fldCharType="separate"/>
            </w:r>
            <w:r w:rsidR="002747EA" w:rsidRPr="002747EA">
              <w:rPr>
                <w:noProof/>
                <w:vertAlign w:val="superscript"/>
              </w:rPr>
              <w:t>394</w:t>
            </w:r>
            <w:r w:rsidR="00D07346">
              <w:fldChar w:fldCharType="end"/>
            </w:r>
          </w:p>
        </w:tc>
        <w:tc>
          <w:tcPr>
            <w:tcW w:w="1701" w:type="dxa"/>
            <w:tcBorders>
              <w:top w:val="single" w:sz="4" w:space="0" w:color="auto"/>
              <w:left w:val="single" w:sz="4" w:space="0" w:color="auto"/>
              <w:bottom w:val="single" w:sz="4" w:space="0" w:color="auto"/>
              <w:right w:val="single" w:sz="4" w:space="0" w:color="auto"/>
            </w:tcBorders>
          </w:tcPr>
          <w:p w14:paraId="54E4A656" w14:textId="77777777" w:rsidR="001D6AA5" w:rsidRPr="00A01AC6" w:rsidRDefault="001D6AA5" w:rsidP="000F59CA">
            <w:r>
              <w:t>15 observational studies</w:t>
            </w:r>
          </w:p>
        </w:tc>
        <w:tc>
          <w:tcPr>
            <w:tcW w:w="4252" w:type="dxa"/>
            <w:tcBorders>
              <w:top w:val="single" w:sz="4" w:space="0" w:color="auto"/>
              <w:left w:val="single" w:sz="4" w:space="0" w:color="auto"/>
              <w:bottom w:val="single" w:sz="4" w:space="0" w:color="auto"/>
              <w:right w:val="single" w:sz="4" w:space="0" w:color="auto"/>
            </w:tcBorders>
          </w:tcPr>
          <w:p w14:paraId="62CE2455" w14:textId="77777777" w:rsidR="001D6AA5" w:rsidRPr="00E6794A" w:rsidRDefault="001D6AA5" w:rsidP="000F59CA">
            <w:r w:rsidRPr="00A96FD5">
              <w:rPr>
                <w:b/>
              </w:rPr>
              <w:t>Aim</w:t>
            </w:r>
            <w:r>
              <w:t>: T</w:t>
            </w:r>
            <w:r w:rsidRPr="00E6794A">
              <w:t>o evaluate the associations between pre-pregnancy body mass index and</w:t>
            </w:r>
            <w:r>
              <w:t xml:space="preserve"> </w:t>
            </w:r>
            <w:r w:rsidRPr="00E6794A">
              <w:t>gestational weight gain and placental abruption.</w:t>
            </w:r>
          </w:p>
          <w:p w14:paraId="1954AAB8" w14:textId="77777777" w:rsidR="001D6AA5" w:rsidRPr="00A96FD5" w:rsidRDefault="001D6AA5" w:rsidP="000F59CA">
            <w:r w:rsidRPr="00A96FD5">
              <w:rPr>
                <w:rFonts w:ascii="Helvetica" w:hAnsi="Helvetica"/>
                <w:b/>
              </w:rPr>
              <w:t>Methods</w:t>
            </w:r>
            <w:r>
              <w:rPr>
                <w:rFonts w:ascii="Helvetica" w:hAnsi="Helvetica"/>
              </w:rPr>
              <w:t>:</w:t>
            </w:r>
            <w:r w:rsidRPr="00E6794A">
              <w:rPr>
                <w:rFonts w:ascii="Helvetica" w:hAnsi="Helvetica"/>
              </w:rPr>
              <w:t xml:space="preserve"> </w:t>
            </w:r>
            <w:r w:rsidRPr="00E6794A">
              <w:t>Relevant studies were identified from PubMed, EMBASE, Scopus and CINAHL. Unpublished findings from</w:t>
            </w:r>
            <w:r>
              <w:t xml:space="preserve"> </w:t>
            </w:r>
            <w:r w:rsidRPr="00E6794A">
              <w:t>analyses of linked population-based data sets from Western Australia (2012–2015, n = 114,792) were also included. Studies</w:t>
            </w:r>
            <w:r>
              <w:t xml:space="preserve"> </w:t>
            </w:r>
            <w:r w:rsidRPr="00E6794A">
              <w:t>evaluating pre-pregnancy body mass index and/or gestational weight gain and placental abruption were included. Two</w:t>
            </w:r>
            <w:r>
              <w:t xml:space="preserve"> </w:t>
            </w:r>
            <w:r w:rsidRPr="00E6794A">
              <w:t>independent reviewers evaluated studies for inclusion and quality. Data including odds ratios (ORs) and 95% confidence</w:t>
            </w:r>
            <w:r>
              <w:t xml:space="preserve"> </w:t>
            </w:r>
            <w:r w:rsidRPr="00E6794A">
              <w:t>intervals (CIs) were extracted and analysed by random effects meta-analysis.</w:t>
            </w:r>
          </w:p>
        </w:tc>
        <w:tc>
          <w:tcPr>
            <w:tcW w:w="4394" w:type="dxa"/>
            <w:tcBorders>
              <w:top w:val="single" w:sz="4" w:space="0" w:color="auto"/>
              <w:left w:val="single" w:sz="4" w:space="0" w:color="auto"/>
              <w:bottom w:val="single" w:sz="4" w:space="0" w:color="auto"/>
              <w:right w:val="single" w:sz="4" w:space="0" w:color="auto"/>
            </w:tcBorders>
          </w:tcPr>
          <w:p w14:paraId="60262684" w14:textId="77777777" w:rsidR="001D6AA5" w:rsidRDefault="001D6AA5" w:rsidP="000F59CA">
            <w:r>
              <w:t xml:space="preserve">Risk of placental abruption </w:t>
            </w:r>
            <w:r w:rsidRPr="00E6794A">
              <w:t xml:space="preserve">compared to </w:t>
            </w:r>
            <w:r>
              <w:t>healthy</w:t>
            </w:r>
            <w:r w:rsidRPr="00E6794A">
              <w:t xml:space="preserve"> weight women</w:t>
            </w:r>
            <w:r>
              <w:t>:</w:t>
            </w:r>
          </w:p>
          <w:p w14:paraId="4FDC5131" w14:textId="77777777" w:rsidR="001D6AA5" w:rsidRDefault="001D6AA5" w:rsidP="000F59CA">
            <w:pPr>
              <w:pStyle w:val="bullet"/>
            </w:pPr>
            <w:r>
              <w:t>Overweight: OR 0.8; 95% CI 0.8 to 0.9</w:t>
            </w:r>
          </w:p>
          <w:p w14:paraId="5223B6EA" w14:textId="77777777" w:rsidR="001D6AA5" w:rsidRPr="00BA340B" w:rsidRDefault="001D6AA5" w:rsidP="000F59CA">
            <w:pPr>
              <w:pStyle w:val="bullet"/>
            </w:pPr>
            <w:r w:rsidRPr="00E6794A">
              <w:t>Obese</w:t>
            </w:r>
            <w:r>
              <w:t>:</w:t>
            </w:r>
            <w:r w:rsidRPr="00E6794A">
              <w:t xml:space="preserve"> </w:t>
            </w:r>
            <w:r>
              <w:t>OR 0.8; 95% CI 0.7 to</w:t>
            </w:r>
            <w:r w:rsidRPr="00E6794A">
              <w:t xml:space="preserve"> 0.9</w:t>
            </w:r>
          </w:p>
        </w:tc>
        <w:tc>
          <w:tcPr>
            <w:tcW w:w="2411" w:type="dxa"/>
            <w:tcBorders>
              <w:top w:val="single" w:sz="4" w:space="0" w:color="auto"/>
              <w:left w:val="single" w:sz="4" w:space="0" w:color="auto"/>
              <w:bottom w:val="single" w:sz="4" w:space="0" w:color="auto"/>
              <w:right w:val="single" w:sz="4" w:space="0" w:color="auto"/>
            </w:tcBorders>
          </w:tcPr>
          <w:p w14:paraId="3F2D2159" w14:textId="77777777" w:rsidR="001D6AA5" w:rsidRDefault="001D6AA5" w:rsidP="000F59CA"/>
        </w:tc>
      </w:tr>
      <w:tr w:rsidR="00AB7873" w:rsidRPr="00B60FFF" w14:paraId="3366ADDB" w14:textId="77777777" w:rsidTr="00BC6349">
        <w:trPr>
          <w:cantSplit/>
        </w:trPr>
        <w:tc>
          <w:tcPr>
            <w:tcW w:w="1418" w:type="dxa"/>
            <w:tcBorders>
              <w:top w:val="single" w:sz="4" w:space="0" w:color="auto"/>
              <w:left w:val="single" w:sz="4" w:space="0" w:color="auto"/>
              <w:bottom w:val="single" w:sz="4" w:space="0" w:color="auto"/>
              <w:right w:val="single" w:sz="4" w:space="0" w:color="auto"/>
            </w:tcBorders>
          </w:tcPr>
          <w:p w14:paraId="60920A9A" w14:textId="4D5F5D00" w:rsidR="00AB7873" w:rsidRDefault="00AB7873" w:rsidP="002747EA">
            <w:r>
              <w:t>Huang et al 2019</w:t>
            </w:r>
            <w:r w:rsidR="00D07346">
              <w:fldChar w:fldCharType="begin"/>
            </w:r>
            <w:r w:rsidR="002747EA">
              <w:instrText xml:space="preserve"> ADDIN EN.CITE &lt;EndNote&gt;&lt;Cite&gt;&lt;Author&gt;Huang&lt;/Author&gt;&lt;Year&gt;2019&lt;/Year&gt;&lt;RecNum&gt;1929&lt;/RecNum&gt;&lt;DisplayText&gt;&lt;style face="superscript" font="Trebuchet MS" size="9"&gt;398&lt;/style&gt;&lt;/DisplayText&gt;&lt;record&gt;&lt;rec-number&gt;1929&lt;/rec-number&gt;&lt;foreign-keys&gt;&lt;key app="EN" db-id="exvasrfx2dtraoesasxp2szsxa2df502592x" timestamp="1588645223"&gt;1929&lt;/key&gt;&lt;key app="ENWeb" db-id=""&gt;0&lt;/key&gt;&lt;/foreign-keys&gt;&lt;ref-type name="Journal Article"&gt;17&lt;/ref-type&gt;&lt;contributors&gt;&lt;authors&gt;&lt;author&gt;Huang, Y.&lt;/author&gt;&lt;author&gt;Ouyang, Y. Q.&lt;/author&gt;&lt;author&gt;Redding, S. R.&lt;/author&gt;&lt;/authors&gt;&lt;/contributors&gt;&lt;auth-address&gt;School of Health Sciences, Wuhan University, Wuhan, China.&lt;/auth-address&gt;&lt;titles&gt;&lt;title&gt;Maternal prepregnancy body mass index, gestational weight gain, and cessation of breastfeeding: A systematic review and meta-analysis&lt;/title&gt;&lt;secondary-title&gt;Breastfeed Med&lt;/secondary-title&gt;&lt;/titles&gt;&lt;periodical&gt;&lt;full-title&gt;Breastfeed Med&lt;/full-title&gt;&lt;/periodical&gt;&lt;pages&gt;366-374&lt;/pages&gt;&lt;volume&gt;14&lt;/volume&gt;&lt;number&gt;6&lt;/number&gt;&lt;edition&gt;2019/05/14&lt;/edition&gt;&lt;keywords&gt;&lt;keyword&gt;*Body Mass Index&lt;/keyword&gt;&lt;keyword&gt;Breast Feeding/*statistics &amp;amp; numerical data&lt;/keyword&gt;&lt;keyword&gt;Female&lt;/keyword&gt;&lt;keyword&gt;*Gestational Weight Gain&lt;/keyword&gt;&lt;keyword&gt;Humans&lt;/keyword&gt;&lt;keyword&gt;Obesity/*psychology&lt;/keyword&gt;&lt;keyword&gt;Pregnancy&lt;/keyword&gt;&lt;keyword&gt;Pregnancy Complications/*psychology&lt;/keyword&gt;&lt;keyword&gt;*breastfeeding&lt;/keyword&gt;&lt;keyword&gt;*prepregnancy BMI&lt;/keyword&gt;&lt;/keywords&gt;&lt;dates&gt;&lt;year&gt;2019&lt;/year&gt;&lt;pub-dates&gt;&lt;date&gt;Jul/Aug&lt;/date&gt;&lt;/pub-dates&gt;&lt;/dates&gt;&lt;isbn&gt;1556-8342 (Electronic)&amp;#xD;1556-8253 (Linking)&lt;/isbn&gt;&lt;accession-num&gt;31081684&lt;/accession-num&gt;&lt;urls&gt;&lt;related-urls&gt;&lt;url&gt;https://www.ncbi.nlm.nih.gov/pubmed/31081684&lt;/url&gt;&lt;/related-urls&gt;&lt;/urls&gt;&lt;electronic-resource-num&gt;10.1089/bfm.2018.0138&lt;/electronic-resource-num&gt;&lt;/record&gt;&lt;/Cite&gt;&lt;/EndNote&gt;</w:instrText>
            </w:r>
            <w:r w:rsidR="00D07346">
              <w:fldChar w:fldCharType="separate"/>
            </w:r>
            <w:r w:rsidR="002747EA" w:rsidRPr="002747EA">
              <w:rPr>
                <w:noProof/>
                <w:vertAlign w:val="superscript"/>
              </w:rPr>
              <w:t>398</w:t>
            </w:r>
            <w:r w:rsidR="00D07346">
              <w:fldChar w:fldCharType="end"/>
            </w:r>
          </w:p>
        </w:tc>
        <w:tc>
          <w:tcPr>
            <w:tcW w:w="1701" w:type="dxa"/>
            <w:tcBorders>
              <w:top w:val="single" w:sz="4" w:space="0" w:color="auto"/>
              <w:left w:val="single" w:sz="4" w:space="0" w:color="auto"/>
              <w:bottom w:val="single" w:sz="4" w:space="0" w:color="auto"/>
              <w:right w:val="single" w:sz="4" w:space="0" w:color="auto"/>
            </w:tcBorders>
          </w:tcPr>
          <w:p w14:paraId="5DAD9660" w14:textId="77777777" w:rsidR="00AB7873" w:rsidRDefault="00AB7873" w:rsidP="00BC6349">
            <w:r>
              <w:t>30 cohort studies</w:t>
            </w:r>
          </w:p>
        </w:tc>
        <w:tc>
          <w:tcPr>
            <w:tcW w:w="4252" w:type="dxa"/>
            <w:tcBorders>
              <w:top w:val="single" w:sz="4" w:space="0" w:color="auto"/>
              <w:left w:val="single" w:sz="4" w:space="0" w:color="auto"/>
              <w:bottom w:val="single" w:sz="4" w:space="0" w:color="auto"/>
              <w:right w:val="single" w:sz="4" w:space="0" w:color="auto"/>
            </w:tcBorders>
          </w:tcPr>
          <w:p w14:paraId="676ED84F" w14:textId="77777777" w:rsidR="00AB7873" w:rsidRDefault="00AB7873" w:rsidP="00BC6349">
            <w:r w:rsidRPr="00A96FD5">
              <w:rPr>
                <w:b/>
              </w:rPr>
              <w:t>Aim</w:t>
            </w:r>
            <w:r>
              <w:t>: T</w:t>
            </w:r>
            <w:r w:rsidRPr="00AB7873">
              <w:t xml:space="preserve">o explore the effect of different prepregnancy BMI and gestational weight gain (GWG) categories on breastfeeding initiation and cessation. </w:t>
            </w:r>
          </w:p>
          <w:p w14:paraId="226D3D12" w14:textId="77777777" w:rsidR="00AB7873" w:rsidRPr="00785971" w:rsidRDefault="00AB7873" w:rsidP="00BC6349">
            <w:pPr>
              <w:rPr>
                <w:b/>
              </w:rPr>
            </w:pPr>
            <w:r w:rsidRPr="00A96FD5">
              <w:rPr>
                <w:b/>
              </w:rPr>
              <w:t>Methods</w:t>
            </w:r>
            <w:r w:rsidRPr="00AB7873">
              <w:t xml:space="preserve">: Cohort studies were systematically searched in Embase, Web of Science, PubMed, and CINAHL databases from database establishment to February 2019. Summary risk ratio (RR) on breastfeeding initiation and cessation was estimated with the use of a random-effects model. </w:t>
            </w:r>
          </w:p>
        </w:tc>
        <w:tc>
          <w:tcPr>
            <w:tcW w:w="4394" w:type="dxa"/>
            <w:tcBorders>
              <w:top w:val="single" w:sz="4" w:space="0" w:color="auto"/>
              <w:left w:val="single" w:sz="4" w:space="0" w:color="auto"/>
              <w:bottom w:val="single" w:sz="4" w:space="0" w:color="auto"/>
              <w:right w:val="single" w:sz="4" w:space="0" w:color="auto"/>
            </w:tcBorders>
          </w:tcPr>
          <w:p w14:paraId="7B7530DE" w14:textId="4C337EE3" w:rsidR="00AB7873" w:rsidRDefault="00AB7873" w:rsidP="00BC6349">
            <w:r w:rsidRPr="00AB7873">
              <w:t>Prepregnanc</w:t>
            </w:r>
            <w:r>
              <w:t xml:space="preserve">y obesity was </w:t>
            </w:r>
            <w:r w:rsidR="00B33774">
              <w:t xml:space="preserve">associated with </w:t>
            </w:r>
            <w:r w:rsidR="00010C73">
              <w:t>increased likelihood of</w:t>
            </w:r>
            <w:r>
              <w:t>:</w:t>
            </w:r>
          </w:p>
          <w:p w14:paraId="1D92366E" w14:textId="4B86EA7F" w:rsidR="00AB7873" w:rsidRDefault="00010C73" w:rsidP="008E1F6E">
            <w:pPr>
              <w:pStyle w:val="bullet"/>
            </w:pPr>
            <w:r>
              <w:t xml:space="preserve">not initiating </w:t>
            </w:r>
            <w:r w:rsidR="00AB7873">
              <w:t xml:space="preserve">breastfeeding: RR 1.49, 95%CI </w:t>
            </w:r>
            <w:r w:rsidR="00AB7873" w:rsidRPr="00AB7873">
              <w:t>1.33</w:t>
            </w:r>
            <w:r w:rsidR="00AB7873">
              <w:t xml:space="preserve"> to 1.67</w:t>
            </w:r>
          </w:p>
          <w:p w14:paraId="3F3EFDA2" w14:textId="3155230B" w:rsidR="00AB7873" w:rsidRDefault="00010C73" w:rsidP="008E1F6E">
            <w:pPr>
              <w:pStyle w:val="bullet"/>
            </w:pPr>
            <w:r>
              <w:t xml:space="preserve">not initiating </w:t>
            </w:r>
            <w:r w:rsidR="00AB7873" w:rsidRPr="00AB7873">
              <w:t xml:space="preserve">exclusive </w:t>
            </w:r>
            <w:r w:rsidR="00AB7873">
              <w:t xml:space="preserve">breastfeeding: </w:t>
            </w:r>
            <w:r w:rsidR="00AB7873" w:rsidRPr="00AB7873">
              <w:t>RR</w:t>
            </w:r>
            <w:r w:rsidR="001B7FEA">
              <w:t xml:space="preserve"> 1.26, 95%</w:t>
            </w:r>
            <w:r w:rsidR="00AB7873">
              <w:t xml:space="preserve">CI </w:t>
            </w:r>
            <w:r w:rsidR="00AB7873" w:rsidRPr="00AB7873">
              <w:t>1.17</w:t>
            </w:r>
            <w:r w:rsidR="00AB7873">
              <w:t xml:space="preserve"> to </w:t>
            </w:r>
            <w:r w:rsidR="00AB7873" w:rsidRPr="00AB7873">
              <w:t>1.36</w:t>
            </w:r>
          </w:p>
          <w:p w14:paraId="53CCA45E" w14:textId="72898DA3" w:rsidR="00AB7873" w:rsidRPr="00F97659" w:rsidRDefault="00010C73" w:rsidP="008E1F6E">
            <w:pPr>
              <w:pStyle w:val="bullet"/>
            </w:pPr>
            <w:r>
              <w:t xml:space="preserve">lower duration of </w:t>
            </w:r>
            <w:r w:rsidR="00AB7873" w:rsidRPr="00AB7873">
              <w:t>any breastfeeding</w:t>
            </w:r>
            <w:r>
              <w:t>:</w:t>
            </w:r>
            <w:r w:rsidR="00897FD0">
              <w:t xml:space="preserve"> RR 1.34 95%</w:t>
            </w:r>
            <w:r w:rsidR="00AB7873">
              <w:t xml:space="preserve">CI </w:t>
            </w:r>
            <w:r w:rsidR="00897FD0">
              <w:t xml:space="preserve">1.16 to </w:t>
            </w:r>
            <w:r w:rsidR="00AB7873">
              <w:t>1.56</w:t>
            </w:r>
            <w:r w:rsidR="00AB7873" w:rsidRPr="00AB7873">
              <w:t xml:space="preserve">. </w:t>
            </w:r>
          </w:p>
        </w:tc>
        <w:tc>
          <w:tcPr>
            <w:tcW w:w="2411" w:type="dxa"/>
            <w:tcBorders>
              <w:top w:val="single" w:sz="4" w:space="0" w:color="auto"/>
              <w:left w:val="single" w:sz="4" w:space="0" w:color="auto"/>
              <w:bottom w:val="single" w:sz="4" w:space="0" w:color="auto"/>
              <w:right w:val="single" w:sz="4" w:space="0" w:color="auto"/>
            </w:tcBorders>
          </w:tcPr>
          <w:p w14:paraId="6CCA9944" w14:textId="77777777" w:rsidR="00AB7873" w:rsidRDefault="00AB7873" w:rsidP="00BC6349"/>
        </w:tc>
      </w:tr>
      <w:tr w:rsidR="0065605C" w:rsidRPr="00B60FFF" w14:paraId="33BE20FA" w14:textId="77777777" w:rsidTr="005B079C">
        <w:trPr>
          <w:cantSplit/>
        </w:trPr>
        <w:tc>
          <w:tcPr>
            <w:tcW w:w="1418" w:type="dxa"/>
          </w:tcPr>
          <w:p w14:paraId="57E51891" w14:textId="539E3731" w:rsidR="0065605C" w:rsidRDefault="0065605C" w:rsidP="002747EA">
            <w:r>
              <w:t>Liu et al 2016</w:t>
            </w:r>
            <w:r w:rsidR="00D07346">
              <w:fldChar w:fldCharType="begin">
                <w:fldData xml:space="preserve">PEVuZE5vdGU+PENpdGU+PEF1dGhvcj5MaXU8L0F1dGhvcj48WWVhcj4yMDE2PC9ZZWFyPjxSZWNO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</w:fldData>
              </w:fldChar>
            </w:r>
            <w:r w:rsidR="002747EA">
              <w:instrText xml:space="preserve"> ADDIN EN.CITE </w:instrText>
            </w:r>
            <w:r w:rsidR="002747EA">
              <w:fldChar w:fldCharType="begin">
                <w:fldData xml:space="preserve">PEVuZE5vdGU+PENpdGU+PEF1dGhvcj5MaXU8L0F1dGhvcj48WWVhcj4yMDE2PC9ZZWFyPjxSZWNO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</w:fldData>
              </w:fldChar>
            </w:r>
            <w:r w:rsidR="002747EA">
              <w:instrText xml:space="preserve"> ADDIN EN.CITE.DATA </w:instrText>
            </w:r>
            <w:r w:rsidR="002747EA">
              <w:fldChar w:fldCharType="end"/>
            </w:r>
            <w:r w:rsidR="00D07346">
              <w:fldChar w:fldCharType="separate"/>
            </w:r>
            <w:r w:rsidR="002747EA" w:rsidRPr="002747EA">
              <w:rPr>
                <w:noProof/>
                <w:vertAlign w:val="superscript"/>
              </w:rPr>
              <w:t>389</w:t>
            </w:r>
            <w:r w:rsidR="00D07346">
              <w:fldChar w:fldCharType="end"/>
            </w:r>
          </w:p>
        </w:tc>
        <w:tc>
          <w:tcPr>
            <w:tcW w:w="1701" w:type="dxa"/>
          </w:tcPr>
          <w:p w14:paraId="0AEC494C" w14:textId="77777777" w:rsidR="0065605C" w:rsidRDefault="0065605C" w:rsidP="00150085">
            <w:r>
              <w:t>60 studies</w:t>
            </w:r>
          </w:p>
          <w:p w14:paraId="25C49B30" w14:textId="77777777" w:rsidR="0065605C" w:rsidRDefault="0065605C" w:rsidP="00150085">
            <w:r w:rsidRPr="00106C4B">
              <w:t>1,392,799 women</w:t>
            </w:r>
          </w:p>
        </w:tc>
        <w:tc>
          <w:tcPr>
            <w:tcW w:w="4252" w:type="dxa"/>
          </w:tcPr>
          <w:p w14:paraId="02824B38" w14:textId="77777777" w:rsidR="0065605C" w:rsidRDefault="0065605C" w:rsidP="00150085">
            <w:r w:rsidRPr="008E1F6E">
              <w:rPr>
                <w:b/>
              </w:rPr>
              <w:t>Aim</w:t>
            </w:r>
            <w:r>
              <w:t xml:space="preserve">: </w:t>
            </w:r>
            <w:r w:rsidRPr="00106C4B">
              <w:t xml:space="preserve">To quantify the association between maternal pre-pregnancy body mass index (BMI) and perinatal outcomes. </w:t>
            </w:r>
          </w:p>
          <w:p w14:paraId="5B8C6175" w14:textId="77777777" w:rsidR="0065605C" w:rsidRDefault="0065605C" w:rsidP="00150085">
            <w:r w:rsidRPr="008E1F6E">
              <w:rPr>
                <w:b/>
              </w:rPr>
              <w:t>Methods</w:t>
            </w:r>
            <w:r w:rsidRPr="00106C4B">
              <w:t xml:space="preserve">: We systematically reviewed and collected studies on maternal pre-pregnancy BMI and perinatal outcomes published up to 31 August 2015. For each study, we constructed separate two-by-two tables to calculate the odds ratios (ORs) and 95% confidence intervals (CI). </w:t>
            </w:r>
          </w:p>
        </w:tc>
        <w:tc>
          <w:tcPr>
            <w:tcW w:w="4394" w:type="dxa"/>
          </w:tcPr>
          <w:p w14:paraId="3FEAE2FC" w14:textId="02B06ED9" w:rsidR="0065605C" w:rsidRDefault="0065605C" w:rsidP="00495D1E">
            <w:r w:rsidRPr="00106C4B">
              <w:t>When mothers were overweight, their infants had</w:t>
            </w:r>
            <w:r>
              <w:t xml:space="preserve"> a significantly higher risk of:</w:t>
            </w:r>
          </w:p>
          <w:p w14:paraId="3693E115" w14:textId="5717A7F0" w:rsidR="0065605C" w:rsidRDefault="0065605C" w:rsidP="008E1F6E">
            <w:pPr>
              <w:pStyle w:val="bullet"/>
            </w:pPr>
            <w:r>
              <w:t xml:space="preserve">large for gestational age: OR, 1.45, 95%CI 1.29 to </w:t>
            </w:r>
            <w:r w:rsidRPr="00106C4B">
              <w:t>1.63</w:t>
            </w:r>
          </w:p>
          <w:p w14:paraId="1D18D8E0" w14:textId="53FA029D" w:rsidR="0065605C" w:rsidRDefault="0065605C" w:rsidP="008E1F6E">
            <w:pPr>
              <w:pStyle w:val="bullet"/>
            </w:pPr>
            <w:r>
              <w:t>macrosomia: OR, 1.70, 95%CI</w:t>
            </w:r>
            <w:r w:rsidRPr="00106C4B">
              <w:t xml:space="preserve"> 1.55</w:t>
            </w:r>
            <w:r>
              <w:t xml:space="preserve"> to </w:t>
            </w:r>
            <w:r w:rsidRPr="00106C4B">
              <w:t xml:space="preserve">1.87 </w:t>
            </w:r>
          </w:p>
          <w:p w14:paraId="5506BA52" w14:textId="0042B1C2" w:rsidR="0065605C" w:rsidRDefault="0065605C" w:rsidP="008E1F6E">
            <w:pPr>
              <w:pStyle w:val="bullet"/>
            </w:pPr>
            <w:r w:rsidRPr="00106C4B">
              <w:t>admi</w:t>
            </w:r>
            <w:r>
              <w:t xml:space="preserve">ssion </w:t>
            </w:r>
            <w:r w:rsidRPr="00106C4B">
              <w:t>to th</w:t>
            </w:r>
            <w:r>
              <w:t>e neonatal intensive care unit: OR, 1.29, 95%CI</w:t>
            </w:r>
            <w:r w:rsidRPr="00106C4B">
              <w:t xml:space="preserve"> 1.12</w:t>
            </w:r>
            <w:r>
              <w:t xml:space="preserve"> to </w:t>
            </w:r>
            <w:r w:rsidRPr="00106C4B">
              <w:t>1.48</w:t>
            </w:r>
          </w:p>
          <w:p w14:paraId="23EE3E51" w14:textId="2C836DDE" w:rsidR="0065605C" w:rsidRDefault="0065605C" w:rsidP="008E1F6E">
            <w:pPr>
              <w:pStyle w:val="bullet"/>
            </w:pPr>
            <w:r>
              <w:t>stillbirth: OR, 1.27, 95%CI</w:t>
            </w:r>
            <w:r w:rsidRPr="00106C4B">
              <w:t xml:space="preserve"> 1.18</w:t>
            </w:r>
            <w:r>
              <w:t xml:space="preserve"> to </w:t>
            </w:r>
            <w:r w:rsidRPr="00106C4B">
              <w:t xml:space="preserve">1.36 </w:t>
            </w:r>
          </w:p>
          <w:p w14:paraId="08ED44F8" w14:textId="70E4BFBC" w:rsidR="0065605C" w:rsidRDefault="0065605C">
            <w:r w:rsidRPr="00106C4B">
              <w:t>When mothers were obese, their infants had</w:t>
            </w:r>
            <w:r>
              <w:t xml:space="preserve"> a significantly higher risk of:</w:t>
            </w:r>
          </w:p>
          <w:p w14:paraId="0851DA70" w14:textId="6CE13E30" w:rsidR="00251D3C" w:rsidRDefault="00251D3C" w:rsidP="008E1F6E">
            <w:pPr>
              <w:pStyle w:val="bullet"/>
            </w:pPr>
            <w:r>
              <w:t>low birth weight: OR, 1.24, 95%CI 1.09 to 1.41</w:t>
            </w:r>
          </w:p>
          <w:p w14:paraId="756A6620" w14:textId="4735BBF3" w:rsidR="0065605C" w:rsidRDefault="0065605C" w:rsidP="008E1F6E">
            <w:pPr>
              <w:pStyle w:val="bullet"/>
            </w:pPr>
            <w:r>
              <w:t>large for gestational age: OR 1.88, 95%CI</w:t>
            </w:r>
            <w:r w:rsidRPr="00106C4B">
              <w:t xml:space="preserve"> 1.67</w:t>
            </w:r>
            <w:r>
              <w:t xml:space="preserve"> to </w:t>
            </w:r>
            <w:r w:rsidRPr="00106C4B">
              <w:t>2.11</w:t>
            </w:r>
          </w:p>
          <w:p w14:paraId="63CFB348" w14:textId="3641BF7F" w:rsidR="0065605C" w:rsidRDefault="0065605C" w:rsidP="008E1F6E">
            <w:pPr>
              <w:pStyle w:val="bullet"/>
            </w:pPr>
            <w:r>
              <w:t xml:space="preserve">macrosomia: </w:t>
            </w:r>
            <w:r w:rsidRPr="00106C4B">
              <w:t>OR</w:t>
            </w:r>
            <w:r>
              <w:t xml:space="preserve"> 2.92, 95%CI</w:t>
            </w:r>
            <w:r w:rsidRPr="00106C4B">
              <w:t xml:space="preserve"> 2.67</w:t>
            </w:r>
            <w:r>
              <w:t xml:space="preserve"> to 3.20</w:t>
            </w:r>
          </w:p>
          <w:p w14:paraId="159F7DF4" w14:textId="1EFDA728" w:rsidR="0065605C" w:rsidRDefault="0065605C" w:rsidP="008E1F6E">
            <w:pPr>
              <w:pStyle w:val="bullet"/>
            </w:pPr>
            <w:r>
              <w:t>admission</w:t>
            </w:r>
            <w:r w:rsidRPr="00106C4B">
              <w:t xml:space="preserve"> to </w:t>
            </w:r>
            <w:r>
              <w:t xml:space="preserve">neonatal intensive care unit: </w:t>
            </w:r>
            <w:r w:rsidRPr="00106C4B">
              <w:t>OR</w:t>
            </w:r>
            <w:r>
              <w:t xml:space="preserve"> 1.91, 95%CI</w:t>
            </w:r>
            <w:r w:rsidRPr="00106C4B">
              <w:t xml:space="preserve"> 1.60</w:t>
            </w:r>
            <w:r>
              <w:t xml:space="preserve"> to </w:t>
            </w:r>
            <w:r w:rsidRPr="00106C4B">
              <w:t>2.29</w:t>
            </w:r>
          </w:p>
          <w:p w14:paraId="5EDA953B" w14:textId="565BD627" w:rsidR="0065605C" w:rsidRDefault="0065605C" w:rsidP="008E1F6E">
            <w:pPr>
              <w:pStyle w:val="bullet"/>
            </w:pPr>
            <w:r>
              <w:t xml:space="preserve">stillbirth: </w:t>
            </w:r>
            <w:r w:rsidRPr="00106C4B">
              <w:t>OR</w:t>
            </w:r>
            <w:r>
              <w:t xml:space="preserve"> 1.81, 95%CI</w:t>
            </w:r>
            <w:r w:rsidRPr="00106C4B">
              <w:t xml:space="preserve"> 1.69-1.93, </w:t>
            </w:r>
          </w:p>
        </w:tc>
        <w:tc>
          <w:tcPr>
            <w:tcW w:w="2411" w:type="dxa"/>
          </w:tcPr>
          <w:p w14:paraId="029BF2CC" w14:textId="77777777" w:rsidR="0065605C" w:rsidRDefault="0065605C" w:rsidP="00150085"/>
        </w:tc>
      </w:tr>
      <w:tr w:rsidR="00986BFF" w:rsidRPr="00B60FFF" w14:paraId="7BD86EAC" w14:textId="77777777" w:rsidTr="008E1F6E">
        <w:trPr>
          <w:cantSplit/>
        </w:trPr>
        <w:tc>
          <w:tcPr>
            <w:tcW w:w="1418" w:type="dxa"/>
            <w:tcBorders>
              <w:bottom w:val="single" w:sz="4" w:space="0" w:color="auto"/>
            </w:tcBorders>
          </w:tcPr>
          <w:p w14:paraId="430C350C" w14:textId="75429E9D" w:rsidR="00986BFF" w:rsidRDefault="00986BFF" w:rsidP="002747EA">
            <w:r>
              <w:t>Liu et al 2019</w:t>
            </w:r>
            <w:r w:rsidR="00D07346">
              <w:fldChar w:fldCharType="begin">
                <w:fldData xml:space="preserve">PEVuZE5vdGU+PENpdGU+PEF1dGhvcj5MaXU8L0F1dGhvcj48WWVhcj4yMDE5PC9ZZWFyPjxSZWNO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</w:fldData>
              </w:fldChar>
            </w:r>
            <w:r w:rsidR="002747EA">
              <w:instrText xml:space="preserve"> ADDIN EN.CITE </w:instrText>
            </w:r>
            <w:r w:rsidR="002747EA">
              <w:fldChar w:fldCharType="begin">
                <w:fldData xml:space="preserve">PEVuZE5vdGU+PENpdGU+PEF1dGhvcj5MaXU8L0F1dGhvcj48WWVhcj4yMDE5PC9ZZWFyPjxSZWNO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</w:fldData>
              </w:fldChar>
            </w:r>
            <w:r w:rsidR="002747EA">
              <w:instrText xml:space="preserve"> ADDIN EN.CITE.DATA </w:instrText>
            </w:r>
            <w:r w:rsidR="002747EA">
              <w:fldChar w:fldCharType="end"/>
            </w:r>
            <w:r w:rsidR="00D07346">
              <w:fldChar w:fldCharType="separate"/>
            </w:r>
            <w:r w:rsidR="002747EA" w:rsidRPr="002747EA">
              <w:rPr>
                <w:noProof/>
                <w:vertAlign w:val="superscript"/>
              </w:rPr>
              <w:t>390</w:t>
            </w:r>
            <w:r w:rsidR="00D07346">
              <w:fldChar w:fldCharType="end"/>
            </w:r>
          </w:p>
        </w:tc>
        <w:tc>
          <w:tcPr>
            <w:tcW w:w="1701" w:type="dxa"/>
            <w:tcBorders>
              <w:bottom w:val="single" w:sz="4" w:space="0" w:color="auto"/>
            </w:tcBorders>
          </w:tcPr>
          <w:p w14:paraId="465BE639" w14:textId="77777777" w:rsidR="00986BFF" w:rsidRDefault="00986BFF" w:rsidP="00150085">
            <w:r>
              <w:t>46 cohort studies</w:t>
            </w:r>
          </w:p>
        </w:tc>
        <w:tc>
          <w:tcPr>
            <w:tcW w:w="4252" w:type="dxa"/>
            <w:tcBorders>
              <w:bottom w:val="single" w:sz="4" w:space="0" w:color="auto"/>
            </w:tcBorders>
          </w:tcPr>
          <w:p w14:paraId="4E9C02E1" w14:textId="77777777" w:rsidR="00986BFF" w:rsidRDefault="00986BFF" w:rsidP="00150085">
            <w:r>
              <w:t>Aim: T</w:t>
            </w:r>
            <w:r w:rsidRPr="00986BFF">
              <w:t xml:space="preserve">o evaluate maternal BMI and the risk of harmful neonatal outcomes in China. </w:t>
            </w:r>
          </w:p>
          <w:p w14:paraId="52275A56" w14:textId="77777777" w:rsidR="00986BFF" w:rsidRPr="005629DA" w:rsidRDefault="00986BFF" w:rsidP="00150085">
            <w:pPr>
              <w:rPr>
                <w:b/>
              </w:rPr>
            </w:pPr>
            <w:r w:rsidRPr="00EC2135">
              <w:rPr>
                <w:b/>
              </w:rPr>
              <w:t>Methods</w:t>
            </w:r>
            <w:r w:rsidRPr="00986BFF">
              <w:t>: Six databases identified 2454 articles; 46 met the inclusion criteria for this study. The dichotomous data on maternal BMI and harmful neonatal outcomes were extracted. Pooled statistics (odds ratios, ORs) were derived from Stata/SE, ver. 12.0. Sensitivity analyses assessed the robustness of the results. Meta-regression and subgroup meta-analyses explored heterogeneity.</w:t>
            </w:r>
          </w:p>
        </w:tc>
        <w:tc>
          <w:tcPr>
            <w:tcW w:w="4394" w:type="dxa"/>
            <w:tcBorders>
              <w:bottom w:val="single" w:sz="4" w:space="0" w:color="auto"/>
            </w:tcBorders>
          </w:tcPr>
          <w:p w14:paraId="4AC184F6" w14:textId="77777777" w:rsidR="00986BFF" w:rsidRDefault="00986BFF" w:rsidP="00150085">
            <w:r>
              <w:t>C</w:t>
            </w:r>
            <w:r w:rsidRPr="00986BFF">
              <w:t>ompared with normal BMI, high maternal BMI is associated with</w:t>
            </w:r>
            <w:r>
              <w:t>:</w:t>
            </w:r>
          </w:p>
          <w:p w14:paraId="7D16A489" w14:textId="4159B132" w:rsidR="00986BFF" w:rsidRDefault="00986BFF" w:rsidP="00150085">
            <w:pPr>
              <w:pStyle w:val="bullet"/>
            </w:pPr>
            <w:r w:rsidRPr="00986BFF">
              <w:t xml:space="preserve">macrosomia </w:t>
            </w:r>
            <w:r>
              <w:t xml:space="preserve">≥4000 g: </w:t>
            </w:r>
            <w:r w:rsidRPr="00986BFF">
              <w:t>OR 1.91, 95% CI 1.75</w:t>
            </w:r>
            <w:r>
              <w:t xml:space="preserve"> to </w:t>
            </w:r>
            <w:r w:rsidRPr="00986BFF">
              <w:t>2.09</w:t>
            </w:r>
          </w:p>
          <w:p w14:paraId="68B30D6F" w14:textId="0AE21CD3" w:rsidR="00986BFF" w:rsidRDefault="00986BFF" w:rsidP="00150085">
            <w:pPr>
              <w:pStyle w:val="bullet"/>
            </w:pPr>
            <w:r>
              <w:t>large</w:t>
            </w:r>
            <w:r w:rsidRPr="00986BFF">
              <w:t xml:space="preserve"> for g</w:t>
            </w:r>
            <w:r>
              <w:t>estational age: OR 1.88, 95% CI 1.64 to 2.15</w:t>
            </w:r>
          </w:p>
          <w:p w14:paraId="62F47665" w14:textId="73423F1E" w:rsidR="00986BFF" w:rsidRDefault="00986BFF" w:rsidP="00986BFF">
            <w:pPr>
              <w:pStyle w:val="bullet"/>
            </w:pPr>
            <w:r>
              <w:t xml:space="preserve">preterm birth: </w:t>
            </w:r>
            <w:r w:rsidRPr="00986BFF">
              <w:t>OR 1.38, 95% CI 1.25</w:t>
            </w:r>
            <w:r>
              <w:t xml:space="preserve"> to 2.52</w:t>
            </w:r>
            <w:r w:rsidRPr="00986BFF">
              <w:t xml:space="preserve"> </w:t>
            </w:r>
          </w:p>
          <w:p w14:paraId="7089F975" w14:textId="3CA03FD4" w:rsidR="00986BFF" w:rsidRDefault="00986BFF" w:rsidP="00986BFF">
            <w:pPr>
              <w:pStyle w:val="bullet"/>
            </w:pPr>
            <w:r>
              <w:t>neonatal asphyxia: OR 1.74, 95% CI 1.39 to 2.17</w:t>
            </w:r>
          </w:p>
        </w:tc>
        <w:tc>
          <w:tcPr>
            <w:tcW w:w="2411" w:type="dxa"/>
            <w:tcBorders>
              <w:bottom w:val="single" w:sz="4" w:space="0" w:color="auto"/>
            </w:tcBorders>
          </w:tcPr>
          <w:p w14:paraId="7833F204" w14:textId="77777777" w:rsidR="00986BFF" w:rsidRDefault="00986BFF" w:rsidP="00150085"/>
        </w:tc>
      </w:tr>
      <w:tr w:rsidR="0044218C" w:rsidRPr="00B60FFF" w14:paraId="5EE3675F" w14:textId="77777777" w:rsidTr="008E1F6E">
        <w:trPr>
          <w:cantSplit/>
        </w:trPr>
        <w:tc>
          <w:tcPr>
            <w:tcW w:w="1418" w:type="dxa"/>
            <w:tcBorders>
              <w:top w:val="single" w:sz="4" w:space="0" w:color="auto"/>
              <w:left w:val="single" w:sz="4" w:space="0" w:color="auto"/>
              <w:bottom w:val="single" w:sz="4" w:space="0" w:color="auto"/>
              <w:right w:val="single" w:sz="4" w:space="0" w:color="auto"/>
            </w:tcBorders>
          </w:tcPr>
          <w:p w14:paraId="1FC5DC96" w14:textId="27CDF713" w:rsidR="0044218C" w:rsidRDefault="0044218C" w:rsidP="002747EA">
            <w:r>
              <w:t>Torloni et al 2009</w:t>
            </w:r>
            <w:r w:rsidR="00D07346">
              <w:fldChar w:fldCharType="begin"/>
            </w:r>
            <w:r w:rsidR="002747EA">
              <w:instrText xml:space="preserve"> ADDIN EN.CITE &lt;EndNote&gt;&lt;Cite&gt;&lt;Author&gt;Torloni&lt;/Author&gt;&lt;Year&gt;2009&lt;/Year&gt;&lt;RecNum&gt;1865&lt;/RecNum&gt;&lt;DisplayText&gt;&lt;style face="superscript" font="Trebuchet MS" size="9"&gt;395&lt;/style&gt;&lt;/DisplayText&gt;&lt;record&gt;&lt;rec-number&gt;1865&lt;/rec-number&gt;&lt;foreign-keys&gt;&lt;key app="EN" db-id="exvasrfx2dtraoesasxp2szsxa2df502592x" timestamp="1587794175"&gt;1865&lt;/key&gt;&lt;key app="ENWeb" db-id=""&gt;0&lt;/key&gt;&lt;/foreign-keys&gt;&lt;ref-type name="Journal Article"&gt;17&lt;/ref-type&gt;&lt;contributors&gt;&lt;authors&gt;&lt;author&gt;Torloni, M. R.&lt;/author&gt;&lt;author&gt;Betran, A. P.&lt;/author&gt;&lt;author&gt;Horta, B. L.&lt;/author&gt;&lt;author&gt;Nakamura, M. U.&lt;/author&gt;&lt;author&gt;Atallah, A. N.&lt;/author&gt;&lt;author&gt;Moron, A. F.&lt;/author&gt;&lt;author&gt;Valente, O.&lt;/author&gt;&lt;/authors&gt;&lt;/contributors&gt;&lt;auth-address&gt;Department of Emergency and Evidence Based Medicine, Sao Paulo Federal University, Sao Paulo, Brazil.&lt;/auth-address&gt;&lt;titles&gt;&lt;title&gt;Prepregnancy BMI and the risk of gestational diabetes: a systematic review of the literature with meta-analysis&lt;/title&gt;&lt;secondary-title&gt;Obes Rev&lt;/secondary-title&gt;&lt;/titles&gt;&lt;periodical&gt;&lt;full-title&gt;Obes Rev&lt;/full-title&gt;&lt;/periodical&gt;&lt;pages&gt;194-203&lt;/pages&gt;&lt;volume&gt;10&lt;/volume&gt;&lt;number&gt;2&lt;/number&gt;&lt;edition&gt;2008/12/06&lt;/edition&gt;&lt;keywords&gt;&lt;keyword&gt;*Body Mass Index&lt;/keyword&gt;&lt;keyword&gt;Diabetes, Gestational/*epidemiology&lt;/keyword&gt;&lt;keyword&gt;Female&lt;/keyword&gt;&lt;keyword&gt;Humans&lt;/keyword&gt;&lt;keyword&gt;Pregnancy&lt;/keyword&gt;&lt;keyword&gt;Risk Factors&lt;/keyword&gt;&lt;/keywords&gt;&lt;dates&gt;&lt;year&gt;2009&lt;/year&gt;&lt;pub-dates&gt;&lt;date&gt;Mar&lt;/date&gt;&lt;/pub-dates&gt;&lt;/dates&gt;&lt;isbn&gt;1467-789X (Electronic)&amp;#xD;1467-7881 (Linking)&lt;/isbn&gt;&lt;accession-num&gt;19055539&lt;/accession-num&gt;&lt;urls&gt;&lt;related-urls&gt;&lt;url&gt;https://www.ncbi.nlm.nih.gov/pubmed/19055539&lt;/url&gt;&lt;/related-urls&gt;&lt;/urls&gt;&lt;electronic-resource-num&gt;10.1111/j.1467-789X.2008.00541.x&lt;/electronic-resource-num&gt;&lt;/record&gt;&lt;/Cite&gt;&lt;/EndNote&gt;</w:instrText>
            </w:r>
            <w:r w:rsidR="00D07346">
              <w:fldChar w:fldCharType="separate"/>
            </w:r>
            <w:r w:rsidR="002747EA" w:rsidRPr="002747EA">
              <w:rPr>
                <w:noProof/>
                <w:vertAlign w:val="superscript"/>
              </w:rPr>
              <w:t>395</w:t>
            </w:r>
            <w:r w:rsidR="00D07346">
              <w:fldChar w:fldCharType="end"/>
            </w:r>
          </w:p>
        </w:tc>
        <w:tc>
          <w:tcPr>
            <w:tcW w:w="1701" w:type="dxa"/>
            <w:tcBorders>
              <w:top w:val="single" w:sz="4" w:space="0" w:color="auto"/>
              <w:left w:val="single" w:sz="4" w:space="0" w:color="auto"/>
              <w:bottom w:val="single" w:sz="4" w:space="0" w:color="auto"/>
              <w:right w:val="single" w:sz="4" w:space="0" w:color="auto"/>
            </w:tcBorders>
          </w:tcPr>
          <w:p w14:paraId="04AC2FC7" w14:textId="77777777" w:rsidR="0044218C" w:rsidRDefault="0044218C" w:rsidP="00150085">
            <w:r>
              <w:t xml:space="preserve">70 studies </w:t>
            </w:r>
            <w:r w:rsidRPr="0044218C">
              <w:t>(59 cohorts and 11 case-controls)</w:t>
            </w:r>
          </w:p>
          <w:p w14:paraId="5CB18B21" w14:textId="77777777" w:rsidR="0044218C" w:rsidRDefault="0044218C" w:rsidP="00150085">
            <w:r w:rsidRPr="0044218C">
              <w:t>671 945 women</w:t>
            </w:r>
          </w:p>
          <w:p w14:paraId="223366C7" w14:textId="77777777" w:rsidR="0044218C" w:rsidRDefault="0044218C" w:rsidP="00150085"/>
        </w:tc>
        <w:tc>
          <w:tcPr>
            <w:tcW w:w="4252" w:type="dxa"/>
            <w:tcBorders>
              <w:top w:val="single" w:sz="4" w:space="0" w:color="auto"/>
              <w:left w:val="single" w:sz="4" w:space="0" w:color="auto"/>
              <w:bottom w:val="single" w:sz="4" w:space="0" w:color="auto"/>
              <w:right w:val="single" w:sz="4" w:space="0" w:color="auto"/>
            </w:tcBorders>
          </w:tcPr>
          <w:p w14:paraId="28FAA873" w14:textId="77777777" w:rsidR="0044218C" w:rsidRDefault="0044218C" w:rsidP="00150085">
            <w:r w:rsidRPr="00EC2135">
              <w:rPr>
                <w:b/>
              </w:rPr>
              <w:t>Aim</w:t>
            </w:r>
            <w:r>
              <w:t>: T</w:t>
            </w:r>
            <w:r w:rsidRPr="0044218C">
              <w:t xml:space="preserve">o assess and quantify the risk for gestational diabetes mellitus (GDM) according to prepregnancy maternal body mass index (BMI). </w:t>
            </w:r>
          </w:p>
          <w:p w14:paraId="331D1A8C" w14:textId="77777777" w:rsidR="0044218C" w:rsidRPr="001365D7" w:rsidRDefault="0044218C" w:rsidP="00150085">
            <w:pPr>
              <w:rPr>
                <w:b/>
              </w:rPr>
            </w:pPr>
            <w:r w:rsidRPr="00EC2135">
              <w:rPr>
                <w:b/>
              </w:rPr>
              <w:t>Methods</w:t>
            </w:r>
            <w:r>
              <w:t>:</w:t>
            </w:r>
            <w:r w:rsidRPr="0044218C">
              <w:t xml:space="preserve"> Four electronic databases were searched for publications (1977-2007). BMI was elected as the only measure of obesity, and all diagnostic criteria for GDM were accepted. Studies with selective screening for GDM were excluded. There were no language restrictions. The methodological quality of primary studies was assessed. Most studies were of high or medium quality.</w:t>
            </w:r>
          </w:p>
        </w:tc>
        <w:tc>
          <w:tcPr>
            <w:tcW w:w="4394" w:type="dxa"/>
            <w:tcBorders>
              <w:top w:val="single" w:sz="4" w:space="0" w:color="auto"/>
              <w:left w:val="single" w:sz="4" w:space="0" w:color="auto"/>
              <w:bottom w:val="single" w:sz="4" w:space="0" w:color="auto"/>
              <w:right w:val="single" w:sz="4" w:space="0" w:color="auto"/>
            </w:tcBorders>
          </w:tcPr>
          <w:p w14:paraId="15DF651A" w14:textId="77777777" w:rsidR="00150085" w:rsidRDefault="0044218C" w:rsidP="00150085">
            <w:r w:rsidRPr="0044218C">
              <w:t xml:space="preserve">Compared with women with a </w:t>
            </w:r>
            <w:r>
              <w:t xml:space="preserve">healthy </w:t>
            </w:r>
            <w:r w:rsidRPr="0044218C">
              <w:t xml:space="preserve">BMI, </w:t>
            </w:r>
            <w:r>
              <w:t>risk of gestational diabetes:</w:t>
            </w:r>
          </w:p>
          <w:p w14:paraId="6DE21CCF" w14:textId="363648F3" w:rsidR="0044218C" w:rsidRDefault="0044218C" w:rsidP="008E1F6E">
            <w:pPr>
              <w:pStyle w:val="bullet"/>
            </w:pPr>
            <w:r>
              <w:t>overweight: 1.97; 95% CI 1.77 to 2.19</w:t>
            </w:r>
          </w:p>
          <w:p w14:paraId="17CA9F1B" w14:textId="4AFBEDFA" w:rsidR="0044218C" w:rsidRDefault="0044218C" w:rsidP="008E1F6E">
            <w:pPr>
              <w:pStyle w:val="bullet"/>
            </w:pPr>
            <w:r>
              <w:t xml:space="preserve">moderately obese: 3.01; </w:t>
            </w:r>
            <w:r w:rsidRPr="0044218C">
              <w:t>95% CI 2.34 to 3.87</w:t>
            </w:r>
          </w:p>
          <w:p w14:paraId="1F81F693" w14:textId="115A1F01" w:rsidR="0044218C" w:rsidRDefault="0044218C" w:rsidP="008E1F6E">
            <w:pPr>
              <w:pStyle w:val="bullet"/>
            </w:pPr>
            <w:r w:rsidRPr="0044218C">
              <w:t>morbidly obese</w:t>
            </w:r>
            <w:r>
              <w:t>: 5.55; 95% CI 4.27 to 7.21</w:t>
            </w:r>
            <w:r w:rsidRPr="0044218C">
              <w:t xml:space="preserve">. </w:t>
            </w:r>
          </w:p>
          <w:p w14:paraId="7E902D5F" w14:textId="57DD277D" w:rsidR="0044218C" w:rsidRPr="0044218C" w:rsidRDefault="0044218C">
            <w:r w:rsidRPr="0044218C">
              <w:t>For every 1 kg m(-2) increase in BMI, the prevalence of GDM increased by 0.92% (95% CI 0.73 to 1.10).</w:t>
            </w:r>
          </w:p>
        </w:tc>
        <w:tc>
          <w:tcPr>
            <w:tcW w:w="2411" w:type="dxa"/>
            <w:tcBorders>
              <w:top w:val="single" w:sz="4" w:space="0" w:color="auto"/>
              <w:left w:val="single" w:sz="4" w:space="0" w:color="auto"/>
              <w:bottom w:val="single" w:sz="4" w:space="0" w:color="auto"/>
              <w:right w:val="single" w:sz="4" w:space="0" w:color="auto"/>
            </w:tcBorders>
          </w:tcPr>
          <w:p w14:paraId="7C297E68" w14:textId="77777777" w:rsidR="0044218C" w:rsidRDefault="0044218C" w:rsidP="00150085"/>
        </w:tc>
      </w:tr>
      <w:tr w:rsidR="00A16B99" w:rsidRPr="00B60FFF" w14:paraId="7F8EA296" w14:textId="77777777" w:rsidTr="008E1F6E">
        <w:tc>
          <w:tcPr>
            <w:tcW w:w="1418" w:type="dxa"/>
            <w:tcBorders>
              <w:top w:val="single" w:sz="4" w:space="0" w:color="auto"/>
              <w:left w:val="single" w:sz="4" w:space="0" w:color="auto"/>
              <w:bottom w:val="single" w:sz="4" w:space="0" w:color="auto"/>
              <w:right w:val="single" w:sz="4" w:space="0" w:color="auto"/>
            </w:tcBorders>
          </w:tcPr>
          <w:p w14:paraId="2FE1A0C7" w14:textId="18CB16A8" w:rsidR="00A16B99" w:rsidRDefault="00A16B99" w:rsidP="002747EA">
            <w:r>
              <w:t>Goto et al 2017</w:t>
            </w:r>
            <w:r w:rsidR="00D07346">
              <w:fldChar w:fldCharType="begin"/>
            </w:r>
            <w:r w:rsidR="002747EA">
              <w:instrText xml:space="preserve"> ADDIN EN.CITE &lt;EndNote&gt;&lt;Cite&gt;&lt;Author&gt;Goto&lt;/Author&gt;&lt;Year&gt;2017&lt;/Year&gt;&lt;RecNum&gt;1862&lt;/RecNum&gt;&lt;DisplayText&gt;&lt;style face="superscript" font="Trebuchet MS" size="9"&gt;391&lt;/style&gt;&lt;/DisplayText&gt;&lt;record&gt;&lt;rec-number&gt;1862&lt;/rec-number&gt;&lt;foreign-keys&gt;&lt;key app="EN" db-id="exvasrfx2dtraoesasxp2szsxa2df502592x" timestamp="1587794145"&gt;1862&lt;/key&gt;&lt;key app="ENWeb" db-id=""&gt;0&lt;/key&gt;&lt;/foreign-keys&gt;&lt;ref-type name="Journal Article"&gt;17&lt;/ref-type&gt;&lt;contributors&gt;&lt;authors&gt;&lt;author&gt;Goto, E.&lt;/author&gt;&lt;/authors&gt;&lt;/contributors&gt;&lt;auth-address&gt;a Department of Medicine and Public Health , Nagoya Medical Science Research Institute , Nagoya , Japan.&lt;/auth-address&gt;&lt;titles&gt;&lt;title&gt;Dose-response association between maternal body mass index and small for gestational age: a meta-analysis&lt;/title&gt;&lt;secondary-title&gt;J Matern Fetal Neonatal Med&lt;/secondary-title&gt;&lt;/titles&gt;&lt;periodical&gt;&lt;full-title&gt;J Matern Fetal Neonatal Med&lt;/full-title&gt;&lt;/periodical&gt;&lt;pages&gt;213-218&lt;/pages&gt;&lt;volume&gt;30&lt;/volume&gt;&lt;number&gt;2&lt;/number&gt;&lt;edition&gt;2016/03/24&lt;/edition&gt;&lt;keywords&gt;&lt;keyword&gt;*Body Mass Index&lt;/keyword&gt;&lt;keyword&gt;Body Weight/*physiology&lt;/keyword&gt;&lt;keyword&gt;Female&lt;/keyword&gt;&lt;keyword&gt;Humans&lt;/keyword&gt;&lt;keyword&gt;Infant, Newborn&lt;/keyword&gt;&lt;keyword&gt;*Infant, Small for Gestational Age&lt;/keyword&gt;&lt;keyword&gt;Pregnancy&lt;/keyword&gt;&lt;keyword&gt;Pregnancy Complications&lt;/keyword&gt;&lt;keyword&gt;Risk Factors&lt;/keyword&gt;&lt;keyword&gt;*Anthropometry&lt;/keyword&gt;&lt;keyword&gt;*meta-analysis&lt;/keyword&gt;&lt;keyword&gt;*risk&lt;/keyword&gt;&lt;keyword&gt;*small for gestational age&lt;/keyword&gt;&lt;/keywords&gt;&lt;dates&gt;&lt;year&gt;2017&lt;/year&gt;&lt;pub-dates&gt;&lt;date&gt;Jan&lt;/date&gt;&lt;/pub-dates&gt;&lt;/dates&gt;&lt;isbn&gt;1476-4954 (Electronic)&amp;#xD;1476-4954 (Linking)&lt;/isbn&gt;&lt;accession-num&gt;27002363&lt;/accession-num&gt;&lt;urls&gt;&lt;related-urls&gt;&lt;url&gt;https://www.ncbi.nlm.nih.gov/pubmed/27002363&lt;/url&gt;&lt;/related-urls&gt;&lt;/urls&gt;&lt;electronic-resource-num&gt;10.3109/14767058.2016.1169519&lt;/electronic-resource-num&gt;&lt;/record&gt;&lt;/Cite&gt;&lt;/EndNote&gt;</w:instrText>
            </w:r>
            <w:r w:rsidR="00D07346">
              <w:fldChar w:fldCharType="separate"/>
            </w:r>
            <w:r w:rsidR="002747EA" w:rsidRPr="002747EA">
              <w:rPr>
                <w:noProof/>
                <w:vertAlign w:val="superscript"/>
              </w:rPr>
              <w:t>391</w:t>
            </w:r>
            <w:r w:rsidR="00D07346">
              <w:fldChar w:fldCharType="end"/>
            </w:r>
          </w:p>
        </w:tc>
        <w:tc>
          <w:tcPr>
            <w:tcW w:w="1701" w:type="dxa"/>
            <w:tcBorders>
              <w:top w:val="single" w:sz="4" w:space="0" w:color="auto"/>
              <w:left w:val="single" w:sz="4" w:space="0" w:color="auto"/>
              <w:bottom w:val="single" w:sz="4" w:space="0" w:color="auto"/>
              <w:right w:val="single" w:sz="4" w:space="0" w:color="auto"/>
            </w:tcBorders>
          </w:tcPr>
          <w:p w14:paraId="7DE1C3BD" w14:textId="77777777" w:rsidR="00A16B99" w:rsidRDefault="00A16B99" w:rsidP="009F491F">
            <w:r>
              <w:t>323,</w:t>
            </w:r>
            <w:r w:rsidRPr="00D71665">
              <w:t>243</w:t>
            </w:r>
            <w:r>
              <w:t xml:space="preserve"> women</w:t>
            </w:r>
          </w:p>
        </w:tc>
        <w:tc>
          <w:tcPr>
            <w:tcW w:w="4252" w:type="dxa"/>
            <w:tcBorders>
              <w:top w:val="single" w:sz="4" w:space="0" w:color="auto"/>
              <w:left w:val="single" w:sz="4" w:space="0" w:color="auto"/>
              <w:bottom w:val="single" w:sz="4" w:space="0" w:color="auto"/>
              <w:right w:val="single" w:sz="4" w:space="0" w:color="auto"/>
            </w:tcBorders>
          </w:tcPr>
          <w:p w14:paraId="591F1482" w14:textId="77777777" w:rsidR="00A16B99" w:rsidRDefault="00A16B99" w:rsidP="009F491F">
            <w:r w:rsidRPr="00EC2135">
              <w:rPr>
                <w:b/>
              </w:rPr>
              <w:t>Aim</w:t>
            </w:r>
            <w:r>
              <w:t>: T</w:t>
            </w:r>
            <w:r w:rsidRPr="00D71665">
              <w:t xml:space="preserve">o determine the dose-response relationships between maternal anthropometric variables and risk of small for gestational age (SGA). </w:t>
            </w:r>
          </w:p>
          <w:p w14:paraId="186299F8" w14:textId="77777777" w:rsidR="00A16B99" w:rsidRPr="00EC2135" w:rsidRDefault="00A16B99" w:rsidP="009F491F">
            <w:pPr>
              <w:rPr>
                <w:b/>
              </w:rPr>
            </w:pPr>
            <w:r w:rsidRPr="00EC2135">
              <w:rPr>
                <w:b/>
              </w:rPr>
              <w:t>Methods</w:t>
            </w:r>
            <w:r w:rsidRPr="00D71665">
              <w:t xml:space="preserve">: Linear and nonlinear dose-response meta-analyses were performed to summarize the adjusted relative risks of SGA. Ten databases, including PubMed (MEDLINE), were searched. Study quality was assessed using the Newcastle-Ottawa scale. </w:t>
            </w:r>
          </w:p>
        </w:tc>
        <w:tc>
          <w:tcPr>
            <w:tcW w:w="4394" w:type="dxa"/>
            <w:tcBorders>
              <w:top w:val="single" w:sz="4" w:space="0" w:color="auto"/>
              <w:left w:val="single" w:sz="4" w:space="0" w:color="auto"/>
              <w:bottom w:val="single" w:sz="4" w:space="0" w:color="auto"/>
              <w:right w:val="single" w:sz="4" w:space="0" w:color="auto"/>
            </w:tcBorders>
          </w:tcPr>
          <w:p w14:paraId="19B9714C" w14:textId="77777777" w:rsidR="00A16B99" w:rsidRPr="00A16B99" w:rsidRDefault="00A16B99" w:rsidP="009F491F">
            <w:r>
              <w:t>R</w:t>
            </w:r>
            <w:r w:rsidRPr="00A16B99">
              <w:t>isk of SGA relative to the mean</w:t>
            </w:r>
            <w:r>
              <w:t xml:space="preserve"> (</w:t>
            </w:r>
            <w:r w:rsidRPr="00B77F42">
              <w:t>21.5 kg/m</w:t>
            </w:r>
            <w:r w:rsidRPr="00EC2135">
              <w:rPr>
                <w:vertAlign w:val="superscript"/>
              </w:rPr>
              <w:t>2</w:t>
            </w:r>
            <w:r>
              <w:t>):</w:t>
            </w:r>
          </w:p>
          <w:p w14:paraId="186548B3" w14:textId="420FDA42" w:rsidR="00A16B99" w:rsidRDefault="00A16B99" w:rsidP="009F491F">
            <w:pPr>
              <w:pStyle w:val="bullet"/>
            </w:pPr>
            <w:r w:rsidRPr="00B77F42">
              <w:t>24.5 kg/m</w:t>
            </w:r>
            <w:r>
              <w:t xml:space="preserve">2: RR </w:t>
            </w:r>
            <w:r w:rsidRPr="00B77F42">
              <w:t xml:space="preserve">0.876 (0.814 </w:t>
            </w:r>
            <w:r>
              <w:t>to</w:t>
            </w:r>
            <w:r w:rsidRPr="00B77F42">
              <w:t xml:space="preserve"> 0.942)</w:t>
            </w:r>
          </w:p>
          <w:p w14:paraId="00A2ACA2" w14:textId="07D319C7" w:rsidR="00A16B99" w:rsidRDefault="00A16B99" w:rsidP="009F491F">
            <w:pPr>
              <w:pStyle w:val="bullet"/>
            </w:pPr>
            <w:r w:rsidRPr="00B77F42">
              <w:t>27.5 kg/m</w:t>
            </w:r>
            <w:r>
              <w:t xml:space="preserve">2: RR </w:t>
            </w:r>
            <w:r w:rsidRPr="00B77F42">
              <w:t xml:space="preserve">0.805 (0.693 </w:t>
            </w:r>
            <w:r>
              <w:t>to</w:t>
            </w:r>
            <w:r w:rsidRPr="00B77F42">
              <w:t xml:space="preserve"> 0.936)</w:t>
            </w:r>
          </w:p>
          <w:p w14:paraId="7BC57FC4" w14:textId="6FC4BB45" w:rsidR="00A16B99" w:rsidRPr="00A16B99" w:rsidRDefault="00A16B99" w:rsidP="00A16B99">
            <w:pPr>
              <w:pStyle w:val="bullet"/>
            </w:pPr>
            <w:r w:rsidRPr="00B77F42">
              <w:t>30.5 kg/m2</w:t>
            </w:r>
            <w:r>
              <w:t xml:space="preserve">: RR </w:t>
            </w:r>
            <w:r w:rsidRPr="00B77F42">
              <w:t xml:space="preserve">0.763 (0.603 </w:t>
            </w:r>
            <w:r>
              <w:t>to</w:t>
            </w:r>
            <w:r w:rsidRPr="00B77F42">
              <w:t xml:space="preserve"> 0.964)</w:t>
            </w:r>
          </w:p>
        </w:tc>
        <w:tc>
          <w:tcPr>
            <w:tcW w:w="2411" w:type="dxa"/>
            <w:tcBorders>
              <w:top w:val="single" w:sz="4" w:space="0" w:color="auto"/>
              <w:left w:val="single" w:sz="4" w:space="0" w:color="auto"/>
              <w:bottom w:val="single" w:sz="4" w:space="0" w:color="auto"/>
              <w:right w:val="single" w:sz="4" w:space="0" w:color="auto"/>
            </w:tcBorders>
          </w:tcPr>
          <w:p w14:paraId="62C375E4" w14:textId="77777777" w:rsidR="00A16B99" w:rsidRDefault="00A16B99" w:rsidP="009F491F"/>
        </w:tc>
      </w:tr>
      <w:tr w:rsidR="00965FB4" w:rsidRPr="00B60FFF" w14:paraId="6DAA45F7" w14:textId="77777777" w:rsidTr="008E1F6E">
        <w:trPr>
          <w:cantSplit/>
        </w:trPr>
        <w:tc>
          <w:tcPr>
            <w:tcW w:w="1418" w:type="dxa"/>
            <w:tcBorders>
              <w:top w:val="single" w:sz="4" w:space="0" w:color="auto"/>
              <w:left w:val="single" w:sz="4" w:space="0" w:color="auto"/>
              <w:bottom w:val="single" w:sz="4" w:space="0" w:color="auto"/>
              <w:right w:val="single" w:sz="4" w:space="0" w:color="auto"/>
            </w:tcBorders>
          </w:tcPr>
          <w:p w14:paraId="120BAD8E" w14:textId="01B45C39" w:rsidR="00965FB4" w:rsidRDefault="00965FB4" w:rsidP="002747EA">
            <w:r>
              <w:t>Yu et al 2013</w:t>
            </w:r>
            <w:r w:rsidR="00D07346">
              <w:fldChar w:fldCharType="begin"/>
            </w:r>
            <w:r w:rsidR="002747EA">
              <w:instrText xml:space="preserve"> ADDIN EN.CITE &lt;EndNote&gt;&lt;Cite&gt;&lt;Author&gt;Yu&lt;/Author&gt;&lt;Year&gt;2013&lt;/Year&gt;&lt;RecNum&gt;1867&lt;/RecNum&gt;&lt;DisplayText&gt;&lt;style face="superscript" font="Trebuchet MS" size="9"&gt;392&lt;/style&gt;&lt;/DisplayText&gt;&lt;record&gt;&lt;rec-number&gt;1867&lt;/rec-number&gt;&lt;foreign-keys&gt;&lt;key app="EN" db-id="exvasrfx2dtraoesasxp2szsxa2df502592x" timestamp="1587875400"&gt;1867&lt;/key&gt;&lt;/foreign-keys&gt;&lt;ref-type name="Journal Article"&gt;17&lt;/ref-type&gt;&lt;contributors&gt;&lt;authors&gt;&lt;author&gt;Yu, Z.&lt;/author&gt;&lt;author&gt;Han, S.&lt;/author&gt;&lt;author&gt;Zhu, J.&lt;/author&gt;&lt;author&gt;Sun, X.&lt;/author&gt;&lt;author&gt;Ji, C.&lt;/author&gt;&lt;author&gt;Guo, X.&lt;/author&gt;&lt;/authors&gt;&lt;/contributors&gt;&lt;auth-address&gt;State Key Laboratory of Reproductive Medicine, Department of Pediatrics, Nanjing Maternity and Child Health Care Hospital, Nanjing Medical University, Nanjing, China.&lt;/auth-address&gt;&lt;titles&gt;&lt;title&gt;Pre-pregnancy body mass index in relation to infant birth weight and offspring overweight/obesity: a systematic review and meta-analysis&lt;/title&gt;&lt;secondary-title&gt;PLoS One&lt;/secondary-title&gt;&lt;/titles&gt;&lt;periodical&gt;&lt;full-title&gt;PLoS One&lt;/full-title&gt;&lt;/periodical&gt;&lt;pages&gt;e61627&lt;/pages&gt;&lt;volume&gt;8&lt;/volume&gt;&lt;number&gt;4&lt;/number&gt;&lt;edition&gt;2013/04/25&lt;/edition&gt;&lt;keywords&gt;&lt;keyword&gt;Birth Weight/*physiology&lt;/keyword&gt;&lt;keyword&gt;*Body Mass Index&lt;/keyword&gt;&lt;keyword&gt;Female&lt;/keyword&gt;&lt;keyword&gt;Humans&lt;/keyword&gt;&lt;keyword&gt;Infant, Newborn&lt;/keyword&gt;&lt;keyword&gt;Obesity/*epidemiology&lt;/keyword&gt;&lt;keyword&gt;Overweight/*epidemiology&lt;/keyword&gt;&lt;keyword&gt;Pregnancy&lt;/keyword&gt;&lt;/keywords&gt;&lt;dates&gt;&lt;year&gt;2013&lt;/year&gt;&lt;/dates&gt;&lt;isbn&gt;1932-6203 (Electronic)&amp;#xD;1932-6203 (Linking)&lt;/isbn&gt;&lt;accession-num&gt;23613888&lt;/accession-num&gt;&lt;urls&gt;&lt;related-urls&gt;&lt;url&gt;https://www.ncbi.nlm.nih.gov/pubmed/23613888&lt;/url&gt;&lt;/related-urls&gt;&lt;/urls&gt;&lt;custom2&gt;PMC3628788&lt;/custom2&gt;&lt;electronic-resource-num&gt;10.1371/journal.pone.0061627&lt;/electronic-resource-num&gt;&lt;/record&gt;&lt;/Cite&gt;&lt;/EndNote&gt;</w:instrText>
            </w:r>
            <w:r w:rsidR="00D07346">
              <w:fldChar w:fldCharType="separate"/>
            </w:r>
            <w:r w:rsidR="002747EA" w:rsidRPr="002747EA">
              <w:rPr>
                <w:noProof/>
                <w:vertAlign w:val="superscript"/>
              </w:rPr>
              <w:t>392</w:t>
            </w:r>
            <w:r w:rsidR="00D07346">
              <w:fldChar w:fldCharType="end"/>
            </w:r>
          </w:p>
        </w:tc>
        <w:tc>
          <w:tcPr>
            <w:tcW w:w="1701" w:type="dxa"/>
            <w:tcBorders>
              <w:top w:val="single" w:sz="4" w:space="0" w:color="auto"/>
              <w:left w:val="single" w:sz="4" w:space="0" w:color="auto"/>
              <w:bottom w:val="single" w:sz="4" w:space="0" w:color="auto"/>
              <w:right w:val="single" w:sz="4" w:space="0" w:color="auto"/>
            </w:tcBorders>
          </w:tcPr>
          <w:p w14:paraId="650DD3D6" w14:textId="77777777" w:rsidR="00965FB4" w:rsidRDefault="00965FB4" w:rsidP="009F491F">
            <w:r>
              <w:t>45 studies</w:t>
            </w:r>
          </w:p>
        </w:tc>
        <w:tc>
          <w:tcPr>
            <w:tcW w:w="4252" w:type="dxa"/>
            <w:tcBorders>
              <w:top w:val="single" w:sz="4" w:space="0" w:color="auto"/>
              <w:left w:val="single" w:sz="4" w:space="0" w:color="auto"/>
              <w:bottom w:val="single" w:sz="4" w:space="0" w:color="auto"/>
              <w:right w:val="single" w:sz="4" w:space="0" w:color="auto"/>
            </w:tcBorders>
          </w:tcPr>
          <w:p w14:paraId="5E84B2E0" w14:textId="77777777" w:rsidR="00965FB4" w:rsidRDefault="00965FB4" w:rsidP="009F491F">
            <w:r w:rsidRPr="00EC2135">
              <w:rPr>
                <w:b/>
              </w:rPr>
              <w:t>Aim</w:t>
            </w:r>
            <w:r>
              <w:t>: T</w:t>
            </w:r>
            <w:r w:rsidRPr="009C7703">
              <w:t xml:space="preserve">o determine if pre-pregnancy body mass index (BMI) is related to infant birth weight (BW) and offspring overweight/obesity. </w:t>
            </w:r>
          </w:p>
          <w:p w14:paraId="23CF1810" w14:textId="77777777" w:rsidR="00965FB4" w:rsidRPr="009C7703" w:rsidRDefault="00965FB4" w:rsidP="009F491F">
            <w:pPr>
              <w:rPr>
                <w:b/>
              </w:rPr>
            </w:pPr>
            <w:r w:rsidRPr="00EC2135">
              <w:rPr>
                <w:b/>
              </w:rPr>
              <w:t>Methods</w:t>
            </w:r>
            <w:r w:rsidRPr="009C7703">
              <w:t xml:space="preserve">: Three electronic bibliographic databases (MEDLINE, EMBASE and CINAHL) were searched systematically from January 1970 to November 2012. The dichotomous data on pre-pregnancy overweight/obesity and BW or offspring overweight/obesity were extracted. Summary statistics (odds ratios, ORs) were used by Review Manager, version 5.1.7. </w:t>
            </w:r>
          </w:p>
        </w:tc>
        <w:tc>
          <w:tcPr>
            <w:tcW w:w="4394" w:type="dxa"/>
            <w:tcBorders>
              <w:top w:val="single" w:sz="4" w:space="0" w:color="auto"/>
              <w:left w:val="single" w:sz="4" w:space="0" w:color="auto"/>
              <w:bottom w:val="single" w:sz="4" w:space="0" w:color="auto"/>
              <w:right w:val="single" w:sz="4" w:space="0" w:color="auto"/>
            </w:tcBorders>
          </w:tcPr>
          <w:p w14:paraId="142DB9A0" w14:textId="5CDD066B" w:rsidR="00965FB4" w:rsidRDefault="00965FB4" w:rsidP="009F491F">
            <w:r w:rsidRPr="009C7703">
              <w:t>Pre-p</w:t>
            </w:r>
            <w:r w:rsidR="00A848C9">
              <w:t>regnancy overweight</w:t>
            </w:r>
            <w:r w:rsidRPr="009C7703">
              <w:t xml:space="preserve"> increased the risk of</w:t>
            </w:r>
            <w:r>
              <w:t>:</w:t>
            </w:r>
          </w:p>
          <w:p w14:paraId="3936EB5E" w14:textId="77777777" w:rsidR="00965FB4" w:rsidRDefault="00965FB4" w:rsidP="009F491F">
            <w:pPr>
              <w:pStyle w:val="bullet"/>
            </w:pPr>
            <w:r w:rsidRPr="009C7703">
              <w:t>large for gestational age</w:t>
            </w:r>
            <w:r>
              <w:t>: OR</w:t>
            </w:r>
            <w:r w:rsidRPr="009C7703">
              <w:t xml:space="preserve"> 1.53; 95% CI, 1.44</w:t>
            </w:r>
            <w:r>
              <w:t xml:space="preserve"> to </w:t>
            </w:r>
            <w:r w:rsidRPr="009C7703">
              <w:t xml:space="preserve">1.63 </w:t>
            </w:r>
          </w:p>
          <w:p w14:paraId="0AF0507D" w14:textId="77777777" w:rsidR="00965FB4" w:rsidRDefault="00965FB4" w:rsidP="009F491F">
            <w:pPr>
              <w:pStyle w:val="bullet"/>
            </w:pPr>
            <w:r w:rsidRPr="009C7703">
              <w:t xml:space="preserve">high </w:t>
            </w:r>
            <w:r>
              <w:t>birthweight: OR 1.53; 95% CI</w:t>
            </w:r>
            <w:r w:rsidRPr="009C7703">
              <w:t xml:space="preserve"> 1.44</w:t>
            </w:r>
            <w:r>
              <w:t xml:space="preserve"> to </w:t>
            </w:r>
            <w:r w:rsidRPr="009C7703">
              <w:t xml:space="preserve">1.63 </w:t>
            </w:r>
          </w:p>
          <w:p w14:paraId="404C8EFF" w14:textId="77777777" w:rsidR="00965FB4" w:rsidRDefault="00965FB4" w:rsidP="009F491F">
            <w:pPr>
              <w:pStyle w:val="bullet"/>
            </w:pPr>
            <w:r>
              <w:t>macrosomia: OR 1.67; 95% CI</w:t>
            </w:r>
            <w:r w:rsidRPr="009C7703">
              <w:t xml:space="preserve"> 1.42</w:t>
            </w:r>
            <w:r>
              <w:t xml:space="preserve"> to </w:t>
            </w:r>
            <w:r w:rsidRPr="009C7703">
              <w:t>1</w:t>
            </w:r>
            <w:r>
              <w:t>.97</w:t>
            </w:r>
          </w:p>
          <w:p w14:paraId="5416A055" w14:textId="77777777" w:rsidR="00965FB4" w:rsidRDefault="00965FB4" w:rsidP="009F491F">
            <w:pPr>
              <w:pStyle w:val="bullet"/>
            </w:pPr>
            <w:r w:rsidRPr="009C7703">
              <w:t>subsequen</w:t>
            </w:r>
            <w:r>
              <w:t>t offspring overweight/obesity: OR 1.95; 95% CI</w:t>
            </w:r>
            <w:r w:rsidRPr="009C7703">
              <w:t xml:space="preserve"> 1.77</w:t>
            </w:r>
            <w:r>
              <w:t xml:space="preserve"> to </w:t>
            </w:r>
            <w:r w:rsidRPr="009C7703">
              <w:t xml:space="preserve">2.13. </w:t>
            </w:r>
          </w:p>
          <w:p w14:paraId="0311B29A" w14:textId="77777777" w:rsidR="00965FB4" w:rsidRDefault="00965FB4" w:rsidP="009F491F">
            <w:r w:rsidRPr="009C7703">
              <w:t>Pre-pregnancy obesity increased the risk of</w:t>
            </w:r>
            <w:r>
              <w:t>:</w:t>
            </w:r>
          </w:p>
          <w:p w14:paraId="58FD69A1" w14:textId="77777777" w:rsidR="00965FB4" w:rsidRDefault="00965FB4" w:rsidP="009F491F">
            <w:pPr>
              <w:pStyle w:val="bullet"/>
            </w:pPr>
            <w:r w:rsidRPr="009C7703">
              <w:t>large for gestational age</w:t>
            </w:r>
            <w:r>
              <w:t>: OR 2.08; 95% CI</w:t>
            </w:r>
            <w:r w:rsidRPr="009C7703">
              <w:t xml:space="preserve"> 1.95</w:t>
            </w:r>
            <w:r>
              <w:t xml:space="preserve"> to 2.23</w:t>
            </w:r>
          </w:p>
          <w:p w14:paraId="0CCA1B5D" w14:textId="77777777" w:rsidR="00965FB4" w:rsidRDefault="00965FB4" w:rsidP="009F491F">
            <w:pPr>
              <w:pStyle w:val="bullet"/>
            </w:pPr>
            <w:r w:rsidRPr="009C7703">
              <w:t xml:space="preserve">high </w:t>
            </w:r>
            <w:r>
              <w:t>birthweight: OR 2.00; 95% CI</w:t>
            </w:r>
            <w:r w:rsidRPr="009C7703">
              <w:t xml:space="preserve"> 1.84</w:t>
            </w:r>
            <w:r>
              <w:t xml:space="preserve"> to 2.18</w:t>
            </w:r>
          </w:p>
          <w:p w14:paraId="4088690C" w14:textId="77777777" w:rsidR="00965FB4" w:rsidRDefault="00965FB4" w:rsidP="009F491F">
            <w:pPr>
              <w:pStyle w:val="bullet"/>
            </w:pPr>
            <w:r w:rsidRPr="009C7703">
              <w:t>macrosomia</w:t>
            </w:r>
            <w:r>
              <w:t>: OR 3.23; 95% CI</w:t>
            </w:r>
            <w:r w:rsidRPr="009C7703">
              <w:t xml:space="preserve"> 2.39</w:t>
            </w:r>
            <w:r>
              <w:t xml:space="preserve"> to 4.37</w:t>
            </w:r>
            <w:r w:rsidRPr="009C7703">
              <w:t xml:space="preserve"> </w:t>
            </w:r>
          </w:p>
          <w:p w14:paraId="4C32B5EB" w14:textId="77777777" w:rsidR="00965FB4" w:rsidRPr="001A36A7" w:rsidRDefault="00965FB4" w:rsidP="009F491F">
            <w:pPr>
              <w:pStyle w:val="bullet"/>
            </w:pPr>
            <w:r w:rsidRPr="009C7703">
              <w:t>subsequen</w:t>
            </w:r>
            <w:r>
              <w:t xml:space="preserve">t offspring overweight/obesity: </w:t>
            </w:r>
            <w:r w:rsidRPr="009C7703">
              <w:t>OR</w:t>
            </w:r>
            <w:r>
              <w:t> 3.06; 95% CI</w:t>
            </w:r>
            <w:r w:rsidRPr="009C7703">
              <w:t xml:space="preserve"> 2.68</w:t>
            </w:r>
            <w:r>
              <w:t xml:space="preserve"> to </w:t>
            </w:r>
            <w:r w:rsidRPr="009C7703">
              <w:t xml:space="preserve">3.49. </w:t>
            </w:r>
          </w:p>
        </w:tc>
        <w:tc>
          <w:tcPr>
            <w:tcW w:w="2411" w:type="dxa"/>
            <w:tcBorders>
              <w:top w:val="single" w:sz="4" w:space="0" w:color="auto"/>
              <w:left w:val="single" w:sz="4" w:space="0" w:color="auto"/>
              <w:bottom w:val="single" w:sz="4" w:space="0" w:color="auto"/>
              <w:right w:val="single" w:sz="4" w:space="0" w:color="auto"/>
            </w:tcBorders>
          </w:tcPr>
          <w:p w14:paraId="5079D9ED" w14:textId="77777777" w:rsidR="00965FB4" w:rsidRDefault="00965FB4" w:rsidP="009F491F">
            <w:r w:rsidRPr="009C7703">
              <w:t xml:space="preserve">Sensitivity analyses revealed that sample size, study method, quality grade of study, source of pre-pregnancy BMI or </w:t>
            </w:r>
            <w:r>
              <w:t>birthweight</w:t>
            </w:r>
            <w:r w:rsidRPr="009C7703">
              <w:t xml:space="preserve"> had a strong impact on the association between pre-pregnancy obesity and </w:t>
            </w:r>
            <w:r>
              <w:t>large for gestational age</w:t>
            </w:r>
            <w:r w:rsidRPr="009C7703">
              <w:t xml:space="preserve">. </w:t>
            </w:r>
          </w:p>
        </w:tc>
      </w:tr>
      <w:tr w:rsidR="005B079C" w:rsidRPr="00B60FFF" w14:paraId="310B430E" w14:textId="77777777" w:rsidTr="008E1F6E">
        <w:trPr>
          <w:cantSplit/>
        </w:trPr>
        <w:tc>
          <w:tcPr>
            <w:tcW w:w="1418" w:type="dxa"/>
            <w:tcBorders>
              <w:top w:val="single" w:sz="4" w:space="0" w:color="auto"/>
              <w:left w:val="single" w:sz="4" w:space="0" w:color="auto"/>
              <w:bottom w:val="single" w:sz="4" w:space="0" w:color="auto"/>
              <w:right w:val="single" w:sz="4" w:space="0" w:color="auto"/>
            </w:tcBorders>
          </w:tcPr>
          <w:p w14:paraId="5A99A309" w14:textId="2A7B1D89" w:rsidR="005B079C" w:rsidRDefault="005B079C" w:rsidP="009F491F">
            <w:r>
              <w:t>Voerman et al 2019</w:t>
            </w:r>
            <w:r>
              <w:fldChar w:fldCharType="begin">
                <w:fldData xml:space="preserve">PEVuZE5vdGU+PENpdGU+PEF1dGhvcj5Wb2VybWFuPC9BdXRob3I+PFllYXI+MjAxOTwvWWVhcj48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</w:fldData>
              </w:fldChar>
            </w:r>
            <w:r w:rsidR="001A2F28">
              <w:instrText xml:space="preserve"> ADDIN EN.CITE </w:instrText>
            </w:r>
            <w:r w:rsidR="001A2F28">
              <w:fldChar w:fldCharType="begin">
                <w:fldData xml:space="preserve">PEVuZE5vdGU+PENpdGU+PEF1dGhvcj5Wb2VybWFuPC9BdXRob3I+PFllYXI+MjAxOTwvWWVhcj48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</w:fldData>
              </w:fldChar>
            </w:r>
            <w:r w:rsidR="001A2F28">
              <w:instrText xml:space="preserve"> ADDIN EN.CITE.DATA </w:instrText>
            </w:r>
            <w:r w:rsidR="001A2F28">
              <w:fldChar w:fldCharType="end"/>
            </w:r>
            <w:r>
              <w:fldChar w:fldCharType="separate"/>
            </w:r>
            <w:r w:rsidR="001A2F28" w:rsidRPr="001A2F28">
              <w:rPr>
                <w:noProof/>
                <w:vertAlign w:val="superscript"/>
              </w:rPr>
              <w:t>365</w:t>
            </w:r>
            <w:r>
              <w:fldChar w:fldCharType="end"/>
            </w:r>
          </w:p>
          <w:p w14:paraId="53107CFD" w14:textId="77777777" w:rsidR="005B079C" w:rsidRDefault="005B079C" w:rsidP="009F491F">
            <w:r>
              <w:t>Meta-analysis</w:t>
            </w:r>
          </w:p>
        </w:tc>
        <w:tc>
          <w:tcPr>
            <w:tcW w:w="1701" w:type="dxa"/>
            <w:tcBorders>
              <w:top w:val="single" w:sz="4" w:space="0" w:color="auto"/>
              <w:left w:val="single" w:sz="4" w:space="0" w:color="auto"/>
              <w:bottom w:val="single" w:sz="4" w:space="0" w:color="auto"/>
              <w:right w:val="single" w:sz="4" w:space="0" w:color="auto"/>
            </w:tcBorders>
          </w:tcPr>
          <w:p w14:paraId="3A97E541" w14:textId="77777777" w:rsidR="005B079C" w:rsidRDefault="005B079C" w:rsidP="009F491F">
            <w:r w:rsidRPr="004C79B9">
              <w:t>162,129 mothers and their children</w:t>
            </w:r>
          </w:p>
        </w:tc>
        <w:tc>
          <w:tcPr>
            <w:tcW w:w="4252" w:type="dxa"/>
            <w:tcBorders>
              <w:top w:val="single" w:sz="4" w:space="0" w:color="auto"/>
              <w:left w:val="single" w:sz="4" w:space="0" w:color="auto"/>
              <w:bottom w:val="single" w:sz="4" w:space="0" w:color="auto"/>
              <w:right w:val="single" w:sz="4" w:space="0" w:color="auto"/>
            </w:tcBorders>
          </w:tcPr>
          <w:p w14:paraId="7042C54D" w14:textId="77777777" w:rsidR="005B079C" w:rsidRDefault="005B079C" w:rsidP="009F491F">
            <w:r w:rsidRPr="004C79B9">
              <w:rPr>
                <w:b/>
              </w:rPr>
              <w:t>Aim</w:t>
            </w:r>
            <w:r>
              <w:t>: T</w:t>
            </w:r>
            <w:r w:rsidRPr="004C79B9">
              <w:t xml:space="preserve">o assess the separate and combined associations of maternal BMI and gestational weight gain with the risk of overweight/obesity throughout childhood, and their population impact. </w:t>
            </w:r>
          </w:p>
          <w:p w14:paraId="4C98213E" w14:textId="77777777" w:rsidR="005B079C" w:rsidRPr="002C667E" w:rsidRDefault="005B079C" w:rsidP="009F491F">
            <w:pPr>
              <w:rPr>
                <w:b/>
              </w:rPr>
            </w:pPr>
            <w:r w:rsidRPr="004C79B9">
              <w:rPr>
                <w:b/>
              </w:rPr>
              <w:t>Methods</w:t>
            </w:r>
            <w:r w:rsidRPr="004C79B9">
              <w:t>: We conducted an individual participant data meta-analysis of data from 37 pregnancy and birth cohort studies from Europe, North America, and Australia. We assessed the individual and combined associations of maternal pre-pregnancy BMI and gestational weight gain, both in clinical categories and across their full ranges, with the risks of overweight/obesity in early (2.0-5.0 years), mid (5.0-10.0 years) and late childhood (10.0-18.0 years), using multilevel binary logistic regression models with a random intercept at cohort level adjusted for maternal sociodemographic and lifestyle-related characteristics.</w:t>
            </w:r>
          </w:p>
        </w:tc>
        <w:tc>
          <w:tcPr>
            <w:tcW w:w="4394" w:type="dxa"/>
            <w:tcBorders>
              <w:top w:val="single" w:sz="4" w:space="0" w:color="auto"/>
              <w:left w:val="single" w:sz="4" w:space="0" w:color="auto"/>
              <w:bottom w:val="single" w:sz="4" w:space="0" w:color="auto"/>
              <w:right w:val="single" w:sz="4" w:space="0" w:color="auto"/>
            </w:tcBorders>
          </w:tcPr>
          <w:p w14:paraId="0340348C" w14:textId="77777777" w:rsidR="005B079C" w:rsidRDefault="005B079C" w:rsidP="009F491F">
            <w:r>
              <w:t>Maternal overweight pre-pregnancy:</w:t>
            </w:r>
          </w:p>
          <w:p w14:paraId="512C9D59" w14:textId="77777777" w:rsidR="005B079C" w:rsidRDefault="005B079C" w:rsidP="009F491F">
            <w:pPr>
              <w:pStyle w:val="bullet"/>
            </w:pPr>
            <w:r>
              <w:t>Early childhood overweight/obesity: OR 1.66; 95%CI 1.56 to 1.78</w:t>
            </w:r>
            <w:r w:rsidRPr="004C79B9">
              <w:t xml:space="preserve"> </w:t>
            </w:r>
          </w:p>
          <w:p w14:paraId="379D4BE8" w14:textId="77777777" w:rsidR="005B079C" w:rsidRDefault="005B079C" w:rsidP="009F491F">
            <w:pPr>
              <w:pStyle w:val="bullet"/>
            </w:pPr>
            <w:r>
              <w:t>Mid childhood overweight/obesity: OR 1.91; 95%CI 1.85 to 1.98</w:t>
            </w:r>
          </w:p>
          <w:p w14:paraId="2875D554" w14:textId="77777777" w:rsidR="005B079C" w:rsidRDefault="005B079C" w:rsidP="009F491F">
            <w:pPr>
              <w:pStyle w:val="bullet"/>
            </w:pPr>
            <w:r>
              <w:t>Late childhood overweight/obesity: OR 2.28; 95%CI 2.08 to 2.50</w:t>
            </w:r>
          </w:p>
          <w:p w14:paraId="4B85CD62" w14:textId="77777777" w:rsidR="005B079C" w:rsidRDefault="005B079C" w:rsidP="009F491F">
            <w:r>
              <w:t>Maternal obesity pre-pregnancy:</w:t>
            </w:r>
          </w:p>
          <w:p w14:paraId="67250895" w14:textId="77777777" w:rsidR="005B079C" w:rsidRDefault="005B079C" w:rsidP="009F491F">
            <w:pPr>
              <w:pStyle w:val="bullet"/>
            </w:pPr>
            <w:r>
              <w:t>Early childhood overweight/obesity: OR 2.43; 95%CI 2.24 to 2.64</w:t>
            </w:r>
          </w:p>
          <w:p w14:paraId="12C7301F" w14:textId="77777777" w:rsidR="005B079C" w:rsidRDefault="005B079C" w:rsidP="009F491F">
            <w:pPr>
              <w:pStyle w:val="bullet"/>
            </w:pPr>
            <w:r>
              <w:t>Mid childhood overweight/obesity: OR 3.12; 95%CI 2.98 to 3.27</w:t>
            </w:r>
          </w:p>
          <w:p w14:paraId="1EDE0385" w14:textId="0EDBAFB9" w:rsidR="005B079C" w:rsidRPr="005B079C" w:rsidRDefault="005B079C" w:rsidP="008E1F6E">
            <w:pPr>
              <w:pStyle w:val="bullet"/>
            </w:pPr>
            <w:r>
              <w:t>Late childhood overweight/obesity: OR 4.47; 95%CI 3.99 to 5.23</w:t>
            </w:r>
            <w:r w:rsidRPr="008E1F6E">
              <w:rPr>
                <w:rFonts w:eastAsia="Times New Roman"/>
                <w:lang w:val="en-AU"/>
              </w:rPr>
              <w:t xml:space="preserve"> </w:t>
            </w:r>
          </w:p>
        </w:tc>
        <w:tc>
          <w:tcPr>
            <w:tcW w:w="2411" w:type="dxa"/>
            <w:tcBorders>
              <w:top w:val="single" w:sz="4" w:space="0" w:color="auto"/>
              <w:left w:val="single" w:sz="4" w:space="0" w:color="auto"/>
              <w:bottom w:val="single" w:sz="4" w:space="0" w:color="auto"/>
              <w:right w:val="single" w:sz="4" w:space="0" w:color="auto"/>
            </w:tcBorders>
          </w:tcPr>
          <w:p w14:paraId="4639C36F" w14:textId="77777777" w:rsidR="005B079C" w:rsidRDefault="005B079C" w:rsidP="009F491F"/>
        </w:tc>
      </w:tr>
      <w:tr w:rsidR="009D7BEB" w:rsidRPr="00B60FFF" w14:paraId="0955279A" w14:textId="77777777" w:rsidTr="005B079C">
        <w:trPr>
          <w:cantSplit/>
        </w:trPr>
        <w:tc>
          <w:tcPr>
            <w:tcW w:w="1418" w:type="dxa"/>
            <w:tcBorders>
              <w:top w:val="single" w:sz="4" w:space="0" w:color="auto"/>
              <w:left w:val="single" w:sz="4" w:space="0" w:color="auto"/>
              <w:bottom w:val="single" w:sz="4" w:space="0" w:color="auto"/>
              <w:right w:val="single" w:sz="4" w:space="0" w:color="auto"/>
            </w:tcBorders>
          </w:tcPr>
          <w:p w14:paraId="6460E123" w14:textId="3A9658FD" w:rsidR="009D7BEB" w:rsidRDefault="009D7BEB" w:rsidP="002747EA">
            <w:r>
              <w:t xml:space="preserve">Zhu et al </w:t>
            </w:r>
            <w:r w:rsidR="00C2339B">
              <w:t>201</w:t>
            </w:r>
            <w:r w:rsidR="001C6BA4">
              <w:t>8</w:t>
            </w:r>
            <w:r w:rsidR="00D07346">
              <w:fldChar w:fldCharType="begin"/>
            </w:r>
            <w:r w:rsidR="002747EA">
              <w:instrText xml:space="preserve"> ADDIN EN.CITE &lt;EndNote&gt;&lt;Cite&gt;&lt;Author&gt;Zhu&lt;/Author&gt;&lt;Year&gt;2018&lt;/Year&gt;&lt;RecNum&gt;1908&lt;/RecNum&gt;&lt;DisplayText&gt;&lt;style face="superscript" font="Trebuchet MS" size="9"&gt;396&lt;/style&gt;&lt;/DisplayText&gt;&lt;record&gt;&lt;rec-number&gt;1908&lt;/rec-number&gt;&lt;foreign-keys&gt;&lt;key app="EN" db-id="exvasrfx2dtraoesasxp2szsxa2df502592x" timestamp="1588208212"&gt;1908&lt;/key&gt;&lt;key app="ENWeb" db-id=""&gt;0&lt;/key&gt;&lt;/foreign-keys&gt;&lt;ref-type name="Journal Article"&gt;17&lt;/ref-type&gt;&lt;contributors&gt;&lt;authors&gt;&lt;author&gt;Zhu, Y.&lt;/author&gt;&lt;author&gt;Chen, Y.&lt;/author&gt;&lt;author&gt;Feng, Y.&lt;/author&gt;&lt;author&gt;Yu, D.&lt;/author&gt;&lt;author&gt;Mo, X.&lt;/author&gt;&lt;/authors&gt;&lt;/contributors&gt;&lt;auth-address&gt;Department of Cardiothoracic Surgery, Children&amp;apos;s Hospital of Nanjing Medical University, Nanjing, China.&amp;#xD;Department of Thoracic Surgery, The First Affiliated Hospital of Soochow University, Soochow, China.&lt;/auth-address&gt;&lt;titles&gt;&lt;title&gt;Association between maternal body mass index and congenital heart defects in infants: A meta-analysis&lt;/title&gt;&lt;secondary-title&gt;Congenit Heart Dis&lt;/secondary-title&gt;&lt;/titles&gt;&lt;periodical&gt;&lt;full-title&gt;Congenit Heart Dis&lt;/full-title&gt;&lt;/periodical&gt;&lt;pages&gt;271-281&lt;/pages&gt;&lt;volume&gt;13&lt;/volume&gt;&lt;number&gt;2&lt;/number&gt;&lt;edition&gt;2018/01/25&lt;/edition&gt;&lt;keywords&gt;&lt;keyword&gt;*Body Mass Index&lt;/keyword&gt;&lt;keyword&gt;Female&lt;/keyword&gt;&lt;keyword&gt;Global Health&lt;/keyword&gt;&lt;keyword&gt;Heart Defects, Congenital/epidemiology/*etiology&lt;/keyword&gt;&lt;keyword&gt;Humans&lt;/keyword&gt;&lt;keyword&gt;Infant&lt;/keyword&gt;&lt;keyword&gt;Maternal Exposure/*adverse effects&lt;/keyword&gt;&lt;keyword&gt;Obesity/*complications&lt;/keyword&gt;&lt;keyword&gt;Odds Ratio&lt;/keyword&gt;&lt;keyword&gt;Pregnancy&lt;/keyword&gt;&lt;keyword&gt;Risk Factors&lt;/keyword&gt;&lt;keyword&gt;congenital heart defects&lt;/keyword&gt;&lt;keyword&gt;maternal body mass index&lt;/keyword&gt;&lt;keyword&gt;meta-analysis&lt;/keyword&gt;&lt;/keywords&gt;&lt;dates&gt;&lt;year&gt;2018&lt;/year&gt;&lt;pub-dates&gt;&lt;date&gt;Mar&lt;/date&gt;&lt;/pub-dates&gt;&lt;/dates&gt;&lt;isbn&gt;1747-0803 (Electronic)&amp;#xD;1747-079X (Linking)&lt;/isbn&gt;&lt;accession-num&gt;29363266&lt;/accession-num&gt;&lt;urls&gt;&lt;related-urls&gt;&lt;url&gt;https://www.ncbi.nlm.nih.gov/pubmed/29363266&lt;/url&gt;&lt;/related-urls&gt;&lt;/urls&gt;&lt;electronic-resource-num&gt;10.1111/chd.12567&lt;/electronic-resource-num&gt;&lt;/record&gt;&lt;/Cite&gt;&lt;/EndNote&gt;</w:instrText>
            </w:r>
            <w:r w:rsidR="00D07346">
              <w:fldChar w:fldCharType="separate"/>
            </w:r>
            <w:r w:rsidR="002747EA" w:rsidRPr="002747EA">
              <w:rPr>
                <w:noProof/>
                <w:vertAlign w:val="superscript"/>
              </w:rPr>
              <w:t>396</w:t>
            </w:r>
            <w:r w:rsidR="00D07346">
              <w:fldChar w:fldCharType="end"/>
            </w:r>
          </w:p>
        </w:tc>
        <w:tc>
          <w:tcPr>
            <w:tcW w:w="1701" w:type="dxa"/>
            <w:tcBorders>
              <w:top w:val="single" w:sz="4" w:space="0" w:color="auto"/>
              <w:left w:val="single" w:sz="4" w:space="0" w:color="auto"/>
              <w:bottom w:val="single" w:sz="4" w:space="0" w:color="auto"/>
              <w:right w:val="single" w:sz="4" w:space="0" w:color="auto"/>
            </w:tcBorders>
          </w:tcPr>
          <w:p w14:paraId="7E630898" w14:textId="77777777" w:rsidR="009D7BEB" w:rsidRDefault="00C2339B" w:rsidP="009F491F">
            <w:r>
              <w:t>13 case-control studies</w:t>
            </w:r>
          </w:p>
          <w:p w14:paraId="73A9DF4B" w14:textId="0FF58FCD" w:rsidR="00C2339B" w:rsidRPr="004C79B9" w:rsidRDefault="00C2339B" w:rsidP="009F491F">
            <w:r>
              <w:t>4 cohort studies</w:t>
            </w:r>
          </w:p>
        </w:tc>
        <w:tc>
          <w:tcPr>
            <w:tcW w:w="4252" w:type="dxa"/>
            <w:tcBorders>
              <w:top w:val="single" w:sz="4" w:space="0" w:color="auto"/>
              <w:left w:val="single" w:sz="4" w:space="0" w:color="auto"/>
              <w:bottom w:val="single" w:sz="4" w:space="0" w:color="auto"/>
              <w:right w:val="single" w:sz="4" w:space="0" w:color="auto"/>
            </w:tcBorders>
          </w:tcPr>
          <w:p w14:paraId="7174F230" w14:textId="77777777" w:rsidR="00C2339B" w:rsidRDefault="00C2339B" w:rsidP="009F491F">
            <w:r w:rsidRPr="008E1F6E">
              <w:rPr>
                <w:b/>
              </w:rPr>
              <w:t>Aim</w:t>
            </w:r>
            <w:r>
              <w:t>: T</w:t>
            </w:r>
            <w:r w:rsidRPr="00C2339B">
              <w:t xml:space="preserve">o address the open question of a possible association between maternal body mass index (BMI) and congenital heart defects (CHDs) in infants. </w:t>
            </w:r>
          </w:p>
          <w:p w14:paraId="56E82972" w14:textId="5A9A6F35" w:rsidR="009D7BEB" w:rsidRPr="004C79B9" w:rsidRDefault="00C2339B" w:rsidP="00C2339B">
            <w:pPr>
              <w:rPr>
                <w:b/>
              </w:rPr>
            </w:pPr>
            <w:r w:rsidRPr="008E1F6E">
              <w:rPr>
                <w:b/>
              </w:rPr>
              <w:t>Methods</w:t>
            </w:r>
            <w:r>
              <w:t xml:space="preserve">: </w:t>
            </w:r>
            <w:r w:rsidRPr="00C2339B">
              <w:t>We cond</w:t>
            </w:r>
            <w:r>
              <w:t>ucted a comprehensive computeris</w:t>
            </w:r>
            <w:r w:rsidRPr="00C2339B">
              <w:t>ed search of PubMed, Web of Science, Medline, and Embase databased (January 1980 through August 2017). We assessed the association between maternal BMI and the risk for congenital heart defects in their offspring. Study-specific relative risk estimates were polled according to random-effect or fixed-effect models.</w:t>
            </w:r>
          </w:p>
        </w:tc>
        <w:tc>
          <w:tcPr>
            <w:tcW w:w="4394" w:type="dxa"/>
            <w:tcBorders>
              <w:top w:val="single" w:sz="4" w:space="0" w:color="auto"/>
              <w:left w:val="single" w:sz="4" w:space="0" w:color="auto"/>
              <w:bottom w:val="single" w:sz="4" w:space="0" w:color="auto"/>
              <w:right w:val="single" w:sz="4" w:space="0" w:color="auto"/>
            </w:tcBorders>
          </w:tcPr>
          <w:p w14:paraId="71A925E2" w14:textId="1EB59559" w:rsidR="00C2339B" w:rsidRDefault="00C2339B" w:rsidP="00C2339B">
            <w:r>
              <w:t>Risk of congenital heart defects</w:t>
            </w:r>
            <w:r w:rsidR="001C6BA4">
              <w:t xml:space="preserve"> relative to healthy weight</w:t>
            </w:r>
            <w:r w:rsidR="00CA533E">
              <w:t>:</w:t>
            </w:r>
          </w:p>
          <w:p w14:paraId="0BAB6FD5" w14:textId="36B98E68" w:rsidR="00CA533E" w:rsidRDefault="00CA533E" w:rsidP="008E1F6E">
            <w:pPr>
              <w:pStyle w:val="bullet"/>
            </w:pPr>
            <w:r>
              <w:t>Overweight:</w:t>
            </w:r>
            <w:r w:rsidR="00642F88">
              <w:t xml:space="preserve"> 1.06</w:t>
            </w:r>
            <w:r>
              <w:t xml:space="preserve">; 95%CI </w:t>
            </w:r>
            <w:r w:rsidR="00642F88">
              <w:t>1.02</w:t>
            </w:r>
            <w:r>
              <w:t xml:space="preserve"> to 1.1</w:t>
            </w:r>
            <w:r w:rsidR="00642F88">
              <w:t>0</w:t>
            </w:r>
            <w:r>
              <w:t>; P=0</w:t>
            </w:r>
            <w:r w:rsidR="00C2339B" w:rsidRPr="00C2339B">
              <w:t>.001)</w:t>
            </w:r>
          </w:p>
          <w:p w14:paraId="238AD527" w14:textId="4F3A8D2D" w:rsidR="009D7BEB" w:rsidRPr="00C2339B" w:rsidRDefault="00CA533E" w:rsidP="008E1F6E">
            <w:pPr>
              <w:pStyle w:val="bullet"/>
            </w:pPr>
            <w:r>
              <w:t>O</w:t>
            </w:r>
            <w:r w:rsidR="00C2339B" w:rsidRPr="00C2339B">
              <w:t>besity</w:t>
            </w:r>
            <w:r>
              <w:t xml:space="preserve">: </w:t>
            </w:r>
            <w:r w:rsidR="00642F88">
              <w:t>OR: 1.174; 95%CI 1.15 to 1.2</w:t>
            </w:r>
            <w:r>
              <w:t>, P=</w:t>
            </w:r>
            <w:r w:rsidR="00C2339B" w:rsidRPr="00C2339B">
              <w:t>0.161</w:t>
            </w:r>
          </w:p>
        </w:tc>
        <w:tc>
          <w:tcPr>
            <w:tcW w:w="2411" w:type="dxa"/>
            <w:tcBorders>
              <w:top w:val="single" w:sz="4" w:space="0" w:color="auto"/>
              <w:left w:val="single" w:sz="4" w:space="0" w:color="auto"/>
              <w:bottom w:val="single" w:sz="4" w:space="0" w:color="auto"/>
              <w:right w:val="single" w:sz="4" w:space="0" w:color="auto"/>
            </w:tcBorders>
          </w:tcPr>
          <w:p w14:paraId="202011BC" w14:textId="77777777" w:rsidR="009D7BEB" w:rsidRDefault="009D7BEB" w:rsidP="009F491F"/>
        </w:tc>
      </w:tr>
      <w:tr w:rsidR="00BA340B" w:rsidRPr="00B60FFF" w14:paraId="371DD75C" w14:textId="77777777" w:rsidTr="005B079C">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418" w:type="dxa"/>
            <w:tcBorders>
              <w:top w:val="single" w:sz="4" w:space="0" w:color="auto"/>
              <w:left w:val="single" w:sz="4" w:space="0" w:color="auto"/>
              <w:bottom w:val="single" w:sz="4" w:space="0" w:color="auto"/>
              <w:right w:val="single" w:sz="4" w:space="0" w:color="auto"/>
            </w:tcBorders>
          </w:tcPr>
          <w:p w14:paraId="619BB477" w14:textId="16045669" w:rsidR="00BA340B" w:rsidRDefault="008050D3" w:rsidP="002747EA">
            <w:r>
              <w:t>Cai et al 2014</w:t>
            </w:r>
            <w:r w:rsidR="00D07346">
              <w:fldChar w:fldCharType="begin">
                <w:fldData xml:space="preserve">PEVuZE5vdGU+PENpdGU+PEF1dGhvcj5DYWk8L0F1dGhvcj48WWVhcj4yMDE0PC9ZZWFyPjxSZWNO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</w:fldData>
              </w:fldChar>
            </w:r>
            <w:r w:rsidR="002747EA">
              <w:instrText xml:space="preserve"> ADDIN EN.CITE </w:instrText>
            </w:r>
            <w:r w:rsidR="002747EA">
              <w:fldChar w:fldCharType="begin">
                <w:fldData xml:space="preserve">PEVuZE5vdGU+PENpdGU+PEF1dGhvcj5DYWk8L0F1dGhvcj48WWVhcj4yMDE0PC9ZZWFyPjxSZWNO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</w:fldData>
              </w:fldChar>
            </w:r>
            <w:r w:rsidR="002747EA">
              <w:instrText xml:space="preserve"> ADDIN EN.CITE.DATA </w:instrText>
            </w:r>
            <w:r w:rsidR="002747EA">
              <w:fldChar w:fldCharType="end"/>
            </w:r>
            <w:r w:rsidR="00D07346">
              <w:fldChar w:fldCharType="separate"/>
            </w:r>
            <w:r w:rsidR="002747EA" w:rsidRPr="002747EA">
              <w:rPr>
                <w:noProof/>
                <w:vertAlign w:val="superscript"/>
              </w:rPr>
              <w:t>397</w:t>
            </w:r>
            <w:r w:rsidR="00D07346">
              <w:fldChar w:fldCharType="end"/>
            </w:r>
          </w:p>
        </w:tc>
        <w:tc>
          <w:tcPr>
            <w:tcW w:w="1701" w:type="dxa"/>
            <w:tcBorders>
              <w:top w:val="single" w:sz="4" w:space="0" w:color="auto"/>
              <w:left w:val="single" w:sz="4" w:space="0" w:color="auto"/>
              <w:bottom w:val="single" w:sz="4" w:space="0" w:color="auto"/>
              <w:right w:val="single" w:sz="4" w:space="0" w:color="auto"/>
            </w:tcBorders>
          </w:tcPr>
          <w:p w14:paraId="2D673430" w14:textId="351856A2" w:rsidR="00BA340B" w:rsidRPr="004C79B9" w:rsidRDefault="008050D3" w:rsidP="009F491F">
            <w:r>
              <w:t>14 observational studies</w:t>
            </w:r>
          </w:p>
        </w:tc>
        <w:tc>
          <w:tcPr>
            <w:tcW w:w="4252" w:type="dxa"/>
            <w:tcBorders>
              <w:top w:val="single" w:sz="4" w:space="0" w:color="auto"/>
              <w:left w:val="single" w:sz="4" w:space="0" w:color="auto"/>
              <w:bottom w:val="single" w:sz="4" w:space="0" w:color="auto"/>
              <w:right w:val="single" w:sz="4" w:space="0" w:color="auto"/>
            </w:tcBorders>
          </w:tcPr>
          <w:p w14:paraId="11ACC195" w14:textId="77777777" w:rsidR="00BA340B" w:rsidRDefault="00BA340B" w:rsidP="009F491F">
            <w:r w:rsidRPr="008E1F6E">
              <w:rPr>
                <w:b/>
              </w:rPr>
              <w:t>Aim</w:t>
            </w:r>
            <w:r>
              <w:t>: T</w:t>
            </w:r>
            <w:r w:rsidRPr="00BA340B">
              <w:t xml:space="preserve">o investigate the relationship between maternal body mass index and all congenital heart defects (CHDs) combined and 11 individual defects. </w:t>
            </w:r>
          </w:p>
          <w:p w14:paraId="6B49F20C" w14:textId="61BDAFDF" w:rsidR="00BA340B" w:rsidRPr="004C79B9" w:rsidRDefault="00BA340B" w:rsidP="008050D3">
            <w:pPr>
              <w:rPr>
                <w:b/>
              </w:rPr>
            </w:pPr>
            <w:r w:rsidRPr="008E1F6E">
              <w:rPr>
                <w:b/>
              </w:rPr>
              <w:t>Methods</w:t>
            </w:r>
            <w:r>
              <w:t xml:space="preserve">: </w:t>
            </w:r>
            <w:r w:rsidRPr="00BA340B">
              <w:t>PubMed, ELSEVIER ScienceDirect, and Springer Link (up to February 2013) were searched, and the reference list of retrieved articles was reviewed. Three authors independently extracted the data. Statistical software was used to perform all statistical analyses. Fixed-effects or random-effects model was used to pool the results of individual study (expressed as odds ratios [ORs] with 95% confidence intervals [CIs]).</w:t>
            </w:r>
          </w:p>
        </w:tc>
        <w:tc>
          <w:tcPr>
            <w:tcW w:w="4394" w:type="dxa"/>
            <w:tcBorders>
              <w:top w:val="single" w:sz="4" w:space="0" w:color="auto"/>
              <w:left w:val="single" w:sz="4" w:space="0" w:color="auto"/>
              <w:bottom w:val="single" w:sz="4" w:space="0" w:color="auto"/>
              <w:right w:val="single" w:sz="4" w:space="0" w:color="auto"/>
            </w:tcBorders>
          </w:tcPr>
          <w:p w14:paraId="0732527E" w14:textId="5CE5E25D" w:rsidR="007C50EE" w:rsidRDefault="007C50EE" w:rsidP="008050D3">
            <w:r>
              <w:t>Risk of CHD compared to women of healthy weight:</w:t>
            </w:r>
            <w:r w:rsidR="00BA340B" w:rsidRPr="00BA340B">
              <w:t xml:space="preserve"> </w:t>
            </w:r>
          </w:p>
          <w:p w14:paraId="4ECF599F" w14:textId="3CE7FCF4" w:rsidR="007C50EE" w:rsidRDefault="007C50EE" w:rsidP="008E1F6E">
            <w:pPr>
              <w:pStyle w:val="bullet"/>
            </w:pPr>
            <w:r>
              <w:t xml:space="preserve">Overweight: </w:t>
            </w:r>
            <w:r w:rsidR="008922D0">
              <w:t>OR 1.08; 95% CI, 1.02 to 1.15</w:t>
            </w:r>
          </w:p>
          <w:p w14:paraId="4E76201E" w14:textId="08D63B04" w:rsidR="007C50EE" w:rsidRPr="008050D3" w:rsidRDefault="008922D0" w:rsidP="008E1F6E">
            <w:pPr>
              <w:pStyle w:val="bullet"/>
            </w:pPr>
            <w:r>
              <w:t>M</w:t>
            </w:r>
            <w:r w:rsidR="00BA340B" w:rsidRPr="00BA340B">
              <w:t>oderate obesity</w:t>
            </w:r>
            <w:r>
              <w:t xml:space="preserve"> (B</w:t>
            </w:r>
            <w:r w:rsidRPr="008050D3">
              <w:t xml:space="preserve">MI </w:t>
            </w:r>
            <w:r w:rsidRPr="008E1F6E">
              <w:t>30.1-34.9)</w:t>
            </w:r>
            <w:r w:rsidR="007C50EE" w:rsidRPr="008050D3">
              <w:t xml:space="preserve">: </w:t>
            </w:r>
            <w:r w:rsidRPr="008050D3">
              <w:t>OR</w:t>
            </w:r>
            <w:r w:rsidR="007C50EE" w:rsidRPr="008050D3">
              <w:t xml:space="preserve"> </w:t>
            </w:r>
            <w:r w:rsidR="007C50EE" w:rsidRPr="00BA340B">
              <w:t>1.1</w:t>
            </w:r>
            <w:r>
              <w:t xml:space="preserve">5; </w:t>
            </w:r>
            <w:r w:rsidRPr="008050D3">
              <w:t>95% CI</w:t>
            </w:r>
            <w:r w:rsidR="007C50EE" w:rsidRPr="008050D3">
              <w:t xml:space="preserve"> 1.11</w:t>
            </w:r>
            <w:r w:rsidRPr="008050D3">
              <w:t xml:space="preserve"> to </w:t>
            </w:r>
            <w:r w:rsidR="007C50EE" w:rsidRPr="008050D3">
              <w:t>1.20</w:t>
            </w:r>
          </w:p>
          <w:p w14:paraId="0ED7A3AF" w14:textId="1055B63D" w:rsidR="00BA340B" w:rsidRPr="008050D3" w:rsidRDefault="008922D0" w:rsidP="008E1F6E">
            <w:pPr>
              <w:pStyle w:val="bullet"/>
            </w:pPr>
            <w:r>
              <w:t>S</w:t>
            </w:r>
            <w:r w:rsidR="00BA340B" w:rsidRPr="00BA340B">
              <w:t>evere obesity</w:t>
            </w:r>
            <w:r>
              <w:t xml:space="preserve"> (BMI ≥35)</w:t>
            </w:r>
            <w:r w:rsidR="007C50EE">
              <w:t xml:space="preserve">: </w:t>
            </w:r>
            <w:r>
              <w:t>OR 1.39; 95% CI 1.31 to 1.47</w:t>
            </w:r>
          </w:p>
        </w:tc>
        <w:tc>
          <w:tcPr>
            <w:tcW w:w="2411" w:type="dxa"/>
            <w:tcBorders>
              <w:top w:val="single" w:sz="4" w:space="0" w:color="auto"/>
              <w:left w:val="single" w:sz="4" w:space="0" w:color="auto"/>
              <w:bottom w:val="single" w:sz="4" w:space="0" w:color="auto"/>
              <w:right w:val="single" w:sz="4" w:space="0" w:color="auto"/>
            </w:tcBorders>
          </w:tcPr>
          <w:p w14:paraId="01AF24A7" w14:textId="77777777" w:rsidR="00BA340B" w:rsidRDefault="00BA340B" w:rsidP="009F491F"/>
        </w:tc>
      </w:tr>
      <w:tr w:rsidR="00987DDA" w:rsidRPr="00B60FFF" w14:paraId="719BFD8E" w14:textId="77777777" w:rsidTr="005B079C">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418" w:type="dxa"/>
            <w:tcBorders>
              <w:top w:val="single" w:sz="4" w:space="0" w:color="auto"/>
              <w:left w:val="single" w:sz="4" w:space="0" w:color="auto"/>
              <w:bottom w:val="single" w:sz="4" w:space="0" w:color="auto"/>
              <w:right w:val="single" w:sz="4" w:space="0" w:color="auto"/>
            </w:tcBorders>
          </w:tcPr>
          <w:p w14:paraId="1C552980" w14:textId="544FA98C" w:rsidR="00987DDA" w:rsidRDefault="00987DDA" w:rsidP="002747EA">
            <w:r>
              <w:t xml:space="preserve">Garcia et al </w:t>
            </w:r>
            <w:r w:rsidR="005A7CAB">
              <w:t>2016</w:t>
            </w:r>
            <w:r w:rsidR="00D07346">
              <w:fldChar w:fldCharType="begin">
                <w:fldData xml:space="preserve">PEVuZE5vdGU+PENpdGU+PEF1dGhvcj5HYXJjaWE8L0F1dGhvcj48WWVhcj4yMDE2PC9ZZWFyPjxS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</w:fldData>
              </w:fldChar>
            </w:r>
            <w:r w:rsidR="002747EA">
              <w:instrText xml:space="preserve"> ADDIN EN.CITE </w:instrText>
            </w:r>
            <w:r w:rsidR="002747EA">
              <w:fldChar w:fldCharType="begin">
                <w:fldData xml:space="preserve">PEVuZE5vdGU+PENpdGU+PEF1dGhvcj5HYXJjaWE8L0F1dGhvcj48WWVhcj4yMDE2PC9ZZWFyPjxS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</w:fldData>
              </w:fldChar>
            </w:r>
            <w:r w:rsidR="002747EA">
              <w:instrText xml:space="preserve"> ADDIN EN.CITE.DATA </w:instrText>
            </w:r>
            <w:r w:rsidR="002747EA">
              <w:fldChar w:fldCharType="end"/>
            </w:r>
            <w:r w:rsidR="00D07346">
              <w:fldChar w:fldCharType="separate"/>
            </w:r>
            <w:r w:rsidR="002747EA" w:rsidRPr="002747EA">
              <w:rPr>
                <w:noProof/>
                <w:vertAlign w:val="superscript"/>
              </w:rPr>
              <w:t>399</w:t>
            </w:r>
            <w:r w:rsidR="00D07346">
              <w:fldChar w:fldCharType="end"/>
            </w:r>
          </w:p>
        </w:tc>
        <w:tc>
          <w:tcPr>
            <w:tcW w:w="1701" w:type="dxa"/>
            <w:tcBorders>
              <w:top w:val="single" w:sz="4" w:space="0" w:color="auto"/>
              <w:left w:val="single" w:sz="4" w:space="0" w:color="auto"/>
              <w:bottom w:val="single" w:sz="4" w:space="0" w:color="auto"/>
              <w:right w:val="single" w:sz="4" w:space="0" w:color="auto"/>
            </w:tcBorders>
          </w:tcPr>
          <w:p w14:paraId="0A25C9FA" w14:textId="521C63BA" w:rsidR="00987DDA" w:rsidRDefault="005A7CAB" w:rsidP="009F491F">
            <w:r>
              <w:t>81 studies</w:t>
            </w:r>
          </w:p>
        </w:tc>
        <w:tc>
          <w:tcPr>
            <w:tcW w:w="4252" w:type="dxa"/>
            <w:tcBorders>
              <w:top w:val="single" w:sz="4" w:space="0" w:color="auto"/>
              <w:left w:val="single" w:sz="4" w:space="0" w:color="auto"/>
              <w:bottom w:val="single" w:sz="4" w:space="0" w:color="auto"/>
              <w:right w:val="single" w:sz="4" w:space="0" w:color="auto"/>
            </w:tcBorders>
          </w:tcPr>
          <w:p w14:paraId="3AEA78DE" w14:textId="77777777" w:rsidR="005A7CAB" w:rsidRDefault="005A7CAB" w:rsidP="005A7CAB">
            <w:r w:rsidRPr="008E1F6E">
              <w:rPr>
                <w:b/>
              </w:rPr>
              <w:t>Aim</w:t>
            </w:r>
            <w:r>
              <w:t>: T</w:t>
            </w:r>
            <w:r w:rsidRPr="00987DDA">
              <w:t xml:space="preserve">o examine the associations between maternal weight status or dietary characteristics and breastfeeding or complementary feeding. </w:t>
            </w:r>
          </w:p>
          <w:p w14:paraId="66C23151" w14:textId="5E0071D8" w:rsidR="00987DDA" w:rsidRPr="00987DDA" w:rsidRDefault="005A7CAB" w:rsidP="005A7CAB">
            <w:pPr>
              <w:rPr>
                <w:b/>
              </w:rPr>
            </w:pPr>
            <w:r w:rsidRPr="008E1F6E">
              <w:rPr>
                <w:b/>
              </w:rPr>
              <w:t>Methods</w:t>
            </w:r>
            <w:r w:rsidRPr="00987DDA">
              <w:t xml:space="preserve">: A systematic literature search of the Embase, Cochrane Library, Google Scholar, MEDLINE, PubMed, and Web of Science databases was performed. Interventional and cohort studies in healthy mothers and infants that reported on maternal weight status, diet, or supplement use were selected. Outcomes assessed included delayed onset of lactogenesis; initiation, exclusivity, duration, and cessation of breastfeeding; and timing of complementary feeding. </w:t>
            </w:r>
          </w:p>
        </w:tc>
        <w:tc>
          <w:tcPr>
            <w:tcW w:w="4394" w:type="dxa"/>
            <w:tcBorders>
              <w:top w:val="single" w:sz="4" w:space="0" w:color="auto"/>
              <w:left w:val="single" w:sz="4" w:space="0" w:color="auto"/>
              <w:bottom w:val="single" w:sz="4" w:space="0" w:color="auto"/>
              <w:right w:val="single" w:sz="4" w:space="0" w:color="auto"/>
            </w:tcBorders>
          </w:tcPr>
          <w:p w14:paraId="7A4E5D43" w14:textId="0B046504" w:rsidR="005A7CAB" w:rsidRDefault="005A7CAB" w:rsidP="005A7CAB">
            <w:r>
              <w:t>Compared to women of healthy weight, o</w:t>
            </w:r>
            <w:r w:rsidR="00987DDA" w:rsidRPr="00987DDA">
              <w:t>bese women had</w:t>
            </w:r>
            <w:r>
              <w:t xml:space="preserve"> increased risk of:</w:t>
            </w:r>
            <w:r w:rsidR="00987DDA" w:rsidRPr="00987DDA">
              <w:t xml:space="preserve"> </w:t>
            </w:r>
          </w:p>
          <w:p w14:paraId="42A3FAC8" w14:textId="23B95208" w:rsidR="005A7CAB" w:rsidRDefault="00A848C9" w:rsidP="008E1F6E">
            <w:pPr>
              <w:pStyle w:val="bullet"/>
            </w:pPr>
            <w:r>
              <w:t>not initiating</w:t>
            </w:r>
            <w:r w:rsidR="00987DDA" w:rsidRPr="00987DDA">
              <w:t xml:space="preserve"> breastfeeding</w:t>
            </w:r>
            <w:r w:rsidR="005A7CAB">
              <w:t>: RR 1.23; 95%CI</w:t>
            </w:r>
            <w:r w:rsidR="00987DDA" w:rsidRPr="00987DDA">
              <w:t xml:space="preserve"> 1.03</w:t>
            </w:r>
            <w:r w:rsidR="005A7CAB">
              <w:t xml:space="preserve"> to </w:t>
            </w:r>
            <w:r w:rsidR="00987DDA" w:rsidRPr="00987DDA">
              <w:t xml:space="preserve">1.47 </w:t>
            </w:r>
          </w:p>
          <w:p w14:paraId="16048078" w14:textId="344A796D" w:rsidR="005A7CAB" w:rsidRDefault="00987DDA" w:rsidP="008E1F6E">
            <w:pPr>
              <w:pStyle w:val="bullet"/>
            </w:pPr>
            <w:r w:rsidRPr="00987DDA">
              <w:t>delayed onset of lact</w:t>
            </w:r>
            <w:r w:rsidR="005A7CAB">
              <w:t>ogenesis: RR 2.06; 95%CI</w:t>
            </w:r>
            <w:r w:rsidRPr="00987DDA">
              <w:t xml:space="preserve"> 1.18</w:t>
            </w:r>
            <w:r w:rsidR="005A7CAB">
              <w:t xml:space="preserve"> to 3.61</w:t>
            </w:r>
            <w:r w:rsidRPr="00987DDA">
              <w:t xml:space="preserve"> </w:t>
            </w:r>
          </w:p>
          <w:p w14:paraId="42EAE4CA" w14:textId="51D9BBAB" w:rsidR="00987DDA" w:rsidRPr="005A7CAB" w:rsidRDefault="00987DDA" w:rsidP="005A7CAB">
            <w:r w:rsidRPr="00987DDA">
              <w:t xml:space="preserve">The RR for breastfeeding cessation was 1.11 (95%CI, 1.07-1.15) per increase in category of body mass index. </w:t>
            </w:r>
          </w:p>
        </w:tc>
        <w:tc>
          <w:tcPr>
            <w:tcW w:w="2411" w:type="dxa"/>
            <w:tcBorders>
              <w:top w:val="single" w:sz="4" w:space="0" w:color="auto"/>
              <w:left w:val="single" w:sz="4" w:space="0" w:color="auto"/>
              <w:bottom w:val="single" w:sz="4" w:space="0" w:color="auto"/>
              <w:right w:val="single" w:sz="4" w:space="0" w:color="auto"/>
            </w:tcBorders>
          </w:tcPr>
          <w:p w14:paraId="4857F698" w14:textId="77777777" w:rsidR="00987DDA" w:rsidRDefault="00987DDA" w:rsidP="009F491F"/>
        </w:tc>
      </w:tr>
    </w:tbl>
    <w:p w14:paraId="192C0D93" w14:textId="035FF485" w:rsidR="00E70A06" w:rsidRPr="00823E0B" w:rsidRDefault="00E70A06" w:rsidP="00823E0B"/>
    <w:p w14:paraId="652FBF86" w14:textId="77777777" w:rsidR="00547B63" w:rsidRDefault="00547B63" w:rsidP="00EB5EA9">
      <w:pPr>
        <w:pStyle w:val="Heading3"/>
        <w:rPr>
          <w:lang w:val="en"/>
        </w:rPr>
        <w:sectPr w:rsidR="00547B63" w:rsidSect="00BD61CC">
          <w:pgSz w:w="16820" w:h="11900" w:orient="landscape"/>
          <w:pgMar w:top="1418" w:right="1134" w:bottom="1418" w:left="1134" w:header="709" w:footer="709" w:gutter="0"/>
          <w:cols w:space="708"/>
          <w:docGrid w:linePitch="360"/>
        </w:sectPr>
      </w:pPr>
      <w:bookmarkStart w:id="201" w:name="_Toc523732036"/>
      <w:bookmarkEnd w:id="201"/>
    </w:p>
    <w:p w14:paraId="322F276A" w14:textId="5BAFE9CB" w:rsidR="008364A7" w:rsidRDefault="008364A7" w:rsidP="002D04CE">
      <w:pPr>
        <w:pStyle w:val="Heading1"/>
      </w:pPr>
      <w:bookmarkStart w:id="202" w:name="_Toc40956542"/>
      <w:r>
        <w:t>Interventions</w:t>
      </w:r>
      <w:r w:rsidR="00CB0370">
        <w:t xml:space="preserve"> to prevent excessive weight gain in pregnancy</w:t>
      </w:r>
      <w:bookmarkEnd w:id="202"/>
    </w:p>
    <w:p w14:paraId="1419C30F" w14:textId="224FC8CE" w:rsidR="00823E0B" w:rsidRDefault="00823E0B" w:rsidP="00823E0B">
      <w:pPr>
        <w:pStyle w:val="Heading2"/>
      </w:pPr>
      <w:bookmarkStart w:id="203" w:name="_Toc40956543"/>
      <w:r w:rsidRPr="00EB5EA9">
        <w:rPr>
          <w:b/>
        </w:rPr>
        <w:t>Q</w:t>
      </w:r>
      <w:r w:rsidR="007D30D7">
        <w:rPr>
          <w:b/>
        </w:rPr>
        <w:t>9</w:t>
      </w:r>
      <w:r>
        <w:t>: What lifestyle interventions are effective in preventing excessive weight gain</w:t>
      </w:r>
      <w:r w:rsidR="00180846">
        <w:t xml:space="preserve"> and other adverse outcomes</w:t>
      </w:r>
      <w:r>
        <w:t xml:space="preserve"> in pregnant women</w:t>
      </w:r>
      <w:r w:rsidRPr="00B432DA">
        <w:t>?</w:t>
      </w:r>
      <w:bookmarkEnd w:id="203"/>
    </w:p>
    <w:p w14:paraId="63570485" w14:textId="4638AAA9" w:rsidR="00281A5B" w:rsidRDefault="00281A5B" w:rsidP="007D30D7">
      <w:pPr>
        <w:pStyle w:val="Heading3"/>
      </w:pPr>
      <w:bookmarkStart w:id="204" w:name="_Toc40956544"/>
      <w:bookmarkStart w:id="205" w:name="_Ref528570849"/>
      <w:r>
        <w:t>Diet</w:t>
      </w:r>
      <w:r w:rsidR="00FD4EBE">
        <w:t>ary</w:t>
      </w:r>
      <w:r>
        <w:t xml:space="preserve"> interventions</w:t>
      </w:r>
      <w:bookmarkEnd w:id="204"/>
      <w:r w:rsidR="005920D0">
        <w:t xml:space="preserve"> </w:t>
      </w:r>
      <w:bookmarkEnd w:id="205"/>
    </w:p>
    <w:p w14:paraId="6854C67D" w14:textId="63C9591F" w:rsidR="00FD4EBE" w:rsidRDefault="00FD4EBE" w:rsidP="00FD4EBE">
      <w:pPr>
        <w:pStyle w:val="Heading4"/>
      </w:pPr>
      <w:r>
        <w:t>Types of study</w:t>
      </w:r>
    </w:p>
    <w:p w14:paraId="70C8D700" w14:textId="6776BEAB" w:rsidR="005132AA" w:rsidRDefault="005132AA" w:rsidP="005132AA">
      <w:r>
        <w:t xml:space="preserve">The review included 7 studies reported in </w:t>
      </w:r>
      <w:r w:rsidR="0091411D">
        <w:t>9</w:t>
      </w:r>
      <w:r w:rsidR="00CF44AD">
        <w:t xml:space="preserve"> papers and including </w:t>
      </w:r>
      <w:r w:rsidR="001048CC">
        <w:t>1,664 women. Study populations were heterogeneous and included women of mixed risk,</w:t>
      </w:r>
      <w:r w:rsidR="001048CC">
        <w:fldChar w:fldCharType="begin">
          <w:fldData xml:space="preserve">PEVuZE5vdGU+PENpdGU+PEF1dGhvcj5BYmRlbC1Beml6PC9BdXRob3I+PFllYXI+MjAxODwvWWVh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</w:fldData>
        </w:fldChar>
      </w:r>
      <w:r w:rsidR="002747EA">
        <w:instrText xml:space="preserve"> ADDIN EN.CITE </w:instrText>
      </w:r>
      <w:r w:rsidR="002747EA">
        <w:fldChar w:fldCharType="begin">
          <w:fldData xml:space="preserve">PEVuZE5vdGU+PENpdGU+PEF1dGhvcj5BYmRlbC1Beml6PC9BdXRob3I+PFllYXI+MjAxODwvWWVh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</w:fldData>
        </w:fldChar>
      </w:r>
      <w:r w:rsidR="002747EA">
        <w:instrText xml:space="preserve"> ADDIN EN.CITE.DATA </w:instrText>
      </w:r>
      <w:r w:rsidR="002747EA">
        <w:fldChar w:fldCharType="end"/>
      </w:r>
      <w:r w:rsidR="001048CC">
        <w:fldChar w:fldCharType="separate"/>
      </w:r>
      <w:r w:rsidR="002747EA" w:rsidRPr="002747EA">
        <w:rPr>
          <w:noProof/>
          <w:vertAlign w:val="superscript"/>
        </w:rPr>
        <w:t>400</w:t>
      </w:r>
      <w:r w:rsidR="001048CC">
        <w:fldChar w:fldCharType="end"/>
      </w:r>
      <w:r w:rsidR="001048CC">
        <w:t xml:space="preserve"> women at low risk,</w:t>
      </w:r>
      <w:r w:rsidR="001048CC">
        <w:fldChar w:fldCharType="begin">
          <w:fldData xml:space="preserve">PEVuZE5vdGU+PENpdGU+PEF1dGhvcj5EaSBDYXJsbzwvQXV0aG9yPjxZZWFyPjIwMTQ8L1llYXI+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</w:fldData>
        </w:fldChar>
      </w:r>
      <w:r w:rsidR="002747EA">
        <w:instrText xml:space="preserve"> ADDIN EN.CITE </w:instrText>
      </w:r>
      <w:r w:rsidR="002747EA">
        <w:fldChar w:fldCharType="begin">
          <w:fldData xml:space="preserve">PEVuZE5vdGU+PENpdGU+PEF1dGhvcj5EaSBDYXJsbzwvQXV0aG9yPjxZZWFyPjIwMTQ8L1llYXI+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</w:fldData>
        </w:fldChar>
      </w:r>
      <w:r w:rsidR="002747EA">
        <w:instrText xml:space="preserve"> ADDIN EN.CITE.DATA </w:instrText>
      </w:r>
      <w:r w:rsidR="002747EA">
        <w:fldChar w:fldCharType="end"/>
      </w:r>
      <w:r w:rsidR="001048CC">
        <w:fldChar w:fldCharType="separate"/>
      </w:r>
      <w:r w:rsidR="002747EA" w:rsidRPr="002747EA">
        <w:rPr>
          <w:noProof/>
          <w:vertAlign w:val="superscript"/>
        </w:rPr>
        <w:t>240,401</w:t>
      </w:r>
      <w:r w:rsidR="001048CC">
        <w:fldChar w:fldCharType="end"/>
      </w:r>
      <w:r w:rsidR="001048CC">
        <w:t xml:space="preserve"> women with </w:t>
      </w:r>
      <w:r w:rsidR="005007D4">
        <w:t xml:space="preserve">uncomplicated pregnancies and </w:t>
      </w:r>
      <w:r w:rsidR="001048CC">
        <w:t xml:space="preserve">BMI </w:t>
      </w:r>
      <w:r w:rsidR="001048CC">
        <w:rPr>
          <w:rFonts w:ascii="Helvetica" w:hAnsi="Helvetica"/>
        </w:rPr>
        <w:t>≥</w:t>
      </w:r>
      <w:r w:rsidR="001048CC" w:rsidRPr="00CF7049">
        <w:rPr>
          <w:rFonts w:ascii="Helvetica" w:hAnsi="Helvetica"/>
        </w:rPr>
        <w:t>29</w:t>
      </w:r>
      <w:r w:rsidR="001048CC">
        <w:fldChar w:fldCharType="begin">
          <w:fldData xml:space="preserve">PEVuZE5vdGU+PENpdGU+PEF1dGhvcj5TaW1tb25zPC9BdXRob3I+PFllYXI+MjAxNzwvWWVhcj48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</w:fldData>
        </w:fldChar>
      </w:r>
      <w:r w:rsidR="002747EA">
        <w:instrText xml:space="preserve"> ADDIN EN.CITE </w:instrText>
      </w:r>
      <w:r w:rsidR="002747EA">
        <w:fldChar w:fldCharType="begin">
          <w:fldData xml:space="preserve">PEVuZE5vdGU+PENpdGU+PEF1dGhvcj5TaW1tb25zPC9BdXRob3I+PFllYXI+MjAxNzwvWWVhcj48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</w:fldData>
        </w:fldChar>
      </w:r>
      <w:r w:rsidR="002747EA">
        <w:instrText xml:space="preserve"> ADDIN EN.CITE.DATA </w:instrText>
      </w:r>
      <w:r w:rsidR="002747EA">
        <w:fldChar w:fldCharType="end"/>
      </w:r>
      <w:r w:rsidR="001048CC">
        <w:fldChar w:fldCharType="separate"/>
      </w:r>
      <w:r w:rsidR="002747EA" w:rsidRPr="002747EA">
        <w:rPr>
          <w:noProof/>
          <w:vertAlign w:val="superscript"/>
        </w:rPr>
        <w:t>402</w:t>
      </w:r>
      <w:r w:rsidR="001048CC">
        <w:fldChar w:fldCharType="end"/>
      </w:r>
      <w:r w:rsidR="001048CC">
        <w:t xml:space="preserve"> or </w:t>
      </w:r>
      <w:r w:rsidR="001048CC" w:rsidRPr="00362C86">
        <w:t>≥30</w:t>
      </w:r>
      <w:r w:rsidR="001048CC">
        <w:t> </w:t>
      </w:r>
      <w:r w:rsidR="001048CC" w:rsidRPr="00362C86">
        <w:t>kg</w:t>
      </w:r>
      <w:r w:rsidR="001048CC">
        <w:t>,</w:t>
      </w:r>
      <w:r w:rsidR="001048CC">
        <w:fldChar w:fldCharType="begin">
          <w:fldData xml:space="preserve">PEVuZE5vdGU+PENpdGU+PEF1dGhvcj5UaG9ybnRvbjwvQXV0aG9yPjxZZWFyPjIwMDk8L1llYXI+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</w:fldData>
        </w:fldChar>
      </w:r>
      <w:r w:rsidR="002747EA">
        <w:instrText xml:space="preserve"> ADDIN EN.CITE </w:instrText>
      </w:r>
      <w:r w:rsidR="002747EA">
        <w:fldChar w:fldCharType="begin">
          <w:fldData xml:space="preserve">PEVuZE5vdGU+PENpdGU+PEF1dGhvcj5UaG9ybnRvbjwvQXV0aG9yPjxZZWFyPjIwMDk8L1llYXI+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</w:fldData>
        </w:fldChar>
      </w:r>
      <w:r w:rsidR="002747EA">
        <w:instrText xml:space="preserve"> ADDIN EN.CITE.DATA </w:instrText>
      </w:r>
      <w:r w:rsidR="002747EA">
        <w:fldChar w:fldCharType="end"/>
      </w:r>
      <w:r w:rsidR="001048CC">
        <w:fldChar w:fldCharType="separate"/>
      </w:r>
      <w:r w:rsidR="002747EA" w:rsidRPr="002747EA">
        <w:rPr>
          <w:noProof/>
          <w:vertAlign w:val="superscript"/>
        </w:rPr>
        <w:t>403,404</w:t>
      </w:r>
      <w:r w:rsidR="001048CC">
        <w:fldChar w:fldCharType="end"/>
      </w:r>
      <w:r w:rsidR="001048CC">
        <w:t xml:space="preserve"> and women </w:t>
      </w:r>
      <w:r w:rsidR="005007D4">
        <w:t xml:space="preserve">without gestational diabetes </w:t>
      </w:r>
      <w:r w:rsidR="001048CC">
        <w:t>who had previously had a baby weighing &gt;4,000 g</w:t>
      </w:r>
      <w:r w:rsidR="005007D4">
        <w:t>.</w:t>
      </w:r>
      <w:r w:rsidR="001048CC">
        <w:fldChar w:fldCharType="begin">
          <w:fldData xml:space="preserve">PEVuZE5vdGU+PENpdGU+PEF1dGhvcj5XYWxzaDwvQXV0aG9yPjxZZWFyPjIwMTI8L1llYXI+PFJl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</w:fldData>
        </w:fldChar>
      </w:r>
      <w:r w:rsidR="002747EA">
        <w:instrText xml:space="preserve"> ADDIN EN.CITE </w:instrText>
      </w:r>
      <w:r w:rsidR="002747EA">
        <w:fldChar w:fldCharType="begin">
          <w:fldData xml:space="preserve">PEVuZE5vdGU+PENpdGU+PEF1dGhvcj5XYWxzaDwvQXV0aG9yPjxZZWFyPjIwMTI8L1llYXI+PFJl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</w:fldData>
        </w:fldChar>
      </w:r>
      <w:r w:rsidR="002747EA">
        <w:instrText xml:space="preserve"> ADDIN EN.CITE.DATA </w:instrText>
      </w:r>
      <w:r w:rsidR="002747EA">
        <w:fldChar w:fldCharType="end"/>
      </w:r>
      <w:r w:rsidR="001048CC">
        <w:fldChar w:fldCharType="separate"/>
      </w:r>
      <w:r w:rsidR="002747EA" w:rsidRPr="002747EA">
        <w:rPr>
          <w:noProof/>
          <w:vertAlign w:val="superscript"/>
        </w:rPr>
        <w:t>405,406</w:t>
      </w:r>
      <w:r w:rsidR="001048CC">
        <w:fldChar w:fldCharType="end"/>
      </w:r>
      <w:r w:rsidR="005007D4">
        <w:t xml:space="preserve"> </w:t>
      </w:r>
    </w:p>
    <w:p w14:paraId="35DF0058" w14:textId="2EB42BA4" w:rsidR="005007D4" w:rsidRDefault="001048CC" w:rsidP="001048CC">
      <w:r>
        <w:t>Most studies were small with betwee</w:t>
      </w:r>
      <w:r w:rsidR="005007D4">
        <w:t>n 100 and 200 participants (n=4</w:t>
      </w:r>
      <w:r>
        <w:t>)</w:t>
      </w:r>
      <w:r w:rsidR="005007D4">
        <w:t>. One study had fewer than 100 participants</w:t>
      </w:r>
      <w:r w:rsidR="005007D4">
        <w:fldChar w:fldCharType="begin"/>
      </w:r>
      <w:r w:rsidR="002747EA">
        <w:instrText xml:space="preserve"> ADDIN EN.CITE &lt;EndNote&gt;&lt;Cite&gt;&lt;Author&gt;Wolff&lt;/Author&gt;&lt;Year&gt;2008&lt;/Year&gt;&lt;RecNum&gt;1146&lt;/RecNum&gt;&lt;DisplayText&gt;&lt;style face="superscript" font="Trebuchet MS" size="9"&gt;404&lt;/style&gt;&lt;/DisplayText&gt;&lt;record&gt;&lt;rec-number&gt;1146&lt;/rec-number&gt;&lt;foreign-keys&gt;&lt;key app="EN" db-id="exvasrfx2dtraoesasxp2szsxa2df502592x" timestamp="1555476895"&gt;1146&lt;/key&gt;&lt;/foreign-keys&gt;&lt;ref-type name="Journal Article"&gt;17&lt;/ref-type&gt;&lt;contributors&gt;&lt;authors&gt;&lt;author&gt;Wolff, S.&lt;/author&gt;&lt;author&gt;Legarth, J.&lt;/author&gt;&lt;author&gt;Vangsgaard, K.&lt;/author&gt;&lt;author&gt;Toubro, S.&lt;/author&gt;&lt;author&gt;Astrup, A.&lt;/author&gt;&lt;/authors&gt;&lt;/contributors&gt;&lt;auth-address&gt;Department of Human Nutrition, Faculty of Life Science, Copenhagen University, Copenhagen, Denmark. swo@sst.dk&lt;/auth-address&gt;&lt;titles&gt;&lt;title&gt;A randomized trial of the effects of dietary counseling on gestational weight gain and glucose metabolism in obese pregnant women&lt;/title&gt;&lt;secondary-title&gt;Int J Obes (Lond)&lt;/secondary-title&gt;&lt;/titles&gt;&lt;periodical&gt;&lt;full-title&gt;Int J Obes (Lond)&lt;/full-title&gt;&lt;/periodical&gt;&lt;pages&gt;495-501&lt;/pages&gt;&lt;volume&gt;32&lt;/volume&gt;&lt;number&gt;3&lt;/number&gt;&lt;edition&gt;2008/01/30&lt;/edition&gt;&lt;keywords&gt;&lt;keyword&gt;Adult&lt;/keyword&gt;&lt;keyword&gt;Blood Glucose/*metabolism&lt;/keyword&gt;&lt;keyword&gt;Body Mass Index&lt;/keyword&gt;&lt;keyword&gt;Counseling/*methods&lt;/keyword&gt;&lt;keyword&gt;*Diet&lt;/keyword&gt;&lt;keyword&gt;Diet Records&lt;/keyword&gt;&lt;keyword&gt;Energy Intake/physiology&lt;/keyword&gt;&lt;keyword&gt;Female&lt;/keyword&gt;&lt;keyword&gt;Glucose Tolerance Test&lt;/keyword&gt;&lt;keyword&gt;Humans&lt;/keyword&gt;&lt;keyword&gt;Insulin/metabolism&lt;/keyword&gt;&lt;keyword&gt;Leptin/metabolism&lt;/keyword&gt;&lt;keyword&gt;Obesity/*diet therapy/metabolism&lt;/keyword&gt;&lt;keyword&gt;Pregnancy&lt;/keyword&gt;&lt;keyword&gt;*Weight Gain&lt;/keyword&gt;&lt;/keywords&gt;&lt;dates&gt;&lt;year&gt;2008&lt;/year&gt;&lt;pub-dates&gt;&lt;date&gt;Mar&lt;/date&gt;&lt;/pub-dates&gt;&lt;/dates&gt;&lt;isbn&gt;1476-5497 (Electronic)&amp;#xD;0307-0565 (Linking)&lt;/isbn&gt;&lt;accession-num&gt;18227847&lt;/accession-num&gt;&lt;urls&gt;&lt;related-urls&gt;&lt;url&gt;https://www.ncbi.nlm.nih.gov/pubmed/18227847&lt;/url&gt;&lt;/related-urls&gt;&lt;/urls&gt;&lt;electronic-resource-num&gt;10.1038/sj.ijo.0803710&lt;/electronic-resource-num&gt;&lt;/record&gt;&lt;/Cite&gt;&lt;/EndNote&gt;</w:instrText>
      </w:r>
      <w:r w:rsidR="005007D4">
        <w:fldChar w:fldCharType="separate"/>
      </w:r>
      <w:r w:rsidR="002747EA" w:rsidRPr="002747EA">
        <w:rPr>
          <w:noProof/>
          <w:vertAlign w:val="superscript"/>
        </w:rPr>
        <w:t>404</w:t>
      </w:r>
      <w:r w:rsidR="005007D4">
        <w:fldChar w:fldCharType="end"/>
      </w:r>
      <w:r w:rsidR="005007D4">
        <w:t xml:space="preserve"> and the Walsh et al study had 759 participants.</w:t>
      </w:r>
      <w:r w:rsidR="005007D4">
        <w:fldChar w:fldCharType="begin">
          <w:fldData xml:space="preserve">PEVuZE5vdGU+PENpdGU+PEF1dGhvcj5XYWxzaDwvQXV0aG9yPjxZZWFyPjIwMTI8L1llYXI+PFJl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</w:fldData>
        </w:fldChar>
      </w:r>
      <w:r w:rsidR="002747EA">
        <w:instrText xml:space="preserve"> ADDIN EN.CITE </w:instrText>
      </w:r>
      <w:r w:rsidR="002747EA">
        <w:fldChar w:fldCharType="begin">
          <w:fldData xml:space="preserve">PEVuZE5vdGU+PENpdGU+PEF1dGhvcj5XYWxzaDwvQXV0aG9yPjxZZWFyPjIwMTI8L1llYXI+PFJl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</w:fldData>
        </w:fldChar>
      </w:r>
      <w:r w:rsidR="002747EA">
        <w:instrText xml:space="preserve"> ADDIN EN.CITE.DATA </w:instrText>
      </w:r>
      <w:r w:rsidR="002747EA">
        <w:fldChar w:fldCharType="end"/>
      </w:r>
      <w:r w:rsidR="005007D4">
        <w:fldChar w:fldCharType="separate"/>
      </w:r>
      <w:r w:rsidR="002747EA" w:rsidRPr="002747EA">
        <w:rPr>
          <w:noProof/>
          <w:vertAlign w:val="superscript"/>
        </w:rPr>
        <w:t>405,406</w:t>
      </w:r>
      <w:r w:rsidR="005007D4">
        <w:fldChar w:fldCharType="end"/>
      </w:r>
      <w:r w:rsidR="005007D4">
        <w:t xml:space="preserve"> </w:t>
      </w:r>
    </w:p>
    <w:p w14:paraId="4EF86A55" w14:textId="7F821096" w:rsidR="001048CC" w:rsidRPr="005132AA" w:rsidRDefault="001048CC" w:rsidP="001048CC">
      <w:r w:rsidRPr="00B04565">
        <w:rPr>
          <w:lang w:val="en-AU"/>
        </w:rPr>
        <w:t>Studies were conducted in</w:t>
      </w:r>
      <w:r w:rsidRPr="00B04565">
        <w:t xml:space="preserve"> </w:t>
      </w:r>
      <w:r w:rsidR="005007D4">
        <w:t>Egypt</w:t>
      </w:r>
      <w:r w:rsidRPr="00B04565">
        <w:t>,</w:t>
      </w:r>
      <w:r w:rsidR="005007D4">
        <w:fldChar w:fldCharType="begin">
          <w:fldData xml:space="preserve">PEVuZE5vdGU+PENpdGU+PEF1dGhvcj5BYmRlbC1Beml6PC9BdXRob3I+PFllYXI+MjAxODwvWWVh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</w:fldData>
        </w:fldChar>
      </w:r>
      <w:r w:rsidR="002747EA">
        <w:instrText xml:space="preserve"> ADDIN EN.CITE </w:instrText>
      </w:r>
      <w:r w:rsidR="002747EA">
        <w:fldChar w:fldCharType="begin">
          <w:fldData xml:space="preserve">PEVuZE5vdGU+PENpdGU+PEF1dGhvcj5BYmRlbC1Beml6PC9BdXRob3I+PFllYXI+MjAxODwvWWVh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</w:fldData>
        </w:fldChar>
      </w:r>
      <w:r w:rsidR="002747EA">
        <w:instrText xml:space="preserve"> ADDIN EN.CITE.DATA </w:instrText>
      </w:r>
      <w:r w:rsidR="002747EA">
        <w:fldChar w:fldCharType="end"/>
      </w:r>
      <w:r w:rsidR="005007D4">
        <w:fldChar w:fldCharType="separate"/>
      </w:r>
      <w:r w:rsidR="002747EA" w:rsidRPr="002747EA">
        <w:rPr>
          <w:noProof/>
          <w:vertAlign w:val="superscript"/>
        </w:rPr>
        <w:t>400</w:t>
      </w:r>
      <w:r w:rsidR="005007D4">
        <w:fldChar w:fldCharType="end"/>
      </w:r>
      <w:r w:rsidRPr="00B04565">
        <w:t xml:space="preserve"> </w:t>
      </w:r>
      <w:r w:rsidR="005007D4">
        <w:t>Ireland</w:t>
      </w:r>
      <w:r w:rsidRPr="00B04565">
        <w:t>,</w:t>
      </w:r>
      <w:r w:rsidR="005007D4">
        <w:fldChar w:fldCharType="begin">
          <w:fldData xml:space="preserve">PEVuZE5vdGU+PENpdGU+PEF1dGhvcj5XYWxzaDwvQXV0aG9yPjxZZWFyPjIwMTI8L1llYXI+PFJl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</w:fldData>
        </w:fldChar>
      </w:r>
      <w:r w:rsidR="002747EA">
        <w:instrText xml:space="preserve"> ADDIN EN.CITE </w:instrText>
      </w:r>
      <w:r w:rsidR="002747EA">
        <w:fldChar w:fldCharType="begin">
          <w:fldData xml:space="preserve">PEVuZE5vdGU+PENpdGU+PEF1dGhvcj5XYWxzaDwvQXV0aG9yPjxZZWFyPjIwMTI8L1llYXI+PFJl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</w:fldData>
        </w:fldChar>
      </w:r>
      <w:r w:rsidR="002747EA">
        <w:instrText xml:space="preserve"> ADDIN EN.CITE.DATA </w:instrText>
      </w:r>
      <w:r w:rsidR="002747EA">
        <w:fldChar w:fldCharType="end"/>
      </w:r>
      <w:r w:rsidR="005007D4">
        <w:fldChar w:fldCharType="separate"/>
      </w:r>
      <w:r w:rsidR="002747EA" w:rsidRPr="002747EA">
        <w:rPr>
          <w:noProof/>
          <w:vertAlign w:val="superscript"/>
        </w:rPr>
        <w:t>405-407</w:t>
      </w:r>
      <w:r w:rsidR="005007D4">
        <w:fldChar w:fldCharType="end"/>
      </w:r>
      <w:r w:rsidRPr="00B04565">
        <w:t xml:space="preserve"> </w:t>
      </w:r>
      <w:r w:rsidR="005007D4">
        <w:t>Italy</w:t>
      </w:r>
      <w:r w:rsidRPr="00B04565">
        <w:t>,</w:t>
      </w:r>
      <w:r w:rsidR="005007D4">
        <w:fldChar w:fldCharType="begin"/>
      </w:r>
      <w:r w:rsidR="002747EA">
        <w:instrText xml:space="preserve"> ADDIN EN.CITE &lt;EndNote&gt;&lt;Cite&gt;&lt;Author&gt;Di Carlo&lt;/Author&gt;&lt;Year&gt;2014&lt;/Year&gt;&lt;RecNum&gt;1387&lt;/RecNum&gt;&lt;DisplayText&gt;&lt;style face="superscript" font="Trebuchet MS" size="9"&gt;401&lt;/style&gt;&lt;/DisplayText&gt;&lt;record&gt;&lt;rec-number&gt;1387&lt;/rec-number&gt;&lt;foreign-keys&gt;&lt;key app="EN" db-id="exvasrfx2dtraoesasxp2szsxa2df502592x" timestamp="1567661568"&gt;1387&lt;/key&gt;&lt;key app="ENWeb" db-id=""&gt;0&lt;/key&gt;&lt;/foreign-keys&gt;&lt;ref-type name="Journal Article"&gt;17&lt;/ref-type&gt;&lt;contributors&gt;&lt;authors&gt;&lt;author&gt;Di Carlo, C.,&lt;/author&gt;&lt;author&gt;Iannotti, G.,&lt;/author&gt;&lt;author&gt;Sparice, S.,&lt;/author&gt;&lt;author&gt;Chiacchio, M.P.,&lt;/author&gt;&lt;author&gt;Greco, E.,&lt;/author&gt;&lt;author&gt;Tommaselli, G.A.,&lt;/author&gt;&lt;author&gt;Nappi, C.,&lt;/author&gt;&lt;/authors&gt;&lt;/contributors&gt;&lt;titles&gt;&lt;title&gt;The role of a personalized dietary intervention in managing gestational weight gain: a prospective, controlled study in a low-risk antenatal population&lt;/title&gt;&lt;secondary-title&gt;Arch Gynecol Obstet&lt;/secondary-title&gt;&lt;/titles&gt;&lt;periodical&gt;&lt;full-title&gt;Arch Gynecol Obstet&lt;/full-title&gt;&lt;/periodical&gt;&lt;pages&gt;765-70&lt;/pages&gt;&lt;volume&gt;289&lt;/volume&gt;&lt;number&gt;4&lt;/number&gt;&lt;section&gt;765&lt;/section&gt;&lt;dates&gt;&lt;year&gt;2014&lt;/year&gt;&lt;/dates&gt;&lt;isbn&gt;0932-0067&amp;#xD;1432-0711&lt;/isbn&gt;&lt;urls&gt;&lt;/urls&gt;&lt;electronic-resource-num&gt;10.1007/s00404-013-3054-y&lt;/electronic-resource-num&gt;&lt;/record&gt;&lt;/Cite&gt;&lt;/EndNote&gt;</w:instrText>
      </w:r>
      <w:r w:rsidR="005007D4">
        <w:fldChar w:fldCharType="separate"/>
      </w:r>
      <w:r w:rsidR="002747EA" w:rsidRPr="002747EA">
        <w:rPr>
          <w:noProof/>
          <w:vertAlign w:val="superscript"/>
        </w:rPr>
        <w:t>401</w:t>
      </w:r>
      <w:r w:rsidR="005007D4">
        <w:fldChar w:fldCharType="end"/>
      </w:r>
      <w:r w:rsidRPr="00B04565">
        <w:t xml:space="preserve"> </w:t>
      </w:r>
      <w:r w:rsidR="005007D4">
        <w:t>Finland</w:t>
      </w:r>
      <w:r w:rsidR="005007D4">
        <w:fldChar w:fldCharType="begin">
          <w:fldData xml:space="preserve">PEVuZE5vdGU+PENpdGU+PEF1dGhvcj5MYWl0aW5lbjwvQXV0aG9yPjxZZWFyPjIwMDk8L1llYXI+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</w:fldData>
        </w:fldChar>
      </w:r>
      <w:r w:rsidR="002747EA">
        <w:instrText xml:space="preserve"> ADDIN EN.CITE </w:instrText>
      </w:r>
      <w:r w:rsidR="002747EA">
        <w:fldChar w:fldCharType="begin">
          <w:fldData xml:space="preserve">PEVuZE5vdGU+PENpdGU+PEF1dGhvcj5MYWl0aW5lbjwvQXV0aG9yPjxZZWFyPjIwMDk8L1llYXI+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</w:fldData>
        </w:fldChar>
      </w:r>
      <w:r w:rsidR="002747EA">
        <w:instrText xml:space="preserve"> ADDIN EN.CITE.DATA </w:instrText>
      </w:r>
      <w:r w:rsidR="002747EA">
        <w:fldChar w:fldCharType="end"/>
      </w:r>
      <w:r w:rsidR="005007D4">
        <w:fldChar w:fldCharType="separate"/>
      </w:r>
      <w:r w:rsidR="002747EA" w:rsidRPr="002747EA">
        <w:rPr>
          <w:noProof/>
          <w:vertAlign w:val="superscript"/>
        </w:rPr>
        <w:t>240</w:t>
      </w:r>
      <w:r w:rsidR="005007D4">
        <w:fldChar w:fldCharType="end"/>
      </w:r>
      <w:r w:rsidR="005007D4">
        <w:t xml:space="preserve"> and the United States</w:t>
      </w:r>
      <w:r w:rsidRPr="00B04565">
        <w:t>.</w:t>
      </w:r>
      <w:r w:rsidR="005007D4">
        <w:fldChar w:fldCharType="begin"/>
      </w:r>
      <w:r w:rsidR="002747EA">
        <w:instrText xml:space="preserve"> ADDIN EN.CITE &lt;EndNote&gt;&lt;Cite&gt;&lt;Author&gt;Thornton&lt;/Author&gt;&lt;Year&gt;2009&lt;/Year&gt;&lt;RecNum&gt;1138&lt;/RecNum&gt;&lt;DisplayText&gt;&lt;style face="superscript" font="Trebuchet MS" size="9"&gt;403&lt;/style&gt;&lt;/DisplayText&gt;&lt;record&gt;&lt;rec-number&gt;1138&lt;/rec-number&gt;&lt;foreign-keys&gt;&lt;key app="EN" db-id="exvasrfx2dtraoesasxp2szsxa2df502592x" timestamp="1555473644"&gt;1138&lt;/key&gt;&lt;/foreign-keys&gt;&lt;ref-type name="Journal Article"&gt;17&lt;/ref-type&gt;&lt;contributors&gt;&lt;authors&gt;&lt;author&gt;Thornton, Y. S.&lt;/author&gt;&lt;author&gt;Smarkola, C.&lt;/author&gt;&lt;author&gt;Kopacz, S. M.&lt;/author&gt;&lt;author&gt;Ishoof, S. B.&lt;/author&gt;&lt;/authors&gt;&lt;/contributors&gt;&lt;auth-address&gt;Department of Obstetrics, Divisions of Maternal-Fetal Medicine, Morristown Memorial Hospital, Morristown, New Jersey, USA. yvonne_thornton@nymc.edu&lt;/auth-address&gt;&lt;titles&gt;&lt;title&gt;Perinatal outcomes in nutritionally monitored obese pregnant women: a randomized clinical trial&lt;/title&gt;&lt;secondary-title&gt;J Natl Med Assoc&lt;/secondary-title&gt;&lt;/titles&gt;&lt;periodical&gt;&lt;full-title&gt;J Natl Med Assoc&lt;/full-title&gt;&lt;/periodical&gt;&lt;pages&gt;569-77&lt;/pages&gt;&lt;volume&gt;101&lt;/volume&gt;&lt;number&gt;6&lt;/number&gt;&lt;edition&gt;2009/07/10&lt;/edition&gt;&lt;keywords&gt;&lt;keyword&gt;Adult&lt;/keyword&gt;&lt;keyword&gt;Analysis of Variance&lt;/keyword&gt;&lt;keyword&gt;Body Mass Index&lt;/keyword&gt;&lt;keyword&gt;Female&lt;/keyword&gt;&lt;keyword&gt;Health Status&lt;/keyword&gt;&lt;keyword&gt;Humans&lt;/keyword&gt;&lt;keyword&gt;Maternal Nutritional Physiological Phenomena/*physiology&lt;/keyword&gt;&lt;keyword&gt;*Maternal Welfare&lt;/keyword&gt;&lt;keyword&gt;Multivariate Analysis&lt;/keyword&gt;&lt;keyword&gt;Nutrition Assessment&lt;/keyword&gt;&lt;keyword&gt;Nutritional Status&lt;/keyword&gt;&lt;keyword&gt;Obesity/*complications&lt;/keyword&gt;&lt;keyword&gt;Pregnancy&lt;/keyword&gt;&lt;keyword&gt;Pregnancy Complications/*epidemiology/prevention &amp;amp; control&lt;/keyword&gt;&lt;keyword&gt;*Pregnancy Outcome&lt;/keyword&gt;&lt;keyword&gt;United States/epidemiology&lt;/keyword&gt;&lt;keyword&gt;Weight Gain&lt;/keyword&gt;&lt;/keywords&gt;&lt;dates&gt;&lt;year&gt;2009&lt;/year&gt;&lt;pub-dates&gt;&lt;date&gt;Jun&lt;/date&gt;&lt;/pub-dates&gt;&lt;/dates&gt;&lt;isbn&gt;0027-9684 (Print)&amp;#xD;0027-9684 (Linking)&lt;/isbn&gt;&lt;accession-num&gt;19585925&lt;/accession-num&gt;&lt;urls&gt;&lt;related-urls&gt;&lt;url&gt;https://www.ncbi.nlm.nih.gov/pubmed/19585925&lt;/url&gt;&lt;/related-urls&gt;&lt;/urls&gt;&lt;/record&gt;&lt;/Cite&gt;&lt;/EndNote&gt;</w:instrText>
      </w:r>
      <w:r w:rsidR="005007D4">
        <w:fldChar w:fldCharType="separate"/>
      </w:r>
      <w:r w:rsidR="002747EA" w:rsidRPr="002747EA">
        <w:rPr>
          <w:noProof/>
          <w:vertAlign w:val="superscript"/>
        </w:rPr>
        <w:t>403</w:t>
      </w:r>
      <w:r w:rsidR="005007D4">
        <w:fldChar w:fldCharType="end"/>
      </w:r>
      <w:r w:rsidRPr="00B04565">
        <w:t xml:space="preserve"> One multicentre study</w:t>
      </w:r>
      <w:r>
        <w:rPr>
          <w:sz w:val="16"/>
          <w:szCs w:val="16"/>
        </w:rPr>
        <w:fldChar w:fldCharType="begin">
          <w:fldData xml:space="preserve">PEVuZE5vdGU+PENpdGU+PEF1dGhvcj5TaW1tb25zPC9BdXRob3I+PFllYXI+MjAxNzwvWWVhcj48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</w:fldData>
        </w:fldChar>
      </w:r>
      <w:r w:rsidR="002747EA">
        <w:rPr>
          <w:sz w:val="16"/>
          <w:szCs w:val="16"/>
        </w:rPr>
        <w:instrText xml:space="preserve"> ADDIN EN.CITE </w:instrText>
      </w:r>
      <w:r w:rsidR="002747EA">
        <w:rPr>
          <w:sz w:val="16"/>
          <w:szCs w:val="16"/>
        </w:rPr>
        <w:fldChar w:fldCharType="begin">
          <w:fldData xml:space="preserve">PEVuZE5vdGU+PENpdGU+PEF1dGhvcj5TaW1tb25zPC9BdXRob3I+PFllYXI+MjAxNzwvWWVhcj48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</w:fldData>
        </w:fldChar>
      </w:r>
      <w:r w:rsidR="002747EA">
        <w:rPr>
          <w:sz w:val="16"/>
          <w:szCs w:val="16"/>
        </w:rPr>
        <w:instrText xml:space="preserve"> ADDIN EN.CITE.DATA </w:instrText>
      </w:r>
      <w:r w:rsidR="002747EA">
        <w:rPr>
          <w:sz w:val="16"/>
          <w:szCs w:val="16"/>
        </w:rPr>
      </w:r>
      <w:r w:rsidR="002747EA">
        <w:rPr>
          <w:sz w:val="16"/>
          <w:szCs w:val="16"/>
        </w:rPr>
        <w:fldChar w:fldCharType="end"/>
      </w:r>
      <w:r>
        <w:rPr>
          <w:sz w:val="16"/>
          <w:szCs w:val="16"/>
        </w:rPr>
      </w:r>
      <w:r>
        <w:rPr>
          <w:sz w:val="16"/>
          <w:szCs w:val="16"/>
        </w:rPr>
        <w:fldChar w:fldCharType="separate"/>
      </w:r>
      <w:r w:rsidR="002747EA" w:rsidRPr="002747EA">
        <w:rPr>
          <w:noProof/>
          <w:szCs w:val="16"/>
          <w:vertAlign w:val="superscript"/>
        </w:rPr>
        <w:t>402</w:t>
      </w:r>
      <w:r>
        <w:rPr>
          <w:sz w:val="16"/>
          <w:szCs w:val="16"/>
        </w:rPr>
        <w:fldChar w:fldCharType="end"/>
      </w:r>
      <w:r w:rsidRPr="00B04565">
        <w:t xml:space="preserve"> was</w:t>
      </w:r>
      <w:r w:rsidRPr="00C12274">
        <w:t xml:space="preserve"> conducted in the United Kingdom, Ireland, Netherlands, Austria, Poland, Italy, Spain, Denmark and Belgium.</w:t>
      </w:r>
    </w:p>
    <w:p w14:paraId="174F99BB" w14:textId="7472C8AD" w:rsidR="00FD4EBE" w:rsidRDefault="00FD4EBE" w:rsidP="00FD4EBE">
      <w:pPr>
        <w:pStyle w:val="Heading4"/>
      </w:pPr>
      <w:r>
        <w:t>Types of intervention</w:t>
      </w:r>
    </w:p>
    <w:p w14:paraId="65B05B14" w14:textId="1A87D205" w:rsidR="00175D0C" w:rsidRDefault="00175D0C" w:rsidP="00175D0C">
      <w:r>
        <w:t xml:space="preserve">Interventions included </w:t>
      </w:r>
      <w:r w:rsidR="00884CDB">
        <w:t>dietary counselling</w:t>
      </w:r>
      <w:r>
        <w:fldChar w:fldCharType="begin">
          <w:fldData xml:space="preserve">PEVuZE5vdGU+PENpdGU+PEF1dGhvcj5BYmRlbC1Beml6PC9BdXRob3I+PFllYXI+MjAxODwvWWVh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</w:fldData>
        </w:fldChar>
      </w:r>
      <w:r w:rsidR="002747EA">
        <w:instrText xml:space="preserve"> ADDIN EN.CITE </w:instrText>
      </w:r>
      <w:r w:rsidR="002747EA">
        <w:fldChar w:fldCharType="begin">
          <w:fldData xml:space="preserve">PEVuZE5vdGU+PENpdGU+PEF1dGhvcj5BYmRlbC1Beml6PC9BdXRob3I+PFllYXI+MjAxODwvWWVh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</w:fldData>
        </w:fldChar>
      </w:r>
      <w:r w:rsidR="002747EA">
        <w:instrText xml:space="preserve"> ADDIN EN.CITE.DATA </w:instrText>
      </w:r>
      <w:r w:rsidR="002747EA">
        <w:fldChar w:fldCharType="end"/>
      </w:r>
      <w:r>
        <w:fldChar w:fldCharType="separate"/>
      </w:r>
      <w:r w:rsidR="002747EA" w:rsidRPr="002747EA">
        <w:rPr>
          <w:noProof/>
          <w:vertAlign w:val="superscript"/>
        </w:rPr>
        <w:t>240,400,402,404-406</w:t>
      </w:r>
      <w:r>
        <w:fldChar w:fldCharType="end"/>
      </w:r>
      <w:r>
        <w:t xml:space="preserve"> </w:t>
      </w:r>
      <w:r w:rsidR="00884CDB">
        <w:t xml:space="preserve">or </w:t>
      </w:r>
      <w:r>
        <w:t>a personalised diet plan</w:t>
      </w:r>
      <w:r w:rsidR="00884CDB">
        <w:t xml:space="preserve"> with dietician follow-up.</w:t>
      </w:r>
      <w:r w:rsidR="00884CDB">
        <w:fldChar w:fldCharType="begin">
          <w:fldData xml:space="preserve">PEVuZE5vdGU+PENpdGU+PEF1dGhvcj5EaSBDYXJsbzwvQXV0aG9yPjxZZWFyPjIwMTQ8L1llYXI+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</w:fldData>
        </w:fldChar>
      </w:r>
      <w:r w:rsidR="002747EA">
        <w:instrText xml:space="preserve"> ADDIN EN.CITE </w:instrText>
      </w:r>
      <w:r w:rsidR="002747EA">
        <w:fldChar w:fldCharType="begin">
          <w:fldData xml:space="preserve">PEVuZE5vdGU+PENpdGU+PEF1dGhvcj5EaSBDYXJsbzwvQXV0aG9yPjxZZWFyPjIwMTQ8L1llYXI+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</w:fldData>
        </w:fldChar>
      </w:r>
      <w:r w:rsidR="002747EA">
        <w:instrText xml:space="preserve"> ADDIN EN.CITE.DATA </w:instrText>
      </w:r>
      <w:r w:rsidR="002747EA">
        <w:fldChar w:fldCharType="end"/>
      </w:r>
      <w:r w:rsidR="00884CDB">
        <w:fldChar w:fldCharType="separate"/>
      </w:r>
      <w:r w:rsidR="002747EA" w:rsidRPr="002747EA">
        <w:rPr>
          <w:noProof/>
          <w:vertAlign w:val="superscript"/>
        </w:rPr>
        <w:t>401,403</w:t>
      </w:r>
      <w:r w:rsidR="00884CDB">
        <w:fldChar w:fldCharType="end"/>
      </w:r>
      <w:r w:rsidR="00884CDB">
        <w:t xml:space="preserve"> </w:t>
      </w:r>
    </w:p>
    <w:p w14:paraId="6F5D9CF5" w14:textId="7BB2DB80" w:rsidR="00AA01EB" w:rsidRDefault="00B5235D" w:rsidP="00AA01EB">
      <w:r>
        <w:t>One study</w:t>
      </w:r>
      <w:r w:rsidR="00AA01EB">
        <w:t xml:space="preserve"> </w:t>
      </w:r>
      <w:r>
        <w:t>used current dietary recommendations for pregnancy,</w:t>
      </w:r>
      <w:r>
        <w:fldChar w:fldCharType="begin">
          <w:fldData xml:space="preserve">PEVuZE5vdGU+PENpdGU+PEF1dGhvcj5MYWl0aW5lbjwvQXV0aG9yPjxZZWFyPjIwMDk8L1llYXI+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</w:fldData>
        </w:fldChar>
      </w:r>
      <w:r w:rsidR="002747EA">
        <w:instrText xml:space="preserve"> ADDIN EN.CITE </w:instrText>
      </w:r>
      <w:r w:rsidR="002747EA">
        <w:fldChar w:fldCharType="begin">
          <w:fldData xml:space="preserve">PEVuZE5vdGU+PENpdGU+PEF1dGhvcj5MYWl0aW5lbjwvQXV0aG9yPjxZZWFyPjIwMDk8L1llYXI+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</w:fldData>
        </w:fldChar>
      </w:r>
      <w:r w:rsidR="002747EA">
        <w:instrText xml:space="preserve"> ADDIN EN.CITE.DATA </w:instrText>
      </w:r>
      <w:r w:rsidR="002747EA">
        <w:fldChar w:fldCharType="end"/>
      </w:r>
      <w:r>
        <w:fldChar w:fldCharType="separate"/>
      </w:r>
      <w:r w:rsidR="002747EA" w:rsidRPr="002747EA">
        <w:rPr>
          <w:noProof/>
          <w:vertAlign w:val="superscript"/>
        </w:rPr>
        <w:t>240</w:t>
      </w:r>
      <w:r>
        <w:fldChar w:fldCharType="end"/>
      </w:r>
      <w:r>
        <w:t xml:space="preserve"> one based advice on a nutrition regimen used for gestational diabetes</w:t>
      </w:r>
      <w:r>
        <w:fldChar w:fldCharType="begin"/>
      </w:r>
      <w:r w:rsidR="002747EA">
        <w:instrText xml:space="preserve"> ADDIN EN.CITE &lt;EndNote&gt;&lt;Cite&gt;&lt;Author&gt;Thornton&lt;/Author&gt;&lt;Year&gt;2009&lt;/Year&gt;&lt;RecNum&gt;1138&lt;/RecNum&gt;&lt;DisplayText&gt;&lt;style face="superscript" font="Trebuchet MS" size="9"&gt;403&lt;/style&gt;&lt;/DisplayText&gt;&lt;record&gt;&lt;rec-number&gt;1138&lt;/rec-number&gt;&lt;foreign-keys&gt;&lt;key app="EN" db-id="exvasrfx2dtraoesasxp2szsxa2df502592x" timestamp="1555473644"&gt;1138&lt;/key&gt;&lt;/foreign-keys&gt;&lt;ref-type name="Journal Article"&gt;17&lt;/ref-type&gt;&lt;contributors&gt;&lt;authors&gt;&lt;author&gt;Thornton, Y. S.&lt;/author&gt;&lt;author&gt;Smarkola, C.&lt;/author&gt;&lt;author&gt;Kopacz, S. M.&lt;/author&gt;&lt;author&gt;Ishoof, S. B.&lt;/author&gt;&lt;/authors&gt;&lt;/contributors&gt;&lt;auth-address&gt;Department of Obstetrics, Divisions of Maternal-Fetal Medicine, Morristown Memorial Hospital, Morristown, New Jersey, USA. yvonne_thornton@nymc.edu&lt;/auth-address&gt;&lt;titles&gt;&lt;title&gt;Perinatal outcomes in nutritionally monitored obese pregnant women: a randomized clinical trial&lt;/title&gt;&lt;secondary-title&gt;J Natl Med Assoc&lt;/secondary-title&gt;&lt;/titles&gt;&lt;periodical&gt;&lt;full-title&gt;J Natl Med Assoc&lt;/full-title&gt;&lt;/periodical&gt;&lt;pages&gt;569-77&lt;/pages&gt;&lt;volume&gt;101&lt;/volume&gt;&lt;number&gt;6&lt;/number&gt;&lt;edition&gt;2009/07/10&lt;/edition&gt;&lt;keywords&gt;&lt;keyword&gt;Adult&lt;/keyword&gt;&lt;keyword&gt;Analysis of Variance&lt;/keyword&gt;&lt;keyword&gt;Body Mass Index&lt;/keyword&gt;&lt;keyword&gt;Female&lt;/keyword&gt;&lt;keyword&gt;Health Status&lt;/keyword&gt;&lt;keyword&gt;Humans&lt;/keyword&gt;&lt;keyword&gt;Maternal Nutritional Physiological Phenomena/*physiology&lt;/keyword&gt;&lt;keyword&gt;*Maternal Welfare&lt;/keyword&gt;&lt;keyword&gt;Multivariate Analysis&lt;/keyword&gt;&lt;keyword&gt;Nutrition Assessment&lt;/keyword&gt;&lt;keyword&gt;Nutritional Status&lt;/keyword&gt;&lt;keyword&gt;Obesity/*complications&lt;/keyword&gt;&lt;keyword&gt;Pregnancy&lt;/keyword&gt;&lt;keyword&gt;Pregnancy Complications/*epidemiology/prevention &amp;amp; control&lt;/keyword&gt;&lt;keyword&gt;*Pregnancy Outcome&lt;/keyword&gt;&lt;keyword&gt;United States/epidemiology&lt;/keyword&gt;&lt;keyword&gt;Weight Gain&lt;/keyword&gt;&lt;/keywords&gt;&lt;dates&gt;&lt;year&gt;2009&lt;/year&gt;&lt;pub-dates&gt;&lt;date&gt;Jun&lt;/date&gt;&lt;/pub-dates&gt;&lt;/dates&gt;&lt;isbn&gt;0027-9684 (Print)&amp;#xD;0027-9684 (Linking)&lt;/isbn&gt;&lt;accession-num&gt;19585925&lt;/accession-num&gt;&lt;urls&gt;&lt;related-urls&gt;&lt;url&gt;https://www.ncbi.nlm.nih.gov/pubmed/19585925&lt;/url&gt;&lt;/related-urls&gt;&lt;/urls&gt;&lt;/record&gt;&lt;/Cite&gt;&lt;/EndNote&gt;</w:instrText>
      </w:r>
      <w:r>
        <w:fldChar w:fldCharType="separate"/>
      </w:r>
      <w:r w:rsidR="002747EA" w:rsidRPr="002747EA">
        <w:rPr>
          <w:noProof/>
          <w:vertAlign w:val="superscript"/>
        </w:rPr>
        <w:t>403</w:t>
      </w:r>
      <w:r>
        <w:fldChar w:fldCharType="end"/>
      </w:r>
      <w:r>
        <w:t xml:space="preserve"> </w:t>
      </w:r>
      <w:r w:rsidR="00AA01EB">
        <w:t xml:space="preserve">and </w:t>
      </w:r>
      <w:r>
        <w:t>three</w:t>
      </w:r>
      <w:r w:rsidR="00AA01EB">
        <w:t xml:space="preserve"> </w:t>
      </w:r>
      <w:r>
        <w:t xml:space="preserve">had a focus </w:t>
      </w:r>
      <w:r w:rsidR="00AA01EB">
        <w:t>on kilocalorie intake.</w:t>
      </w:r>
      <w:r>
        <w:fldChar w:fldCharType="begin">
          <w:fldData xml:space="preserve">PEVuZE5vdGU+PENpdGU+PEF1dGhvcj5EaSBDYXJsbzwvQXV0aG9yPjxZZWFyPjIwMTQ8L1llYXI+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=
</w:fldData>
        </w:fldChar>
      </w:r>
      <w:r w:rsidR="002747EA">
        <w:instrText xml:space="preserve"> ADDIN EN.CITE </w:instrText>
      </w:r>
      <w:r w:rsidR="002747EA">
        <w:fldChar w:fldCharType="begin">
          <w:fldData xml:space="preserve">PEVuZE5vdGU+PENpdGU+PEF1dGhvcj5EaSBDYXJsbzwvQXV0aG9yPjxZZWFyPjIwMTQ8L1llYXI+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=
</w:fldData>
        </w:fldChar>
      </w:r>
      <w:r w:rsidR="002747EA">
        <w:instrText xml:space="preserve"> ADDIN EN.CITE.DATA </w:instrText>
      </w:r>
      <w:r w:rsidR="002747EA">
        <w:fldChar w:fldCharType="end"/>
      </w:r>
      <w:r>
        <w:fldChar w:fldCharType="separate"/>
      </w:r>
      <w:r w:rsidR="002747EA" w:rsidRPr="002747EA">
        <w:rPr>
          <w:noProof/>
          <w:vertAlign w:val="superscript"/>
        </w:rPr>
        <w:t>401-403</w:t>
      </w:r>
      <w:r>
        <w:fldChar w:fldCharType="end"/>
      </w:r>
      <w:r w:rsidR="00AA01EB">
        <w:t xml:space="preserve"> </w:t>
      </w:r>
      <w:r w:rsidR="00087E01">
        <w:t xml:space="preserve">One </w:t>
      </w:r>
      <w:r>
        <w:t xml:space="preserve">study </w:t>
      </w:r>
      <w:r w:rsidR="00087E01">
        <w:t>a</w:t>
      </w:r>
      <w:r>
        <w:t>dvised a low glycaemic index diet from early pregnancy.</w:t>
      </w:r>
      <w:r>
        <w:fldChar w:fldCharType="begin">
          <w:fldData xml:space="preserve">PEVuZE5vdGU+PENpdGU+PEF1dGhvcj5XYWxzaDwvQXV0aG9yPjxZZWFyPjIwMTI8L1llYXI+PFJl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</w:fldData>
        </w:fldChar>
      </w:r>
      <w:r w:rsidR="002747EA">
        <w:instrText xml:space="preserve"> ADDIN EN.CITE </w:instrText>
      </w:r>
      <w:r w:rsidR="002747EA">
        <w:fldChar w:fldCharType="begin">
          <w:fldData xml:space="preserve">PEVuZE5vdGU+PENpdGU+PEF1dGhvcj5XYWxzaDwvQXV0aG9yPjxZZWFyPjIwMTI8L1llYXI+PFJl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</w:fldData>
        </w:fldChar>
      </w:r>
      <w:r w:rsidR="002747EA">
        <w:instrText xml:space="preserve"> ADDIN EN.CITE.DATA </w:instrText>
      </w:r>
      <w:r w:rsidR="002747EA">
        <w:fldChar w:fldCharType="end"/>
      </w:r>
      <w:r>
        <w:fldChar w:fldCharType="separate"/>
      </w:r>
      <w:r w:rsidR="002747EA" w:rsidRPr="002747EA">
        <w:rPr>
          <w:noProof/>
          <w:vertAlign w:val="superscript"/>
        </w:rPr>
        <w:t>405,406</w:t>
      </w:r>
      <w:r>
        <w:fldChar w:fldCharType="end"/>
      </w:r>
    </w:p>
    <w:p w14:paraId="755B4D19" w14:textId="34E614EC" w:rsidR="00AA01EB" w:rsidRDefault="00AA01EB" w:rsidP="00AA01EB">
      <w:r>
        <w:rPr>
          <w:shd w:val="clear" w:color="auto" w:fill="FFFFFF"/>
        </w:rPr>
        <w:t>Common themes in dietary advice provided included reducing intake of saturated fats</w:t>
      </w:r>
      <w:r w:rsidR="00B5235D">
        <w:rPr>
          <w:shd w:val="clear" w:color="auto" w:fill="FFFFFF"/>
        </w:rPr>
        <w:t>,</w:t>
      </w:r>
      <w:r>
        <w:fldChar w:fldCharType="begin">
          <w:fldData xml:space="preserve">PEVuZE5vdGU+PENpdGU+PEF1dGhvcj5BYmRlbC1Beml6PC9BdXRob3I+PFllYXI+MjAxODwvWWVh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</w:fldData>
        </w:fldChar>
      </w:r>
      <w:r w:rsidR="002747EA">
        <w:instrText xml:space="preserve"> ADDIN EN.CITE </w:instrText>
      </w:r>
      <w:r w:rsidR="002747EA">
        <w:fldChar w:fldCharType="begin">
          <w:fldData xml:space="preserve">PEVuZE5vdGU+PENpdGU+PEF1dGhvcj5BYmRlbC1Beml6PC9BdXRob3I+PFllYXI+MjAxODwvWWVh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</w:fldData>
        </w:fldChar>
      </w:r>
      <w:r w:rsidR="002747EA">
        <w:instrText xml:space="preserve"> ADDIN EN.CITE.DATA </w:instrText>
      </w:r>
      <w:r w:rsidR="002747EA">
        <w:fldChar w:fldCharType="end"/>
      </w:r>
      <w:r>
        <w:fldChar w:fldCharType="separate"/>
      </w:r>
      <w:r w:rsidR="002747EA" w:rsidRPr="002747EA">
        <w:rPr>
          <w:noProof/>
          <w:vertAlign w:val="superscript"/>
        </w:rPr>
        <w:t>240,400-402</w:t>
      </w:r>
      <w:r>
        <w:fldChar w:fldCharType="end"/>
      </w:r>
      <w:r>
        <w:t xml:space="preserve"> </w:t>
      </w:r>
      <w:r w:rsidR="00B5235D">
        <w:t>carbohydrates</w:t>
      </w:r>
      <w:r w:rsidR="00B5235D">
        <w:fldChar w:fldCharType="begin">
          <w:fldData xml:space="preserve">PEVuZE5vdGU+PENpdGU+PEF1dGhvcj5TaW1tb25zPC9BdXRob3I+PFllYXI+MjAxNzwvWWVhcj48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</w:fldData>
        </w:fldChar>
      </w:r>
      <w:r w:rsidR="002747EA">
        <w:instrText xml:space="preserve"> ADDIN EN.CITE </w:instrText>
      </w:r>
      <w:r w:rsidR="002747EA">
        <w:fldChar w:fldCharType="begin">
          <w:fldData xml:space="preserve">PEVuZE5vdGU+PENpdGU+PEF1dGhvcj5TaW1tb25zPC9BdXRob3I+PFllYXI+MjAxNzwvWWVhcj48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</w:fldData>
        </w:fldChar>
      </w:r>
      <w:r w:rsidR="002747EA">
        <w:instrText xml:space="preserve"> ADDIN EN.CITE.DATA </w:instrText>
      </w:r>
      <w:r w:rsidR="002747EA">
        <w:fldChar w:fldCharType="end"/>
      </w:r>
      <w:r w:rsidR="00B5235D">
        <w:fldChar w:fldCharType="separate"/>
      </w:r>
      <w:r w:rsidR="002747EA" w:rsidRPr="002747EA">
        <w:rPr>
          <w:noProof/>
          <w:vertAlign w:val="superscript"/>
        </w:rPr>
        <w:t>402</w:t>
      </w:r>
      <w:r w:rsidR="00B5235D">
        <w:fldChar w:fldCharType="end"/>
      </w:r>
      <w:r w:rsidR="00B5235D">
        <w:t xml:space="preserve"> </w:t>
      </w:r>
      <w:r>
        <w:rPr>
          <w:shd w:val="clear" w:color="auto" w:fill="FFFFFF"/>
        </w:rPr>
        <w:t>and sugar (eg in soft drinks)</w:t>
      </w:r>
      <w:r>
        <w:fldChar w:fldCharType="begin">
          <w:fldData xml:space="preserve">PEVuZE5vdGU+PENpdGU+PEF1dGhvcj5BYmRlbC1Beml6PC9BdXRob3I+PFllYXI+MjAxODwvWWVh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</w:fldData>
        </w:fldChar>
      </w:r>
      <w:r w:rsidR="002747EA">
        <w:instrText xml:space="preserve"> ADDIN EN.CITE </w:instrText>
      </w:r>
      <w:r w:rsidR="002747EA">
        <w:fldChar w:fldCharType="begin">
          <w:fldData xml:space="preserve">PEVuZE5vdGU+PENpdGU+PEF1dGhvcj5BYmRlbC1Beml6PC9BdXRob3I+PFllYXI+MjAxODwvWWVh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</w:fldData>
        </w:fldChar>
      </w:r>
      <w:r w:rsidR="002747EA">
        <w:instrText xml:space="preserve"> ADDIN EN.CITE.DATA </w:instrText>
      </w:r>
      <w:r w:rsidR="002747EA">
        <w:fldChar w:fldCharType="end"/>
      </w:r>
      <w:r>
        <w:fldChar w:fldCharType="separate"/>
      </w:r>
      <w:r w:rsidR="002747EA" w:rsidRPr="002747EA">
        <w:rPr>
          <w:noProof/>
          <w:vertAlign w:val="superscript"/>
        </w:rPr>
        <w:t>400</w:t>
      </w:r>
      <w:r>
        <w:fldChar w:fldCharType="end"/>
      </w:r>
      <w:r>
        <w:t xml:space="preserve"> and increasing consumption of fruit and vegetables</w:t>
      </w:r>
      <w:r w:rsidR="00B5235D">
        <w:t>,</w:t>
      </w:r>
      <w:r>
        <w:fldChar w:fldCharType="begin">
          <w:fldData xml:space="preserve">PEVuZE5vdGU+PENpdGU+PEF1dGhvcj5BYmRlbC1Beml6PC9BdXRob3I+PFllYXI+MjAxODwvWWVh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</w:fldData>
        </w:fldChar>
      </w:r>
      <w:r w:rsidR="002747EA">
        <w:instrText xml:space="preserve"> ADDIN EN.CITE </w:instrText>
      </w:r>
      <w:r w:rsidR="002747EA">
        <w:fldChar w:fldCharType="begin">
          <w:fldData xml:space="preserve">PEVuZE5vdGU+PENpdGU+PEF1dGhvcj5BYmRlbC1Beml6PC9BdXRob3I+PFllYXI+MjAxODwvWWVh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</w:fldData>
        </w:fldChar>
      </w:r>
      <w:r w:rsidR="002747EA">
        <w:instrText xml:space="preserve"> ADDIN EN.CITE.DATA </w:instrText>
      </w:r>
      <w:r w:rsidR="002747EA">
        <w:fldChar w:fldCharType="end"/>
      </w:r>
      <w:r>
        <w:fldChar w:fldCharType="separate"/>
      </w:r>
      <w:r w:rsidR="002747EA" w:rsidRPr="002747EA">
        <w:rPr>
          <w:noProof/>
          <w:vertAlign w:val="superscript"/>
        </w:rPr>
        <w:t>400</w:t>
      </w:r>
      <w:r>
        <w:fldChar w:fldCharType="end"/>
      </w:r>
      <w:r>
        <w:t xml:space="preserve"> </w:t>
      </w:r>
      <w:r w:rsidR="00B5235D">
        <w:t>protein</w:t>
      </w:r>
      <w:r w:rsidR="00B5235D">
        <w:fldChar w:fldCharType="begin">
          <w:fldData xml:space="preserve">PEVuZE5vdGU+PENpdGU+PEF1dGhvcj5TaW1tb25zPC9BdXRob3I+PFllYXI+MjAxNzwvWWVhcj48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</w:fldData>
        </w:fldChar>
      </w:r>
      <w:r w:rsidR="002747EA">
        <w:instrText xml:space="preserve"> ADDIN EN.CITE </w:instrText>
      </w:r>
      <w:r w:rsidR="002747EA">
        <w:fldChar w:fldCharType="begin">
          <w:fldData xml:space="preserve">PEVuZE5vdGU+PENpdGU+PEF1dGhvcj5TaW1tb25zPC9BdXRob3I+PFllYXI+MjAxNzwvWWVhcj48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</w:fldData>
        </w:fldChar>
      </w:r>
      <w:r w:rsidR="002747EA">
        <w:instrText xml:space="preserve"> ADDIN EN.CITE.DATA </w:instrText>
      </w:r>
      <w:r w:rsidR="002747EA">
        <w:fldChar w:fldCharType="end"/>
      </w:r>
      <w:r w:rsidR="00B5235D">
        <w:fldChar w:fldCharType="separate"/>
      </w:r>
      <w:r w:rsidR="002747EA" w:rsidRPr="002747EA">
        <w:rPr>
          <w:noProof/>
          <w:vertAlign w:val="superscript"/>
        </w:rPr>
        <w:t>402</w:t>
      </w:r>
      <w:r w:rsidR="00B5235D">
        <w:fldChar w:fldCharType="end"/>
      </w:r>
      <w:r>
        <w:t xml:space="preserve"> </w:t>
      </w:r>
      <w:r w:rsidR="00B5235D">
        <w:t xml:space="preserve">and </w:t>
      </w:r>
      <w:r>
        <w:t>fibre.</w:t>
      </w:r>
      <w:r>
        <w:fldChar w:fldCharType="begin">
          <w:fldData xml:space="preserve">PEVuZE5vdGU+PENpdGU+PEF1dGhvcj5BYmRlbC1Beml6PC9BdXRob3I+PFllYXI+MjAxODwvWWVh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</w:fldData>
        </w:fldChar>
      </w:r>
      <w:r w:rsidR="002747EA">
        <w:instrText xml:space="preserve"> ADDIN EN.CITE </w:instrText>
      </w:r>
      <w:r w:rsidR="002747EA">
        <w:fldChar w:fldCharType="begin">
          <w:fldData xml:space="preserve">PEVuZE5vdGU+PENpdGU+PEF1dGhvcj5BYmRlbC1Beml6PC9BdXRob3I+PFllYXI+MjAxODwvWWVh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</w:fldData>
        </w:fldChar>
      </w:r>
      <w:r w:rsidR="002747EA">
        <w:instrText xml:space="preserve"> ADDIN EN.CITE.DATA </w:instrText>
      </w:r>
      <w:r w:rsidR="002747EA">
        <w:fldChar w:fldCharType="end"/>
      </w:r>
      <w:r>
        <w:fldChar w:fldCharType="separate"/>
      </w:r>
      <w:r w:rsidR="002747EA" w:rsidRPr="002747EA">
        <w:rPr>
          <w:noProof/>
          <w:vertAlign w:val="superscript"/>
        </w:rPr>
        <w:t>400,402</w:t>
      </w:r>
      <w:r>
        <w:fldChar w:fldCharType="end"/>
      </w:r>
      <w:r>
        <w:t xml:space="preserve"> </w:t>
      </w:r>
    </w:p>
    <w:p w14:paraId="3E6CF153" w14:textId="23B1DF44" w:rsidR="00FD4EBE" w:rsidRDefault="00FD4EBE" w:rsidP="00FD4EBE">
      <w:pPr>
        <w:pStyle w:val="Heading4"/>
      </w:pPr>
      <w:r>
        <w:t>Maternal outcomes</w:t>
      </w:r>
    </w:p>
    <w:p w14:paraId="13929C0C" w14:textId="6F4A5BEC" w:rsidR="00D83201" w:rsidRPr="00C12274" w:rsidRDefault="00D83201" w:rsidP="00D83201">
      <w:r w:rsidRPr="00C12274">
        <w:t>Mean gestational weight gain was significantly lower in the intervention groups than in the standard care groups (</w:t>
      </w:r>
      <w:r w:rsidRPr="00C12274">
        <w:rPr>
          <w:sz w:val="16"/>
          <w:szCs w:val="16"/>
        </w:rPr>
        <w:t>MD -</w:t>
      </w:r>
      <w:r>
        <w:rPr>
          <w:sz w:val="16"/>
          <w:szCs w:val="16"/>
        </w:rPr>
        <w:t>3.76</w:t>
      </w:r>
      <w:r w:rsidRPr="00C12274">
        <w:rPr>
          <w:sz w:val="16"/>
          <w:szCs w:val="16"/>
        </w:rPr>
        <w:t xml:space="preserve"> kg; 95%CI -</w:t>
      </w:r>
      <w:r>
        <w:rPr>
          <w:sz w:val="16"/>
          <w:szCs w:val="16"/>
        </w:rPr>
        <w:t>6.38</w:t>
      </w:r>
      <w:r w:rsidRPr="00C12274">
        <w:rPr>
          <w:sz w:val="16"/>
          <w:szCs w:val="16"/>
        </w:rPr>
        <w:t xml:space="preserve"> to -</w:t>
      </w:r>
      <w:r>
        <w:rPr>
          <w:sz w:val="16"/>
          <w:szCs w:val="16"/>
        </w:rPr>
        <w:t>1.13</w:t>
      </w:r>
      <w:r w:rsidRPr="00C12274">
        <w:rPr>
          <w:sz w:val="16"/>
          <w:szCs w:val="16"/>
        </w:rPr>
        <w:t xml:space="preserve">; </w:t>
      </w:r>
      <w:r>
        <w:rPr>
          <w:sz w:val="16"/>
          <w:szCs w:val="16"/>
        </w:rPr>
        <w:t>6</w:t>
      </w:r>
      <w:r w:rsidRPr="00C12274">
        <w:rPr>
          <w:sz w:val="16"/>
          <w:szCs w:val="16"/>
        </w:rPr>
        <w:t xml:space="preserve"> RCTs; n=</w:t>
      </w:r>
      <w:r w:rsidR="00847379">
        <w:rPr>
          <w:sz w:val="16"/>
          <w:szCs w:val="16"/>
        </w:rPr>
        <w:t>1,43</w:t>
      </w:r>
      <w:r>
        <w:rPr>
          <w:sz w:val="16"/>
          <w:szCs w:val="16"/>
        </w:rPr>
        <w:t>2</w:t>
      </w:r>
      <w:r w:rsidRPr="00C12274">
        <w:rPr>
          <w:sz w:val="16"/>
          <w:szCs w:val="16"/>
        </w:rPr>
        <w:t xml:space="preserve">; </w:t>
      </w:r>
      <w:r w:rsidR="00BD0086">
        <w:rPr>
          <w:sz w:val="16"/>
          <w:szCs w:val="16"/>
        </w:rPr>
        <w:t>very low</w:t>
      </w:r>
      <w:r w:rsidRPr="00C12274">
        <w:rPr>
          <w:sz w:val="16"/>
          <w:szCs w:val="16"/>
        </w:rPr>
        <w:t xml:space="preserve"> </w:t>
      </w:r>
      <w:r w:rsidR="00343BBE">
        <w:rPr>
          <w:sz w:val="16"/>
          <w:szCs w:val="16"/>
        </w:rPr>
        <w:t>certainty</w:t>
      </w:r>
      <w:r w:rsidRPr="00C12274">
        <w:rPr>
          <w:sz w:val="16"/>
          <w:szCs w:val="16"/>
        </w:rPr>
        <w:t xml:space="preserve">; analysis </w:t>
      </w:r>
      <w:r w:rsidR="00BA7CBD">
        <w:rPr>
          <w:sz w:val="16"/>
          <w:szCs w:val="16"/>
        </w:rPr>
        <w:t>3</w:t>
      </w:r>
      <w:r w:rsidRPr="00C12274">
        <w:rPr>
          <w:sz w:val="16"/>
          <w:szCs w:val="16"/>
        </w:rPr>
        <w:t>.1; page</w:t>
      </w:r>
      <w:r>
        <w:rPr>
          <w:sz w:val="16"/>
          <w:szCs w:val="16"/>
        </w:rPr>
        <w:t xml:space="preserve"> </w:t>
      </w:r>
      <w:r>
        <w:rPr>
          <w:sz w:val="16"/>
          <w:szCs w:val="16"/>
        </w:rPr>
        <w:fldChar w:fldCharType="begin"/>
      </w:r>
      <w:r>
        <w:rPr>
          <w:sz w:val="16"/>
          <w:szCs w:val="16"/>
        </w:rPr>
        <w:instrText xml:space="preserve"> PAGEREF _Ref24815270 \h </w:instrText>
      </w:r>
      <w:r>
        <w:rPr>
          <w:sz w:val="16"/>
          <w:szCs w:val="16"/>
        </w:rPr>
      </w:r>
      <w:r>
        <w:rPr>
          <w:sz w:val="16"/>
          <w:szCs w:val="16"/>
        </w:rPr>
        <w:fldChar w:fldCharType="separate"/>
      </w:r>
      <w:r w:rsidR="00BA7CBD">
        <w:rPr>
          <w:noProof/>
          <w:sz w:val="16"/>
          <w:szCs w:val="16"/>
        </w:rPr>
        <w:t>412</w:t>
      </w:r>
      <w:r>
        <w:rPr>
          <w:sz w:val="16"/>
          <w:szCs w:val="16"/>
        </w:rPr>
        <w:fldChar w:fldCharType="end"/>
      </w:r>
      <w:r w:rsidRPr="00C12274">
        <w:t>).</w:t>
      </w:r>
    </w:p>
    <w:p w14:paraId="7A79222B" w14:textId="77777777" w:rsidR="00D83201" w:rsidRPr="00C12274" w:rsidRDefault="00D83201" w:rsidP="00D83201">
      <w:r w:rsidRPr="00C12274">
        <w:t>Compared to women in the control groups, among women in the intervention groups, there was a clear reduction in risk of:</w:t>
      </w:r>
    </w:p>
    <w:p w14:paraId="1420B31A" w14:textId="534F59E2" w:rsidR="00D83201" w:rsidRPr="00C12274" w:rsidRDefault="00D83201" w:rsidP="00D83201">
      <w:pPr>
        <w:pStyle w:val="bullet"/>
      </w:pPr>
      <w:r w:rsidRPr="00C12274">
        <w:t>weight gain exceeding IOM guidelines (</w:t>
      </w:r>
      <w:r>
        <w:rPr>
          <w:sz w:val="16"/>
          <w:szCs w:val="16"/>
        </w:rPr>
        <w:t>RR 0.65</w:t>
      </w:r>
      <w:r w:rsidRPr="00C12274">
        <w:rPr>
          <w:sz w:val="16"/>
          <w:szCs w:val="16"/>
        </w:rPr>
        <w:t>; 95%CI 0.</w:t>
      </w:r>
      <w:r w:rsidR="00847379">
        <w:rPr>
          <w:sz w:val="16"/>
          <w:szCs w:val="16"/>
        </w:rPr>
        <w:t>54 to 0.7</w:t>
      </w:r>
      <w:r>
        <w:rPr>
          <w:sz w:val="16"/>
          <w:szCs w:val="16"/>
        </w:rPr>
        <w:t>7</w:t>
      </w:r>
      <w:r w:rsidRPr="00C12274">
        <w:rPr>
          <w:sz w:val="16"/>
          <w:szCs w:val="16"/>
        </w:rPr>
        <w:t xml:space="preserve">; </w:t>
      </w:r>
      <w:r w:rsidR="00847379">
        <w:rPr>
          <w:sz w:val="16"/>
          <w:szCs w:val="16"/>
        </w:rPr>
        <w:t>4</w:t>
      </w:r>
      <w:r w:rsidRPr="00C12274">
        <w:rPr>
          <w:sz w:val="16"/>
          <w:szCs w:val="16"/>
        </w:rPr>
        <w:t xml:space="preserve"> RCTs; n=</w:t>
      </w:r>
      <w:r w:rsidR="00847379">
        <w:rPr>
          <w:sz w:val="16"/>
          <w:szCs w:val="16"/>
        </w:rPr>
        <w:t>538</w:t>
      </w:r>
      <w:r w:rsidRPr="00C12274">
        <w:rPr>
          <w:sz w:val="16"/>
          <w:szCs w:val="16"/>
        </w:rPr>
        <w:t xml:space="preserve">; </w:t>
      </w:r>
      <w:r w:rsidR="00BD0086">
        <w:rPr>
          <w:sz w:val="16"/>
          <w:szCs w:val="16"/>
        </w:rPr>
        <w:t>very low</w:t>
      </w:r>
      <w:r w:rsidRPr="00C12274">
        <w:rPr>
          <w:sz w:val="16"/>
          <w:szCs w:val="16"/>
        </w:rPr>
        <w:t xml:space="preserve"> </w:t>
      </w:r>
      <w:r w:rsidR="00343BBE">
        <w:rPr>
          <w:sz w:val="16"/>
          <w:szCs w:val="16"/>
        </w:rPr>
        <w:t>certainty</w:t>
      </w:r>
      <w:r w:rsidRPr="00C12274">
        <w:rPr>
          <w:sz w:val="16"/>
          <w:szCs w:val="16"/>
        </w:rPr>
        <w:t xml:space="preserve">; analysis </w:t>
      </w:r>
      <w:r w:rsidR="00BA7CBD">
        <w:rPr>
          <w:sz w:val="16"/>
          <w:szCs w:val="16"/>
        </w:rPr>
        <w:t>3</w:t>
      </w:r>
      <w:r w:rsidRPr="00C12274">
        <w:rPr>
          <w:sz w:val="16"/>
          <w:szCs w:val="16"/>
        </w:rPr>
        <w:t>.2; page</w:t>
      </w:r>
      <w:r w:rsidR="00847379">
        <w:rPr>
          <w:sz w:val="16"/>
          <w:szCs w:val="16"/>
        </w:rPr>
        <w:t xml:space="preserve"> </w:t>
      </w:r>
      <w:r w:rsidR="00847379">
        <w:rPr>
          <w:sz w:val="16"/>
          <w:szCs w:val="16"/>
        </w:rPr>
        <w:fldChar w:fldCharType="begin"/>
      </w:r>
      <w:r w:rsidR="00847379">
        <w:rPr>
          <w:sz w:val="16"/>
          <w:szCs w:val="16"/>
        </w:rPr>
        <w:instrText xml:space="preserve"> PAGEREF _Ref24815382 \h </w:instrText>
      </w:r>
      <w:r w:rsidR="00847379">
        <w:rPr>
          <w:sz w:val="16"/>
          <w:szCs w:val="16"/>
        </w:rPr>
      </w:r>
      <w:r w:rsidR="00847379">
        <w:rPr>
          <w:sz w:val="16"/>
          <w:szCs w:val="16"/>
        </w:rPr>
        <w:fldChar w:fldCharType="separate"/>
      </w:r>
      <w:r w:rsidR="00BA7CBD">
        <w:rPr>
          <w:noProof/>
          <w:sz w:val="16"/>
          <w:szCs w:val="16"/>
        </w:rPr>
        <w:t>413</w:t>
      </w:r>
      <w:r w:rsidR="00847379">
        <w:rPr>
          <w:sz w:val="16"/>
          <w:szCs w:val="16"/>
        </w:rPr>
        <w:fldChar w:fldCharType="end"/>
      </w:r>
      <w:r w:rsidR="004A3335">
        <w:t>)</w:t>
      </w:r>
    </w:p>
    <w:p w14:paraId="64BABC7E" w14:textId="529F8554" w:rsidR="00D83201" w:rsidRPr="00C12274" w:rsidRDefault="00D83201" w:rsidP="00D83201">
      <w:pPr>
        <w:pStyle w:val="bullet"/>
      </w:pPr>
      <w:r w:rsidRPr="00C12274">
        <w:t>gestational hypertension (</w:t>
      </w:r>
      <w:r w:rsidRPr="00C12274">
        <w:rPr>
          <w:sz w:val="16"/>
          <w:szCs w:val="16"/>
        </w:rPr>
        <w:t>RR 0.</w:t>
      </w:r>
      <w:r w:rsidR="00847379">
        <w:rPr>
          <w:sz w:val="16"/>
          <w:szCs w:val="16"/>
        </w:rPr>
        <w:t>29</w:t>
      </w:r>
      <w:r w:rsidRPr="00C12274">
        <w:rPr>
          <w:sz w:val="16"/>
          <w:szCs w:val="16"/>
        </w:rPr>
        <w:t>; 95%CI 0.</w:t>
      </w:r>
      <w:r w:rsidR="00847379">
        <w:rPr>
          <w:sz w:val="16"/>
          <w:szCs w:val="16"/>
        </w:rPr>
        <w:t>13 to 0.6</w:t>
      </w:r>
      <w:r>
        <w:rPr>
          <w:sz w:val="16"/>
          <w:szCs w:val="16"/>
        </w:rPr>
        <w:t>1</w:t>
      </w:r>
      <w:r w:rsidR="00847379">
        <w:rPr>
          <w:sz w:val="16"/>
          <w:szCs w:val="16"/>
        </w:rPr>
        <w:t>; 3</w:t>
      </w:r>
      <w:r w:rsidRPr="00C12274">
        <w:rPr>
          <w:sz w:val="16"/>
          <w:szCs w:val="16"/>
        </w:rPr>
        <w:t xml:space="preserve"> RCTs; n=</w:t>
      </w:r>
      <w:r w:rsidR="00847379">
        <w:rPr>
          <w:sz w:val="16"/>
          <w:szCs w:val="16"/>
        </w:rPr>
        <w:t>429</w:t>
      </w:r>
      <w:r w:rsidRPr="00C12274">
        <w:rPr>
          <w:sz w:val="16"/>
          <w:szCs w:val="16"/>
        </w:rPr>
        <w:t xml:space="preserve">; </w:t>
      </w:r>
      <w:r w:rsidRPr="00BD0086">
        <w:rPr>
          <w:sz w:val="16"/>
          <w:szCs w:val="16"/>
        </w:rPr>
        <w:t>moderate</w:t>
      </w:r>
      <w:r w:rsidRPr="00C12274">
        <w:rPr>
          <w:sz w:val="16"/>
          <w:szCs w:val="16"/>
        </w:rPr>
        <w:t xml:space="preserve"> </w:t>
      </w:r>
      <w:r w:rsidR="00343BBE">
        <w:rPr>
          <w:sz w:val="16"/>
          <w:szCs w:val="16"/>
        </w:rPr>
        <w:t>certainty</w:t>
      </w:r>
      <w:r w:rsidRPr="00C12274">
        <w:rPr>
          <w:sz w:val="16"/>
          <w:szCs w:val="16"/>
        </w:rPr>
        <w:t xml:space="preserve">; analysis </w:t>
      </w:r>
      <w:r w:rsidR="00BA7CBD">
        <w:rPr>
          <w:sz w:val="16"/>
          <w:szCs w:val="16"/>
        </w:rPr>
        <w:t>3</w:t>
      </w:r>
      <w:r w:rsidRPr="00C12274">
        <w:rPr>
          <w:sz w:val="16"/>
          <w:szCs w:val="16"/>
        </w:rPr>
        <w:t>.4; page</w:t>
      </w:r>
      <w:r>
        <w:rPr>
          <w:sz w:val="16"/>
          <w:szCs w:val="16"/>
        </w:rPr>
        <w:t xml:space="preserve"> </w:t>
      </w:r>
      <w:r w:rsidR="00847379">
        <w:rPr>
          <w:sz w:val="16"/>
          <w:szCs w:val="16"/>
        </w:rPr>
        <w:fldChar w:fldCharType="begin"/>
      </w:r>
      <w:r w:rsidR="00847379">
        <w:rPr>
          <w:sz w:val="16"/>
          <w:szCs w:val="16"/>
        </w:rPr>
        <w:instrText xml:space="preserve"> PAGEREF _Ref24815513 \h </w:instrText>
      </w:r>
      <w:r w:rsidR="00847379">
        <w:rPr>
          <w:sz w:val="16"/>
          <w:szCs w:val="16"/>
        </w:rPr>
      </w:r>
      <w:r w:rsidR="00847379">
        <w:rPr>
          <w:sz w:val="16"/>
          <w:szCs w:val="16"/>
        </w:rPr>
        <w:fldChar w:fldCharType="separate"/>
      </w:r>
      <w:r w:rsidR="00BA7CBD">
        <w:rPr>
          <w:noProof/>
          <w:sz w:val="16"/>
          <w:szCs w:val="16"/>
        </w:rPr>
        <w:t>413</w:t>
      </w:r>
      <w:r w:rsidR="00847379">
        <w:rPr>
          <w:sz w:val="16"/>
          <w:szCs w:val="16"/>
        </w:rPr>
        <w:fldChar w:fldCharType="end"/>
      </w:r>
      <w:r w:rsidRPr="00C12274">
        <w:t>).</w:t>
      </w:r>
    </w:p>
    <w:p w14:paraId="64A033BC" w14:textId="77777777" w:rsidR="00D83201" w:rsidRDefault="00D83201" w:rsidP="00D83201">
      <w:r w:rsidRPr="00C12274">
        <w:t>There was no clear difference in</w:t>
      </w:r>
      <w:r>
        <w:t>:</w:t>
      </w:r>
      <w:r w:rsidRPr="00C12274">
        <w:t xml:space="preserve"> </w:t>
      </w:r>
    </w:p>
    <w:p w14:paraId="60AA7FAC" w14:textId="1C5C8FB8" w:rsidR="00847379" w:rsidRDefault="00847379" w:rsidP="00847379">
      <w:pPr>
        <w:pStyle w:val="bullet"/>
      </w:pPr>
      <w:r w:rsidRPr="00C12274">
        <w:t>gestational diabetes (</w:t>
      </w:r>
      <w:r w:rsidRPr="00C12274">
        <w:rPr>
          <w:sz w:val="16"/>
          <w:szCs w:val="16"/>
        </w:rPr>
        <w:t>RR 0.</w:t>
      </w:r>
      <w:r>
        <w:rPr>
          <w:sz w:val="16"/>
          <w:szCs w:val="16"/>
        </w:rPr>
        <w:t>86</w:t>
      </w:r>
      <w:r w:rsidRPr="00C12274">
        <w:rPr>
          <w:sz w:val="16"/>
          <w:szCs w:val="16"/>
        </w:rPr>
        <w:t>; 95%CI 0.</w:t>
      </w:r>
      <w:r>
        <w:rPr>
          <w:sz w:val="16"/>
          <w:szCs w:val="16"/>
        </w:rPr>
        <w:t>64</w:t>
      </w:r>
      <w:r w:rsidRPr="00C12274">
        <w:rPr>
          <w:sz w:val="16"/>
          <w:szCs w:val="16"/>
        </w:rPr>
        <w:t xml:space="preserve"> to </w:t>
      </w:r>
      <w:r>
        <w:rPr>
          <w:sz w:val="16"/>
          <w:szCs w:val="16"/>
        </w:rPr>
        <w:t>1.17</w:t>
      </w:r>
      <w:r w:rsidRPr="00C12274">
        <w:rPr>
          <w:sz w:val="16"/>
          <w:szCs w:val="16"/>
        </w:rPr>
        <w:t xml:space="preserve">; </w:t>
      </w:r>
      <w:r>
        <w:rPr>
          <w:sz w:val="16"/>
          <w:szCs w:val="16"/>
        </w:rPr>
        <w:t>6</w:t>
      </w:r>
      <w:r w:rsidRPr="00C12274">
        <w:rPr>
          <w:sz w:val="16"/>
          <w:szCs w:val="16"/>
        </w:rPr>
        <w:t xml:space="preserve"> RCTs; n=</w:t>
      </w:r>
      <w:r>
        <w:rPr>
          <w:sz w:val="16"/>
          <w:szCs w:val="16"/>
        </w:rPr>
        <w:t>1,424</w:t>
      </w:r>
      <w:r w:rsidRPr="00C12274">
        <w:rPr>
          <w:sz w:val="16"/>
          <w:szCs w:val="16"/>
        </w:rPr>
        <w:t xml:space="preserve">; </w:t>
      </w:r>
      <w:r w:rsidR="00BD0086">
        <w:rPr>
          <w:sz w:val="16"/>
          <w:szCs w:val="16"/>
        </w:rPr>
        <w:t>very low</w:t>
      </w:r>
      <w:r w:rsidRPr="00C12274">
        <w:rPr>
          <w:sz w:val="16"/>
          <w:szCs w:val="16"/>
        </w:rPr>
        <w:t xml:space="preserve"> </w:t>
      </w:r>
      <w:r w:rsidR="00343BBE">
        <w:rPr>
          <w:sz w:val="16"/>
          <w:szCs w:val="16"/>
        </w:rPr>
        <w:t>certainty</w:t>
      </w:r>
      <w:r w:rsidRPr="00C12274">
        <w:rPr>
          <w:sz w:val="16"/>
          <w:szCs w:val="16"/>
        </w:rPr>
        <w:t xml:space="preserve">; analysis </w:t>
      </w:r>
      <w:r w:rsidR="00BA7CBD">
        <w:rPr>
          <w:sz w:val="16"/>
          <w:szCs w:val="16"/>
        </w:rPr>
        <w:t>3</w:t>
      </w:r>
      <w:r w:rsidRPr="00C12274">
        <w:rPr>
          <w:sz w:val="16"/>
          <w:szCs w:val="16"/>
        </w:rPr>
        <w:t>.3; page</w:t>
      </w:r>
      <w:r>
        <w:rPr>
          <w:sz w:val="16"/>
          <w:szCs w:val="16"/>
        </w:rPr>
        <w:t xml:space="preserve"> </w:t>
      </w:r>
      <w:r>
        <w:rPr>
          <w:sz w:val="16"/>
          <w:szCs w:val="16"/>
        </w:rPr>
        <w:fldChar w:fldCharType="begin"/>
      </w:r>
      <w:r>
        <w:rPr>
          <w:sz w:val="16"/>
          <w:szCs w:val="16"/>
        </w:rPr>
        <w:instrText xml:space="preserve"> PAGEREF _Ref24815449 \h </w:instrText>
      </w:r>
      <w:r>
        <w:rPr>
          <w:sz w:val="16"/>
          <w:szCs w:val="16"/>
        </w:rPr>
      </w:r>
      <w:r>
        <w:rPr>
          <w:sz w:val="16"/>
          <w:szCs w:val="16"/>
        </w:rPr>
        <w:fldChar w:fldCharType="separate"/>
      </w:r>
      <w:r w:rsidR="00BA7CBD">
        <w:rPr>
          <w:noProof/>
          <w:sz w:val="16"/>
          <w:szCs w:val="16"/>
        </w:rPr>
        <w:t>413</w:t>
      </w:r>
      <w:r>
        <w:rPr>
          <w:sz w:val="16"/>
          <w:szCs w:val="16"/>
        </w:rPr>
        <w:fldChar w:fldCharType="end"/>
      </w:r>
      <w:r>
        <w:t>)</w:t>
      </w:r>
    </w:p>
    <w:p w14:paraId="717FD1F1" w14:textId="42997FB5" w:rsidR="00847379" w:rsidRPr="00C12274" w:rsidRDefault="00847379" w:rsidP="00847379">
      <w:pPr>
        <w:pStyle w:val="bullet"/>
      </w:pPr>
      <w:r>
        <w:t>pre-eclampsia</w:t>
      </w:r>
      <w:r w:rsidRPr="00C12274">
        <w:t xml:space="preserve"> (</w:t>
      </w:r>
      <w:r w:rsidRPr="00C12274">
        <w:rPr>
          <w:sz w:val="16"/>
          <w:szCs w:val="16"/>
        </w:rPr>
        <w:t>RR 0.</w:t>
      </w:r>
      <w:r>
        <w:rPr>
          <w:sz w:val="16"/>
          <w:szCs w:val="16"/>
        </w:rPr>
        <w:t>61</w:t>
      </w:r>
      <w:r w:rsidRPr="00C12274">
        <w:rPr>
          <w:sz w:val="16"/>
          <w:szCs w:val="16"/>
        </w:rPr>
        <w:t>; 95%CI 0.</w:t>
      </w:r>
      <w:r>
        <w:rPr>
          <w:sz w:val="16"/>
          <w:szCs w:val="16"/>
        </w:rPr>
        <w:t>25</w:t>
      </w:r>
      <w:r w:rsidRPr="00C12274">
        <w:rPr>
          <w:sz w:val="16"/>
          <w:szCs w:val="16"/>
        </w:rPr>
        <w:t xml:space="preserve"> to </w:t>
      </w:r>
      <w:r>
        <w:rPr>
          <w:sz w:val="16"/>
          <w:szCs w:val="16"/>
        </w:rPr>
        <w:t>1.46</w:t>
      </w:r>
      <w:r w:rsidRPr="00C12274">
        <w:rPr>
          <w:sz w:val="16"/>
          <w:szCs w:val="16"/>
        </w:rPr>
        <w:t xml:space="preserve">; </w:t>
      </w:r>
      <w:r>
        <w:rPr>
          <w:sz w:val="16"/>
          <w:szCs w:val="16"/>
        </w:rPr>
        <w:t>2</w:t>
      </w:r>
      <w:r w:rsidRPr="00C12274">
        <w:rPr>
          <w:sz w:val="16"/>
          <w:szCs w:val="16"/>
        </w:rPr>
        <w:t xml:space="preserve"> RCTs; n=</w:t>
      </w:r>
      <w:r>
        <w:rPr>
          <w:sz w:val="16"/>
          <w:szCs w:val="16"/>
        </w:rPr>
        <w:t>282</w:t>
      </w:r>
      <w:r w:rsidRPr="00C12274">
        <w:rPr>
          <w:sz w:val="16"/>
          <w:szCs w:val="16"/>
        </w:rPr>
        <w:t xml:space="preserve">; </w:t>
      </w:r>
      <w:r w:rsidRPr="00BD0086">
        <w:rPr>
          <w:sz w:val="16"/>
          <w:szCs w:val="16"/>
        </w:rPr>
        <w:t>low</w:t>
      </w:r>
      <w:r w:rsidRPr="00C12274">
        <w:rPr>
          <w:sz w:val="16"/>
          <w:szCs w:val="16"/>
        </w:rPr>
        <w:t xml:space="preserve"> </w:t>
      </w:r>
      <w:r w:rsidR="00343BBE">
        <w:rPr>
          <w:sz w:val="16"/>
          <w:szCs w:val="16"/>
        </w:rPr>
        <w:t>certainty</w:t>
      </w:r>
      <w:r w:rsidRPr="00C12274">
        <w:rPr>
          <w:sz w:val="16"/>
          <w:szCs w:val="16"/>
        </w:rPr>
        <w:t xml:space="preserve">; analysis </w:t>
      </w:r>
      <w:r w:rsidR="00BA7CBD">
        <w:rPr>
          <w:sz w:val="16"/>
          <w:szCs w:val="16"/>
        </w:rPr>
        <w:t>3</w:t>
      </w:r>
      <w:r>
        <w:rPr>
          <w:sz w:val="16"/>
          <w:szCs w:val="16"/>
        </w:rPr>
        <w:t>.5</w:t>
      </w:r>
      <w:r w:rsidRPr="00C12274">
        <w:rPr>
          <w:sz w:val="16"/>
          <w:szCs w:val="16"/>
        </w:rPr>
        <w:t>; page</w:t>
      </w:r>
      <w:r>
        <w:rPr>
          <w:sz w:val="16"/>
          <w:szCs w:val="16"/>
        </w:rPr>
        <w:t xml:space="preserve"> </w:t>
      </w:r>
      <w:r>
        <w:rPr>
          <w:sz w:val="16"/>
          <w:szCs w:val="16"/>
        </w:rPr>
        <w:fldChar w:fldCharType="begin"/>
      </w:r>
      <w:r>
        <w:rPr>
          <w:sz w:val="16"/>
          <w:szCs w:val="16"/>
        </w:rPr>
        <w:instrText xml:space="preserve"> PAGEREF _Ref24815590 \h </w:instrText>
      </w:r>
      <w:r>
        <w:rPr>
          <w:sz w:val="16"/>
          <w:szCs w:val="16"/>
        </w:rPr>
      </w:r>
      <w:r>
        <w:rPr>
          <w:sz w:val="16"/>
          <w:szCs w:val="16"/>
        </w:rPr>
        <w:fldChar w:fldCharType="separate"/>
      </w:r>
      <w:r w:rsidR="00BA7CBD">
        <w:rPr>
          <w:noProof/>
          <w:sz w:val="16"/>
          <w:szCs w:val="16"/>
        </w:rPr>
        <w:t>414</w:t>
      </w:r>
      <w:r>
        <w:rPr>
          <w:sz w:val="16"/>
          <w:szCs w:val="16"/>
        </w:rPr>
        <w:fldChar w:fldCharType="end"/>
      </w:r>
      <w:r>
        <w:t>)</w:t>
      </w:r>
    </w:p>
    <w:p w14:paraId="5F9FA7EF" w14:textId="42F886A5" w:rsidR="00847379" w:rsidRDefault="00847379" w:rsidP="00847379">
      <w:pPr>
        <w:pStyle w:val="bullet"/>
      </w:pPr>
      <w:r w:rsidRPr="00C12274">
        <w:t>caesarean section (</w:t>
      </w:r>
      <w:r w:rsidRPr="00C12274">
        <w:rPr>
          <w:sz w:val="16"/>
          <w:szCs w:val="16"/>
        </w:rPr>
        <w:t>RR 0.8</w:t>
      </w:r>
      <w:r>
        <w:rPr>
          <w:sz w:val="16"/>
          <w:szCs w:val="16"/>
        </w:rPr>
        <w:t>5</w:t>
      </w:r>
      <w:r w:rsidRPr="00C12274">
        <w:rPr>
          <w:sz w:val="16"/>
          <w:szCs w:val="16"/>
        </w:rPr>
        <w:t>; 95%CI 0.</w:t>
      </w:r>
      <w:r>
        <w:rPr>
          <w:sz w:val="16"/>
          <w:szCs w:val="16"/>
        </w:rPr>
        <w:t>64</w:t>
      </w:r>
      <w:r w:rsidRPr="00C12274">
        <w:rPr>
          <w:sz w:val="16"/>
          <w:szCs w:val="16"/>
        </w:rPr>
        <w:t xml:space="preserve"> to </w:t>
      </w:r>
      <w:r>
        <w:rPr>
          <w:sz w:val="16"/>
          <w:szCs w:val="16"/>
        </w:rPr>
        <w:t>1.11</w:t>
      </w:r>
      <w:r w:rsidRPr="00C12274">
        <w:rPr>
          <w:sz w:val="16"/>
          <w:szCs w:val="16"/>
        </w:rPr>
        <w:t xml:space="preserve">; </w:t>
      </w:r>
      <w:r>
        <w:rPr>
          <w:sz w:val="16"/>
          <w:szCs w:val="16"/>
        </w:rPr>
        <w:t>6</w:t>
      </w:r>
      <w:r w:rsidRPr="00C12274">
        <w:rPr>
          <w:sz w:val="16"/>
          <w:szCs w:val="16"/>
        </w:rPr>
        <w:t xml:space="preserve"> RCTs; n=</w:t>
      </w:r>
      <w:r>
        <w:rPr>
          <w:sz w:val="16"/>
          <w:szCs w:val="16"/>
        </w:rPr>
        <w:t>1,461</w:t>
      </w:r>
      <w:r w:rsidRPr="00C12274">
        <w:rPr>
          <w:sz w:val="16"/>
          <w:szCs w:val="16"/>
        </w:rPr>
        <w:t xml:space="preserve">; </w:t>
      </w:r>
      <w:r w:rsidR="00BD0086">
        <w:rPr>
          <w:sz w:val="16"/>
          <w:szCs w:val="16"/>
        </w:rPr>
        <w:t>very low</w:t>
      </w:r>
      <w:r w:rsidRPr="00C12274">
        <w:rPr>
          <w:sz w:val="16"/>
          <w:szCs w:val="16"/>
        </w:rPr>
        <w:t xml:space="preserve"> </w:t>
      </w:r>
      <w:r w:rsidR="00343BBE">
        <w:rPr>
          <w:sz w:val="16"/>
          <w:szCs w:val="16"/>
        </w:rPr>
        <w:t>certainty</w:t>
      </w:r>
      <w:r w:rsidRPr="00C12274">
        <w:rPr>
          <w:sz w:val="16"/>
          <w:szCs w:val="16"/>
        </w:rPr>
        <w:t xml:space="preserve">; analysis </w:t>
      </w:r>
      <w:r w:rsidR="00BA7CBD">
        <w:rPr>
          <w:sz w:val="16"/>
          <w:szCs w:val="16"/>
        </w:rPr>
        <w:t>3</w:t>
      </w:r>
      <w:r>
        <w:rPr>
          <w:sz w:val="16"/>
          <w:szCs w:val="16"/>
        </w:rPr>
        <w:t>.6</w:t>
      </w:r>
      <w:r w:rsidRPr="00C12274">
        <w:rPr>
          <w:sz w:val="16"/>
          <w:szCs w:val="16"/>
        </w:rPr>
        <w:t>; page</w:t>
      </w:r>
      <w:r>
        <w:rPr>
          <w:sz w:val="16"/>
          <w:szCs w:val="16"/>
        </w:rPr>
        <w:t xml:space="preserve"> </w:t>
      </w:r>
      <w:r>
        <w:rPr>
          <w:sz w:val="16"/>
          <w:szCs w:val="16"/>
        </w:rPr>
        <w:fldChar w:fldCharType="begin"/>
      </w:r>
      <w:r>
        <w:rPr>
          <w:sz w:val="16"/>
          <w:szCs w:val="16"/>
        </w:rPr>
        <w:instrText xml:space="preserve"> PAGEREF _Ref24815656 \h </w:instrText>
      </w:r>
      <w:r>
        <w:rPr>
          <w:sz w:val="16"/>
          <w:szCs w:val="16"/>
        </w:rPr>
      </w:r>
      <w:r>
        <w:rPr>
          <w:sz w:val="16"/>
          <w:szCs w:val="16"/>
        </w:rPr>
        <w:fldChar w:fldCharType="separate"/>
      </w:r>
      <w:r w:rsidR="00BA7CBD">
        <w:rPr>
          <w:noProof/>
          <w:sz w:val="16"/>
          <w:szCs w:val="16"/>
        </w:rPr>
        <w:t>414</w:t>
      </w:r>
      <w:r>
        <w:rPr>
          <w:sz w:val="16"/>
          <w:szCs w:val="16"/>
        </w:rPr>
        <w:fldChar w:fldCharType="end"/>
      </w:r>
      <w:r>
        <w:t>)</w:t>
      </w:r>
    </w:p>
    <w:p w14:paraId="2F40FFD2" w14:textId="15D7C5A6" w:rsidR="00D83201" w:rsidRPr="00D83201" w:rsidRDefault="00847379" w:rsidP="00D83201">
      <w:pPr>
        <w:pStyle w:val="bullet"/>
      </w:pPr>
      <w:r>
        <w:t xml:space="preserve">postnatal weight retention </w:t>
      </w:r>
      <w:r w:rsidRPr="00C12274">
        <w:t>(</w:t>
      </w:r>
      <w:r w:rsidR="0091411D">
        <w:rPr>
          <w:sz w:val="16"/>
          <w:szCs w:val="16"/>
        </w:rPr>
        <w:t>MD -0.22</w:t>
      </w:r>
      <w:r w:rsidRPr="00C12274">
        <w:rPr>
          <w:sz w:val="16"/>
          <w:szCs w:val="16"/>
        </w:rPr>
        <w:t xml:space="preserve">; 95%CI </w:t>
      </w:r>
      <w:r>
        <w:rPr>
          <w:sz w:val="16"/>
          <w:szCs w:val="16"/>
        </w:rPr>
        <w:t>-</w:t>
      </w:r>
      <w:r w:rsidR="00F641B8">
        <w:rPr>
          <w:sz w:val="16"/>
          <w:szCs w:val="16"/>
        </w:rPr>
        <w:t>1.17</w:t>
      </w:r>
      <w:r w:rsidRPr="00C12274">
        <w:rPr>
          <w:sz w:val="16"/>
          <w:szCs w:val="16"/>
        </w:rPr>
        <w:t xml:space="preserve"> to </w:t>
      </w:r>
      <w:r w:rsidR="00F641B8">
        <w:rPr>
          <w:sz w:val="16"/>
          <w:szCs w:val="16"/>
        </w:rPr>
        <w:t>0.7</w:t>
      </w:r>
      <w:r>
        <w:rPr>
          <w:sz w:val="16"/>
          <w:szCs w:val="16"/>
        </w:rPr>
        <w:t>2</w:t>
      </w:r>
      <w:r w:rsidRPr="00C12274">
        <w:rPr>
          <w:sz w:val="16"/>
          <w:szCs w:val="16"/>
        </w:rPr>
        <w:t xml:space="preserve">; </w:t>
      </w:r>
      <w:r>
        <w:rPr>
          <w:sz w:val="16"/>
          <w:szCs w:val="16"/>
        </w:rPr>
        <w:t>2</w:t>
      </w:r>
      <w:r w:rsidRPr="00C12274">
        <w:rPr>
          <w:sz w:val="16"/>
          <w:szCs w:val="16"/>
        </w:rPr>
        <w:t xml:space="preserve"> RCTs; n=</w:t>
      </w:r>
      <w:r w:rsidR="002F19ED">
        <w:rPr>
          <w:sz w:val="16"/>
          <w:szCs w:val="16"/>
        </w:rPr>
        <w:t>556</w:t>
      </w:r>
      <w:r w:rsidRPr="00C12274">
        <w:rPr>
          <w:sz w:val="16"/>
          <w:szCs w:val="16"/>
        </w:rPr>
        <w:t xml:space="preserve">; </w:t>
      </w:r>
      <w:r w:rsidR="00BD0086">
        <w:rPr>
          <w:sz w:val="16"/>
          <w:szCs w:val="16"/>
        </w:rPr>
        <w:t>very low</w:t>
      </w:r>
      <w:r w:rsidRPr="00C12274">
        <w:rPr>
          <w:sz w:val="16"/>
          <w:szCs w:val="16"/>
        </w:rPr>
        <w:t xml:space="preserve"> </w:t>
      </w:r>
      <w:r w:rsidR="00343BBE">
        <w:rPr>
          <w:sz w:val="16"/>
          <w:szCs w:val="16"/>
        </w:rPr>
        <w:t>certainty</w:t>
      </w:r>
      <w:r w:rsidRPr="00C12274">
        <w:rPr>
          <w:sz w:val="16"/>
          <w:szCs w:val="16"/>
        </w:rPr>
        <w:t xml:space="preserve">; analysis </w:t>
      </w:r>
      <w:r w:rsidR="00BA7CBD">
        <w:rPr>
          <w:sz w:val="16"/>
          <w:szCs w:val="16"/>
        </w:rPr>
        <w:t>3</w:t>
      </w:r>
      <w:r>
        <w:rPr>
          <w:sz w:val="16"/>
          <w:szCs w:val="16"/>
        </w:rPr>
        <w:t>.7</w:t>
      </w:r>
      <w:r w:rsidRPr="00C12274">
        <w:rPr>
          <w:sz w:val="16"/>
          <w:szCs w:val="16"/>
        </w:rPr>
        <w:t>; page</w:t>
      </w:r>
      <w:r>
        <w:rPr>
          <w:sz w:val="16"/>
          <w:szCs w:val="16"/>
        </w:rPr>
        <w:t xml:space="preserve"> </w:t>
      </w:r>
      <w:r>
        <w:rPr>
          <w:sz w:val="16"/>
          <w:szCs w:val="16"/>
        </w:rPr>
        <w:fldChar w:fldCharType="begin"/>
      </w:r>
      <w:r>
        <w:rPr>
          <w:sz w:val="16"/>
          <w:szCs w:val="16"/>
        </w:rPr>
        <w:instrText xml:space="preserve"> PAGEREF _Ref24815745 \h </w:instrText>
      </w:r>
      <w:r>
        <w:rPr>
          <w:sz w:val="16"/>
          <w:szCs w:val="16"/>
        </w:rPr>
      </w:r>
      <w:r>
        <w:rPr>
          <w:sz w:val="16"/>
          <w:szCs w:val="16"/>
        </w:rPr>
        <w:fldChar w:fldCharType="separate"/>
      </w:r>
      <w:r w:rsidR="00BA7CBD">
        <w:rPr>
          <w:noProof/>
          <w:sz w:val="16"/>
          <w:szCs w:val="16"/>
        </w:rPr>
        <w:t>414</w:t>
      </w:r>
      <w:r>
        <w:rPr>
          <w:sz w:val="16"/>
          <w:szCs w:val="16"/>
        </w:rPr>
        <w:fldChar w:fldCharType="end"/>
      </w:r>
      <w:r>
        <w:t>)</w:t>
      </w:r>
      <w:r w:rsidR="004A3335">
        <w:t>.</w:t>
      </w:r>
    </w:p>
    <w:p w14:paraId="728998A5" w14:textId="119EA05A" w:rsidR="00FD4EBE" w:rsidRDefault="00FD4EBE" w:rsidP="00FD4EBE">
      <w:pPr>
        <w:pStyle w:val="Heading4"/>
      </w:pPr>
      <w:r>
        <w:t>Infant outcomes</w:t>
      </w:r>
    </w:p>
    <w:p w14:paraId="5A64F3AB" w14:textId="7CE4D724" w:rsidR="00E320BD" w:rsidRPr="00C12274" w:rsidRDefault="00E320BD" w:rsidP="00E320BD">
      <w:r w:rsidRPr="00C12274">
        <w:t xml:space="preserve">The risk of </w:t>
      </w:r>
      <w:r>
        <w:t>preterm birth</w:t>
      </w:r>
      <w:r w:rsidRPr="00C12274">
        <w:t xml:space="preserve"> was lower in the intervention group than in the </w:t>
      </w:r>
      <w:r w:rsidR="00AB606F">
        <w:t>usual</w:t>
      </w:r>
      <w:r w:rsidRPr="00C12274">
        <w:t xml:space="preserve"> care group (</w:t>
      </w:r>
      <w:r w:rsidRPr="00C12274">
        <w:rPr>
          <w:sz w:val="16"/>
          <w:szCs w:val="16"/>
        </w:rPr>
        <w:t>RR 0.</w:t>
      </w:r>
      <w:r>
        <w:rPr>
          <w:sz w:val="16"/>
          <w:szCs w:val="16"/>
        </w:rPr>
        <w:t>43</w:t>
      </w:r>
      <w:r w:rsidRPr="00C12274">
        <w:rPr>
          <w:sz w:val="16"/>
          <w:szCs w:val="16"/>
        </w:rPr>
        <w:t>; 95%CI 0.</w:t>
      </w:r>
      <w:r>
        <w:rPr>
          <w:sz w:val="16"/>
          <w:szCs w:val="16"/>
        </w:rPr>
        <w:t>24</w:t>
      </w:r>
      <w:r w:rsidRPr="00C12274">
        <w:rPr>
          <w:sz w:val="16"/>
          <w:szCs w:val="16"/>
        </w:rPr>
        <w:t xml:space="preserve"> to 0.</w:t>
      </w:r>
      <w:r>
        <w:rPr>
          <w:sz w:val="16"/>
          <w:szCs w:val="16"/>
        </w:rPr>
        <w:t>79; 4</w:t>
      </w:r>
      <w:r w:rsidRPr="00C12274">
        <w:rPr>
          <w:sz w:val="16"/>
          <w:szCs w:val="16"/>
        </w:rPr>
        <w:t xml:space="preserve"> RCTs; n=</w:t>
      </w:r>
      <w:r>
        <w:rPr>
          <w:sz w:val="16"/>
          <w:szCs w:val="16"/>
        </w:rPr>
        <w:t>1,296</w:t>
      </w:r>
      <w:r w:rsidRPr="00C12274">
        <w:rPr>
          <w:sz w:val="16"/>
          <w:szCs w:val="16"/>
        </w:rPr>
        <w:t xml:space="preserve">; </w:t>
      </w:r>
      <w:r w:rsidRPr="00C33DBF">
        <w:rPr>
          <w:sz w:val="16"/>
          <w:szCs w:val="16"/>
        </w:rPr>
        <w:t>moderate</w:t>
      </w:r>
      <w:r w:rsidRPr="00C12274">
        <w:rPr>
          <w:sz w:val="16"/>
          <w:szCs w:val="16"/>
        </w:rPr>
        <w:t xml:space="preserve"> </w:t>
      </w:r>
      <w:r w:rsidR="00343BBE">
        <w:rPr>
          <w:sz w:val="16"/>
          <w:szCs w:val="16"/>
        </w:rPr>
        <w:t>certainty</w:t>
      </w:r>
      <w:r w:rsidRPr="00C12274">
        <w:rPr>
          <w:sz w:val="16"/>
          <w:szCs w:val="16"/>
        </w:rPr>
        <w:t xml:space="preserve">; analysis </w:t>
      </w:r>
      <w:r w:rsidR="00BA7CBD">
        <w:rPr>
          <w:sz w:val="16"/>
          <w:szCs w:val="16"/>
        </w:rPr>
        <w:t>3</w:t>
      </w:r>
      <w:r>
        <w:rPr>
          <w:sz w:val="16"/>
          <w:szCs w:val="16"/>
        </w:rPr>
        <w:t>.8</w:t>
      </w:r>
      <w:r w:rsidRPr="00C12274">
        <w:rPr>
          <w:sz w:val="16"/>
          <w:szCs w:val="16"/>
        </w:rPr>
        <w:t>; page</w:t>
      </w:r>
      <w:r>
        <w:rPr>
          <w:sz w:val="16"/>
          <w:szCs w:val="16"/>
        </w:rPr>
        <w:t xml:space="preserve"> </w:t>
      </w:r>
      <w:r>
        <w:rPr>
          <w:sz w:val="16"/>
          <w:szCs w:val="16"/>
        </w:rPr>
        <w:fldChar w:fldCharType="begin"/>
      </w:r>
      <w:r>
        <w:rPr>
          <w:sz w:val="16"/>
          <w:szCs w:val="16"/>
        </w:rPr>
        <w:instrText xml:space="preserve"> PAGEREF _Ref24816204 \h </w:instrText>
      </w:r>
      <w:r>
        <w:rPr>
          <w:sz w:val="16"/>
          <w:szCs w:val="16"/>
        </w:rPr>
      </w:r>
      <w:r>
        <w:rPr>
          <w:sz w:val="16"/>
          <w:szCs w:val="16"/>
        </w:rPr>
        <w:fldChar w:fldCharType="separate"/>
      </w:r>
      <w:r w:rsidR="00BA7CBD">
        <w:rPr>
          <w:noProof/>
          <w:sz w:val="16"/>
          <w:szCs w:val="16"/>
        </w:rPr>
        <w:t>415</w:t>
      </w:r>
      <w:r>
        <w:rPr>
          <w:sz w:val="16"/>
          <w:szCs w:val="16"/>
        </w:rPr>
        <w:fldChar w:fldCharType="end"/>
      </w:r>
      <w:r w:rsidRPr="00C12274">
        <w:t>).</w:t>
      </w:r>
    </w:p>
    <w:p w14:paraId="6DE4D723" w14:textId="77777777" w:rsidR="00E320BD" w:rsidRPr="00C12274" w:rsidRDefault="00E320BD" w:rsidP="00E320BD">
      <w:r w:rsidRPr="00C12274">
        <w:t>There was no clear difference in risk of:</w:t>
      </w:r>
    </w:p>
    <w:p w14:paraId="47DA1BCF" w14:textId="13F320F3" w:rsidR="00E320BD" w:rsidRDefault="00CD7246" w:rsidP="00CD7246">
      <w:pPr>
        <w:pStyle w:val="bullet"/>
      </w:pPr>
      <w:r>
        <w:t>macrosomia</w:t>
      </w:r>
      <w:r w:rsidR="00817D95">
        <w:t xml:space="preserve"> &gt;4,000 g</w:t>
      </w:r>
      <w:r w:rsidR="00E320BD" w:rsidRPr="00C12274">
        <w:t xml:space="preserve"> (</w:t>
      </w:r>
      <w:r w:rsidR="00E320BD" w:rsidRPr="00C12274">
        <w:rPr>
          <w:sz w:val="16"/>
          <w:szCs w:val="16"/>
        </w:rPr>
        <w:t>RR 0.9</w:t>
      </w:r>
      <w:r w:rsidR="00060764">
        <w:rPr>
          <w:sz w:val="16"/>
          <w:szCs w:val="16"/>
        </w:rPr>
        <w:t>7</w:t>
      </w:r>
      <w:r w:rsidR="00E320BD" w:rsidRPr="00C12274">
        <w:rPr>
          <w:sz w:val="16"/>
          <w:szCs w:val="16"/>
        </w:rPr>
        <w:t>; 95%CI 0.</w:t>
      </w:r>
      <w:r w:rsidR="00060764">
        <w:rPr>
          <w:sz w:val="16"/>
          <w:szCs w:val="16"/>
        </w:rPr>
        <w:t>84</w:t>
      </w:r>
      <w:r>
        <w:rPr>
          <w:sz w:val="16"/>
          <w:szCs w:val="16"/>
        </w:rPr>
        <w:t xml:space="preserve"> to 1.11</w:t>
      </w:r>
      <w:r w:rsidR="00E320BD" w:rsidRPr="00C12274">
        <w:rPr>
          <w:sz w:val="16"/>
          <w:szCs w:val="16"/>
        </w:rPr>
        <w:t xml:space="preserve">; </w:t>
      </w:r>
      <w:r>
        <w:rPr>
          <w:sz w:val="16"/>
          <w:szCs w:val="16"/>
        </w:rPr>
        <w:t>3</w:t>
      </w:r>
      <w:r w:rsidR="00E320BD" w:rsidRPr="00C12274">
        <w:rPr>
          <w:sz w:val="16"/>
          <w:szCs w:val="16"/>
        </w:rPr>
        <w:t> RCTs; n=</w:t>
      </w:r>
      <w:r>
        <w:rPr>
          <w:sz w:val="16"/>
          <w:szCs w:val="16"/>
        </w:rPr>
        <w:t>1,13</w:t>
      </w:r>
      <w:r w:rsidR="00E320BD">
        <w:rPr>
          <w:sz w:val="16"/>
          <w:szCs w:val="16"/>
        </w:rPr>
        <w:t>8</w:t>
      </w:r>
      <w:r w:rsidR="00E320BD" w:rsidRPr="00C12274">
        <w:rPr>
          <w:sz w:val="16"/>
          <w:szCs w:val="16"/>
        </w:rPr>
        <w:t xml:space="preserve">; </w:t>
      </w:r>
      <w:r w:rsidR="00C33DBF">
        <w:rPr>
          <w:sz w:val="16"/>
          <w:szCs w:val="16"/>
        </w:rPr>
        <w:t>very low</w:t>
      </w:r>
      <w:r w:rsidR="00E320BD" w:rsidRPr="00C12274">
        <w:rPr>
          <w:sz w:val="16"/>
          <w:szCs w:val="16"/>
        </w:rPr>
        <w:t xml:space="preserve"> </w:t>
      </w:r>
      <w:r w:rsidR="00343BBE">
        <w:rPr>
          <w:sz w:val="16"/>
          <w:szCs w:val="16"/>
        </w:rPr>
        <w:t>certainty</w:t>
      </w:r>
      <w:r w:rsidR="00E320BD" w:rsidRPr="00C12274">
        <w:rPr>
          <w:sz w:val="16"/>
          <w:szCs w:val="16"/>
        </w:rPr>
        <w:t xml:space="preserve">; analysis </w:t>
      </w:r>
      <w:r w:rsidR="00BA7CBD">
        <w:rPr>
          <w:sz w:val="16"/>
          <w:szCs w:val="16"/>
        </w:rPr>
        <w:t>3</w:t>
      </w:r>
      <w:r>
        <w:rPr>
          <w:sz w:val="16"/>
          <w:szCs w:val="16"/>
        </w:rPr>
        <w:t>.9</w:t>
      </w:r>
      <w:r w:rsidR="00E320BD" w:rsidRPr="00C12274">
        <w:rPr>
          <w:sz w:val="16"/>
          <w:szCs w:val="16"/>
        </w:rPr>
        <w:t>; page</w:t>
      </w:r>
      <w:r w:rsidR="00E320BD">
        <w:rPr>
          <w:sz w:val="16"/>
          <w:szCs w:val="16"/>
        </w:rPr>
        <w:t xml:space="preserve"> </w:t>
      </w:r>
      <w:r>
        <w:rPr>
          <w:sz w:val="16"/>
          <w:szCs w:val="16"/>
        </w:rPr>
        <w:fldChar w:fldCharType="begin"/>
      </w:r>
      <w:r>
        <w:rPr>
          <w:sz w:val="16"/>
          <w:szCs w:val="16"/>
        </w:rPr>
        <w:instrText xml:space="preserve"> PAGEREF _Ref24816846 \h </w:instrText>
      </w:r>
      <w:r>
        <w:rPr>
          <w:sz w:val="16"/>
          <w:szCs w:val="16"/>
        </w:rPr>
      </w:r>
      <w:r>
        <w:rPr>
          <w:sz w:val="16"/>
          <w:szCs w:val="16"/>
        </w:rPr>
        <w:fldChar w:fldCharType="separate"/>
      </w:r>
      <w:r w:rsidR="00BA7CBD">
        <w:rPr>
          <w:noProof/>
          <w:sz w:val="16"/>
          <w:szCs w:val="16"/>
        </w:rPr>
        <w:t>415</w:t>
      </w:r>
      <w:r>
        <w:rPr>
          <w:sz w:val="16"/>
          <w:szCs w:val="16"/>
        </w:rPr>
        <w:fldChar w:fldCharType="end"/>
      </w:r>
      <w:r w:rsidR="00E320BD" w:rsidRPr="00C12274">
        <w:t>)</w:t>
      </w:r>
    </w:p>
    <w:p w14:paraId="7628937B" w14:textId="4DCAF2AF" w:rsidR="00A67139" w:rsidRDefault="00087E01" w:rsidP="00CD7246">
      <w:pPr>
        <w:pStyle w:val="bullet"/>
      </w:pPr>
      <w:r>
        <w:t xml:space="preserve">early </w:t>
      </w:r>
      <w:r w:rsidR="00A67139">
        <w:t xml:space="preserve">childhood weight </w:t>
      </w:r>
      <w:r w:rsidR="00A67139" w:rsidRPr="00C12274">
        <w:t>(</w:t>
      </w:r>
      <w:r w:rsidR="00A67139">
        <w:rPr>
          <w:sz w:val="16"/>
          <w:szCs w:val="16"/>
        </w:rPr>
        <w:t>MD -0.03</w:t>
      </w:r>
      <w:r w:rsidR="00A67139" w:rsidRPr="00C12274">
        <w:rPr>
          <w:sz w:val="16"/>
          <w:szCs w:val="16"/>
        </w:rPr>
        <w:t xml:space="preserve">; 95%CI </w:t>
      </w:r>
      <w:r w:rsidR="00A67139">
        <w:rPr>
          <w:sz w:val="16"/>
          <w:szCs w:val="16"/>
        </w:rPr>
        <w:t>-0.26</w:t>
      </w:r>
      <w:r w:rsidR="00A67139" w:rsidRPr="00C12274">
        <w:rPr>
          <w:sz w:val="16"/>
          <w:szCs w:val="16"/>
        </w:rPr>
        <w:t xml:space="preserve"> to </w:t>
      </w:r>
      <w:r w:rsidR="00A67139">
        <w:rPr>
          <w:sz w:val="16"/>
          <w:szCs w:val="16"/>
        </w:rPr>
        <w:t>0.31</w:t>
      </w:r>
      <w:r w:rsidR="00A67139" w:rsidRPr="00C12274">
        <w:rPr>
          <w:sz w:val="16"/>
          <w:szCs w:val="16"/>
        </w:rPr>
        <w:t xml:space="preserve">; </w:t>
      </w:r>
      <w:r w:rsidR="00A67139">
        <w:rPr>
          <w:sz w:val="16"/>
          <w:szCs w:val="16"/>
        </w:rPr>
        <w:t>2</w:t>
      </w:r>
      <w:r w:rsidR="00A67139" w:rsidRPr="00C12274">
        <w:rPr>
          <w:sz w:val="16"/>
          <w:szCs w:val="16"/>
        </w:rPr>
        <w:t xml:space="preserve"> RCTs; n=</w:t>
      </w:r>
      <w:r w:rsidR="00A67139">
        <w:rPr>
          <w:sz w:val="16"/>
          <w:szCs w:val="16"/>
        </w:rPr>
        <w:t>565</w:t>
      </w:r>
      <w:r w:rsidR="00A67139" w:rsidRPr="00C12274">
        <w:rPr>
          <w:sz w:val="16"/>
          <w:szCs w:val="16"/>
        </w:rPr>
        <w:t xml:space="preserve">; </w:t>
      </w:r>
      <w:r w:rsidR="00C33DBF">
        <w:rPr>
          <w:sz w:val="16"/>
          <w:szCs w:val="16"/>
        </w:rPr>
        <w:t>low</w:t>
      </w:r>
      <w:r w:rsidR="00A67139" w:rsidRPr="00C12274">
        <w:rPr>
          <w:sz w:val="16"/>
          <w:szCs w:val="16"/>
        </w:rPr>
        <w:t xml:space="preserve"> </w:t>
      </w:r>
      <w:r w:rsidR="00343BBE">
        <w:rPr>
          <w:sz w:val="16"/>
          <w:szCs w:val="16"/>
        </w:rPr>
        <w:t>certainty</w:t>
      </w:r>
      <w:r w:rsidR="00A67139" w:rsidRPr="00C12274">
        <w:rPr>
          <w:sz w:val="16"/>
          <w:szCs w:val="16"/>
        </w:rPr>
        <w:t xml:space="preserve">; analysis </w:t>
      </w:r>
      <w:r w:rsidR="00BA7CBD">
        <w:rPr>
          <w:sz w:val="16"/>
          <w:szCs w:val="16"/>
        </w:rPr>
        <w:t>3</w:t>
      </w:r>
      <w:r w:rsidR="00A67139">
        <w:rPr>
          <w:sz w:val="16"/>
          <w:szCs w:val="16"/>
        </w:rPr>
        <w:t>.10</w:t>
      </w:r>
      <w:r w:rsidR="00A67139" w:rsidRPr="00C12274">
        <w:rPr>
          <w:sz w:val="16"/>
          <w:szCs w:val="16"/>
        </w:rPr>
        <w:t>; page</w:t>
      </w:r>
      <w:r w:rsidR="00A67139">
        <w:rPr>
          <w:sz w:val="16"/>
          <w:szCs w:val="16"/>
        </w:rPr>
        <w:t xml:space="preserve"> </w:t>
      </w:r>
      <w:r w:rsidR="00A67139">
        <w:rPr>
          <w:sz w:val="16"/>
          <w:szCs w:val="16"/>
        </w:rPr>
        <w:fldChar w:fldCharType="begin"/>
      </w:r>
      <w:r w:rsidR="00A67139">
        <w:rPr>
          <w:sz w:val="16"/>
          <w:szCs w:val="16"/>
        </w:rPr>
        <w:instrText xml:space="preserve"> PAGEREF _Ref24816985 \h </w:instrText>
      </w:r>
      <w:r w:rsidR="00A67139">
        <w:rPr>
          <w:sz w:val="16"/>
          <w:szCs w:val="16"/>
        </w:rPr>
      </w:r>
      <w:r w:rsidR="00A67139">
        <w:rPr>
          <w:sz w:val="16"/>
          <w:szCs w:val="16"/>
        </w:rPr>
        <w:fldChar w:fldCharType="separate"/>
      </w:r>
      <w:r w:rsidR="00BA7CBD">
        <w:rPr>
          <w:noProof/>
          <w:sz w:val="16"/>
          <w:szCs w:val="16"/>
        </w:rPr>
        <w:t>415</w:t>
      </w:r>
      <w:r w:rsidR="00A67139">
        <w:rPr>
          <w:sz w:val="16"/>
          <w:szCs w:val="16"/>
        </w:rPr>
        <w:fldChar w:fldCharType="end"/>
      </w:r>
      <w:r w:rsidR="00A67139">
        <w:t>).</w:t>
      </w:r>
    </w:p>
    <w:p w14:paraId="370056BF" w14:textId="3577B3F5" w:rsidR="00A67139" w:rsidRPr="00C12274" w:rsidRDefault="00A67139" w:rsidP="00A67139">
      <w:r>
        <w:t>A single study found no clear difference in rates of small for gestational age (</w:t>
      </w:r>
      <w:r w:rsidRPr="00A67139">
        <w:rPr>
          <w:sz w:val="16"/>
          <w:szCs w:val="16"/>
        </w:rPr>
        <w:t>RR 0.59; 95%CI 0.22 to 1.69; n=131</w:t>
      </w:r>
      <w:r>
        <w:t>) or large for gestational age (</w:t>
      </w:r>
      <w:r w:rsidRPr="00A67139">
        <w:rPr>
          <w:sz w:val="16"/>
          <w:szCs w:val="16"/>
        </w:rPr>
        <w:t>RR 0.89; 95%CI 0.35 to 2.25; n=131</w:t>
      </w:r>
      <w:r>
        <w:t>).</w:t>
      </w:r>
    </w:p>
    <w:p w14:paraId="7C71D17D" w14:textId="77777777" w:rsidR="00BD0086" w:rsidRDefault="00BD0086">
      <w:pPr>
        <w:spacing w:before="0" w:after="0" w:line="240" w:lineRule="auto"/>
        <w:rPr>
          <w:rFonts w:asciiTheme="majorHAnsi" w:eastAsiaTheme="majorEastAsia" w:hAnsiTheme="majorHAnsi" w:cstheme="majorBidi"/>
          <w:b/>
          <w:i/>
          <w:iCs/>
          <w:color w:val="2F5496" w:themeColor="accent1" w:themeShade="BF"/>
          <w:sz w:val="21"/>
          <w:szCs w:val="21"/>
        </w:rPr>
      </w:pPr>
      <w:r>
        <w:br w:type="page"/>
      </w:r>
    </w:p>
    <w:p w14:paraId="79CEE7C6" w14:textId="21740F0B" w:rsidR="00FD4EBE" w:rsidRDefault="00FD4EBE" w:rsidP="00FD4EBE">
      <w:pPr>
        <w:pStyle w:val="Heading4"/>
      </w:pPr>
      <w:r>
        <w:t>Summary of findings</w:t>
      </w:r>
    </w:p>
    <w:tbl>
      <w:tblPr>
        <w:tblW w:w="5000" w:type="pct"/>
        <w:tblCellMar>
          <w:top w:w="100" w:type="dxa"/>
          <w:left w:w="100" w:type="dxa"/>
          <w:bottom w:w="100" w:type="dxa"/>
          <w:right w:w="100" w:type="dxa"/>
        </w:tblCellMar>
        <w:tblLook w:val="04A0" w:firstRow="1" w:lastRow="0" w:firstColumn="1" w:lastColumn="0" w:noHBand="0" w:noVBand="1"/>
      </w:tblPr>
      <w:tblGrid>
        <w:gridCol w:w="1455"/>
        <w:gridCol w:w="1473"/>
        <w:gridCol w:w="1853"/>
        <w:gridCol w:w="1566"/>
        <w:gridCol w:w="1419"/>
        <w:gridCol w:w="1499"/>
      </w:tblGrid>
      <w:tr w:rsidR="00BD0086" w:rsidRPr="00BD0086" w14:paraId="1A3328B2" w14:textId="77777777" w:rsidTr="001048CC">
        <w:trPr>
          <w:cantSplit/>
          <w:tblHeader/>
        </w:trPr>
        <w:tc>
          <w:tcPr>
            <w:tcW w:w="5000" w:type="pct"/>
            <w:gridSpan w:val="6"/>
            <w:tcBorders>
              <w:top w:val="single" w:sz="12" w:space="0" w:color="000000"/>
              <w:left w:val="nil"/>
              <w:bottom w:val="single" w:sz="12" w:space="0" w:color="000000"/>
              <w:right w:val="nil"/>
            </w:tcBorders>
            <w:vAlign w:val="center"/>
            <w:hideMark/>
          </w:tcPr>
          <w:p w14:paraId="3D0F977B" w14:textId="3F8D3793" w:rsidR="00BD0086" w:rsidRPr="00BD0086" w:rsidRDefault="00BD0086" w:rsidP="00BD0086">
            <w:pPr>
              <w:pStyle w:val="Heading5"/>
            </w:pPr>
            <w:r w:rsidRPr="00BD0086">
              <w:t>Dietary intervention</w:t>
            </w:r>
            <w:r>
              <w:t>s</w:t>
            </w:r>
            <w:r w:rsidRPr="00BD0086">
              <w:t xml:space="preserve"> compared to </w:t>
            </w:r>
            <w:r>
              <w:t>usual</w:t>
            </w:r>
            <w:r w:rsidRPr="00BD0086">
              <w:t xml:space="preserve"> care in pregnan</w:t>
            </w:r>
            <w:r>
              <w:t>cy — maternal outcomes</w:t>
            </w:r>
          </w:p>
        </w:tc>
      </w:tr>
      <w:tr w:rsidR="00BD0086" w14:paraId="5B6E5411" w14:textId="77777777" w:rsidTr="001048CC">
        <w:trPr>
          <w:cantSplit/>
          <w:trHeight w:val="897"/>
          <w:tblHeader/>
        </w:trPr>
        <w:tc>
          <w:tcPr>
            <w:tcW w:w="5000" w:type="pct"/>
            <w:gridSpan w:val="6"/>
            <w:tcBorders>
              <w:top w:val="single" w:sz="12" w:space="0" w:color="000000"/>
              <w:left w:val="nil"/>
              <w:bottom w:val="single" w:sz="12" w:space="0" w:color="000000"/>
              <w:right w:val="nil"/>
            </w:tcBorders>
            <w:vAlign w:val="center"/>
            <w:hideMark/>
          </w:tcPr>
          <w:p w14:paraId="37ACF46E" w14:textId="6AD9435A" w:rsidR="00BD0086" w:rsidRDefault="00BD0086" w:rsidP="001048CC">
            <w:pPr>
              <w:rPr>
                <w:rFonts w:ascii="Arial Narrow" w:eastAsia="Times New Roman" w:hAnsi="Arial Narrow"/>
                <w:sz w:val="16"/>
                <w:szCs w:val="16"/>
              </w:rPr>
            </w:pPr>
            <w:r>
              <w:rPr>
                <w:rFonts w:ascii="Arial Narrow" w:eastAsia="Times New Roman" w:hAnsi="Arial Narrow"/>
                <w:b/>
                <w:bCs/>
                <w:sz w:val="16"/>
                <w:szCs w:val="16"/>
              </w:rPr>
              <w:t>Patient or population</w:t>
            </w:r>
            <w:r>
              <w:rPr>
                <w:rFonts w:ascii="Arial Narrow" w:eastAsia="Times New Roman" w:hAnsi="Arial Narrow"/>
                <w:sz w:val="16"/>
                <w:szCs w:val="16"/>
              </w:rPr>
              <w:t xml:space="preserve">: </w:t>
            </w:r>
            <w:r w:rsidRPr="00C12274">
              <w:rPr>
                <w:rFonts w:ascii="Arial Narrow" w:eastAsia="Times New Roman" w:hAnsi="Arial Narrow"/>
                <w:sz w:val="16"/>
                <w:szCs w:val="16"/>
              </w:rPr>
              <w:t>Pregnant women with low or high risk pregnancies</w:t>
            </w:r>
          </w:p>
          <w:p w14:paraId="0129E98B" w14:textId="77777777" w:rsidR="00BD0086" w:rsidRDefault="00BD0086" w:rsidP="001048CC">
            <w:pPr>
              <w:rPr>
                <w:rFonts w:ascii="Arial Narrow" w:eastAsia="Times New Roman" w:hAnsi="Arial Narrow"/>
                <w:sz w:val="16"/>
                <w:szCs w:val="16"/>
              </w:rPr>
            </w:pPr>
            <w:r>
              <w:rPr>
                <w:rFonts w:ascii="Arial Narrow" w:eastAsia="Times New Roman" w:hAnsi="Arial Narrow"/>
                <w:b/>
                <w:bCs/>
                <w:sz w:val="16"/>
                <w:szCs w:val="16"/>
              </w:rPr>
              <w:t>Setting</w:t>
            </w:r>
            <w:r>
              <w:rPr>
                <w:rFonts w:ascii="Arial Narrow" w:eastAsia="Times New Roman" w:hAnsi="Arial Narrow"/>
                <w:sz w:val="16"/>
                <w:szCs w:val="16"/>
              </w:rPr>
              <w:t xml:space="preserve">: Austria, Belgium, Denmark, Egypt, Finland, Ireland, Italy, Netherlands, Poland, Spain, United Kingdom, United States </w:t>
            </w:r>
          </w:p>
          <w:p w14:paraId="3FF13B35" w14:textId="2973F99D" w:rsidR="00BD0086" w:rsidRDefault="00BD0086" w:rsidP="001048CC">
            <w:pPr>
              <w:rPr>
                <w:rFonts w:ascii="Arial Narrow" w:eastAsia="Times New Roman" w:hAnsi="Arial Narrow"/>
                <w:sz w:val="16"/>
                <w:szCs w:val="16"/>
              </w:rPr>
            </w:pPr>
            <w:r>
              <w:rPr>
                <w:rFonts w:ascii="Arial Narrow" w:eastAsia="Times New Roman" w:hAnsi="Arial Narrow"/>
                <w:b/>
                <w:bCs/>
                <w:sz w:val="16"/>
                <w:szCs w:val="16"/>
              </w:rPr>
              <w:t>Intervention</w:t>
            </w:r>
            <w:r>
              <w:rPr>
                <w:rFonts w:ascii="Arial Narrow" w:eastAsia="Times New Roman" w:hAnsi="Arial Narrow"/>
                <w:sz w:val="16"/>
                <w:szCs w:val="16"/>
              </w:rPr>
              <w:t>: Dietary intervention</w:t>
            </w:r>
          </w:p>
          <w:p w14:paraId="2479458F" w14:textId="4EFBEA62" w:rsidR="00BD0086" w:rsidRDefault="00BD0086" w:rsidP="00BD0086">
            <w:pPr>
              <w:rPr>
                <w:rFonts w:ascii="Arial Narrow" w:eastAsia="Times New Roman" w:hAnsi="Arial Narrow"/>
                <w:sz w:val="16"/>
                <w:szCs w:val="16"/>
              </w:rPr>
            </w:pPr>
            <w:r>
              <w:rPr>
                <w:rFonts w:ascii="Arial Narrow" w:eastAsia="Times New Roman" w:hAnsi="Arial Narrow"/>
                <w:b/>
                <w:bCs/>
                <w:sz w:val="16"/>
                <w:szCs w:val="16"/>
              </w:rPr>
              <w:t>Comparison</w:t>
            </w:r>
            <w:r>
              <w:rPr>
                <w:rFonts w:ascii="Arial Narrow" w:eastAsia="Times New Roman" w:hAnsi="Arial Narrow"/>
                <w:sz w:val="16"/>
                <w:szCs w:val="16"/>
              </w:rPr>
              <w:t xml:space="preserve">: Usual care </w:t>
            </w:r>
          </w:p>
        </w:tc>
      </w:tr>
      <w:tr w:rsidR="001048CC" w14:paraId="10948A52" w14:textId="77777777" w:rsidTr="00BD0086">
        <w:trPr>
          <w:cantSplit/>
          <w:tblHeader/>
        </w:trPr>
        <w:tc>
          <w:tcPr>
            <w:tcW w:w="785" w:type="pct"/>
            <w:vMerge w:val="restart"/>
            <w:tcBorders>
              <w:right w:val="single" w:sz="6" w:space="0" w:color="EFEFEF"/>
            </w:tcBorders>
            <w:shd w:val="clear" w:color="auto" w:fill="3271AA"/>
            <w:vAlign w:val="center"/>
            <w:hideMark/>
          </w:tcPr>
          <w:p w14:paraId="329BF734" w14:textId="77777777" w:rsidR="00BD0086" w:rsidRDefault="00BD0086" w:rsidP="001048CC">
            <w:pPr>
              <w:pStyle w:val="NormalWeb"/>
              <w:spacing w:before="0" w:beforeAutospacing="0" w:after="0" w:afterAutospacing="0"/>
              <w:jc w:val="center"/>
              <w:rPr>
                <w:rFonts w:ascii="Arial Narrow" w:eastAsiaTheme="minorEastAsia" w:hAnsi="Arial Narrow"/>
                <w:color w:val="FFFFFF"/>
                <w:sz w:val="16"/>
                <w:szCs w:val="16"/>
              </w:rPr>
            </w:pPr>
            <w:r>
              <w:rPr>
                <w:rFonts w:ascii="Arial Narrow" w:hAnsi="Arial Narrow"/>
                <w:color w:val="FFFFFF"/>
                <w:sz w:val="16"/>
                <w:szCs w:val="16"/>
              </w:rPr>
              <w:t>Outcomes</w:t>
            </w:r>
          </w:p>
        </w:tc>
        <w:tc>
          <w:tcPr>
            <w:tcW w:w="1795" w:type="pct"/>
            <w:gridSpan w:val="2"/>
            <w:tcBorders>
              <w:top w:val="single" w:sz="6" w:space="0" w:color="EFEFEF"/>
              <w:right w:val="single" w:sz="6" w:space="0" w:color="EFEFEF"/>
            </w:tcBorders>
            <w:shd w:val="clear" w:color="auto" w:fill="E0E0E0"/>
            <w:hideMark/>
          </w:tcPr>
          <w:p w14:paraId="2467565E" w14:textId="77777777" w:rsidR="00BD0086" w:rsidRDefault="00BD0086" w:rsidP="001048CC">
            <w:pPr>
              <w:pStyle w:val="NormalWeb"/>
              <w:spacing w:before="0" w:beforeAutospacing="0" w:after="0" w:afterAutospacing="0"/>
              <w:jc w:val="center"/>
              <w:rPr>
                <w:rFonts w:ascii="Arial Narrow" w:hAnsi="Arial Narrow"/>
                <w:b/>
                <w:bCs/>
                <w:sz w:val="16"/>
                <w:szCs w:val="16"/>
              </w:rPr>
            </w:pPr>
            <w:r>
              <w:rPr>
                <w:rFonts w:ascii="Arial Narrow" w:hAnsi="Arial Narrow"/>
                <w:b/>
                <w:bCs/>
                <w:sz w:val="16"/>
                <w:szCs w:val="16"/>
              </w:rPr>
              <w:t>Anticipated absolute effects</w:t>
            </w:r>
            <w:r>
              <w:rPr>
                <w:rFonts w:ascii="Arial Narrow" w:hAnsi="Arial Narrow"/>
                <w:b/>
                <w:bCs/>
                <w:sz w:val="16"/>
                <w:szCs w:val="16"/>
                <w:vertAlign w:val="superscript"/>
              </w:rPr>
              <w:t>*</w:t>
            </w:r>
            <w:r>
              <w:rPr>
                <w:rFonts w:ascii="Arial Narrow" w:hAnsi="Arial Narrow"/>
                <w:b/>
                <w:bCs/>
                <w:sz w:val="16"/>
                <w:szCs w:val="16"/>
              </w:rPr>
              <w:t xml:space="preserve"> </w:t>
            </w:r>
            <w:r>
              <w:rPr>
                <w:rFonts w:ascii="Arial Narrow" w:hAnsi="Arial Narrow"/>
                <w:sz w:val="16"/>
                <w:szCs w:val="16"/>
              </w:rPr>
              <w:t>(95% CI)</w:t>
            </w:r>
            <w:r>
              <w:rPr>
                <w:rFonts w:ascii="Arial Narrow" w:hAnsi="Arial Narrow"/>
                <w:b/>
                <w:bCs/>
                <w:sz w:val="16"/>
                <w:szCs w:val="16"/>
              </w:rPr>
              <w:t xml:space="preserve"> </w:t>
            </w:r>
          </w:p>
        </w:tc>
        <w:tc>
          <w:tcPr>
            <w:tcW w:w="845" w:type="pct"/>
            <w:vMerge w:val="restart"/>
            <w:tcBorders>
              <w:right w:val="single" w:sz="6" w:space="0" w:color="EFEFEF"/>
            </w:tcBorders>
            <w:shd w:val="clear" w:color="auto" w:fill="3271AA"/>
            <w:vAlign w:val="center"/>
            <w:hideMark/>
          </w:tcPr>
          <w:p w14:paraId="2B690AC6" w14:textId="77777777" w:rsidR="00BD0086" w:rsidRDefault="00BD0086" w:rsidP="001048CC">
            <w:pPr>
              <w:pStyle w:val="NormalWeb"/>
              <w:spacing w:before="0" w:beforeAutospacing="0" w:after="0" w:afterAutospacing="0"/>
              <w:jc w:val="center"/>
              <w:rPr>
                <w:rFonts w:ascii="Arial Narrow" w:hAnsi="Arial Narrow"/>
                <w:color w:val="FFFFFF"/>
                <w:sz w:val="16"/>
                <w:szCs w:val="16"/>
              </w:rPr>
            </w:pPr>
            <w:r>
              <w:rPr>
                <w:rFonts w:ascii="Arial Narrow" w:hAnsi="Arial Narrow"/>
                <w:color w:val="FFFFFF"/>
                <w:sz w:val="16"/>
                <w:szCs w:val="16"/>
              </w:rPr>
              <w:t>Relative effect</w:t>
            </w:r>
            <w:r>
              <w:rPr>
                <w:rFonts w:ascii="Arial Narrow" w:hAnsi="Arial Narrow"/>
                <w:color w:val="FFFFFF"/>
                <w:sz w:val="16"/>
                <w:szCs w:val="16"/>
              </w:rPr>
              <w:br/>
              <w:t xml:space="preserve">(95% CI) </w:t>
            </w:r>
          </w:p>
        </w:tc>
        <w:tc>
          <w:tcPr>
            <w:tcW w:w="766" w:type="pct"/>
            <w:vMerge w:val="restart"/>
            <w:tcBorders>
              <w:right w:val="single" w:sz="6" w:space="0" w:color="EFEFEF"/>
            </w:tcBorders>
            <w:shd w:val="clear" w:color="auto" w:fill="3271AA"/>
            <w:vAlign w:val="center"/>
            <w:hideMark/>
          </w:tcPr>
          <w:p w14:paraId="77CF115D" w14:textId="77777777" w:rsidR="00BD0086" w:rsidRDefault="00BD0086" w:rsidP="001048CC">
            <w:pPr>
              <w:pStyle w:val="NormalWeb"/>
              <w:spacing w:before="0" w:beforeAutospacing="0" w:after="0" w:afterAutospacing="0"/>
              <w:jc w:val="center"/>
              <w:rPr>
                <w:rFonts w:ascii="Arial Narrow" w:hAnsi="Arial Narrow"/>
                <w:color w:val="FFFFFF"/>
                <w:sz w:val="16"/>
                <w:szCs w:val="16"/>
              </w:rPr>
            </w:pPr>
            <w:r>
              <w:rPr>
                <w:rFonts w:ascii="Arial Narrow" w:hAnsi="Arial Narrow"/>
                <w:color w:val="FFFFFF"/>
                <w:sz w:val="16"/>
                <w:szCs w:val="16"/>
              </w:rPr>
              <w:t xml:space="preserve">№ of participants </w:t>
            </w:r>
            <w:r>
              <w:rPr>
                <w:rFonts w:ascii="Arial Narrow" w:hAnsi="Arial Narrow"/>
                <w:color w:val="FFFFFF"/>
                <w:sz w:val="16"/>
                <w:szCs w:val="16"/>
              </w:rPr>
              <w:br/>
              <w:t xml:space="preserve">(studies) </w:t>
            </w:r>
          </w:p>
        </w:tc>
        <w:tc>
          <w:tcPr>
            <w:tcW w:w="809" w:type="pct"/>
            <w:vMerge w:val="restart"/>
            <w:tcBorders>
              <w:right w:val="single" w:sz="6" w:space="0" w:color="EFEFEF"/>
            </w:tcBorders>
            <w:shd w:val="clear" w:color="auto" w:fill="3271AA"/>
            <w:vAlign w:val="center"/>
            <w:hideMark/>
          </w:tcPr>
          <w:p w14:paraId="5DDA08E8" w14:textId="77777777" w:rsidR="00BD0086" w:rsidRDefault="00BD0086" w:rsidP="001048CC">
            <w:pPr>
              <w:pStyle w:val="NormalWeb"/>
              <w:spacing w:before="0" w:beforeAutospacing="0" w:after="0" w:afterAutospacing="0"/>
              <w:jc w:val="center"/>
              <w:rPr>
                <w:rFonts w:ascii="Arial Narrow" w:hAnsi="Arial Narrow"/>
                <w:color w:val="FFFFFF"/>
                <w:sz w:val="16"/>
                <w:szCs w:val="16"/>
              </w:rPr>
            </w:pPr>
            <w:r>
              <w:rPr>
                <w:rFonts w:ascii="Arial Narrow" w:hAnsi="Arial Narrow"/>
                <w:color w:val="FFFFFF"/>
                <w:sz w:val="16"/>
                <w:szCs w:val="16"/>
              </w:rPr>
              <w:t>Certainty of the evidence</w:t>
            </w:r>
            <w:r>
              <w:rPr>
                <w:rFonts w:ascii="Arial Narrow" w:hAnsi="Arial Narrow"/>
                <w:color w:val="FFFFFF"/>
                <w:sz w:val="16"/>
                <w:szCs w:val="16"/>
              </w:rPr>
              <w:br/>
              <w:t xml:space="preserve">(GRADE) </w:t>
            </w:r>
          </w:p>
        </w:tc>
      </w:tr>
      <w:tr w:rsidR="00BD0086" w14:paraId="7D7092A4" w14:textId="77777777" w:rsidTr="00C33DBF">
        <w:trPr>
          <w:cantSplit/>
          <w:tblHeader/>
        </w:trPr>
        <w:tc>
          <w:tcPr>
            <w:tcW w:w="785" w:type="pct"/>
            <w:vMerge/>
            <w:tcBorders>
              <w:right w:val="single" w:sz="6" w:space="0" w:color="EFEFEF"/>
            </w:tcBorders>
            <w:vAlign w:val="center"/>
            <w:hideMark/>
          </w:tcPr>
          <w:p w14:paraId="2D8B1DB1" w14:textId="77777777" w:rsidR="00BD0086" w:rsidRDefault="00BD0086" w:rsidP="001048CC">
            <w:pPr>
              <w:rPr>
                <w:rFonts w:ascii="Arial Narrow" w:eastAsiaTheme="minorEastAsia" w:hAnsi="Arial Narrow"/>
                <w:color w:val="FFFFFF"/>
                <w:sz w:val="16"/>
                <w:szCs w:val="16"/>
              </w:rPr>
            </w:pPr>
          </w:p>
        </w:tc>
        <w:tc>
          <w:tcPr>
            <w:tcW w:w="795" w:type="pct"/>
            <w:tcBorders>
              <w:top w:val="single" w:sz="6" w:space="0" w:color="EFEFEF"/>
              <w:right w:val="single" w:sz="6" w:space="0" w:color="EFEFEF"/>
            </w:tcBorders>
            <w:shd w:val="clear" w:color="auto" w:fill="E0E0E0"/>
            <w:hideMark/>
          </w:tcPr>
          <w:p w14:paraId="4CFEE817" w14:textId="77777777" w:rsidR="00BD0086" w:rsidRDefault="00BD0086" w:rsidP="001048CC">
            <w:pPr>
              <w:pStyle w:val="first-letter"/>
              <w:spacing w:before="0" w:beforeAutospacing="0" w:after="0" w:afterAutospacing="0"/>
              <w:jc w:val="center"/>
              <w:rPr>
                <w:rFonts w:ascii="Arial Narrow" w:hAnsi="Arial Narrow"/>
                <w:b/>
                <w:bCs/>
                <w:sz w:val="16"/>
                <w:szCs w:val="16"/>
              </w:rPr>
            </w:pPr>
            <w:r>
              <w:rPr>
                <w:rFonts w:ascii="Arial Narrow" w:hAnsi="Arial Narrow"/>
                <w:b/>
                <w:bCs/>
                <w:sz w:val="16"/>
                <w:szCs w:val="16"/>
              </w:rPr>
              <w:t>Risk with standard care</w:t>
            </w:r>
          </w:p>
        </w:tc>
        <w:tc>
          <w:tcPr>
            <w:tcW w:w="1000" w:type="pct"/>
            <w:tcBorders>
              <w:top w:val="single" w:sz="6" w:space="0" w:color="EFEFEF"/>
              <w:right w:val="single" w:sz="6" w:space="0" w:color="EFEFEF"/>
            </w:tcBorders>
            <w:shd w:val="clear" w:color="auto" w:fill="E0E0E0"/>
            <w:hideMark/>
          </w:tcPr>
          <w:p w14:paraId="6A1A9D8F" w14:textId="77777777" w:rsidR="00BD0086" w:rsidRDefault="00BD0086" w:rsidP="001048CC">
            <w:pPr>
              <w:pStyle w:val="first-letter"/>
              <w:spacing w:before="0" w:beforeAutospacing="0" w:after="0" w:afterAutospacing="0"/>
              <w:jc w:val="center"/>
              <w:rPr>
                <w:rFonts w:ascii="Arial Narrow" w:hAnsi="Arial Narrow"/>
                <w:b/>
                <w:bCs/>
                <w:sz w:val="16"/>
                <w:szCs w:val="16"/>
              </w:rPr>
            </w:pPr>
            <w:r>
              <w:rPr>
                <w:rFonts w:ascii="Arial Narrow" w:hAnsi="Arial Narrow"/>
                <w:b/>
                <w:bCs/>
                <w:sz w:val="16"/>
                <w:szCs w:val="16"/>
              </w:rPr>
              <w:t>Risk with Diet</w:t>
            </w:r>
          </w:p>
        </w:tc>
        <w:tc>
          <w:tcPr>
            <w:tcW w:w="845" w:type="pct"/>
            <w:vMerge/>
            <w:tcBorders>
              <w:right w:val="single" w:sz="6" w:space="0" w:color="EFEFEF"/>
            </w:tcBorders>
            <w:vAlign w:val="center"/>
            <w:hideMark/>
          </w:tcPr>
          <w:p w14:paraId="1A1B63AC" w14:textId="77777777" w:rsidR="00BD0086" w:rsidRDefault="00BD0086" w:rsidP="001048CC">
            <w:pPr>
              <w:rPr>
                <w:rFonts w:ascii="Arial Narrow" w:eastAsiaTheme="minorEastAsia" w:hAnsi="Arial Narrow"/>
                <w:color w:val="FFFFFF"/>
                <w:sz w:val="16"/>
                <w:szCs w:val="16"/>
              </w:rPr>
            </w:pPr>
          </w:p>
        </w:tc>
        <w:tc>
          <w:tcPr>
            <w:tcW w:w="766" w:type="pct"/>
            <w:vMerge/>
            <w:tcBorders>
              <w:right w:val="single" w:sz="6" w:space="0" w:color="EFEFEF"/>
            </w:tcBorders>
            <w:vAlign w:val="center"/>
            <w:hideMark/>
          </w:tcPr>
          <w:p w14:paraId="27CB8677" w14:textId="77777777" w:rsidR="00BD0086" w:rsidRDefault="00BD0086" w:rsidP="001048CC">
            <w:pPr>
              <w:rPr>
                <w:rFonts w:ascii="Arial Narrow" w:eastAsiaTheme="minorEastAsia" w:hAnsi="Arial Narrow"/>
                <w:color w:val="FFFFFF"/>
                <w:sz w:val="16"/>
                <w:szCs w:val="16"/>
              </w:rPr>
            </w:pPr>
          </w:p>
        </w:tc>
        <w:tc>
          <w:tcPr>
            <w:tcW w:w="809" w:type="pct"/>
            <w:vMerge/>
            <w:tcBorders>
              <w:right w:val="single" w:sz="6" w:space="0" w:color="EFEFEF"/>
            </w:tcBorders>
            <w:vAlign w:val="center"/>
            <w:hideMark/>
          </w:tcPr>
          <w:p w14:paraId="45F259EC" w14:textId="77777777" w:rsidR="00BD0086" w:rsidRDefault="00BD0086" w:rsidP="001048CC">
            <w:pPr>
              <w:rPr>
                <w:rFonts w:ascii="Arial Narrow" w:eastAsiaTheme="minorEastAsia" w:hAnsi="Arial Narrow"/>
                <w:color w:val="FFFFFF"/>
                <w:sz w:val="16"/>
                <w:szCs w:val="16"/>
              </w:rPr>
            </w:pPr>
          </w:p>
        </w:tc>
      </w:tr>
      <w:tr w:rsidR="00BD0086" w14:paraId="3C690C38" w14:textId="77777777" w:rsidTr="00C33DBF">
        <w:trPr>
          <w:cantSplit/>
        </w:trPr>
        <w:tc>
          <w:tcPr>
            <w:tcW w:w="785" w:type="pct"/>
            <w:tcBorders>
              <w:top w:val="single" w:sz="6" w:space="0" w:color="000000"/>
              <w:left w:val="nil"/>
              <w:bottom w:val="single" w:sz="6" w:space="0" w:color="000000"/>
              <w:right w:val="nil"/>
            </w:tcBorders>
            <w:vAlign w:val="center"/>
            <w:hideMark/>
          </w:tcPr>
          <w:p w14:paraId="62B68A99" w14:textId="77777777" w:rsidR="00BD0086" w:rsidRDefault="00BD0086" w:rsidP="001048CC">
            <w:pPr>
              <w:jc w:val="center"/>
              <w:rPr>
                <w:rFonts w:ascii="Arial Narrow" w:eastAsia="Times New Roman" w:hAnsi="Arial Narrow"/>
                <w:sz w:val="16"/>
                <w:szCs w:val="16"/>
              </w:rPr>
            </w:pPr>
            <w:r>
              <w:rPr>
                <w:rStyle w:val="label"/>
                <w:rFonts w:ascii="Arial Narrow" w:eastAsia="Times New Roman" w:hAnsi="Arial Narrow"/>
                <w:szCs w:val="18"/>
              </w:rPr>
              <w:t>Mean gestational weight gain</w:t>
            </w:r>
            <w:r>
              <w:rPr>
                <w:rFonts w:ascii="Arial Narrow" w:eastAsia="Times New Roman" w:hAnsi="Arial Narrow"/>
                <w:sz w:val="16"/>
                <w:szCs w:val="16"/>
              </w:rPr>
              <w:t xml:space="preserve"> </w:t>
            </w:r>
          </w:p>
        </w:tc>
        <w:tc>
          <w:tcPr>
            <w:tcW w:w="795" w:type="pct"/>
            <w:tcBorders>
              <w:top w:val="single" w:sz="6" w:space="0" w:color="000000"/>
              <w:left w:val="nil"/>
              <w:bottom w:val="single" w:sz="6" w:space="0" w:color="000000"/>
              <w:right w:val="nil"/>
            </w:tcBorders>
            <w:shd w:val="clear" w:color="auto" w:fill="EBEBEB"/>
            <w:vAlign w:val="center"/>
            <w:hideMark/>
          </w:tcPr>
          <w:p w14:paraId="0FEFF484" w14:textId="315B951C" w:rsidR="00BD0086" w:rsidRDefault="00BD0086" w:rsidP="00BD0086">
            <w:pPr>
              <w:jc w:val="center"/>
              <w:rPr>
                <w:rFonts w:ascii="Arial Narrow" w:eastAsia="Times New Roman" w:hAnsi="Arial Narrow"/>
                <w:sz w:val="16"/>
                <w:szCs w:val="16"/>
              </w:rPr>
            </w:pPr>
            <w:r>
              <w:rPr>
                <w:rStyle w:val="cell-value"/>
                <w:rFonts w:ascii="Arial Narrow" w:eastAsia="Times New Roman" w:hAnsi="Arial Narrow"/>
                <w:sz w:val="16"/>
                <w:szCs w:val="16"/>
              </w:rPr>
              <w:t xml:space="preserve">The mean gestational weight gain was </w:t>
            </w:r>
            <w:r>
              <w:rPr>
                <w:rStyle w:val="cell-value"/>
                <w:rFonts w:ascii="Arial Narrow" w:eastAsia="Times New Roman" w:hAnsi="Arial Narrow"/>
                <w:b/>
                <w:bCs/>
                <w:sz w:val="16"/>
                <w:szCs w:val="16"/>
              </w:rPr>
              <w:t>0</w:t>
            </w:r>
            <w:r>
              <w:rPr>
                <w:rFonts w:ascii="Arial Narrow" w:eastAsia="Times New Roman" w:hAnsi="Arial Narrow"/>
                <w:sz w:val="16"/>
                <w:szCs w:val="16"/>
              </w:rPr>
              <w:t xml:space="preserve"> </w:t>
            </w:r>
          </w:p>
        </w:tc>
        <w:tc>
          <w:tcPr>
            <w:tcW w:w="1000" w:type="pct"/>
            <w:tcBorders>
              <w:top w:val="single" w:sz="6" w:space="0" w:color="000000"/>
              <w:left w:val="nil"/>
              <w:bottom w:val="single" w:sz="6" w:space="0" w:color="000000"/>
              <w:right w:val="nil"/>
            </w:tcBorders>
            <w:shd w:val="clear" w:color="auto" w:fill="EBEBEB"/>
            <w:hideMark/>
          </w:tcPr>
          <w:p w14:paraId="038412C5" w14:textId="77777777" w:rsidR="00BD0086" w:rsidRDefault="00BD0086" w:rsidP="001048CC">
            <w:pPr>
              <w:jc w:val="center"/>
              <w:rPr>
                <w:rFonts w:ascii="Arial Narrow" w:eastAsia="Times New Roman" w:hAnsi="Arial Narrow"/>
                <w:sz w:val="16"/>
                <w:szCs w:val="16"/>
              </w:rPr>
            </w:pPr>
            <w:r>
              <w:rPr>
                <w:rStyle w:val="cell-value"/>
                <w:rFonts w:ascii="Arial Narrow" w:eastAsia="Times New Roman" w:hAnsi="Arial Narrow"/>
                <w:sz w:val="16"/>
                <w:szCs w:val="16"/>
              </w:rPr>
              <w:t xml:space="preserve">MD </w:t>
            </w:r>
            <w:r>
              <w:rPr>
                <w:rStyle w:val="cell-value"/>
                <w:rFonts w:ascii="Arial Narrow" w:eastAsia="Times New Roman" w:hAnsi="Arial Narrow"/>
                <w:b/>
                <w:bCs/>
                <w:sz w:val="16"/>
                <w:szCs w:val="16"/>
              </w:rPr>
              <w:t>3.76 lower</w:t>
            </w:r>
            <w:r>
              <w:rPr>
                <w:rFonts w:ascii="Arial Narrow" w:eastAsia="Times New Roman" w:hAnsi="Arial Narrow"/>
                <w:sz w:val="16"/>
                <w:szCs w:val="16"/>
              </w:rPr>
              <w:br/>
            </w:r>
            <w:r>
              <w:rPr>
                <w:rStyle w:val="cell-value"/>
                <w:rFonts w:ascii="Arial Narrow" w:eastAsia="Times New Roman" w:hAnsi="Arial Narrow"/>
                <w:sz w:val="16"/>
                <w:szCs w:val="16"/>
              </w:rPr>
              <w:t>(6.38 lower to 1.13 lower)</w:t>
            </w:r>
            <w:r>
              <w:rPr>
                <w:rFonts w:ascii="Arial Narrow" w:eastAsia="Times New Roman" w:hAnsi="Arial Narrow"/>
                <w:sz w:val="16"/>
                <w:szCs w:val="16"/>
              </w:rPr>
              <w:t xml:space="preserve"> </w:t>
            </w:r>
          </w:p>
        </w:tc>
        <w:tc>
          <w:tcPr>
            <w:tcW w:w="845" w:type="pct"/>
            <w:tcBorders>
              <w:top w:val="single" w:sz="6" w:space="0" w:color="000000"/>
              <w:left w:val="nil"/>
              <w:bottom w:val="single" w:sz="6" w:space="0" w:color="000000"/>
              <w:right w:val="nil"/>
            </w:tcBorders>
            <w:vAlign w:val="center"/>
            <w:hideMark/>
          </w:tcPr>
          <w:p w14:paraId="7CD0C67C" w14:textId="77777777" w:rsidR="00BD0086" w:rsidRDefault="00BD0086" w:rsidP="001048CC">
            <w:pPr>
              <w:jc w:val="center"/>
              <w:rPr>
                <w:rFonts w:ascii="Arial Narrow" w:eastAsia="Times New Roman" w:hAnsi="Arial Narrow"/>
                <w:sz w:val="16"/>
                <w:szCs w:val="16"/>
              </w:rPr>
            </w:pPr>
            <w:r>
              <w:rPr>
                <w:rStyle w:val="cell"/>
                <w:rFonts w:ascii="Arial Narrow" w:hAnsi="Arial Narrow"/>
                <w:sz w:val="16"/>
                <w:szCs w:val="16"/>
              </w:rPr>
              <w:t>-</w:t>
            </w:r>
            <w:r>
              <w:rPr>
                <w:rFonts w:ascii="Arial Narrow" w:eastAsia="Times New Roman" w:hAnsi="Arial Narrow"/>
                <w:sz w:val="16"/>
                <w:szCs w:val="16"/>
              </w:rPr>
              <w:t xml:space="preserve"> </w:t>
            </w:r>
          </w:p>
        </w:tc>
        <w:tc>
          <w:tcPr>
            <w:tcW w:w="766" w:type="pct"/>
            <w:tcBorders>
              <w:top w:val="single" w:sz="6" w:space="0" w:color="000000"/>
              <w:left w:val="nil"/>
              <w:bottom w:val="single" w:sz="6" w:space="0" w:color="000000"/>
              <w:right w:val="nil"/>
            </w:tcBorders>
            <w:vAlign w:val="center"/>
            <w:hideMark/>
          </w:tcPr>
          <w:p w14:paraId="705B88B7" w14:textId="32563E01" w:rsidR="00BD0086" w:rsidRDefault="00BD0086" w:rsidP="001048CC">
            <w:pPr>
              <w:jc w:val="center"/>
              <w:rPr>
                <w:rFonts w:ascii="Arial Narrow" w:eastAsia="Times New Roman" w:hAnsi="Arial Narrow"/>
                <w:sz w:val="16"/>
                <w:szCs w:val="16"/>
              </w:rPr>
            </w:pPr>
            <w:r>
              <w:rPr>
                <w:rFonts w:ascii="Arial Narrow" w:eastAsia="Times New Roman" w:hAnsi="Arial Narrow"/>
                <w:sz w:val="16"/>
                <w:szCs w:val="16"/>
              </w:rPr>
              <w:t>1</w:t>
            </w:r>
            <w:r w:rsidR="003718D1">
              <w:rPr>
                <w:rFonts w:ascii="Arial Narrow" w:eastAsia="Times New Roman" w:hAnsi="Arial Narrow"/>
                <w:sz w:val="16"/>
                <w:szCs w:val="16"/>
              </w:rPr>
              <w:t>,</w:t>
            </w:r>
            <w:r>
              <w:rPr>
                <w:rFonts w:ascii="Arial Narrow" w:eastAsia="Times New Roman" w:hAnsi="Arial Narrow"/>
                <w:sz w:val="16"/>
                <w:szCs w:val="16"/>
              </w:rPr>
              <w:t>432</w:t>
            </w:r>
            <w:r>
              <w:rPr>
                <w:rFonts w:ascii="Arial Narrow" w:eastAsia="Times New Roman" w:hAnsi="Arial Narrow"/>
                <w:sz w:val="16"/>
                <w:szCs w:val="16"/>
              </w:rPr>
              <w:br/>
              <w:t xml:space="preserve">(6 RCTs) </w:t>
            </w:r>
          </w:p>
        </w:tc>
        <w:tc>
          <w:tcPr>
            <w:tcW w:w="809" w:type="pct"/>
            <w:tcBorders>
              <w:top w:val="single" w:sz="6" w:space="0" w:color="000000"/>
              <w:left w:val="nil"/>
              <w:bottom w:val="single" w:sz="6" w:space="0" w:color="000000"/>
              <w:right w:val="nil"/>
            </w:tcBorders>
            <w:vAlign w:val="center"/>
            <w:hideMark/>
          </w:tcPr>
          <w:p w14:paraId="0298D67C" w14:textId="77777777" w:rsidR="00BD0086" w:rsidRDefault="00BD0086" w:rsidP="001048CC">
            <w:pPr>
              <w:jc w:val="center"/>
              <w:rPr>
                <w:rFonts w:ascii="Arial Narrow" w:eastAsia="Times New Roman" w:hAnsi="Arial Narrow"/>
                <w:sz w:val="16"/>
                <w:szCs w:val="16"/>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Pr>
                <w:rStyle w:val="quality-text"/>
                <w:rFonts w:ascii="Arial Narrow" w:eastAsia="Times New Roman" w:hAnsi="Arial Narrow"/>
                <w:sz w:val="16"/>
                <w:szCs w:val="16"/>
              </w:rPr>
              <w:t>VERY LOW</w:t>
            </w:r>
            <w:r>
              <w:rPr>
                <w:rFonts w:ascii="Arial Narrow" w:eastAsia="Times New Roman" w:hAnsi="Arial Narrow"/>
                <w:sz w:val="16"/>
                <w:szCs w:val="16"/>
              </w:rPr>
              <w:t xml:space="preserve"> </w:t>
            </w:r>
            <w:r>
              <w:rPr>
                <w:rFonts w:ascii="Arial Narrow" w:eastAsia="Times New Roman" w:hAnsi="Arial Narrow"/>
                <w:sz w:val="16"/>
                <w:szCs w:val="16"/>
                <w:vertAlign w:val="superscript"/>
              </w:rPr>
              <w:t>a</w:t>
            </w:r>
            <w:r>
              <w:rPr>
                <w:rStyle w:val="comma"/>
                <w:rFonts w:ascii="Arial Narrow" w:eastAsia="Times New Roman" w:hAnsi="Arial Narrow"/>
                <w:sz w:val="16"/>
                <w:szCs w:val="16"/>
                <w:vertAlign w:val="superscript"/>
              </w:rPr>
              <w:t>,</w:t>
            </w:r>
            <w:r>
              <w:rPr>
                <w:rFonts w:ascii="Arial Narrow" w:eastAsia="Times New Roman" w:hAnsi="Arial Narrow"/>
                <w:sz w:val="16"/>
                <w:szCs w:val="16"/>
                <w:vertAlign w:val="superscript"/>
              </w:rPr>
              <w:t>b</w:t>
            </w:r>
          </w:p>
        </w:tc>
      </w:tr>
      <w:tr w:rsidR="00BD0086" w14:paraId="0BDAA2D6" w14:textId="77777777" w:rsidTr="00C33DBF">
        <w:trPr>
          <w:cantSplit/>
        </w:trPr>
        <w:tc>
          <w:tcPr>
            <w:tcW w:w="785" w:type="pct"/>
            <w:tcBorders>
              <w:top w:val="single" w:sz="6" w:space="0" w:color="000000"/>
              <w:left w:val="nil"/>
              <w:bottom w:val="single" w:sz="6" w:space="0" w:color="000000"/>
              <w:right w:val="nil"/>
            </w:tcBorders>
            <w:vAlign w:val="center"/>
            <w:hideMark/>
          </w:tcPr>
          <w:p w14:paraId="25068A87" w14:textId="77777777" w:rsidR="00BD0086" w:rsidRDefault="00BD0086" w:rsidP="001048CC">
            <w:pPr>
              <w:jc w:val="center"/>
              <w:rPr>
                <w:rFonts w:ascii="Arial Narrow" w:eastAsia="Times New Roman" w:hAnsi="Arial Narrow"/>
                <w:sz w:val="16"/>
                <w:szCs w:val="16"/>
              </w:rPr>
            </w:pPr>
            <w:r>
              <w:rPr>
                <w:rStyle w:val="label"/>
                <w:rFonts w:ascii="Arial Narrow" w:eastAsia="Times New Roman" w:hAnsi="Arial Narrow"/>
                <w:szCs w:val="18"/>
              </w:rPr>
              <w:t>Weight gain exceeding IOM guidelines</w:t>
            </w:r>
            <w:r>
              <w:rPr>
                <w:rFonts w:ascii="Arial Narrow" w:eastAsia="Times New Roman" w:hAnsi="Arial Narrow"/>
                <w:sz w:val="16"/>
                <w:szCs w:val="16"/>
              </w:rPr>
              <w:t xml:space="preserve"> </w:t>
            </w:r>
          </w:p>
        </w:tc>
        <w:tc>
          <w:tcPr>
            <w:tcW w:w="795" w:type="pct"/>
            <w:tcBorders>
              <w:top w:val="single" w:sz="6" w:space="0" w:color="000000"/>
              <w:left w:val="nil"/>
              <w:bottom w:val="single" w:sz="6" w:space="0" w:color="000000"/>
              <w:right w:val="nil"/>
            </w:tcBorders>
            <w:vAlign w:val="center"/>
            <w:hideMark/>
          </w:tcPr>
          <w:p w14:paraId="06FD20C8" w14:textId="77777777" w:rsidR="00BD0086" w:rsidRDefault="00BD0086" w:rsidP="001048CC">
            <w:pPr>
              <w:rPr>
                <w:rFonts w:ascii="Arial Narrow" w:eastAsia="Times New Roman" w:hAnsi="Arial Narrow"/>
                <w:sz w:val="16"/>
                <w:szCs w:val="16"/>
              </w:rPr>
            </w:pPr>
            <w:r>
              <w:rPr>
                <w:rFonts w:ascii="Arial Narrow" w:eastAsia="Times New Roman" w:hAnsi="Arial Narrow"/>
                <w:sz w:val="16"/>
                <w:szCs w:val="16"/>
              </w:rPr>
              <w:t xml:space="preserve">607 per 1,000 </w:t>
            </w:r>
          </w:p>
        </w:tc>
        <w:tc>
          <w:tcPr>
            <w:tcW w:w="1000" w:type="pct"/>
            <w:tcBorders>
              <w:top w:val="single" w:sz="6" w:space="0" w:color="000000"/>
              <w:left w:val="nil"/>
              <w:bottom w:val="single" w:sz="6" w:space="0" w:color="000000"/>
              <w:right w:val="nil"/>
            </w:tcBorders>
            <w:shd w:val="clear" w:color="auto" w:fill="EBEBEB"/>
            <w:hideMark/>
          </w:tcPr>
          <w:p w14:paraId="37DF53ED" w14:textId="77777777" w:rsidR="00BD0086" w:rsidRDefault="00BD0086" w:rsidP="001048CC">
            <w:pPr>
              <w:jc w:val="center"/>
              <w:rPr>
                <w:rFonts w:ascii="Arial Narrow" w:eastAsia="Times New Roman" w:hAnsi="Arial Narrow"/>
                <w:sz w:val="16"/>
                <w:szCs w:val="16"/>
              </w:rPr>
            </w:pPr>
            <w:r>
              <w:rPr>
                <w:rStyle w:val="cell-value"/>
                <w:rFonts w:ascii="Arial Narrow" w:eastAsia="Times New Roman" w:hAnsi="Arial Narrow"/>
                <w:b/>
                <w:bCs/>
                <w:szCs w:val="18"/>
              </w:rPr>
              <w:t>395 per 1,000</w:t>
            </w:r>
            <w:r>
              <w:rPr>
                <w:rFonts w:ascii="Arial Narrow" w:eastAsia="Times New Roman" w:hAnsi="Arial Narrow"/>
                <w:szCs w:val="18"/>
              </w:rPr>
              <w:br/>
            </w:r>
            <w:r>
              <w:rPr>
                <w:rStyle w:val="cell-value"/>
                <w:rFonts w:ascii="Arial Narrow" w:eastAsia="Times New Roman" w:hAnsi="Arial Narrow"/>
                <w:szCs w:val="18"/>
              </w:rPr>
              <w:t>(328 to 468)</w:t>
            </w:r>
            <w:r>
              <w:rPr>
                <w:rFonts w:ascii="Arial Narrow" w:eastAsia="Times New Roman" w:hAnsi="Arial Narrow"/>
                <w:sz w:val="16"/>
                <w:szCs w:val="16"/>
              </w:rPr>
              <w:t xml:space="preserve"> </w:t>
            </w:r>
          </w:p>
        </w:tc>
        <w:tc>
          <w:tcPr>
            <w:tcW w:w="845" w:type="pct"/>
            <w:tcBorders>
              <w:top w:val="single" w:sz="6" w:space="0" w:color="000000"/>
              <w:left w:val="nil"/>
              <w:bottom w:val="single" w:sz="6" w:space="0" w:color="000000"/>
              <w:right w:val="nil"/>
            </w:tcBorders>
            <w:vAlign w:val="center"/>
            <w:hideMark/>
          </w:tcPr>
          <w:p w14:paraId="0DA37894" w14:textId="77777777" w:rsidR="00BD0086" w:rsidRDefault="00BD0086" w:rsidP="001048CC">
            <w:pPr>
              <w:jc w:val="center"/>
              <w:rPr>
                <w:rFonts w:ascii="Arial Narrow" w:eastAsia="Times New Roman" w:hAnsi="Arial Narrow"/>
                <w:sz w:val="16"/>
                <w:szCs w:val="16"/>
              </w:rPr>
            </w:pPr>
            <w:r>
              <w:rPr>
                <w:rStyle w:val="block"/>
                <w:rFonts w:ascii="Arial Narrow" w:eastAsia="Times New Roman" w:hAnsi="Arial Narrow"/>
                <w:b/>
                <w:bCs/>
                <w:sz w:val="16"/>
                <w:szCs w:val="16"/>
              </w:rPr>
              <w:t>RR 0.65</w:t>
            </w:r>
            <w:r>
              <w:rPr>
                <w:rFonts w:ascii="Arial Narrow" w:eastAsia="Times New Roman" w:hAnsi="Arial Narrow"/>
                <w:sz w:val="16"/>
                <w:szCs w:val="16"/>
              </w:rPr>
              <w:br/>
            </w:r>
            <w:r>
              <w:rPr>
                <w:rStyle w:val="cell"/>
                <w:rFonts w:ascii="Arial Narrow" w:hAnsi="Arial Narrow"/>
                <w:sz w:val="16"/>
                <w:szCs w:val="16"/>
              </w:rPr>
              <w:t>(0.54 to 0.77)</w:t>
            </w:r>
            <w:r>
              <w:rPr>
                <w:rFonts w:ascii="Arial Narrow" w:eastAsia="Times New Roman" w:hAnsi="Arial Narrow"/>
                <w:sz w:val="16"/>
                <w:szCs w:val="16"/>
              </w:rPr>
              <w:t xml:space="preserve"> </w:t>
            </w:r>
          </w:p>
        </w:tc>
        <w:tc>
          <w:tcPr>
            <w:tcW w:w="766" w:type="pct"/>
            <w:tcBorders>
              <w:top w:val="single" w:sz="6" w:space="0" w:color="000000"/>
              <w:left w:val="nil"/>
              <w:bottom w:val="single" w:sz="6" w:space="0" w:color="000000"/>
              <w:right w:val="nil"/>
            </w:tcBorders>
            <w:vAlign w:val="center"/>
            <w:hideMark/>
          </w:tcPr>
          <w:p w14:paraId="53557232" w14:textId="77777777" w:rsidR="00BD0086" w:rsidRDefault="00BD0086" w:rsidP="001048CC">
            <w:pPr>
              <w:jc w:val="center"/>
              <w:rPr>
                <w:rFonts w:ascii="Arial Narrow" w:eastAsia="Times New Roman" w:hAnsi="Arial Narrow"/>
                <w:sz w:val="16"/>
                <w:szCs w:val="16"/>
              </w:rPr>
            </w:pPr>
            <w:r>
              <w:rPr>
                <w:rFonts w:ascii="Arial Narrow" w:eastAsia="Times New Roman" w:hAnsi="Arial Narrow"/>
                <w:sz w:val="16"/>
                <w:szCs w:val="16"/>
              </w:rPr>
              <w:t>538</w:t>
            </w:r>
            <w:r>
              <w:rPr>
                <w:rFonts w:ascii="Arial Narrow" w:eastAsia="Times New Roman" w:hAnsi="Arial Narrow"/>
                <w:sz w:val="16"/>
                <w:szCs w:val="16"/>
              </w:rPr>
              <w:br/>
              <w:t xml:space="preserve">(4 RCTs) </w:t>
            </w:r>
          </w:p>
        </w:tc>
        <w:tc>
          <w:tcPr>
            <w:tcW w:w="809" w:type="pct"/>
            <w:tcBorders>
              <w:top w:val="single" w:sz="6" w:space="0" w:color="000000"/>
              <w:left w:val="nil"/>
              <w:bottom w:val="single" w:sz="6" w:space="0" w:color="000000"/>
              <w:right w:val="nil"/>
            </w:tcBorders>
            <w:vAlign w:val="center"/>
            <w:hideMark/>
          </w:tcPr>
          <w:p w14:paraId="100ADD5B" w14:textId="77777777" w:rsidR="00BD0086" w:rsidRDefault="00BD0086" w:rsidP="001048CC">
            <w:pPr>
              <w:jc w:val="center"/>
              <w:rPr>
                <w:rFonts w:ascii="Arial Narrow" w:eastAsia="Times New Roman" w:hAnsi="Arial Narrow"/>
                <w:sz w:val="16"/>
                <w:szCs w:val="16"/>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Pr>
                <w:rStyle w:val="quality-text"/>
                <w:rFonts w:ascii="Arial Narrow" w:eastAsia="Times New Roman" w:hAnsi="Arial Narrow"/>
                <w:sz w:val="16"/>
                <w:szCs w:val="16"/>
              </w:rPr>
              <w:t>VERY LOW</w:t>
            </w:r>
            <w:r>
              <w:rPr>
                <w:rFonts w:ascii="Arial Narrow" w:eastAsia="Times New Roman" w:hAnsi="Arial Narrow"/>
                <w:sz w:val="16"/>
                <w:szCs w:val="16"/>
              </w:rPr>
              <w:t xml:space="preserve"> </w:t>
            </w:r>
            <w:r>
              <w:rPr>
                <w:rFonts w:ascii="Arial Narrow" w:eastAsia="Times New Roman" w:hAnsi="Arial Narrow"/>
                <w:sz w:val="16"/>
                <w:szCs w:val="16"/>
                <w:vertAlign w:val="superscript"/>
              </w:rPr>
              <w:t>a</w:t>
            </w:r>
            <w:r>
              <w:rPr>
                <w:rStyle w:val="comma"/>
                <w:rFonts w:ascii="Arial Narrow" w:eastAsia="Times New Roman" w:hAnsi="Arial Narrow"/>
                <w:sz w:val="16"/>
                <w:szCs w:val="16"/>
                <w:vertAlign w:val="superscript"/>
              </w:rPr>
              <w:t>,</w:t>
            </w:r>
            <w:r>
              <w:rPr>
                <w:rFonts w:ascii="Arial Narrow" w:eastAsia="Times New Roman" w:hAnsi="Arial Narrow"/>
                <w:sz w:val="16"/>
                <w:szCs w:val="16"/>
                <w:vertAlign w:val="superscript"/>
              </w:rPr>
              <w:t>b</w:t>
            </w:r>
          </w:p>
        </w:tc>
      </w:tr>
      <w:tr w:rsidR="00BD0086" w14:paraId="66520300" w14:textId="77777777" w:rsidTr="00C33DBF">
        <w:trPr>
          <w:cantSplit/>
        </w:trPr>
        <w:tc>
          <w:tcPr>
            <w:tcW w:w="785" w:type="pct"/>
            <w:tcBorders>
              <w:top w:val="single" w:sz="6" w:space="0" w:color="000000"/>
              <w:left w:val="nil"/>
              <w:bottom w:val="single" w:sz="6" w:space="0" w:color="000000"/>
              <w:right w:val="nil"/>
            </w:tcBorders>
            <w:vAlign w:val="center"/>
            <w:hideMark/>
          </w:tcPr>
          <w:p w14:paraId="5DA596C0" w14:textId="77777777" w:rsidR="00BD0086" w:rsidRDefault="00BD0086" w:rsidP="001048CC">
            <w:pPr>
              <w:jc w:val="center"/>
              <w:rPr>
                <w:rFonts w:ascii="Arial Narrow" w:eastAsia="Times New Roman" w:hAnsi="Arial Narrow"/>
                <w:sz w:val="16"/>
                <w:szCs w:val="16"/>
              </w:rPr>
            </w:pPr>
            <w:r>
              <w:rPr>
                <w:rStyle w:val="label"/>
                <w:rFonts w:ascii="Arial Narrow" w:eastAsia="Times New Roman" w:hAnsi="Arial Narrow"/>
                <w:szCs w:val="18"/>
              </w:rPr>
              <w:t>Gestational diabetes</w:t>
            </w:r>
            <w:r>
              <w:rPr>
                <w:rFonts w:ascii="Arial Narrow" w:eastAsia="Times New Roman" w:hAnsi="Arial Narrow"/>
                <w:sz w:val="16"/>
                <w:szCs w:val="16"/>
              </w:rPr>
              <w:t xml:space="preserve"> </w:t>
            </w:r>
          </w:p>
        </w:tc>
        <w:tc>
          <w:tcPr>
            <w:tcW w:w="795" w:type="pct"/>
            <w:tcBorders>
              <w:top w:val="single" w:sz="6" w:space="0" w:color="000000"/>
              <w:left w:val="nil"/>
              <w:bottom w:val="single" w:sz="6" w:space="0" w:color="000000"/>
              <w:right w:val="nil"/>
            </w:tcBorders>
            <w:vAlign w:val="center"/>
            <w:hideMark/>
          </w:tcPr>
          <w:p w14:paraId="349527A1" w14:textId="77777777" w:rsidR="00BD0086" w:rsidRDefault="00BD0086" w:rsidP="001048CC">
            <w:pPr>
              <w:rPr>
                <w:rFonts w:ascii="Arial Narrow" w:eastAsia="Times New Roman" w:hAnsi="Arial Narrow"/>
                <w:sz w:val="16"/>
                <w:szCs w:val="16"/>
              </w:rPr>
            </w:pPr>
            <w:r>
              <w:rPr>
                <w:rFonts w:ascii="Arial Narrow" w:eastAsia="Times New Roman" w:hAnsi="Arial Narrow"/>
                <w:sz w:val="16"/>
                <w:szCs w:val="16"/>
              </w:rPr>
              <w:t xml:space="preserve">118 per 1,000 </w:t>
            </w:r>
          </w:p>
        </w:tc>
        <w:tc>
          <w:tcPr>
            <w:tcW w:w="1000" w:type="pct"/>
            <w:tcBorders>
              <w:top w:val="single" w:sz="6" w:space="0" w:color="000000"/>
              <w:left w:val="nil"/>
              <w:bottom w:val="single" w:sz="6" w:space="0" w:color="000000"/>
              <w:right w:val="nil"/>
            </w:tcBorders>
            <w:shd w:val="clear" w:color="auto" w:fill="EBEBEB"/>
            <w:hideMark/>
          </w:tcPr>
          <w:p w14:paraId="591E2A32" w14:textId="77777777" w:rsidR="00BD0086" w:rsidRDefault="00BD0086" w:rsidP="001048CC">
            <w:pPr>
              <w:jc w:val="center"/>
              <w:rPr>
                <w:rFonts w:ascii="Arial Narrow" w:eastAsia="Times New Roman" w:hAnsi="Arial Narrow"/>
                <w:sz w:val="16"/>
                <w:szCs w:val="16"/>
              </w:rPr>
            </w:pPr>
            <w:r>
              <w:rPr>
                <w:rStyle w:val="cell-value"/>
                <w:rFonts w:ascii="Arial Narrow" w:eastAsia="Times New Roman" w:hAnsi="Arial Narrow"/>
                <w:b/>
                <w:bCs/>
                <w:szCs w:val="18"/>
              </w:rPr>
              <w:t>102 per 1,000</w:t>
            </w:r>
            <w:r>
              <w:rPr>
                <w:rFonts w:ascii="Arial Narrow" w:eastAsia="Times New Roman" w:hAnsi="Arial Narrow"/>
                <w:szCs w:val="18"/>
              </w:rPr>
              <w:br/>
            </w:r>
            <w:r>
              <w:rPr>
                <w:rStyle w:val="cell-value"/>
                <w:rFonts w:ascii="Arial Narrow" w:eastAsia="Times New Roman" w:hAnsi="Arial Narrow"/>
                <w:szCs w:val="18"/>
              </w:rPr>
              <w:t>(76 to 138)</w:t>
            </w:r>
            <w:r>
              <w:rPr>
                <w:rFonts w:ascii="Arial Narrow" w:eastAsia="Times New Roman" w:hAnsi="Arial Narrow"/>
                <w:sz w:val="16"/>
                <w:szCs w:val="16"/>
              </w:rPr>
              <w:t xml:space="preserve"> </w:t>
            </w:r>
          </w:p>
        </w:tc>
        <w:tc>
          <w:tcPr>
            <w:tcW w:w="845" w:type="pct"/>
            <w:tcBorders>
              <w:top w:val="single" w:sz="6" w:space="0" w:color="000000"/>
              <w:left w:val="nil"/>
              <w:bottom w:val="single" w:sz="6" w:space="0" w:color="000000"/>
              <w:right w:val="nil"/>
            </w:tcBorders>
            <w:vAlign w:val="center"/>
            <w:hideMark/>
          </w:tcPr>
          <w:p w14:paraId="7545B0C7" w14:textId="77777777" w:rsidR="00BD0086" w:rsidRDefault="00BD0086" w:rsidP="001048CC">
            <w:pPr>
              <w:jc w:val="center"/>
              <w:rPr>
                <w:rFonts w:ascii="Arial Narrow" w:eastAsia="Times New Roman" w:hAnsi="Arial Narrow"/>
                <w:sz w:val="16"/>
                <w:szCs w:val="16"/>
              </w:rPr>
            </w:pPr>
            <w:r>
              <w:rPr>
                <w:rStyle w:val="block"/>
                <w:rFonts w:ascii="Arial Narrow" w:eastAsia="Times New Roman" w:hAnsi="Arial Narrow"/>
                <w:b/>
                <w:bCs/>
                <w:sz w:val="16"/>
                <w:szCs w:val="16"/>
              </w:rPr>
              <w:t>RR 0.86</w:t>
            </w:r>
            <w:r>
              <w:rPr>
                <w:rFonts w:ascii="Arial Narrow" w:eastAsia="Times New Roman" w:hAnsi="Arial Narrow"/>
                <w:sz w:val="16"/>
                <w:szCs w:val="16"/>
              </w:rPr>
              <w:br/>
            </w:r>
            <w:r>
              <w:rPr>
                <w:rStyle w:val="cell"/>
                <w:rFonts w:ascii="Arial Narrow" w:hAnsi="Arial Narrow"/>
                <w:sz w:val="16"/>
                <w:szCs w:val="16"/>
              </w:rPr>
              <w:t>(0.64 to 1.17)</w:t>
            </w:r>
            <w:r>
              <w:rPr>
                <w:rFonts w:ascii="Arial Narrow" w:eastAsia="Times New Roman" w:hAnsi="Arial Narrow"/>
                <w:sz w:val="16"/>
                <w:szCs w:val="16"/>
              </w:rPr>
              <w:t xml:space="preserve"> </w:t>
            </w:r>
          </w:p>
        </w:tc>
        <w:tc>
          <w:tcPr>
            <w:tcW w:w="766" w:type="pct"/>
            <w:tcBorders>
              <w:top w:val="single" w:sz="6" w:space="0" w:color="000000"/>
              <w:left w:val="nil"/>
              <w:bottom w:val="single" w:sz="6" w:space="0" w:color="000000"/>
              <w:right w:val="nil"/>
            </w:tcBorders>
            <w:vAlign w:val="center"/>
            <w:hideMark/>
          </w:tcPr>
          <w:p w14:paraId="0D9BC2B9" w14:textId="31958A79" w:rsidR="00BD0086" w:rsidRDefault="00BD0086" w:rsidP="001048CC">
            <w:pPr>
              <w:jc w:val="center"/>
              <w:rPr>
                <w:rFonts w:ascii="Arial Narrow" w:eastAsia="Times New Roman" w:hAnsi="Arial Narrow"/>
                <w:sz w:val="16"/>
                <w:szCs w:val="16"/>
              </w:rPr>
            </w:pPr>
            <w:r>
              <w:rPr>
                <w:rFonts w:ascii="Arial Narrow" w:eastAsia="Times New Roman" w:hAnsi="Arial Narrow"/>
                <w:sz w:val="16"/>
                <w:szCs w:val="16"/>
              </w:rPr>
              <w:t>1</w:t>
            </w:r>
            <w:r w:rsidR="003718D1">
              <w:rPr>
                <w:rFonts w:ascii="Arial Narrow" w:eastAsia="Times New Roman" w:hAnsi="Arial Narrow"/>
                <w:sz w:val="16"/>
                <w:szCs w:val="16"/>
              </w:rPr>
              <w:t>,</w:t>
            </w:r>
            <w:r>
              <w:rPr>
                <w:rFonts w:ascii="Arial Narrow" w:eastAsia="Times New Roman" w:hAnsi="Arial Narrow"/>
                <w:sz w:val="16"/>
                <w:szCs w:val="16"/>
              </w:rPr>
              <w:t>424</w:t>
            </w:r>
            <w:r>
              <w:rPr>
                <w:rFonts w:ascii="Arial Narrow" w:eastAsia="Times New Roman" w:hAnsi="Arial Narrow"/>
                <w:sz w:val="16"/>
                <w:szCs w:val="16"/>
              </w:rPr>
              <w:br/>
              <w:t xml:space="preserve">(6 RCTs) </w:t>
            </w:r>
          </w:p>
        </w:tc>
        <w:tc>
          <w:tcPr>
            <w:tcW w:w="809" w:type="pct"/>
            <w:tcBorders>
              <w:top w:val="single" w:sz="6" w:space="0" w:color="000000"/>
              <w:left w:val="nil"/>
              <w:bottom w:val="single" w:sz="6" w:space="0" w:color="000000"/>
              <w:right w:val="nil"/>
            </w:tcBorders>
            <w:vAlign w:val="center"/>
            <w:hideMark/>
          </w:tcPr>
          <w:p w14:paraId="2B89F392" w14:textId="6FDCC5A9" w:rsidR="00BD0086" w:rsidRDefault="00BD0086" w:rsidP="001048CC">
            <w:pPr>
              <w:jc w:val="center"/>
              <w:rPr>
                <w:rFonts w:ascii="Arial Narrow" w:eastAsia="Times New Roman" w:hAnsi="Arial Narrow"/>
                <w:sz w:val="16"/>
                <w:szCs w:val="16"/>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Pr>
                <w:rStyle w:val="quality-text"/>
                <w:rFonts w:ascii="Arial Narrow" w:eastAsia="Times New Roman" w:hAnsi="Arial Narrow"/>
                <w:sz w:val="16"/>
                <w:szCs w:val="16"/>
              </w:rPr>
              <w:t>LOW</w:t>
            </w:r>
            <w:r>
              <w:rPr>
                <w:rFonts w:ascii="Arial Narrow" w:eastAsia="Times New Roman" w:hAnsi="Arial Narrow"/>
                <w:sz w:val="16"/>
                <w:szCs w:val="16"/>
              </w:rPr>
              <w:t xml:space="preserve"> </w:t>
            </w:r>
            <w:r>
              <w:rPr>
                <w:rFonts w:ascii="Arial Narrow" w:eastAsia="Times New Roman" w:hAnsi="Arial Narrow"/>
                <w:sz w:val="16"/>
                <w:szCs w:val="16"/>
                <w:vertAlign w:val="superscript"/>
              </w:rPr>
              <w:t>a</w:t>
            </w:r>
            <w:r>
              <w:rPr>
                <w:rStyle w:val="comma"/>
                <w:rFonts w:ascii="Arial Narrow" w:eastAsia="Times New Roman" w:hAnsi="Arial Narrow"/>
                <w:sz w:val="16"/>
                <w:szCs w:val="16"/>
                <w:vertAlign w:val="superscript"/>
              </w:rPr>
              <w:t>,</w:t>
            </w:r>
            <w:r>
              <w:rPr>
                <w:rFonts w:ascii="Arial Narrow" w:eastAsia="Times New Roman" w:hAnsi="Arial Narrow"/>
                <w:sz w:val="16"/>
                <w:szCs w:val="16"/>
                <w:vertAlign w:val="superscript"/>
              </w:rPr>
              <w:t>c</w:t>
            </w:r>
          </w:p>
        </w:tc>
      </w:tr>
      <w:tr w:rsidR="00BD0086" w14:paraId="6FF635FC" w14:textId="77777777" w:rsidTr="00C33DBF">
        <w:trPr>
          <w:cantSplit/>
        </w:trPr>
        <w:tc>
          <w:tcPr>
            <w:tcW w:w="785" w:type="pct"/>
            <w:tcBorders>
              <w:top w:val="single" w:sz="6" w:space="0" w:color="000000"/>
              <w:left w:val="nil"/>
              <w:bottom w:val="single" w:sz="6" w:space="0" w:color="000000"/>
              <w:right w:val="nil"/>
            </w:tcBorders>
            <w:vAlign w:val="center"/>
            <w:hideMark/>
          </w:tcPr>
          <w:p w14:paraId="734A0478" w14:textId="5C9FEB93" w:rsidR="00BD0086" w:rsidRDefault="00BD0086" w:rsidP="001048CC">
            <w:pPr>
              <w:jc w:val="center"/>
              <w:rPr>
                <w:rFonts w:ascii="Arial Narrow" w:eastAsia="Times New Roman" w:hAnsi="Arial Narrow"/>
                <w:sz w:val="16"/>
                <w:szCs w:val="16"/>
              </w:rPr>
            </w:pPr>
            <w:r>
              <w:rPr>
                <w:rStyle w:val="label"/>
                <w:rFonts w:ascii="Arial Narrow" w:eastAsia="Times New Roman" w:hAnsi="Arial Narrow"/>
                <w:szCs w:val="18"/>
              </w:rPr>
              <w:t>Gestational hypertension</w:t>
            </w:r>
            <w:r>
              <w:rPr>
                <w:rFonts w:ascii="Arial Narrow" w:eastAsia="Times New Roman" w:hAnsi="Arial Narrow"/>
                <w:sz w:val="16"/>
                <w:szCs w:val="16"/>
              </w:rPr>
              <w:t xml:space="preserve"> </w:t>
            </w:r>
          </w:p>
        </w:tc>
        <w:tc>
          <w:tcPr>
            <w:tcW w:w="795" w:type="pct"/>
            <w:tcBorders>
              <w:top w:val="single" w:sz="6" w:space="0" w:color="000000"/>
              <w:left w:val="nil"/>
              <w:bottom w:val="single" w:sz="6" w:space="0" w:color="000000"/>
              <w:right w:val="nil"/>
            </w:tcBorders>
            <w:vAlign w:val="center"/>
            <w:hideMark/>
          </w:tcPr>
          <w:p w14:paraId="799A57E4" w14:textId="77777777" w:rsidR="00BD0086" w:rsidRDefault="00BD0086" w:rsidP="001048CC">
            <w:pPr>
              <w:rPr>
                <w:rFonts w:ascii="Arial Narrow" w:eastAsia="Times New Roman" w:hAnsi="Arial Narrow"/>
                <w:sz w:val="16"/>
                <w:szCs w:val="16"/>
              </w:rPr>
            </w:pPr>
            <w:r>
              <w:rPr>
                <w:rFonts w:ascii="Arial Narrow" w:eastAsia="Times New Roman" w:hAnsi="Arial Narrow"/>
                <w:sz w:val="16"/>
                <w:szCs w:val="16"/>
              </w:rPr>
              <w:t xml:space="preserve">130 per 1,000 </w:t>
            </w:r>
          </w:p>
        </w:tc>
        <w:tc>
          <w:tcPr>
            <w:tcW w:w="1000" w:type="pct"/>
            <w:tcBorders>
              <w:top w:val="single" w:sz="6" w:space="0" w:color="000000"/>
              <w:left w:val="nil"/>
              <w:bottom w:val="single" w:sz="6" w:space="0" w:color="000000"/>
              <w:right w:val="nil"/>
            </w:tcBorders>
            <w:shd w:val="clear" w:color="auto" w:fill="EBEBEB"/>
            <w:hideMark/>
          </w:tcPr>
          <w:p w14:paraId="312AC00A" w14:textId="77777777" w:rsidR="00BD0086" w:rsidRDefault="00BD0086" w:rsidP="001048CC">
            <w:pPr>
              <w:jc w:val="center"/>
              <w:rPr>
                <w:rFonts w:ascii="Arial Narrow" w:eastAsia="Times New Roman" w:hAnsi="Arial Narrow"/>
                <w:sz w:val="16"/>
                <w:szCs w:val="16"/>
              </w:rPr>
            </w:pPr>
            <w:r>
              <w:rPr>
                <w:rStyle w:val="cell-value"/>
                <w:rFonts w:ascii="Arial Narrow" w:eastAsia="Times New Roman" w:hAnsi="Arial Narrow"/>
                <w:b/>
                <w:bCs/>
                <w:szCs w:val="18"/>
              </w:rPr>
              <w:t>38 per 1,000</w:t>
            </w:r>
            <w:r>
              <w:rPr>
                <w:rFonts w:ascii="Arial Narrow" w:eastAsia="Times New Roman" w:hAnsi="Arial Narrow"/>
                <w:szCs w:val="18"/>
              </w:rPr>
              <w:br/>
            </w:r>
            <w:r>
              <w:rPr>
                <w:rStyle w:val="cell-value"/>
                <w:rFonts w:ascii="Arial Narrow" w:eastAsia="Times New Roman" w:hAnsi="Arial Narrow"/>
                <w:szCs w:val="18"/>
              </w:rPr>
              <w:t>(17 to 79)</w:t>
            </w:r>
            <w:r>
              <w:rPr>
                <w:rFonts w:ascii="Arial Narrow" w:eastAsia="Times New Roman" w:hAnsi="Arial Narrow"/>
                <w:sz w:val="16"/>
                <w:szCs w:val="16"/>
              </w:rPr>
              <w:t xml:space="preserve"> </w:t>
            </w:r>
          </w:p>
        </w:tc>
        <w:tc>
          <w:tcPr>
            <w:tcW w:w="845" w:type="pct"/>
            <w:tcBorders>
              <w:top w:val="single" w:sz="6" w:space="0" w:color="000000"/>
              <w:left w:val="nil"/>
              <w:bottom w:val="single" w:sz="6" w:space="0" w:color="000000"/>
              <w:right w:val="nil"/>
            </w:tcBorders>
            <w:vAlign w:val="center"/>
            <w:hideMark/>
          </w:tcPr>
          <w:p w14:paraId="5015FD00" w14:textId="77777777" w:rsidR="00BD0086" w:rsidRDefault="00BD0086" w:rsidP="001048CC">
            <w:pPr>
              <w:jc w:val="center"/>
              <w:rPr>
                <w:rFonts w:ascii="Arial Narrow" w:eastAsia="Times New Roman" w:hAnsi="Arial Narrow"/>
                <w:sz w:val="16"/>
                <w:szCs w:val="16"/>
              </w:rPr>
            </w:pPr>
            <w:r>
              <w:rPr>
                <w:rStyle w:val="block"/>
                <w:rFonts w:ascii="Arial Narrow" w:eastAsia="Times New Roman" w:hAnsi="Arial Narrow"/>
                <w:b/>
                <w:bCs/>
                <w:sz w:val="16"/>
                <w:szCs w:val="16"/>
              </w:rPr>
              <w:t>RR 0.29</w:t>
            </w:r>
            <w:r>
              <w:rPr>
                <w:rFonts w:ascii="Arial Narrow" w:eastAsia="Times New Roman" w:hAnsi="Arial Narrow"/>
                <w:sz w:val="16"/>
                <w:szCs w:val="16"/>
              </w:rPr>
              <w:br/>
            </w:r>
            <w:r>
              <w:rPr>
                <w:rStyle w:val="cell"/>
                <w:rFonts w:ascii="Arial Narrow" w:hAnsi="Arial Narrow"/>
                <w:sz w:val="16"/>
                <w:szCs w:val="16"/>
              </w:rPr>
              <w:t>(0.13 to 0.61)</w:t>
            </w:r>
            <w:r>
              <w:rPr>
                <w:rFonts w:ascii="Arial Narrow" w:eastAsia="Times New Roman" w:hAnsi="Arial Narrow"/>
                <w:sz w:val="16"/>
                <w:szCs w:val="16"/>
              </w:rPr>
              <w:t xml:space="preserve"> </w:t>
            </w:r>
          </w:p>
        </w:tc>
        <w:tc>
          <w:tcPr>
            <w:tcW w:w="766" w:type="pct"/>
            <w:tcBorders>
              <w:top w:val="single" w:sz="6" w:space="0" w:color="000000"/>
              <w:left w:val="nil"/>
              <w:bottom w:val="single" w:sz="6" w:space="0" w:color="000000"/>
              <w:right w:val="nil"/>
            </w:tcBorders>
            <w:vAlign w:val="center"/>
            <w:hideMark/>
          </w:tcPr>
          <w:p w14:paraId="7697B9C5" w14:textId="77777777" w:rsidR="00BD0086" w:rsidRDefault="00BD0086" w:rsidP="001048CC">
            <w:pPr>
              <w:jc w:val="center"/>
              <w:rPr>
                <w:rFonts w:ascii="Arial Narrow" w:eastAsia="Times New Roman" w:hAnsi="Arial Narrow"/>
                <w:sz w:val="16"/>
                <w:szCs w:val="16"/>
              </w:rPr>
            </w:pPr>
            <w:r>
              <w:rPr>
                <w:rFonts w:ascii="Arial Narrow" w:eastAsia="Times New Roman" w:hAnsi="Arial Narrow"/>
                <w:sz w:val="16"/>
                <w:szCs w:val="16"/>
              </w:rPr>
              <w:t>429</w:t>
            </w:r>
            <w:r>
              <w:rPr>
                <w:rFonts w:ascii="Arial Narrow" w:eastAsia="Times New Roman" w:hAnsi="Arial Narrow"/>
                <w:sz w:val="16"/>
                <w:szCs w:val="16"/>
              </w:rPr>
              <w:br/>
              <w:t xml:space="preserve">(3 RCTs) </w:t>
            </w:r>
          </w:p>
        </w:tc>
        <w:tc>
          <w:tcPr>
            <w:tcW w:w="809" w:type="pct"/>
            <w:tcBorders>
              <w:top w:val="single" w:sz="6" w:space="0" w:color="000000"/>
              <w:left w:val="nil"/>
              <w:bottom w:val="single" w:sz="6" w:space="0" w:color="000000"/>
              <w:right w:val="nil"/>
            </w:tcBorders>
            <w:vAlign w:val="center"/>
            <w:hideMark/>
          </w:tcPr>
          <w:p w14:paraId="35BEB36D" w14:textId="754EF192" w:rsidR="00BD0086" w:rsidRDefault="00BD0086" w:rsidP="001048CC">
            <w:pPr>
              <w:jc w:val="center"/>
              <w:rPr>
                <w:rFonts w:ascii="Arial Narrow" w:eastAsia="Times New Roman" w:hAnsi="Arial Narrow"/>
                <w:sz w:val="16"/>
                <w:szCs w:val="16"/>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Pr>
                <w:rStyle w:val="quality-text"/>
                <w:rFonts w:ascii="Arial Narrow" w:eastAsia="Times New Roman" w:hAnsi="Arial Narrow"/>
                <w:sz w:val="16"/>
                <w:szCs w:val="16"/>
              </w:rPr>
              <w:t>MODERATE</w:t>
            </w:r>
            <w:r>
              <w:rPr>
                <w:rFonts w:ascii="Arial Narrow" w:eastAsia="Times New Roman" w:hAnsi="Arial Narrow"/>
                <w:sz w:val="16"/>
                <w:szCs w:val="16"/>
              </w:rPr>
              <w:t xml:space="preserve"> </w:t>
            </w:r>
            <w:r>
              <w:rPr>
                <w:rFonts w:ascii="Arial Narrow" w:eastAsia="Times New Roman" w:hAnsi="Arial Narrow"/>
                <w:sz w:val="16"/>
                <w:szCs w:val="16"/>
                <w:vertAlign w:val="superscript"/>
              </w:rPr>
              <w:t>a</w:t>
            </w:r>
          </w:p>
        </w:tc>
      </w:tr>
      <w:tr w:rsidR="00BD0086" w14:paraId="57DA70D1" w14:textId="77777777" w:rsidTr="00C33DBF">
        <w:trPr>
          <w:cantSplit/>
        </w:trPr>
        <w:tc>
          <w:tcPr>
            <w:tcW w:w="785" w:type="pct"/>
            <w:tcBorders>
              <w:top w:val="single" w:sz="6" w:space="0" w:color="000000"/>
              <w:left w:val="nil"/>
              <w:bottom w:val="single" w:sz="6" w:space="0" w:color="000000"/>
              <w:right w:val="nil"/>
            </w:tcBorders>
            <w:vAlign w:val="center"/>
            <w:hideMark/>
          </w:tcPr>
          <w:p w14:paraId="5381F922" w14:textId="77777777" w:rsidR="00BD0086" w:rsidRDefault="00BD0086" w:rsidP="001048CC">
            <w:pPr>
              <w:jc w:val="center"/>
              <w:rPr>
                <w:rFonts w:ascii="Arial Narrow" w:eastAsia="Times New Roman" w:hAnsi="Arial Narrow"/>
                <w:sz w:val="16"/>
                <w:szCs w:val="16"/>
              </w:rPr>
            </w:pPr>
            <w:r>
              <w:rPr>
                <w:rStyle w:val="label"/>
                <w:rFonts w:ascii="Arial Narrow" w:eastAsia="Times New Roman" w:hAnsi="Arial Narrow"/>
                <w:szCs w:val="18"/>
              </w:rPr>
              <w:t>Pre-eclampsia</w:t>
            </w:r>
            <w:r>
              <w:rPr>
                <w:rFonts w:ascii="Arial Narrow" w:eastAsia="Times New Roman" w:hAnsi="Arial Narrow"/>
                <w:sz w:val="16"/>
                <w:szCs w:val="16"/>
              </w:rPr>
              <w:t xml:space="preserve"> </w:t>
            </w:r>
          </w:p>
        </w:tc>
        <w:tc>
          <w:tcPr>
            <w:tcW w:w="795" w:type="pct"/>
            <w:tcBorders>
              <w:top w:val="single" w:sz="6" w:space="0" w:color="000000"/>
              <w:left w:val="nil"/>
              <w:bottom w:val="single" w:sz="6" w:space="0" w:color="000000"/>
              <w:right w:val="nil"/>
            </w:tcBorders>
            <w:vAlign w:val="center"/>
            <w:hideMark/>
          </w:tcPr>
          <w:p w14:paraId="3C3F7F78" w14:textId="77777777" w:rsidR="00BD0086" w:rsidRDefault="00BD0086" w:rsidP="001048CC">
            <w:pPr>
              <w:rPr>
                <w:rFonts w:ascii="Arial Narrow" w:eastAsia="Times New Roman" w:hAnsi="Arial Narrow"/>
                <w:sz w:val="16"/>
                <w:szCs w:val="16"/>
              </w:rPr>
            </w:pPr>
            <w:r>
              <w:rPr>
                <w:rFonts w:ascii="Arial Narrow" w:eastAsia="Times New Roman" w:hAnsi="Arial Narrow"/>
                <w:sz w:val="16"/>
                <w:szCs w:val="16"/>
              </w:rPr>
              <w:t xml:space="preserve">84 per 1,000 </w:t>
            </w:r>
          </w:p>
        </w:tc>
        <w:tc>
          <w:tcPr>
            <w:tcW w:w="1000" w:type="pct"/>
            <w:tcBorders>
              <w:top w:val="single" w:sz="6" w:space="0" w:color="000000"/>
              <w:left w:val="nil"/>
              <w:bottom w:val="single" w:sz="6" w:space="0" w:color="000000"/>
              <w:right w:val="nil"/>
            </w:tcBorders>
            <w:shd w:val="clear" w:color="auto" w:fill="EBEBEB"/>
            <w:hideMark/>
          </w:tcPr>
          <w:p w14:paraId="6B09EA92" w14:textId="77777777" w:rsidR="00BD0086" w:rsidRDefault="00BD0086" w:rsidP="001048CC">
            <w:pPr>
              <w:jc w:val="center"/>
              <w:rPr>
                <w:rFonts w:ascii="Arial Narrow" w:eastAsia="Times New Roman" w:hAnsi="Arial Narrow"/>
                <w:sz w:val="16"/>
                <w:szCs w:val="16"/>
              </w:rPr>
            </w:pPr>
            <w:r>
              <w:rPr>
                <w:rStyle w:val="cell-value"/>
                <w:rFonts w:ascii="Arial Narrow" w:eastAsia="Times New Roman" w:hAnsi="Arial Narrow"/>
                <w:b/>
                <w:bCs/>
                <w:szCs w:val="18"/>
              </w:rPr>
              <w:t>51 per 1,000</w:t>
            </w:r>
            <w:r>
              <w:rPr>
                <w:rFonts w:ascii="Arial Narrow" w:eastAsia="Times New Roman" w:hAnsi="Arial Narrow"/>
                <w:szCs w:val="18"/>
              </w:rPr>
              <w:br/>
            </w:r>
            <w:r>
              <w:rPr>
                <w:rStyle w:val="cell-value"/>
                <w:rFonts w:ascii="Arial Narrow" w:eastAsia="Times New Roman" w:hAnsi="Arial Narrow"/>
                <w:szCs w:val="18"/>
              </w:rPr>
              <w:t>(21 to 123)</w:t>
            </w:r>
            <w:r>
              <w:rPr>
                <w:rFonts w:ascii="Arial Narrow" w:eastAsia="Times New Roman" w:hAnsi="Arial Narrow"/>
                <w:sz w:val="16"/>
                <w:szCs w:val="16"/>
              </w:rPr>
              <w:t xml:space="preserve"> </w:t>
            </w:r>
          </w:p>
        </w:tc>
        <w:tc>
          <w:tcPr>
            <w:tcW w:w="845" w:type="pct"/>
            <w:tcBorders>
              <w:top w:val="single" w:sz="6" w:space="0" w:color="000000"/>
              <w:left w:val="nil"/>
              <w:bottom w:val="single" w:sz="6" w:space="0" w:color="000000"/>
              <w:right w:val="nil"/>
            </w:tcBorders>
            <w:vAlign w:val="center"/>
            <w:hideMark/>
          </w:tcPr>
          <w:p w14:paraId="7678C3EB" w14:textId="77777777" w:rsidR="00BD0086" w:rsidRDefault="00BD0086" w:rsidP="001048CC">
            <w:pPr>
              <w:jc w:val="center"/>
              <w:rPr>
                <w:rFonts w:ascii="Arial Narrow" w:eastAsia="Times New Roman" w:hAnsi="Arial Narrow"/>
                <w:sz w:val="16"/>
                <w:szCs w:val="16"/>
              </w:rPr>
            </w:pPr>
            <w:r>
              <w:rPr>
                <w:rStyle w:val="block"/>
                <w:rFonts w:ascii="Arial Narrow" w:eastAsia="Times New Roman" w:hAnsi="Arial Narrow"/>
                <w:b/>
                <w:bCs/>
                <w:sz w:val="16"/>
                <w:szCs w:val="16"/>
              </w:rPr>
              <w:t>RR 0.61</w:t>
            </w:r>
            <w:r>
              <w:rPr>
                <w:rFonts w:ascii="Arial Narrow" w:eastAsia="Times New Roman" w:hAnsi="Arial Narrow"/>
                <w:sz w:val="16"/>
                <w:szCs w:val="16"/>
              </w:rPr>
              <w:br/>
            </w:r>
            <w:r>
              <w:rPr>
                <w:rStyle w:val="cell"/>
                <w:rFonts w:ascii="Arial Narrow" w:hAnsi="Arial Narrow"/>
                <w:sz w:val="16"/>
                <w:szCs w:val="16"/>
              </w:rPr>
              <w:t>(0.25 to 1.46)</w:t>
            </w:r>
            <w:r>
              <w:rPr>
                <w:rFonts w:ascii="Arial Narrow" w:eastAsia="Times New Roman" w:hAnsi="Arial Narrow"/>
                <w:sz w:val="16"/>
                <w:szCs w:val="16"/>
              </w:rPr>
              <w:t xml:space="preserve"> </w:t>
            </w:r>
          </w:p>
        </w:tc>
        <w:tc>
          <w:tcPr>
            <w:tcW w:w="766" w:type="pct"/>
            <w:tcBorders>
              <w:top w:val="single" w:sz="6" w:space="0" w:color="000000"/>
              <w:left w:val="nil"/>
              <w:bottom w:val="single" w:sz="6" w:space="0" w:color="000000"/>
              <w:right w:val="nil"/>
            </w:tcBorders>
            <w:vAlign w:val="center"/>
            <w:hideMark/>
          </w:tcPr>
          <w:p w14:paraId="12010955" w14:textId="77777777" w:rsidR="00BD0086" w:rsidRDefault="00BD0086" w:rsidP="001048CC">
            <w:pPr>
              <w:jc w:val="center"/>
              <w:rPr>
                <w:rFonts w:ascii="Arial Narrow" w:eastAsia="Times New Roman" w:hAnsi="Arial Narrow"/>
                <w:sz w:val="16"/>
                <w:szCs w:val="16"/>
              </w:rPr>
            </w:pPr>
            <w:r>
              <w:rPr>
                <w:rFonts w:ascii="Arial Narrow" w:eastAsia="Times New Roman" w:hAnsi="Arial Narrow"/>
                <w:sz w:val="16"/>
                <w:szCs w:val="16"/>
              </w:rPr>
              <w:t>282</w:t>
            </w:r>
            <w:r>
              <w:rPr>
                <w:rFonts w:ascii="Arial Narrow" w:eastAsia="Times New Roman" w:hAnsi="Arial Narrow"/>
                <w:sz w:val="16"/>
                <w:szCs w:val="16"/>
              </w:rPr>
              <w:br/>
              <w:t xml:space="preserve">(2 RCTs) </w:t>
            </w:r>
          </w:p>
        </w:tc>
        <w:tc>
          <w:tcPr>
            <w:tcW w:w="809" w:type="pct"/>
            <w:tcBorders>
              <w:top w:val="single" w:sz="6" w:space="0" w:color="000000"/>
              <w:left w:val="nil"/>
              <w:bottom w:val="single" w:sz="6" w:space="0" w:color="000000"/>
              <w:right w:val="nil"/>
            </w:tcBorders>
            <w:vAlign w:val="center"/>
            <w:hideMark/>
          </w:tcPr>
          <w:p w14:paraId="4CCFB834" w14:textId="53B74D60" w:rsidR="00BD0086" w:rsidRDefault="00BD0086" w:rsidP="001048CC">
            <w:pPr>
              <w:jc w:val="center"/>
              <w:rPr>
                <w:rFonts w:ascii="Arial Narrow" w:eastAsia="Times New Roman" w:hAnsi="Arial Narrow"/>
                <w:sz w:val="16"/>
                <w:szCs w:val="16"/>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Pr>
                <w:rStyle w:val="quality-text"/>
                <w:rFonts w:ascii="Arial Narrow" w:eastAsia="Times New Roman" w:hAnsi="Arial Narrow"/>
                <w:sz w:val="16"/>
                <w:szCs w:val="16"/>
              </w:rPr>
              <w:t>LOW</w:t>
            </w:r>
            <w:r>
              <w:rPr>
                <w:rFonts w:ascii="Arial Narrow" w:eastAsia="Times New Roman" w:hAnsi="Arial Narrow"/>
                <w:sz w:val="16"/>
                <w:szCs w:val="16"/>
              </w:rPr>
              <w:t xml:space="preserve"> </w:t>
            </w:r>
            <w:r>
              <w:rPr>
                <w:rFonts w:ascii="Arial Narrow" w:eastAsia="Times New Roman" w:hAnsi="Arial Narrow"/>
                <w:sz w:val="16"/>
                <w:szCs w:val="16"/>
                <w:vertAlign w:val="superscript"/>
              </w:rPr>
              <w:t>a</w:t>
            </w:r>
            <w:r>
              <w:rPr>
                <w:rStyle w:val="comma"/>
                <w:rFonts w:ascii="Arial Narrow" w:eastAsia="Times New Roman" w:hAnsi="Arial Narrow"/>
                <w:sz w:val="16"/>
                <w:szCs w:val="16"/>
                <w:vertAlign w:val="superscript"/>
              </w:rPr>
              <w:t>,</w:t>
            </w:r>
            <w:r>
              <w:rPr>
                <w:rFonts w:ascii="Arial Narrow" w:eastAsia="Times New Roman" w:hAnsi="Arial Narrow"/>
                <w:sz w:val="16"/>
                <w:szCs w:val="16"/>
                <w:vertAlign w:val="superscript"/>
              </w:rPr>
              <w:t>c</w:t>
            </w:r>
          </w:p>
        </w:tc>
      </w:tr>
      <w:tr w:rsidR="00BD0086" w14:paraId="3A5F65B6" w14:textId="77777777" w:rsidTr="00C33DBF">
        <w:trPr>
          <w:cantSplit/>
        </w:trPr>
        <w:tc>
          <w:tcPr>
            <w:tcW w:w="785" w:type="pct"/>
            <w:tcBorders>
              <w:top w:val="single" w:sz="6" w:space="0" w:color="000000"/>
              <w:left w:val="nil"/>
              <w:bottom w:val="single" w:sz="6" w:space="0" w:color="000000"/>
              <w:right w:val="nil"/>
            </w:tcBorders>
            <w:vAlign w:val="center"/>
            <w:hideMark/>
          </w:tcPr>
          <w:p w14:paraId="7226D82A" w14:textId="77777777" w:rsidR="00BD0086" w:rsidRDefault="00BD0086" w:rsidP="001048CC">
            <w:pPr>
              <w:jc w:val="center"/>
              <w:rPr>
                <w:rFonts w:ascii="Arial Narrow" w:eastAsia="Times New Roman" w:hAnsi="Arial Narrow"/>
                <w:sz w:val="16"/>
                <w:szCs w:val="16"/>
              </w:rPr>
            </w:pPr>
            <w:r>
              <w:rPr>
                <w:rStyle w:val="label"/>
                <w:rFonts w:ascii="Arial Narrow" w:eastAsia="Times New Roman" w:hAnsi="Arial Narrow"/>
                <w:szCs w:val="18"/>
              </w:rPr>
              <w:t>Caesarean section</w:t>
            </w:r>
            <w:r>
              <w:rPr>
                <w:rFonts w:ascii="Arial Narrow" w:eastAsia="Times New Roman" w:hAnsi="Arial Narrow"/>
                <w:sz w:val="16"/>
                <w:szCs w:val="16"/>
              </w:rPr>
              <w:t xml:space="preserve"> </w:t>
            </w:r>
          </w:p>
        </w:tc>
        <w:tc>
          <w:tcPr>
            <w:tcW w:w="795" w:type="pct"/>
            <w:tcBorders>
              <w:top w:val="single" w:sz="6" w:space="0" w:color="000000"/>
              <w:left w:val="nil"/>
              <w:bottom w:val="single" w:sz="6" w:space="0" w:color="000000"/>
              <w:right w:val="nil"/>
            </w:tcBorders>
            <w:vAlign w:val="center"/>
            <w:hideMark/>
          </w:tcPr>
          <w:p w14:paraId="573FC615" w14:textId="77777777" w:rsidR="00BD0086" w:rsidRDefault="00BD0086" w:rsidP="001048CC">
            <w:pPr>
              <w:rPr>
                <w:rFonts w:ascii="Arial Narrow" w:eastAsia="Times New Roman" w:hAnsi="Arial Narrow"/>
                <w:sz w:val="16"/>
                <w:szCs w:val="16"/>
              </w:rPr>
            </w:pPr>
            <w:r>
              <w:rPr>
                <w:rFonts w:ascii="Arial Narrow" w:eastAsia="Times New Roman" w:hAnsi="Arial Narrow"/>
                <w:sz w:val="16"/>
                <w:szCs w:val="16"/>
              </w:rPr>
              <w:t xml:space="preserve">320 per 1,000 </w:t>
            </w:r>
          </w:p>
        </w:tc>
        <w:tc>
          <w:tcPr>
            <w:tcW w:w="1000" w:type="pct"/>
            <w:tcBorders>
              <w:top w:val="single" w:sz="6" w:space="0" w:color="000000"/>
              <w:left w:val="nil"/>
              <w:bottom w:val="single" w:sz="6" w:space="0" w:color="000000"/>
              <w:right w:val="nil"/>
            </w:tcBorders>
            <w:shd w:val="clear" w:color="auto" w:fill="EBEBEB"/>
            <w:hideMark/>
          </w:tcPr>
          <w:p w14:paraId="449EF32A" w14:textId="77777777" w:rsidR="00BD0086" w:rsidRDefault="00BD0086" w:rsidP="001048CC">
            <w:pPr>
              <w:jc w:val="center"/>
              <w:rPr>
                <w:rFonts w:ascii="Arial Narrow" w:eastAsia="Times New Roman" w:hAnsi="Arial Narrow"/>
                <w:sz w:val="16"/>
                <w:szCs w:val="16"/>
              </w:rPr>
            </w:pPr>
            <w:r>
              <w:rPr>
                <w:rStyle w:val="cell-value"/>
                <w:rFonts w:ascii="Arial Narrow" w:eastAsia="Times New Roman" w:hAnsi="Arial Narrow"/>
                <w:b/>
                <w:bCs/>
                <w:szCs w:val="18"/>
              </w:rPr>
              <w:t>272 per 1,000</w:t>
            </w:r>
            <w:r>
              <w:rPr>
                <w:rFonts w:ascii="Arial Narrow" w:eastAsia="Times New Roman" w:hAnsi="Arial Narrow"/>
                <w:szCs w:val="18"/>
              </w:rPr>
              <w:br/>
            </w:r>
            <w:r>
              <w:rPr>
                <w:rStyle w:val="cell-value"/>
                <w:rFonts w:ascii="Arial Narrow" w:eastAsia="Times New Roman" w:hAnsi="Arial Narrow"/>
                <w:szCs w:val="18"/>
              </w:rPr>
              <w:t>(205 to 355)</w:t>
            </w:r>
            <w:r>
              <w:rPr>
                <w:rFonts w:ascii="Arial Narrow" w:eastAsia="Times New Roman" w:hAnsi="Arial Narrow"/>
                <w:sz w:val="16"/>
                <w:szCs w:val="16"/>
              </w:rPr>
              <w:t xml:space="preserve"> </w:t>
            </w:r>
          </w:p>
        </w:tc>
        <w:tc>
          <w:tcPr>
            <w:tcW w:w="845" w:type="pct"/>
            <w:tcBorders>
              <w:top w:val="single" w:sz="6" w:space="0" w:color="000000"/>
              <w:left w:val="nil"/>
              <w:bottom w:val="single" w:sz="6" w:space="0" w:color="000000"/>
              <w:right w:val="nil"/>
            </w:tcBorders>
            <w:vAlign w:val="center"/>
            <w:hideMark/>
          </w:tcPr>
          <w:p w14:paraId="20E35C70" w14:textId="77777777" w:rsidR="00BD0086" w:rsidRDefault="00BD0086" w:rsidP="001048CC">
            <w:pPr>
              <w:jc w:val="center"/>
              <w:rPr>
                <w:rFonts w:ascii="Arial Narrow" w:eastAsia="Times New Roman" w:hAnsi="Arial Narrow"/>
                <w:sz w:val="16"/>
                <w:szCs w:val="16"/>
              </w:rPr>
            </w:pPr>
            <w:r>
              <w:rPr>
                <w:rStyle w:val="block"/>
                <w:rFonts w:ascii="Arial Narrow" w:eastAsia="Times New Roman" w:hAnsi="Arial Narrow"/>
                <w:b/>
                <w:bCs/>
                <w:sz w:val="16"/>
                <w:szCs w:val="16"/>
              </w:rPr>
              <w:t>RR 0.85</w:t>
            </w:r>
            <w:r>
              <w:rPr>
                <w:rFonts w:ascii="Arial Narrow" w:eastAsia="Times New Roman" w:hAnsi="Arial Narrow"/>
                <w:sz w:val="16"/>
                <w:szCs w:val="16"/>
              </w:rPr>
              <w:br/>
            </w:r>
            <w:r>
              <w:rPr>
                <w:rStyle w:val="cell"/>
                <w:rFonts w:ascii="Arial Narrow" w:hAnsi="Arial Narrow"/>
                <w:sz w:val="16"/>
                <w:szCs w:val="16"/>
              </w:rPr>
              <w:t>(0.64 to 1.11)</w:t>
            </w:r>
            <w:r>
              <w:rPr>
                <w:rFonts w:ascii="Arial Narrow" w:eastAsia="Times New Roman" w:hAnsi="Arial Narrow"/>
                <w:sz w:val="16"/>
                <w:szCs w:val="16"/>
              </w:rPr>
              <w:t xml:space="preserve"> </w:t>
            </w:r>
          </w:p>
        </w:tc>
        <w:tc>
          <w:tcPr>
            <w:tcW w:w="766" w:type="pct"/>
            <w:tcBorders>
              <w:top w:val="single" w:sz="6" w:space="0" w:color="000000"/>
              <w:left w:val="nil"/>
              <w:bottom w:val="single" w:sz="6" w:space="0" w:color="000000"/>
              <w:right w:val="nil"/>
            </w:tcBorders>
            <w:vAlign w:val="center"/>
            <w:hideMark/>
          </w:tcPr>
          <w:p w14:paraId="4D5E07C8" w14:textId="50EE2331" w:rsidR="00BD0086" w:rsidRDefault="00BD0086" w:rsidP="001048CC">
            <w:pPr>
              <w:jc w:val="center"/>
              <w:rPr>
                <w:rFonts w:ascii="Arial Narrow" w:eastAsia="Times New Roman" w:hAnsi="Arial Narrow"/>
                <w:sz w:val="16"/>
                <w:szCs w:val="16"/>
              </w:rPr>
            </w:pPr>
            <w:r>
              <w:rPr>
                <w:rFonts w:ascii="Arial Narrow" w:eastAsia="Times New Roman" w:hAnsi="Arial Narrow"/>
                <w:sz w:val="16"/>
                <w:szCs w:val="16"/>
              </w:rPr>
              <w:t>1</w:t>
            </w:r>
            <w:r w:rsidR="003718D1">
              <w:rPr>
                <w:rFonts w:ascii="Arial Narrow" w:eastAsia="Times New Roman" w:hAnsi="Arial Narrow"/>
                <w:sz w:val="16"/>
                <w:szCs w:val="16"/>
              </w:rPr>
              <w:t>,</w:t>
            </w:r>
            <w:r>
              <w:rPr>
                <w:rFonts w:ascii="Arial Narrow" w:eastAsia="Times New Roman" w:hAnsi="Arial Narrow"/>
                <w:sz w:val="16"/>
                <w:szCs w:val="16"/>
              </w:rPr>
              <w:t>461</w:t>
            </w:r>
            <w:r>
              <w:rPr>
                <w:rFonts w:ascii="Arial Narrow" w:eastAsia="Times New Roman" w:hAnsi="Arial Narrow"/>
                <w:sz w:val="16"/>
                <w:szCs w:val="16"/>
              </w:rPr>
              <w:br/>
              <w:t xml:space="preserve">(6 RCTs) </w:t>
            </w:r>
          </w:p>
        </w:tc>
        <w:tc>
          <w:tcPr>
            <w:tcW w:w="809" w:type="pct"/>
            <w:tcBorders>
              <w:top w:val="single" w:sz="6" w:space="0" w:color="000000"/>
              <w:left w:val="nil"/>
              <w:bottom w:val="single" w:sz="6" w:space="0" w:color="000000"/>
              <w:right w:val="nil"/>
            </w:tcBorders>
            <w:vAlign w:val="center"/>
            <w:hideMark/>
          </w:tcPr>
          <w:p w14:paraId="2B5D6E5B" w14:textId="7F9A0C15" w:rsidR="00BD0086" w:rsidRDefault="00BD0086" w:rsidP="001048CC">
            <w:pPr>
              <w:jc w:val="center"/>
              <w:rPr>
                <w:rFonts w:ascii="Arial Narrow" w:eastAsia="Times New Roman" w:hAnsi="Arial Narrow"/>
                <w:sz w:val="16"/>
                <w:szCs w:val="16"/>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Pr>
                <w:rStyle w:val="quality-text"/>
                <w:rFonts w:ascii="Arial Narrow" w:eastAsia="Times New Roman" w:hAnsi="Arial Narrow"/>
                <w:sz w:val="16"/>
                <w:szCs w:val="16"/>
              </w:rPr>
              <w:t>VERY LOW</w:t>
            </w:r>
            <w:r>
              <w:rPr>
                <w:rFonts w:ascii="Arial Narrow" w:eastAsia="Times New Roman" w:hAnsi="Arial Narrow"/>
                <w:sz w:val="16"/>
                <w:szCs w:val="16"/>
              </w:rPr>
              <w:t xml:space="preserve"> </w:t>
            </w:r>
            <w:r>
              <w:rPr>
                <w:rFonts w:ascii="Arial Narrow" w:eastAsia="Times New Roman" w:hAnsi="Arial Narrow"/>
                <w:sz w:val="16"/>
                <w:szCs w:val="16"/>
                <w:vertAlign w:val="superscript"/>
              </w:rPr>
              <w:t>a</w:t>
            </w:r>
            <w:r>
              <w:rPr>
                <w:rStyle w:val="comma"/>
                <w:rFonts w:ascii="Arial Narrow" w:eastAsia="Times New Roman" w:hAnsi="Arial Narrow"/>
                <w:sz w:val="16"/>
                <w:szCs w:val="16"/>
                <w:vertAlign w:val="superscript"/>
              </w:rPr>
              <w:t>,</w:t>
            </w:r>
            <w:r>
              <w:rPr>
                <w:rFonts w:ascii="Arial Narrow" w:eastAsia="Times New Roman" w:hAnsi="Arial Narrow"/>
                <w:sz w:val="16"/>
                <w:szCs w:val="16"/>
                <w:vertAlign w:val="superscript"/>
              </w:rPr>
              <w:t>c</w:t>
            </w:r>
            <w:r>
              <w:rPr>
                <w:rStyle w:val="comma"/>
                <w:rFonts w:ascii="Arial Narrow" w:eastAsia="Times New Roman" w:hAnsi="Arial Narrow"/>
                <w:sz w:val="16"/>
                <w:szCs w:val="16"/>
                <w:vertAlign w:val="superscript"/>
              </w:rPr>
              <w:t>,</w:t>
            </w:r>
            <w:r>
              <w:rPr>
                <w:rFonts w:ascii="Arial Narrow" w:eastAsia="Times New Roman" w:hAnsi="Arial Narrow"/>
                <w:sz w:val="16"/>
                <w:szCs w:val="16"/>
                <w:vertAlign w:val="superscript"/>
              </w:rPr>
              <w:t>d</w:t>
            </w:r>
          </w:p>
        </w:tc>
      </w:tr>
      <w:tr w:rsidR="00BD0086" w14:paraId="4D1394AD" w14:textId="77777777" w:rsidTr="00C33DBF">
        <w:trPr>
          <w:cantSplit/>
        </w:trPr>
        <w:tc>
          <w:tcPr>
            <w:tcW w:w="785" w:type="pct"/>
            <w:tcBorders>
              <w:top w:val="single" w:sz="6" w:space="0" w:color="000000"/>
              <w:left w:val="nil"/>
              <w:bottom w:val="single" w:sz="6" w:space="0" w:color="000000"/>
              <w:right w:val="nil"/>
            </w:tcBorders>
            <w:vAlign w:val="center"/>
            <w:hideMark/>
          </w:tcPr>
          <w:p w14:paraId="78CDC9FC" w14:textId="52F0777D" w:rsidR="00BD0086" w:rsidRDefault="00BD0086" w:rsidP="001048CC">
            <w:pPr>
              <w:jc w:val="center"/>
              <w:rPr>
                <w:rFonts w:ascii="Arial Narrow" w:eastAsia="Times New Roman" w:hAnsi="Arial Narrow"/>
                <w:sz w:val="16"/>
                <w:szCs w:val="16"/>
              </w:rPr>
            </w:pPr>
            <w:r>
              <w:rPr>
                <w:rStyle w:val="label"/>
                <w:rFonts w:ascii="Arial Narrow" w:eastAsia="Times New Roman" w:hAnsi="Arial Narrow"/>
                <w:szCs w:val="18"/>
              </w:rPr>
              <w:t>Postnatal weight retention</w:t>
            </w:r>
            <w:r>
              <w:rPr>
                <w:rFonts w:ascii="Arial Narrow" w:eastAsia="Times New Roman" w:hAnsi="Arial Narrow"/>
                <w:sz w:val="16"/>
                <w:szCs w:val="16"/>
              </w:rPr>
              <w:t xml:space="preserve"> </w:t>
            </w:r>
          </w:p>
        </w:tc>
        <w:tc>
          <w:tcPr>
            <w:tcW w:w="795" w:type="pct"/>
            <w:tcBorders>
              <w:top w:val="single" w:sz="6" w:space="0" w:color="000000"/>
              <w:left w:val="nil"/>
              <w:bottom w:val="single" w:sz="6" w:space="0" w:color="000000"/>
              <w:right w:val="nil"/>
            </w:tcBorders>
            <w:shd w:val="clear" w:color="auto" w:fill="EBEBEB"/>
            <w:vAlign w:val="center"/>
            <w:hideMark/>
          </w:tcPr>
          <w:p w14:paraId="09CAC4B5" w14:textId="77777777" w:rsidR="00BD0086" w:rsidRDefault="00BD0086" w:rsidP="001048CC">
            <w:pPr>
              <w:jc w:val="center"/>
              <w:rPr>
                <w:rFonts w:ascii="Arial Narrow" w:eastAsia="Times New Roman" w:hAnsi="Arial Narrow"/>
                <w:sz w:val="16"/>
                <w:szCs w:val="16"/>
              </w:rPr>
            </w:pPr>
            <w:r>
              <w:rPr>
                <w:rStyle w:val="cell-value"/>
                <w:rFonts w:ascii="Arial Narrow" w:eastAsia="Times New Roman" w:hAnsi="Arial Narrow"/>
                <w:sz w:val="16"/>
                <w:szCs w:val="16"/>
              </w:rPr>
              <w:t xml:space="preserve">The mean postpartum weight retention was </w:t>
            </w:r>
            <w:r>
              <w:rPr>
                <w:rStyle w:val="cell-value"/>
                <w:rFonts w:ascii="Arial Narrow" w:eastAsia="Times New Roman" w:hAnsi="Arial Narrow"/>
                <w:b/>
                <w:bCs/>
                <w:sz w:val="16"/>
                <w:szCs w:val="16"/>
              </w:rPr>
              <w:t>0</w:t>
            </w:r>
            <w:r>
              <w:rPr>
                <w:rFonts w:ascii="Arial Narrow" w:eastAsia="Times New Roman" w:hAnsi="Arial Narrow"/>
                <w:sz w:val="16"/>
                <w:szCs w:val="16"/>
              </w:rPr>
              <w:t xml:space="preserve"> </w:t>
            </w:r>
          </w:p>
        </w:tc>
        <w:tc>
          <w:tcPr>
            <w:tcW w:w="1000" w:type="pct"/>
            <w:tcBorders>
              <w:top w:val="single" w:sz="6" w:space="0" w:color="000000"/>
              <w:left w:val="nil"/>
              <w:bottom w:val="single" w:sz="6" w:space="0" w:color="000000"/>
              <w:right w:val="nil"/>
            </w:tcBorders>
            <w:shd w:val="clear" w:color="auto" w:fill="EBEBEB"/>
            <w:hideMark/>
          </w:tcPr>
          <w:p w14:paraId="42E9067B" w14:textId="690FE739" w:rsidR="00BD0086" w:rsidRDefault="00BD0086" w:rsidP="002F19ED">
            <w:pPr>
              <w:jc w:val="center"/>
              <w:rPr>
                <w:rFonts w:ascii="Arial Narrow" w:eastAsia="Times New Roman" w:hAnsi="Arial Narrow"/>
                <w:sz w:val="16"/>
                <w:szCs w:val="16"/>
              </w:rPr>
            </w:pPr>
            <w:r>
              <w:rPr>
                <w:rStyle w:val="cell-value"/>
                <w:rFonts w:ascii="Arial Narrow" w:eastAsia="Times New Roman" w:hAnsi="Arial Narrow"/>
                <w:sz w:val="16"/>
                <w:szCs w:val="16"/>
              </w:rPr>
              <w:t xml:space="preserve">MD </w:t>
            </w:r>
            <w:r>
              <w:rPr>
                <w:rStyle w:val="cell-value"/>
                <w:rFonts w:ascii="Arial Narrow" w:eastAsia="Times New Roman" w:hAnsi="Arial Narrow"/>
                <w:b/>
                <w:bCs/>
                <w:sz w:val="16"/>
                <w:szCs w:val="16"/>
              </w:rPr>
              <w:t>0.</w:t>
            </w:r>
            <w:r w:rsidR="002F19ED">
              <w:rPr>
                <w:rStyle w:val="cell-value"/>
                <w:rFonts w:ascii="Arial Narrow" w:eastAsia="Times New Roman" w:hAnsi="Arial Narrow"/>
                <w:b/>
                <w:bCs/>
                <w:sz w:val="16"/>
                <w:szCs w:val="16"/>
              </w:rPr>
              <w:t>22</w:t>
            </w:r>
            <w:r>
              <w:rPr>
                <w:rStyle w:val="cell-value"/>
                <w:rFonts w:ascii="Arial Narrow" w:eastAsia="Times New Roman" w:hAnsi="Arial Narrow"/>
                <w:b/>
                <w:bCs/>
                <w:sz w:val="16"/>
                <w:szCs w:val="16"/>
              </w:rPr>
              <w:t xml:space="preserve"> lower</w:t>
            </w:r>
            <w:r>
              <w:rPr>
                <w:rFonts w:ascii="Arial Narrow" w:eastAsia="Times New Roman" w:hAnsi="Arial Narrow"/>
                <w:sz w:val="16"/>
                <w:szCs w:val="16"/>
              </w:rPr>
              <w:br/>
            </w:r>
            <w:r>
              <w:rPr>
                <w:rStyle w:val="cell-value"/>
                <w:rFonts w:ascii="Arial Narrow" w:eastAsia="Times New Roman" w:hAnsi="Arial Narrow"/>
                <w:sz w:val="16"/>
                <w:szCs w:val="16"/>
              </w:rPr>
              <w:t>(</w:t>
            </w:r>
            <w:r w:rsidR="002F19ED">
              <w:rPr>
                <w:rStyle w:val="cell-value"/>
                <w:rFonts w:ascii="Arial Narrow" w:eastAsia="Times New Roman" w:hAnsi="Arial Narrow"/>
                <w:sz w:val="16"/>
                <w:szCs w:val="16"/>
              </w:rPr>
              <w:t>1.17 lower to 0.7</w:t>
            </w:r>
            <w:r>
              <w:rPr>
                <w:rStyle w:val="cell-value"/>
                <w:rFonts w:ascii="Arial Narrow" w:eastAsia="Times New Roman" w:hAnsi="Arial Narrow"/>
                <w:sz w:val="16"/>
                <w:szCs w:val="16"/>
              </w:rPr>
              <w:t>2 higher)</w:t>
            </w:r>
            <w:r>
              <w:rPr>
                <w:rFonts w:ascii="Arial Narrow" w:eastAsia="Times New Roman" w:hAnsi="Arial Narrow"/>
                <w:sz w:val="16"/>
                <w:szCs w:val="16"/>
              </w:rPr>
              <w:t xml:space="preserve"> </w:t>
            </w:r>
          </w:p>
        </w:tc>
        <w:tc>
          <w:tcPr>
            <w:tcW w:w="845" w:type="pct"/>
            <w:tcBorders>
              <w:top w:val="single" w:sz="6" w:space="0" w:color="000000"/>
              <w:left w:val="nil"/>
              <w:bottom w:val="single" w:sz="6" w:space="0" w:color="000000"/>
              <w:right w:val="nil"/>
            </w:tcBorders>
            <w:vAlign w:val="center"/>
            <w:hideMark/>
          </w:tcPr>
          <w:p w14:paraId="00AA7567" w14:textId="77777777" w:rsidR="00BD0086" w:rsidRDefault="00BD0086" w:rsidP="001048CC">
            <w:pPr>
              <w:jc w:val="center"/>
              <w:rPr>
                <w:rFonts w:ascii="Arial Narrow" w:eastAsia="Times New Roman" w:hAnsi="Arial Narrow"/>
                <w:sz w:val="16"/>
                <w:szCs w:val="16"/>
              </w:rPr>
            </w:pPr>
            <w:r>
              <w:rPr>
                <w:rStyle w:val="cell"/>
                <w:rFonts w:ascii="Arial Narrow" w:hAnsi="Arial Narrow"/>
                <w:sz w:val="16"/>
                <w:szCs w:val="16"/>
              </w:rPr>
              <w:t>-</w:t>
            </w:r>
            <w:r>
              <w:rPr>
                <w:rFonts w:ascii="Arial Narrow" w:eastAsia="Times New Roman" w:hAnsi="Arial Narrow"/>
                <w:sz w:val="16"/>
                <w:szCs w:val="16"/>
              </w:rPr>
              <w:t xml:space="preserve"> </w:t>
            </w:r>
          </w:p>
        </w:tc>
        <w:tc>
          <w:tcPr>
            <w:tcW w:w="766" w:type="pct"/>
            <w:tcBorders>
              <w:top w:val="single" w:sz="6" w:space="0" w:color="000000"/>
              <w:left w:val="nil"/>
              <w:bottom w:val="single" w:sz="6" w:space="0" w:color="000000"/>
              <w:right w:val="nil"/>
            </w:tcBorders>
            <w:vAlign w:val="center"/>
            <w:hideMark/>
          </w:tcPr>
          <w:p w14:paraId="2666A64B" w14:textId="5FE3D728" w:rsidR="00BD0086" w:rsidRDefault="002F19ED" w:rsidP="001048CC">
            <w:pPr>
              <w:jc w:val="center"/>
              <w:rPr>
                <w:rFonts w:ascii="Arial Narrow" w:eastAsia="Times New Roman" w:hAnsi="Arial Narrow"/>
                <w:sz w:val="16"/>
                <w:szCs w:val="16"/>
              </w:rPr>
            </w:pPr>
            <w:r>
              <w:rPr>
                <w:rFonts w:ascii="Arial Narrow" w:eastAsia="Times New Roman" w:hAnsi="Arial Narrow"/>
                <w:sz w:val="16"/>
                <w:szCs w:val="16"/>
              </w:rPr>
              <w:t>556</w:t>
            </w:r>
            <w:r w:rsidR="00BD0086">
              <w:rPr>
                <w:rFonts w:ascii="Arial Narrow" w:eastAsia="Times New Roman" w:hAnsi="Arial Narrow"/>
                <w:sz w:val="16"/>
                <w:szCs w:val="16"/>
              </w:rPr>
              <w:br/>
              <w:t xml:space="preserve">(2 RCTs) </w:t>
            </w:r>
          </w:p>
        </w:tc>
        <w:tc>
          <w:tcPr>
            <w:tcW w:w="809" w:type="pct"/>
            <w:tcBorders>
              <w:top w:val="single" w:sz="6" w:space="0" w:color="000000"/>
              <w:left w:val="nil"/>
              <w:bottom w:val="single" w:sz="6" w:space="0" w:color="000000"/>
              <w:right w:val="nil"/>
            </w:tcBorders>
            <w:vAlign w:val="center"/>
            <w:hideMark/>
          </w:tcPr>
          <w:p w14:paraId="4B0655BA" w14:textId="32CAEBF9" w:rsidR="00BD0086" w:rsidRDefault="00BD0086" w:rsidP="001048CC">
            <w:pPr>
              <w:jc w:val="center"/>
              <w:rPr>
                <w:rFonts w:ascii="Arial Narrow" w:eastAsia="Times New Roman" w:hAnsi="Arial Narrow"/>
                <w:sz w:val="16"/>
                <w:szCs w:val="16"/>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Pr>
                <w:rStyle w:val="quality-text"/>
                <w:rFonts w:ascii="Arial Narrow" w:eastAsia="Times New Roman" w:hAnsi="Arial Narrow"/>
                <w:sz w:val="16"/>
                <w:szCs w:val="16"/>
              </w:rPr>
              <w:t>VERY LOW</w:t>
            </w:r>
            <w:r>
              <w:rPr>
                <w:rFonts w:ascii="Arial Narrow" w:eastAsia="Times New Roman" w:hAnsi="Arial Narrow"/>
                <w:sz w:val="16"/>
                <w:szCs w:val="16"/>
              </w:rPr>
              <w:t xml:space="preserve"> </w:t>
            </w:r>
            <w:r>
              <w:rPr>
                <w:rFonts w:ascii="Arial Narrow" w:eastAsia="Times New Roman" w:hAnsi="Arial Narrow"/>
                <w:sz w:val="16"/>
                <w:szCs w:val="16"/>
                <w:vertAlign w:val="superscript"/>
              </w:rPr>
              <w:t>a</w:t>
            </w:r>
            <w:r>
              <w:rPr>
                <w:rStyle w:val="comma"/>
                <w:rFonts w:ascii="Arial Narrow" w:eastAsia="Times New Roman" w:hAnsi="Arial Narrow"/>
                <w:sz w:val="16"/>
                <w:szCs w:val="16"/>
                <w:vertAlign w:val="superscript"/>
              </w:rPr>
              <w:t>,</w:t>
            </w:r>
            <w:r>
              <w:rPr>
                <w:rFonts w:ascii="Arial Narrow" w:eastAsia="Times New Roman" w:hAnsi="Arial Narrow"/>
                <w:sz w:val="16"/>
                <w:szCs w:val="16"/>
                <w:vertAlign w:val="superscript"/>
              </w:rPr>
              <w:t>d</w:t>
            </w:r>
            <w:r>
              <w:rPr>
                <w:rStyle w:val="comma"/>
                <w:rFonts w:ascii="Arial Narrow" w:eastAsia="Times New Roman" w:hAnsi="Arial Narrow"/>
                <w:sz w:val="16"/>
                <w:szCs w:val="16"/>
                <w:vertAlign w:val="superscript"/>
              </w:rPr>
              <w:t>,</w:t>
            </w:r>
            <w:r>
              <w:rPr>
                <w:rFonts w:ascii="Arial Narrow" w:eastAsia="Times New Roman" w:hAnsi="Arial Narrow"/>
                <w:sz w:val="16"/>
                <w:szCs w:val="16"/>
                <w:vertAlign w:val="superscript"/>
              </w:rPr>
              <w:t>e</w:t>
            </w:r>
          </w:p>
        </w:tc>
      </w:tr>
      <w:tr w:rsidR="00BD0086" w14:paraId="2086199E" w14:textId="77777777" w:rsidTr="001048CC">
        <w:trPr>
          <w:cantSplit/>
        </w:trPr>
        <w:tc>
          <w:tcPr>
            <w:tcW w:w="5000" w:type="pct"/>
            <w:gridSpan w:val="6"/>
            <w:tcBorders>
              <w:top w:val="single" w:sz="6" w:space="0" w:color="000000"/>
              <w:left w:val="nil"/>
              <w:bottom w:val="single" w:sz="6" w:space="0" w:color="000000"/>
              <w:right w:val="nil"/>
            </w:tcBorders>
            <w:vAlign w:val="center"/>
            <w:hideMark/>
          </w:tcPr>
          <w:p w14:paraId="033B99C0" w14:textId="28E3A886" w:rsidR="00BD0086" w:rsidRDefault="00BD0086" w:rsidP="001048CC">
            <w:pPr>
              <w:rPr>
                <w:rFonts w:ascii="Arial Narrow" w:eastAsia="Times New Roman" w:hAnsi="Arial Narrow"/>
                <w:sz w:val="16"/>
                <w:szCs w:val="16"/>
              </w:rPr>
            </w:pPr>
            <w:r>
              <w:rPr>
                <w:rFonts w:ascii="Arial Narrow" w:eastAsia="Times New Roman" w:hAnsi="Arial Narrow"/>
                <w:sz w:val="16"/>
                <w:szCs w:val="16"/>
              </w:rPr>
              <w:t>*</w:t>
            </w:r>
            <w:r>
              <w:rPr>
                <w:rFonts w:ascii="Arial Narrow" w:eastAsia="Times New Roman" w:hAnsi="Arial Narrow"/>
                <w:b/>
                <w:bCs/>
                <w:sz w:val="16"/>
                <w:szCs w:val="16"/>
              </w:rPr>
              <w:t>The risk in the intervention group</w:t>
            </w:r>
            <w:r>
              <w:rPr>
                <w:rFonts w:ascii="Arial Narrow" w:eastAsia="Times New Roman" w:hAnsi="Arial Narrow"/>
                <w:sz w:val="16"/>
                <w:szCs w:val="16"/>
              </w:rPr>
              <w:t xml:space="preserve"> (and its 95% confidence interval) is based on the assumed risk in the comparison group and the </w:t>
            </w:r>
            <w:r>
              <w:rPr>
                <w:rFonts w:ascii="Arial Narrow" w:eastAsia="Times New Roman" w:hAnsi="Arial Narrow"/>
                <w:b/>
                <w:bCs/>
                <w:sz w:val="16"/>
                <w:szCs w:val="16"/>
              </w:rPr>
              <w:t>relative effect</w:t>
            </w:r>
            <w:r>
              <w:rPr>
                <w:rFonts w:ascii="Arial Narrow" w:eastAsia="Times New Roman" w:hAnsi="Arial Narrow"/>
                <w:sz w:val="16"/>
                <w:szCs w:val="16"/>
              </w:rPr>
              <w:t xml:space="preserve"> of the intervention (and its 95% CI). </w:t>
            </w:r>
            <w:r>
              <w:rPr>
                <w:rFonts w:ascii="Arial Narrow" w:eastAsia="Times New Roman" w:hAnsi="Arial Narrow"/>
                <w:sz w:val="16"/>
                <w:szCs w:val="16"/>
              </w:rPr>
              <w:br/>
            </w:r>
            <w:r>
              <w:rPr>
                <w:rFonts w:ascii="Arial Narrow" w:eastAsia="Times New Roman" w:hAnsi="Arial Narrow"/>
                <w:b/>
                <w:bCs/>
                <w:sz w:val="16"/>
                <w:szCs w:val="16"/>
              </w:rPr>
              <w:t>CI:</w:t>
            </w:r>
            <w:r>
              <w:rPr>
                <w:rFonts w:ascii="Arial Narrow" w:eastAsia="Times New Roman" w:hAnsi="Arial Narrow"/>
                <w:sz w:val="16"/>
                <w:szCs w:val="16"/>
              </w:rPr>
              <w:t xml:space="preserve"> Confidence interval; </w:t>
            </w:r>
            <w:r>
              <w:rPr>
                <w:rFonts w:ascii="Arial Narrow" w:eastAsia="Times New Roman" w:hAnsi="Arial Narrow"/>
                <w:b/>
                <w:bCs/>
                <w:sz w:val="16"/>
                <w:szCs w:val="16"/>
              </w:rPr>
              <w:t>MD:</w:t>
            </w:r>
            <w:r>
              <w:rPr>
                <w:rFonts w:ascii="Arial Narrow" w:eastAsia="Times New Roman" w:hAnsi="Arial Narrow"/>
                <w:sz w:val="16"/>
                <w:szCs w:val="16"/>
              </w:rPr>
              <w:t xml:space="preserve"> Mean difference; </w:t>
            </w:r>
            <w:r>
              <w:rPr>
                <w:rFonts w:ascii="Arial Narrow" w:eastAsia="Times New Roman" w:hAnsi="Arial Narrow"/>
                <w:b/>
                <w:bCs/>
                <w:sz w:val="16"/>
                <w:szCs w:val="16"/>
              </w:rPr>
              <w:t>RR:</w:t>
            </w:r>
            <w:r>
              <w:rPr>
                <w:rFonts w:ascii="Arial Narrow" w:eastAsia="Times New Roman" w:hAnsi="Arial Narrow"/>
                <w:sz w:val="16"/>
                <w:szCs w:val="16"/>
              </w:rPr>
              <w:t xml:space="preserve"> Risk ratio </w:t>
            </w:r>
          </w:p>
        </w:tc>
      </w:tr>
      <w:tr w:rsidR="00BD0086" w14:paraId="10AB80CD" w14:textId="77777777" w:rsidTr="001048CC">
        <w:trPr>
          <w:cantSplit/>
        </w:trPr>
        <w:tc>
          <w:tcPr>
            <w:tcW w:w="5000" w:type="pct"/>
            <w:gridSpan w:val="6"/>
            <w:tcBorders>
              <w:top w:val="single" w:sz="6" w:space="0" w:color="000000"/>
              <w:left w:val="nil"/>
              <w:bottom w:val="single" w:sz="6" w:space="0" w:color="000000"/>
              <w:right w:val="nil"/>
            </w:tcBorders>
            <w:vAlign w:val="center"/>
            <w:hideMark/>
          </w:tcPr>
          <w:p w14:paraId="53918516" w14:textId="77777777" w:rsidR="00BD0086" w:rsidRDefault="00BD0086" w:rsidP="00BD0086">
            <w:pPr>
              <w:spacing w:before="0" w:after="0" w:line="240" w:lineRule="auto"/>
              <w:rPr>
                <w:rFonts w:ascii="Arial Narrow" w:eastAsia="Times New Roman" w:hAnsi="Arial Narrow"/>
                <w:sz w:val="16"/>
                <w:szCs w:val="16"/>
              </w:rPr>
            </w:pPr>
            <w:r>
              <w:rPr>
                <w:rFonts w:ascii="Arial Narrow" w:eastAsia="Times New Roman" w:hAnsi="Arial Narrow"/>
                <w:b/>
                <w:bCs/>
                <w:sz w:val="16"/>
                <w:szCs w:val="16"/>
              </w:rPr>
              <w:t>GRADE Working Group grades of evidence</w:t>
            </w:r>
            <w:r>
              <w:rPr>
                <w:rFonts w:ascii="Arial Narrow" w:eastAsia="Times New Roman" w:hAnsi="Arial Narrow"/>
                <w:sz w:val="16"/>
                <w:szCs w:val="16"/>
              </w:rPr>
              <w:br/>
            </w:r>
            <w:r>
              <w:rPr>
                <w:rFonts w:ascii="Arial Narrow" w:eastAsia="Times New Roman" w:hAnsi="Arial Narrow"/>
                <w:b/>
                <w:bCs/>
                <w:sz w:val="16"/>
                <w:szCs w:val="16"/>
              </w:rPr>
              <w:t>High certainty:</w:t>
            </w:r>
            <w:r>
              <w:rPr>
                <w:rFonts w:ascii="Arial Narrow" w:eastAsia="Times New Roman" w:hAnsi="Arial Narrow"/>
                <w:sz w:val="16"/>
                <w:szCs w:val="16"/>
              </w:rPr>
              <w:t xml:space="preserve"> We are very confident that the true effect lies close to that of the estimate of the effect</w:t>
            </w:r>
            <w:r>
              <w:rPr>
                <w:rFonts w:ascii="Arial Narrow" w:eastAsia="Times New Roman" w:hAnsi="Arial Narrow"/>
                <w:sz w:val="16"/>
                <w:szCs w:val="16"/>
              </w:rPr>
              <w:br/>
            </w:r>
            <w:r>
              <w:rPr>
                <w:rFonts w:ascii="Arial Narrow" w:eastAsia="Times New Roman" w:hAnsi="Arial Narrow"/>
                <w:b/>
                <w:bCs/>
                <w:sz w:val="16"/>
                <w:szCs w:val="16"/>
              </w:rPr>
              <w:t>Moderate certainty:</w:t>
            </w:r>
            <w:r>
              <w:rPr>
                <w:rFonts w:ascii="Arial Narrow" w:eastAsia="Times New Roman" w:hAnsi="Arial Narrow"/>
                <w:sz w:val="16"/>
                <w:szCs w:val="16"/>
              </w:rPr>
              <w:t xml:space="preserve"> We are moderately confident in the effect estimate: The true effect is likely to be close to the estimate of the effect, but there is a possibility that it is substantially different</w:t>
            </w:r>
            <w:r>
              <w:rPr>
                <w:rFonts w:ascii="Arial Narrow" w:eastAsia="Times New Roman" w:hAnsi="Arial Narrow"/>
                <w:sz w:val="16"/>
                <w:szCs w:val="16"/>
              </w:rPr>
              <w:br/>
            </w:r>
            <w:r>
              <w:rPr>
                <w:rFonts w:ascii="Arial Narrow" w:eastAsia="Times New Roman" w:hAnsi="Arial Narrow"/>
                <w:b/>
                <w:bCs/>
                <w:sz w:val="16"/>
                <w:szCs w:val="16"/>
              </w:rPr>
              <w:t>Low certainty:</w:t>
            </w:r>
            <w:r>
              <w:rPr>
                <w:rFonts w:ascii="Arial Narrow" w:eastAsia="Times New Roman" w:hAnsi="Arial Narrow"/>
                <w:sz w:val="16"/>
                <w:szCs w:val="16"/>
              </w:rPr>
              <w:t xml:space="preserve"> Our confidence in the effect estimate is limited: The true effect may be substantially different from the estimate of the effect</w:t>
            </w:r>
            <w:r>
              <w:rPr>
                <w:rFonts w:ascii="Arial Narrow" w:eastAsia="Times New Roman" w:hAnsi="Arial Narrow"/>
                <w:sz w:val="16"/>
                <w:szCs w:val="16"/>
              </w:rPr>
              <w:br/>
            </w:r>
            <w:r>
              <w:rPr>
                <w:rFonts w:ascii="Arial Narrow" w:eastAsia="Times New Roman" w:hAnsi="Arial Narrow"/>
                <w:b/>
                <w:bCs/>
                <w:sz w:val="16"/>
                <w:szCs w:val="16"/>
              </w:rPr>
              <w:t>Very low certainty:</w:t>
            </w:r>
            <w:r>
              <w:rPr>
                <w:rFonts w:ascii="Arial Narrow" w:eastAsia="Times New Roman" w:hAnsi="Arial Narrow"/>
                <w:sz w:val="16"/>
                <w:szCs w:val="16"/>
              </w:rPr>
              <w:t xml:space="preserve"> We have very little confidence in the effect estimate: The true effect is likely to be substantially different from the estimate of effect </w:t>
            </w:r>
          </w:p>
        </w:tc>
      </w:tr>
    </w:tbl>
    <w:p w14:paraId="1FB01E93" w14:textId="7445281B" w:rsidR="00BD0086" w:rsidRDefault="00BD0086" w:rsidP="00BD0086">
      <w:pPr>
        <w:spacing w:before="0" w:after="0" w:line="240" w:lineRule="auto"/>
        <w:rPr>
          <w:rFonts w:ascii="Arial Narrow" w:eastAsia="Times New Roman" w:hAnsi="Arial Narrow"/>
          <w:color w:val="000000"/>
          <w:sz w:val="16"/>
          <w:szCs w:val="16"/>
          <w:lang w:val="en"/>
        </w:rPr>
      </w:pPr>
      <w:r>
        <w:rPr>
          <w:rFonts w:ascii="Arial Narrow" w:eastAsia="Times New Roman" w:hAnsi="Arial Narrow"/>
          <w:color w:val="000000"/>
          <w:sz w:val="16"/>
          <w:szCs w:val="16"/>
          <w:lang w:val="en"/>
        </w:rPr>
        <w:t xml:space="preserve">a. High or unclear risk of performance bias in all studies </w:t>
      </w:r>
    </w:p>
    <w:p w14:paraId="4291A0BA" w14:textId="1C20943D" w:rsidR="00BD0086" w:rsidRDefault="00BD0086" w:rsidP="00BD0086">
      <w:pPr>
        <w:spacing w:before="0" w:after="0" w:line="240" w:lineRule="auto"/>
        <w:rPr>
          <w:rFonts w:ascii="Arial Narrow" w:eastAsia="Times New Roman" w:hAnsi="Arial Narrow"/>
          <w:color w:val="000000"/>
          <w:sz w:val="16"/>
          <w:szCs w:val="16"/>
          <w:lang w:val="en"/>
        </w:rPr>
      </w:pPr>
      <w:r>
        <w:rPr>
          <w:rFonts w:ascii="Arial Narrow" w:eastAsia="Times New Roman" w:hAnsi="Arial Narrow"/>
          <w:color w:val="000000"/>
          <w:sz w:val="16"/>
          <w:szCs w:val="16"/>
          <w:lang w:val="en"/>
        </w:rPr>
        <w:t>b. Considerable heterogeneity</w:t>
      </w:r>
    </w:p>
    <w:p w14:paraId="67CFE9AB" w14:textId="77777777" w:rsidR="00BD0086" w:rsidRDefault="00BD0086" w:rsidP="00BD0086">
      <w:pPr>
        <w:spacing w:before="0" w:after="0" w:line="240" w:lineRule="auto"/>
        <w:rPr>
          <w:rFonts w:ascii="Arial Narrow" w:eastAsia="Times New Roman" w:hAnsi="Arial Narrow"/>
          <w:color w:val="000000"/>
          <w:sz w:val="16"/>
          <w:szCs w:val="16"/>
          <w:lang w:val="en"/>
        </w:rPr>
      </w:pPr>
      <w:r>
        <w:rPr>
          <w:rFonts w:ascii="Arial Narrow" w:eastAsia="Times New Roman" w:hAnsi="Arial Narrow"/>
          <w:color w:val="000000"/>
          <w:sz w:val="16"/>
          <w:szCs w:val="16"/>
          <w:lang w:val="en"/>
        </w:rPr>
        <w:t xml:space="preserve">c. Confidence interval crosses line of no effect </w:t>
      </w:r>
    </w:p>
    <w:p w14:paraId="2E4426C1" w14:textId="77777777" w:rsidR="00BD0086" w:rsidRDefault="00BD0086" w:rsidP="00BD0086">
      <w:pPr>
        <w:spacing w:before="0" w:after="0" w:line="240" w:lineRule="auto"/>
        <w:rPr>
          <w:rFonts w:ascii="Arial Narrow" w:eastAsia="Times New Roman" w:hAnsi="Arial Narrow"/>
          <w:color w:val="000000"/>
          <w:sz w:val="16"/>
          <w:szCs w:val="16"/>
          <w:lang w:val="en"/>
        </w:rPr>
      </w:pPr>
      <w:r>
        <w:rPr>
          <w:rFonts w:ascii="Arial Narrow" w:eastAsia="Times New Roman" w:hAnsi="Arial Narrow"/>
          <w:color w:val="000000"/>
          <w:sz w:val="16"/>
          <w:szCs w:val="16"/>
          <w:lang w:val="en"/>
        </w:rPr>
        <w:t xml:space="preserve">d. Substantial heterogeneity </w:t>
      </w:r>
    </w:p>
    <w:p w14:paraId="078F8798" w14:textId="77777777" w:rsidR="00BD0086" w:rsidRDefault="00BD0086" w:rsidP="00BD0086">
      <w:pPr>
        <w:spacing w:before="0" w:after="0" w:line="240" w:lineRule="auto"/>
        <w:rPr>
          <w:rFonts w:ascii="Arial Narrow" w:eastAsia="Times New Roman" w:hAnsi="Arial Narrow"/>
          <w:color w:val="000000"/>
          <w:sz w:val="16"/>
          <w:szCs w:val="16"/>
          <w:lang w:val="en"/>
        </w:rPr>
      </w:pPr>
      <w:r>
        <w:rPr>
          <w:rFonts w:ascii="Arial Narrow" w:eastAsia="Times New Roman" w:hAnsi="Arial Narrow"/>
          <w:color w:val="000000"/>
          <w:sz w:val="16"/>
          <w:szCs w:val="16"/>
          <w:lang w:val="en"/>
        </w:rPr>
        <w:t xml:space="preserve">e. Weight measured at different time points </w:t>
      </w:r>
    </w:p>
    <w:tbl>
      <w:tblPr>
        <w:tblW w:w="5000" w:type="pct"/>
        <w:tblCellMar>
          <w:top w:w="100" w:type="dxa"/>
          <w:left w:w="100" w:type="dxa"/>
          <w:bottom w:w="100" w:type="dxa"/>
          <w:right w:w="100" w:type="dxa"/>
        </w:tblCellMar>
        <w:tblLook w:val="04A0" w:firstRow="1" w:lastRow="0" w:firstColumn="1" w:lastColumn="0" w:noHBand="0" w:noVBand="1"/>
      </w:tblPr>
      <w:tblGrid>
        <w:gridCol w:w="1281"/>
        <w:gridCol w:w="1648"/>
        <w:gridCol w:w="1847"/>
        <w:gridCol w:w="1560"/>
        <w:gridCol w:w="1560"/>
        <w:gridCol w:w="1369"/>
      </w:tblGrid>
      <w:tr w:rsidR="009750ED" w:rsidRPr="00C33DBF" w14:paraId="4A2E301C" w14:textId="77777777" w:rsidTr="00C33DBF">
        <w:trPr>
          <w:cantSplit/>
          <w:tblHeader/>
        </w:trPr>
        <w:tc>
          <w:tcPr>
            <w:tcW w:w="5000" w:type="pct"/>
            <w:gridSpan w:val="6"/>
            <w:tcBorders>
              <w:top w:val="single" w:sz="12" w:space="0" w:color="000000"/>
              <w:left w:val="nil"/>
              <w:bottom w:val="single" w:sz="12" w:space="0" w:color="000000"/>
              <w:right w:val="nil"/>
            </w:tcBorders>
            <w:vAlign w:val="center"/>
            <w:hideMark/>
          </w:tcPr>
          <w:p w14:paraId="6264A581" w14:textId="08FAC1A4" w:rsidR="009750ED" w:rsidRPr="00C33DBF" w:rsidRDefault="00C33DBF" w:rsidP="00C33DBF">
            <w:pPr>
              <w:pStyle w:val="Heading5"/>
            </w:pPr>
            <w:r>
              <w:t xml:space="preserve">Dietary intervention </w:t>
            </w:r>
            <w:r w:rsidR="009750ED" w:rsidRPr="00C33DBF">
              <w:t xml:space="preserve">compared to </w:t>
            </w:r>
            <w:r>
              <w:t>usual</w:t>
            </w:r>
            <w:r w:rsidR="009750ED" w:rsidRPr="00C33DBF">
              <w:t xml:space="preserve"> care in pregnan</w:t>
            </w:r>
            <w:r>
              <w:t>cy — infant outcomes</w:t>
            </w:r>
          </w:p>
        </w:tc>
      </w:tr>
      <w:tr w:rsidR="009750ED" w14:paraId="192ABB29" w14:textId="77777777" w:rsidTr="00C33DBF">
        <w:trPr>
          <w:cantSplit/>
          <w:tblHeader/>
        </w:trPr>
        <w:tc>
          <w:tcPr>
            <w:tcW w:w="5000" w:type="pct"/>
            <w:gridSpan w:val="6"/>
            <w:tcBorders>
              <w:top w:val="single" w:sz="12" w:space="0" w:color="000000"/>
              <w:left w:val="nil"/>
              <w:bottom w:val="single" w:sz="12" w:space="0" w:color="000000"/>
              <w:right w:val="nil"/>
            </w:tcBorders>
            <w:vAlign w:val="center"/>
            <w:hideMark/>
          </w:tcPr>
          <w:p w14:paraId="68F891BD" w14:textId="77777777" w:rsidR="009750ED" w:rsidRDefault="009750ED" w:rsidP="001048CC">
            <w:pPr>
              <w:rPr>
                <w:rFonts w:ascii="Arial Narrow" w:eastAsia="Times New Roman" w:hAnsi="Arial Narrow"/>
                <w:sz w:val="16"/>
                <w:szCs w:val="16"/>
              </w:rPr>
            </w:pPr>
            <w:r>
              <w:rPr>
                <w:rFonts w:ascii="Arial Narrow" w:eastAsia="Times New Roman" w:hAnsi="Arial Narrow"/>
                <w:b/>
                <w:bCs/>
                <w:sz w:val="16"/>
                <w:szCs w:val="16"/>
              </w:rPr>
              <w:t>Patient or population</w:t>
            </w:r>
            <w:r>
              <w:rPr>
                <w:rFonts w:ascii="Arial Narrow" w:eastAsia="Times New Roman" w:hAnsi="Arial Narrow"/>
                <w:sz w:val="16"/>
                <w:szCs w:val="16"/>
              </w:rPr>
              <w:t xml:space="preserve">: pregnant women </w:t>
            </w:r>
          </w:p>
          <w:p w14:paraId="22FBEB42" w14:textId="77777777" w:rsidR="009750ED" w:rsidRDefault="009750ED" w:rsidP="001048CC">
            <w:pPr>
              <w:rPr>
                <w:rFonts w:ascii="Arial Narrow" w:eastAsia="Times New Roman" w:hAnsi="Arial Narrow"/>
                <w:sz w:val="16"/>
                <w:szCs w:val="16"/>
              </w:rPr>
            </w:pPr>
            <w:r>
              <w:rPr>
                <w:rFonts w:ascii="Arial Narrow" w:eastAsia="Times New Roman" w:hAnsi="Arial Narrow"/>
                <w:b/>
                <w:bCs/>
                <w:sz w:val="16"/>
                <w:szCs w:val="16"/>
              </w:rPr>
              <w:t>Setting</w:t>
            </w:r>
            <w:r>
              <w:rPr>
                <w:rFonts w:ascii="Arial Narrow" w:eastAsia="Times New Roman" w:hAnsi="Arial Narrow"/>
                <w:sz w:val="16"/>
                <w:szCs w:val="16"/>
              </w:rPr>
              <w:t xml:space="preserve">: Austria, Belgium, Denmark, Egypt, Finland, Ireland, Italy, Netherlands, Poland, Spain, United Kingdom, United States </w:t>
            </w:r>
          </w:p>
          <w:p w14:paraId="357D1686" w14:textId="2F3F9F34" w:rsidR="009750ED" w:rsidRDefault="009750ED" w:rsidP="001048CC">
            <w:pPr>
              <w:rPr>
                <w:rFonts w:ascii="Arial Narrow" w:eastAsia="Times New Roman" w:hAnsi="Arial Narrow"/>
                <w:sz w:val="16"/>
                <w:szCs w:val="16"/>
              </w:rPr>
            </w:pPr>
            <w:r>
              <w:rPr>
                <w:rFonts w:ascii="Arial Narrow" w:eastAsia="Times New Roman" w:hAnsi="Arial Narrow"/>
                <w:b/>
                <w:bCs/>
                <w:sz w:val="16"/>
                <w:szCs w:val="16"/>
              </w:rPr>
              <w:t>Intervention</w:t>
            </w:r>
            <w:r>
              <w:rPr>
                <w:rFonts w:ascii="Arial Narrow" w:eastAsia="Times New Roman" w:hAnsi="Arial Narrow"/>
                <w:sz w:val="16"/>
                <w:szCs w:val="16"/>
              </w:rPr>
              <w:t>: Diet</w:t>
            </w:r>
            <w:r w:rsidR="00C33DBF">
              <w:rPr>
                <w:rFonts w:ascii="Arial Narrow" w:eastAsia="Times New Roman" w:hAnsi="Arial Narrow"/>
                <w:sz w:val="16"/>
                <w:szCs w:val="16"/>
              </w:rPr>
              <w:t>ary intervention</w:t>
            </w:r>
          </w:p>
          <w:p w14:paraId="1AD5DA77" w14:textId="330F915A" w:rsidR="009750ED" w:rsidRDefault="009750ED" w:rsidP="00C33DBF">
            <w:pPr>
              <w:rPr>
                <w:rFonts w:ascii="Arial Narrow" w:eastAsia="Times New Roman" w:hAnsi="Arial Narrow"/>
                <w:sz w:val="16"/>
                <w:szCs w:val="16"/>
              </w:rPr>
            </w:pPr>
            <w:r>
              <w:rPr>
                <w:rFonts w:ascii="Arial Narrow" w:eastAsia="Times New Roman" w:hAnsi="Arial Narrow"/>
                <w:b/>
                <w:bCs/>
                <w:sz w:val="16"/>
                <w:szCs w:val="16"/>
              </w:rPr>
              <w:t>Comparison</w:t>
            </w:r>
            <w:r>
              <w:rPr>
                <w:rFonts w:ascii="Arial Narrow" w:eastAsia="Times New Roman" w:hAnsi="Arial Narrow"/>
                <w:sz w:val="16"/>
                <w:szCs w:val="16"/>
              </w:rPr>
              <w:t xml:space="preserve">: </w:t>
            </w:r>
            <w:r w:rsidR="00C33DBF">
              <w:rPr>
                <w:rFonts w:ascii="Arial Narrow" w:eastAsia="Times New Roman" w:hAnsi="Arial Narrow"/>
                <w:sz w:val="16"/>
                <w:szCs w:val="16"/>
              </w:rPr>
              <w:t>Usual</w:t>
            </w:r>
            <w:r>
              <w:rPr>
                <w:rFonts w:ascii="Arial Narrow" w:eastAsia="Times New Roman" w:hAnsi="Arial Narrow"/>
                <w:sz w:val="16"/>
                <w:szCs w:val="16"/>
              </w:rPr>
              <w:t xml:space="preserve"> care </w:t>
            </w:r>
          </w:p>
        </w:tc>
      </w:tr>
      <w:tr w:rsidR="001048CC" w14:paraId="7737D4D8" w14:textId="77777777" w:rsidTr="00C33DBF">
        <w:trPr>
          <w:cantSplit/>
          <w:tblHeader/>
        </w:trPr>
        <w:tc>
          <w:tcPr>
            <w:tcW w:w="691" w:type="pct"/>
            <w:vMerge w:val="restart"/>
            <w:tcBorders>
              <w:right w:val="single" w:sz="6" w:space="0" w:color="EFEFEF"/>
            </w:tcBorders>
            <w:shd w:val="clear" w:color="auto" w:fill="3271AA"/>
            <w:vAlign w:val="center"/>
            <w:hideMark/>
          </w:tcPr>
          <w:p w14:paraId="175AC2A7" w14:textId="77777777" w:rsidR="009750ED" w:rsidRDefault="009750ED" w:rsidP="001048CC">
            <w:pPr>
              <w:pStyle w:val="NormalWeb"/>
              <w:spacing w:before="0" w:beforeAutospacing="0" w:after="0" w:afterAutospacing="0"/>
              <w:jc w:val="center"/>
              <w:rPr>
                <w:rFonts w:ascii="Arial Narrow" w:eastAsiaTheme="minorEastAsia" w:hAnsi="Arial Narrow"/>
                <w:color w:val="FFFFFF"/>
                <w:sz w:val="16"/>
                <w:szCs w:val="16"/>
              </w:rPr>
            </w:pPr>
            <w:r>
              <w:rPr>
                <w:rFonts w:ascii="Arial Narrow" w:hAnsi="Arial Narrow"/>
                <w:color w:val="FFFFFF"/>
                <w:sz w:val="16"/>
                <w:szCs w:val="16"/>
              </w:rPr>
              <w:t>Outcomes</w:t>
            </w:r>
          </w:p>
        </w:tc>
        <w:tc>
          <w:tcPr>
            <w:tcW w:w="1886" w:type="pct"/>
            <w:gridSpan w:val="2"/>
            <w:tcBorders>
              <w:top w:val="single" w:sz="6" w:space="0" w:color="EFEFEF"/>
              <w:right w:val="single" w:sz="6" w:space="0" w:color="EFEFEF"/>
            </w:tcBorders>
            <w:shd w:val="clear" w:color="auto" w:fill="E0E0E0"/>
            <w:hideMark/>
          </w:tcPr>
          <w:p w14:paraId="0FEA4156" w14:textId="77777777" w:rsidR="009750ED" w:rsidRDefault="009750ED" w:rsidP="001048CC">
            <w:pPr>
              <w:pStyle w:val="NormalWeb"/>
              <w:spacing w:before="0" w:beforeAutospacing="0" w:after="0" w:afterAutospacing="0"/>
              <w:jc w:val="center"/>
              <w:rPr>
                <w:rFonts w:ascii="Arial Narrow" w:hAnsi="Arial Narrow"/>
                <w:b/>
                <w:bCs/>
                <w:sz w:val="16"/>
                <w:szCs w:val="16"/>
              </w:rPr>
            </w:pPr>
            <w:r>
              <w:rPr>
                <w:rFonts w:ascii="Arial Narrow" w:hAnsi="Arial Narrow"/>
                <w:b/>
                <w:bCs/>
                <w:sz w:val="16"/>
                <w:szCs w:val="16"/>
              </w:rPr>
              <w:t>Anticipated absolute effects</w:t>
            </w:r>
            <w:r>
              <w:rPr>
                <w:rFonts w:ascii="Arial Narrow" w:hAnsi="Arial Narrow"/>
                <w:b/>
                <w:bCs/>
                <w:sz w:val="16"/>
                <w:szCs w:val="16"/>
                <w:vertAlign w:val="superscript"/>
              </w:rPr>
              <w:t>*</w:t>
            </w:r>
            <w:r>
              <w:rPr>
                <w:rFonts w:ascii="Arial Narrow" w:hAnsi="Arial Narrow"/>
                <w:b/>
                <w:bCs/>
                <w:sz w:val="16"/>
                <w:szCs w:val="16"/>
              </w:rPr>
              <w:t xml:space="preserve"> </w:t>
            </w:r>
            <w:r>
              <w:rPr>
                <w:rFonts w:ascii="Arial Narrow" w:hAnsi="Arial Narrow"/>
                <w:sz w:val="16"/>
                <w:szCs w:val="16"/>
              </w:rPr>
              <w:t>(95% CI)</w:t>
            </w:r>
            <w:r>
              <w:rPr>
                <w:rFonts w:ascii="Arial Narrow" w:hAnsi="Arial Narrow"/>
                <w:b/>
                <w:bCs/>
                <w:sz w:val="16"/>
                <w:szCs w:val="16"/>
              </w:rPr>
              <w:t xml:space="preserve"> </w:t>
            </w:r>
          </w:p>
        </w:tc>
        <w:tc>
          <w:tcPr>
            <w:tcW w:w="842" w:type="pct"/>
            <w:vMerge w:val="restart"/>
            <w:tcBorders>
              <w:right w:val="single" w:sz="6" w:space="0" w:color="EFEFEF"/>
            </w:tcBorders>
            <w:shd w:val="clear" w:color="auto" w:fill="3271AA"/>
            <w:vAlign w:val="center"/>
            <w:hideMark/>
          </w:tcPr>
          <w:p w14:paraId="28D92A5B" w14:textId="77777777" w:rsidR="009750ED" w:rsidRDefault="009750ED" w:rsidP="001048CC">
            <w:pPr>
              <w:pStyle w:val="NormalWeb"/>
              <w:spacing w:before="0" w:beforeAutospacing="0" w:after="0" w:afterAutospacing="0"/>
              <w:jc w:val="center"/>
              <w:rPr>
                <w:rFonts w:ascii="Arial Narrow" w:hAnsi="Arial Narrow"/>
                <w:color w:val="FFFFFF"/>
                <w:sz w:val="16"/>
                <w:szCs w:val="16"/>
              </w:rPr>
            </w:pPr>
            <w:r>
              <w:rPr>
                <w:rFonts w:ascii="Arial Narrow" w:hAnsi="Arial Narrow"/>
                <w:color w:val="FFFFFF"/>
                <w:sz w:val="16"/>
                <w:szCs w:val="16"/>
              </w:rPr>
              <w:t>Relative effect</w:t>
            </w:r>
            <w:r>
              <w:rPr>
                <w:rFonts w:ascii="Arial Narrow" w:hAnsi="Arial Narrow"/>
                <w:color w:val="FFFFFF"/>
                <w:sz w:val="16"/>
                <w:szCs w:val="16"/>
              </w:rPr>
              <w:br/>
              <w:t xml:space="preserve">(95% CI) </w:t>
            </w:r>
          </w:p>
        </w:tc>
        <w:tc>
          <w:tcPr>
            <w:tcW w:w="842" w:type="pct"/>
            <w:vMerge w:val="restart"/>
            <w:tcBorders>
              <w:right w:val="single" w:sz="6" w:space="0" w:color="EFEFEF"/>
            </w:tcBorders>
            <w:shd w:val="clear" w:color="auto" w:fill="3271AA"/>
            <w:vAlign w:val="center"/>
            <w:hideMark/>
          </w:tcPr>
          <w:p w14:paraId="2E3A9BAF" w14:textId="77777777" w:rsidR="009750ED" w:rsidRDefault="009750ED" w:rsidP="001048CC">
            <w:pPr>
              <w:pStyle w:val="NormalWeb"/>
              <w:spacing w:before="0" w:beforeAutospacing="0" w:after="0" w:afterAutospacing="0"/>
              <w:jc w:val="center"/>
              <w:rPr>
                <w:rFonts w:ascii="Arial Narrow" w:hAnsi="Arial Narrow"/>
                <w:color w:val="FFFFFF"/>
                <w:sz w:val="16"/>
                <w:szCs w:val="16"/>
              </w:rPr>
            </w:pPr>
            <w:r>
              <w:rPr>
                <w:rFonts w:ascii="Arial Narrow" w:hAnsi="Arial Narrow"/>
                <w:color w:val="FFFFFF"/>
                <w:sz w:val="16"/>
                <w:szCs w:val="16"/>
              </w:rPr>
              <w:t xml:space="preserve">№ of participants </w:t>
            </w:r>
            <w:r>
              <w:rPr>
                <w:rFonts w:ascii="Arial Narrow" w:hAnsi="Arial Narrow"/>
                <w:color w:val="FFFFFF"/>
                <w:sz w:val="16"/>
                <w:szCs w:val="16"/>
              </w:rPr>
              <w:br/>
              <w:t xml:space="preserve">(studies) </w:t>
            </w:r>
          </w:p>
        </w:tc>
        <w:tc>
          <w:tcPr>
            <w:tcW w:w="739" w:type="pct"/>
            <w:vMerge w:val="restart"/>
            <w:tcBorders>
              <w:right w:val="single" w:sz="6" w:space="0" w:color="EFEFEF"/>
            </w:tcBorders>
            <w:shd w:val="clear" w:color="auto" w:fill="3271AA"/>
            <w:vAlign w:val="center"/>
            <w:hideMark/>
          </w:tcPr>
          <w:p w14:paraId="19734C03" w14:textId="77777777" w:rsidR="009750ED" w:rsidRDefault="009750ED" w:rsidP="001048CC">
            <w:pPr>
              <w:pStyle w:val="NormalWeb"/>
              <w:spacing w:before="0" w:beforeAutospacing="0" w:after="0" w:afterAutospacing="0"/>
              <w:jc w:val="center"/>
              <w:rPr>
                <w:rFonts w:ascii="Arial Narrow" w:hAnsi="Arial Narrow"/>
                <w:color w:val="FFFFFF"/>
                <w:sz w:val="16"/>
                <w:szCs w:val="16"/>
              </w:rPr>
            </w:pPr>
            <w:r>
              <w:rPr>
                <w:rFonts w:ascii="Arial Narrow" w:hAnsi="Arial Narrow"/>
                <w:color w:val="FFFFFF"/>
                <w:sz w:val="16"/>
                <w:szCs w:val="16"/>
              </w:rPr>
              <w:t>Certainty of the evidence</w:t>
            </w:r>
            <w:r>
              <w:rPr>
                <w:rFonts w:ascii="Arial Narrow" w:hAnsi="Arial Narrow"/>
                <w:color w:val="FFFFFF"/>
                <w:sz w:val="16"/>
                <w:szCs w:val="16"/>
              </w:rPr>
              <w:br/>
              <w:t xml:space="preserve">(GRADE) </w:t>
            </w:r>
          </w:p>
        </w:tc>
      </w:tr>
      <w:tr w:rsidR="001048CC" w14:paraId="73CB3959" w14:textId="77777777" w:rsidTr="00C33DBF">
        <w:trPr>
          <w:cantSplit/>
          <w:tblHeader/>
        </w:trPr>
        <w:tc>
          <w:tcPr>
            <w:tcW w:w="691" w:type="pct"/>
            <w:vMerge/>
            <w:tcBorders>
              <w:right w:val="single" w:sz="6" w:space="0" w:color="EFEFEF"/>
            </w:tcBorders>
            <w:vAlign w:val="center"/>
            <w:hideMark/>
          </w:tcPr>
          <w:p w14:paraId="33ED66CB" w14:textId="77777777" w:rsidR="009750ED" w:rsidRDefault="009750ED" w:rsidP="001048CC">
            <w:pPr>
              <w:rPr>
                <w:rFonts w:ascii="Arial Narrow" w:eastAsiaTheme="minorEastAsia" w:hAnsi="Arial Narrow"/>
                <w:color w:val="FFFFFF"/>
                <w:sz w:val="16"/>
                <w:szCs w:val="16"/>
              </w:rPr>
            </w:pPr>
          </w:p>
        </w:tc>
        <w:tc>
          <w:tcPr>
            <w:tcW w:w="889" w:type="pct"/>
            <w:tcBorders>
              <w:top w:val="single" w:sz="6" w:space="0" w:color="EFEFEF"/>
              <w:right w:val="single" w:sz="6" w:space="0" w:color="EFEFEF"/>
            </w:tcBorders>
            <w:shd w:val="clear" w:color="auto" w:fill="E0E0E0"/>
            <w:hideMark/>
          </w:tcPr>
          <w:p w14:paraId="358D4B32" w14:textId="77777777" w:rsidR="009750ED" w:rsidRDefault="009750ED" w:rsidP="001048CC">
            <w:pPr>
              <w:pStyle w:val="first-letter"/>
              <w:spacing w:before="0" w:beforeAutospacing="0" w:after="0" w:afterAutospacing="0"/>
              <w:jc w:val="center"/>
              <w:rPr>
                <w:rFonts w:ascii="Arial Narrow" w:hAnsi="Arial Narrow"/>
                <w:b/>
                <w:bCs/>
                <w:sz w:val="16"/>
                <w:szCs w:val="16"/>
              </w:rPr>
            </w:pPr>
            <w:r>
              <w:rPr>
                <w:rFonts w:ascii="Arial Narrow" w:hAnsi="Arial Narrow"/>
                <w:b/>
                <w:bCs/>
                <w:sz w:val="16"/>
                <w:szCs w:val="16"/>
              </w:rPr>
              <w:t>Risk with standard care</w:t>
            </w:r>
          </w:p>
        </w:tc>
        <w:tc>
          <w:tcPr>
            <w:tcW w:w="997" w:type="pct"/>
            <w:tcBorders>
              <w:top w:val="single" w:sz="6" w:space="0" w:color="EFEFEF"/>
              <w:right w:val="single" w:sz="6" w:space="0" w:color="EFEFEF"/>
            </w:tcBorders>
            <w:shd w:val="clear" w:color="auto" w:fill="E0E0E0"/>
            <w:hideMark/>
          </w:tcPr>
          <w:p w14:paraId="088A81A7" w14:textId="77777777" w:rsidR="009750ED" w:rsidRDefault="009750ED" w:rsidP="001048CC">
            <w:pPr>
              <w:pStyle w:val="first-letter"/>
              <w:spacing w:before="0" w:beforeAutospacing="0" w:after="0" w:afterAutospacing="0"/>
              <w:jc w:val="center"/>
              <w:rPr>
                <w:rFonts w:ascii="Arial Narrow" w:hAnsi="Arial Narrow"/>
                <w:b/>
                <w:bCs/>
                <w:sz w:val="16"/>
                <w:szCs w:val="16"/>
              </w:rPr>
            </w:pPr>
            <w:r>
              <w:rPr>
                <w:rFonts w:ascii="Arial Narrow" w:hAnsi="Arial Narrow"/>
                <w:b/>
                <w:bCs/>
                <w:sz w:val="16"/>
                <w:szCs w:val="16"/>
              </w:rPr>
              <w:t>Risk with Diet</w:t>
            </w:r>
          </w:p>
        </w:tc>
        <w:tc>
          <w:tcPr>
            <w:tcW w:w="842" w:type="pct"/>
            <w:vMerge/>
            <w:tcBorders>
              <w:right w:val="single" w:sz="6" w:space="0" w:color="EFEFEF"/>
            </w:tcBorders>
            <w:vAlign w:val="center"/>
            <w:hideMark/>
          </w:tcPr>
          <w:p w14:paraId="449C97E5" w14:textId="77777777" w:rsidR="009750ED" w:rsidRDefault="009750ED" w:rsidP="001048CC">
            <w:pPr>
              <w:rPr>
                <w:rFonts w:ascii="Arial Narrow" w:eastAsiaTheme="minorEastAsia" w:hAnsi="Arial Narrow"/>
                <w:color w:val="FFFFFF"/>
                <w:sz w:val="16"/>
                <w:szCs w:val="16"/>
              </w:rPr>
            </w:pPr>
          </w:p>
        </w:tc>
        <w:tc>
          <w:tcPr>
            <w:tcW w:w="842" w:type="pct"/>
            <w:vMerge/>
            <w:tcBorders>
              <w:right w:val="single" w:sz="6" w:space="0" w:color="EFEFEF"/>
            </w:tcBorders>
            <w:vAlign w:val="center"/>
            <w:hideMark/>
          </w:tcPr>
          <w:p w14:paraId="467BF6D2" w14:textId="77777777" w:rsidR="009750ED" w:rsidRDefault="009750ED" w:rsidP="001048CC">
            <w:pPr>
              <w:rPr>
                <w:rFonts w:ascii="Arial Narrow" w:eastAsiaTheme="minorEastAsia" w:hAnsi="Arial Narrow"/>
                <w:color w:val="FFFFFF"/>
                <w:sz w:val="16"/>
                <w:szCs w:val="16"/>
              </w:rPr>
            </w:pPr>
          </w:p>
        </w:tc>
        <w:tc>
          <w:tcPr>
            <w:tcW w:w="739" w:type="pct"/>
            <w:vMerge/>
            <w:tcBorders>
              <w:right w:val="single" w:sz="6" w:space="0" w:color="EFEFEF"/>
            </w:tcBorders>
            <w:vAlign w:val="center"/>
            <w:hideMark/>
          </w:tcPr>
          <w:p w14:paraId="1CB8ACD5" w14:textId="77777777" w:rsidR="009750ED" w:rsidRDefault="009750ED" w:rsidP="001048CC">
            <w:pPr>
              <w:rPr>
                <w:rFonts w:ascii="Arial Narrow" w:eastAsiaTheme="minorEastAsia" w:hAnsi="Arial Narrow"/>
                <w:color w:val="FFFFFF"/>
                <w:sz w:val="16"/>
                <w:szCs w:val="16"/>
              </w:rPr>
            </w:pPr>
          </w:p>
        </w:tc>
      </w:tr>
      <w:tr w:rsidR="001048CC" w14:paraId="13FB8EE0" w14:textId="77777777" w:rsidTr="00C33DBF">
        <w:trPr>
          <w:cantSplit/>
        </w:trPr>
        <w:tc>
          <w:tcPr>
            <w:tcW w:w="691" w:type="pct"/>
            <w:tcBorders>
              <w:top w:val="single" w:sz="6" w:space="0" w:color="000000"/>
              <w:left w:val="nil"/>
              <w:bottom w:val="single" w:sz="6" w:space="0" w:color="000000"/>
              <w:right w:val="nil"/>
            </w:tcBorders>
            <w:vAlign w:val="center"/>
            <w:hideMark/>
          </w:tcPr>
          <w:p w14:paraId="56640098" w14:textId="77777777" w:rsidR="009750ED" w:rsidRDefault="009750ED" w:rsidP="001048CC">
            <w:pPr>
              <w:jc w:val="center"/>
              <w:rPr>
                <w:rFonts w:ascii="Arial Narrow" w:eastAsia="Times New Roman" w:hAnsi="Arial Narrow"/>
                <w:sz w:val="16"/>
                <w:szCs w:val="16"/>
              </w:rPr>
            </w:pPr>
            <w:r>
              <w:rPr>
                <w:rStyle w:val="label"/>
                <w:rFonts w:ascii="Arial Narrow" w:eastAsia="Times New Roman" w:hAnsi="Arial Narrow"/>
                <w:szCs w:val="18"/>
              </w:rPr>
              <w:t>Preterm birth</w:t>
            </w:r>
            <w:r>
              <w:rPr>
                <w:rFonts w:ascii="Arial Narrow" w:eastAsia="Times New Roman" w:hAnsi="Arial Narrow"/>
                <w:sz w:val="16"/>
                <w:szCs w:val="16"/>
              </w:rPr>
              <w:t xml:space="preserve"> </w:t>
            </w:r>
          </w:p>
        </w:tc>
        <w:tc>
          <w:tcPr>
            <w:tcW w:w="889" w:type="pct"/>
            <w:tcBorders>
              <w:top w:val="single" w:sz="6" w:space="0" w:color="000000"/>
              <w:left w:val="nil"/>
              <w:bottom w:val="single" w:sz="6" w:space="0" w:color="000000"/>
              <w:right w:val="nil"/>
            </w:tcBorders>
            <w:vAlign w:val="center"/>
            <w:hideMark/>
          </w:tcPr>
          <w:p w14:paraId="5577AB66" w14:textId="77777777" w:rsidR="009750ED" w:rsidRDefault="009750ED" w:rsidP="001048CC">
            <w:pPr>
              <w:rPr>
                <w:rFonts w:ascii="Arial Narrow" w:eastAsia="Times New Roman" w:hAnsi="Arial Narrow"/>
                <w:sz w:val="16"/>
                <w:szCs w:val="16"/>
              </w:rPr>
            </w:pPr>
            <w:r>
              <w:rPr>
                <w:rFonts w:ascii="Arial Narrow" w:eastAsia="Times New Roman" w:hAnsi="Arial Narrow"/>
                <w:sz w:val="16"/>
                <w:szCs w:val="16"/>
              </w:rPr>
              <w:t xml:space="preserve">49 per 1,000 </w:t>
            </w:r>
          </w:p>
        </w:tc>
        <w:tc>
          <w:tcPr>
            <w:tcW w:w="997" w:type="pct"/>
            <w:tcBorders>
              <w:top w:val="single" w:sz="6" w:space="0" w:color="000000"/>
              <w:left w:val="nil"/>
              <w:bottom w:val="single" w:sz="6" w:space="0" w:color="000000"/>
              <w:right w:val="nil"/>
            </w:tcBorders>
            <w:shd w:val="clear" w:color="auto" w:fill="EBEBEB"/>
            <w:hideMark/>
          </w:tcPr>
          <w:p w14:paraId="6AF73C46" w14:textId="77777777" w:rsidR="009750ED" w:rsidRDefault="009750ED" w:rsidP="001048CC">
            <w:pPr>
              <w:jc w:val="center"/>
              <w:rPr>
                <w:rFonts w:ascii="Arial Narrow" w:eastAsia="Times New Roman" w:hAnsi="Arial Narrow"/>
                <w:sz w:val="16"/>
                <w:szCs w:val="16"/>
              </w:rPr>
            </w:pPr>
            <w:r>
              <w:rPr>
                <w:rStyle w:val="cell-value"/>
                <w:rFonts w:ascii="Arial Narrow" w:eastAsia="Times New Roman" w:hAnsi="Arial Narrow"/>
                <w:b/>
                <w:bCs/>
                <w:szCs w:val="18"/>
              </w:rPr>
              <w:t>21 per 1,000</w:t>
            </w:r>
            <w:r>
              <w:rPr>
                <w:rFonts w:ascii="Arial Narrow" w:eastAsia="Times New Roman" w:hAnsi="Arial Narrow"/>
                <w:szCs w:val="18"/>
              </w:rPr>
              <w:br/>
            </w:r>
            <w:r>
              <w:rPr>
                <w:rStyle w:val="cell-value"/>
                <w:rFonts w:ascii="Arial Narrow" w:eastAsia="Times New Roman" w:hAnsi="Arial Narrow"/>
                <w:szCs w:val="18"/>
              </w:rPr>
              <w:t>(12 to 39)</w:t>
            </w:r>
            <w:r>
              <w:rPr>
                <w:rFonts w:ascii="Arial Narrow" w:eastAsia="Times New Roman" w:hAnsi="Arial Narrow"/>
                <w:sz w:val="16"/>
                <w:szCs w:val="16"/>
              </w:rPr>
              <w:t xml:space="preserve"> </w:t>
            </w:r>
          </w:p>
        </w:tc>
        <w:tc>
          <w:tcPr>
            <w:tcW w:w="842" w:type="pct"/>
            <w:tcBorders>
              <w:top w:val="single" w:sz="6" w:space="0" w:color="000000"/>
              <w:left w:val="nil"/>
              <w:bottom w:val="single" w:sz="6" w:space="0" w:color="000000"/>
              <w:right w:val="nil"/>
            </w:tcBorders>
            <w:vAlign w:val="center"/>
            <w:hideMark/>
          </w:tcPr>
          <w:p w14:paraId="29D02990" w14:textId="77777777" w:rsidR="009750ED" w:rsidRDefault="009750ED" w:rsidP="001048CC">
            <w:pPr>
              <w:jc w:val="center"/>
              <w:rPr>
                <w:rFonts w:ascii="Arial Narrow" w:eastAsia="Times New Roman" w:hAnsi="Arial Narrow"/>
                <w:sz w:val="16"/>
                <w:szCs w:val="16"/>
              </w:rPr>
            </w:pPr>
            <w:r>
              <w:rPr>
                <w:rStyle w:val="block"/>
                <w:rFonts w:ascii="Arial Narrow" w:eastAsia="Times New Roman" w:hAnsi="Arial Narrow"/>
                <w:b/>
                <w:bCs/>
                <w:sz w:val="16"/>
                <w:szCs w:val="16"/>
              </w:rPr>
              <w:t>RR 0.43</w:t>
            </w:r>
            <w:r>
              <w:rPr>
                <w:rFonts w:ascii="Arial Narrow" w:eastAsia="Times New Roman" w:hAnsi="Arial Narrow"/>
                <w:sz w:val="16"/>
                <w:szCs w:val="16"/>
              </w:rPr>
              <w:br/>
            </w:r>
            <w:r>
              <w:rPr>
                <w:rStyle w:val="cell"/>
                <w:rFonts w:ascii="Arial Narrow" w:hAnsi="Arial Narrow"/>
                <w:sz w:val="16"/>
                <w:szCs w:val="16"/>
              </w:rPr>
              <w:t>(0.24 to 0.79)</w:t>
            </w:r>
            <w:r>
              <w:rPr>
                <w:rFonts w:ascii="Arial Narrow" w:eastAsia="Times New Roman" w:hAnsi="Arial Narrow"/>
                <w:sz w:val="16"/>
                <w:szCs w:val="16"/>
              </w:rPr>
              <w:t xml:space="preserve"> </w:t>
            </w:r>
          </w:p>
        </w:tc>
        <w:tc>
          <w:tcPr>
            <w:tcW w:w="842" w:type="pct"/>
            <w:tcBorders>
              <w:top w:val="single" w:sz="6" w:space="0" w:color="000000"/>
              <w:left w:val="nil"/>
              <w:bottom w:val="single" w:sz="6" w:space="0" w:color="000000"/>
              <w:right w:val="nil"/>
            </w:tcBorders>
            <w:vAlign w:val="center"/>
            <w:hideMark/>
          </w:tcPr>
          <w:p w14:paraId="31D754F3" w14:textId="5AC8E378" w:rsidR="009750ED" w:rsidRDefault="009750ED" w:rsidP="001048CC">
            <w:pPr>
              <w:jc w:val="center"/>
              <w:rPr>
                <w:rFonts w:ascii="Arial Narrow" w:eastAsia="Times New Roman" w:hAnsi="Arial Narrow"/>
                <w:sz w:val="16"/>
                <w:szCs w:val="16"/>
              </w:rPr>
            </w:pPr>
            <w:r>
              <w:rPr>
                <w:rFonts w:ascii="Arial Narrow" w:eastAsia="Times New Roman" w:hAnsi="Arial Narrow"/>
                <w:sz w:val="16"/>
                <w:szCs w:val="16"/>
              </w:rPr>
              <w:t>1</w:t>
            </w:r>
            <w:r w:rsidR="003718D1">
              <w:rPr>
                <w:rFonts w:ascii="Arial Narrow" w:eastAsia="Times New Roman" w:hAnsi="Arial Narrow"/>
                <w:sz w:val="16"/>
                <w:szCs w:val="16"/>
              </w:rPr>
              <w:t>,</w:t>
            </w:r>
            <w:r>
              <w:rPr>
                <w:rFonts w:ascii="Arial Narrow" w:eastAsia="Times New Roman" w:hAnsi="Arial Narrow"/>
                <w:sz w:val="16"/>
                <w:szCs w:val="16"/>
              </w:rPr>
              <w:t>296</w:t>
            </w:r>
            <w:r>
              <w:rPr>
                <w:rFonts w:ascii="Arial Narrow" w:eastAsia="Times New Roman" w:hAnsi="Arial Narrow"/>
                <w:sz w:val="16"/>
                <w:szCs w:val="16"/>
              </w:rPr>
              <w:br/>
              <w:t xml:space="preserve">(4 RCTs) </w:t>
            </w:r>
          </w:p>
        </w:tc>
        <w:tc>
          <w:tcPr>
            <w:tcW w:w="739" w:type="pct"/>
            <w:tcBorders>
              <w:top w:val="single" w:sz="6" w:space="0" w:color="000000"/>
              <w:left w:val="nil"/>
              <w:bottom w:val="single" w:sz="6" w:space="0" w:color="000000"/>
              <w:right w:val="nil"/>
            </w:tcBorders>
            <w:vAlign w:val="center"/>
            <w:hideMark/>
          </w:tcPr>
          <w:p w14:paraId="2CE2CDBD" w14:textId="77777777" w:rsidR="009750ED" w:rsidRDefault="009750ED" w:rsidP="001048CC">
            <w:pPr>
              <w:jc w:val="center"/>
              <w:rPr>
                <w:rFonts w:ascii="Arial Narrow" w:eastAsia="Times New Roman" w:hAnsi="Arial Narrow"/>
                <w:sz w:val="16"/>
                <w:szCs w:val="16"/>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Pr>
                <w:rStyle w:val="quality-text"/>
                <w:rFonts w:ascii="Arial Narrow" w:eastAsia="Times New Roman" w:hAnsi="Arial Narrow"/>
                <w:sz w:val="16"/>
                <w:szCs w:val="16"/>
              </w:rPr>
              <w:t>MODERATE</w:t>
            </w:r>
            <w:r>
              <w:rPr>
                <w:rFonts w:ascii="Arial Narrow" w:eastAsia="Times New Roman" w:hAnsi="Arial Narrow"/>
                <w:sz w:val="16"/>
                <w:szCs w:val="16"/>
              </w:rPr>
              <w:t xml:space="preserve"> </w:t>
            </w:r>
            <w:r>
              <w:rPr>
                <w:rFonts w:ascii="Arial Narrow" w:eastAsia="Times New Roman" w:hAnsi="Arial Narrow"/>
                <w:sz w:val="16"/>
                <w:szCs w:val="16"/>
                <w:vertAlign w:val="superscript"/>
              </w:rPr>
              <w:t>a</w:t>
            </w:r>
          </w:p>
        </w:tc>
      </w:tr>
      <w:tr w:rsidR="001048CC" w14:paraId="59294221" w14:textId="77777777" w:rsidTr="00C33DBF">
        <w:trPr>
          <w:cantSplit/>
        </w:trPr>
        <w:tc>
          <w:tcPr>
            <w:tcW w:w="691" w:type="pct"/>
            <w:tcBorders>
              <w:top w:val="single" w:sz="6" w:space="0" w:color="000000"/>
              <w:left w:val="nil"/>
              <w:bottom w:val="single" w:sz="6" w:space="0" w:color="000000"/>
              <w:right w:val="nil"/>
            </w:tcBorders>
            <w:vAlign w:val="center"/>
            <w:hideMark/>
          </w:tcPr>
          <w:p w14:paraId="34A4D83B" w14:textId="77777777" w:rsidR="009750ED" w:rsidRDefault="009750ED" w:rsidP="001048CC">
            <w:pPr>
              <w:jc w:val="center"/>
              <w:rPr>
                <w:rFonts w:ascii="Arial Narrow" w:eastAsia="Times New Roman" w:hAnsi="Arial Narrow"/>
                <w:sz w:val="16"/>
                <w:szCs w:val="16"/>
              </w:rPr>
            </w:pPr>
            <w:r>
              <w:rPr>
                <w:rStyle w:val="label"/>
                <w:rFonts w:ascii="Arial Narrow" w:eastAsia="Times New Roman" w:hAnsi="Arial Narrow"/>
                <w:szCs w:val="18"/>
              </w:rPr>
              <w:t>Macrosomia</w:t>
            </w:r>
            <w:r>
              <w:rPr>
                <w:rFonts w:ascii="Arial Narrow" w:eastAsia="Times New Roman" w:hAnsi="Arial Narrow"/>
                <w:sz w:val="16"/>
                <w:szCs w:val="16"/>
              </w:rPr>
              <w:t xml:space="preserve"> </w:t>
            </w:r>
          </w:p>
        </w:tc>
        <w:tc>
          <w:tcPr>
            <w:tcW w:w="889" w:type="pct"/>
            <w:tcBorders>
              <w:top w:val="single" w:sz="6" w:space="0" w:color="000000"/>
              <w:left w:val="nil"/>
              <w:bottom w:val="single" w:sz="6" w:space="0" w:color="000000"/>
              <w:right w:val="nil"/>
            </w:tcBorders>
            <w:vAlign w:val="center"/>
            <w:hideMark/>
          </w:tcPr>
          <w:p w14:paraId="33081365" w14:textId="77777777" w:rsidR="009750ED" w:rsidRDefault="009750ED" w:rsidP="001048CC">
            <w:pPr>
              <w:rPr>
                <w:rFonts w:ascii="Arial Narrow" w:eastAsia="Times New Roman" w:hAnsi="Arial Narrow"/>
                <w:sz w:val="16"/>
                <w:szCs w:val="16"/>
              </w:rPr>
            </w:pPr>
            <w:r>
              <w:rPr>
                <w:rFonts w:ascii="Arial Narrow" w:eastAsia="Times New Roman" w:hAnsi="Arial Narrow"/>
                <w:sz w:val="16"/>
                <w:szCs w:val="16"/>
              </w:rPr>
              <w:t xml:space="preserve">377 per 1,000 </w:t>
            </w:r>
          </w:p>
        </w:tc>
        <w:tc>
          <w:tcPr>
            <w:tcW w:w="997" w:type="pct"/>
            <w:tcBorders>
              <w:top w:val="single" w:sz="6" w:space="0" w:color="000000"/>
              <w:left w:val="nil"/>
              <w:bottom w:val="single" w:sz="6" w:space="0" w:color="000000"/>
              <w:right w:val="nil"/>
            </w:tcBorders>
            <w:shd w:val="clear" w:color="auto" w:fill="EBEBEB"/>
            <w:hideMark/>
          </w:tcPr>
          <w:p w14:paraId="57DCD9DD" w14:textId="77777777" w:rsidR="009750ED" w:rsidRDefault="009750ED" w:rsidP="001048CC">
            <w:pPr>
              <w:jc w:val="center"/>
              <w:rPr>
                <w:rFonts w:ascii="Arial Narrow" w:eastAsia="Times New Roman" w:hAnsi="Arial Narrow"/>
                <w:sz w:val="16"/>
                <w:szCs w:val="16"/>
              </w:rPr>
            </w:pPr>
            <w:r>
              <w:rPr>
                <w:rStyle w:val="cell-value"/>
                <w:rFonts w:ascii="Arial Narrow" w:eastAsia="Times New Roman" w:hAnsi="Arial Narrow"/>
                <w:b/>
                <w:bCs/>
                <w:szCs w:val="18"/>
              </w:rPr>
              <w:t>366 per 1,000</w:t>
            </w:r>
            <w:r>
              <w:rPr>
                <w:rFonts w:ascii="Arial Narrow" w:eastAsia="Times New Roman" w:hAnsi="Arial Narrow"/>
                <w:szCs w:val="18"/>
              </w:rPr>
              <w:br/>
            </w:r>
            <w:r>
              <w:rPr>
                <w:rStyle w:val="cell-value"/>
                <w:rFonts w:ascii="Arial Narrow" w:eastAsia="Times New Roman" w:hAnsi="Arial Narrow"/>
                <w:szCs w:val="18"/>
              </w:rPr>
              <w:t>(317 to 419)</w:t>
            </w:r>
            <w:r>
              <w:rPr>
                <w:rFonts w:ascii="Arial Narrow" w:eastAsia="Times New Roman" w:hAnsi="Arial Narrow"/>
                <w:sz w:val="16"/>
                <w:szCs w:val="16"/>
              </w:rPr>
              <w:t xml:space="preserve"> </w:t>
            </w:r>
          </w:p>
        </w:tc>
        <w:tc>
          <w:tcPr>
            <w:tcW w:w="842" w:type="pct"/>
            <w:tcBorders>
              <w:top w:val="single" w:sz="6" w:space="0" w:color="000000"/>
              <w:left w:val="nil"/>
              <w:bottom w:val="single" w:sz="6" w:space="0" w:color="000000"/>
              <w:right w:val="nil"/>
            </w:tcBorders>
            <w:vAlign w:val="center"/>
            <w:hideMark/>
          </w:tcPr>
          <w:p w14:paraId="4E9EDAC3" w14:textId="77777777" w:rsidR="009750ED" w:rsidRDefault="009750ED" w:rsidP="001048CC">
            <w:pPr>
              <w:jc w:val="center"/>
              <w:rPr>
                <w:rFonts w:ascii="Arial Narrow" w:eastAsia="Times New Roman" w:hAnsi="Arial Narrow"/>
                <w:sz w:val="16"/>
                <w:szCs w:val="16"/>
              </w:rPr>
            </w:pPr>
            <w:r>
              <w:rPr>
                <w:rStyle w:val="block"/>
                <w:rFonts w:ascii="Arial Narrow" w:eastAsia="Times New Roman" w:hAnsi="Arial Narrow"/>
                <w:b/>
                <w:bCs/>
                <w:sz w:val="16"/>
                <w:szCs w:val="16"/>
              </w:rPr>
              <w:t>RR 0.97</w:t>
            </w:r>
            <w:r>
              <w:rPr>
                <w:rFonts w:ascii="Arial Narrow" w:eastAsia="Times New Roman" w:hAnsi="Arial Narrow"/>
                <w:sz w:val="16"/>
                <w:szCs w:val="16"/>
              </w:rPr>
              <w:br/>
            </w:r>
            <w:r>
              <w:rPr>
                <w:rStyle w:val="cell"/>
                <w:rFonts w:ascii="Arial Narrow" w:hAnsi="Arial Narrow"/>
                <w:sz w:val="16"/>
                <w:szCs w:val="16"/>
              </w:rPr>
              <w:t>(0.84 to 1.11)</w:t>
            </w:r>
            <w:r>
              <w:rPr>
                <w:rFonts w:ascii="Arial Narrow" w:eastAsia="Times New Roman" w:hAnsi="Arial Narrow"/>
                <w:sz w:val="16"/>
                <w:szCs w:val="16"/>
              </w:rPr>
              <w:t xml:space="preserve"> </w:t>
            </w:r>
          </w:p>
        </w:tc>
        <w:tc>
          <w:tcPr>
            <w:tcW w:w="842" w:type="pct"/>
            <w:tcBorders>
              <w:top w:val="single" w:sz="6" w:space="0" w:color="000000"/>
              <w:left w:val="nil"/>
              <w:bottom w:val="single" w:sz="6" w:space="0" w:color="000000"/>
              <w:right w:val="nil"/>
            </w:tcBorders>
            <w:vAlign w:val="center"/>
            <w:hideMark/>
          </w:tcPr>
          <w:p w14:paraId="3F3B3EC3" w14:textId="67CB562C" w:rsidR="009750ED" w:rsidRDefault="009750ED" w:rsidP="001048CC">
            <w:pPr>
              <w:jc w:val="center"/>
              <w:rPr>
                <w:rFonts w:ascii="Arial Narrow" w:eastAsia="Times New Roman" w:hAnsi="Arial Narrow"/>
                <w:sz w:val="16"/>
                <w:szCs w:val="16"/>
              </w:rPr>
            </w:pPr>
            <w:r>
              <w:rPr>
                <w:rFonts w:ascii="Arial Narrow" w:eastAsia="Times New Roman" w:hAnsi="Arial Narrow"/>
                <w:sz w:val="16"/>
                <w:szCs w:val="16"/>
              </w:rPr>
              <w:t>1</w:t>
            </w:r>
            <w:r w:rsidR="003718D1">
              <w:rPr>
                <w:rFonts w:ascii="Arial Narrow" w:eastAsia="Times New Roman" w:hAnsi="Arial Narrow"/>
                <w:sz w:val="16"/>
                <w:szCs w:val="16"/>
              </w:rPr>
              <w:t>,</w:t>
            </w:r>
            <w:r>
              <w:rPr>
                <w:rFonts w:ascii="Arial Narrow" w:eastAsia="Times New Roman" w:hAnsi="Arial Narrow"/>
                <w:sz w:val="16"/>
                <w:szCs w:val="16"/>
              </w:rPr>
              <w:t>138</w:t>
            </w:r>
            <w:r>
              <w:rPr>
                <w:rFonts w:ascii="Arial Narrow" w:eastAsia="Times New Roman" w:hAnsi="Arial Narrow"/>
                <w:sz w:val="16"/>
                <w:szCs w:val="16"/>
              </w:rPr>
              <w:br/>
              <w:t xml:space="preserve">(3 RCTs) </w:t>
            </w:r>
          </w:p>
        </w:tc>
        <w:tc>
          <w:tcPr>
            <w:tcW w:w="739" w:type="pct"/>
            <w:tcBorders>
              <w:top w:val="single" w:sz="6" w:space="0" w:color="000000"/>
              <w:left w:val="nil"/>
              <w:bottom w:val="single" w:sz="6" w:space="0" w:color="000000"/>
              <w:right w:val="nil"/>
            </w:tcBorders>
            <w:vAlign w:val="center"/>
            <w:hideMark/>
          </w:tcPr>
          <w:p w14:paraId="5EE38319" w14:textId="77777777" w:rsidR="009750ED" w:rsidRDefault="009750ED" w:rsidP="001048CC">
            <w:pPr>
              <w:jc w:val="center"/>
              <w:rPr>
                <w:rFonts w:ascii="Arial Narrow" w:eastAsia="Times New Roman" w:hAnsi="Arial Narrow"/>
                <w:sz w:val="16"/>
                <w:szCs w:val="16"/>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Pr>
                <w:rStyle w:val="quality-text"/>
                <w:rFonts w:ascii="Arial Narrow" w:eastAsia="Times New Roman" w:hAnsi="Arial Narrow"/>
                <w:sz w:val="16"/>
                <w:szCs w:val="16"/>
              </w:rPr>
              <w:t>VERY LOW</w:t>
            </w:r>
            <w:r>
              <w:rPr>
                <w:rFonts w:ascii="Arial Narrow" w:eastAsia="Times New Roman" w:hAnsi="Arial Narrow"/>
                <w:sz w:val="16"/>
                <w:szCs w:val="16"/>
              </w:rPr>
              <w:t xml:space="preserve"> </w:t>
            </w:r>
            <w:r>
              <w:rPr>
                <w:rFonts w:ascii="Arial Narrow" w:eastAsia="Times New Roman" w:hAnsi="Arial Narrow"/>
                <w:sz w:val="16"/>
                <w:szCs w:val="16"/>
                <w:vertAlign w:val="superscript"/>
              </w:rPr>
              <w:t>a</w:t>
            </w:r>
            <w:r>
              <w:rPr>
                <w:rStyle w:val="comma"/>
                <w:rFonts w:ascii="Arial Narrow" w:eastAsia="Times New Roman" w:hAnsi="Arial Narrow"/>
                <w:sz w:val="16"/>
                <w:szCs w:val="16"/>
                <w:vertAlign w:val="superscript"/>
              </w:rPr>
              <w:t>,</w:t>
            </w:r>
            <w:r>
              <w:rPr>
                <w:rFonts w:ascii="Arial Narrow" w:eastAsia="Times New Roman" w:hAnsi="Arial Narrow"/>
                <w:sz w:val="16"/>
                <w:szCs w:val="16"/>
                <w:vertAlign w:val="superscript"/>
              </w:rPr>
              <w:t>b</w:t>
            </w:r>
            <w:r>
              <w:rPr>
                <w:rStyle w:val="comma"/>
                <w:rFonts w:ascii="Arial Narrow" w:eastAsia="Times New Roman" w:hAnsi="Arial Narrow"/>
                <w:sz w:val="16"/>
                <w:szCs w:val="16"/>
                <w:vertAlign w:val="superscript"/>
              </w:rPr>
              <w:t>,</w:t>
            </w:r>
            <w:r>
              <w:rPr>
                <w:rFonts w:ascii="Arial Narrow" w:eastAsia="Times New Roman" w:hAnsi="Arial Narrow"/>
                <w:sz w:val="16"/>
                <w:szCs w:val="16"/>
                <w:vertAlign w:val="superscript"/>
              </w:rPr>
              <w:t>c</w:t>
            </w:r>
          </w:p>
        </w:tc>
      </w:tr>
      <w:tr w:rsidR="001048CC" w14:paraId="3E88E7DC" w14:textId="77777777" w:rsidTr="00C33DBF">
        <w:trPr>
          <w:cantSplit/>
        </w:trPr>
        <w:tc>
          <w:tcPr>
            <w:tcW w:w="691" w:type="pct"/>
            <w:tcBorders>
              <w:top w:val="single" w:sz="6" w:space="0" w:color="000000"/>
              <w:left w:val="nil"/>
              <w:bottom w:val="single" w:sz="6" w:space="0" w:color="000000"/>
              <w:right w:val="nil"/>
            </w:tcBorders>
            <w:vAlign w:val="center"/>
            <w:hideMark/>
          </w:tcPr>
          <w:p w14:paraId="1EDAC2FB" w14:textId="77777777" w:rsidR="009750ED" w:rsidRDefault="009750ED" w:rsidP="001048CC">
            <w:pPr>
              <w:jc w:val="center"/>
              <w:rPr>
                <w:rFonts w:ascii="Arial Narrow" w:eastAsia="Times New Roman" w:hAnsi="Arial Narrow"/>
                <w:sz w:val="16"/>
                <w:szCs w:val="16"/>
              </w:rPr>
            </w:pPr>
            <w:r>
              <w:rPr>
                <w:rStyle w:val="label"/>
                <w:rFonts w:ascii="Arial Narrow" w:eastAsia="Times New Roman" w:hAnsi="Arial Narrow"/>
                <w:szCs w:val="18"/>
              </w:rPr>
              <w:t>Childhood weight</w:t>
            </w:r>
            <w:r>
              <w:rPr>
                <w:rFonts w:ascii="Arial Narrow" w:eastAsia="Times New Roman" w:hAnsi="Arial Narrow"/>
                <w:sz w:val="16"/>
                <w:szCs w:val="16"/>
              </w:rPr>
              <w:t xml:space="preserve"> </w:t>
            </w:r>
          </w:p>
        </w:tc>
        <w:tc>
          <w:tcPr>
            <w:tcW w:w="889" w:type="pct"/>
            <w:tcBorders>
              <w:top w:val="single" w:sz="6" w:space="0" w:color="000000"/>
              <w:left w:val="nil"/>
              <w:bottom w:val="single" w:sz="6" w:space="0" w:color="000000"/>
              <w:right w:val="nil"/>
            </w:tcBorders>
            <w:shd w:val="clear" w:color="auto" w:fill="EBEBEB"/>
            <w:vAlign w:val="center"/>
            <w:hideMark/>
          </w:tcPr>
          <w:p w14:paraId="4976EC9A" w14:textId="77777777" w:rsidR="009750ED" w:rsidRDefault="009750ED" w:rsidP="001048CC">
            <w:pPr>
              <w:jc w:val="center"/>
              <w:rPr>
                <w:rFonts w:ascii="Arial Narrow" w:eastAsia="Times New Roman" w:hAnsi="Arial Narrow"/>
                <w:sz w:val="16"/>
                <w:szCs w:val="16"/>
              </w:rPr>
            </w:pPr>
            <w:r>
              <w:rPr>
                <w:rStyle w:val="cell-value"/>
                <w:rFonts w:ascii="Arial Narrow" w:eastAsia="Times New Roman" w:hAnsi="Arial Narrow"/>
                <w:sz w:val="16"/>
                <w:szCs w:val="16"/>
              </w:rPr>
              <w:t xml:space="preserve">The mean childhood weight was </w:t>
            </w:r>
            <w:r>
              <w:rPr>
                <w:rStyle w:val="cell-value"/>
                <w:rFonts w:ascii="Arial Narrow" w:eastAsia="Times New Roman" w:hAnsi="Arial Narrow"/>
                <w:b/>
                <w:bCs/>
                <w:sz w:val="16"/>
                <w:szCs w:val="16"/>
              </w:rPr>
              <w:t>0</w:t>
            </w:r>
            <w:r>
              <w:rPr>
                <w:rFonts w:ascii="Arial Narrow" w:eastAsia="Times New Roman" w:hAnsi="Arial Narrow"/>
                <w:sz w:val="16"/>
                <w:szCs w:val="16"/>
              </w:rPr>
              <w:t xml:space="preserve"> </w:t>
            </w:r>
          </w:p>
        </w:tc>
        <w:tc>
          <w:tcPr>
            <w:tcW w:w="997" w:type="pct"/>
            <w:tcBorders>
              <w:top w:val="single" w:sz="6" w:space="0" w:color="000000"/>
              <w:left w:val="nil"/>
              <w:bottom w:val="single" w:sz="6" w:space="0" w:color="000000"/>
              <w:right w:val="nil"/>
            </w:tcBorders>
            <w:shd w:val="clear" w:color="auto" w:fill="EBEBEB"/>
            <w:hideMark/>
          </w:tcPr>
          <w:p w14:paraId="725FAC7B" w14:textId="77777777" w:rsidR="009750ED" w:rsidRDefault="009750ED" w:rsidP="001048CC">
            <w:pPr>
              <w:jc w:val="center"/>
              <w:rPr>
                <w:rFonts w:ascii="Arial Narrow" w:eastAsia="Times New Roman" w:hAnsi="Arial Narrow"/>
                <w:sz w:val="16"/>
                <w:szCs w:val="16"/>
              </w:rPr>
            </w:pPr>
            <w:r>
              <w:rPr>
                <w:rStyle w:val="cell-value"/>
                <w:rFonts w:ascii="Arial Narrow" w:eastAsia="Times New Roman" w:hAnsi="Arial Narrow"/>
                <w:sz w:val="16"/>
                <w:szCs w:val="16"/>
              </w:rPr>
              <w:t xml:space="preserve">MD </w:t>
            </w:r>
            <w:r>
              <w:rPr>
                <w:rStyle w:val="cell-value"/>
                <w:rFonts w:ascii="Arial Narrow" w:eastAsia="Times New Roman" w:hAnsi="Arial Narrow"/>
                <w:b/>
                <w:bCs/>
                <w:sz w:val="16"/>
                <w:szCs w:val="16"/>
              </w:rPr>
              <w:t>0.03 higher</w:t>
            </w:r>
            <w:r>
              <w:rPr>
                <w:rFonts w:ascii="Arial Narrow" w:eastAsia="Times New Roman" w:hAnsi="Arial Narrow"/>
                <w:sz w:val="16"/>
                <w:szCs w:val="16"/>
              </w:rPr>
              <w:br/>
            </w:r>
            <w:r>
              <w:rPr>
                <w:rStyle w:val="cell-value"/>
                <w:rFonts w:ascii="Arial Narrow" w:eastAsia="Times New Roman" w:hAnsi="Arial Narrow"/>
                <w:sz w:val="16"/>
                <w:szCs w:val="16"/>
              </w:rPr>
              <w:t>(0.26 lower to 0.31 higher)</w:t>
            </w:r>
            <w:r>
              <w:rPr>
                <w:rFonts w:ascii="Arial Narrow" w:eastAsia="Times New Roman" w:hAnsi="Arial Narrow"/>
                <w:sz w:val="16"/>
                <w:szCs w:val="16"/>
              </w:rPr>
              <w:t xml:space="preserve"> </w:t>
            </w:r>
          </w:p>
        </w:tc>
        <w:tc>
          <w:tcPr>
            <w:tcW w:w="842" w:type="pct"/>
            <w:tcBorders>
              <w:top w:val="single" w:sz="6" w:space="0" w:color="000000"/>
              <w:left w:val="nil"/>
              <w:bottom w:val="single" w:sz="6" w:space="0" w:color="000000"/>
              <w:right w:val="nil"/>
            </w:tcBorders>
            <w:vAlign w:val="center"/>
            <w:hideMark/>
          </w:tcPr>
          <w:p w14:paraId="5B68D109" w14:textId="77777777" w:rsidR="009750ED" w:rsidRDefault="009750ED" w:rsidP="001048CC">
            <w:pPr>
              <w:jc w:val="center"/>
              <w:rPr>
                <w:rFonts w:ascii="Arial Narrow" w:eastAsia="Times New Roman" w:hAnsi="Arial Narrow"/>
                <w:sz w:val="16"/>
                <w:szCs w:val="16"/>
              </w:rPr>
            </w:pPr>
            <w:r>
              <w:rPr>
                <w:rStyle w:val="cell"/>
                <w:rFonts w:ascii="Arial Narrow" w:hAnsi="Arial Narrow"/>
                <w:sz w:val="16"/>
                <w:szCs w:val="16"/>
              </w:rPr>
              <w:t>-</w:t>
            </w:r>
            <w:r>
              <w:rPr>
                <w:rFonts w:ascii="Arial Narrow" w:eastAsia="Times New Roman" w:hAnsi="Arial Narrow"/>
                <w:sz w:val="16"/>
                <w:szCs w:val="16"/>
              </w:rPr>
              <w:t xml:space="preserve"> </w:t>
            </w:r>
          </w:p>
        </w:tc>
        <w:tc>
          <w:tcPr>
            <w:tcW w:w="842" w:type="pct"/>
            <w:tcBorders>
              <w:top w:val="single" w:sz="6" w:space="0" w:color="000000"/>
              <w:left w:val="nil"/>
              <w:bottom w:val="single" w:sz="6" w:space="0" w:color="000000"/>
              <w:right w:val="nil"/>
            </w:tcBorders>
            <w:vAlign w:val="center"/>
            <w:hideMark/>
          </w:tcPr>
          <w:p w14:paraId="5F2824E7" w14:textId="77777777" w:rsidR="009750ED" w:rsidRDefault="009750ED" w:rsidP="001048CC">
            <w:pPr>
              <w:jc w:val="center"/>
              <w:rPr>
                <w:rFonts w:ascii="Arial Narrow" w:eastAsia="Times New Roman" w:hAnsi="Arial Narrow"/>
                <w:sz w:val="16"/>
                <w:szCs w:val="16"/>
              </w:rPr>
            </w:pPr>
            <w:r>
              <w:rPr>
                <w:rFonts w:ascii="Arial Narrow" w:eastAsia="Times New Roman" w:hAnsi="Arial Narrow"/>
                <w:sz w:val="16"/>
                <w:szCs w:val="16"/>
              </w:rPr>
              <w:t>565</w:t>
            </w:r>
            <w:r>
              <w:rPr>
                <w:rFonts w:ascii="Arial Narrow" w:eastAsia="Times New Roman" w:hAnsi="Arial Narrow"/>
                <w:sz w:val="16"/>
                <w:szCs w:val="16"/>
              </w:rPr>
              <w:br/>
              <w:t xml:space="preserve">(2 RCTs) </w:t>
            </w:r>
          </w:p>
        </w:tc>
        <w:tc>
          <w:tcPr>
            <w:tcW w:w="739" w:type="pct"/>
            <w:tcBorders>
              <w:top w:val="single" w:sz="6" w:space="0" w:color="000000"/>
              <w:left w:val="nil"/>
              <w:bottom w:val="single" w:sz="6" w:space="0" w:color="000000"/>
              <w:right w:val="nil"/>
            </w:tcBorders>
            <w:vAlign w:val="center"/>
            <w:hideMark/>
          </w:tcPr>
          <w:p w14:paraId="221C9B92" w14:textId="77777777" w:rsidR="009750ED" w:rsidRDefault="009750ED" w:rsidP="001048CC">
            <w:pPr>
              <w:jc w:val="center"/>
              <w:rPr>
                <w:rFonts w:ascii="Arial Narrow" w:eastAsia="Times New Roman" w:hAnsi="Arial Narrow"/>
                <w:sz w:val="16"/>
                <w:szCs w:val="16"/>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Pr>
                <w:rStyle w:val="quality-text"/>
                <w:rFonts w:ascii="Arial Narrow" w:eastAsia="Times New Roman" w:hAnsi="Arial Narrow"/>
                <w:sz w:val="16"/>
                <w:szCs w:val="16"/>
              </w:rPr>
              <w:t>LOW</w:t>
            </w:r>
            <w:r>
              <w:rPr>
                <w:rFonts w:ascii="Arial Narrow" w:eastAsia="Times New Roman" w:hAnsi="Arial Narrow"/>
                <w:sz w:val="16"/>
                <w:szCs w:val="16"/>
              </w:rPr>
              <w:t xml:space="preserve"> </w:t>
            </w:r>
            <w:r>
              <w:rPr>
                <w:rFonts w:ascii="Arial Narrow" w:eastAsia="Times New Roman" w:hAnsi="Arial Narrow"/>
                <w:sz w:val="16"/>
                <w:szCs w:val="16"/>
                <w:vertAlign w:val="superscript"/>
              </w:rPr>
              <w:t>a</w:t>
            </w:r>
            <w:r>
              <w:rPr>
                <w:rStyle w:val="comma"/>
                <w:rFonts w:ascii="Arial Narrow" w:eastAsia="Times New Roman" w:hAnsi="Arial Narrow"/>
                <w:sz w:val="16"/>
                <w:szCs w:val="16"/>
                <w:vertAlign w:val="superscript"/>
              </w:rPr>
              <w:t>,</w:t>
            </w:r>
            <w:r>
              <w:rPr>
                <w:rFonts w:ascii="Arial Narrow" w:eastAsia="Times New Roman" w:hAnsi="Arial Narrow"/>
                <w:sz w:val="16"/>
                <w:szCs w:val="16"/>
                <w:vertAlign w:val="superscript"/>
              </w:rPr>
              <w:t>b</w:t>
            </w:r>
          </w:p>
        </w:tc>
      </w:tr>
      <w:tr w:rsidR="009750ED" w14:paraId="4EB7A12C" w14:textId="77777777" w:rsidTr="00C33DBF">
        <w:trPr>
          <w:cantSplit/>
        </w:trPr>
        <w:tc>
          <w:tcPr>
            <w:tcW w:w="5000" w:type="pct"/>
            <w:gridSpan w:val="6"/>
            <w:tcBorders>
              <w:top w:val="single" w:sz="6" w:space="0" w:color="000000"/>
              <w:left w:val="nil"/>
              <w:bottom w:val="single" w:sz="6" w:space="0" w:color="000000"/>
              <w:right w:val="nil"/>
            </w:tcBorders>
            <w:vAlign w:val="center"/>
            <w:hideMark/>
          </w:tcPr>
          <w:p w14:paraId="2533C920" w14:textId="2388831C" w:rsidR="009750ED" w:rsidRDefault="009750ED" w:rsidP="001048CC">
            <w:pPr>
              <w:rPr>
                <w:rFonts w:ascii="Arial Narrow" w:eastAsia="Times New Roman" w:hAnsi="Arial Narrow"/>
                <w:sz w:val="16"/>
                <w:szCs w:val="16"/>
              </w:rPr>
            </w:pPr>
            <w:r>
              <w:rPr>
                <w:rFonts w:ascii="Arial Narrow" w:eastAsia="Times New Roman" w:hAnsi="Arial Narrow"/>
                <w:sz w:val="16"/>
                <w:szCs w:val="16"/>
              </w:rPr>
              <w:t>*</w:t>
            </w:r>
            <w:r>
              <w:rPr>
                <w:rFonts w:ascii="Arial Narrow" w:eastAsia="Times New Roman" w:hAnsi="Arial Narrow"/>
                <w:b/>
                <w:bCs/>
                <w:sz w:val="16"/>
                <w:szCs w:val="16"/>
              </w:rPr>
              <w:t>The risk in the intervention group</w:t>
            </w:r>
            <w:r>
              <w:rPr>
                <w:rFonts w:ascii="Arial Narrow" w:eastAsia="Times New Roman" w:hAnsi="Arial Narrow"/>
                <w:sz w:val="16"/>
                <w:szCs w:val="16"/>
              </w:rPr>
              <w:t xml:space="preserve"> (and its 95% confidence interval) is based on the assumed risk in the comparison group and the </w:t>
            </w:r>
            <w:r>
              <w:rPr>
                <w:rFonts w:ascii="Arial Narrow" w:eastAsia="Times New Roman" w:hAnsi="Arial Narrow"/>
                <w:b/>
                <w:bCs/>
                <w:sz w:val="16"/>
                <w:szCs w:val="16"/>
              </w:rPr>
              <w:t>relative effect</w:t>
            </w:r>
            <w:r>
              <w:rPr>
                <w:rFonts w:ascii="Arial Narrow" w:eastAsia="Times New Roman" w:hAnsi="Arial Narrow"/>
                <w:sz w:val="16"/>
                <w:szCs w:val="16"/>
              </w:rPr>
              <w:t xml:space="preserve"> of the intervention (and its 95% CI). </w:t>
            </w:r>
            <w:r>
              <w:rPr>
                <w:rFonts w:ascii="Arial Narrow" w:eastAsia="Times New Roman" w:hAnsi="Arial Narrow"/>
                <w:sz w:val="16"/>
                <w:szCs w:val="16"/>
              </w:rPr>
              <w:br/>
            </w:r>
            <w:r>
              <w:rPr>
                <w:rFonts w:ascii="Arial Narrow" w:eastAsia="Times New Roman" w:hAnsi="Arial Narrow"/>
                <w:b/>
                <w:bCs/>
                <w:sz w:val="16"/>
                <w:szCs w:val="16"/>
              </w:rPr>
              <w:t>CI:</w:t>
            </w:r>
            <w:r>
              <w:rPr>
                <w:rFonts w:ascii="Arial Narrow" w:eastAsia="Times New Roman" w:hAnsi="Arial Narrow"/>
                <w:sz w:val="16"/>
                <w:szCs w:val="16"/>
              </w:rPr>
              <w:t xml:space="preserve"> Confidence interval; </w:t>
            </w:r>
            <w:r>
              <w:rPr>
                <w:rFonts w:ascii="Arial Narrow" w:eastAsia="Times New Roman" w:hAnsi="Arial Narrow"/>
                <w:b/>
                <w:bCs/>
                <w:sz w:val="16"/>
                <w:szCs w:val="16"/>
              </w:rPr>
              <w:t>MD:</w:t>
            </w:r>
            <w:r>
              <w:rPr>
                <w:rFonts w:ascii="Arial Narrow" w:eastAsia="Times New Roman" w:hAnsi="Arial Narrow"/>
                <w:sz w:val="16"/>
                <w:szCs w:val="16"/>
              </w:rPr>
              <w:t xml:space="preserve"> Mean difference; </w:t>
            </w:r>
            <w:r>
              <w:rPr>
                <w:rFonts w:ascii="Arial Narrow" w:eastAsia="Times New Roman" w:hAnsi="Arial Narrow"/>
                <w:b/>
                <w:bCs/>
                <w:sz w:val="16"/>
                <w:szCs w:val="16"/>
              </w:rPr>
              <w:t>RR:</w:t>
            </w:r>
            <w:r>
              <w:rPr>
                <w:rFonts w:ascii="Arial Narrow" w:eastAsia="Times New Roman" w:hAnsi="Arial Narrow"/>
                <w:sz w:val="16"/>
                <w:szCs w:val="16"/>
              </w:rPr>
              <w:t xml:space="preserve"> Risk ratio </w:t>
            </w:r>
          </w:p>
        </w:tc>
      </w:tr>
      <w:tr w:rsidR="009750ED" w14:paraId="5490F4DD" w14:textId="77777777" w:rsidTr="00C33DBF">
        <w:trPr>
          <w:cantSplit/>
        </w:trPr>
        <w:tc>
          <w:tcPr>
            <w:tcW w:w="5000" w:type="pct"/>
            <w:gridSpan w:val="6"/>
            <w:tcBorders>
              <w:top w:val="single" w:sz="6" w:space="0" w:color="000000"/>
              <w:left w:val="nil"/>
              <w:bottom w:val="single" w:sz="6" w:space="0" w:color="000000"/>
              <w:right w:val="nil"/>
            </w:tcBorders>
            <w:vAlign w:val="center"/>
            <w:hideMark/>
          </w:tcPr>
          <w:p w14:paraId="75AEF8F0" w14:textId="77777777" w:rsidR="009750ED" w:rsidRDefault="009750ED" w:rsidP="00C33DBF">
            <w:pPr>
              <w:spacing w:line="240" w:lineRule="auto"/>
              <w:rPr>
                <w:rFonts w:ascii="Arial Narrow" w:eastAsia="Times New Roman" w:hAnsi="Arial Narrow"/>
                <w:sz w:val="16"/>
                <w:szCs w:val="16"/>
              </w:rPr>
            </w:pPr>
            <w:r>
              <w:rPr>
                <w:rFonts w:ascii="Arial Narrow" w:eastAsia="Times New Roman" w:hAnsi="Arial Narrow"/>
                <w:b/>
                <w:bCs/>
                <w:sz w:val="16"/>
                <w:szCs w:val="16"/>
              </w:rPr>
              <w:t>GRADE Working Group grades of evidence</w:t>
            </w:r>
            <w:r>
              <w:rPr>
                <w:rFonts w:ascii="Arial Narrow" w:eastAsia="Times New Roman" w:hAnsi="Arial Narrow"/>
                <w:sz w:val="16"/>
                <w:szCs w:val="16"/>
              </w:rPr>
              <w:br/>
            </w:r>
            <w:r>
              <w:rPr>
                <w:rFonts w:ascii="Arial Narrow" w:eastAsia="Times New Roman" w:hAnsi="Arial Narrow"/>
                <w:b/>
                <w:bCs/>
                <w:sz w:val="16"/>
                <w:szCs w:val="16"/>
              </w:rPr>
              <w:t>High certainty:</w:t>
            </w:r>
            <w:r>
              <w:rPr>
                <w:rFonts w:ascii="Arial Narrow" w:eastAsia="Times New Roman" w:hAnsi="Arial Narrow"/>
                <w:sz w:val="16"/>
                <w:szCs w:val="16"/>
              </w:rPr>
              <w:t xml:space="preserve"> We are very confident that the true effect lies close to that of the estimate of the effect</w:t>
            </w:r>
            <w:r>
              <w:rPr>
                <w:rFonts w:ascii="Arial Narrow" w:eastAsia="Times New Roman" w:hAnsi="Arial Narrow"/>
                <w:sz w:val="16"/>
                <w:szCs w:val="16"/>
              </w:rPr>
              <w:br/>
            </w:r>
            <w:r>
              <w:rPr>
                <w:rFonts w:ascii="Arial Narrow" w:eastAsia="Times New Roman" w:hAnsi="Arial Narrow"/>
                <w:b/>
                <w:bCs/>
                <w:sz w:val="16"/>
                <w:szCs w:val="16"/>
              </w:rPr>
              <w:t>Moderate certainty:</w:t>
            </w:r>
            <w:r>
              <w:rPr>
                <w:rFonts w:ascii="Arial Narrow" w:eastAsia="Times New Roman" w:hAnsi="Arial Narrow"/>
                <w:sz w:val="16"/>
                <w:szCs w:val="16"/>
              </w:rPr>
              <w:t xml:space="preserve"> We are moderately confident in the effect estimate: The true effect is likely to be close to the estimate of the effect, but there is a possibility that it is substantially different</w:t>
            </w:r>
            <w:r>
              <w:rPr>
                <w:rFonts w:ascii="Arial Narrow" w:eastAsia="Times New Roman" w:hAnsi="Arial Narrow"/>
                <w:sz w:val="16"/>
                <w:szCs w:val="16"/>
              </w:rPr>
              <w:br/>
            </w:r>
            <w:r>
              <w:rPr>
                <w:rFonts w:ascii="Arial Narrow" w:eastAsia="Times New Roman" w:hAnsi="Arial Narrow"/>
                <w:b/>
                <w:bCs/>
                <w:sz w:val="16"/>
                <w:szCs w:val="16"/>
              </w:rPr>
              <w:t>Low certainty:</w:t>
            </w:r>
            <w:r>
              <w:rPr>
                <w:rFonts w:ascii="Arial Narrow" w:eastAsia="Times New Roman" w:hAnsi="Arial Narrow"/>
                <w:sz w:val="16"/>
                <w:szCs w:val="16"/>
              </w:rPr>
              <w:t xml:space="preserve"> Our confidence in the effect estimate is limited: The true effect may be substantially different from the estimate of the effect</w:t>
            </w:r>
            <w:r>
              <w:rPr>
                <w:rFonts w:ascii="Arial Narrow" w:eastAsia="Times New Roman" w:hAnsi="Arial Narrow"/>
                <w:sz w:val="16"/>
                <w:szCs w:val="16"/>
              </w:rPr>
              <w:br/>
            </w:r>
            <w:r>
              <w:rPr>
                <w:rFonts w:ascii="Arial Narrow" w:eastAsia="Times New Roman" w:hAnsi="Arial Narrow"/>
                <w:b/>
                <w:bCs/>
                <w:sz w:val="16"/>
                <w:szCs w:val="16"/>
              </w:rPr>
              <w:t>Very low certainty:</w:t>
            </w:r>
            <w:r>
              <w:rPr>
                <w:rFonts w:ascii="Arial Narrow" w:eastAsia="Times New Roman" w:hAnsi="Arial Narrow"/>
                <w:sz w:val="16"/>
                <w:szCs w:val="16"/>
              </w:rPr>
              <w:t xml:space="preserve"> We have very little confidence in the effect estimate: The true effect is likely to be substantially different from the estimate of effect </w:t>
            </w:r>
          </w:p>
        </w:tc>
      </w:tr>
    </w:tbl>
    <w:p w14:paraId="4656E8F7" w14:textId="77777777" w:rsidR="009750ED" w:rsidRDefault="009750ED" w:rsidP="00C33DBF">
      <w:pPr>
        <w:spacing w:line="240" w:lineRule="auto"/>
        <w:rPr>
          <w:rFonts w:ascii="Arial Narrow" w:eastAsia="Times New Roman" w:hAnsi="Arial Narrow"/>
          <w:color w:val="000000"/>
          <w:sz w:val="16"/>
          <w:szCs w:val="16"/>
          <w:lang w:val="en"/>
        </w:rPr>
      </w:pPr>
      <w:r>
        <w:rPr>
          <w:rFonts w:ascii="Arial Narrow" w:eastAsia="Times New Roman" w:hAnsi="Arial Narrow"/>
          <w:color w:val="000000"/>
          <w:sz w:val="16"/>
          <w:szCs w:val="16"/>
          <w:lang w:val="en"/>
        </w:rPr>
        <w:t xml:space="preserve">a. High or unclear risk of performance bias in all studies </w:t>
      </w:r>
    </w:p>
    <w:p w14:paraId="0F342AAB" w14:textId="77777777" w:rsidR="009750ED" w:rsidRDefault="009750ED" w:rsidP="00C33DBF">
      <w:pPr>
        <w:spacing w:line="240" w:lineRule="auto"/>
        <w:rPr>
          <w:rFonts w:ascii="Arial Narrow" w:eastAsia="Times New Roman" w:hAnsi="Arial Narrow"/>
          <w:color w:val="000000"/>
          <w:sz w:val="16"/>
          <w:szCs w:val="16"/>
          <w:lang w:val="en"/>
        </w:rPr>
      </w:pPr>
      <w:r>
        <w:rPr>
          <w:rFonts w:ascii="Arial Narrow" w:eastAsia="Times New Roman" w:hAnsi="Arial Narrow"/>
          <w:color w:val="000000"/>
          <w:sz w:val="16"/>
          <w:szCs w:val="16"/>
          <w:lang w:val="en"/>
        </w:rPr>
        <w:t xml:space="preserve">b. Confidence interval crosses line of no effect </w:t>
      </w:r>
    </w:p>
    <w:p w14:paraId="5F559AEA" w14:textId="77777777" w:rsidR="009750ED" w:rsidRDefault="009750ED" w:rsidP="00C33DBF">
      <w:pPr>
        <w:spacing w:line="240" w:lineRule="auto"/>
        <w:rPr>
          <w:rFonts w:ascii="Arial Narrow" w:eastAsia="Times New Roman" w:hAnsi="Arial Narrow"/>
          <w:color w:val="000000"/>
          <w:sz w:val="16"/>
          <w:szCs w:val="16"/>
          <w:lang w:val="en"/>
        </w:rPr>
      </w:pPr>
      <w:r>
        <w:rPr>
          <w:rFonts w:ascii="Arial Narrow" w:eastAsia="Times New Roman" w:hAnsi="Arial Narrow"/>
          <w:color w:val="000000"/>
          <w:sz w:val="16"/>
          <w:szCs w:val="16"/>
          <w:lang w:val="en"/>
        </w:rPr>
        <w:t xml:space="preserve">c. Substantial heterogeneity </w:t>
      </w:r>
    </w:p>
    <w:p w14:paraId="6BCDB715" w14:textId="77777777" w:rsidR="00427578" w:rsidRPr="00427578" w:rsidRDefault="00427578" w:rsidP="00427578"/>
    <w:p w14:paraId="04D29F56" w14:textId="77777777" w:rsidR="002B4AA3" w:rsidRDefault="002B4AA3">
      <w:pPr>
        <w:spacing w:before="0" w:after="0" w:line="240" w:lineRule="auto"/>
        <w:rPr>
          <w:rFonts w:asciiTheme="majorHAnsi" w:eastAsiaTheme="majorEastAsia" w:hAnsiTheme="majorHAnsi" w:cstheme="majorBidi"/>
          <w:b/>
          <w:i/>
          <w:iCs/>
          <w:color w:val="2F5496" w:themeColor="accent1" w:themeShade="BF"/>
          <w:sz w:val="21"/>
          <w:szCs w:val="21"/>
        </w:rPr>
      </w:pPr>
      <w:r>
        <w:br w:type="page"/>
      </w:r>
    </w:p>
    <w:p w14:paraId="0D7A5545" w14:textId="03C70334" w:rsidR="00FD4EBE" w:rsidRDefault="00FD4EBE" w:rsidP="00FD4EBE">
      <w:pPr>
        <w:pStyle w:val="Heading4"/>
      </w:pPr>
      <w:r w:rsidRPr="00C12274">
        <w:t>Comparability of results with other reviews  </w:t>
      </w:r>
    </w:p>
    <w:p w14:paraId="65C66F27" w14:textId="5B5FC2F4" w:rsidR="002B4AA3" w:rsidRPr="002B4AA3" w:rsidRDefault="002B4AA3" w:rsidP="002B4AA3">
      <w:r w:rsidRPr="00C12274">
        <w:t>Other systematic reviews have included some RCTs that were excluded from this review due to wrong study population (eg women with high risk pregnancies for reasons other than BMI) or wrong comparator (eg not standard care). However, the results are largely comparable</w:t>
      </w:r>
      <w:r>
        <w:t xml:space="preserve"> with those of this review</w:t>
      </w:r>
      <w:r w:rsidRPr="00C12274">
        <w:t>, with most reviews finding a lower wei</w:t>
      </w:r>
      <w:r>
        <w:t xml:space="preserve">ght gain among women with </w:t>
      </w:r>
      <w:r w:rsidRPr="00C12274">
        <w:t xml:space="preserve">mixed </w:t>
      </w:r>
      <w:r>
        <w:t>BMIs</w:t>
      </w:r>
      <w:r w:rsidRPr="00C12274">
        <w:t>.</w:t>
      </w:r>
      <w:r>
        <w:t xml:space="preserve"> </w:t>
      </w:r>
    </w:p>
    <w:p w14:paraId="0C183606" w14:textId="43BC12E4" w:rsidR="00263570" w:rsidRPr="00C12274" w:rsidRDefault="00932C6D" w:rsidP="00932C6D">
      <w:pPr>
        <w:pStyle w:val="TableName"/>
      </w:pPr>
      <w:bookmarkStart w:id="206" w:name="_Toc40956679"/>
      <w:r>
        <w:t xml:space="preserve">Q9 </w:t>
      </w:r>
      <w:r w:rsidR="00DF108B">
        <w:t>Findings</w:t>
      </w:r>
      <w:r w:rsidR="00263570" w:rsidRPr="00C12274">
        <w:t xml:space="preserve"> of </w:t>
      </w:r>
      <w:r w:rsidR="00DF108B">
        <w:t xml:space="preserve">systematic </w:t>
      </w:r>
      <w:r w:rsidR="00263570" w:rsidRPr="00C12274">
        <w:t xml:space="preserve">reviews </w:t>
      </w:r>
      <w:r w:rsidR="00263570">
        <w:t xml:space="preserve">of dietary interventions </w:t>
      </w:r>
      <w:r w:rsidR="00DF108B">
        <w:t>—</w:t>
      </w:r>
      <w:r w:rsidR="00263570" w:rsidRPr="00C12274">
        <w:t xml:space="preserve"> </w:t>
      </w:r>
      <w:r w:rsidR="00263570">
        <w:t>maternal</w:t>
      </w:r>
      <w:r w:rsidR="00263570" w:rsidRPr="00C12274">
        <w:t xml:space="preserve"> outcome</w:t>
      </w:r>
      <w:r w:rsidR="00263570">
        <w:t>s</w:t>
      </w:r>
      <w:bookmarkEnd w:id="206"/>
    </w:p>
    <w:tbl>
      <w:tblPr>
        <w:tblStyle w:val="TableGrid"/>
        <w:tblW w:w="9504" w:type="dxa"/>
        <w:tblLook w:val="04A0" w:firstRow="1" w:lastRow="0" w:firstColumn="1" w:lastColumn="0" w:noHBand="0" w:noVBand="1"/>
        <w:tblCaption w:val="Table 101: Q9 Findings of systematic reviews of dietary interventions — maternal outcomes"/>
      </w:tblPr>
      <w:tblGrid>
        <w:gridCol w:w="2841"/>
        <w:gridCol w:w="2547"/>
        <w:gridCol w:w="2982"/>
        <w:gridCol w:w="1134"/>
      </w:tblGrid>
      <w:tr w:rsidR="00263570" w:rsidRPr="00B87066" w14:paraId="1433FE5B" w14:textId="77777777" w:rsidTr="00FA5BCA">
        <w:trPr>
          <w:tblHeader/>
        </w:trPr>
        <w:tc>
          <w:tcPr>
            <w:tcW w:w="2841" w:type="dxa"/>
            <w:tcBorders>
              <w:bottom w:val="single" w:sz="4" w:space="0" w:color="3B3474"/>
            </w:tcBorders>
          </w:tcPr>
          <w:p w14:paraId="17DD48D1" w14:textId="77777777" w:rsidR="00263570" w:rsidRPr="00B87066" w:rsidRDefault="00263570" w:rsidP="00263570">
            <w:pPr>
              <w:spacing w:before="40" w:after="40" w:line="240" w:lineRule="auto"/>
              <w:rPr>
                <w:b/>
                <w:sz w:val="16"/>
                <w:szCs w:val="16"/>
              </w:rPr>
            </w:pPr>
            <w:r w:rsidRPr="00B87066">
              <w:rPr>
                <w:b/>
                <w:sz w:val="16"/>
                <w:szCs w:val="16"/>
              </w:rPr>
              <w:t>Ref</w:t>
            </w:r>
          </w:p>
        </w:tc>
        <w:tc>
          <w:tcPr>
            <w:tcW w:w="2547" w:type="dxa"/>
            <w:tcBorders>
              <w:bottom w:val="single" w:sz="4" w:space="0" w:color="3B3474"/>
            </w:tcBorders>
          </w:tcPr>
          <w:p w14:paraId="1F3F3C17" w14:textId="77777777" w:rsidR="00263570" w:rsidRPr="00B87066" w:rsidRDefault="00263570" w:rsidP="00263570">
            <w:pPr>
              <w:spacing w:before="40" w:after="40" w:line="240" w:lineRule="auto"/>
              <w:rPr>
                <w:b/>
                <w:sz w:val="16"/>
                <w:szCs w:val="16"/>
              </w:rPr>
            </w:pPr>
            <w:r w:rsidRPr="00B87066">
              <w:rPr>
                <w:b/>
                <w:sz w:val="16"/>
                <w:szCs w:val="16"/>
              </w:rPr>
              <w:t>Population</w:t>
            </w:r>
          </w:p>
        </w:tc>
        <w:tc>
          <w:tcPr>
            <w:tcW w:w="2982" w:type="dxa"/>
            <w:tcBorders>
              <w:bottom w:val="single" w:sz="4" w:space="0" w:color="3B3474"/>
            </w:tcBorders>
          </w:tcPr>
          <w:p w14:paraId="57F100BE" w14:textId="556E5F74" w:rsidR="00263570" w:rsidRPr="00B87066" w:rsidRDefault="008E1F6E" w:rsidP="00103A07">
            <w:pPr>
              <w:spacing w:before="40" w:after="40" w:line="240" w:lineRule="auto"/>
              <w:jc w:val="center"/>
              <w:rPr>
                <w:b/>
                <w:sz w:val="16"/>
                <w:szCs w:val="16"/>
              </w:rPr>
            </w:pPr>
            <w:r>
              <w:rPr>
                <w:b/>
                <w:sz w:val="16"/>
                <w:szCs w:val="16"/>
              </w:rPr>
              <w:t>Effect</w:t>
            </w:r>
            <w:r w:rsidR="00263570" w:rsidRPr="00B87066">
              <w:rPr>
                <w:b/>
                <w:sz w:val="16"/>
                <w:szCs w:val="16"/>
              </w:rPr>
              <w:t xml:space="preserve"> (95% CI)</w:t>
            </w:r>
          </w:p>
        </w:tc>
        <w:tc>
          <w:tcPr>
            <w:tcW w:w="1134" w:type="dxa"/>
            <w:tcBorders>
              <w:bottom w:val="single" w:sz="4" w:space="0" w:color="3B3474"/>
            </w:tcBorders>
          </w:tcPr>
          <w:p w14:paraId="53B65050" w14:textId="5688B009" w:rsidR="00263570" w:rsidRPr="00B87066" w:rsidRDefault="006B797C" w:rsidP="00103A07">
            <w:pPr>
              <w:spacing w:before="40" w:after="40" w:line="240" w:lineRule="auto"/>
              <w:jc w:val="center"/>
              <w:rPr>
                <w:b/>
                <w:sz w:val="16"/>
                <w:szCs w:val="16"/>
              </w:rPr>
            </w:pPr>
            <w:r>
              <w:rPr>
                <w:b/>
                <w:sz w:val="16"/>
                <w:szCs w:val="16"/>
              </w:rPr>
              <w:t>#</w:t>
            </w:r>
            <w:r w:rsidR="00263570" w:rsidRPr="00B87066">
              <w:rPr>
                <w:b/>
                <w:sz w:val="16"/>
                <w:szCs w:val="16"/>
              </w:rPr>
              <w:t xml:space="preserve"> studies</w:t>
            </w:r>
          </w:p>
        </w:tc>
      </w:tr>
      <w:tr w:rsidR="00DF108B" w:rsidRPr="00B87066" w14:paraId="5E228D8A" w14:textId="77777777" w:rsidTr="004A0E1A">
        <w:tc>
          <w:tcPr>
            <w:tcW w:w="9504" w:type="dxa"/>
            <w:gridSpan w:val="4"/>
            <w:shd w:val="clear" w:color="auto" w:fill="D9E2F3" w:themeFill="accent1" w:themeFillTint="33"/>
          </w:tcPr>
          <w:p w14:paraId="5966F71A" w14:textId="06E8C554" w:rsidR="00DF108B" w:rsidRPr="00B87066" w:rsidRDefault="00DF108B" w:rsidP="004A0E1A">
            <w:pPr>
              <w:pStyle w:val="RCTstable"/>
              <w:rPr>
                <w:i/>
              </w:rPr>
            </w:pPr>
            <w:r>
              <w:rPr>
                <w:i/>
              </w:rPr>
              <w:t>Mean gestational weight gain</w:t>
            </w:r>
          </w:p>
        </w:tc>
      </w:tr>
      <w:tr w:rsidR="00DF108B" w:rsidRPr="00C12274" w14:paraId="0A285BFE" w14:textId="77777777" w:rsidTr="004A0E1A">
        <w:trPr>
          <w:trHeight w:val="170"/>
        </w:trPr>
        <w:tc>
          <w:tcPr>
            <w:tcW w:w="2841" w:type="dxa"/>
            <w:shd w:val="clear" w:color="auto" w:fill="E7E6E6" w:themeFill="background2"/>
          </w:tcPr>
          <w:p w14:paraId="331C4BB3" w14:textId="77777777" w:rsidR="00DF108B" w:rsidRPr="00C12274" w:rsidRDefault="00DF108B" w:rsidP="004A0E1A">
            <w:pPr>
              <w:pStyle w:val="RCTstable"/>
              <w:rPr>
                <w:noProof/>
              </w:rPr>
            </w:pPr>
            <w:r>
              <w:rPr>
                <w:noProof/>
              </w:rPr>
              <w:t>Current review</w:t>
            </w:r>
          </w:p>
        </w:tc>
        <w:tc>
          <w:tcPr>
            <w:tcW w:w="2547" w:type="dxa"/>
            <w:shd w:val="clear" w:color="auto" w:fill="E7E6E6" w:themeFill="background2"/>
          </w:tcPr>
          <w:p w14:paraId="5F90E7D2" w14:textId="361B963F" w:rsidR="00DF108B" w:rsidRDefault="002B4AA3" w:rsidP="004A0E1A">
            <w:pPr>
              <w:pStyle w:val="RCTstable"/>
            </w:pPr>
            <w:r>
              <w:t>Mixed BMIs</w:t>
            </w:r>
          </w:p>
        </w:tc>
        <w:tc>
          <w:tcPr>
            <w:tcW w:w="2982" w:type="dxa"/>
            <w:shd w:val="clear" w:color="auto" w:fill="E7E6E6" w:themeFill="background2"/>
          </w:tcPr>
          <w:p w14:paraId="551A3C4E" w14:textId="097CC7DD" w:rsidR="00DF108B" w:rsidRPr="00BE0624" w:rsidRDefault="008E1F6E" w:rsidP="00A67139">
            <w:pPr>
              <w:pStyle w:val="RCTstable"/>
              <w:jc w:val="center"/>
              <w:rPr>
                <w:rFonts w:eastAsiaTheme="majorEastAsia"/>
              </w:rPr>
            </w:pPr>
            <w:r>
              <w:t xml:space="preserve">MD </w:t>
            </w:r>
            <w:r w:rsidR="00A67139" w:rsidRPr="00C12274">
              <w:t>-</w:t>
            </w:r>
            <w:r w:rsidR="00A67139">
              <w:t>3.76 (</w:t>
            </w:r>
            <w:r w:rsidR="00A67139" w:rsidRPr="00C12274">
              <w:t>-</w:t>
            </w:r>
            <w:r w:rsidR="00A67139">
              <w:t>6.38</w:t>
            </w:r>
            <w:r w:rsidR="00A67139" w:rsidRPr="00C12274">
              <w:t xml:space="preserve"> to -</w:t>
            </w:r>
            <w:r w:rsidR="00A67139">
              <w:t>1.13)</w:t>
            </w:r>
          </w:p>
        </w:tc>
        <w:tc>
          <w:tcPr>
            <w:tcW w:w="1134" w:type="dxa"/>
            <w:shd w:val="clear" w:color="auto" w:fill="E7E6E6" w:themeFill="background2"/>
          </w:tcPr>
          <w:p w14:paraId="6A884E15" w14:textId="12387B84" w:rsidR="00DF108B" w:rsidRPr="00BE0624" w:rsidRDefault="00A67139" w:rsidP="004A0E1A">
            <w:pPr>
              <w:pStyle w:val="RCTstable"/>
              <w:jc w:val="center"/>
            </w:pPr>
            <w:r>
              <w:t>6</w:t>
            </w:r>
          </w:p>
        </w:tc>
      </w:tr>
      <w:tr w:rsidR="004402A5" w:rsidRPr="00C12274" w14:paraId="160B0798" w14:textId="77777777" w:rsidTr="004A0E1A">
        <w:trPr>
          <w:trHeight w:val="72"/>
        </w:trPr>
        <w:tc>
          <w:tcPr>
            <w:tcW w:w="2841" w:type="dxa"/>
          </w:tcPr>
          <w:p w14:paraId="22DAD96A" w14:textId="5B46756B" w:rsidR="004402A5" w:rsidRPr="00C12274" w:rsidRDefault="00593C65" w:rsidP="002747EA">
            <w:pPr>
              <w:pStyle w:val="RCTstable"/>
              <w:rPr>
                <w:noProof/>
              </w:rPr>
            </w:pPr>
            <w:r>
              <w:t>*</w:t>
            </w:r>
            <w:r w:rsidR="004402A5">
              <w:t>Zhang et al 2018</w:t>
            </w:r>
            <w:r w:rsidR="004402A5">
              <w:fldChar w:fldCharType="begin">
                <w:fldData xml:space="preserve">PEVuZE5vdGU+PENpdGU+PEF1dGhvcj5aaGFuZzwvQXV0aG9yPjxZZWFyPjIwMTg8L1llYXI+PFJl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</w:fldData>
              </w:fldChar>
            </w:r>
            <w:r w:rsidR="002747EA">
              <w:instrText xml:space="preserve"> ADDIN EN.CITE </w:instrText>
            </w:r>
            <w:r w:rsidR="002747EA">
              <w:fldChar w:fldCharType="begin">
                <w:fldData xml:space="preserve">PEVuZE5vdGU+PENpdGU+PEF1dGhvcj5aaGFuZzwvQXV0aG9yPjxZZWFyPjIwMTg8L1llYXI+PFJl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</w:fldData>
              </w:fldChar>
            </w:r>
            <w:r w:rsidR="002747EA">
              <w:instrText xml:space="preserve"> ADDIN EN.CITE.DATA </w:instrText>
            </w:r>
            <w:r w:rsidR="002747EA">
              <w:fldChar w:fldCharType="end"/>
            </w:r>
            <w:r w:rsidR="004402A5">
              <w:fldChar w:fldCharType="separate"/>
            </w:r>
            <w:r w:rsidR="002747EA" w:rsidRPr="002747EA">
              <w:rPr>
                <w:noProof/>
                <w:sz w:val="18"/>
                <w:vertAlign w:val="superscript"/>
              </w:rPr>
              <w:t>408</w:t>
            </w:r>
            <w:r w:rsidR="004402A5">
              <w:fldChar w:fldCharType="end"/>
            </w:r>
          </w:p>
        </w:tc>
        <w:tc>
          <w:tcPr>
            <w:tcW w:w="2547" w:type="dxa"/>
          </w:tcPr>
          <w:p w14:paraId="40D36CDB" w14:textId="17D39B28" w:rsidR="004402A5" w:rsidRPr="00C12274" w:rsidRDefault="004402A5" w:rsidP="004A0E1A">
            <w:pPr>
              <w:pStyle w:val="RCTstable"/>
            </w:pPr>
            <w:r>
              <w:t>Mixed BMis</w:t>
            </w:r>
          </w:p>
        </w:tc>
        <w:tc>
          <w:tcPr>
            <w:tcW w:w="2982" w:type="dxa"/>
          </w:tcPr>
          <w:p w14:paraId="0A03F3FD" w14:textId="5835D9A1" w:rsidR="004402A5" w:rsidRPr="00BE0624" w:rsidRDefault="008E1F6E" w:rsidP="004A0E1A">
            <w:pPr>
              <w:pStyle w:val="RCTstable"/>
              <w:jc w:val="center"/>
              <w:rPr>
                <w:rFonts w:eastAsiaTheme="majorEastAsia"/>
              </w:rPr>
            </w:pPr>
            <w:r>
              <w:t xml:space="preserve">MD </w:t>
            </w:r>
            <w:r w:rsidR="004402A5">
              <w:rPr>
                <w:rFonts w:eastAsiaTheme="majorEastAsia"/>
              </w:rPr>
              <w:t>-0.69 (-1.74 to 0.36)</w:t>
            </w:r>
          </w:p>
        </w:tc>
        <w:tc>
          <w:tcPr>
            <w:tcW w:w="1134" w:type="dxa"/>
          </w:tcPr>
          <w:p w14:paraId="54B3F000" w14:textId="4F062D34" w:rsidR="004402A5" w:rsidRDefault="00593C65" w:rsidP="004A0E1A">
            <w:pPr>
              <w:pStyle w:val="RCTstable"/>
              <w:jc w:val="center"/>
            </w:pPr>
            <w:r>
              <w:t>9</w:t>
            </w:r>
          </w:p>
        </w:tc>
      </w:tr>
      <w:tr w:rsidR="00DF108B" w:rsidRPr="00C12274" w14:paraId="0DC7F1F6" w14:textId="77777777" w:rsidTr="004A0E1A">
        <w:trPr>
          <w:trHeight w:val="72"/>
        </w:trPr>
        <w:tc>
          <w:tcPr>
            <w:tcW w:w="2841" w:type="dxa"/>
          </w:tcPr>
          <w:p w14:paraId="495DC304" w14:textId="3CCED36A" w:rsidR="00DF108B" w:rsidRPr="00C12274" w:rsidRDefault="00DF108B" w:rsidP="002747EA">
            <w:pPr>
              <w:pStyle w:val="RCTstable"/>
            </w:pPr>
            <w:r w:rsidRPr="00C12274">
              <w:rPr>
                <w:noProof/>
              </w:rPr>
              <w:t>Rogozińska et al 2017</w:t>
            </w:r>
            <w:r>
              <w:fldChar w:fldCharType="begin">
                <w:fldData xml:space="preserve">PEVuZE5vdGU+PENpdGU+PEF1dGhvcj5Sb2dvemnFhHNrYTwvQXV0aG9yPjxZZWFyPjIwMTc8L1ll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</w:fldData>
              </w:fldChar>
            </w:r>
            <w:r w:rsidR="002747EA">
              <w:instrText xml:space="preserve"> ADDIN EN.CITE </w:instrText>
            </w:r>
            <w:r w:rsidR="002747EA">
              <w:fldChar w:fldCharType="begin">
                <w:fldData xml:space="preserve">PEVuZE5vdGU+PENpdGU+PEF1dGhvcj5Sb2dvemnFhHNrYTwvQXV0aG9yPjxZZWFyPjIwMTc8L1ll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</w:fldData>
              </w:fldChar>
            </w:r>
            <w:r w:rsidR="002747EA">
              <w:instrText xml:space="preserve"> ADDIN EN.CITE.DATA </w:instrText>
            </w:r>
            <w:r w:rsidR="002747EA">
              <w:fldChar w:fldCharType="end"/>
            </w:r>
            <w:r>
              <w:fldChar w:fldCharType="separate"/>
            </w:r>
            <w:r w:rsidR="002747EA" w:rsidRPr="002747EA">
              <w:rPr>
                <w:noProof/>
                <w:sz w:val="18"/>
                <w:vertAlign w:val="superscript"/>
              </w:rPr>
              <w:t>409</w:t>
            </w:r>
            <w:r>
              <w:fldChar w:fldCharType="end"/>
            </w:r>
          </w:p>
        </w:tc>
        <w:tc>
          <w:tcPr>
            <w:tcW w:w="2547" w:type="dxa"/>
          </w:tcPr>
          <w:p w14:paraId="2D0F3C95" w14:textId="77777777" w:rsidR="00DF108B" w:rsidRPr="00C12274" w:rsidRDefault="00DF108B" w:rsidP="004A0E1A">
            <w:pPr>
              <w:pStyle w:val="RCTstable"/>
            </w:pPr>
            <w:r w:rsidRPr="00C12274">
              <w:t>Mixed</w:t>
            </w:r>
            <w:r>
              <w:t xml:space="preserve"> BMIs</w:t>
            </w:r>
          </w:p>
        </w:tc>
        <w:tc>
          <w:tcPr>
            <w:tcW w:w="2982" w:type="dxa"/>
          </w:tcPr>
          <w:p w14:paraId="3C93E896" w14:textId="6804DE23" w:rsidR="00DF108B" w:rsidRPr="00BE0624" w:rsidRDefault="008E1F6E" w:rsidP="004A0E1A">
            <w:pPr>
              <w:pStyle w:val="RCTstable"/>
              <w:jc w:val="center"/>
            </w:pPr>
            <w:r>
              <w:t xml:space="preserve">MD </w:t>
            </w:r>
            <w:r w:rsidR="00DF108B" w:rsidRPr="00BE0624">
              <w:rPr>
                <w:rFonts w:eastAsiaTheme="majorEastAsia"/>
              </w:rPr>
              <w:t>−</w:t>
            </w:r>
            <w:r w:rsidR="00DF108B">
              <w:t>0.72</w:t>
            </w:r>
            <w:r w:rsidR="00DF108B" w:rsidRPr="00BE0624">
              <w:t xml:space="preserve"> (</w:t>
            </w:r>
            <w:r w:rsidR="00DF108B" w:rsidRPr="00BE0624">
              <w:rPr>
                <w:rFonts w:eastAsiaTheme="majorEastAsia"/>
              </w:rPr>
              <w:t>−</w:t>
            </w:r>
            <w:r w:rsidR="00DF108B" w:rsidRPr="00BE0624">
              <w:t>1.</w:t>
            </w:r>
            <w:r w:rsidR="00DF108B">
              <w:t>48</w:t>
            </w:r>
            <w:r w:rsidR="00DF108B" w:rsidRPr="00BE0624">
              <w:t xml:space="preserve"> to 0.</w:t>
            </w:r>
            <w:r w:rsidR="00DF108B">
              <w:t>0</w:t>
            </w:r>
            <w:r w:rsidR="00DF108B" w:rsidRPr="00BE0624">
              <w:t>4)</w:t>
            </w:r>
          </w:p>
        </w:tc>
        <w:tc>
          <w:tcPr>
            <w:tcW w:w="1134" w:type="dxa"/>
          </w:tcPr>
          <w:p w14:paraId="114E8EC6" w14:textId="77777777" w:rsidR="00DF108B" w:rsidRPr="00BE0624" w:rsidRDefault="00DF108B" w:rsidP="004A0E1A">
            <w:pPr>
              <w:pStyle w:val="RCTstable"/>
              <w:jc w:val="center"/>
            </w:pPr>
            <w:r>
              <w:t>4</w:t>
            </w:r>
          </w:p>
        </w:tc>
      </w:tr>
      <w:tr w:rsidR="00DF108B" w:rsidRPr="00C12274" w14:paraId="2A028097" w14:textId="77777777" w:rsidTr="004A0E1A">
        <w:tc>
          <w:tcPr>
            <w:tcW w:w="2841" w:type="dxa"/>
          </w:tcPr>
          <w:p w14:paraId="4A9A2E67" w14:textId="404756F3" w:rsidR="00DF108B" w:rsidRPr="00C12274" w:rsidRDefault="00DF108B" w:rsidP="002747EA">
            <w:pPr>
              <w:pStyle w:val="RCTstable"/>
              <w:rPr>
                <w:noProof/>
              </w:rPr>
            </w:pPr>
            <w:r>
              <w:rPr>
                <w:noProof/>
              </w:rPr>
              <w:t>Shieh et al 2018</w:t>
            </w:r>
            <w:r>
              <w:rPr>
                <w:noProof/>
              </w:rPr>
              <w:fldChar w:fldCharType="begin"/>
            </w:r>
            <w:r w:rsidR="002747EA">
              <w:rPr>
                <w:noProof/>
              </w:rPr>
              <w:instrText xml:space="preserve"> ADDIN EN.CITE &lt;EndNote&gt;&lt;Cite&gt;&lt;Author&gt;Shieh&lt;/Author&gt;&lt;Year&gt;2018&lt;/Year&gt;&lt;RecNum&gt;1075&lt;/RecNum&gt;&lt;DisplayText&gt;&lt;style face="superscript" font="Trebuchet MS" size="9"&gt;410&lt;/style&gt;&lt;/DisplayText&gt;&lt;record&gt;&lt;rec-number&gt;1075&lt;/rec-number&gt;&lt;foreign-keys&gt;&lt;key app="EN" db-id="exvasrfx2dtraoesasxp2szsxa2df502592x" timestamp="1551246740"&gt;1075&lt;/key&gt;&lt;key app="ENWeb" db-id=""&gt;0&lt;/key&gt;&lt;/foreign-keys&gt;&lt;ref-type name="Journal Article"&gt;17&lt;/ref-type&gt;&lt;contributors&gt;&lt;authors&gt;&lt;author&gt;Shieh, C.&lt;/author&gt;&lt;author&gt;Cullen, D. L.&lt;/author&gt;&lt;author&gt;Pike, C.&lt;/author&gt;&lt;author&gt;Pressler, S. J.&lt;/author&gt;&lt;/authors&gt;&lt;/contributors&gt;&lt;titles&gt;&lt;title&gt;Intervention strategies for preventing excessive gestational weight gain: systematic review and meta-analysis&lt;/title&gt;&lt;secondary-title&gt;Obesity Reviews&lt;/secondary-title&gt;&lt;/titles&gt;&lt;periodical&gt;&lt;full-title&gt;Obesity Reviews&lt;/full-title&gt;&lt;/periodical&gt;&lt;pages&gt;1093-1109&lt;/pages&gt;&lt;volume&gt;19&lt;/volume&gt;&lt;number&gt;8&lt;/number&gt;&lt;section&gt;1093&lt;/section&gt;&lt;dates&gt;&lt;year&gt;2018&lt;/year&gt;&lt;/dates&gt;&lt;isbn&gt;14677881&lt;/isbn&gt;&lt;urls&gt;&lt;/urls&gt;&lt;electronic-resource-num&gt;10.1111/obr.12691&lt;/electronic-resource-num&gt;&lt;/record&gt;&lt;/Cite&gt;&lt;/EndNote&gt;</w:instrText>
            </w:r>
            <w:r>
              <w:rPr>
                <w:noProof/>
              </w:rPr>
              <w:fldChar w:fldCharType="separate"/>
            </w:r>
            <w:r w:rsidR="002747EA" w:rsidRPr="002747EA">
              <w:rPr>
                <w:noProof/>
                <w:sz w:val="18"/>
                <w:vertAlign w:val="superscript"/>
              </w:rPr>
              <w:t>410</w:t>
            </w:r>
            <w:r>
              <w:rPr>
                <w:noProof/>
              </w:rPr>
              <w:fldChar w:fldCharType="end"/>
            </w:r>
          </w:p>
        </w:tc>
        <w:tc>
          <w:tcPr>
            <w:tcW w:w="2547" w:type="dxa"/>
          </w:tcPr>
          <w:p w14:paraId="17F2FC90" w14:textId="77777777" w:rsidR="00DF108B" w:rsidRPr="00C12274" w:rsidRDefault="00DF108B" w:rsidP="004A0E1A">
            <w:pPr>
              <w:pStyle w:val="RCTstable"/>
              <w:rPr>
                <w:rFonts w:ascii="Helvetica" w:hAnsi="Helvetica"/>
              </w:rPr>
            </w:pPr>
            <w:r>
              <w:rPr>
                <w:rFonts w:ascii="Helvetica" w:hAnsi="Helvetica"/>
              </w:rPr>
              <w:t>Mixed BMIs</w:t>
            </w:r>
          </w:p>
        </w:tc>
        <w:tc>
          <w:tcPr>
            <w:tcW w:w="2982" w:type="dxa"/>
          </w:tcPr>
          <w:p w14:paraId="5FCFDD4D" w14:textId="63717C30" w:rsidR="00DF108B" w:rsidRPr="00BE0624" w:rsidRDefault="008E1F6E" w:rsidP="004A0E1A">
            <w:pPr>
              <w:pStyle w:val="RCTstable"/>
              <w:jc w:val="center"/>
            </w:pPr>
            <w:r>
              <w:t xml:space="preserve">MD </w:t>
            </w:r>
            <w:r w:rsidR="00DF108B">
              <w:t>-5.77 (-9.34 to -2.21)</w:t>
            </w:r>
          </w:p>
        </w:tc>
        <w:tc>
          <w:tcPr>
            <w:tcW w:w="1134" w:type="dxa"/>
          </w:tcPr>
          <w:p w14:paraId="4469CDA1" w14:textId="29E2C4A0" w:rsidR="00DF108B" w:rsidRPr="00BE0624" w:rsidRDefault="00065BA8" w:rsidP="004A0E1A">
            <w:pPr>
              <w:pStyle w:val="RCTstable"/>
              <w:jc w:val="center"/>
            </w:pPr>
            <w:r>
              <w:t>4</w:t>
            </w:r>
          </w:p>
        </w:tc>
      </w:tr>
      <w:tr w:rsidR="00DF108B" w:rsidRPr="00C12274" w14:paraId="541EAC36" w14:textId="77777777" w:rsidTr="004A0E1A">
        <w:tc>
          <w:tcPr>
            <w:tcW w:w="2841" w:type="dxa"/>
          </w:tcPr>
          <w:p w14:paraId="3D0BF84C" w14:textId="754CAB3A" w:rsidR="00DF108B" w:rsidRPr="00C12274" w:rsidRDefault="00DF108B" w:rsidP="002747EA">
            <w:pPr>
              <w:pStyle w:val="RCTstable"/>
              <w:rPr>
                <w:noProof/>
              </w:rPr>
            </w:pPr>
            <w:r w:rsidRPr="00C12274">
              <w:rPr>
                <w:noProof/>
              </w:rPr>
              <w:t>Thangaratinam et al 2012a</w:t>
            </w:r>
            <w:r>
              <w:rPr>
                <w:noProof/>
              </w:rPr>
              <w:fldChar w:fldCharType="begin">
                <w:fldData xml:space="preserve">PEVuZE5vdGU+PENpdGU+PEF1dGhvcj5UaGFuZ2FyYXRpbmFtPC9BdXRob3I+PFllYXI+MjAxMjwv
WWVhcj48UmVjTnVtPjYzMDwvUmVjTnVtPjxEaXNwbGF5VGV4dD48c3R5bGUgZmFjZT0ic3VwZXJz
Y3JpcHQiIGZvbnQ9IlRyZWJ1Y2hldCBNUyIgc2l6ZT0iOSI+NDExPC9zdHlsZT48L0Rpc3BsYXlU
ZXh0PjxyZWNvcmQ+PHJlYy1udW1iZXI+NjMwPC9yZWMtbnVtYmVyPjxmb3JlaWduLWtleXM+PGtl
eSBhcHA9IkVOIiBkYi1pZD0iZXh2YXNyZngyZHRyYW9lc2FzeHAyc3pzeGEyZGY1MDI1OTJ4IiB0
aW1lc3RhbXA9IjE1NDA0MjUzNDQiPjYzMD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EdWRhLCBX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</w:fldData>
              </w:fldChar>
            </w:r>
            <w:r w:rsidR="002747EA">
              <w:rPr>
                <w:noProof/>
              </w:rPr>
              <w:instrText xml:space="preserve"> ADDIN EN.CITE </w:instrText>
            </w:r>
            <w:r w:rsidR="002747EA">
              <w:rPr>
                <w:noProof/>
              </w:rPr>
              <w:fldChar w:fldCharType="begin">
                <w:fldData xml:space="preserve">PEVuZE5vdGU+PENpdGU+PEF1dGhvcj5UaGFuZ2FyYXRpbmFtPC9BdXRob3I+PFllYXI+MjAxMjwv
WWVhcj48UmVjTnVtPjYzMDwvUmVjTnVtPjxEaXNwbGF5VGV4dD48c3R5bGUgZmFjZT0ic3VwZXJz
Y3JpcHQiIGZvbnQ9IlRyZWJ1Y2hldCBNUyIgc2l6ZT0iOSI+NDExPC9zdHlsZT48L0Rpc3BsYXlU
ZXh0PjxyZWNvcmQ+PHJlYy1udW1iZXI+NjMwPC9yZWMtbnVtYmVyPjxmb3JlaWduLWtleXM+PGtl
eSBhcHA9IkVOIiBkYi1pZD0iZXh2YXNyZngyZHRyYW9lc2FzeHAyc3pzeGEyZGY1MDI1OTJ4IiB0
aW1lc3RhbXA9IjE1NDA0MjUzNDQiPjYzMD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EdWRhLCBX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</w:fldData>
              </w:fldChar>
            </w:r>
            <w:r w:rsidR="002747EA">
              <w:rPr>
                <w:noProof/>
              </w:rPr>
              <w:instrText xml:space="preserve"> ADDIN EN.CITE.DATA </w:instrText>
            </w:r>
            <w:r w:rsidR="002747EA">
              <w:rPr>
                <w:noProof/>
              </w:rPr>
            </w:r>
            <w:r w:rsidR="002747EA">
              <w:rPr>
                <w:noProof/>
              </w:rPr>
              <w:fldChar w:fldCharType="end"/>
            </w:r>
            <w:r>
              <w:rPr>
                <w:noProof/>
              </w:rPr>
            </w:r>
            <w:r>
              <w:rPr>
                <w:noProof/>
              </w:rPr>
              <w:fldChar w:fldCharType="separate"/>
            </w:r>
            <w:r w:rsidR="002747EA" w:rsidRPr="002747EA">
              <w:rPr>
                <w:noProof/>
                <w:sz w:val="18"/>
                <w:vertAlign w:val="superscript"/>
              </w:rPr>
              <w:t>411</w:t>
            </w:r>
            <w:r>
              <w:rPr>
                <w:noProof/>
              </w:rPr>
              <w:fldChar w:fldCharType="end"/>
            </w:r>
          </w:p>
        </w:tc>
        <w:tc>
          <w:tcPr>
            <w:tcW w:w="2547" w:type="dxa"/>
          </w:tcPr>
          <w:p w14:paraId="0F41547A" w14:textId="77777777" w:rsidR="00DF108B" w:rsidRPr="00C12274" w:rsidRDefault="00DF108B" w:rsidP="004A0E1A">
            <w:pPr>
              <w:pStyle w:val="RCTstable"/>
              <w:rPr>
                <w:rFonts w:ascii="Helvetica" w:hAnsi="Helvetica"/>
              </w:rPr>
            </w:pPr>
            <w:r>
              <w:rPr>
                <w:rFonts w:ascii="Helvetica" w:hAnsi="Helvetica"/>
              </w:rPr>
              <w:t>Mixed BMIs</w:t>
            </w:r>
          </w:p>
        </w:tc>
        <w:tc>
          <w:tcPr>
            <w:tcW w:w="2982" w:type="dxa"/>
          </w:tcPr>
          <w:p w14:paraId="58529021" w14:textId="12CA78A4" w:rsidR="00DF108B" w:rsidRPr="00BE0624" w:rsidRDefault="008E1F6E" w:rsidP="004A0E1A">
            <w:pPr>
              <w:pStyle w:val="RCTstable"/>
              <w:jc w:val="center"/>
            </w:pPr>
            <w:r>
              <w:t xml:space="preserve">MD </w:t>
            </w:r>
            <w:r w:rsidR="00DF108B">
              <w:t>-3.36 (-4.73 to -1.99)</w:t>
            </w:r>
          </w:p>
        </w:tc>
        <w:tc>
          <w:tcPr>
            <w:tcW w:w="1134" w:type="dxa"/>
          </w:tcPr>
          <w:p w14:paraId="72702A96" w14:textId="77777777" w:rsidR="00DF108B" w:rsidRPr="00BE0624" w:rsidRDefault="00DF108B" w:rsidP="004A0E1A">
            <w:pPr>
              <w:pStyle w:val="RCTstable"/>
              <w:jc w:val="center"/>
            </w:pPr>
            <w:r>
              <w:t>9</w:t>
            </w:r>
          </w:p>
        </w:tc>
      </w:tr>
      <w:tr w:rsidR="00DF108B" w:rsidRPr="00B87066" w14:paraId="121EB5C0" w14:textId="77777777" w:rsidTr="004A0E1A">
        <w:tc>
          <w:tcPr>
            <w:tcW w:w="2841" w:type="dxa"/>
            <w:shd w:val="clear" w:color="auto" w:fill="auto"/>
          </w:tcPr>
          <w:p w14:paraId="37C166DD" w14:textId="64CF1C96" w:rsidR="00DF108B" w:rsidRPr="00C12274" w:rsidRDefault="00DF108B" w:rsidP="002747EA">
            <w:pPr>
              <w:pStyle w:val="RCTstable"/>
              <w:rPr>
                <w:noProof/>
              </w:rPr>
            </w:pPr>
            <w:r w:rsidRPr="00916B76">
              <w:t>Thangaratinam</w:t>
            </w:r>
            <w:r>
              <w:t xml:space="preserve"> et al 2012b</w:t>
            </w:r>
            <w:r>
              <w:fldChar w:fldCharType="begin">
                <w:fldData xml:space="preserve">PEVuZE5vdGU+PENpdGU+PEF1dGhvcj5UaGFuZ2FyYXRpbmFtPC9BdXRob3I+PFllYXI+MjAxMjwv
WWVhcj48UmVjTnVtPjYzMTwvUmVjTnVtPjxEaXNwbGF5VGV4dD48c3R5bGUgZmFjZT0ic3VwZXJz
Y3JpcHQiIGZvbnQ9IlRyZWJ1Y2hldCBNUyIgc2l6ZT0iOSI+NDEyPC9zdHlsZT48L0Rpc3BsYXlU
ZXh0PjxyZWNvcmQ+PHJlYy1udW1iZXI+NjMxPC9yZWMtbnVtYmVyPjxmb3JlaWduLWtleXM+PGtl
eSBhcHA9IkVOIiBkYi1pZD0iZXh2YXNyZngyZHRyYW9lc2FzeHAyc3pzeGEyZGY1MDI1OTJ4IiB0
aW1lc3RhbXA9IjE1NDA0MjUzNDQiPjYzMT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Sb3NlYm9v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==
</w:fldData>
              </w:fldChar>
            </w:r>
            <w:r w:rsidR="002747EA">
              <w:instrText xml:space="preserve"> ADDIN EN.CITE </w:instrText>
            </w:r>
            <w:r w:rsidR="002747EA">
              <w:fldChar w:fldCharType="begin">
                <w:fldData xml:space="preserve">PEVuZE5vdGU+PENpdGU+PEF1dGhvcj5UaGFuZ2FyYXRpbmFtPC9BdXRob3I+PFllYXI+MjAxMjwv
WWVhcj48UmVjTnVtPjYzMTwvUmVjTnVtPjxEaXNwbGF5VGV4dD48c3R5bGUgZmFjZT0ic3VwZXJz
Y3JpcHQiIGZvbnQ9IlRyZWJ1Y2hldCBNUyIgc2l6ZT0iOSI+NDEyPC9zdHlsZT48L0Rpc3BsYXlU
ZXh0PjxyZWNvcmQ+PHJlYy1udW1iZXI+NjMxPC9yZWMtbnVtYmVyPjxmb3JlaWduLWtleXM+PGtl
eSBhcHA9IkVOIiBkYi1pZD0iZXh2YXNyZngyZHRyYW9lc2FzeHAyc3pzeGEyZGY1MDI1OTJ4IiB0
aW1lc3RhbXA9IjE1NDA0MjUzNDQiPjYzMT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Sb3NlYm9v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==
</w:fldData>
              </w:fldChar>
            </w:r>
            <w:r w:rsidR="002747EA">
              <w:instrText xml:space="preserve"> ADDIN EN.CITE.DATA </w:instrText>
            </w:r>
            <w:r w:rsidR="002747EA">
              <w:fldChar w:fldCharType="end"/>
            </w:r>
            <w:r>
              <w:fldChar w:fldCharType="separate"/>
            </w:r>
            <w:r w:rsidR="002747EA" w:rsidRPr="002747EA">
              <w:rPr>
                <w:noProof/>
                <w:sz w:val="18"/>
                <w:vertAlign w:val="superscript"/>
              </w:rPr>
              <w:t>412</w:t>
            </w:r>
            <w:r>
              <w:fldChar w:fldCharType="end"/>
            </w:r>
          </w:p>
        </w:tc>
        <w:tc>
          <w:tcPr>
            <w:tcW w:w="2547" w:type="dxa"/>
            <w:shd w:val="clear" w:color="auto" w:fill="auto"/>
          </w:tcPr>
          <w:p w14:paraId="1193FE8F" w14:textId="77777777" w:rsidR="00DF108B" w:rsidRPr="00C12274" w:rsidRDefault="00DF108B" w:rsidP="004A0E1A">
            <w:pPr>
              <w:pStyle w:val="RCTstable"/>
            </w:pPr>
            <w:r>
              <w:t>Mixed BMIs</w:t>
            </w:r>
          </w:p>
        </w:tc>
        <w:tc>
          <w:tcPr>
            <w:tcW w:w="2982" w:type="dxa"/>
            <w:shd w:val="clear" w:color="auto" w:fill="auto"/>
          </w:tcPr>
          <w:p w14:paraId="7599785B" w14:textId="73BD09FA" w:rsidR="00DF108B" w:rsidRDefault="008E1F6E" w:rsidP="004A0E1A">
            <w:pPr>
              <w:pStyle w:val="RCTstable"/>
              <w:jc w:val="center"/>
            </w:pPr>
            <w:r>
              <w:t xml:space="preserve">MD </w:t>
            </w:r>
            <w:r w:rsidR="00DF108B">
              <w:t>-3.84 (-5.22 to -2.45)</w:t>
            </w:r>
          </w:p>
        </w:tc>
        <w:tc>
          <w:tcPr>
            <w:tcW w:w="1134" w:type="dxa"/>
            <w:shd w:val="clear" w:color="auto" w:fill="auto"/>
          </w:tcPr>
          <w:p w14:paraId="1BAB350B" w14:textId="77777777" w:rsidR="00DF108B" w:rsidRDefault="00DF108B" w:rsidP="004A0E1A">
            <w:pPr>
              <w:pStyle w:val="RCTstable"/>
              <w:jc w:val="center"/>
            </w:pPr>
            <w:r>
              <w:t>10</w:t>
            </w:r>
          </w:p>
        </w:tc>
      </w:tr>
      <w:tr w:rsidR="00DF108B" w:rsidRPr="00C12274" w14:paraId="45C6F4F8" w14:textId="77777777" w:rsidTr="004A0E1A">
        <w:tc>
          <w:tcPr>
            <w:tcW w:w="2841" w:type="dxa"/>
          </w:tcPr>
          <w:p w14:paraId="3F2F368E" w14:textId="12AEC313" w:rsidR="00DF108B" w:rsidRDefault="00DF108B" w:rsidP="002747EA">
            <w:pPr>
              <w:pStyle w:val="RCTstable"/>
              <w:rPr>
                <w:noProof/>
              </w:rPr>
            </w:pPr>
            <w:r>
              <w:rPr>
                <w:noProof/>
              </w:rPr>
              <w:t>Tieu et al 2017</w:t>
            </w:r>
            <w:r>
              <w:rPr>
                <w:noProof/>
              </w:rPr>
              <w:fldChar w:fldCharType="begin">
                <w:fldData xml:space="preserve">PEVuZE5vdGU+PENpdGU+PEF1dGhvcj5UaWV1PC9BdXRob3I+PFllYXI+MjAxNzwvWWVhcj48UmVj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</w:fldData>
              </w:fldChar>
            </w:r>
            <w:r w:rsidR="002747EA">
              <w:rPr>
                <w:noProof/>
              </w:rPr>
              <w:instrText xml:space="preserve"> ADDIN EN.CITE </w:instrText>
            </w:r>
            <w:r w:rsidR="002747EA">
              <w:rPr>
                <w:noProof/>
              </w:rPr>
              <w:fldChar w:fldCharType="begin">
                <w:fldData xml:space="preserve">PEVuZE5vdGU+PENpdGU+PEF1dGhvcj5UaWV1PC9BdXRob3I+PFllYXI+MjAxNzwvWWVhcj48UmVj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</w:fldData>
              </w:fldChar>
            </w:r>
            <w:r w:rsidR="002747EA">
              <w:rPr>
                <w:noProof/>
              </w:rPr>
              <w:instrText xml:space="preserve"> ADDIN EN.CITE.DATA </w:instrText>
            </w:r>
            <w:r w:rsidR="002747EA">
              <w:rPr>
                <w:noProof/>
              </w:rPr>
            </w:r>
            <w:r w:rsidR="002747EA">
              <w:rPr>
                <w:noProof/>
              </w:rPr>
              <w:fldChar w:fldCharType="end"/>
            </w:r>
            <w:r>
              <w:rPr>
                <w:noProof/>
              </w:rPr>
            </w:r>
            <w:r>
              <w:rPr>
                <w:noProof/>
              </w:rPr>
              <w:fldChar w:fldCharType="separate"/>
            </w:r>
            <w:r w:rsidR="002747EA" w:rsidRPr="002747EA">
              <w:rPr>
                <w:noProof/>
                <w:sz w:val="18"/>
                <w:vertAlign w:val="superscript"/>
              </w:rPr>
              <w:t>413</w:t>
            </w:r>
            <w:r>
              <w:rPr>
                <w:noProof/>
              </w:rPr>
              <w:fldChar w:fldCharType="end"/>
            </w:r>
          </w:p>
        </w:tc>
        <w:tc>
          <w:tcPr>
            <w:tcW w:w="2547" w:type="dxa"/>
          </w:tcPr>
          <w:p w14:paraId="114CBB15" w14:textId="77777777" w:rsidR="00DF108B" w:rsidRDefault="00DF108B" w:rsidP="004A0E1A">
            <w:pPr>
              <w:pStyle w:val="RCTstable"/>
              <w:rPr>
                <w:rFonts w:ascii="Helvetica" w:hAnsi="Helvetica"/>
              </w:rPr>
            </w:pPr>
            <w:r>
              <w:rPr>
                <w:rFonts w:ascii="Helvetica" w:hAnsi="Helvetica"/>
              </w:rPr>
              <w:t>Mixed BMIs</w:t>
            </w:r>
          </w:p>
        </w:tc>
        <w:tc>
          <w:tcPr>
            <w:tcW w:w="2982" w:type="dxa"/>
          </w:tcPr>
          <w:p w14:paraId="47B1D1C5" w14:textId="2F736774" w:rsidR="00DF108B" w:rsidRDefault="008E1F6E" w:rsidP="004A0E1A">
            <w:pPr>
              <w:pStyle w:val="RCTstable"/>
              <w:jc w:val="center"/>
            </w:pPr>
            <w:r>
              <w:t xml:space="preserve">MD </w:t>
            </w:r>
            <w:r w:rsidR="00DF108B">
              <w:t>-4.70 (-8.07 to -1.34)</w:t>
            </w:r>
          </w:p>
        </w:tc>
        <w:tc>
          <w:tcPr>
            <w:tcW w:w="1134" w:type="dxa"/>
          </w:tcPr>
          <w:p w14:paraId="0BC954CD" w14:textId="77777777" w:rsidR="00DF108B" w:rsidRDefault="00DF108B" w:rsidP="004A0E1A">
            <w:pPr>
              <w:pStyle w:val="RCTstable"/>
              <w:jc w:val="center"/>
            </w:pPr>
            <w:r>
              <w:t>5</w:t>
            </w:r>
          </w:p>
        </w:tc>
      </w:tr>
      <w:tr w:rsidR="00DF108B" w:rsidRPr="00C12274" w14:paraId="4BAC0FB3" w14:textId="77777777" w:rsidTr="004A0E1A">
        <w:tc>
          <w:tcPr>
            <w:tcW w:w="2841" w:type="dxa"/>
          </w:tcPr>
          <w:p w14:paraId="7CB0A648" w14:textId="59B29F0B" w:rsidR="00DF108B" w:rsidRDefault="00DF108B" w:rsidP="002747EA">
            <w:pPr>
              <w:pStyle w:val="RCTstable"/>
              <w:rPr>
                <w:noProof/>
              </w:rPr>
            </w:pPr>
            <w:r>
              <w:rPr>
                <w:noProof/>
              </w:rPr>
              <w:t>*Tieu et al 2017</w:t>
            </w:r>
            <w:r>
              <w:rPr>
                <w:noProof/>
              </w:rPr>
              <w:fldChar w:fldCharType="begin">
                <w:fldData xml:space="preserve">PEVuZE5vdGU+PENpdGU+PEF1dGhvcj5UaWV1PC9BdXRob3I+PFllYXI+MjAxNzwvWWVhcj48UmVj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</w:fldData>
              </w:fldChar>
            </w:r>
            <w:r w:rsidR="002747EA">
              <w:rPr>
                <w:noProof/>
              </w:rPr>
              <w:instrText xml:space="preserve"> ADDIN EN.CITE </w:instrText>
            </w:r>
            <w:r w:rsidR="002747EA">
              <w:rPr>
                <w:noProof/>
              </w:rPr>
              <w:fldChar w:fldCharType="begin">
                <w:fldData xml:space="preserve">PEVuZE5vdGU+PENpdGU+PEF1dGhvcj5UaWV1PC9BdXRob3I+PFllYXI+MjAxNzwvWWVhcj48UmVj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</w:fldData>
              </w:fldChar>
            </w:r>
            <w:r w:rsidR="002747EA">
              <w:rPr>
                <w:noProof/>
              </w:rPr>
              <w:instrText xml:space="preserve"> ADDIN EN.CITE.DATA </w:instrText>
            </w:r>
            <w:r w:rsidR="002747EA">
              <w:rPr>
                <w:noProof/>
              </w:rPr>
            </w:r>
            <w:r w:rsidR="002747EA">
              <w:rPr>
                <w:noProof/>
              </w:rPr>
              <w:fldChar w:fldCharType="end"/>
            </w:r>
            <w:r>
              <w:rPr>
                <w:noProof/>
              </w:rPr>
            </w:r>
            <w:r>
              <w:rPr>
                <w:noProof/>
              </w:rPr>
              <w:fldChar w:fldCharType="separate"/>
            </w:r>
            <w:r w:rsidR="002747EA" w:rsidRPr="002747EA">
              <w:rPr>
                <w:noProof/>
                <w:sz w:val="18"/>
                <w:vertAlign w:val="superscript"/>
              </w:rPr>
              <w:t>413</w:t>
            </w:r>
            <w:r>
              <w:rPr>
                <w:noProof/>
              </w:rPr>
              <w:fldChar w:fldCharType="end"/>
            </w:r>
          </w:p>
        </w:tc>
        <w:tc>
          <w:tcPr>
            <w:tcW w:w="2547" w:type="dxa"/>
          </w:tcPr>
          <w:p w14:paraId="1FE81058" w14:textId="77777777" w:rsidR="00DF108B" w:rsidRDefault="00DF108B" w:rsidP="004A0E1A">
            <w:pPr>
              <w:pStyle w:val="RCTstable"/>
              <w:rPr>
                <w:rFonts w:ascii="Helvetica" w:hAnsi="Helvetica"/>
              </w:rPr>
            </w:pPr>
            <w:r>
              <w:rPr>
                <w:rFonts w:ascii="Helvetica" w:hAnsi="Helvetica"/>
              </w:rPr>
              <w:t>Mixed BMIs</w:t>
            </w:r>
          </w:p>
        </w:tc>
        <w:tc>
          <w:tcPr>
            <w:tcW w:w="2982" w:type="dxa"/>
          </w:tcPr>
          <w:p w14:paraId="24C7C0EF" w14:textId="44B2CC1A" w:rsidR="00DF108B" w:rsidRDefault="008E1F6E" w:rsidP="004A0E1A">
            <w:pPr>
              <w:pStyle w:val="RCTstable"/>
              <w:jc w:val="center"/>
            </w:pPr>
            <w:r>
              <w:t xml:space="preserve">MD </w:t>
            </w:r>
            <w:r w:rsidR="00DF108B">
              <w:t>-1.23 (-4.08 to 1.61)</w:t>
            </w:r>
          </w:p>
        </w:tc>
        <w:tc>
          <w:tcPr>
            <w:tcW w:w="1134" w:type="dxa"/>
          </w:tcPr>
          <w:p w14:paraId="1E4156CF" w14:textId="77777777" w:rsidR="00DF108B" w:rsidRDefault="00DF108B" w:rsidP="004A0E1A">
            <w:pPr>
              <w:pStyle w:val="RCTstable"/>
              <w:jc w:val="center"/>
            </w:pPr>
            <w:r>
              <w:t>4</w:t>
            </w:r>
          </w:p>
        </w:tc>
      </w:tr>
      <w:tr w:rsidR="00DF108B" w:rsidRPr="00C12274" w14:paraId="40B7B561" w14:textId="77777777" w:rsidTr="004A0E1A">
        <w:tc>
          <w:tcPr>
            <w:tcW w:w="2841" w:type="dxa"/>
          </w:tcPr>
          <w:p w14:paraId="22E33154" w14:textId="77777777" w:rsidR="00DF108B" w:rsidRPr="00C12274" w:rsidRDefault="00DF108B" w:rsidP="004A0E1A">
            <w:pPr>
              <w:pStyle w:val="RCTstable"/>
              <w:rPr>
                <w:noProof/>
              </w:rPr>
            </w:pPr>
            <w:r>
              <w:rPr>
                <w:noProof/>
              </w:rPr>
              <w:t>Walker et al 2018</w:t>
            </w:r>
          </w:p>
        </w:tc>
        <w:tc>
          <w:tcPr>
            <w:tcW w:w="2547" w:type="dxa"/>
          </w:tcPr>
          <w:p w14:paraId="00E81B31" w14:textId="77777777" w:rsidR="00DF108B" w:rsidRPr="00C12274" w:rsidRDefault="00DF108B" w:rsidP="004A0E1A">
            <w:pPr>
              <w:pStyle w:val="RCTstable"/>
              <w:rPr>
                <w:rFonts w:ascii="Helvetica" w:hAnsi="Helvetica"/>
              </w:rPr>
            </w:pPr>
            <w:r>
              <w:rPr>
                <w:rFonts w:ascii="Helvetica" w:hAnsi="Helvetica"/>
              </w:rPr>
              <w:t>Mixed BMIs</w:t>
            </w:r>
          </w:p>
        </w:tc>
        <w:tc>
          <w:tcPr>
            <w:tcW w:w="2982" w:type="dxa"/>
          </w:tcPr>
          <w:p w14:paraId="6367D8B4" w14:textId="0A39226A" w:rsidR="00DF108B" w:rsidRPr="00BE0624" w:rsidRDefault="008E1F6E" w:rsidP="004A0E1A">
            <w:pPr>
              <w:pStyle w:val="RCTstable"/>
              <w:jc w:val="center"/>
            </w:pPr>
            <w:r>
              <w:t xml:space="preserve">MD </w:t>
            </w:r>
            <w:r w:rsidR="00DF108B">
              <w:t>-3.27 (-4.96 to -1.58)</w:t>
            </w:r>
          </w:p>
        </w:tc>
        <w:tc>
          <w:tcPr>
            <w:tcW w:w="1134" w:type="dxa"/>
          </w:tcPr>
          <w:p w14:paraId="21F14A2F" w14:textId="77777777" w:rsidR="00DF108B" w:rsidRPr="00BE0624" w:rsidRDefault="00DF108B" w:rsidP="004A0E1A">
            <w:pPr>
              <w:pStyle w:val="RCTstable"/>
              <w:jc w:val="center"/>
            </w:pPr>
            <w:r>
              <w:t>9</w:t>
            </w:r>
          </w:p>
        </w:tc>
      </w:tr>
      <w:tr w:rsidR="00266B21" w:rsidRPr="00C12274" w14:paraId="4ABD5B4B" w14:textId="77777777" w:rsidTr="00465384">
        <w:tc>
          <w:tcPr>
            <w:tcW w:w="2841" w:type="dxa"/>
          </w:tcPr>
          <w:p w14:paraId="63072615" w14:textId="7C91B9FE" w:rsidR="00266B21" w:rsidRDefault="00266B21" w:rsidP="002747EA">
            <w:pPr>
              <w:pStyle w:val="RCTstable"/>
            </w:pPr>
            <w:r>
              <w:t>Craemer et al 2019</w:t>
            </w:r>
            <w:r w:rsidR="00E37D04">
              <w:fldChar w:fldCharType="begin">
                <w:fldData xml:space="preserve">PEVuZE5vdGU+PENpdGU+PEF1dGhvcj5DcmFlbWVyPC9BdXRob3I+PFllYXI+MjAxOTwvWWVhcj48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</w:fldData>
              </w:fldChar>
            </w:r>
            <w:r w:rsidR="002747EA">
              <w:instrText xml:space="preserve"> ADDIN EN.CITE </w:instrText>
            </w:r>
            <w:r w:rsidR="002747EA">
              <w:fldChar w:fldCharType="begin">
                <w:fldData xml:space="preserve">PEVuZE5vdGU+PENpdGU+PEF1dGhvcj5DcmFlbWVyPC9BdXRob3I+PFllYXI+MjAxOTwvWWVhcj48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</w:fldData>
              </w:fldChar>
            </w:r>
            <w:r w:rsidR="002747EA">
              <w:instrText xml:space="preserve"> ADDIN EN.CITE.DATA </w:instrText>
            </w:r>
            <w:r w:rsidR="002747EA">
              <w:fldChar w:fldCharType="end"/>
            </w:r>
            <w:r w:rsidR="00E37D04">
              <w:fldChar w:fldCharType="separate"/>
            </w:r>
            <w:r w:rsidR="002747EA" w:rsidRPr="002747EA">
              <w:rPr>
                <w:noProof/>
                <w:sz w:val="18"/>
                <w:vertAlign w:val="superscript"/>
              </w:rPr>
              <w:t>414</w:t>
            </w:r>
            <w:r w:rsidR="00E37D04">
              <w:fldChar w:fldCharType="end"/>
            </w:r>
          </w:p>
        </w:tc>
        <w:tc>
          <w:tcPr>
            <w:tcW w:w="2547" w:type="dxa"/>
          </w:tcPr>
          <w:p w14:paraId="244CCC1F" w14:textId="77777777" w:rsidR="00266B21" w:rsidRDefault="00266B21" w:rsidP="00465384">
            <w:pPr>
              <w:pStyle w:val="RCTstable"/>
            </w:pPr>
            <w:r>
              <w:t>Mixed BMIs</w:t>
            </w:r>
          </w:p>
        </w:tc>
        <w:tc>
          <w:tcPr>
            <w:tcW w:w="2982" w:type="dxa"/>
          </w:tcPr>
          <w:p w14:paraId="313F8898" w14:textId="728E44CF" w:rsidR="00266B21" w:rsidRDefault="008E1F6E" w:rsidP="00266B21">
            <w:pPr>
              <w:pStyle w:val="RCTstable"/>
              <w:jc w:val="center"/>
            </w:pPr>
            <w:r>
              <w:t xml:space="preserve">MD </w:t>
            </w:r>
            <w:r w:rsidR="00266B21">
              <w:t>−1.81 (−2.61 to −1.02)</w:t>
            </w:r>
          </w:p>
        </w:tc>
        <w:tc>
          <w:tcPr>
            <w:tcW w:w="1134" w:type="dxa"/>
          </w:tcPr>
          <w:p w14:paraId="6D68060F" w14:textId="67BF5886" w:rsidR="00266B21" w:rsidRDefault="00266B21" w:rsidP="00465384">
            <w:pPr>
              <w:pStyle w:val="RCTstable"/>
              <w:jc w:val="center"/>
            </w:pPr>
            <w:r>
              <w:t>6</w:t>
            </w:r>
          </w:p>
        </w:tc>
      </w:tr>
      <w:tr w:rsidR="00DF108B" w:rsidRPr="00C12274" w14:paraId="2D25E289" w14:textId="77777777" w:rsidTr="004A0E1A">
        <w:tc>
          <w:tcPr>
            <w:tcW w:w="2841" w:type="dxa"/>
            <w:vMerge w:val="restart"/>
          </w:tcPr>
          <w:p w14:paraId="62B62EF1" w14:textId="43852828" w:rsidR="00DF108B" w:rsidRPr="00C12274" w:rsidRDefault="00DF108B" w:rsidP="002747EA">
            <w:pPr>
              <w:pStyle w:val="RCTstable"/>
            </w:pPr>
            <w:r w:rsidRPr="00C12274">
              <w:rPr>
                <w:noProof/>
              </w:rPr>
              <w:t>International Weight Management in Pregnancy Collaborative</w:t>
            </w:r>
            <w:r>
              <w:rPr>
                <w:noProof/>
              </w:rPr>
              <w:t xml:space="preserve"> </w:t>
            </w:r>
            <w:r w:rsidRPr="00C12274">
              <w:rPr>
                <w:noProof/>
              </w:rPr>
              <w:t>2017</w:t>
            </w:r>
            <w:r>
              <w:rPr>
                <w:noProof/>
              </w:rPr>
              <w:fldChar w:fldCharType="begin">
                <w:fldData xml:space="preserve">PEVuZE5vdGU+PENpdGU+PEF1dGhvcj5JbnRlcm5hdGlvbmFsIFdlaWdodCBNYW5hZ2VtZW50IGlu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</w:fldData>
              </w:fldChar>
            </w:r>
            <w:r w:rsidR="002747EA">
              <w:rPr>
                <w:noProof/>
              </w:rPr>
              <w:instrText xml:space="preserve"> ADDIN EN.CITE </w:instrText>
            </w:r>
            <w:r w:rsidR="002747EA">
              <w:rPr>
                <w:noProof/>
              </w:rPr>
              <w:fldChar w:fldCharType="begin">
                <w:fldData xml:space="preserve">PEVuZE5vdGU+PENpdGU+PEF1dGhvcj5JbnRlcm5hdGlvbmFsIFdlaWdodCBNYW5hZ2VtZW50IGlu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</w:fldData>
              </w:fldChar>
            </w:r>
            <w:r w:rsidR="002747EA">
              <w:rPr>
                <w:noProof/>
              </w:rPr>
              <w:instrText xml:space="preserve"> ADDIN EN.CITE.DATA </w:instrText>
            </w:r>
            <w:r w:rsidR="002747EA">
              <w:rPr>
                <w:noProof/>
              </w:rPr>
            </w:r>
            <w:r w:rsidR="002747EA">
              <w:rPr>
                <w:noProof/>
              </w:rPr>
              <w:fldChar w:fldCharType="end"/>
            </w:r>
            <w:r>
              <w:rPr>
                <w:noProof/>
              </w:rPr>
            </w:r>
            <w:r>
              <w:rPr>
                <w:noProof/>
              </w:rPr>
              <w:fldChar w:fldCharType="separate"/>
            </w:r>
            <w:r w:rsidR="002747EA" w:rsidRPr="002747EA">
              <w:rPr>
                <w:noProof/>
                <w:sz w:val="18"/>
                <w:vertAlign w:val="superscript"/>
              </w:rPr>
              <w:t>415</w:t>
            </w:r>
            <w:r>
              <w:rPr>
                <w:noProof/>
              </w:rPr>
              <w:fldChar w:fldCharType="end"/>
            </w:r>
            <w:r w:rsidRPr="00C12274">
              <w:rPr>
                <w:noProof/>
              </w:rPr>
              <w:t xml:space="preserve"> </w:t>
            </w:r>
          </w:p>
        </w:tc>
        <w:tc>
          <w:tcPr>
            <w:tcW w:w="2547" w:type="dxa"/>
          </w:tcPr>
          <w:p w14:paraId="0233B230" w14:textId="77777777" w:rsidR="00DF108B" w:rsidRPr="00C12274" w:rsidRDefault="00DF108B" w:rsidP="004A0E1A">
            <w:pPr>
              <w:pStyle w:val="RCTstable"/>
            </w:pPr>
            <w:r w:rsidRPr="00C12274">
              <w:rPr>
                <w:rFonts w:ascii="Helvetica" w:hAnsi="Helvetica"/>
              </w:rPr>
              <w:t>Mixed</w:t>
            </w:r>
            <w:r>
              <w:rPr>
                <w:rFonts w:ascii="Helvetica" w:hAnsi="Helvetica"/>
              </w:rPr>
              <w:t xml:space="preserve"> BMIs</w:t>
            </w:r>
            <w:r w:rsidRPr="00C12274">
              <w:rPr>
                <w:rFonts w:ascii="Helvetica" w:hAnsi="Helvetica"/>
              </w:rPr>
              <w:t>; IPD</w:t>
            </w:r>
          </w:p>
        </w:tc>
        <w:tc>
          <w:tcPr>
            <w:tcW w:w="2982" w:type="dxa"/>
          </w:tcPr>
          <w:p w14:paraId="14479EBA" w14:textId="4A36985F" w:rsidR="00DF108B" w:rsidRPr="00BE0624" w:rsidRDefault="008E1F6E" w:rsidP="004A0E1A">
            <w:pPr>
              <w:pStyle w:val="RCTstable"/>
              <w:jc w:val="center"/>
            </w:pPr>
            <w:r>
              <w:t xml:space="preserve">MD </w:t>
            </w:r>
            <w:r w:rsidR="00DF108B" w:rsidRPr="00BE0624">
              <w:t>−0.7</w:t>
            </w:r>
            <w:r w:rsidR="00DF108B">
              <w:t>2</w:t>
            </w:r>
            <w:r w:rsidR="00DF108B" w:rsidRPr="00BE0624">
              <w:t xml:space="preserve"> (−1.</w:t>
            </w:r>
            <w:r w:rsidR="00DF108B">
              <w:t xml:space="preserve">48 to </w:t>
            </w:r>
            <w:r w:rsidR="00DF108B" w:rsidRPr="00BE0624">
              <w:t>0.</w:t>
            </w:r>
            <w:r w:rsidR="00DF108B">
              <w:t>0</w:t>
            </w:r>
            <w:r w:rsidR="00DF108B" w:rsidRPr="00BE0624">
              <w:t>4)</w:t>
            </w:r>
          </w:p>
        </w:tc>
        <w:tc>
          <w:tcPr>
            <w:tcW w:w="1134" w:type="dxa"/>
          </w:tcPr>
          <w:p w14:paraId="1AA0FD66" w14:textId="77777777" w:rsidR="00DF108B" w:rsidRPr="00BE0624" w:rsidRDefault="00DF108B" w:rsidP="004A0E1A">
            <w:pPr>
              <w:pStyle w:val="RCTstable"/>
              <w:jc w:val="center"/>
            </w:pPr>
            <w:r>
              <w:t>4</w:t>
            </w:r>
          </w:p>
        </w:tc>
      </w:tr>
      <w:tr w:rsidR="00DF108B" w:rsidRPr="00C12274" w14:paraId="3876DFA7" w14:textId="77777777" w:rsidTr="004A0E1A">
        <w:tc>
          <w:tcPr>
            <w:tcW w:w="2841" w:type="dxa"/>
            <w:vMerge/>
          </w:tcPr>
          <w:p w14:paraId="21706941" w14:textId="77777777" w:rsidR="00DF108B" w:rsidRPr="00C12274" w:rsidRDefault="00DF108B" w:rsidP="004A0E1A">
            <w:pPr>
              <w:pStyle w:val="RCTstable"/>
              <w:rPr>
                <w:noProof/>
              </w:rPr>
            </w:pPr>
          </w:p>
        </w:tc>
        <w:tc>
          <w:tcPr>
            <w:tcW w:w="2547" w:type="dxa"/>
          </w:tcPr>
          <w:p w14:paraId="7082A107" w14:textId="77777777" w:rsidR="00DF108B" w:rsidRPr="00C12274" w:rsidRDefault="00DF108B" w:rsidP="004A0E1A">
            <w:pPr>
              <w:pStyle w:val="RCTstable"/>
              <w:rPr>
                <w:rFonts w:ascii="Helvetica" w:hAnsi="Helvetica"/>
              </w:rPr>
            </w:pPr>
            <w:r w:rsidRPr="00C12274">
              <w:rPr>
                <w:rFonts w:ascii="Helvetica" w:hAnsi="Helvetica"/>
              </w:rPr>
              <w:t>Mixed</w:t>
            </w:r>
            <w:r>
              <w:rPr>
                <w:rFonts w:ascii="Helvetica" w:hAnsi="Helvetica"/>
              </w:rPr>
              <w:t xml:space="preserve"> BMIs</w:t>
            </w:r>
            <w:r w:rsidRPr="00C12274">
              <w:rPr>
                <w:rFonts w:ascii="Helvetica" w:hAnsi="Helvetica"/>
              </w:rPr>
              <w:t>; IPD and non-IPD</w:t>
            </w:r>
          </w:p>
        </w:tc>
        <w:tc>
          <w:tcPr>
            <w:tcW w:w="2982" w:type="dxa"/>
          </w:tcPr>
          <w:p w14:paraId="5E686F25" w14:textId="0931D104" w:rsidR="00DF108B" w:rsidRPr="00BE0624" w:rsidRDefault="008E1F6E" w:rsidP="004A0E1A">
            <w:pPr>
              <w:pStyle w:val="RCTstable"/>
              <w:jc w:val="center"/>
            </w:pPr>
            <w:r>
              <w:t xml:space="preserve">MD </w:t>
            </w:r>
            <w:r w:rsidR="00DF108B" w:rsidRPr="00BE0624">
              <w:rPr>
                <w:rFonts w:eastAsiaTheme="majorEastAsia"/>
              </w:rPr>
              <w:t>−</w:t>
            </w:r>
            <w:r w:rsidR="00DF108B">
              <w:t>2.84</w:t>
            </w:r>
            <w:r w:rsidR="00DF108B" w:rsidRPr="00BE0624">
              <w:t xml:space="preserve"> (</w:t>
            </w:r>
            <w:r w:rsidR="00DF108B" w:rsidRPr="00BE0624">
              <w:rPr>
                <w:rFonts w:eastAsiaTheme="majorEastAsia"/>
              </w:rPr>
              <w:t>−</w:t>
            </w:r>
            <w:r w:rsidR="00DF108B">
              <w:t>4.77</w:t>
            </w:r>
            <w:r w:rsidR="00DF108B" w:rsidRPr="00BE0624">
              <w:t xml:space="preserve"> to </w:t>
            </w:r>
            <w:r w:rsidR="00DF108B" w:rsidRPr="00BE0624">
              <w:rPr>
                <w:rFonts w:eastAsiaTheme="majorEastAsia"/>
              </w:rPr>
              <w:t>−</w:t>
            </w:r>
            <w:r w:rsidR="00DF108B" w:rsidRPr="00BE0624">
              <w:t>0.4</w:t>
            </w:r>
            <w:r w:rsidR="00DF108B">
              <w:t>9</w:t>
            </w:r>
            <w:r w:rsidR="00DF108B" w:rsidRPr="00BE0624">
              <w:t>1)</w:t>
            </w:r>
          </w:p>
        </w:tc>
        <w:tc>
          <w:tcPr>
            <w:tcW w:w="1134" w:type="dxa"/>
          </w:tcPr>
          <w:p w14:paraId="677CC3F8" w14:textId="77777777" w:rsidR="00DF108B" w:rsidRPr="00BE0624" w:rsidRDefault="00DF108B" w:rsidP="004A0E1A">
            <w:pPr>
              <w:pStyle w:val="RCTstable"/>
              <w:jc w:val="center"/>
            </w:pPr>
            <w:r>
              <w:t>12</w:t>
            </w:r>
          </w:p>
        </w:tc>
      </w:tr>
      <w:tr w:rsidR="00DF108B" w:rsidRPr="00C12274" w14:paraId="3AC89F5F" w14:textId="77777777" w:rsidTr="004A0E1A">
        <w:trPr>
          <w:trHeight w:val="72"/>
        </w:trPr>
        <w:tc>
          <w:tcPr>
            <w:tcW w:w="2841" w:type="dxa"/>
          </w:tcPr>
          <w:p w14:paraId="436EEC59" w14:textId="620D2F47" w:rsidR="00DF108B" w:rsidRPr="00C12274" w:rsidRDefault="00DF108B" w:rsidP="002747EA">
            <w:pPr>
              <w:pStyle w:val="RCTstable"/>
              <w:rPr>
                <w:noProof/>
              </w:rPr>
            </w:pPr>
            <w:r>
              <w:t>Dodd et al 2010</w:t>
            </w:r>
            <w:r>
              <w:fldChar w:fldCharType="begin"/>
            </w:r>
            <w:r w:rsidR="002747EA">
              <w:instrText xml:space="preserve"> ADDIN EN.CITE &lt;EndNote&gt;&lt;Cite&gt;&lt;Author&gt;Dodd&lt;/Author&gt;&lt;Year&gt;2010&lt;/Year&gt;&lt;RecNum&gt;572&lt;/RecNum&gt;&lt;DisplayText&gt;&lt;style face="superscript" font="Trebuchet MS" size="9"&gt;416&lt;/style&gt;&lt;/DisplayText&gt;&lt;record&gt;&lt;rec-number&gt;572&lt;/rec-number&gt;&lt;foreign-keys&gt;&lt;key app="EN" db-id="exvasrfx2dtraoesasxp2szsxa2df502592x" timestamp="1535933863"&gt;572&lt;/key&gt;&lt;key app="ENWeb" db-id=""&gt;0&lt;/key&gt;&lt;/foreign-keys&gt;&lt;ref-type name="Journal Article"&gt;17&lt;/ref-type&gt;&lt;contributors&gt;&lt;authors&gt;&lt;author&gt;Dodd, J. M.&lt;/author&gt;&lt;author&gt;Grivell, R. M.&lt;/author&gt;&lt;author&gt;Crowther, C. A.&lt;/author&gt;&lt;author&gt;Robinson, J. S.&lt;/author&gt;&lt;/authors&gt;&lt;/contributors&gt;&lt;auth-address&gt;The University of Adelaide, Women&amp;apos;s and Children&amp;apos;s Hospital, North Adelaide, SA, Australia. jodie.dodd@adelaide.edu.au&lt;/auth-address&gt;&lt;titles&gt;&lt;title&gt;Antenatal interventions for overweight or obese pregnant women: a systematic review of randomised trials&lt;/title&gt;&lt;secondary-title&gt;BJOG&lt;/secondary-title&gt;&lt;/titles&gt;&lt;periodical&gt;&lt;full-title&gt;BJOG&lt;/full-title&gt;&lt;/periodical&gt;&lt;pages&gt;1316-26&lt;/pages&gt;&lt;volume&gt;117&lt;/volume&gt;&lt;number&gt;11&lt;/number&gt;&lt;edition&gt;2010/04/01&lt;/edition&gt;&lt;keywords&gt;&lt;keyword&gt;Birth Weight&lt;/keyword&gt;&lt;keyword&gt;Exercise Therapy/methods&lt;/keyword&gt;&lt;keyword&gt;Female&lt;/keyword&gt;&lt;keyword&gt;Humans&lt;/keyword&gt;&lt;keyword&gt;Infant, Newborn&lt;/keyword&gt;&lt;keyword&gt;Life Style&lt;/keyword&gt;&lt;keyword&gt;Obesity/diet therapy/prevention &amp;amp; control&lt;/keyword&gt;&lt;keyword&gt;Overweight/diet therapy/*prevention &amp;amp; control&lt;/keyword&gt;&lt;keyword&gt;Pregnancy&lt;/keyword&gt;&lt;keyword&gt;Pregnancy Complications/diet therapy/*prevention &amp;amp; control&lt;/keyword&gt;&lt;keyword&gt;Pregnancy Outcome&lt;/keyword&gt;&lt;keyword&gt;Prenatal Care/*methods&lt;/keyword&gt;&lt;keyword&gt;Randomized Controlled Trials as Topic&lt;/keyword&gt;&lt;/keywords&gt;&lt;dates&gt;&lt;year&gt;2010&lt;/year&gt;&lt;pub-dates&gt;&lt;date&gt;Oct&lt;/date&gt;&lt;/pub-dates&gt;&lt;/dates&gt;&lt;isbn&gt;1471-0528 (Electronic)&amp;#xD;1470-0328 (Linking)&lt;/isbn&gt;&lt;accession-num&gt;20353459&lt;/accession-num&gt;&lt;urls&gt;&lt;related-urls&gt;&lt;url&gt;https://www.ncbi.nlm.nih.gov/pubmed/20353459&lt;/url&gt;&lt;/related-urls&gt;&lt;/urls&gt;&lt;electronic-resource-num&gt;10.1111/j.1471-0528.2010.02540.x&lt;/electronic-resource-num&gt;&lt;/record&gt;&lt;/Cite&gt;&lt;/EndNote&gt;</w:instrText>
            </w:r>
            <w:r>
              <w:fldChar w:fldCharType="separate"/>
            </w:r>
            <w:r w:rsidR="002747EA" w:rsidRPr="002747EA">
              <w:rPr>
                <w:noProof/>
                <w:sz w:val="18"/>
                <w:vertAlign w:val="superscript"/>
              </w:rPr>
              <w:t>416</w:t>
            </w:r>
            <w:r>
              <w:fldChar w:fldCharType="end"/>
            </w:r>
          </w:p>
        </w:tc>
        <w:tc>
          <w:tcPr>
            <w:tcW w:w="2547" w:type="dxa"/>
          </w:tcPr>
          <w:p w14:paraId="116DF4A4" w14:textId="77777777" w:rsidR="00DF108B" w:rsidRPr="00C12274" w:rsidRDefault="00DF108B" w:rsidP="004A0E1A">
            <w:pPr>
              <w:pStyle w:val="RCTstable"/>
            </w:pPr>
            <w:r>
              <w:t>Overweight and obese</w:t>
            </w:r>
          </w:p>
        </w:tc>
        <w:tc>
          <w:tcPr>
            <w:tcW w:w="2982" w:type="dxa"/>
          </w:tcPr>
          <w:p w14:paraId="424EF70B" w14:textId="27E76665" w:rsidR="00DF108B" w:rsidRPr="00BE0624" w:rsidRDefault="008E1F6E" w:rsidP="004A0E1A">
            <w:pPr>
              <w:pStyle w:val="RCTstable"/>
              <w:jc w:val="center"/>
              <w:rPr>
                <w:rFonts w:eastAsiaTheme="majorEastAsia"/>
              </w:rPr>
            </w:pPr>
            <w:r>
              <w:t xml:space="preserve">MD </w:t>
            </w:r>
            <w:r w:rsidR="00DF108B">
              <w:t>-3.10 (-8.32 to</w:t>
            </w:r>
            <w:r w:rsidR="00DF108B" w:rsidRPr="00482D06">
              <w:t xml:space="preserve"> 2.13</w:t>
            </w:r>
            <w:r w:rsidR="00DF108B">
              <w:t>)</w:t>
            </w:r>
          </w:p>
        </w:tc>
        <w:tc>
          <w:tcPr>
            <w:tcW w:w="1134" w:type="dxa"/>
          </w:tcPr>
          <w:p w14:paraId="6A683510" w14:textId="77777777" w:rsidR="00DF108B" w:rsidRDefault="00DF108B" w:rsidP="004A0E1A">
            <w:pPr>
              <w:pStyle w:val="RCTstable"/>
              <w:jc w:val="center"/>
            </w:pPr>
            <w:r>
              <w:t>4</w:t>
            </w:r>
          </w:p>
        </w:tc>
      </w:tr>
      <w:tr w:rsidR="00263570" w:rsidRPr="00B87066" w14:paraId="217DDB06" w14:textId="77777777" w:rsidTr="00FA5BCA">
        <w:tc>
          <w:tcPr>
            <w:tcW w:w="9504" w:type="dxa"/>
            <w:gridSpan w:val="4"/>
            <w:shd w:val="clear" w:color="auto" w:fill="D9E2F3" w:themeFill="accent1" w:themeFillTint="33"/>
          </w:tcPr>
          <w:p w14:paraId="29B1B51D" w14:textId="77777777" w:rsidR="00263570" w:rsidRPr="00B87066" w:rsidRDefault="00263570" w:rsidP="00103A07">
            <w:pPr>
              <w:pStyle w:val="RCTstable"/>
              <w:rPr>
                <w:i/>
              </w:rPr>
            </w:pPr>
            <w:r w:rsidRPr="00B87066">
              <w:rPr>
                <w:i/>
              </w:rPr>
              <w:t>Weight gain exceeding IOM guidelines</w:t>
            </w:r>
          </w:p>
        </w:tc>
      </w:tr>
      <w:tr w:rsidR="00263570" w:rsidRPr="00B87066" w14:paraId="3F1DD449" w14:textId="77777777" w:rsidTr="00263570">
        <w:tc>
          <w:tcPr>
            <w:tcW w:w="2841" w:type="dxa"/>
            <w:tcBorders>
              <w:bottom w:val="single" w:sz="4" w:space="0" w:color="3B3474"/>
            </w:tcBorders>
            <w:shd w:val="clear" w:color="auto" w:fill="F2F2F2" w:themeFill="background1" w:themeFillShade="F2"/>
          </w:tcPr>
          <w:p w14:paraId="74484593" w14:textId="77777777" w:rsidR="00263570" w:rsidRPr="00B87066" w:rsidRDefault="00263570" w:rsidP="00263570">
            <w:pPr>
              <w:pStyle w:val="RCTstable"/>
            </w:pPr>
            <w:r w:rsidRPr="00B87066">
              <w:t>Current review</w:t>
            </w:r>
          </w:p>
        </w:tc>
        <w:tc>
          <w:tcPr>
            <w:tcW w:w="2547" w:type="dxa"/>
            <w:tcBorders>
              <w:bottom w:val="single" w:sz="4" w:space="0" w:color="3B3474"/>
            </w:tcBorders>
            <w:shd w:val="clear" w:color="auto" w:fill="F2F2F2" w:themeFill="background1" w:themeFillShade="F2"/>
          </w:tcPr>
          <w:p w14:paraId="13A214C9" w14:textId="77777777" w:rsidR="00263570" w:rsidRPr="00B87066" w:rsidRDefault="00263570" w:rsidP="00263570">
            <w:pPr>
              <w:pStyle w:val="RCTstable"/>
            </w:pPr>
            <w:r w:rsidRPr="00B87066">
              <w:t>Mixed BMIs</w:t>
            </w:r>
          </w:p>
        </w:tc>
        <w:tc>
          <w:tcPr>
            <w:tcW w:w="2982" w:type="dxa"/>
            <w:tcBorders>
              <w:bottom w:val="single" w:sz="4" w:space="0" w:color="3B3474"/>
            </w:tcBorders>
            <w:shd w:val="clear" w:color="auto" w:fill="F2F2F2" w:themeFill="background1" w:themeFillShade="F2"/>
          </w:tcPr>
          <w:p w14:paraId="4C042A93" w14:textId="1BE7409C" w:rsidR="00263570" w:rsidRPr="00A33D96" w:rsidRDefault="00A67139" w:rsidP="00103A07">
            <w:pPr>
              <w:pStyle w:val="RCTstable"/>
              <w:jc w:val="center"/>
            </w:pPr>
            <w:r>
              <w:t>RR 0.65 (0.54 to 0.77)</w:t>
            </w:r>
          </w:p>
        </w:tc>
        <w:tc>
          <w:tcPr>
            <w:tcW w:w="1134" w:type="dxa"/>
            <w:tcBorders>
              <w:bottom w:val="single" w:sz="4" w:space="0" w:color="3B3474"/>
            </w:tcBorders>
            <w:shd w:val="clear" w:color="auto" w:fill="F2F2F2" w:themeFill="background1" w:themeFillShade="F2"/>
          </w:tcPr>
          <w:p w14:paraId="56E23526" w14:textId="11A6695B" w:rsidR="00263570" w:rsidRPr="00B87066" w:rsidRDefault="00A67139" w:rsidP="00103A07">
            <w:pPr>
              <w:pStyle w:val="RCTstable"/>
              <w:jc w:val="center"/>
            </w:pPr>
            <w:r>
              <w:t>4</w:t>
            </w:r>
          </w:p>
        </w:tc>
      </w:tr>
      <w:tr w:rsidR="00A3266B" w:rsidRPr="00B87066" w14:paraId="48B2D4E9" w14:textId="77777777" w:rsidTr="006B3B11">
        <w:tc>
          <w:tcPr>
            <w:tcW w:w="2841" w:type="dxa"/>
            <w:tcBorders>
              <w:bottom w:val="single" w:sz="4" w:space="0" w:color="3B3474"/>
            </w:tcBorders>
            <w:shd w:val="clear" w:color="auto" w:fill="auto"/>
          </w:tcPr>
          <w:p w14:paraId="18DAD000" w14:textId="613D0F65" w:rsidR="00A3266B" w:rsidRPr="00B87066" w:rsidRDefault="00372779" w:rsidP="002747EA">
            <w:pPr>
              <w:pStyle w:val="RCTstable"/>
            </w:pPr>
            <w:r>
              <w:rPr>
                <w:noProof/>
              </w:rPr>
              <w:t>*Muktabhant et al 2015</w:t>
            </w:r>
            <w:r>
              <w:fldChar w:fldCharType="begin"/>
            </w:r>
            <w:r w:rsidR="002747EA">
              <w:instrText xml:space="preserve"> ADDIN EN.CITE &lt;EndNote&gt;&lt;Cite&gt;&lt;Author&gt;Muktabhant&lt;/Author&gt;&lt;Year&gt;2015&lt;/Year&gt;&lt;RecNum&gt;632&lt;/RecNum&gt;&lt;DisplayText&gt;&lt;style face="superscript" font="Trebuchet MS" size="9"&gt;417&lt;/style&gt;&lt;/DisplayText&gt;&lt;record&gt;&lt;rec-number&gt;632&lt;/rec-number&gt;&lt;foreign-keys&gt;&lt;key app="EN" db-id="exvasrfx2dtraoesasxp2szsxa2df502592x" timestamp="1540425405"&gt;632&lt;/key&gt;&lt;/foreign-keys&gt;&lt;ref-type name="Journal Article"&gt;17&lt;/ref-type&gt;&lt;contributors&gt;&lt;authors&gt;&lt;author&gt;Muktabhant, B.&lt;/author&gt;&lt;author&gt;Lawrie, T. A.&lt;/author&gt;&lt;author&gt;Lumbiganon, P.&lt;/author&gt;&lt;author&gt;Laopaiboon, M.&lt;/author&gt;&lt;/authors&gt;&lt;/contributors&gt;&lt;auth-address&gt;Department of Nutrition, Faculty of Public Health, Khon Kaen University, 123 Friendship Highway, Khon Kaen, Khon Kaen, Thailand, 40002.&lt;/auth-address&gt;&lt;titles&gt;&lt;title&gt;Diet or exercise, or both, for preventing excessive weight gain in pregnancy&lt;/title&gt;&lt;secondary-title&gt;Cochrane Database Syst Rev&lt;/secondary-title&gt;&lt;/titles&gt;&lt;periodical&gt;&lt;full-title&gt;Cochrane Database Syst Rev&lt;/full-title&gt;&lt;/periodical&gt;&lt;pages&gt;CD007145&lt;/pages&gt;&lt;number&gt;6&lt;/number&gt;&lt;edition&gt;2015/06/13&lt;/edition&gt;&lt;keywords&gt;&lt;keyword&gt;Counseling&lt;/keyword&gt;&lt;keyword&gt;*Diet&lt;/keyword&gt;&lt;keyword&gt;*Exercise&lt;/keyword&gt;&lt;keyword&gt;Female&lt;/keyword&gt;&lt;keyword&gt;Humans&lt;/keyword&gt;&lt;keyword&gt;Infant, Newborn&lt;/keyword&gt;&lt;keyword&gt;Overweight/complications/*prevention &amp;amp; control&lt;/keyword&gt;&lt;keyword&gt;Pregnancy&lt;/keyword&gt;&lt;keyword&gt;Pregnancy Complications/*prevention &amp;amp; control&lt;/keyword&gt;&lt;keyword&gt;Randomized Controlled Trials as Topic&lt;/keyword&gt;&lt;keyword&gt;*Weight Gain&lt;/keyword&gt;&lt;/keywords&gt;&lt;dates&gt;&lt;year&gt;2015&lt;/year&gt;&lt;pub-dates&gt;&lt;date&gt;Jun 15&lt;/date&gt;&lt;/pub-dates&gt;&lt;/dates&gt;&lt;isbn&gt;1469-493X (Electronic)&amp;#xD;1361-6137 (Linking)&lt;/isbn&gt;&lt;accession-num&gt;26068707&lt;/accession-num&gt;&lt;urls&gt;&lt;related-urls&gt;&lt;url&gt;https://www.ncbi.nlm.nih.gov/pubmed/26068707&lt;/url&gt;&lt;/related-urls&gt;&lt;/urls&gt;&lt;electronic-resource-num&gt;10.1002/14651858.CD007145.pub3&lt;/electronic-resource-num&gt;&lt;/record&gt;&lt;/Cite&gt;&lt;/EndNote&gt;</w:instrText>
            </w:r>
            <w:r>
              <w:fldChar w:fldCharType="separate"/>
            </w:r>
            <w:r w:rsidR="002747EA" w:rsidRPr="002747EA">
              <w:rPr>
                <w:noProof/>
                <w:sz w:val="18"/>
                <w:vertAlign w:val="superscript"/>
              </w:rPr>
              <w:t>417</w:t>
            </w:r>
            <w:r>
              <w:fldChar w:fldCharType="end"/>
            </w:r>
          </w:p>
        </w:tc>
        <w:tc>
          <w:tcPr>
            <w:tcW w:w="2547" w:type="dxa"/>
            <w:tcBorders>
              <w:bottom w:val="single" w:sz="4" w:space="0" w:color="3B3474"/>
            </w:tcBorders>
            <w:shd w:val="clear" w:color="auto" w:fill="auto"/>
          </w:tcPr>
          <w:p w14:paraId="1D6A4C52" w14:textId="02A19544" w:rsidR="00A3266B" w:rsidRPr="00B87066" w:rsidRDefault="00B46124" w:rsidP="006A3F9A">
            <w:pPr>
              <w:pStyle w:val="RCTstable"/>
            </w:pPr>
            <w:r>
              <w:t>Mixed BMIs</w:t>
            </w:r>
          </w:p>
        </w:tc>
        <w:tc>
          <w:tcPr>
            <w:tcW w:w="2982" w:type="dxa"/>
            <w:tcBorders>
              <w:bottom w:val="single" w:sz="4" w:space="0" w:color="3B3474"/>
            </w:tcBorders>
            <w:shd w:val="clear" w:color="auto" w:fill="auto"/>
          </w:tcPr>
          <w:p w14:paraId="11FEA1BC" w14:textId="0BE7F9DF" w:rsidR="00A3266B" w:rsidRPr="00B87066" w:rsidRDefault="00B46124" w:rsidP="006A3F9A">
            <w:pPr>
              <w:pStyle w:val="RCTstable"/>
              <w:jc w:val="center"/>
            </w:pPr>
            <w:r>
              <w:t>RR 0.74 (0.55 to 0.99)</w:t>
            </w:r>
          </w:p>
        </w:tc>
        <w:tc>
          <w:tcPr>
            <w:tcW w:w="1134" w:type="dxa"/>
            <w:tcBorders>
              <w:bottom w:val="single" w:sz="4" w:space="0" w:color="3B3474"/>
            </w:tcBorders>
            <w:shd w:val="clear" w:color="auto" w:fill="auto"/>
          </w:tcPr>
          <w:p w14:paraId="708F68C2" w14:textId="5D698949" w:rsidR="00A3266B" w:rsidRPr="00B87066" w:rsidRDefault="00B46124" w:rsidP="006A3F9A">
            <w:pPr>
              <w:pStyle w:val="RCTstable"/>
              <w:jc w:val="center"/>
            </w:pPr>
            <w:r>
              <w:t>2</w:t>
            </w:r>
          </w:p>
        </w:tc>
      </w:tr>
      <w:tr w:rsidR="00103A07" w:rsidRPr="00B87066" w14:paraId="21481DAB" w14:textId="77777777" w:rsidTr="006B3B11">
        <w:tc>
          <w:tcPr>
            <w:tcW w:w="9504" w:type="dxa"/>
            <w:gridSpan w:val="4"/>
            <w:shd w:val="clear" w:color="auto" w:fill="D9E2F3" w:themeFill="accent1" w:themeFillTint="33"/>
          </w:tcPr>
          <w:p w14:paraId="00D5B331" w14:textId="602A5E13" w:rsidR="00103A07" w:rsidRPr="00B87066" w:rsidRDefault="00103A07" w:rsidP="00103A07">
            <w:pPr>
              <w:pStyle w:val="RCTstable"/>
              <w:rPr>
                <w:i/>
              </w:rPr>
            </w:pPr>
            <w:r>
              <w:rPr>
                <w:i/>
              </w:rPr>
              <w:t>Gestational diabetes</w:t>
            </w:r>
          </w:p>
        </w:tc>
      </w:tr>
      <w:tr w:rsidR="00103A07" w:rsidRPr="00B87066" w14:paraId="7BE00A95" w14:textId="77777777" w:rsidTr="00103A07">
        <w:tc>
          <w:tcPr>
            <w:tcW w:w="2841" w:type="dxa"/>
            <w:tcBorders>
              <w:bottom w:val="single" w:sz="4" w:space="0" w:color="3B3474"/>
            </w:tcBorders>
            <w:shd w:val="clear" w:color="auto" w:fill="F2F2F2" w:themeFill="background1" w:themeFillShade="F2"/>
          </w:tcPr>
          <w:p w14:paraId="66A6EBCE" w14:textId="77777777" w:rsidR="00103A07" w:rsidRPr="00B87066" w:rsidRDefault="00103A07" w:rsidP="00103A07">
            <w:pPr>
              <w:pStyle w:val="RCTstable"/>
            </w:pPr>
            <w:r w:rsidRPr="00B87066">
              <w:t>Current review</w:t>
            </w:r>
          </w:p>
        </w:tc>
        <w:tc>
          <w:tcPr>
            <w:tcW w:w="2547" w:type="dxa"/>
            <w:tcBorders>
              <w:bottom w:val="single" w:sz="4" w:space="0" w:color="3B3474"/>
            </w:tcBorders>
            <w:shd w:val="clear" w:color="auto" w:fill="F2F2F2" w:themeFill="background1" w:themeFillShade="F2"/>
          </w:tcPr>
          <w:p w14:paraId="2CB13C81" w14:textId="77777777" w:rsidR="00103A07" w:rsidRPr="00B87066" w:rsidRDefault="00103A07" w:rsidP="00103A07">
            <w:pPr>
              <w:pStyle w:val="RCTstable"/>
            </w:pPr>
            <w:r w:rsidRPr="00B87066">
              <w:t>Mixed BMIs</w:t>
            </w:r>
          </w:p>
        </w:tc>
        <w:tc>
          <w:tcPr>
            <w:tcW w:w="2982" w:type="dxa"/>
            <w:tcBorders>
              <w:bottom w:val="single" w:sz="4" w:space="0" w:color="3B3474"/>
            </w:tcBorders>
            <w:shd w:val="clear" w:color="auto" w:fill="F2F2F2" w:themeFill="background1" w:themeFillShade="F2"/>
          </w:tcPr>
          <w:p w14:paraId="266AE9FF" w14:textId="382482E1" w:rsidR="00103A07" w:rsidRPr="00A33D96" w:rsidRDefault="00A67139" w:rsidP="00103A07">
            <w:pPr>
              <w:pStyle w:val="RCTstable"/>
              <w:jc w:val="center"/>
            </w:pPr>
            <w:r>
              <w:t>RR 0.86 (0.64 to 1.17)</w:t>
            </w:r>
          </w:p>
        </w:tc>
        <w:tc>
          <w:tcPr>
            <w:tcW w:w="1134" w:type="dxa"/>
            <w:tcBorders>
              <w:bottom w:val="single" w:sz="4" w:space="0" w:color="3B3474"/>
            </w:tcBorders>
            <w:shd w:val="clear" w:color="auto" w:fill="F2F2F2" w:themeFill="background1" w:themeFillShade="F2"/>
          </w:tcPr>
          <w:p w14:paraId="6E9F99E6" w14:textId="6BBDBBC4" w:rsidR="00103A07" w:rsidRPr="00B87066" w:rsidRDefault="00A67139" w:rsidP="00103A07">
            <w:pPr>
              <w:pStyle w:val="RCTstable"/>
              <w:jc w:val="center"/>
            </w:pPr>
            <w:r>
              <w:t>6</w:t>
            </w:r>
          </w:p>
        </w:tc>
      </w:tr>
      <w:tr w:rsidR="00A3266B" w:rsidRPr="00B87066" w14:paraId="2E1CADB0" w14:textId="77777777" w:rsidTr="006A3F9A">
        <w:tc>
          <w:tcPr>
            <w:tcW w:w="2841" w:type="dxa"/>
            <w:shd w:val="clear" w:color="auto" w:fill="auto"/>
          </w:tcPr>
          <w:p w14:paraId="7C431000" w14:textId="64BEDF36" w:rsidR="00A3266B" w:rsidRPr="00B87066" w:rsidRDefault="00A3266B" w:rsidP="002747EA">
            <w:pPr>
              <w:pStyle w:val="RCTstable"/>
            </w:pPr>
            <w:r>
              <w:t>Bennett et al 2018</w:t>
            </w:r>
            <w:r w:rsidR="006A3F9A">
              <w:fldChar w:fldCharType="begin">
                <w:fldData xml:space="preserve">PEVuZE5vdGU+PENpdGU+PEF1dGhvcj5CZW5uZXR0PC9BdXRob3I+PFllYXI+MjAxODwvWWVhcj48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</w:fldData>
              </w:fldChar>
            </w:r>
            <w:r w:rsidR="002747EA">
              <w:instrText xml:space="preserve"> ADDIN EN.CITE </w:instrText>
            </w:r>
            <w:r w:rsidR="002747EA">
              <w:fldChar w:fldCharType="begin">
                <w:fldData xml:space="preserve">PEVuZE5vdGU+PENpdGU+PEF1dGhvcj5CZW5uZXR0PC9BdXRob3I+PFllYXI+MjAxODwvWWVhcj48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</w:fldData>
              </w:fldChar>
            </w:r>
            <w:r w:rsidR="002747EA">
              <w:instrText xml:space="preserve"> ADDIN EN.CITE.DATA </w:instrText>
            </w:r>
            <w:r w:rsidR="002747EA">
              <w:fldChar w:fldCharType="end"/>
            </w:r>
            <w:r w:rsidR="006A3F9A">
              <w:fldChar w:fldCharType="separate"/>
            </w:r>
            <w:r w:rsidR="002747EA" w:rsidRPr="002747EA">
              <w:rPr>
                <w:noProof/>
                <w:sz w:val="18"/>
                <w:vertAlign w:val="superscript"/>
              </w:rPr>
              <w:t>418</w:t>
            </w:r>
            <w:r w:rsidR="006A3F9A">
              <w:fldChar w:fldCharType="end"/>
            </w:r>
          </w:p>
        </w:tc>
        <w:tc>
          <w:tcPr>
            <w:tcW w:w="2547" w:type="dxa"/>
            <w:shd w:val="clear" w:color="auto" w:fill="auto"/>
          </w:tcPr>
          <w:p w14:paraId="33C9B78D" w14:textId="77777777" w:rsidR="00A3266B" w:rsidRPr="00B87066" w:rsidRDefault="00A3266B" w:rsidP="006A3F9A">
            <w:pPr>
              <w:pStyle w:val="RCTstable"/>
            </w:pPr>
            <w:r>
              <w:t>Mixed BMIs</w:t>
            </w:r>
          </w:p>
        </w:tc>
        <w:tc>
          <w:tcPr>
            <w:tcW w:w="2982" w:type="dxa"/>
            <w:shd w:val="clear" w:color="auto" w:fill="auto"/>
          </w:tcPr>
          <w:p w14:paraId="5C937742" w14:textId="77777777" w:rsidR="00A3266B" w:rsidRPr="00B87066" w:rsidRDefault="00A3266B" w:rsidP="006A3F9A">
            <w:pPr>
              <w:pStyle w:val="RCTstable"/>
              <w:jc w:val="center"/>
            </w:pPr>
            <w:r>
              <w:t>RR 0.56 (0.32 to 0.96)</w:t>
            </w:r>
          </w:p>
        </w:tc>
        <w:tc>
          <w:tcPr>
            <w:tcW w:w="1134" w:type="dxa"/>
            <w:shd w:val="clear" w:color="auto" w:fill="auto"/>
          </w:tcPr>
          <w:p w14:paraId="2053136B" w14:textId="77777777" w:rsidR="00A3266B" w:rsidRPr="00B87066" w:rsidRDefault="00A3266B" w:rsidP="006A3F9A">
            <w:pPr>
              <w:pStyle w:val="RCTstable"/>
              <w:jc w:val="center"/>
            </w:pPr>
            <w:r>
              <w:t>6</w:t>
            </w:r>
          </w:p>
        </w:tc>
      </w:tr>
      <w:tr w:rsidR="00A729FA" w:rsidRPr="00B87066" w14:paraId="682C57CA" w14:textId="77777777" w:rsidTr="006A3F9A">
        <w:tc>
          <w:tcPr>
            <w:tcW w:w="2841" w:type="dxa"/>
            <w:shd w:val="clear" w:color="auto" w:fill="auto"/>
          </w:tcPr>
          <w:p w14:paraId="311C0690" w14:textId="5BB6ED09" w:rsidR="00A729FA" w:rsidRDefault="00A729FA" w:rsidP="002747EA">
            <w:pPr>
              <w:pStyle w:val="RCTstable"/>
            </w:pPr>
            <w:r>
              <w:t>Guo et al 2019</w:t>
            </w:r>
            <w:r w:rsidR="00767EBF">
              <w:fldChar w:fldCharType="begin">
                <w:fldData xml:space="preserve">PEVuZE5vdGU+PENpdGU+PEF1dGhvcj5HdW88L0F1dGhvcj48WWVhcj4yMDE5PC9ZZWFyPjxSZWNO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</w:fldData>
              </w:fldChar>
            </w:r>
            <w:r w:rsidR="002747EA">
              <w:instrText xml:space="preserve"> ADDIN EN.CITE </w:instrText>
            </w:r>
            <w:r w:rsidR="002747EA">
              <w:fldChar w:fldCharType="begin">
                <w:fldData xml:space="preserve">PEVuZE5vdGU+PENpdGU+PEF1dGhvcj5HdW88L0F1dGhvcj48WWVhcj4yMDE5PC9ZZWFyPjxSZWNO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</w:fldData>
              </w:fldChar>
            </w:r>
            <w:r w:rsidR="002747EA">
              <w:instrText xml:space="preserve"> ADDIN EN.CITE.DATA </w:instrText>
            </w:r>
            <w:r w:rsidR="002747EA">
              <w:fldChar w:fldCharType="end"/>
            </w:r>
            <w:r w:rsidR="00767EBF">
              <w:fldChar w:fldCharType="separate"/>
            </w:r>
            <w:r w:rsidR="002747EA" w:rsidRPr="002747EA">
              <w:rPr>
                <w:noProof/>
                <w:sz w:val="18"/>
                <w:vertAlign w:val="superscript"/>
              </w:rPr>
              <w:t>419</w:t>
            </w:r>
            <w:r w:rsidR="00767EBF">
              <w:fldChar w:fldCharType="end"/>
            </w:r>
          </w:p>
        </w:tc>
        <w:tc>
          <w:tcPr>
            <w:tcW w:w="2547" w:type="dxa"/>
            <w:shd w:val="clear" w:color="auto" w:fill="auto"/>
          </w:tcPr>
          <w:p w14:paraId="1B348740" w14:textId="2870ED1C" w:rsidR="00A729FA" w:rsidRDefault="004F111C" w:rsidP="006A3F9A">
            <w:pPr>
              <w:pStyle w:val="RCTstable"/>
            </w:pPr>
            <w:r>
              <w:t>Mixed BMIs</w:t>
            </w:r>
          </w:p>
        </w:tc>
        <w:tc>
          <w:tcPr>
            <w:tcW w:w="2982" w:type="dxa"/>
            <w:shd w:val="clear" w:color="auto" w:fill="auto"/>
          </w:tcPr>
          <w:p w14:paraId="493559EC" w14:textId="66E9A0F4" w:rsidR="00A729FA" w:rsidRDefault="004F111C" w:rsidP="006A3F9A">
            <w:pPr>
              <w:pStyle w:val="RCTstable"/>
              <w:jc w:val="center"/>
            </w:pPr>
            <w:r>
              <w:t>RR 0.75 (0.59 to 0.95)</w:t>
            </w:r>
          </w:p>
        </w:tc>
        <w:tc>
          <w:tcPr>
            <w:tcW w:w="1134" w:type="dxa"/>
            <w:shd w:val="clear" w:color="auto" w:fill="auto"/>
          </w:tcPr>
          <w:p w14:paraId="1EC78B01" w14:textId="48AEC327" w:rsidR="00A729FA" w:rsidRDefault="004F111C" w:rsidP="006A3F9A">
            <w:pPr>
              <w:pStyle w:val="RCTstable"/>
              <w:jc w:val="center"/>
            </w:pPr>
            <w:r>
              <w:t>11</w:t>
            </w:r>
          </w:p>
        </w:tc>
      </w:tr>
      <w:tr w:rsidR="00A3266B" w:rsidRPr="00B87066" w14:paraId="3C729B7D" w14:textId="77777777" w:rsidTr="006A3F9A">
        <w:tc>
          <w:tcPr>
            <w:tcW w:w="2841" w:type="dxa"/>
            <w:shd w:val="clear" w:color="auto" w:fill="auto"/>
          </w:tcPr>
          <w:p w14:paraId="1D400D29" w14:textId="1699D48C" w:rsidR="00A3266B" w:rsidRDefault="00A3266B" w:rsidP="002747EA">
            <w:pPr>
              <w:pStyle w:val="RCTstable"/>
            </w:pPr>
            <w:r>
              <w:t>Bennett et al 2018</w:t>
            </w:r>
            <w:r w:rsidR="006A3F9A">
              <w:fldChar w:fldCharType="begin">
                <w:fldData xml:space="preserve">PEVuZE5vdGU+PENpdGU+PEF1dGhvcj5CZW5uZXR0PC9BdXRob3I+PFllYXI+MjAxODwvWWVhcj48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</w:fldData>
              </w:fldChar>
            </w:r>
            <w:r w:rsidR="002747EA">
              <w:instrText xml:space="preserve"> ADDIN EN.CITE </w:instrText>
            </w:r>
            <w:r w:rsidR="002747EA">
              <w:fldChar w:fldCharType="begin">
                <w:fldData xml:space="preserve">PEVuZE5vdGU+PENpdGU+PEF1dGhvcj5CZW5uZXR0PC9BdXRob3I+PFllYXI+MjAxODwvWWVhcj48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</w:fldData>
              </w:fldChar>
            </w:r>
            <w:r w:rsidR="002747EA">
              <w:instrText xml:space="preserve"> ADDIN EN.CITE.DATA </w:instrText>
            </w:r>
            <w:r w:rsidR="002747EA">
              <w:fldChar w:fldCharType="end"/>
            </w:r>
            <w:r w:rsidR="006A3F9A">
              <w:fldChar w:fldCharType="separate"/>
            </w:r>
            <w:r w:rsidR="002747EA" w:rsidRPr="002747EA">
              <w:rPr>
                <w:noProof/>
                <w:sz w:val="18"/>
                <w:vertAlign w:val="superscript"/>
              </w:rPr>
              <w:t>418</w:t>
            </w:r>
            <w:r w:rsidR="006A3F9A">
              <w:fldChar w:fldCharType="end"/>
            </w:r>
          </w:p>
        </w:tc>
        <w:tc>
          <w:tcPr>
            <w:tcW w:w="2547" w:type="dxa"/>
            <w:shd w:val="clear" w:color="auto" w:fill="auto"/>
          </w:tcPr>
          <w:p w14:paraId="3D4597AA" w14:textId="77777777" w:rsidR="00A3266B" w:rsidRDefault="00A3266B" w:rsidP="006A3F9A">
            <w:pPr>
              <w:pStyle w:val="RCTstable"/>
            </w:pPr>
            <w:r>
              <w:t>Overweight and obese</w:t>
            </w:r>
          </w:p>
        </w:tc>
        <w:tc>
          <w:tcPr>
            <w:tcW w:w="2982" w:type="dxa"/>
            <w:shd w:val="clear" w:color="auto" w:fill="auto"/>
          </w:tcPr>
          <w:p w14:paraId="31D83052" w14:textId="77777777" w:rsidR="00A3266B" w:rsidRDefault="00A3266B" w:rsidP="006A3F9A">
            <w:pPr>
              <w:pStyle w:val="RCTstable"/>
              <w:jc w:val="center"/>
            </w:pPr>
            <w:r>
              <w:t>RR 0.54 (0.27 to 1.07)</w:t>
            </w:r>
          </w:p>
        </w:tc>
        <w:tc>
          <w:tcPr>
            <w:tcW w:w="1134" w:type="dxa"/>
            <w:shd w:val="clear" w:color="auto" w:fill="auto"/>
          </w:tcPr>
          <w:p w14:paraId="4DC29247" w14:textId="77777777" w:rsidR="00A3266B" w:rsidRDefault="00A3266B" w:rsidP="006A3F9A">
            <w:pPr>
              <w:pStyle w:val="RCTstable"/>
              <w:jc w:val="center"/>
            </w:pPr>
            <w:r>
              <w:t>2</w:t>
            </w:r>
          </w:p>
        </w:tc>
      </w:tr>
      <w:tr w:rsidR="00A3266B" w:rsidRPr="00B87066" w14:paraId="35B0951D" w14:textId="77777777" w:rsidTr="006A3F9A">
        <w:tc>
          <w:tcPr>
            <w:tcW w:w="2841" w:type="dxa"/>
            <w:shd w:val="clear" w:color="auto" w:fill="auto"/>
          </w:tcPr>
          <w:p w14:paraId="6969104D" w14:textId="03396C8F" w:rsidR="00A3266B" w:rsidRDefault="00A3266B" w:rsidP="002747EA">
            <w:pPr>
              <w:pStyle w:val="RCTstable"/>
            </w:pPr>
            <w:r>
              <w:t>Madhurvata et al 2015</w:t>
            </w:r>
            <w:r w:rsidR="006A3F9A">
              <w:fldChar w:fldCharType="begin"/>
            </w:r>
            <w:r w:rsidR="002747EA">
              <w:instrText xml:space="preserve"> ADDIN EN.CITE &lt;EndNote&gt;&lt;Cite&gt;&lt;Author&gt;Madhuvrata&lt;/Author&gt;&lt;Year&gt;2015&lt;/Year&gt;&lt;RecNum&gt;1184&lt;/RecNum&gt;&lt;DisplayText&gt;&lt;style face="superscript" font="Trebuchet MS" size="9"&gt;420&lt;/style&gt;&lt;/DisplayText&gt;&lt;record&gt;&lt;rec-number&gt;1184&lt;/rec-number&gt;&lt;foreign-keys&gt;&lt;key app="EN" db-id="exvasrfx2dtraoesasxp2szsxa2df502592x" timestamp="1558928434"&gt;1184&lt;/key&gt;&lt;key app="ENWeb" db-id=""&gt;0&lt;/key&gt;&lt;/foreign-keys&gt;&lt;ref-type name="Journal Article"&gt;17&lt;/ref-type&gt;&lt;contributors&gt;&lt;authors&gt;&lt;author&gt;Madhuvrata, P.&lt;/author&gt;&lt;author&gt;Govinden, G.&lt;/author&gt;&lt;author&gt;Bustani, R.&lt;/author&gt;&lt;author&gt;Song, S.&lt;/author&gt;&lt;author&gt;Farrell, T. A.&lt;/author&gt;&lt;/authors&gt;&lt;/contributors&gt;&lt;auth-address&gt;Department of Obstetrics and Gynaecology, Jessop Wing, Sheffield Teaching Hospitals NHS Trust, Sheffield, UK.&amp;#xD;Department of Diabetes and Endocrinology, Sheffield Teaching Hospitals NHS Trust, Sheffield, UK.&lt;/auth-address&gt;&lt;titles&gt;&lt;title&gt;Prevention of gestational diabetes in pregnant women with risk factors for gestational diabetes: a systematic review and meta-analysis of randomised trials&lt;/title&gt;&lt;secondary-title&gt;Obstet Med&lt;/secondary-title&gt;&lt;/titles&gt;&lt;periodical&gt;&lt;full-title&gt;Obstet Med&lt;/full-title&gt;&lt;/periodical&gt;&lt;pages&gt;68-85&lt;/pages&gt;&lt;volume&gt;8&lt;/volume&gt;&lt;number&gt;2&lt;/number&gt;&lt;edition&gt;2015/06/01&lt;/edition&gt;&lt;keywords&gt;&lt;keyword&gt;Gestational diabetes&lt;/keyword&gt;&lt;keyword&gt;diet&lt;/keyword&gt;&lt;keyword&gt;exercise&lt;/keyword&gt;&lt;keyword&gt;lifestyle and pharmacological intervention&lt;/keyword&gt;&lt;keyword&gt;prevention&lt;/keyword&gt;&lt;/keywords&gt;&lt;dates&gt;&lt;year&gt;2015&lt;/year&gt;&lt;pub-dates&gt;&lt;date&gt;Jun&lt;/date&gt;&lt;/pub-dates&gt;&lt;/dates&gt;&lt;isbn&gt;1753-495X (Print)&amp;#xD;1753-495X (Linking)&lt;/isbn&gt;&lt;accession-num&gt;27512459&lt;/accession-num&gt;&lt;urls&gt;&lt;related-urls&gt;&lt;url&gt;https://www.ncbi.nlm.nih.gov/pubmed/27512459&lt;/url&gt;&lt;/related-urls&gt;&lt;/urls&gt;&lt;custom2&gt;PMC4935009&lt;/custom2&gt;&lt;electronic-resource-num&gt;10.1177/1753495X15576673&lt;/electronic-resource-num&gt;&lt;/record&gt;&lt;/Cite&gt;&lt;/EndNote&gt;</w:instrText>
            </w:r>
            <w:r w:rsidR="006A3F9A">
              <w:fldChar w:fldCharType="separate"/>
            </w:r>
            <w:r w:rsidR="002747EA" w:rsidRPr="002747EA">
              <w:rPr>
                <w:noProof/>
                <w:sz w:val="18"/>
                <w:vertAlign w:val="superscript"/>
              </w:rPr>
              <w:t>420</w:t>
            </w:r>
            <w:r w:rsidR="006A3F9A">
              <w:fldChar w:fldCharType="end"/>
            </w:r>
          </w:p>
        </w:tc>
        <w:tc>
          <w:tcPr>
            <w:tcW w:w="2547" w:type="dxa"/>
            <w:shd w:val="clear" w:color="auto" w:fill="auto"/>
          </w:tcPr>
          <w:p w14:paraId="7EA33C33" w14:textId="77777777" w:rsidR="00A3266B" w:rsidRDefault="00A3266B" w:rsidP="006A3F9A">
            <w:pPr>
              <w:pStyle w:val="RCTstable"/>
            </w:pPr>
            <w:r>
              <w:t>Overweight and obese</w:t>
            </w:r>
          </w:p>
        </w:tc>
        <w:tc>
          <w:tcPr>
            <w:tcW w:w="2982" w:type="dxa"/>
            <w:shd w:val="clear" w:color="auto" w:fill="auto"/>
          </w:tcPr>
          <w:p w14:paraId="574975C0" w14:textId="77777777" w:rsidR="00A3266B" w:rsidRDefault="00A3266B" w:rsidP="006A3F9A">
            <w:pPr>
              <w:pStyle w:val="RCTstable"/>
              <w:jc w:val="center"/>
            </w:pPr>
            <w:r>
              <w:t>OR 0.33 (0.14 to 0.76)</w:t>
            </w:r>
          </w:p>
        </w:tc>
        <w:tc>
          <w:tcPr>
            <w:tcW w:w="1134" w:type="dxa"/>
            <w:shd w:val="clear" w:color="auto" w:fill="auto"/>
          </w:tcPr>
          <w:p w14:paraId="38371F17" w14:textId="77777777" w:rsidR="00A3266B" w:rsidRDefault="00A3266B" w:rsidP="006A3F9A">
            <w:pPr>
              <w:pStyle w:val="RCTstable"/>
              <w:jc w:val="center"/>
            </w:pPr>
            <w:r>
              <w:t>3</w:t>
            </w:r>
          </w:p>
        </w:tc>
      </w:tr>
      <w:tr w:rsidR="00384A02" w:rsidRPr="00B87066" w14:paraId="34557C77" w14:textId="77777777" w:rsidTr="006A3F9A">
        <w:tc>
          <w:tcPr>
            <w:tcW w:w="2841" w:type="dxa"/>
            <w:shd w:val="clear" w:color="auto" w:fill="auto"/>
          </w:tcPr>
          <w:p w14:paraId="31ED9910" w14:textId="7DA6D301" w:rsidR="00384A02" w:rsidRDefault="00384A02" w:rsidP="002747EA">
            <w:pPr>
              <w:pStyle w:val="RCTstable"/>
            </w:pPr>
            <w:r>
              <w:rPr>
                <w:noProof/>
              </w:rPr>
              <w:t>Song et al 2016</w:t>
            </w:r>
            <w:r>
              <w:rPr>
                <w:noProof/>
              </w:rPr>
              <w:fldChar w:fldCharType="begin">
                <w:fldData xml:space="preserve">PEVuZE5vdGU+PENpdGU+PEF1dGhvcj5Tb25nPC9BdXRob3I+PFllYXI+MjAxNjwvWWVhcj48UmVj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</w:fldData>
              </w:fldChar>
            </w:r>
            <w:r w:rsidR="002747EA">
              <w:rPr>
                <w:noProof/>
              </w:rPr>
              <w:instrText xml:space="preserve"> ADDIN EN.CITE </w:instrText>
            </w:r>
            <w:r w:rsidR="002747EA">
              <w:rPr>
                <w:noProof/>
              </w:rPr>
              <w:fldChar w:fldCharType="begin">
                <w:fldData xml:space="preserve">PEVuZE5vdGU+PENpdGU+PEF1dGhvcj5Tb25nPC9BdXRob3I+PFllYXI+MjAxNjwvWWVhcj48UmVj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</w:fldData>
              </w:fldChar>
            </w:r>
            <w:r w:rsidR="002747EA">
              <w:rPr>
                <w:noProof/>
              </w:rPr>
              <w:instrText xml:space="preserve"> ADDIN EN.CITE.DATA </w:instrText>
            </w:r>
            <w:r w:rsidR="002747EA">
              <w:rPr>
                <w:noProof/>
              </w:rPr>
            </w:r>
            <w:r w:rsidR="002747EA">
              <w:rPr>
                <w:noProof/>
              </w:rPr>
              <w:fldChar w:fldCharType="end"/>
            </w:r>
            <w:r>
              <w:rPr>
                <w:noProof/>
              </w:rPr>
            </w:r>
            <w:r>
              <w:rPr>
                <w:noProof/>
              </w:rPr>
              <w:fldChar w:fldCharType="separate"/>
            </w:r>
            <w:r w:rsidR="002747EA" w:rsidRPr="002747EA">
              <w:rPr>
                <w:noProof/>
                <w:sz w:val="18"/>
                <w:vertAlign w:val="superscript"/>
              </w:rPr>
              <w:t>421</w:t>
            </w:r>
            <w:r>
              <w:rPr>
                <w:noProof/>
              </w:rPr>
              <w:fldChar w:fldCharType="end"/>
            </w:r>
          </w:p>
        </w:tc>
        <w:tc>
          <w:tcPr>
            <w:tcW w:w="2547" w:type="dxa"/>
            <w:shd w:val="clear" w:color="auto" w:fill="auto"/>
          </w:tcPr>
          <w:p w14:paraId="0315D2A2" w14:textId="726C73A3" w:rsidR="00384A02" w:rsidRDefault="00384A02" w:rsidP="006A3F9A">
            <w:pPr>
              <w:pStyle w:val="RCTstable"/>
            </w:pPr>
            <w:r>
              <w:t>Mixed BMIs</w:t>
            </w:r>
          </w:p>
        </w:tc>
        <w:tc>
          <w:tcPr>
            <w:tcW w:w="2982" w:type="dxa"/>
            <w:shd w:val="clear" w:color="auto" w:fill="auto"/>
          </w:tcPr>
          <w:p w14:paraId="773E3FD4" w14:textId="459D2222" w:rsidR="00384A02" w:rsidRDefault="00384A02" w:rsidP="006A3F9A">
            <w:pPr>
              <w:pStyle w:val="RCTstable"/>
              <w:jc w:val="center"/>
            </w:pPr>
            <w:r>
              <w:t>RR 0.80 (0.58 to 1.10)</w:t>
            </w:r>
          </w:p>
        </w:tc>
        <w:tc>
          <w:tcPr>
            <w:tcW w:w="1134" w:type="dxa"/>
            <w:shd w:val="clear" w:color="auto" w:fill="auto"/>
          </w:tcPr>
          <w:p w14:paraId="2A23A3F3" w14:textId="38335E2D" w:rsidR="00384A02" w:rsidRDefault="00384A02" w:rsidP="006A3F9A">
            <w:pPr>
              <w:pStyle w:val="RCTstable"/>
              <w:jc w:val="center"/>
            </w:pPr>
            <w:r>
              <w:t>5</w:t>
            </w:r>
          </w:p>
        </w:tc>
      </w:tr>
      <w:tr w:rsidR="00A3266B" w:rsidRPr="00B87066" w14:paraId="3F7A0CC6" w14:textId="77777777" w:rsidTr="006A3F9A">
        <w:tc>
          <w:tcPr>
            <w:tcW w:w="2841" w:type="dxa"/>
            <w:vMerge w:val="restart"/>
            <w:shd w:val="clear" w:color="auto" w:fill="auto"/>
          </w:tcPr>
          <w:p w14:paraId="7A7DAC17" w14:textId="06FBCE3F" w:rsidR="00A3266B" w:rsidRDefault="00A3266B" w:rsidP="002747EA">
            <w:pPr>
              <w:pStyle w:val="RCTstable"/>
            </w:pPr>
            <w:r w:rsidRPr="00C12274">
              <w:rPr>
                <w:noProof/>
              </w:rPr>
              <w:t>International Weight Management in Pregnancy Collaborative</w:t>
            </w:r>
            <w:r>
              <w:rPr>
                <w:noProof/>
              </w:rPr>
              <w:t xml:space="preserve"> </w:t>
            </w:r>
            <w:r w:rsidRPr="00C12274">
              <w:rPr>
                <w:noProof/>
              </w:rPr>
              <w:t>2017</w:t>
            </w:r>
            <w:r>
              <w:rPr>
                <w:noProof/>
              </w:rPr>
              <w:fldChar w:fldCharType="begin">
                <w:fldData xml:space="preserve">PEVuZE5vdGU+PENpdGU+PEF1dGhvcj5JbnRlcm5hdGlvbmFsIFdlaWdodCBNYW5hZ2VtZW50IGlu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</w:fldData>
              </w:fldChar>
            </w:r>
            <w:r w:rsidR="002747EA">
              <w:rPr>
                <w:noProof/>
              </w:rPr>
              <w:instrText xml:space="preserve"> ADDIN EN.CITE </w:instrText>
            </w:r>
            <w:r w:rsidR="002747EA">
              <w:rPr>
                <w:noProof/>
              </w:rPr>
              <w:fldChar w:fldCharType="begin">
                <w:fldData xml:space="preserve">PEVuZE5vdGU+PENpdGU+PEF1dGhvcj5JbnRlcm5hdGlvbmFsIFdlaWdodCBNYW5hZ2VtZW50IGlu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</w:fldData>
              </w:fldChar>
            </w:r>
            <w:r w:rsidR="002747EA">
              <w:rPr>
                <w:noProof/>
              </w:rPr>
              <w:instrText xml:space="preserve"> ADDIN EN.CITE.DATA </w:instrText>
            </w:r>
            <w:r w:rsidR="002747EA">
              <w:rPr>
                <w:noProof/>
              </w:rPr>
            </w:r>
            <w:r w:rsidR="002747EA">
              <w:rPr>
                <w:noProof/>
              </w:rPr>
              <w:fldChar w:fldCharType="end"/>
            </w:r>
            <w:r>
              <w:rPr>
                <w:noProof/>
              </w:rPr>
            </w:r>
            <w:r>
              <w:rPr>
                <w:noProof/>
              </w:rPr>
              <w:fldChar w:fldCharType="separate"/>
            </w:r>
            <w:r w:rsidR="002747EA" w:rsidRPr="002747EA">
              <w:rPr>
                <w:noProof/>
                <w:sz w:val="18"/>
                <w:vertAlign w:val="superscript"/>
              </w:rPr>
              <w:t>415</w:t>
            </w:r>
            <w:r>
              <w:rPr>
                <w:noProof/>
              </w:rPr>
              <w:fldChar w:fldCharType="end"/>
            </w:r>
            <w:r w:rsidRPr="00C12274">
              <w:rPr>
                <w:noProof/>
              </w:rPr>
              <w:t xml:space="preserve"> </w:t>
            </w:r>
          </w:p>
        </w:tc>
        <w:tc>
          <w:tcPr>
            <w:tcW w:w="2547" w:type="dxa"/>
            <w:shd w:val="clear" w:color="auto" w:fill="auto"/>
          </w:tcPr>
          <w:p w14:paraId="423FF0F5" w14:textId="15B60562" w:rsidR="00A3266B" w:rsidRDefault="00A3266B" w:rsidP="006A3F9A">
            <w:pPr>
              <w:pStyle w:val="RCTstable"/>
            </w:pPr>
            <w:r w:rsidRPr="00C12274">
              <w:rPr>
                <w:rFonts w:ascii="Helvetica" w:hAnsi="Helvetica"/>
              </w:rPr>
              <w:t>Mixed</w:t>
            </w:r>
            <w:r>
              <w:rPr>
                <w:rFonts w:ascii="Helvetica" w:hAnsi="Helvetica"/>
              </w:rPr>
              <w:t xml:space="preserve"> BMIs</w:t>
            </w:r>
            <w:r w:rsidRPr="00C12274">
              <w:rPr>
                <w:rFonts w:ascii="Helvetica" w:hAnsi="Helvetica"/>
              </w:rPr>
              <w:t>; IPD</w:t>
            </w:r>
          </w:p>
        </w:tc>
        <w:tc>
          <w:tcPr>
            <w:tcW w:w="2982" w:type="dxa"/>
            <w:shd w:val="clear" w:color="auto" w:fill="auto"/>
          </w:tcPr>
          <w:p w14:paraId="2A0BB18F" w14:textId="70398C5F" w:rsidR="00A3266B" w:rsidRDefault="00A3266B" w:rsidP="006A3F9A">
            <w:pPr>
              <w:pStyle w:val="RCTstable"/>
              <w:jc w:val="center"/>
            </w:pPr>
            <w:r>
              <w:t>OR 1.03 (0.30 to 3.61)</w:t>
            </w:r>
          </w:p>
        </w:tc>
        <w:tc>
          <w:tcPr>
            <w:tcW w:w="1134" w:type="dxa"/>
            <w:shd w:val="clear" w:color="auto" w:fill="auto"/>
          </w:tcPr>
          <w:p w14:paraId="1DA78A87" w14:textId="0B8BA14C" w:rsidR="00A3266B" w:rsidRDefault="00A3266B" w:rsidP="006A3F9A">
            <w:pPr>
              <w:pStyle w:val="RCTstable"/>
              <w:jc w:val="center"/>
            </w:pPr>
            <w:r>
              <w:t>4</w:t>
            </w:r>
          </w:p>
        </w:tc>
      </w:tr>
      <w:tr w:rsidR="00A3266B" w:rsidRPr="00B87066" w14:paraId="5C106DD8" w14:textId="77777777" w:rsidTr="006A3F9A">
        <w:tc>
          <w:tcPr>
            <w:tcW w:w="2841" w:type="dxa"/>
            <w:vMerge/>
            <w:shd w:val="clear" w:color="auto" w:fill="auto"/>
          </w:tcPr>
          <w:p w14:paraId="20EBDAD0" w14:textId="77777777" w:rsidR="00A3266B" w:rsidRDefault="00A3266B" w:rsidP="006A3F9A">
            <w:pPr>
              <w:pStyle w:val="RCTstable"/>
            </w:pPr>
          </w:p>
        </w:tc>
        <w:tc>
          <w:tcPr>
            <w:tcW w:w="2547" w:type="dxa"/>
            <w:shd w:val="clear" w:color="auto" w:fill="auto"/>
          </w:tcPr>
          <w:p w14:paraId="13362D84" w14:textId="45BB5C10" w:rsidR="00A3266B" w:rsidRDefault="00A3266B" w:rsidP="006A3F9A">
            <w:pPr>
              <w:pStyle w:val="RCTstable"/>
            </w:pPr>
            <w:r w:rsidRPr="00C12274">
              <w:rPr>
                <w:rFonts w:ascii="Helvetica" w:hAnsi="Helvetica"/>
              </w:rPr>
              <w:t>Mixed</w:t>
            </w:r>
            <w:r>
              <w:rPr>
                <w:rFonts w:ascii="Helvetica" w:hAnsi="Helvetica"/>
              </w:rPr>
              <w:t xml:space="preserve"> BMIs</w:t>
            </w:r>
            <w:r w:rsidRPr="00C12274">
              <w:rPr>
                <w:rFonts w:ascii="Helvetica" w:hAnsi="Helvetica"/>
              </w:rPr>
              <w:t>; IPD and non-IPD</w:t>
            </w:r>
          </w:p>
        </w:tc>
        <w:tc>
          <w:tcPr>
            <w:tcW w:w="2982" w:type="dxa"/>
            <w:shd w:val="clear" w:color="auto" w:fill="auto"/>
          </w:tcPr>
          <w:p w14:paraId="207CCD2A" w14:textId="4E81C197" w:rsidR="00A3266B" w:rsidRDefault="00A3266B" w:rsidP="006A3F9A">
            <w:pPr>
              <w:pStyle w:val="RCTstable"/>
              <w:jc w:val="center"/>
            </w:pPr>
            <w:r>
              <w:rPr>
                <w:rFonts w:eastAsiaTheme="majorEastAsia"/>
              </w:rPr>
              <w:t>OR 0.79 (0.37 to 1.69)</w:t>
            </w:r>
          </w:p>
        </w:tc>
        <w:tc>
          <w:tcPr>
            <w:tcW w:w="1134" w:type="dxa"/>
            <w:shd w:val="clear" w:color="auto" w:fill="auto"/>
          </w:tcPr>
          <w:p w14:paraId="6ED77E2D" w14:textId="2B840251" w:rsidR="00A3266B" w:rsidRDefault="00A3266B" w:rsidP="006A3F9A">
            <w:pPr>
              <w:pStyle w:val="RCTstable"/>
              <w:jc w:val="center"/>
            </w:pPr>
            <w:r>
              <w:t>8</w:t>
            </w:r>
          </w:p>
        </w:tc>
      </w:tr>
      <w:tr w:rsidR="00FF7AFA" w:rsidRPr="00C12274" w14:paraId="0A608207" w14:textId="77777777" w:rsidTr="006A3F9A">
        <w:tc>
          <w:tcPr>
            <w:tcW w:w="2841" w:type="dxa"/>
          </w:tcPr>
          <w:p w14:paraId="070F591E" w14:textId="460DCCB6" w:rsidR="00FF7AFA" w:rsidRPr="00C12274" w:rsidRDefault="00FF7AFA" w:rsidP="002747EA">
            <w:pPr>
              <w:pStyle w:val="RCTstable"/>
              <w:rPr>
                <w:noProof/>
              </w:rPr>
            </w:pPr>
            <w:r w:rsidRPr="00C12274">
              <w:rPr>
                <w:noProof/>
              </w:rPr>
              <w:t>Thangaratinam et al 2012a</w:t>
            </w:r>
            <w:r>
              <w:rPr>
                <w:noProof/>
              </w:rPr>
              <w:fldChar w:fldCharType="begin">
                <w:fldData xml:space="preserve">PEVuZE5vdGU+PENpdGU+PEF1dGhvcj5UaGFuZ2FyYXRpbmFtPC9BdXRob3I+PFllYXI+MjAxMjwv
WWVhcj48UmVjTnVtPjYzMDwvUmVjTnVtPjxEaXNwbGF5VGV4dD48c3R5bGUgZmFjZT0ic3VwZXJz
Y3JpcHQiIGZvbnQ9IlRyZWJ1Y2hldCBNUyIgc2l6ZT0iOSI+NDExPC9zdHlsZT48L0Rpc3BsYXlU
ZXh0PjxyZWNvcmQ+PHJlYy1udW1iZXI+NjMwPC9yZWMtbnVtYmVyPjxmb3JlaWduLWtleXM+PGtl
eSBhcHA9IkVOIiBkYi1pZD0iZXh2YXNyZngyZHRyYW9lc2FzeHAyc3pzeGEyZGY1MDI1OTJ4IiB0
aW1lc3RhbXA9IjE1NDA0MjUzNDQiPjYzMD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EdWRhLCBX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</w:fldData>
              </w:fldChar>
            </w:r>
            <w:r w:rsidR="002747EA">
              <w:rPr>
                <w:noProof/>
              </w:rPr>
              <w:instrText xml:space="preserve"> ADDIN EN.CITE </w:instrText>
            </w:r>
            <w:r w:rsidR="002747EA">
              <w:rPr>
                <w:noProof/>
              </w:rPr>
              <w:fldChar w:fldCharType="begin">
                <w:fldData xml:space="preserve">PEVuZE5vdGU+PENpdGU+PEF1dGhvcj5UaGFuZ2FyYXRpbmFtPC9BdXRob3I+PFllYXI+MjAxMjwv
WWVhcj48UmVjTnVtPjYzMDwvUmVjTnVtPjxEaXNwbGF5VGV4dD48c3R5bGUgZmFjZT0ic3VwZXJz
Y3JpcHQiIGZvbnQ9IlRyZWJ1Y2hldCBNUyIgc2l6ZT0iOSI+NDExPC9zdHlsZT48L0Rpc3BsYXlU
ZXh0PjxyZWNvcmQ+PHJlYy1udW1iZXI+NjMwPC9yZWMtbnVtYmVyPjxmb3JlaWduLWtleXM+PGtl
eSBhcHA9IkVOIiBkYi1pZD0iZXh2YXNyZngyZHRyYW9lc2FzeHAyc3pzeGEyZGY1MDI1OTJ4IiB0
aW1lc3RhbXA9IjE1NDA0MjUzNDQiPjYzMD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EdWRhLCBX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</w:fldData>
              </w:fldChar>
            </w:r>
            <w:r w:rsidR="002747EA">
              <w:rPr>
                <w:noProof/>
              </w:rPr>
              <w:instrText xml:space="preserve"> ADDIN EN.CITE.DATA </w:instrText>
            </w:r>
            <w:r w:rsidR="002747EA">
              <w:rPr>
                <w:noProof/>
              </w:rPr>
            </w:r>
            <w:r w:rsidR="002747EA">
              <w:rPr>
                <w:noProof/>
              </w:rPr>
              <w:fldChar w:fldCharType="end"/>
            </w:r>
            <w:r>
              <w:rPr>
                <w:noProof/>
              </w:rPr>
            </w:r>
            <w:r>
              <w:rPr>
                <w:noProof/>
              </w:rPr>
              <w:fldChar w:fldCharType="separate"/>
            </w:r>
            <w:r w:rsidR="002747EA" w:rsidRPr="002747EA">
              <w:rPr>
                <w:noProof/>
                <w:sz w:val="18"/>
                <w:vertAlign w:val="superscript"/>
              </w:rPr>
              <w:t>411</w:t>
            </w:r>
            <w:r>
              <w:rPr>
                <w:noProof/>
              </w:rPr>
              <w:fldChar w:fldCharType="end"/>
            </w:r>
          </w:p>
        </w:tc>
        <w:tc>
          <w:tcPr>
            <w:tcW w:w="2547" w:type="dxa"/>
          </w:tcPr>
          <w:p w14:paraId="72DA99BB" w14:textId="77777777" w:rsidR="00FF7AFA" w:rsidRPr="00C12274" w:rsidRDefault="00FF7AFA" w:rsidP="006A3F9A">
            <w:pPr>
              <w:pStyle w:val="RCTstable"/>
              <w:rPr>
                <w:rFonts w:ascii="Helvetica" w:hAnsi="Helvetica"/>
              </w:rPr>
            </w:pPr>
            <w:r>
              <w:rPr>
                <w:rFonts w:ascii="Helvetica" w:hAnsi="Helvetica"/>
              </w:rPr>
              <w:t>Mixed BMIs</w:t>
            </w:r>
          </w:p>
        </w:tc>
        <w:tc>
          <w:tcPr>
            <w:tcW w:w="2982" w:type="dxa"/>
          </w:tcPr>
          <w:p w14:paraId="47487FDD" w14:textId="5D802129" w:rsidR="00FF7AFA" w:rsidRPr="00BE0624" w:rsidRDefault="00FF7AFA" w:rsidP="006A3F9A">
            <w:pPr>
              <w:pStyle w:val="RCTstable"/>
              <w:jc w:val="center"/>
            </w:pPr>
            <w:r>
              <w:t>RR 0.52 (0.27 to 1.03)</w:t>
            </w:r>
          </w:p>
        </w:tc>
        <w:tc>
          <w:tcPr>
            <w:tcW w:w="1134" w:type="dxa"/>
          </w:tcPr>
          <w:p w14:paraId="435E0E89" w14:textId="640AA959" w:rsidR="00FF7AFA" w:rsidRPr="00BE0624" w:rsidRDefault="00FF7AFA" w:rsidP="006A3F9A">
            <w:pPr>
              <w:pStyle w:val="RCTstable"/>
              <w:jc w:val="center"/>
            </w:pPr>
            <w:r>
              <w:t>2</w:t>
            </w:r>
          </w:p>
        </w:tc>
      </w:tr>
      <w:tr w:rsidR="00935DF8" w:rsidRPr="00B87066" w14:paraId="08A02746" w14:textId="77777777" w:rsidTr="006A3F9A">
        <w:tc>
          <w:tcPr>
            <w:tcW w:w="2841" w:type="dxa"/>
            <w:shd w:val="clear" w:color="auto" w:fill="auto"/>
          </w:tcPr>
          <w:p w14:paraId="07419FD5" w14:textId="13E7A71C" w:rsidR="00935DF8" w:rsidRPr="00C12274" w:rsidRDefault="00935DF8" w:rsidP="002747EA">
            <w:pPr>
              <w:pStyle w:val="RCTstable"/>
              <w:rPr>
                <w:noProof/>
              </w:rPr>
            </w:pPr>
            <w:r w:rsidRPr="00916B76">
              <w:t>Thangaratinam</w:t>
            </w:r>
            <w:r>
              <w:t xml:space="preserve"> et al 2012b</w:t>
            </w:r>
            <w:r>
              <w:fldChar w:fldCharType="begin">
                <w:fldData xml:space="preserve">PEVuZE5vdGU+PENpdGU+PEF1dGhvcj5UaGFuZ2FyYXRpbmFtPC9BdXRob3I+PFllYXI+MjAxMjwv
WWVhcj48UmVjTnVtPjYzMTwvUmVjTnVtPjxEaXNwbGF5VGV4dD48c3R5bGUgZmFjZT0ic3VwZXJz
Y3JpcHQiIGZvbnQ9IlRyZWJ1Y2hldCBNUyIgc2l6ZT0iOSI+NDEyPC9zdHlsZT48L0Rpc3BsYXlU
ZXh0PjxyZWNvcmQ+PHJlYy1udW1iZXI+NjMxPC9yZWMtbnVtYmVyPjxmb3JlaWduLWtleXM+PGtl
eSBhcHA9IkVOIiBkYi1pZD0iZXh2YXNyZngyZHRyYW9lc2FzeHAyc3pzeGEyZGY1MDI1OTJ4IiB0
aW1lc3RhbXA9IjE1NDA0MjUzNDQiPjYzMT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Sb3NlYm9v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==
</w:fldData>
              </w:fldChar>
            </w:r>
            <w:r w:rsidR="002747EA">
              <w:instrText xml:space="preserve"> ADDIN EN.CITE </w:instrText>
            </w:r>
            <w:r w:rsidR="002747EA">
              <w:fldChar w:fldCharType="begin">
                <w:fldData xml:space="preserve">PEVuZE5vdGU+PENpdGU+PEF1dGhvcj5UaGFuZ2FyYXRpbmFtPC9BdXRob3I+PFllYXI+MjAxMjwv
WWVhcj48UmVjTnVtPjYzMTwvUmVjTnVtPjxEaXNwbGF5VGV4dD48c3R5bGUgZmFjZT0ic3VwZXJz
Y3JpcHQiIGZvbnQ9IlRyZWJ1Y2hldCBNUyIgc2l6ZT0iOSI+NDEyPC9zdHlsZT48L0Rpc3BsYXlU
ZXh0PjxyZWNvcmQ+PHJlYy1udW1iZXI+NjMxPC9yZWMtbnVtYmVyPjxmb3JlaWduLWtleXM+PGtl
eSBhcHA9IkVOIiBkYi1pZD0iZXh2YXNyZngyZHRyYW9lc2FzeHAyc3pzeGEyZGY1MDI1OTJ4IiB0
aW1lc3RhbXA9IjE1NDA0MjUzNDQiPjYzMT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Sb3NlYm9v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==
</w:fldData>
              </w:fldChar>
            </w:r>
            <w:r w:rsidR="002747EA">
              <w:instrText xml:space="preserve"> ADDIN EN.CITE.DATA </w:instrText>
            </w:r>
            <w:r w:rsidR="002747EA">
              <w:fldChar w:fldCharType="end"/>
            </w:r>
            <w:r>
              <w:fldChar w:fldCharType="separate"/>
            </w:r>
            <w:r w:rsidR="002747EA" w:rsidRPr="002747EA">
              <w:rPr>
                <w:noProof/>
                <w:sz w:val="18"/>
                <w:vertAlign w:val="superscript"/>
              </w:rPr>
              <w:t>412</w:t>
            </w:r>
            <w:r>
              <w:fldChar w:fldCharType="end"/>
            </w:r>
          </w:p>
        </w:tc>
        <w:tc>
          <w:tcPr>
            <w:tcW w:w="2547" w:type="dxa"/>
            <w:shd w:val="clear" w:color="auto" w:fill="auto"/>
          </w:tcPr>
          <w:p w14:paraId="7B9D666C" w14:textId="77777777" w:rsidR="00935DF8" w:rsidRPr="00C12274" w:rsidRDefault="00935DF8" w:rsidP="006A3F9A">
            <w:pPr>
              <w:pStyle w:val="RCTstable"/>
            </w:pPr>
            <w:r>
              <w:t>Mixed BMIs</w:t>
            </w:r>
          </w:p>
        </w:tc>
        <w:tc>
          <w:tcPr>
            <w:tcW w:w="2982" w:type="dxa"/>
            <w:shd w:val="clear" w:color="auto" w:fill="auto"/>
          </w:tcPr>
          <w:p w14:paraId="606F43D7" w14:textId="6DD62764" w:rsidR="00935DF8" w:rsidRDefault="00935DF8" w:rsidP="00935DF8">
            <w:pPr>
              <w:pStyle w:val="RCTstable"/>
              <w:jc w:val="center"/>
            </w:pPr>
            <w:r>
              <w:t>RR 0.39 (0.23 to 0.69)</w:t>
            </w:r>
          </w:p>
        </w:tc>
        <w:tc>
          <w:tcPr>
            <w:tcW w:w="1134" w:type="dxa"/>
            <w:shd w:val="clear" w:color="auto" w:fill="auto"/>
          </w:tcPr>
          <w:p w14:paraId="278A886B" w14:textId="0C6700F2" w:rsidR="00935DF8" w:rsidRDefault="00935DF8" w:rsidP="006A3F9A">
            <w:pPr>
              <w:pStyle w:val="RCTstable"/>
              <w:jc w:val="center"/>
            </w:pPr>
            <w:r>
              <w:t>3</w:t>
            </w:r>
          </w:p>
        </w:tc>
      </w:tr>
      <w:tr w:rsidR="001975F2" w:rsidRPr="00C12274" w14:paraId="59039CBD" w14:textId="77777777" w:rsidTr="006A3F9A">
        <w:tc>
          <w:tcPr>
            <w:tcW w:w="2841" w:type="dxa"/>
          </w:tcPr>
          <w:p w14:paraId="24C04D7E" w14:textId="2F213F88" w:rsidR="001975F2" w:rsidRDefault="001975F2" w:rsidP="002747EA">
            <w:pPr>
              <w:pStyle w:val="RCTstable"/>
              <w:rPr>
                <w:noProof/>
              </w:rPr>
            </w:pPr>
            <w:r>
              <w:rPr>
                <w:noProof/>
              </w:rPr>
              <w:t>Tieu et al 2017</w:t>
            </w:r>
            <w:r w:rsidR="006A3F9A">
              <w:rPr>
                <w:noProof/>
              </w:rPr>
              <w:fldChar w:fldCharType="begin">
                <w:fldData xml:space="preserve">PEVuZE5vdGU+PENpdGU+PEF1dGhvcj5UaWV1PC9BdXRob3I+PFllYXI+MjAxNzwvWWVhcj48UmVj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</w:fldData>
              </w:fldChar>
            </w:r>
            <w:r w:rsidR="002747EA">
              <w:rPr>
                <w:noProof/>
              </w:rPr>
              <w:instrText xml:space="preserve"> ADDIN EN.CITE </w:instrText>
            </w:r>
            <w:r w:rsidR="002747EA">
              <w:rPr>
                <w:noProof/>
              </w:rPr>
              <w:fldChar w:fldCharType="begin">
                <w:fldData xml:space="preserve">PEVuZE5vdGU+PENpdGU+PEF1dGhvcj5UaWV1PC9BdXRob3I+PFllYXI+MjAxNzwvWWVhcj48UmVj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</w:fldData>
              </w:fldChar>
            </w:r>
            <w:r w:rsidR="002747EA">
              <w:rPr>
                <w:noProof/>
              </w:rPr>
              <w:instrText xml:space="preserve"> ADDIN EN.CITE.DATA </w:instrText>
            </w:r>
            <w:r w:rsidR="002747EA">
              <w:rPr>
                <w:noProof/>
              </w:rPr>
            </w:r>
            <w:r w:rsidR="002747EA">
              <w:rPr>
                <w:noProof/>
              </w:rPr>
              <w:fldChar w:fldCharType="end"/>
            </w:r>
            <w:r w:rsidR="006A3F9A">
              <w:rPr>
                <w:noProof/>
              </w:rPr>
            </w:r>
            <w:r w:rsidR="006A3F9A">
              <w:rPr>
                <w:noProof/>
              </w:rPr>
              <w:fldChar w:fldCharType="separate"/>
            </w:r>
            <w:r w:rsidR="002747EA" w:rsidRPr="002747EA">
              <w:rPr>
                <w:noProof/>
                <w:sz w:val="18"/>
                <w:vertAlign w:val="superscript"/>
              </w:rPr>
              <w:t>413</w:t>
            </w:r>
            <w:r w:rsidR="006A3F9A">
              <w:rPr>
                <w:noProof/>
              </w:rPr>
              <w:fldChar w:fldCharType="end"/>
            </w:r>
          </w:p>
        </w:tc>
        <w:tc>
          <w:tcPr>
            <w:tcW w:w="2547" w:type="dxa"/>
          </w:tcPr>
          <w:p w14:paraId="0069AA20" w14:textId="77777777" w:rsidR="001975F2" w:rsidRDefault="001975F2" w:rsidP="006A3F9A">
            <w:pPr>
              <w:pStyle w:val="RCTstable"/>
              <w:rPr>
                <w:rFonts w:ascii="Helvetica" w:hAnsi="Helvetica"/>
              </w:rPr>
            </w:pPr>
            <w:r>
              <w:rPr>
                <w:rFonts w:ascii="Helvetica" w:hAnsi="Helvetica"/>
              </w:rPr>
              <w:t>Mixed BMIs</w:t>
            </w:r>
          </w:p>
        </w:tc>
        <w:tc>
          <w:tcPr>
            <w:tcW w:w="2982" w:type="dxa"/>
          </w:tcPr>
          <w:p w14:paraId="70B04ECF" w14:textId="0ABAB45A" w:rsidR="001975F2" w:rsidRDefault="001975F2" w:rsidP="006A3F9A">
            <w:pPr>
              <w:pStyle w:val="RCTstable"/>
              <w:jc w:val="center"/>
            </w:pPr>
            <w:r>
              <w:t>RR 0.93 (0.64 to 1.36)</w:t>
            </w:r>
          </w:p>
        </w:tc>
        <w:tc>
          <w:tcPr>
            <w:tcW w:w="1134" w:type="dxa"/>
          </w:tcPr>
          <w:p w14:paraId="36CC5C74" w14:textId="678B1E23" w:rsidR="001975F2" w:rsidRDefault="001975F2" w:rsidP="006A3F9A">
            <w:pPr>
              <w:pStyle w:val="RCTstable"/>
              <w:jc w:val="center"/>
            </w:pPr>
            <w:r>
              <w:t>2</w:t>
            </w:r>
          </w:p>
        </w:tc>
      </w:tr>
      <w:tr w:rsidR="001975F2" w:rsidRPr="00C12274" w14:paraId="4881C117" w14:textId="77777777" w:rsidTr="006A3F9A">
        <w:tc>
          <w:tcPr>
            <w:tcW w:w="2841" w:type="dxa"/>
          </w:tcPr>
          <w:p w14:paraId="572ADF62" w14:textId="2A3D0DBC" w:rsidR="001975F2" w:rsidRDefault="001975F2" w:rsidP="002747EA">
            <w:pPr>
              <w:pStyle w:val="RCTstable"/>
              <w:rPr>
                <w:noProof/>
              </w:rPr>
            </w:pPr>
            <w:r>
              <w:rPr>
                <w:noProof/>
              </w:rPr>
              <w:t>Tieu et al 2017</w:t>
            </w:r>
            <w:r w:rsidR="006A3F9A">
              <w:rPr>
                <w:noProof/>
              </w:rPr>
              <w:fldChar w:fldCharType="begin">
                <w:fldData xml:space="preserve">PEVuZE5vdGU+PENpdGU+PEF1dGhvcj5UaWV1PC9BdXRob3I+PFllYXI+MjAxNzwvWWVhcj48UmVj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</w:fldData>
              </w:fldChar>
            </w:r>
            <w:r w:rsidR="002747EA">
              <w:rPr>
                <w:noProof/>
              </w:rPr>
              <w:instrText xml:space="preserve"> ADDIN EN.CITE </w:instrText>
            </w:r>
            <w:r w:rsidR="002747EA">
              <w:rPr>
                <w:noProof/>
              </w:rPr>
              <w:fldChar w:fldCharType="begin">
                <w:fldData xml:space="preserve">PEVuZE5vdGU+PENpdGU+PEF1dGhvcj5UaWV1PC9BdXRob3I+PFllYXI+MjAxNzwvWWVhcj48UmVj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</w:fldData>
              </w:fldChar>
            </w:r>
            <w:r w:rsidR="002747EA">
              <w:rPr>
                <w:noProof/>
              </w:rPr>
              <w:instrText xml:space="preserve"> ADDIN EN.CITE.DATA </w:instrText>
            </w:r>
            <w:r w:rsidR="002747EA">
              <w:rPr>
                <w:noProof/>
              </w:rPr>
            </w:r>
            <w:r w:rsidR="002747EA">
              <w:rPr>
                <w:noProof/>
              </w:rPr>
              <w:fldChar w:fldCharType="end"/>
            </w:r>
            <w:r w:rsidR="006A3F9A">
              <w:rPr>
                <w:noProof/>
              </w:rPr>
            </w:r>
            <w:r w:rsidR="006A3F9A">
              <w:rPr>
                <w:noProof/>
              </w:rPr>
              <w:fldChar w:fldCharType="separate"/>
            </w:r>
            <w:r w:rsidR="002747EA" w:rsidRPr="002747EA">
              <w:rPr>
                <w:noProof/>
                <w:sz w:val="18"/>
                <w:vertAlign w:val="superscript"/>
              </w:rPr>
              <w:t>413</w:t>
            </w:r>
            <w:r w:rsidR="006A3F9A">
              <w:rPr>
                <w:noProof/>
              </w:rPr>
              <w:fldChar w:fldCharType="end"/>
            </w:r>
          </w:p>
        </w:tc>
        <w:tc>
          <w:tcPr>
            <w:tcW w:w="2547" w:type="dxa"/>
          </w:tcPr>
          <w:p w14:paraId="22C8A9BD" w14:textId="1227260A" w:rsidR="001975F2" w:rsidRDefault="001975F2" w:rsidP="006A3F9A">
            <w:pPr>
              <w:pStyle w:val="RCTstable"/>
              <w:rPr>
                <w:rFonts w:ascii="Helvetica" w:hAnsi="Helvetica"/>
              </w:rPr>
            </w:pPr>
            <w:r>
              <w:rPr>
                <w:rFonts w:ascii="Helvetica" w:hAnsi="Helvetica"/>
              </w:rPr>
              <w:t>BMI ≥25</w:t>
            </w:r>
          </w:p>
        </w:tc>
        <w:tc>
          <w:tcPr>
            <w:tcW w:w="2982" w:type="dxa"/>
          </w:tcPr>
          <w:p w14:paraId="07248A29" w14:textId="0E2BAE9D" w:rsidR="001975F2" w:rsidRDefault="001975F2" w:rsidP="006A3F9A">
            <w:pPr>
              <w:pStyle w:val="RCTstable"/>
              <w:jc w:val="center"/>
            </w:pPr>
            <w:r>
              <w:t>RR 0.39 (0.19 to 0.79)</w:t>
            </w:r>
          </w:p>
        </w:tc>
        <w:tc>
          <w:tcPr>
            <w:tcW w:w="1134" w:type="dxa"/>
          </w:tcPr>
          <w:p w14:paraId="1FD4F9D9" w14:textId="08BE64BE" w:rsidR="001975F2" w:rsidRDefault="001975F2" w:rsidP="006A3F9A">
            <w:pPr>
              <w:pStyle w:val="RCTstable"/>
              <w:jc w:val="center"/>
            </w:pPr>
            <w:r>
              <w:t>3</w:t>
            </w:r>
          </w:p>
        </w:tc>
      </w:tr>
      <w:tr w:rsidR="001975F2" w:rsidRPr="00C12274" w14:paraId="5FF85313" w14:textId="77777777" w:rsidTr="006B3B11">
        <w:tc>
          <w:tcPr>
            <w:tcW w:w="2841" w:type="dxa"/>
            <w:tcBorders>
              <w:bottom w:val="single" w:sz="4" w:space="0" w:color="3B3474"/>
            </w:tcBorders>
          </w:tcPr>
          <w:p w14:paraId="5F10024C" w14:textId="714E504E" w:rsidR="001975F2" w:rsidRDefault="001975F2" w:rsidP="002747EA">
            <w:pPr>
              <w:pStyle w:val="RCTstable"/>
              <w:rPr>
                <w:noProof/>
              </w:rPr>
            </w:pPr>
            <w:r>
              <w:rPr>
                <w:noProof/>
              </w:rPr>
              <w:t>*Tieu et al 2017</w:t>
            </w:r>
            <w:r w:rsidR="006A3F9A">
              <w:rPr>
                <w:noProof/>
              </w:rPr>
              <w:fldChar w:fldCharType="begin">
                <w:fldData xml:space="preserve">PEVuZE5vdGU+PENpdGU+PEF1dGhvcj5UaWV1PC9BdXRob3I+PFllYXI+MjAxNzwvWWVhcj48UmVj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</w:fldData>
              </w:fldChar>
            </w:r>
            <w:r w:rsidR="002747EA">
              <w:rPr>
                <w:noProof/>
              </w:rPr>
              <w:instrText xml:space="preserve"> ADDIN EN.CITE </w:instrText>
            </w:r>
            <w:r w:rsidR="002747EA">
              <w:rPr>
                <w:noProof/>
              </w:rPr>
              <w:fldChar w:fldCharType="begin">
                <w:fldData xml:space="preserve">PEVuZE5vdGU+PENpdGU+PEF1dGhvcj5UaWV1PC9BdXRob3I+PFllYXI+MjAxNzwvWWVhcj48UmVj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</w:fldData>
              </w:fldChar>
            </w:r>
            <w:r w:rsidR="002747EA">
              <w:rPr>
                <w:noProof/>
              </w:rPr>
              <w:instrText xml:space="preserve"> ADDIN EN.CITE.DATA </w:instrText>
            </w:r>
            <w:r w:rsidR="002747EA">
              <w:rPr>
                <w:noProof/>
              </w:rPr>
            </w:r>
            <w:r w:rsidR="002747EA">
              <w:rPr>
                <w:noProof/>
              </w:rPr>
              <w:fldChar w:fldCharType="end"/>
            </w:r>
            <w:r w:rsidR="006A3F9A">
              <w:rPr>
                <w:noProof/>
              </w:rPr>
            </w:r>
            <w:r w:rsidR="006A3F9A">
              <w:rPr>
                <w:noProof/>
              </w:rPr>
              <w:fldChar w:fldCharType="separate"/>
            </w:r>
            <w:r w:rsidR="002747EA" w:rsidRPr="002747EA">
              <w:rPr>
                <w:noProof/>
                <w:sz w:val="18"/>
                <w:vertAlign w:val="superscript"/>
              </w:rPr>
              <w:t>413</w:t>
            </w:r>
            <w:r w:rsidR="006A3F9A">
              <w:rPr>
                <w:noProof/>
              </w:rPr>
              <w:fldChar w:fldCharType="end"/>
            </w:r>
          </w:p>
        </w:tc>
        <w:tc>
          <w:tcPr>
            <w:tcW w:w="2547" w:type="dxa"/>
            <w:tcBorders>
              <w:bottom w:val="single" w:sz="4" w:space="0" w:color="3B3474"/>
            </w:tcBorders>
          </w:tcPr>
          <w:p w14:paraId="043518CC" w14:textId="77777777" w:rsidR="001975F2" w:rsidRDefault="001975F2" w:rsidP="006A3F9A">
            <w:pPr>
              <w:pStyle w:val="RCTstable"/>
              <w:rPr>
                <w:rFonts w:ascii="Helvetica" w:hAnsi="Helvetica"/>
              </w:rPr>
            </w:pPr>
            <w:r>
              <w:rPr>
                <w:rFonts w:ascii="Helvetica" w:hAnsi="Helvetica"/>
              </w:rPr>
              <w:t>Mixed BMIs</w:t>
            </w:r>
          </w:p>
        </w:tc>
        <w:tc>
          <w:tcPr>
            <w:tcW w:w="2982" w:type="dxa"/>
            <w:tcBorders>
              <w:bottom w:val="single" w:sz="4" w:space="0" w:color="3B3474"/>
            </w:tcBorders>
          </w:tcPr>
          <w:p w14:paraId="0404EEE7" w14:textId="43DDA736" w:rsidR="001975F2" w:rsidRDefault="001975F2" w:rsidP="006A3F9A">
            <w:pPr>
              <w:pStyle w:val="RCTstable"/>
              <w:jc w:val="center"/>
            </w:pPr>
            <w:r>
              <w:t>RR 0.91 (0.63 to 1.31)</w:t>
            </w:r>
          </w:p>
        </w:tc>
        <w:tc>
          <w:tcPr>
            <w:tcW w:w="1134" w:type="dxa"/>
            <w:tcBorders>
              <w:bottom w:val="single" w:sz="4" w:space="0" w:color="3B3474"/>
            </w:tcBorders>
          </w:tcPr>
          <w:p w14:paraId="4C4DCE83" w14:textId="1199DFC9" w:rsidR="001975F2" w:rsidRDefault="001975F2" w:rsidP="006A3F9A">
            <w:pPr>
              <w:pStyle w:val="RCTstable"/>
              <w:jc w:val="center"/>
            </w:pPr>
            <w:r>
              <w:t>4</w:t>
            </w:r>
          </w:p>
        </w:tc>
      </w:tr>
      <w:tr w:rsidR="007E430B" w:rsidRPr="00C12274" w14:paraId="444DCC64" w14:textId="77777777" w:rsidTr="00570C28">
        <w:trPr>
          <w:trHeight w:val="72"/>
        </w:trPr>
        <w:tc>
          <w:tcPr>
            <w:tcW w:w="2841" w:type="dxa"/>
          </w:tcPr>
          <w:p w14:paraId="3B86D42B" w14:textId="5222925D" w:rsidR="007E430B" w:rsidRPr="00C12274" w:rsidRDefault="007E430B" w:rsidP="002747EA">
            <w:pPr>
              <w:pStyle w:val="RCTstable"/>
              <w:rPr>
                <w:noProof/>
              </w:rPr>
            </w:pPr>
            <w:r>
              <w:t>Dodd et al 2010</w:t>
            </w:r>
            <w:r>
              <w:fldChar w:fldCharType="begin"/>
            </w:r>
            <w:r w:rsidR="002747EA">
              <w:instrText xml:space="preserve"> ADDIN EN.CITE &lt;EndNote&gt;&lt;Cite&gt;&lt;Author&gt;Dodd&lt;/Author&gt;&lt;Year&gt;2010&lt;/Year&gt;&lt;RecNum&gt;572&lt;/RecNum&gt;&lt;DisplayText&gt;&lt;style face="superscript" font="Trebuchet MS" size="9"&gt;416&lt;/style&gt;&lt;/DisplayText&gt;&lt;record&gt;&lt;rec-number&gt;572&lt;/rec-number&gt;&lt;foreign-keys&gt;&lt;key app="EN" db-id="exvasrfx2dtraoesasxp2szsxa2df502592x" timestamp="1535933863"&gt;572&lt;/key&gt;&lt;key app="ENWeb" db-id=""&gt;0&lt;/key&gt;&lt;/foreign-keys&gt;&lt;ref-type name="Journal Article"&gt;17&lt;/ref-type&gt;&lt;contributors&gt;&lt;authors&gt;&lt;author&gt;Dodd, J. M.&lt;/author&gt;&lt;author&gt;Grivell, R. M.&lt;/author&gt;&lt;author&gt;Crowther, C. A.&lt;/author&gt;&lt;author&gt;Robinson, J. S.&lt;/author&gt;&lt;/authors&gt;&lt;/contributors&gt;&lt;auth-address&gt;The University of Adelaide, Women&amp;apos;s and Children&amp;apos;s Hospital, North Adelaide, SA, Australia. jodie.dodd@adelaide.edu.au&lt;/auth-address&gt;&lt;titles&gt;&lt;title&gt;Antenatal interventions for overweight or obese pregnant women: a systematic review of randomised trials&lt;/title&gt;&lt;secondary-title&gt;BJOG&lt;/secondary-title&gt;&lt;/titles&gt;&lt;periodical&gt;&lt;full-title&gt;BJOG&lt;/full-title&gt;&lt;/periodical&gt;&lt;pages&gt;1316-26&lt;/pages&gt;&lt;volume&gt;117&lt;/volume&gt;&lt;number&gt;11&lt;/number&gt;&lt;edition&gt;2010/04/01&lt;/edition&gt;&lt;keywords&gt;&lt;keyword&gt;Birth Weight&lt;/keyword&gt;&lt;keyword&gt;Exercise Therapy/methods&lt;/keyword&gt;&lt;keyword&gt;Female&lt;/keyword&gt;&lt;keyword&gt;Humans&lt;/keyword&gt;&lt;keyword&gt;Infant, Newborn&lt;/keyword&gt;&lt;keyword&gt;Life Style&lt;/keyword&gt;&lt;keyword&gt;Obesity/diet therapy/prevention &amp;amp; control&lt;/keyword&gt;&lt;keyword&gt;Overweight/diet therapy/*prevention &amp;amp; control&lt;/keyword&gt;&lt;keyword&gt;Pregnancy&lt;/keyword&gt;&lt;keyword&gt;Pregnancy Complications/diet therapy/*prevention &amp;amp; control&lt;/keyword&gt;&lt;keyword&gt;Pregnancy Outcome&lt;/keyword&gt;&lt;keyword&gt;Prenatal Care/*methods&lt;/keyword&gt;&lt;keyword&gt;Randomized Controlled Trials as Topic&lt;/keyword&gt;&lt;/keywords&gt;&lt;dates&gt;&lt;year&gt;2010&lt;/year&gt;&lt;pub-dates&gt;&lt;date&gt;Oct&lt;/date&gt;&lt;/pub-dates&gt;&lt;/dates&gt;&lt;isbn&gt;1471-0528 (Electronic)&amp;#xD;1470-0328 (Linking)&lt;/isbn&gt;&lt;accession-num&gt;20353459&lt;/accession-num&gt;&lt;urls&gt;&lt;related-urls&gt;&lt;url&gt;https://www.ncbi.nlm.nih.gov/pubmed/20353459&lt;/url&gt;&lt;/related-urls&gt;&lt;/urls&gt;&lt;electronic-resource-num&gt;10.1111/j.1471-0528.2010.02540.x&lt;/electronic-resource-num&gt;&lt;/record&gt;&lt;/Cite&gt;&lt;/EndNote&gt;</w:instrText>
            </w:r>
            <w:r>
              <w:fldChar w:fldCharType="separate"/>
            </w:r>
            <w:r w:rsidR="002747EA" w:rsidRPr="002747EA">
              <w:rPr>
                <w:noProof/>
                <w:sz w:val="18"/>
                <w:vertAlign w:val="superscript"/>
              </w:rPr>
              <w:t>416</w:t>
            </w:r>
            <w:r>
              <w:fldChar w:fldCharType="end"/>
            </w:r>
          </w:p>
        </w:tc>
        <w:tc>
          <w:tcPr>
            <w:tcW w:w="2547" w:type="dxa"/>
          </w:tcPr>
          <w:p w14:paraId="3E865C93" w14:textId="77777777" w:rsidR="007E430B" w:rsidRPr="00C12274" w:rsidRDefault="007E430B" w:rsidP="00570C28">
            <w:pPr>
              <w:pStyle w:val="RCTstable"/>
            </w:pPr>
            <w:r>
              <w:t>Overweight and obese</w:t>
            </w:r>
          </w:p>
        </w:tc>
        <w:tc>
          <w:tcPr>
            <w:tcW w:w="2982" w:type="dxa"/>
          </w:tcPr>
          <w:p w14:paraId="439A3CE8" w14:textId="5829E9DF" w:rsidR="007E430B" w:rsidRPr="00BE0624" w:rsidRDefault="007E430B" w:rsidP="00570C28">
            <w:pPr>
              <w:pStyle w:val="RCTstable"/>
              <w:jc w:val="center"/>
              <w:rPr>
                <w:rFonts w:eastAsiaTheme="majorEastAsia"/>
              </w:rPr>
            </w:pPr>
            <w:r>
              <w:t>RR 0.57 (0.30 to 1.08)</w:t>
            </w:r>
          </w:p>
        </w:tc>
        <w:tc>
          <w:tcPr>
            <w:tcW w:w="1134" w:type="dxa"/>
          </w:tcPr>
          <w:p w14:paraId="0F1F7164" w14:textId="5E34317F" w:rsidR="007E430B" w:rsidRDefault="007E430B" w:rsidP="00570C28">
            <w:pPr>
              <w:pStyle w:val="RCTstable"/>
              <w:jc w:val="center"/>
            </w:pPr>
            <w:r>
              <w:t>3</w:t>
            </w:r>
          </w:p>
        </w:tc>
      </w:tr>
      <w:tr w:rsidR="00A3266B" w:rsidRPr="00B87066" w14:paraId="580A43C4" w14:textId="77777777" w:rsidTr="006B3B11">
        <w:tc>
          <w:tcPr>
            <w:tcW w:w="9504" w:type="dxa"/>
            <w:gridSpan w:val="4"/>
            <w:shd w:val="clear" w:color="auto" w:fill="D9E2F3" w:themeFill="accent1" w:themeFillTint="33"/>
          </w:tcPr>
          <w:p w14:paraId="2DEF7FE5" w14:textId="331A52D9" w:rsidR="00A3266B" w:rsidRPr="00B87066" w:rsidRDefault="00A3266B" w:rsidP="00103A07">
            <w:pPr>
              <w:pStyle w:val="RCTstable"/>
              <w:rPr>
                <w:i/>
              </w:rPr>
            </w:pPr>
            <w:r>
              <w:rPr>
                <w:i/>
              </w:rPr>
              <w:t>Gestational hypertension</w:t>
            </w:r>
          </w:p>
        </w:tc>
      </w:tr>
      <w:tr w:rsidR="00A3266B" w:rsidRPr="00B87066" w14:paraId="42ED2419" w14:textId="77777777" w:rsidTr="00103A07">
        <w:tc>
          <w:tcPr>
            <w:tcW w:w="2841" w:type="dxa"/>
            <w:tcBorders>
              <w:bottom w:val="single" w:sz="4" w:space="0" w:color="3B3474"/>
            </w:tcBorders>
            <w:shd w:val="clear" w:color="auto" w:fill="F2F2F2" w:themeFill="background1" w:themeFillShade="F2"/>
          </w:tcPr>
          <w:p w14:paraId="1CD68C4C" w14:textId="77777777" w:rsidR="00A3266B" w:rsidRPr="00B87066" w:rsidRDefault="00A3266B" w:rsidP="00103A07">
            <w:pPr>
              <w:pStyle w:val="RCTstable"/>
            </w:pPr>
            <w:r w:rsidRPr="00B87066">
              <w:t>Current review</w:t>
            </w:r>
          </w:p>
        </w:tc>
        <w:tc>
          <w:tcPr>
            <w:tcW w:w="2547" w:type="dxa"/>
            <w:tcBorders>
              <w:bottom w:val="single" w:sz="4" w:space="0" w:color="3B3474"/>
            </w:tcBorders>
            <w:shd w:val="clear" w:color="auto" w:fill="F2F2F2" w:themeFill="background1" w:themeFillShade="F2"/>
          </w:tcPr>
          <w:p w14:paraId="6DD10E22" w14:textId="77777777" w:rsidR="00A3266B" w:rsidRPr="00B87066" w:rsidRDefault="00A3266B" w:rsidP="00103A07">
            <w:pPr>
              <w:pStyle w:val="RCTstable"/>
            </w:pPr>
            <w:r w:rsidRPr="00B87066">
              <w:t>Mixed BMIs</w:t>
            </w:r>
          </w:p>
        </w:tc>
        <w:tc>
          <w:tcPr>
            <w:tcW w:w="2982" w:type="dxa"/>
            <w:tcBorders>
              <w:bottom w:val="single" w:sz="4" w:space="0" w:color="3B3474"/>
            </w:tcBorders>
            <w:shd w:val="clear" w:color="auto" w:fill="F2F2F2" w:themeFill="background1" w:themeFillShade="F2"/>
          </w:tcPr>
          <w:p w14:paraId="081815FB" w14:textId="68D939B9" w:rsidR="00A3266B" w:rsidRPr="00A33D96" w:rsidRDefault="00A67139" w:rsidP="00103A07">
            <w:pPr>
              <w:pStyle w:val="RCTstable"/>
              <w:jc w:val="center"/>
            </w:pPr>
            <w:r>
              <w:t>RR 0.29 (0.13 to 0.61)</w:t>
            </w:r>
          </w:p>
        </w:tc>
        <w:tc>
          <w:tcPr>
            <w:tcW w:w="1134" w:type="dxa"/>
            <w:tcBorders>
              <w:bottom w:val="single" w:sz="4" w:space="0" w:color="3B3474"/>
            </w:tcBorders>
            <w:shd w:val="clear" w:color="auto" w:fill="F2F2F2" w:themeFill="background1" w:themeFillShade="F2"/>
          </w:tcPr>
          <w:p w14:paraId="1F0FF9C1" w14:textId="70886138" w:rsidR="00A3266B" w:rsidRPr="00B87066" w:rsidRDefault="00A67139" w:rsidP="00103A07">
            <w:pPr>
              <w:pStyle w:val="RCTstable"/>
              <w:jc w:val="center"/>
            </w:pPr>
            <w:r>
              <w:t>3</w:t>
            </w:r>
          </w:p>
        </w:tc>
      </w:tr>
      <w:tr w:rsidR="00B6710D" w:rsidRPr="00B87066" w14:paraId="3DF0C44D" w14:textId="77777777" w:rsidTr="006A3F9A">
        <w:tc>
          <w:tcPr>
            <w:tcW w:w="2841" w:type="dxa"/>
            <w:vMerge w:val="restart"/>
            <w:shd w:val="clear" w:color="auto" w:fill="auto"/>
          </w:tcPr>
          <w:p w14:paraId="6FC9DBFA" w14:textId="371EC6A1" w:rsidR="00B6710D" w:rsidRDefault="00B6710D" w:rsidP="002747EA">
            <w:pPr>
              <w:pStyle w:val="RCTstable"/>
            </w:pPr>
            <w:r w:rsidRPr="00C12274">
              <w:rPr>
                <w:noProof/>
              </w:rPr>
              <w:t>International Weight Management in Pregnancy Collaborative</w:t>
            </w:r>
            <w:r>
              <w:rPr>
                <w:noProof/>
              </w:rPr>
              <w:t xml:space="preserve"> </w:t>
            </w:r>
            <w:r w:rsidRPr="00C12274">
              <w:rPr>
                <w:noProof/>
              </w:rPr>
              <w:t>2017</w:t>
            </w:r>
            <w:r>
              <w:rPr>
                <w:noProof/>
              </w:rPr>
              <w:fldChar w:fldCharType="begin">
                <w:fldData xml:space="preserve">PEVuZE5vdGU+PENpdGU+PEF1dGhvcj5JbnRlcm5hdGlvbmFsIFdlaWdodCBNYW5hZ2VtZW50IGlu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</w:fldData>
              </w:fldChar>
            </w:r>
            <w:r w:rsidR="002747EA">
              <w:rPr>
                <w:noProof/>
              </w:rPr>
              <w:instrText xml:space="preserve"> ADDIN EN.CITE </w:instrText>
            </w:r>
            <w:r w:rsidR="002747EA">
              <w:rPr>
                <w:noProof/>
              </w:rPr>
              <w:fldChar w:fldCharType="begin">
                <w:fldData xml:space="preserve">PEVuZE5vdGU+PENpdGU+PEF1dGhvcj5JbnRlcm5hdGlvbmFsIFdlaWdodCBNYW5hZ2VtZW50IGlu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</w:fldData>
              </w:fldChar>
            </w:r>
            <w:r w:rsidR="002747EA">
              <w:rPr>
                <w:noProof/>
              </w:rPr>
              <w:instrText xml:space="preserve"> ADDIN EN.CITE.DATA </w:instrText>
            </w:r>
            <w:r w:rsidR="002747EA">
              <w:rPr>
                <w:noProof/>
              </w:rPr>
            </w:r>
            <w:r w:rsidR="002747EA">
              <w:rPr>
                <w:noProof/>
              </w:rPr>
              <w:fldChar w:fldCharType="end"/>
            </w:r>
            <w:r>
              <w:rPr>
                <w:noProof/>
              </w:rPr>
            </w:r>
            <w:r>
              <w:rPr>
                <w:noProof/>
              </w:rPr>
              <w:fldChar w:fldCharType="separate"/>
            </w:r>
            <w:r w:rsidR="002747EA" w:rsidRPr="002747EA">
              <w:rPr>
                <w:noProof/>
                <w:sz w:val="18"/>
                <w:vertAlign w:val="superscript"/>
              </w:rPr>
              <w:t>415</w:t>
            </w:r>
            <w:r>
              <w:rPr>
                <w:noProof/>
              </w:rPr>
              <w:fldChar w:fldCharType="end"/>
            </w:r>
            <w:r w:rsidRPr="00C12274">
              <w:rPr>
                <w:noProof/>
              </w:rPr>
              <w:t xml:space="preserve"> </w:t>
            </w:r>
          </w:p>
        </w:tc>
        <w:tc>
          <w:tcPr>
            <w:tcW w:w="2547" w:type="dxa"/>
            <w:shd w:val="clear" w:color="auto" w:fill="auto"/>
          </w:tcPr>
          <w:p w14:paraId="2E08EAFA" w14:textId="77777777" w:rsidR="00B6710D" w:rsidRDefault="00B6710D" w:rsidP="006A3F9A">
            <w:pPr>
              <w:pStyle w:val="RCTstable"/>
            </w:pPr>
            <w:r w:rsidRPr="00C12274">
              <w:rPr>
                <w:rFonts w:ascii="Helvetica" w:hAnsi="Helvetica"/>
              </w:rPr>
              <w:t>Mixed</w:t>
            </w:r>
            <w:r>
              <w:rPr>
                <w:rFonts w:ascii="Helvetica" w:hAnsi="Helvetica"/>
              </w:rPr>
              <w:t xml:space="preserve"> BMIs</w:t>
            </w:r>
            <w:r w:rsidRPr="00C12274">
              <w:rPr>
                <w:rFonts w:ascii="Helvetica" w:hAnsi="Helvetica"/>
              </w:rPr>
              <w:t>; IPD</w:t>
            </w:r>
          </w:p>
        </w:tc>
        <w:tc>
          <w:tcPr>
            <w:tcW w:w="2982" w:type="dxa"/>
            <w:shd w:val="clear" w:color="auto" w:fill="auto"/>
          </w:tcPr>
          <w:p w14:paraId="272B34B1" w14:textId="2CED8B08" w:rsidR="00B6710D" w:rsidRDefault="00B6710D" w:rsidP="00B6710D">
            <w:pPr>
              <w:pStyle w:val="RCTstable"/>
              <w:jc w:val="center"/>
            </w:pPr>
            <w:r>
              <w:t>OR 0.59 (0.07 to 4.65)</w:t>
            </w:r>
          </w:p>
        </w:tc>
        <w:tc>
          <w:tcPr>
            <w:tcW w:w="1134" w:type="dxa"/>
            <w:shd w:val="clear" w:color="auto" w:fill="auto"/>
          </w:tcPr>
          <w:p w14:paraId="3F9122CC" w14:textId="6004B1DE" w:rsidR="00B6710D" w:rsidRDefault="00B6710D" w:rsidP="006A3F9A">
            <w:pPr>
              <w:pStyle w:val="RCTstable"/>
              <w:jc w:val="center"/>
            </w:pPr>
            <w:r>
              <w:t>3</w:t>
            </w:r>
          </w:p>
        </w:tc>
      </w:tr>
      <w:tr w:rsidR="00B6710D" w:rsidRPr="00B87066" w14:paraId="0C01EB08" w14:textId="77777777" w:rsidTr="006A3F9A">
        <w:tc>
          <w:tcPr>
            <w:tcW w:w="2841" w:type="dxa"/>
            <w:vMerge/>
            <w:shd w:val="clear" w:color="auto" w:fill="auto"/>
          </w:tcPr>
          <w:p w14:paraId="58A78FCB" w14:textId="77777777" w:rsidR="00B6710D" w:rsidRDefault="00B6710D" w:rsidP="006A3F9A">
            <w:pPr>
              <w:pStyle w:val="RCTstable"/>
            </w:pPr>
          </w:p>
        </w:tc>
        <w:tc>
          <w:tcPr>
            <w:tcW w:w="2547" w:type="dxa"/>
            <w:shd w:val="clear" w:color="auto" w:fill="auto"/>
          </w:tcPr>
          <w:p w14:paraId="2F444613" w14:textId="77777777" w:rsidR="00B6710D" w:rsidRDefault="00B6710D" w:rsidP="006A3F9A">
            <w:pPr>
              <w:pStyle w:val="RCTstable"/>
            </w:pPr>
            <w:r w:rsidRPr="00C12274">
              <w:rPr>
                <w:rFonts w:ascii="Helvetica" w:hAnsi="Helvetica"/>
              </w:rPr>
              <w:t>Mixed</w:t>
            </w:r>
            <w:r>
              <w:rPr>
                <w:rFonts w:ascii="Helvetica" w:hAnsi="Helvetica"/>
              </w:rPr>
              <w:t xml:space="preserve"> BMIs</w:t>
            </w:r>
            <w:r w:rsidRPr="00C12274">
              <w:rPr>
                <w:rFonts w:ascii="Helvetica" w:hAnsi="Helvetica"/>
              </w:rPr>
              <w:t>; IPD and non-IPD</w:t>
            </w:r>
          </w:p>
        </w:tc>
        <w:tc>
          <w:tcPr>
            <w:tcW w:w="2982" w:type="dxa"/>
            <w:shd w:val="clear" w:color="auto" w:fill="auto"/>
          </w:tcPr>
          <w:p w14:paraId="69410CE2" w14:textId="3F84CB7E" w:rsidR="00B6710D" w:rsidRDefault="00B6710D" w:rsidP="00B6710D">
            <w:pPr>
              <w:pStyle w:val="RCTstable"/>
              <w:jc w:val="center"/>
            </w:pPr>
            <w:r>
              <w:rPr>
                <w:rFonts w:eastAsiaTheme="majorEastAsia"/>
              </w:rPr>
              <w:t>OR 0.57 (0.18 to 1.79)</w:t>
            </w:r>
          </w:p>
        </w:tc>
        <w:tc>
          <w:tcPr>
            <w:tcW w:w="1134" w:type="dxa"/>
            <w:shd w:val="clear" w:color="auto" w:fill="auto"/>
          </w:tcPr>
          <w:p w14:paraId="7F982CF7" w14:textId="0916F024" w:rsidR="00B6710D" w:rsidRDefault="00B6710D" w:rsidP="006A3F9A">
            <w:pPr>
              <w:pStyle w:val="RCTstable"/>
              <w:jc w:val="center"/>
            </w:pPr>
            <w:r>
              <w:t>5</w:t>
            </w:r>
          </w:p>
        </w:tc>
      </w:tr>
      <w:tr w:rsidR="00FF7AFA" w:rsidRPr="00C12274" w14:paraId="6F4EC7AC" w14:textId="77777777" w:rsidTr="006A3F9A">
        <w:tc>
          <w:tcPr>
            <w:tcW w:w="2841" w:type="dxa"/>
          </w:tcPr>
          <w:p w14:paraId="0F521A9F" w14:textId="46A9E386" w:rsidR="00FF7AFA" w:rsidRPr="00C12274" w:rsidRDefault="00FF7AFA" w:rsidP="002747EA">
            <w:pPr>
              <w:pStyle w:val="RCTstable"/>
              <w:rPr>
                <w:noProof/>
              </w:rPr>
            </w:pPr>
            <w:r w:rsidRPr="00C12274">
              <w:rPr>
                <w:noProof/>
              </w:rPr>
              <w:t>Thangaratinam et al 2012</w:t>
            </w:r>
            <w:r>
              <w:rPr>
                <w:noProof/>
              </w:rPr>
              <w:fldChar w:fldCharType="begin">
                <w:fldData xml:space="preserve">PEVuZE5vdGU+PENpdGU+PEF1dGhvcj5UaGFuZ2FyYXRpbmFtPC9BdXRob3I+PFllYXI+MjAxMjwv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</w:fldData>
              </w:fldChar>
            </w:r>
            <w:r w:rsidR="002747EA">
              <w:rPr>
                <w:noProof/>
              </w:rPr>
              <w:instrText xml:space="preserve"> ADDIN EN.CITE </w:instrText>
            </w:r>
            <w:r w:rsidR="002747EA">
              <w:rPr>
                <w:noProof/>
              </w:rPr>
              <w:fldChar w:fldCharType="begin">
                <w:fldData xml:space="preserve">PEVuZE5vdGU+PENpdGU+PEF1dGhvcj5UaGFuZ2FyYXRpbmFtPC9BdXRob3I+PFllYXI+MjAxMjwv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</w:fldData>
              </w:fldChar>
            </w:r>
            <w:r w:rsidR="002747EA">
              <w:rPr>
                <w:noProof/>
              </w:rPr>
              <w:instrText xml:space="preserve"> ADDIN EN.CITE.DATA </w:instrText>
            </w:r>
            <w:r w:rsidR="002747EA">
              <w:rPr>
                <w:noProof/>
              </w:rPr>
            </w:r>
            <w:r w:rsidR="002747EA">
              <w:rPr>
                <w:noProof/>
              </w:rPr>
              <w:fldChar w:fldCharType="end"/>
            </w:r>
            <w:r>
              <w:rPr>
                <w:noProof/>
              </w:rPr>
            </w:r>
            <w:r>
              <w:rPr>
                <w:noProof/>
              </w:rPr>
              <w:fldChar w:fldCharType="separate"/>
            </w:r>
            <w:r w:rsidR="002747EA" w:rsidRPr="002747EA">
              <w:rPr>
                <w:noProof/>
                <w:sz w:val="18"/>
                <w:vertAlign w:val="superscript"/>
              </w:rPr>
              <w:t>411,412</w:t>
            </w:r>
            <w:r>
              <w:rPr>
                <w:noProof/>
              </w:rPr>
              <w:fldChar w:fldCharType="end"/>
            </w:r>
          </w:p>
        </w:tc>
        <w:tc>
          <w:tcPr>
            <w:tcW w:w="2547" w:type="dxa"/>
          </w:tcPr>
          <w:p w14:paraId="5BD40D18" w14:textId="77777777" w:rsidR="00FF7AFA" w:rsidRPr="00C12274" w:rsidRDefault="00FF7AFA" w:rsidP="006A3F9A">
            <w:pPr>
              <w:pStyle w:val="RCTstable"/>
              <w:rPr>
                <w:rFonts w:ascii="Helvetica" w:hAnsi="Helvetica"/>
              </w:rPr>
            </w:pPr>
            <w:r>
              <w:rPr>
                <w:rFonts w:ascii="Helvetica" w:hAnsi="Helvetica"/>
              </w:rPr>
              <w:t>Mixed BMIs</w:t>
            </w:r>
          </w:p>
        </w:tc>
        <w:tc>
          <w:tcPr>
            <w:tcW w:w="2982" w:type="dxa"/>
          </w:tcPr>
          <w:p w14:paraId="7107288F" w14:textId="3E80949E" w:rsidR="00FF7AFA" w:rsidRPr="00BE0624" w:rsidRDefault="00FF7AFA" w:rsidP="006A3F9A">
            <w:pPr>
              <w:pStyle w:val="RCTstable"/>
              <w:jc w:val="center"/>
            </w:pPr>
            <w:r>
              <w:t>RR 0.30 (0.10 to 0.88)</w:t>
            </w:r>
          </w:p>
        </w:tc>
        <w:tc>
          <w:tcPr>
            <w:tcW w:w="1134" w:type="dxa"/>
          </w:tcPr>
          <w:p w14:paraId="3AABE3CB" w14:textId="4CC5F58D" w:rsidR="00FF7AFA" w:rsidRPr="00BE0624" w:rsidRDefault="00FF7AFA" w:rsidP="006A3F9A">
            <w:pPr>
              <w:pStyle w:val="RCTstable"/>
              <w:jc w:val="center"/>
            </w:pPr>
            <w:r>
              <w:t>2</w:t>
            </w:r>
          </w:p>
        </w:tc>
      </w:tr>
      <w:tr w:rsidR="001975F2" w:rsidRPr="00C12274" w14:paraId="61FA38D7" w14:textId="77777777" w:rsidTr="006B3B11">
        <w:tc>
          <w:tcPr>
            <w:tcW w:w="2841" w:type="dxa"/>
            <w:tcBorders>
              <w:bottom w:val="single" w:sz="4" w:space="0" w:color="3B3474"/>
            </w:tcBorders>
          </w:tcPr>
          <w:p w14:paraId="1AAC8DE0" w14:textId="3E4CCB99" w:rsidR="001975F2" w:rsidRDefault="001975F2" w:rsidP="002747EA">
            <w:pPr>
              <w:pStyle w:val="RCTstable"/>
              <w:rPr>
                <w:noProof/>
              </w:rPr>
            </w:pPr>
            <w:r>
              <w:rPr>
                <w:noProof/>
              </w:rPr>
              <w:t>Tieu et al 2017</w:t>
            </w:r>
            <w:r w:rsidR="006A3F9A">
              <w:rPr>
                <w:noProof/>
              </w:rPr>
              <w:fldChar w:fldCharType="begin">
                <w:fldData xml:space="preserve">PEVuZE5vdGU+PENpdGU+PEF1dGhvcj5UaWV1PC9BdXRob3I+PFllYXI+MjAxNzwvWWVhcj48UmVj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</w:fldData>
              </w:fldChar>
            </w:r>
            <w:r w:rsidR="002747EA">
              <w:rPr>
                <w:noProof/>
              </w:rPr>
              <w:instrText xml:space="preserve"> ADDIN EN.CITE </w:instrText>
            </w:r>
            <w:r w:rsidR="002747EA">
              <w:rPr>
                <w:noProof/>
              </w:rPr>
              <w:fldChar w:fldCharType="begin">
                <w:fldData xml:space="preserve">PEVuZE5vdGU+PENpdGU+PEF1dGhvcj5UaWV1PC9BdXRob3I+PFllYXI+MjAxNzwvWWVhcj48UmVj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</w:fldData>
              </w:fldChar>
            </w:r>
            <w:r w:rsidR="002747EA">
              <w:rPr>
                <w:noProof/>
              </w:rPr>
              <w:instrText xml:space="preserve"> ADDIN EN.CITE.DATA </w:instrText>
            </w:r>
            <w:r w:rsidR="002747EA">
              <w:rPr>
                <w:noProof/>
              </w:rPr>
            </w:r>
            <w:r w:rsidR="002747EA">
              <w:rPr>
                <w:noProof/>
              </w:rPr>
              <w:fldChar w:fldCharType="end"/>
            </w:r>
            <w:r w:rsidR="006A3F9A">
              <w:rPr>
                <w:noProof/>
              </w:rPr>
            </w:r>
            <w:r w:rsidR="006A3F9A">
              <w:rPr>
                <w:noProof/>
              </w:rPr>
              <w:fldChar w:fldCharType="separate"/>
            </w:r>
            <w:r w:rsidR="002747EA" w:rsidRPr="002747EA">
              <w:rPr>
                <w:noProof/>
                <w:sz w:val="18"/>
                <w:vertAlign w:val="superscript"/>
              </w:rPr>
              <w:t>413</w:t>
            </w:r>
            <w:r w:rsidR="006A3F9A">
              <w:rPr>
                <w:noProof/>
              </w:rPr>
              <w:fldChar w:fldCharType="end"/>
            </w:r>
          </w:p>
        </w:tc>
        <w:tc>
          <w:tcPr>
            <w:tcW w:w="2547" w:type="dxa"/>
            <w:tcBorders>
              <w:bottom w:val="single" w:sz="4" w:space="0" w:color="3B3474"/>
            </w:tcBorders>
          </w:tcPr>
          <w:p w14:paraId="68CB9873" w14:textId="77777777" w:rsidR="001975F2" w:rsidRDefault="001975F2" w:rsidP="006A3F9A">
            <w:pPr>
              <w:pStyle w:val="RCTstable"/>
              <w:rPr>
                <w:rFonts w:ascii="Helvetica" w:hAnsi="Helvetica"/>
              </w:rPr>
            </w:pPr>
            <w:r>
              <w:rPr>
                <w:rFonts w:ascii="Helvetica" w:hAnsi="Helvetica"/>
              </w:rPr>
              <w:t>Mixed BMIs</w:t>
            </w:r>
          </w:p>
        </w:tc>
        <w:tc>
          <w:tcPr>
            <w:tcW w:w="2982" w:type="dxa"/>
            <w:tcBorders>
              <w:bottom w:val="single" w:sz="4" w:space="0" w:color="3B3474"/>
            </w:tcBorders>
          </w:tcPr>
          <w:p w14:paraId="65A457F4" w14:textId="1C29377C" w:rsidR="001975F2" w:rsidRDefault="001975F2" w:rsidP="001975F2">
            <w:pPr>
              <w:pStyle w:val="RCTstable"/>
              <w:jc w:val="center"/>
            </w:pPr>
            <w:r>
              <w:t>RR 0.30 (0.10 to 0.88)</w:t>
            </w:r>
          </w:p>
        </w:tc>
        <w:tc>
          <w:tcPr>
            <w:tcW w:w="1134" w:type="dxa"/>
            <w:tcBorders>
              <w:bottom w:val="single" w:sz="4" w:space="0" w:color="3B3474"/>
            </w:tcBorders>
          </w:tcPr>
          <w:p w14:paraId="6CCF2639" w14:textId="2F80E232" w:rsidR="001975F2" w:rsidRDefault="001975F2" w:rsidP="006A3F9A">
            <w:pPr>
              <w:pStyle w:val="RCTstable"/>
              <w:jc w:val="center"/>
            </w:pPr>
            <w:r>
              <w:t>2</w:t>
            </w:r>
          </w:p>
        </w:tc>
      </w:tr>
      <w:tr w:rsidR="007E430B" w:rsidRPr="00C12274" w14:paraId="32A842B8" w14:textId="77777777" w:rsidTr="00570C28">
        <w:trPr>
          <w:trHeight w:val="72"/>
        </w:trPr>
        <w:tc>
          <w:tcPr>
            <w:tcW w:w="2841" w:type="dxa"/>
          </w:tcPr>
          <w:p w14:paraId="0537E672" w14:textId="76F2DEAE" w:rsidR="007E430B" w:rsidRPr="00C12274" w:rsidRDefault="007E430B" w:rsidP="002747EA">
            <w:pPr>
              <w:pStyle w:val="RCTstable"/>
              <w:rPr>
                <w:noProof/>
              </w:rPr>
            </w:pPr>
            <w:r>
              <w:t>Dodd et al 2010</w:t>
            </w:r>
            <w:r>
              <w:fldChar w:fldCharType="begin"/>
            </w:r>
            <w:r w:rsidR="002747EA">
              <w:instrText xml:space="preserve"> ADDIN EN.CITE &lt;EndNote&gt;&lt;Cite&gt;&lt;Author&gt;Dodd&lt;/Author&gt;&lt;Year&gt;2010&lt;/Year&gt;&lt;RecNum&gt;572&lt;/RecNum&gt;&lt;DisplayText&gt;&lt;style face="superscript" font="Trebuchet MS" size="9"&gt;416&lt;/style&gt;&lt;/DisplayText&gt;&lt;record&gt;&lt;rec-number&gt;572&lt;/rec-number&gt;&lt;foreign-keys&gt;&lt;key app="EN" db-id="exvasrfx2dtraoesasxp2szsxa2df502592x" timestamp="1535933863"&gt;572&lt;/key&gt;&lt;key app="ENWeb" db-id=""&gt;0&lt;/key&gt;&lt;/foreign-keys&gt;&lt;ref-type name="Journal Article"&gt;17&lt;/ref-type&gt;&lt;contributors&gt;&lt;authors&gt;&lt;author&gt;Dodd, J. M.&lt;/author&gt;&lt;author&gt;Grivell, R. M.&lt;/author&gt;&lt;author&gt;Crowther, C. A.&lt;/author&gt;&lt;author&gt;Robinson, J. S.&lt;/author&gt;&lt;/authors&gt;&lt;/contributors&gt;&lt;auth-address&gt;The University of Adelaide, Women&amp;apos;s and Children&amp;apos;s Hospital, North Adelaide, SA, Australia. jodie.dodd@adelaide.edu.au&lt;/auth-address&gt;&lt;titles&gt;&lt;title&gt;Antenatal interventions for overweight or obese pregnant women: a systematic review of randomised trials&lt;/title&gt;&lt;secondary-title&gt;BJOG&lt;/secondary-title&gt;&lt;/titles&gt;&lt;periodical&gt;&lt;full-title&gt;BJOG&lt;/full-title&gt;&lt;/periodical&gt;&lt;pages&gt;1316-26&lt;/pages&gt;&lt;volume&gt;117&lt;/volume&gt;&lt;number&gt;11&lt;/number&gt;&lt;edition&gt;2010/04/01&lt;/edition&gt;&lt;keywords&gt;&lt;keyword&gt;Birth Weight&lt;/keyword&gt;&lt;keyword&gt;Exercise Therapy/methods&lt;/keyword&gt;&lt;keyword&gt;Female&lt;/keyword&gt;&lt;keyword&gt;Humans&lt;/keyword&gt;&lt;keyword&gt;Infant, Newborn&lt;/keyword&gt;&lt;keyword&gt;Life Style&lt;/keyword&gt;&lt;keyword&gt;Obesity/diet therapy/prevention &amp;amp; control&lt;/keyword&gt;&lt;keyword&gt;Overweight/diet therapy/*prevention &amp;amp; control&lt;/keyword&gt;&lt;keyword&gt;Pregnancy&lt;/keyword&gt;&lt;keyword&gt;Pregnancy Complications/diet therapy/*prevention &amp;amp; control&lt;/keyword&gt;&lt;keyword&gt;Pregnancy Outcome&lt;/keyword&gt;&lt;keyword&gt;Prenatal Care/*methods&lt;/keyword&gt;&lt;keyword&gt;Randomized Controlled Trials as Topic&lt;/keyword&gt;&lt;/keywords&gt;&lt;dates&gt;&lt;year&gt;2010&lt;/year&gt;&lt;pub-dates&gt;&lt;date&gt;Oct&lt;/date&gt;&lt;/pub-dates&gt;&lt;/dates&gt;&lt;isbn&gt;1471-0528 (Electronic)&amp;#xD;1470-0328 (Linking)&lt;/isbn&gt;&lt;accession-num&gt;20353459&lt;/accession-num&gt;&lt;urls&gt;&lt;related-urls&gt;&lt;url&gt;https://www.ncbi.nlm.nih.gov/pubmed/20353459&lt;/url&gt;&lt;/related-urls&gt;&lt;/urls&gt;&lt;electronic-resource-num&gt;10.1111/j.1471-0528.2010.02540.x&lt;/electronic-resource-num&gt;&lt;/record&gt;&lt;/Cite&gt;&lt;/EndNote&gt;</w:instrText>
            </w:r>
            <w:r>
              <w:fldChar w:fldCharType="separate"/>
            </w:r>
            <w:r w:rsidR="002747EA" w:rsidRPr="002747EA">
              <w:rPr>
                <w:noProof/>
                <w:sz w:val="18"/>
                <w:vertAlign w:val="superscript"/>
              </w:rPr>
              <w:t>416</w:t>
            </w:r>
            <w:r>
              <w:fldChar w:fldCharType="end"/>
            </w:r>
          </w:p>
        </w:tc>
        <w:tc>
          <w:tcPr>
            <w:tcW w:w="2547" w:type="dxa"/>
          </w:tcPr>
          <w:p w14:paraId="4C90589D" w14:textId="77777777" w:rsidR="007E430B" w:rsidRPr="00C12274" w:rsidRDefault="007E430B" w:rsidP="00570C28">
            <w:pPr>
              <w:pStyle w:val="RCTstable"/>
            </w:pPr>
            <w:r>
              <w:t>Overweight and obese</w:t>
            </w:r>
          </w:p>
        </w:tc>
        <w:tc>
          <w:tcPr>
            <w:tcW w:w="2982" w:type="dxa"/>
          </w:tcPr>
          <w:p w14:paraId="58A45786" w14:textId="2B07D125" w:rsidR="007E430B" w:rsidRPr="00BE0624" w:rsidRDefault="007E430B" w:rsidP="007E430B">
            <w:pPr>
              <w:pStyle w:val="RCTstable"/>
              <w:jc w:val="center"/>
              <w:rPr>
                <w:rFonts w:eastAsiaTheme="majorEastAsia"/>
              </w:rPr>
            </w:pPr>
            <w:r>
              <w:t>RR 0.70 (0.30 to 1.61)</w:t>
            </w:r>
          </w:p>
        </w:tc>
        <w:tc>
          <w:tcPr>
            <w:tcW w:w="1134" w:type="dxa"/>
          </w:tcPr>
          <w:p w14:paraId="33BE9D60" w14:textId="24325F82" w:rsidR="007E430B" w:rsidRDefault="007E430B" w:rsidP="00570C28">
            <w:pPr>
              <w:pStyle w:val="RCTstable"/>
              <w:jc w:val="center"/>
            </w:pPr>
            <w:r>
              <w:t>4</w:t>
            </w:r>
          </w:p>
        </w:tc>
      </w:tr>
      <w:tr w:rsidR="00A3266B" w:rsidRPr="00B87066" w14:paraId="2CEA49E0" w14:textId="77777777" w:rsidTr="006B3B11">
        <w:tc>
          <w:tcPr>
            <w:tcW w:w="9504" w:type="dxa"/>
            <w:gridSpan w:val="4"/>
            <w:shd w:val="clear" w:color="auto" w:fill="D9E2F3" w:themeFill="accent1" w:themeFillTint="33"/>
          </w:tcPr>
          <w:p w14:paraId="61EF1AF6" w14:textId="6E6ED255" w:rsidR="00A3266B" w:rsidRPr="00B87066" w:rsidRDefault="00A3266B" w:rsidP="002B4AA3">
            <w:pPr>
              <w:pStyle w:val="RCTstable"/>
              <w:keepNext/>
              <w:rPr>
                <w:i/>
              </w:rPr>
            </w:pPr>
            <w:r>
              <w:rPr>
                <w:i/>
              </w:rPr>
              <w:t>Pre-eclampsia</w:t>
            </w:r>
          </w:p>
        </w:tc>
      </w:tr>
      <w:tr w:rsidR="00A3266B" w:rsidRPr="00B87066" w14:paraId="2D96FA48" w14:textId="77777777" w:rsidTr="00103A07">
        <w:tc>
          <w:tcPr>
            <w:tcW w:w="2841" w:type="dxa"/>
            <w:tcBorders>
              <w:bottom w:val="single" w:sz="4" w:space="0" w:color="3B3474"/>
            </w:tcBorders>
            <w:shd w:val="clear" w:color="auto" w:fill="F2F2F2" w:themeFill="background1" w:themeFillShade="F2"/>
          </w:tcPr>
          <w:p w14:paraId="3320EF8A" w14:textId="77777777" w:rsidR="00A3266B" w:rsidRPr="00B87066" w:rsidRDefault="00A3266B" w:rsidP="00103A07">
            <w:pPr>
              <w:pStyle w:val="RCTstable"/>
            </w:pPr>
            <w:r w:rsidRPr="00B87066">
              <w:t>Current review</w:t>
            </w:r>
          </w:p>
        </w:tc>
        <w:tc>
          <w:tcPr>
            <w:tcW w:w="2547" w:type="dxa"/>
            <w:tcBorders>
              <w:bottom w:val="single" w:sz="4" w:space="0" w:color="3B3474"/>
            </w:tcBorders>
            <w:shd w:val="clear" w:color="auto" w:fill="F2F2F2" w:themeFill="background1" w:themeFillShade="F2"/>
          </w:tcPr>
          <w:p w14:paraId="119260D2" w14:textId="77777777" w:rsidR="00A3266B" w:rsidRPr="00B87066" w:rsidRDefault="00A3266B" w:rsidP="00103A07">
            <w:pPr>
              <w:pStyle w:val="RCTstable"/>
            </w:pPr>
            <w:r w:rsidRPr="00B87066">
              <w:t>Mixed BMIs</w:t>
            </w:r>
          </w:p>
        </w:tc>
        <w:tc>
          <w:tcPr>
            <w:tcW w:w="2982" w:type="dxa"/>
            <w:tcBorders>
              <w:bottom w:val="single" w:sz="4" w:space="0" w:color="3B3474"/>
            </w:tcBorders>
            <w:shd w:val="clear" w:color="auto" w:fill="F2F2F2" w:themeFill="background1" w:themeFillShade="F2"/>
          </w:tcPr>
          <w:p w14:paraId="37990A0B" w14:textId="473307B5" w:rsidR="00A3266B" w:rsidRPr="00A33D96" w:rsidRDefault="00060764" w:rsidP="00103A07">
            <w:pPr>
              <w:pStyle w:val="RCTstable"/>
              <w:jc w:val="center"/>
            </w:pPr>
            <w:r>
              <w:t>RR 0.61 (0.25 to 1.46)</w:t>
            </w:r>
          </w:p>
        </w:tc>
        <w:tc>
          <w:tcPr>
            <w:tcW w:w="1134" w:type="dxa"/>
            <w:tcBorders>
              <w:bottom w:val="single" w:sz="4" w:space="0" w:color="3B3474"/>
            </w:tcBorders>
            <w:shd w:val="clear" w:color="auto" w:fill="F2F2F2" w:themeFill="background1" w:themeFillShade="F2"/>
          </w:tcPr>
          <w:p w14:paraId="052312DA" w14:textId="0BBB7443" w:rsidR="00A3266B" w:rsidRPr="00B87066" w:rsidRDefault="00060764" w:rsidP="00103A07">
            <w:pPr>
              <w:pStyle w:val="RCTstable"/>
              <w:jc w:val="center"/>
            </w:pPr>
            <w:r>
              <w:t>2</w:t>
            </w:r>
          </w:p>
        </w:tc>
      </w:tr>
      <w:tr w:rsidR="001E5605" w:rsidRPr="00C12274" w14:paraId="132EA57D" w14:textId="77777777" w:rsidTr="006A3F9A">
        <w:tc>
          <w:tcPr>
            <w:tcW w:w="2841" w:type="dxa"/>
          </w:tcPr>
          <w:p w14:paraId="66B09EC0" w14:textId="534AB10D" w:rsidR="001E5605" w:rsidRPr="00C12274" w:rsidRDefault="001E5605" w:rsidP="002747EA">
            <w:pPr>
              <w:pStyle w:val="RCTstable"/>
              <w:rPr>
                <w:noProof/>
              </w:rPr>
            </w:pPr>
            <w:r>
              <w:t>Allen et al 2014</w:t>
            </w:r>
            <w:r>
              <w:fldChar w:fldCharType="begin">
                <w:fldData xml:space="preserve">PEVuZE5vdGU+PENpdGU+PEF1dGhvcj5BbGxlbjwvQXV0aG9yPjxZZWFyPjIwMTQ8L1llYXI+PFJl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</w:fldData>
              </w:fldChar>
            </w:r>
            <w:r w:rsidR="002747EA">
              <w:instrText xml:space="preserve"> ADDIN EN.CITE </w:instrText>
            </w:r>
            <w:r w:rsidR="002747EA">
              <w:fldChar w:fldCharType="begin">
                <w:fldData xml:space="preserve">PEVuZE5vdGU+PENpdGU+PEF1dGhvcj5BbGxlbjwvQXV0aG9yPjxZZWFyPjIwMTQ8L1llYXI+PFJl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</w:fldData>
              </w:fldChar>
            </w:r>
            <w:r w:rsidR="002747EA">
              <w:instrText xml:space="preserve"> ADDIN EN.CITE.DATA </w:instrText>
            </w:r>
            <w:r w:rsidR="002747EA">
              <w:fldChar w:fldCharType="end"/>
            </w:r>
            <w:r>
              <w:fldChar w:fldCharType="separate"/>
            </w:r>
            <w:r w:rsidR="002747EA" w:rsidRPr="002747EA">
              <w:rPr>
                <w:noProof/>
                <w:sz w:val="18"/>
                <w:vertAlign w:val="superscript"/>
              </w:rPr>
              <w:t>422</w:t>
            </w:r>
            <w:r>
              <w:fldChar w:fldCharType="end"/>
            </w:r>
          </w:p>
        </w:tc>
        <w:tc>
          <w:tcPr>
            <w:tcW w:w="2547" w:type="dxa"/>
          </w:tcPr>
          <w:p w14:paraId="20C71986" w14:textId="0ACCE677" w:rsidR="001E5605" w:rsidRDefault="00BC3697" w:rsidP="006A3F9A">
            <w:pPr>
              <w:pStyle w:val="RCTstable"/>
              <w:rPr>
                <w:rFonts w:ascii="Helvetica" w:hAnsi="Helvetica"/>
              </w:rPr>
            </w:pPr>
            <w:r>
              <w:rPr>
                <w:rFonts w:ascii="Helvetica" w:hAnsi="Helvetica"/>
              </w:rPr>
              <w:t>Mixed BMIs</w:t>
            </w:r>
          </w:p>
        </w:tc>
        <w:tc>
          <w:tcPr>
            <w:tcW w:w="2982" w:type="dxa"/>
          </w:tcPr>
          <w:p w14:paraId="112AE121" w14:textId="6DC6E956" w:rsidR="001E5605" w:rsidRDefault="001E5605" w:rsidP="006A3F9A">
            <w:pPr>
              <w:pStyle w:val="RCTstable"/>
              <w:jc w:val="center"/>
            </w:pPr>
            <w:r>
              <w:t>RR 0.67 (0.53 to 0.85)</w:t>
            </w:r>
          </w:p>
        </w:tc>
        <w:tc>
          <w:tcPr>
            <w:tcW w:w="1134" w:type="dxa"/>
          </w:tcPr>
          <w:p w14:paraId="350B725A" w14:textId="02F2769E" w:rsidR="001E5605" w:rsidRDefault="001E5605" w:rsidP="006A3F9A">
            <w:pPr>
              <w:pStyle w:val="RCTstable"/>
              <w:jc w:val="center"/>
            </w:pPr>
            <w:r>
              <w:t>6</w:t>
            </w:r>
          </w:p>
        </w:tc>
      </w:tr>
      <w:tr w:rsidR="00026EDE" w:rsidRPr="00B87066" w14:paraId="147C41FB" w14:textId="77777777" w:rsidTr="001E01D1">
        <w:tc>
          <w:tcPr>
            <w:tcW w:w="2841" w:type="dxa"/>
            <w:shd w:val="clear" w:color="auto" w:fill="auto"/>
          </w:tcPr>
          <w:p w14:paraId="11EE98F8" w14:textId="0E08488E" w:rsidR="00026EDE" w:rsidRPr="00C12274" w:rsidRDefault="00026EDE" w:rsidP="002747EA">
            <w:pPr>
              <w:pStyle w:val="RCTstable"/>
              <w:rPr>
                <w:noProof/>
              </w:rPr>
            </w:pPr>
            <w:r>
              <w:rPr>
                <w:noProof/>
              </w:rPr>
              <w:t>Syngelaki et al 2019</w:t>
            </w:r>
            <w:r w:rsidR="00D07346">
              <w:rPr>
                <w:noProof/>
              </w:rPr>
              <w:fldChar w:fldCharType="begin">
                <w:fldData xml:space="preserve">PEVuZE5vdGU+PENpdGU+PEF1dGhvcj5TeW5nZWxha2k8L0F1dGhvcj48WWVhcj4yMDE5PC9ZZWFy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</w:fldData>
              </w:fldChar>
            </w:r>
            <w:r w:rsidR="002747EA">
              <w:rPr>
                <w:noProof/>
              </w:rPr>
              <w:instrText xml:space="preserve"> ADDIN EN.CITE </w:instrText>
            </w:r>
            <w:r w:rsidR="002747EA">
              <w:rPr>
                <w:noProof/>
              </w:rPr>
              <w:fldChar w:fldCharType="begin">
                <w:fldData xml:space="preserve">PEVuZE5vdGU+PENpdGU+PEF1dGhvcj5TeW5nZWxha2k8L0F1dGhvcj48WWVhcj4yMDE5PC9ZZWFy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</w:fldData>
              </w:fldChar>
            </w:r>
            <w:r w:rsidR="002747EA">
              <w:rPr>
                <w:noProof/>
              </w:rPr>
              <w:instrText xml:space="preserve"> ADDIN EN.CITE.DATA </w:instrText>
            </w:r>
            <w:r w:rsidR="002747EA">
              <w:rPr>
                <w:noProof/>
              </w:rPr>
            </w:r>
            <w:r w:rsidR="002747EA">
              <w:rPr>
                <w:noProof/>
              </w:rPr>
              <w:fldChar w:fldCharType="end"/>
            </w:r>
            <w:r w:rsidR="00D07346">
              <w:rPr>
                <w:noProof/>
              </w:rPr>
            </w:r>
            <w:r w:rsidR="00D07346">
              <w:rPr>
                <w:noProof/>
              </w:rPr>
              <w:fldChar w:fldCharType="separate"/>
            </w:r>
            <w:r w:rsidR="002747EA" w:rsidRPr="002747EA">
              <w:rPr>
                <w:noProof/>
                <w:sz w:val="18"/>
                <w:vertAlign w:val="superscript"/>
              </w:rPr>
              <w:t>423</w:t>
            </w:r>
            <w:r w:rsidR="00D07346">
              <w:rPr>
                <w:noProof/>
              </w:rPr>
              <w:fldChar w:fldCharType="end"/>
            </w:r>
          </w:p>
        </w:tc>
        <w:tc>
          <w:tcPr>
            <w:tcW w:w="2547" w:type="dxa"/>
            <w:shd w:val="clear" w:color="auto" w:fill="auto"/>
          </w:tcPr>
          <w:p w14:paraId="096F138D" w14:textId="77777777" w:rsidR="00026EDE" w:rsidRDefault="00026EDE" w:rsidP="001E01D1">
            <w:pPr>
              <w:pStyle w:val="RCTstable"/>
            </w:pPr>
            <w:r>
              <w:t>Mixed BMIs</w:t>
            </w:r>
          </w:p>
        </w:tc>
        <w:tc>
          <w:tcPr>
            <w:tcW w:w="2982" w:type="dxa"/>
            <w:shd w:val="clear" w:color="auto" w:fill="auto"/>
          </w:tcPr>
          <w:p w14:paraId="054DB735" w14:textId="16140C13" w:rsidR="00026EDE" w:rsidRDefault="00026EDE" w:rsidP="00026EDE">
            <w:pPr>
              <w:pStyle w:val="RCTstable"/>
              <w:jc w:val="center"/>
            </w:pPr>
            <w:r>
              <w:t>RR 1.00 (0.79 to 1.27)</w:t>
            </w:r>
          </w:p>
        </w:tc>
        <w:tc>
          <w:tcPr>
            <w:tcW w:w="1134" w:type="dxa"/>
            <w:shd w:val="clear" w:color="auto" w:fill="auto"/>
          </w:tcPr>
          <w:p w14:paraId="117A1B76" w14:textId="58EE3732" w:rsidR="00026EDE" w:rsidRDefault="00026EDE" w:rsidP="001E01D1">
            <w:pPr>
              <w:pStyle w:val="RCTstable"/>
              <w:jc w:val="center"/>
            </w:pPr>
            <w:r>
              <w:t>11</w:t>
            </w:r>
          </w:p>
        </w:tc>
      </w:tr>
      <w:tr w:rsidR="00FF7AFA" w:rsidRPr="00C12274" w14:paraId="134961EF" w14:textId="77777777" w:rsidTr="006A3F9A">
        <w:tc>
          <w:tcPr>
            <w:tcW w:w="2841" w:type="dxa"/>
          </w:tcPr>
          <w:p w14:paraId="080F946D" w14:textId="41390183" w:rsidR="00FF7AFA" w:rsidRPr="00C12274" w:rsidRDefault="00FF7AFA" w:rsidP="002747EA">
            <w:pPr>
              <w:pStyle w:val="RCTstable"/>
              <w:rPr>
                <w:noProof/>
              </w:rPr>
            </w:pPr>
            <w:r w:rsidRPr="00C12274">
              <w:rPr>
                <w:noProof/>
              </w:rPr>
              <w:t>Thangaratinam et al 2012</w:t>
            </w:r>
            <w:r>
              <w:rPr>
                <w:noProof/>
              </w:rPr>
              <w:fldChar w:fldCharType="begin">
                <w:fldData xml:space="preserve">PEVuZE5vdGU+PENpdGU+PEF1dGhvcj5UaGFuZ2FyYXRpbmFtPC9BdXRob3I+PFllYXI+MjAxMjwv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</w:fldData>
              </w:fldChar>
            </w:r>
            <w:r w:rsidR="002747EA">
              <w:rPr>
                <w:noProof/>
              </w:rPr>
              <w:instrText xml:space="preserve"> ADDIN EN.CITE </w:instrText>
            </w:r>
            <w:r w:rsidR="002747EA">
              <w:rPr>
                <w:noProof/>
              </w:rPr>
              <w:fldChar w:fldCharType="begin">
                <w:fldData xml:space="preserve">PEVuZE5vdGU+PENpdGU+PEF1dGhvcj5UaGFuZ2FyYXRpbmFtPC9BdXRob3I+PFllYXI+MjAxMjwv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</w:fldData>
              </w:fldChar>
            </w:r>
            <w:r w:rsidR="002747EA">
              <w:rPr>
                <w:noProof/>
              </w:rPr>
              <w:instrText xml:space="preserve"> ADDIN EN.CITE.DATA </w:instrText>
            </w:r>
            <w:r w:rsidR="002747EA">
              <w:rPr>
                <w:noProof/>
              </w:rPr>
            </w:r>
            <w:r w:rsidR="002747EA">
              <w:rPr>
                <w:noProof/>
              </w:rPr>
              <w:fldChar w:fldCharType="end"/>
            </w:r>
            <w:r>
              <w:rPr>
                <w:noProof/>
              </w:rPr>
            </w:r>
            <w:r>
              <w:rPr>
                <w:noProof/>
              </w:rPr>
              <w:fldChar w:fldCharType="separate"/>
            </w:r>
            <w:r w:rsidR="002747EA" w:rsidRPr="002747EA">
              <w:rPr>
                <w:noProof/>
                <w:sz w:val="18"/>
                <w:vertAlign w:val="superscript"/>
              </w:rPr>
              <w:t>411,412</w:t>
            </w:r>
            <w:r>
              <w:rPr>
                <w:noProof/>
              </w:rPr>
              <w:fldChar w:fldCharType="end"/>
            </w:r>
          </w:p>
        </w:tc>
        <w:tc>
          <w:tcPr>
            <w:tcW w:w="2547" w:type="dxa"/>
          </w:tcPr>
          <w:p w14:paraId="58BDCBF3" w14:textId="77777777" w:rsidR="00FF7AFA" w:rsidRPr="00C12274" w:rsidRDefault="00FF7AFA" w:rsidP="006A3F9A">
            <w:pPr>
              <w:pStyle w:val="RCTstable"/>
              <w:rPr>
                <w:rFonts w:ascii="Helvetica" w:hAnsi="Helvetica"/>
              </w:rPr>
            </w:pPr>
            <w:r>
              <w:rPr>
                <w:rFonts w:ascii="Helvetica" w:hAnsi="Helvetica"/>
              </w:rPr>
              <w:t>Mixed BMIs</w:t>
            </w:r>
          </w:p>
        </w:tc>
        <w:tc>
          <w:tcPr>
            <w:tcW w:w="2982" w:type="dxa"/>
          </w:tcPr>
          <w:p w14:paraId="04460585" w14:textId="5F98D7FF" w:rsidR="00FF7AFA" w:rsidRPr="00BE0624" w:rsidRDefault="00FF7AFA" w:rsidP="006A3F9A">
            <w:pPr>
              <w:pStyle w:val="RCTstable"/>
              <w:jc w:val="center"/>
            </w:pPr>
            <w:r>
              <w:t>RR 0.67 (0.53 to 0.85)</w:t>
            </w:r>
          </w:p>
        </w:tc>
        <w:tc>
          <w:tcPr>
            <w:tcW w:w="1134" w:type="dxa"/>
          </w:tcPr>
          <w:p w14:paraId="0D4E636F" w14:textId="625FC695" w:rsidR="00FF7AFA" w:rsidRPr="00BE0624" w:rsidRDefault="00FF7AFA" w:rsidP="006A3F9A">
            <w:pPr>
              <w:pStyle w:val="RCTstable"/>
              <w:jc w:val="center"/>
            </w:pPr>
            <w:r>
              <w:t>6</w:t>
            </w:r>
          </w:p>
        </w:tc>
      </w:tr>
      <w:tr w:rsidR="001975F2" w:rsidRPr="00C12274" w14:paraId="0D58F48D" w14:textId="77777777" w:rsidTr="006B3B11">
        <w:tc>
          <w:tcPr>
            <w:tcW w:w="2841" w:type="dxa"/>
            <w:tcBorders>
              <w:bottom w:val="single" w:sz="4" w:space="0" w:color="3B3474"/>
            </w:tcBorders>
          </w:tcPr>
          <w:p w14:paraId="7E725C1F" w14:textId="44479562" w:rsidR="001975F2" w:rsidRDefault="001975F2" w:rsidP="002747EA">
            <w:pPr>
              <w:pStyle w:val="RCTstable"/>
              <w:rPr>
                <w:noProof/>
              </w:rPr>
            </w:pPr>
            <w:r>
              <w:rPr>
                <w:noProof/>
              </w:rPr>
              <w:t>Tieu et al 2017</w:t>
            </w:r>
            <w:r w:rsidR="006A3F9A">
              <w:rPr>
                <w:noProof/>
              </w:rPr>
              <w:fldChar w:fldCharType="begin">
                <w:fldData xml:space="preserve">PEVuZE5vdGU+PENpdGU+PEF1dGhvcj5UaWV1PC9BdXRob3I+PFllYXI+MjAxNzwvWWVhcj48UmVj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</w:fldData>
              </w:fldChar>
            </w:r>
            <w:r w:rsidR="002747EA">
              <w:rPr>
                <w:noProof/>
              </w:rPr>
              <w:instrText xml:space="preserve"> ADDIN EN.CITE </w:instrText>
            </w:r>
            <w:r w:rsidR="002747EA">
              <w:rPr>
                <w:noProof/>
              </w:rPr>
              <w:fldChar w:fldCharType="begin">
                <w:fldData xml:space="preserve">PEVuZE5vdGU+PENpdGU+PEF1dGhvcj5UaWV1PC9BdXRob3I+PFllYXI+MjAxNzwvWWVhcj48UmVj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</w:fldData>
              </w:fldChar>
            </w:r>
            <w:r w:rsidR="002747EA">
              <w:rPr>
                <w:noProof/>
              </w:rPr>
              <w:instrText xml:space="preserve"> ADDIN EN.CITE.DATA </w:instrText>
            </w:r>
            <w:r w:rsidR="002747EA">
              <w:rPr>
                <w:noProof/>
              </w:rPr>
            </w:r>
            <w:r w:rsidR="002747EA">
              <w:rPr>
                <w:noProof/>
              </w:rPr>
              <w:fldChar w:fldCharType="end"/>
            </w:r>
            <w:r w:rsidR="006A3F9A">
              <w:rPr>
                <w:noProof/>
              </w:rPr>
            </w:r>
            <w:r w:rsidR="006A3F9A">
              <w:rPr>
                <w:noProof/>
              </w:rPr>
              <w:fldChar w:fldCharType="separate"/>
            </w:r>
            <w:r w:rsidR="002747EA" w:rsidRPr="002747EA">
              <w:rPr>
                <w:noProof/>
                <w:sz w:val="18"/>
                <w:vertAlign w:val="superscript"/>
              </w:rPr>
              <w:t>413</w:t>
            </w:r>
            <w:r w:rsidR="006A3F9A">
              <w:rPr>
                <w:noProof/>
              </w:rPr>
              <w:fldChar w:fldCharType="end"/>
            </w:r>
          </w:p>
        </w:tc>
        <w:tc>
          <w:tcPr>
            <w:tcW w:w="2547" w:type="dxa"/>
            <w:tcBorders>
              <w:bottom w:val="single" w:sz="4" w:space="0" w:color="3B3474"/>
            </w:tcBorders>
          </w:tcPr>
          <w:p w14:paraId="044507CD" w14:textId="77777777" w:rsidR="001975F2" w:rsidRDefault="001975F2" w:rsidP="006A3F9A">
            <w:pPr>
              <w:pStyle w:val="RCTstable"/>
              <w:rPr>
                <w:rFonts w:ascii="Helvetica" w:hAnsi="Helvetica"/>
              </w:rPr>
            </w:pPr>
            <w:r>
              <w:rPr>
                <w:rFonts w:ascii="Helvetica" w:hAnsi="Helvetica"/>
              </w:rPr>
              <w:t>Mixed BMIs</w:t>
            </w:r>
          </w:p>
        </w:tc>
        <w:tc>
          <w:tcPr>
            <w:tcW w:w="2982" w:type="dxa"/>
            <w:tcBorders>
              <w:bottom w:val="single" w:sz="4" w:space="0" w:color="3B3474"/>
            </w:tcBorders>
          </w:tcPr>
          <w:p w14:paraId="674904BC" w14:textId="31BF5BDA" w:rsidR="001975F2" w:rsidRDefault="001975F2" w:rsidP="001975F2">
            <w:pPr>
              <w:pStyle w:val="RCTstable"/>
              <w:jc w:val="center"/>
            </w:pPr>
            <w:r>
              <w:t>RR 0.61 (0.25 to 1.46)</w:t>
            </w:r>
          </w:p>
        </w:tc>
        <w:tc>
          <w:tcPr>
            <w:tcW w:w="1134" w:type="dxa"/>
            <w:tcBorders>
              <w:bottom w:val="single" w:sz="4" w:space="0" w:color="3B3474"/>
            </w:tcBorders>
          </w:tcPr>
          <w:p w14:paraId="77478226" w14:textId="750E0299" w:rsidR="001975F2" w:rsidRDefault="001975F2" w:rsidP="006A3F9A">
            <w:pPr>
              <w:pStyle w:val="RCTstable"/>
              <w:jc w:val="center"/>
            </w:pPr>
            <w:r>
              <w:t>2</w:t>
            </w:r>
          </w:p>
        </w:tc>
      </w:tr>
      <w:tr w:rsidR="007E430B" w:rsidRPr="00C12274" w14:paraId="6A9C2C3E" w14:textId="77777777" w:rsidTr="00570C28">
        <w:trPr>
          <w:trHeight w:val="72"/>
        </w:trPr>
        <w:tc>
          <w:tcPr>
            <w:tcW w:w="2841" w:type="dxa"/>
          </w:tcPr>
          <w:p w14:paraId="01D039D8" w14:textId="10A34244" w:rsidR="007E430B" w:rsidRPr="00C12274" w:rsidRDefault="007E430B" w:rsidP="002747EA">
            <w:pPr>
              <w:pStyle w:val="RCTstable"/>
              <w:rPr>
                <w:noProof/>
              </w:rPr>
            </w:pPr>
            <w:r>
              <w:t>Dodd et al 2010</w:t>
            </w:r>
            <w:r>
              <w:fldChar w:fldCharType="begin"/>
            </w:r>
            <w:r w:rsidR="002747EA">
              <w:instrText xml:space="preserve"> ADDIN EN.CITE &lt;EndNote&gt;&lt;Cite&gt;&lt;Author&gt;Dodd&lt;/Author&gt;&lt;Year&gt;2010&lt;/Year&gt;&lt;RecNum&gt;572&lt;/RecNum&gt;&lt;DisplayText&gt;&lt;style face="superscript" font="Trebuchet MS" size="9"&gt;416&lt;/style&gt;&lt;/DisplayText&gt;&lt;record&gt;&lt;rec-number&gt;572&lt;/rec-number&gt;&lt;foreign-keys&gt;&lt;key app="EN" db-id="exvasrfx2dtraoesasxp2szsxa2df502592x" timestamp="1535933863"&gt;572&lt;/key&gt;&lt;key app="ENWeb" db-id=""&gt;0&lt;/key&gt;&lt;/foreign-keys&gt;&lt;ref-type name="Journal Article"&gt;17&lt;/ref-type&gt;&lt;contributors&gt;&lt;authors&gt;&lt;author&gt;Dodd, J. M.&lt;/author&gt;&lt;author&gt;Grivell, R. M.&lt;/author&gt;&lt;author&gt;Crowther, C. A.&lt;/author&gt;&lt;author&gt;Robinson, J. S.&lt;/author&gt;&lt;/authors&gt;&lt;/contributors&gt;&lt;auth-address&gt;The University of Adelaide, Women&amp;apos;s and Children&amp;apos;s Hospital, North Adelaide, SA, Australia. jodie.dodd@adelaide.edu.au&lt;/auth-address&gt;&lt;titles&gt;&lt;title&gt;Antenatal interventions for overweight or obese pregnant women: a systematic review of randomised trials&lt;/title&gt;&lt;secondary-title&gt;BJOG&lt;/secondary-title&gt;&lt;/titles&gt;&lt;periodical&gt;&lt;full-title&gt;BJOG&lt;/full-title&gt;&lt;/periodical&gt;&lt;pages&gt;1316-26&lt;/pages&gt;&lt;volume&gt;117&lt;/volume&gt;&lt;number&gt;11&lt;/number&gt;&lt;edition&gt;2010/04/01&lt;/edition&gt;&lt;keywords&gt;&lt;keyword&gt;Birth Weight&lt;/keyword&gt;&lt;keyword&gt;Exercise Therapy/methods&lt;/keyword&gt;&lt;keyword&gt;Female&lt;/keyword&gt;&lt;keyword&gt;Humans&lt;/keyword&gt;&lt;keyword&gt;Infant, Newborn&lt;/keyword&gt;&lt;keyword&gt;Life Style&lt;/keyword&gt;&lt;keyword&gt;Obesity/diet therapy/prevention &amp;amp; control&lt;/keyword&gt;&lt;keyword&gt;Overweight/diet therapy/*prevention &amp;amp; control&lt;/keyword&gt;&lt;keyword&gt;Pregnancy&lt;/keyword&gt;&lt;keyword&gt;Pregnancy Complications/diet therapy/*prevention &amp;amp; control&lt;/keyword&gt;&lt;keyword&gt;Pregnancy Outcome&lt;/keyword&gt;&lt;keyword&gt;Prenatal Care/*methods&lt;/keyword&gt;&lt;keyword&gt;Randomized Controlled Trials as Topic&lt;/keyword&gt;&lt;/keywords&gt;&lt;dates&gt;&lt;year&gt;2010&lt;/year&gt;&lt;pub-dates&gt;&lt;date&gt;Oct&lt;/date&gt;&lt;/pub-dates&gt;&lt;/dates&gt;&lt;isbn&gt;1471-0528 (Electronic)&amp;#xD;1470-0328 (Linking)&lt;/isbn&gt;&lt;accession-num&gt;20353459&lt;/accession-num&gt;&lt;urls&gt;&lt;related-urls&gt;&lt;url&gt;https://www.ncbi.nlm.nih.gov/pubmed/20353459&lt;/url&gt;&lt;/related-urls&gt;&lt;/urls&gt;&lt;electronic-resource-num&gt;10.1111/j.1471-0528.2010.02540.x&lt;/electronic-resource-num&gt;&lt;/record&gt;&lt;/Cite&gt;&lt;/EndNote&gt;</w:instrText>
            </w:r>
            <w:r>
              <w:fldChar w:fldCharType="separate"/>
            </w:r>
            <w:r w:rsidR="002747EA" w:rsidRPr="002747EA">
              <w:rPr>
                <w:noProof/>
                <w:sz w:val="18"/>
                <w:vertAlign w:val="superscript"/>
              </w:rPr>
              <w:t>416</w:t>
            </w:r>
            <w:r>
              <w:fldChar w:fldCharType="end"/>
            </w:r>
          </w:p>
        </w:tc>
        <w:tc>
          <w:tcPr>
            <w:tcW w:w="2547" w:type="dxa"/>
          </w:tcPr>
          <w:p w14:paraId="2C47B749" w14:textId="77777777" w:rsidR="007E430B" w:rsidRPr="00C12274" w:rsidRDefault="007E430B" w:rsidP="00570C28">
            <w:pPr>
              <w:pStyle w:val="RCTstable"/>
            </w:pPr>
            <w:r>
              <w:t>Overweight and obese</w:t>
            </w:r>
          </w:p>
        </w:tc>
        <w:tc>
          <w:tcPr>
            <w:tcW w:w="2982" w:type="dxa"/>
          </w:tcPr>
          <w:p w14:paraId="564F3E9E" w14:textId="156C69DA" w:rsidR="007E430B" w:rsidRPr="00BE0624" w:rsidRDefault="007E430B" w:rsidP="00570C28">
            <w:pPr>
              <w:pStyle w:val="RCTstable"/>
              <w:jc w:val="center"/>
              <w:rPr>
                <w:rFonts w:eastAsiaTheme="majorEastAsia"/>
              </w:rPr>
            </w:pPr>
            <w:r>
              <w:t>RR 0.80 (0.49 to 1.31)</w:t>
            </w:r>
          </w:p>
        </w:tc>
        <w:tc>
          <w:tcPr>
            <w:tcW w:w="1134" w:type="dxa"/>
          </w:tcPr>
          <w:p w14:paraId="39220EBD" w14:textId="680E3C9B" w:rsidR="007E430B" w:rsidRDefault="007E430B" w:rsidP="00570C28">
            <w:pPr>
              <w:pStyle w:val="RCTstable"/>
              <w:jc w:val="center"/>
            </w:pPr>
            <w:r>
              <w:t>5</w:t>
            </w:r>
          </w:p>
        </w:tc>
      </w:tr>
      <w:tr w:rsidR="009A4588" w:rsidRPr="00B87066" w14:paraId="588963F5" w14:textId="77777777" w:rsidTr="006B3B11">
        <w:tc>
          <w:tcPr>
            <w:tcW w:w="9504" w:type="dxa"/>
            <w:gridSpan w:val="4"/>
            <w:shd w:val="clear" w:color="auto" w:fill="D9E2F3" w:themeFill="accent1" w:themeFillTint="33"/>
          </w:tcPr>
          <w:p w14:paraId="19E09A3A" w14:textId="57BC3FCC" w:rsidR="009A4588" w:rsidRPr="00B87066" w:rsidRDefault="009A4588" w:rsidP="006A3F9A">
            <w:pPr>
              <w:pStyle w:val="RCTstable"/>
              <w:rPr>
                <w:i/>
              </w:rPr>
            </w:pPr>
            <w:r>
              <w:rPr>
                <w:i/>
              </w:rPr>
              <w:t>Caesarean section</w:t>
            </w:r>
          </w:p>
        </w:tc>
      </w:tr>
      <w:tr w:rsidR="009A4588" w:rsidRPr="00B87066" w14:paraId="2EB8ACDE" w14:textId="77777777" w:rsidTr="006A3F9A">
        <w:tc>
          <w:tcPr>
            <w:tcW w:w="2841" w:type="dxa"/>
            <w:tcBorders>
              <w:bottom w:val="single" w:sz="4" w:space="0" w:color="3B3474"/>
            </w:tcBorders>
            <w:shd w:val="clear" w:color="auto" w:fill="F2F2F2" w:themeFill="background1" w:themeFillShade="F2"/>
          </w:tcPr>
          <w:p w14:paraId="29CC9362" w14:textId="77777777" w:rsidR="009A4588" w:rsidRPr="00B87066" w:rsidRDefault="009A4588" w:rsidP="006A3F9A">
            <w:pPr>
              <w:pStyle w:val="RCTstable"/>
            </w:pPr>
            <w:r w:rsidRPr="00B87066">
              <w:t>Current review</w:t>
            </w:r>
          </w:p>
        </w:tc>
        <w:tc>
          <w:tcPr>
            <w:tcW w:w="2547" w:type="dxa"/>
            <w:tcBorders>
              <w:bottom w:val="single" w:sz="4" w:space="0" w:color="3B3474"/>
            </w:tcBorders>
            <w:shd w:val="clear" w:color="auto" w:fill="F2F2F2" w:themeFill="background1" w:themeFillShade="F2"/>
          </w:tcPr>
          <w:p w14:paraId="283EE73A" w14:textId="77777777" w:rsidR="009A4588" w:rsidRPr="00B87066" w:rsidRDefault="009A4588" w:rsidP="006A3F9A">
            <w:pPr>
              <w:pStyle w:val="RCTstable"/>
            </w:pPr>
            <w:r w:rsidRPr="00B87066">
              <w:t>Mixed BMIs</w:t>
            </w:r>
          </w:p>
        </w:tc>
        <w:tc>
          <w:tcPr>
            <w:tcW w:w="2982" w:type="dxa"/>
            <w:tcBorders>
              <w:bottom w:val="single" w:sz="4" w:space="0" w:color="3B3474"/>
            </w:tcBorders>
            <w:shd w:val="clear" w:color="auto" w:fill="F2F2F2" w:themeFill="background1" w:themeFillShade="F2"/>
          </w:tcPr>
          <w:p w14:paraId="103960A2" w14:textId="3167E916" w:rsidR="009A4588" w:rsidRPr="00A33D96" w:rsidRDefault="00060764" w:rsidP="006A3F9A">
            <w:pPr>
              <w:pStyle w:val="RCTstable"/>
              <w:jc w:val="center"/>
            </w:pPr>
            <w:r>
              <w:t>RR 0.85 (0.64 to 1.11)</w:t>
            </w:r>
          </w:p>
        </w:tc>
        <w:tc>
          <w:tcPr>
            <w:tcW w:w="1134" w:type="dxa"/>
            <w:tcBorders>
              <w:bottom w:val="single" w:sz="4" w:space="0" w:color="3B3474"/>
            </w:tcBorders>
            <w:shd w:val="clear" w:color="auto" w:fill="F2F2F2" w:themeFill="background1" w:themeFillShade="F2"/>
          </w:tcPr>
          <w:p w14:paraId="043CE20D" w14:textId="7A65B40D" w:rsidR="009A4588" w:rsidRPr="00B87066" w:rsidRDefault="00060764" w:rsidP="006A3F9A">
            <w:pPr>
              <w:pStyle w:val="RCTstable"/>
              <w:jc w:val="center"/>
            </w:pPr>
            <w:r>
              <w:t>6</w:t>
            </w:r>
          </w:p>
        </w:tc>
      </w:tr>
      <w:tr w:rsidR="00B46124" w:rsidRPr="00B87066" w14:paraId="0260B267" w14:textId="77777777" w:rsidTr="006A3F9A">
        <w:tc>
          <w:tcPr>
            <w:tcW w:w="2841" w:type="dxa"/>
            <w:shd w:val="clear" w:color="auto" w:fill="auto"/>
          </w:tcPr>
          <w:p w14:paraId="6B5B6FEC" w14:textId="5EB95A87" w:rsidR="00B46124" w:rsidRPr="00B87066" w:rsidRDefault="00B46124" w:rsidP="002747EA">
            <w:pPr>
              <w:pStyle w:val="RCTstable"/>
            </w:pPr>
            <w:r>
              <w:rPr>
                <w:noProof/>
              </w:rPr>
              <w:t>*Muktabhant et al 2015</w:t>
            </w:r>
            <w:r>
              <w:fldChar w:fldCharType="begin"/>
            </w:r>
            <w:r w:rsidR="002747EA">
              <w:instrText xml:space="preserve"> ADDIN EN.CITE &lt;EndNote&gt;&lt;Cite&gt;&lt;Author&gt;Muktabhant&lt;/Author&gt;&lt;Year&gt;2015&lt;/Year&gt;&lt;RecNum&gt;632&lt;/RecNum&gt;&lt;DisplayText&gt;&lt;style face="superscript" font="Trebuchet MS" size="9"&gt;417&lt;/style&gt;&lt;/DisplayText&gt;&lt;record&gt;&lt;rec-number&gt;632&lt;/rec-number&gt;&lt;foreign-keys&gt;&lt;key app="EN" db-id="exvasrfx2dtraoesasxp2szsxa2df502592x" timestamp="1540425405"&gt;632&lt;/key&gt;&lt;/foreign-keys&gt;&lt;ref-type name="Journal Article"&gt;17&lt;/ref-type&gt;&lt;contributors&gt;&lt;authors&gt;&lt;author&gt;Muktabhant, B.&lt;/author&gt;&lt;author&gt;Lawrie, T. A.&lt;/author&gt;&lt;author&gt;Lumbiganon, P.&lt;/author&gt;&lt;author&gt;Laopaiboon, M.&lt;/author&gt;&lt;/authors&gt;&lt;/contributors&gt;&lt;auth-address&gt;Department of Nutrition, Faculty of Public Health, Khon Kaen University, 123 Friendship Highway, Khon Kaen, Khon Kaen, Thailand, 40002.&lt;/auth-address&gt;&lt;titles&gt;&lt;title&gt;Diet or exercise, or both, for preventing excessive weight gain in pregnancy&lt;/title&gt;&lt;secondary-title&gt;Cochrane Database Syst Rev&lt;/secondary-title&gt;&lt;/titles&gt;&lt;periodical&gt;&lt;full-title&gt;Cochrane Database Syst Rev&lt;/full-title&gt;&lt;/periodical&gt;&lt;pages&gt;CD007145&lt;/pages&gt;&lt;number&gt;6&lt;/number&gt;&lt;edition&gt;2015/06/13&lt;/edition&gt;&lt;keywords&gt;&lt;keyword&gt;Counseling&lt;/keyword&gt;&lt;keyword&gt;*Diet&lt;/keyword&gt;&lt;keyword&gt;*Exercise&lt;/keyword&gt;&lt;keyword&gt;Female&lt;/keyword&gt;&lt;keyword&gt;Humans&lt;/keyword&gt;&lt;keyword&gt;Infant, Newborn&lt;/keyword&gt;&lt;keyword&gt;Overweight/complications/*prevention &amp;amp; control&lt;/keyword&gt;&lt;keyword&gt;Pregnancy&lt;/keyword&gt;&lt;keyword&gt;Pregnancy Complications/*prevention &amp;amp; control&lt;/keyword&gt;&lt;keyword&gt;Randomized Controlled Trials as Topic&lt;/keyword&gt;&lt;keyword&gt;*Weight Gain&lt;/keyword&gt;&lt;/keywords&gt;&lt;dates&gt;&lt;year&gt;2015&lt;/year&gt;&lt;pub-dates&gt;&lt;date&gt;Jun 15&lt;/date&gt;&lt;/pub-dates&gt;&lt;/dates&gt;&lt;isbn&gt;1469-493X (Electronic)&amp;#xD;1361-6137 (Linking)&lt;/isbn&gt;&lt;accession-num&gt;26068707&lt;/accession-num&gt;&lt;urls&gt;&lt;related-urls&gt;&lt;url&gt;https://www.ncbi.nlm.nih.gov/pubmed/26068707&lt;/url&gt;&lt;/related-urls&gt;&lt;/urls&gt;&lt;electronic-resource-num&gt;10.1002/14651858.CD007145.pub3&lt;/electronic-resource-num&gt;&lt;/record&gt;&lt;/Cite&gt;&lt;/EndNote&gt;</w:instrText>
            </w:r>
            <w:r>
              <w:fldChar w:fldCharType="separate"/>
            </w:r>
            <w:r w:rsidR="002747EA" w:rsidRPr="002747EA">
              <w:rPr>
                <w:noProof/>
                <w:sz w:val="18"/>
                <w:vertAlign w:val="superscript"/>
              </w:rPr>
              <w:t>417</w:t>
            </w:r>
            <w:r>
              <w:fldChar w:fldCharType="end"/>
            </w:r>
          </w:p>
        </w:tc>
        <w:tc>
          <w:tcPr>
            <w:tcW w:w="2547" w:type="dxa"/>
            <w:shd w:val="clear" w:color="auto" w:fill="auto"/>
          </w:tcPr>
          <w:p w14:paraId="2DE1966A" w14:textId="52A8D236" w:rsidR="00B46124" w:rsidRPr="00B87066" w:rsidRDefault="00B46124" w:rsidP="006A3F9A">
            <w:pPr>
              <w:pStyle w:val="RCTstable"/>
            </w:pPr>
            <w:r>
              <w:t>Mixed BMIs</w:t>
            </w:r>
          </w:p>
        </w:tc>
        <w:tc>
          <w:tcPr>
            <w:tcW w:w="2982" w:type="dxa"/>
            <w:shd w:val="clear" w:color="auto" w:fill="auto"/>
          </w:tcPr>
          <w:p w14:paraId="425426B7" w14:textId="319555AF" w:rsidR="00B46124" w:rsidRPr="00B87066" w:rsidRDefault="00B46124" w:rsidP="006A3F9A">
            <w:pPr>
              <w:pStyle w:val="RCTstable"/>
              <w:jc w:val="center"/>
            </w:pPr>
            <w:r>
              <w:t>RR 0.99 (0.33 to 3.01)</w:t>
            </w:r>
          </w:p>
        </w:tc>
        <w:tc>
          <w:tcPr>
            <w:tcW w:w="1134" w:type="dxa"/>
            <w:shd w:val="clear" w:color="auto" w:fill="auto"/>
          </w:tcPr>
          <w:p w14:paraId="315E1BE3" w14:textId="4904F2EA" w:rsidR="00B46124" w:rsidRPr="00B87066" w:rsidRDefault="00B46124" w:rsidP="006A3F9A">
            <w:pPr>
              <w:pStyle w:val="RCTstable"/>
              <w:jc w:val="center"/>
            </w:pPr>
            <w:r>
              <w:t>2</w:t>
            </w:r>
          </w:p>
        </w:tc>
      </w:tr>
      <w:tr w:rsidR="009A4588" w:rsidRPr="00B87066" w14:paraId="19E010BA" w14:textId="77777777" w:rsidTr="006A3F9A">
        <w:tc>
          <w:tcPr>
            <w:tcW w:w="2841" w:type="dxa"/>
            <w:vMerge w:val="restart"/>
            <w:shd w:val="clear" w:color="auto" w:fill="auto"/>
          </w:tcPr>
          <w:p w14:paraId="6B923702" w14:textId="209B5017" w:rsidR="009A4588" w:rsidRDefault="009A4588" w:rsidP="002747EA">
            <w:pPr>
              <w:pStyle w:val="RCTstable"/>
            </w:pPr>
            <w:r w:rsidRPr="00C12274">
              <w:rPr>
                <w:noProof/>
              </w:rPr>
              <w:t>International Weight Management in Pregnancy Collaborative</w:t>
            </w:r>
            <w:r>
              <w:rPr>
                <w:noProof/>
              </w:rPr>
              <w:t xml:space="preserve"> </w:t>
            </w:r>
            <w:r w:rsidRPr="00C12274">
              <w:rPr>
                <w:noProof/>
              </w:rPr>
              <w:t>2017</w:t>
            </w:r>
            <w:r>
              <w:rPr>
                <w:noProof/>
              </w:rPr>
              <w:fldChar w:fldCharType="begin">
                <w:fldData xml:space="preserve">PEVuZE5vdGU+PENpdGU+PEF1dGhvcj5JbnRlcm5hdGlvbmFsIFdlaWdodCBNYW5hZ2VtZW50IGlu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</w:fldData>
              </w:fldChar>
            </w:r>
            <w:r w:rsidR="002747EA">
              <w:rPr>
                <w:noProof/>
              </w:rPr>
              <w:instrText xml:space="preserve"> ADDIN EN.CITE </w:instrText>
            </w:r>
            <w:r w:rsidR="002747EA">
              <w:rPr>
                <w:noProof/>
              </w:rPr>
              <w:fldChar w:fldCharType="begin">
                <w:fldData xml:space="preserve">PEVuZE5vdGU+PENpdGU+PEF1dGhvcj5JbnRlcm5hdGlvbmFsIFdlaWdodCBNYW5hZ2VtZW50IGlu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</w:fldData>
              </w:fldChar>
            </w:r>
            <w:r w:rsidR="002747EA">
              <w:rPr>
                <w:noProof/>
              </w:rPr>
              <w:instrText xml:space="preserve"> ADDIN EN.CITE.DATA </w:instrText>
            </w:r>
            <w:r w:rsidR="002747EA">
              <w:rPr>
                <w:noProof/>
              </w:rPr>
            </w:r>
            <w:r w:rsidR="002747EA">
              <w:rPr>
                <w:noProof/>
              </w:rPr>
              <w:fldChar w:fldCharType="end"/>
            </w:r>
            <w:r>
              <w:rPr>
                <w:noProof/>
              </w:rPr>
            </w:r>
            <w:r>
              <w:rPr>
                <w:noProof/>
              </w:rPr>
              <w:fldChar w:fldCharType="separate"/>
            </w:r>
            <w:r w:rsidR="002747EA" w:rsidRPr="002747EA">
              <w:rPr>
                <w:noProof/>
                <w:sz w:val="18"/>
                <w:vertAlign w:val="superscript"/>
              </w:rPr>
              <w:t>415</w:t>
            </w:r>
            <w:r>
              <w:rPr>
                <w:noProof/>
              </w:rPr>
              <w:fldChar w:fldCharType="end"/>
            </w:r>
            <w:r w:rsidRPr="00C12274">
              <w:rPr>
                <w:noProof/>
              </w:rPr>
              <w:t xml:space="preserve"> </w:t>
            </w:r>
          </w:p>
        </w:tc>
        <w:tc>
          <w:tcPr>
            <w:tcW w:w="2547" w:type="dxa"/>
            <w:shd w:val="clear" w:color="auto" w:fill="auto"/>
          </w:tcPr>
          <w:p w14:paraId="6355296E" w14:textId="77777777" w:rsidR="009A4588" w:rsidRDefault="009A4588" w:rsidP="006A3F9A">
            <w:pPr>
              <w:pStyle w:val="RCTstable"/>
            </w:pPr>
            <w:r w:rsidRPr="00C12274">
              <w:rPr>
                <w:rFonts w:ascii="Helvetica" w:hAnsi="Helvetica"/>
              </w:rPr>
              <w:t>Mixed</w:t>
            </w:r>
            <w:r>
              <w:rPr>
                <w:rFonts w:ascii="Helvetica" w:hAnsi="Helvetica"/>
              </w:rPr>
              <w:t xml:space="preserve"> BMIs</w:t>
            </w:r>
            <w:r w:rsidRPr="00C12274">
              <w:rPr>
                <w:rFonts w:ascii="Helvetica" w:hAnsi="Helvetica"/>
              </w:rPr>
              <w:t>; IPD</w:t>
            </w:r>
          </w:p>
        </w:tc>
        <w:tc>
          <w:tcPr>
            <w:tcW w:w="2982" w:type="dxa"/>
            <w:shd w:val="clear" w:color="auto" w:fill="auto"/>
          </w:tcPr>
          <w:p w14:paraId="55235BC4" w14:textId="1604AC67" w:rsidR="009A4588" w:rsidRDefault="009A4588" w:rsidP="009A4588">
            <w:pPr>
              <w:pStyle w:val="RCTstable"/>
              <w:jc w:val="center"/>
            </w:pPr>
            <w:r>
              <w:t>OR 0.78 (0.50 to 1.22)</w:t>
            </w:r>
          </w:p>
        </w:tc>
        <w:tc>
          <w:tcPr>
            <w:tcW w:w="1134" w:type="dxa"/>
            <w:shd w:val="clear" w:color="auto" w:fill="auto"/>
          </w:tcPr>
          <w:p w14:paraId="4884633E" w14:textId="35AF7F9C" w:rsidR="009A4588" w:rsidRDefault="009A4588" w:rsidP="006A3F9A">
            <w:pPr>
              <w:pStyle w:val="RCTstable"/>
              <w:jc w:val="center"/>
            </w:pPr>
            <w:r>
              <w:t>4</w:t>
            </w:r>
          </w:p>
        </w:tc>
      </w:tr>
      <w:tr w:rsidR="009A4588" w:rsidRPr="00B87066" w14:paraId="736A7963" w14:textId="77777777" w:rsidTr="006A3F9A">
        <w:tc>
          <w:tcPr>
            <w:tcW w:w="2841" w:type="dxa"/>
            <w:vMerge/>
            <w:shd w:val="clear" w:color="auto" w:fill="auto"/>
          </w:tcPr>
          <w:p w14:paraId="43EE62D2" w14:textId="77777777" w:rsidR="009A4588" w:rsidRDefault="009A4588" w:rsidP="006A3F9A">
            <w:pPr>
              <w:pStyle w:val="RCTstable"/>
            </w:pPr>
          </w:p>
        </w:tc>
        <w:tc>
          <w:tcPr>
            <w:tcW w:w="2547" w:type="dxa"/>
            <w:shd w:val="clear" w:color="auto" w:fill="auto"/>
          </w:tcPr>
          <w:p w14:paraId="2B51F56C" w14:textId="77777777" w:rsidR="009A4588" w:rsidRDefault="009A4588" w:rsidP="006A3F9A">
            <w:pPr>
              <w:pStyle w:val="RCTstable"/>
            </w:pPr>
            <w:r w:rsidRPr="00C12274">
              <w:rPr>
                <w:rFonts w:ascii="Helvetica" w:hAnsi="Helvetica"/>
              </w:rPr>
              <w:t>Mixed</w:t>
            </w:r>
            <w:r>
              <w:rPr>
                <w:rFonts w:ascii="Helvetica" w:hAnsi="Helvetica"/>
              </w:rPr>
              <w:t xml:space="preserve"> BMIs</w:t>
            </w:r>
            <w:r w:rsidRPr="00C12274">
              <w:rPr>
                <w:rFonts w:ascii="Helvetica" w:hAnsi="Helvetica"/>
              </w:rPr>
              <w:t>; IPD and non-IPD</w:t>
            </w:r>
          </w:p>
        </w:tc>
        <w:tc>
          <w:tcPr>
            <w:tcW w:w="2982" w:type="dxa"/>
            <w:shd w:val="clear" w:color="auto" w:fill="auto"/>
          </w:tcPr>
          <w:p w14:paraId="0240EFA1" w14:textId="4ED82EC1" w:rsidR="009A4588" w:rsidRDefault="009A4588" w:rsidP="009A4588">
            <w:pPr>
              <w:pStyle w:val="RCTstable"/>
              <w:jc w:val="center"/>
            </w:pPr>
            <w:r>
              <w:rPr>
                <w:rFonts w:eastAsiaTheme="majorEastAsia"/>
              </w:rPr>
              <w:t>OR 0.88 (0.65 to 1.17)</w:t>
            </w:r>
          </w:p>
        </w:tc>
        <w:tc>
          <w:tcPr>
            <w:tcW w:w="1134" w:type="dxa"/>
            <w:shd w:val="clear" w:color="auto" w:fill="auto"/>
          </w:tcPr>
          <w:p w14:paraId="10359A3B" w14:textId="02509A2B" w:rsidR="009A4588" w:rsidRDefault="009A4588" w:rsidP="006A3F9A">
            <w:pPr>
              <w:pStyle w:val="RCTstable"/>
              <w:jc w:val="center"/>
            </w:pPr>
            <w:r>
              <w:t>7</w:t>
            </w:r>
          </w:p>
        </w:tc>
      </w:tr>
      <w:tr w:rsidR="002D2371" w:rsidRPr="00C12274" w14:paraId="71F9A10C" w14:textId="77777777" w:rsidTr="006A3F9A">
        <w:tc>
          <w:tcPr>
            <w:tcW w:w="2841" w:type="dxa"/>
          </w:tcPr>
          <w:p w14:paraId="105D1873" w14:textId="136FB212" w:rsidR="002D2371" w:rsidRPr="00C12274" w:rsidRDefault="002D2371" w:rsidP="002747EA">
            <w:pPr>
              <w:pStyle w:val="RCTstable"/>
              <w:rPr>
                <w:noProof/>
              </w:rPr>
            </w:pPr>
            <w:r w:rsidRPr="00C12274">
              <w:rPr>
                <w:noProof/>
              </w:rPr>
              <w:t>Thangaratinam et al 2012a</w:t>
            </w:r>
            <w:r>
              <w:rPr>
                <w:noProof/>
              </w:rPr>
              <w:fldChar w:fldCharType="begin">
                <w:fldData xml:space="preserve">PEVuZE5vdGU+PENpdGU+PEF1dGhvcj5UaGFuZ2FyYXRpbmFtPC9BdXRob3I+PFllYXI+MjAxMjwv
WWVhcj48UmVjTnVtPjYzMDwvUmVjTnVtPjxEaXNwbGF5VGV4dD48c3R5bGUgZmFjZT0ic3VwZXJz
Y3JpcHQiIGZvbnQ9IlRyZWJ1Y2hldCBNUyIgc2l6ZT0iOSI+NDExPC9zdHlsZT48L0Rpc3BsYXlU
ZXh0PjxyZWNvcmQ+PHJlYy1udW1iZXI+NjMwPC9yZWMtbnVtYmVyPjxmb3JlaWduLWtleXM+PGtl
eSBhcHA9IkVOIiBkYi1pZD0iZXh2YXNyZngyZHRyYW9lc2FzeHAyc3pzeGEyZGY1MDI1OTJ4IiB0
aW1lc3RhbXA9IjE1NDA0MjUzNDQiPjYzMD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EdWRhLCBX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</w:fldData>
              </w:fldChar>
            </w:r>
            <w:r w:rsidR="002747EA">
              <w:rPr>
                <w:noProof/>
              </w:rPr>
              <w:instrText xml:space="preserve"> ADDIN EN.CITE </w:instrText>
            </w:r>
            <w:r w:rsidR="002747EA">
              <w:rPr>
                <w:noProof/>
              </w:rPr>
              <w:fldChar w:fldCharType="begin">
                <w:fldData xml:space="preserve">PEVuZE5vdGU+PENpdGU+PEF1dGhvcj5UaGFuZ2FyYXRpbmFtPC9BdXRob3I+PFllYXI+MjAxMjwv
WWVhcj48UmVjTnVtPjYzMDwvUmVjTnVtPjxEaXNwbGF5VGV4dD48c3R5bGUgZmFjZT0ic3VwZXJz
Y3JpcHQiIGZvbnQ9IlRyZWJ1Y2hldCBNUyIgc2l6ZT0iOSI+NDExPC9zdHlsZT48L0Rpc3BsYXlU
ZXh0PjxyZWNvcmQ+PHJlYy1udW1iZXI+NjMwPC9yZWMtbnVtYmVyPjxmb3JlaWduLWtleXM+PGtl
eSBhcHA9IkVOIiBkYi1pZD0iZXh2YXNyZngyZHRyYW9lc2FzeHAyc3pzeGEyZGY1MDI1OTJ4IiB0
aW1lc3RhbXA9IjE1NDA0MjUzNDQiPjYzMD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EdWRhLCBX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</w:fldData>
              </w:fldChar>
            </w:r>
            <w:r w:rsidR="002747EA">
              <w:rPr>
                <w:noProof/>
              </w:rPr>
              <w:instrText xml:space="preserve"> ADDIN EN.CITE.DATA </w:instrText>
            </w:r>
            <w:r w:rsidR="002747EA">
              <w:rPr>
                <w:noProof/>
              </w:rPr>
            </w:r>
            <w:r w:rsidR="002747EA">
              <w:rPr>
                <w:noProof/>
              </w:rPr>
              <w:fldChar w:fldCharType="end"/>
            </w:r>
            <w:r>
              <w:rPr>
                <w:noProof/>
              </w:rPr>
            </w:r>
            <w:r>
              <w:rPr>
                <w:noProof/>
              </w:rPr>
              <w:fldChar w:fldCharType="separate"/>
            </w:r>
            <w:r w:rsidR="002747EA" w:rsidRPr="002747EA">
              <w:rPr>
                <w:noProof/>
                <w:sz w:val="18"/>
                <w:vertAlign w:val="superscript"/>
              </w:rPr>
              <w:t>411</w:t>
            </w:r>
            <w:r>
              <w:rPr>
                <w:noProof/>
              </w:rPr>
              <w:fldChar w:fldCharType="end"/>
            </w:r>
          </w:p>
        </w:tc>
        <w:tc>
          <w:tcPr>
            <w:tcW w:w="2547" w:type="dxa"/>
          </w:tcPr>
          <w:p w14:paraId="5E7FBC62" w14:textId="77777777" w:rsidR="002D2371" w:rsidRPr="00C12274" w:rsidRDefault="002D2371" w:rsidP="006A3F9A">
            <w:pPr>
              <w:pStyle w:val="RCTstable"/>
              <w:rPr>
                <w:rFonts w:ascii="Helvetica" w:hAnsi="Helvetica"/>
              </w:rPr>
            </w:pPr>
            <w:r>
              <w:rPr>
                <w:rFonts w:ascii="Helvetica" w:hAnsi="Helvetica"/>
              </w:rPr>
              <w:t>Mixed BMIs</w:t>
            </w:r>
          </w:p>
        </w:tc>
        <w:tc>
          <w:tcPr>
            <w:tcW w:w="2982" w:type="dxa"/>
          </w:tcPr>
          <w:p w14:paraId="656AD5D0" w14:textId="08313BE0" w:rsidR="002D2371" w:rsidRPr="00BE0624" w:rsidRDefault="002D2371" w:rsidP="006A3F9A">
            <w:pPr>
              <w:pStyle w:val="RCTstable"/>
              <w:jc w:val="center"/>
            </w:pPr>
            <w:r>
              <w:t>RR 0.093 (0.84 to 1.04)</w:t>
            </w:r>
          </w:p>
        </w:tc>
        <w:tc>
          <w:tcPr>
            <w:tcW w:w="1134" w:type="dxa"/>
          </w:tcPr>
          <w:p w14:paraId="4E998113" w14:textId="2610DAF2" w:rsidR="002D2371" w:rsidRPr="00BE0624" w:rsidRDefault="002D2371" w:rsidP="006A3F9A">
            <w:pPr>
              <w:pStyle w:val="RCTstable"/>
              <w:jc w:val="center"/>
            </w:pPr>
            <w:r>
              <w:t>5</w:t>
            </w:r>
          </w:p>
        </w:tc>
      </w:tr>
      <w:tr w:rsidR="001975F2" w:rsidRPr="00C12274" w14:paraId="29CB05DA" w14:textId="77777777" w:rsidTr="006A3F9A">
        <w:tc>
          <w:tcPr>
            <w:tcW w:w="2841" w:type="dxa"/>
          </w:tcPr>
          <w:p w14:paraId="35868D8F" w14:textId="49426A79" w:rsidR="001975F2" w:rsidRDefault="001975F2" w:rsidP="002747EA">
            <w:pPr>
              <w:pStyle w:val="RCTstable"/>
              <w:rPr>
                <w:noProof/>
              </w:rPr>
            </w:pPr>
            <w:r>
              <w:rPr>
                <w:noProof/>
              </w:rPr>
              <w:t>Tieu et al 2017</w:t>
            </w:r>
            <w:r w:rsidR="006A3F9A">
              <w:rPr>
                <w:noProof/>
              </w:rPr>
              <w:fldChar w:fldCharType="begin">
                <w:fldData xml:space="preserve">PEVuZE5vdGU+PENpdGU+PEF1dGhvcj5UaWV1PC9BdXRob3I+PFllYXI+MjAxNzwvWWVhcj48UmVj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</w:fldData>
              </w:fldChar>
            </w:r>
            <w:r w:rsidR="002747EA">
              <w:rPr>
                <w:noProof/>
              </w:rPr>
              <w:instrText xml:space="preserve"> ADDIN EN.CITE </w:instrText>
            </w:r>
            <w:r w:rsidR="002747EA">
              <w:rPr>
                <w:noProof/>
              </w:rPr>
              <w:fldChar w:fldCharType="begin">
                <w:fldData xml:space="preserve">PEVuZE5vdGU+PENpdGU+PEF1dGhvcj5UaWV1PC9BdXRob3I+PFllYXI+MjAxNzwvWWVhcj48UmVj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</w:fldData>
              </w:fldChar>
            </w:r>
            <w:r w:rsidR="002747EA">
              <w:rPr>
                <w:noProof/>
              </w:rPr>
              <w:instrText xml:space="preserve"> ADDIN EN.CITE.DATA </w:instrText>
            </w:r>
            <w:r w:rsidR="002747EA">
              <w:rPr>
                <w:noProof/>
              </w:rPr>
            </w:r>
            <w:r w:rsidR="002747EA">
              <w:rPr>
                <w:noProof/>
              </w:rPr>
              <w:fldChar w:fldCharType="end"/>
            </w:r>
            <w:r w:rsidR="006A3F9A">
              <w:rPr>
                <w:noProof/>
              </w:rPr>
            </w:r>
            <w:r w:rsidR="006A3F9A">
              <w:rPr>
                <w:noProof/>
              </w:rPr>
              <w:fldChar w:fldCharType="separate"/>
            </w:r>
            <w:r w:rsidR="002747EA" w:rsidRPr="002747EA">
              <w:rPr>
                <w:noProof/>
                <w:sz w:val="18"/>
                <w:vertAlign w:val="superscript"/>
              </w:rPr>
              <w:t>413</w:t>
            </w:r>
            <w:r w:rsidR="006A3F9A">
              <w:rPr>
                <w:noProof/>
              </w:rPr>
              <w:fldChar w:fldCharType="end"/>
            </w:r>
          </w:p>
        </w:tc>
        <w:tc>
          <w:tcPr>
            <w:tcW w:w="2547" w:type="dxa"/>
          </w:tcPr>
          <w:p w14:paraId="05F18909" w14:textId="77777777" w:rsidR="001975F2" w:rsidRDefault="001975F2" w:rsidP="006A3F9A">
            <w:pPr>
              <w:pStyle w:val="RCTstable"/>
              <w:rPr>
                <w:rFonts w:ascii="Helvetica" w:hAnsi="Helvetica"/>
              </w:rPr>
            </w:pPr>
            <w:r>
              <w:rPr>
                <w:rFonts w:ascii="Helvetica" w:hAnsi="Helvetica"/>
              </w:rPr>
              <w:t>Mixed BMIs</w:t>
            </w:r>
          </w:p>
        </w:tc>
        <w:tc>
          <w:tcPr>
            <w:tcW w:w="2982" w:type="dxa"/>
          </w:tcPr>
          <w:p w14:paraId="1E22C8D5" w14:textId="27C147B9" w:rsidR="001975F2" w:rsidRDefault="001975F2" w:rsidP="006A3F9A">
            <w:pPr>
              <w:pStyle w:val="RCTstable"/>
              <w:jc w:val="center"/>
            </w:pPr>
            <w:r>
              <w:t>RR 0.98 (0.78 to 1.24)</w:t>
            </w:r>
          </w:p>
        </w:tc>
        <w:tc>
          <w:tcPr>
            <w:tcW w:w="1134" w:type="dxa"/>
          </w:tcPr>
          <w:p w14:paraId="377F4D73" w14:textId="5D3A6184" w:rsidR="001975F2" w:rsidRDefault="001975F2" w:rsidP="006A3F9A">
            <w:pPr>
              <w:pStyle w:val="RCTstable"/>
              <w:jc w:val="center"/>
            </w:pPr>
            <w:r>
              <w:t>4</w:t>
            </w:r>
          </w:p>
        </w:tc>
      </w:tr>
      <w:tr w:rsidR="001975F2" w:rsidRPr="00C12274" w14:paraId="4D0D972A" w14:textId="77777777" w:rsidTr="006A3F9A">
        <w:tc>
          <w:tcPr>
            <w:tcW w:w="2841" w:type="dxa"/>
          </w:tcPr>
          <w:p w14:paraId="71D06DA1" w14:textId="42F29B35" w:rsidR="001975F2" w:rsidRDefault="001975F2" w:rsidP="002747EA">
            <w:pPr>
              <w:pStyle w:val="RCTstable"/>
              <w:rPr>
                <w:noProof/>
              </w:rPr>
            </w:pPr>
            <w:r>
              <w:rPr>
                <w:noProof/>
              </w:rPr>
              <w:t>*Tieu et al 2017</w:t>
            </w:r>
            <w:r w:rsidR="006A3F9A">
              <w:rPr>
                <w:noProof/>
              </w:rPr>
              <w:fldChar w:fldCharType="begin">
                <w:fldData xml:space="preserve">PEVuZE5vdGU+PENpdGU+PEF1dGhvcj5UaWV1PC9BdXRob3I+PFllYXI+MjAxNzwvWWVhcj48UmVj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</w:fldData>
              </w:fldChar>
            </w:r>
            <w:r w:rsidR="002747EA">
              <w:rPr>
                <w:noProof/>
              </w:rPr>
              <w:instrText xml:space="preserve"> ADDIN EN.CITE </w:instrText>
            </w:r>
            <w:r w:rsidR="002747EA">
              <w:rPr>
                <w:noProof/>
              </w:rPr>
              <w:fldChar w:fldCharType="begin">
                <w:fldData xml:space="preserve">PEVuZE5vdGU+PENpdGU+PEF1dGhvcj5UaWV1PC9BdXRob3I+PFllYXI+MjAxNzwvWWVhcj48UmVj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</w:fldData>
              </w:fldChar>
            </w:r>
            <w:r w:rsidR="002747EA">
              <w:rPr>
                <w:noProof/>
              </w:rPr>
              <w:instrText xml:space="preserve"> ADDIN EN.CITE.DATA </w:instrText>
            </w:r>
            <w:r w:rsidR="002747EA">
              <w:rPr>
                <w:noProof/>
              </w:rPr>
            </w:r>
            <w:r w:rsidR="002747EA">
              <w:rPr>
                <w:noProof/>
              </w:rPr>
              <w:fldChar w:fldCharType="end"/>
            </w:r>
            <w:r w:rsidR="006A3F9A">
              <w:rPr>
                <w:noProof/>
              </w:rPr>
            </w:r>
            <w:r w:rsidR="006A3F9A">
              <w:rPr>
                <w:noProof/>
              </w:rPr>
              <w:fldChar w:fldCharType="separate"/>
            </w:r>
            <w:r w:rsidR="002747EA" w:rsidRPr="002747EA">
              <w:rPr>
                <w:noProof/>
                <w:sz w:val="18"/>
                <w:vertAlign w:val="superscript"/>
              </w:rPr>
              <w:t>413</w:t>
            </w:r>
            <w:r w:rsidR="006A3F9A">
              <w:rPr>
                <w:noProof/>
              </w:rPr>
              <w:fldChar w:fldCharType="end"/>
            </w:r>
          </w:p>
        </w:tc>
        <w:tc>
          <w:tcPr>
            <w:tcW w:w="2547" w:type="dxa"/>
          </w:tcPr>
          <w:p w14:paraId="640AA7EF" w14:textId="77777777" w:rsidR="001975F2" w:rsidRDefault="001975F2" w:rsidP="006A3F9A">
            <w:pPr>
              <w:pStyle w:val="RCTstable"/>
              <w:rPr>
                <w:rFonts w:ascii="Helvetica" w:hAnsi="Helvetica"/>
              </w:rPr>
            </w:pPr>
            <w:r>
              <w:rPr>
                <w:rFonts w:ascii="Helvetica" w:hAnsi="Helvetica"/>
              </w:rPr>
              <w:t>Mixed BMIs</w:t>
            </w:r>
          </w:p>
        </w:tc>
        <w:tc>
          <w:tcPr>
            <w:tcW w:w="2982" w:type="dxa"/>
          </w:tcPr>
          <w:p w14:paraId="07D9572A" w14:textId="790B77DD" w:rsidR="001975F2" w:rsidRDefault="001975F2" w:rsidP="001975F2">
            <w:pPr>
              <w:pStyle w:val="RCTstable"/>
              <w:jc w:val="center"/>
            </w:pPr>
            <w:r>
              <w:t>RR 1.27 (0.79 to 2.04)</w:t>
            </w:r>
          </w:p>
        </w:tc>
        <w:tc>
          <w:tcPr>
            <w:tcW w:w="1134" w:type="dxa"/>
          </w:tcPr>
          <w:p w14:paraId="37F1A9D8" w14:textId="1C978917" w:rsidR="001975F2" w:rsidRDefault="001975F2" w:rsidP="006A3F9A">
            <w:pPr>
              <w:pStyle w:val="RCTstable"/>
              <w:jc w:val="center"/>
            </w:pPr>
            <w:r>
              <w:t>2</w:t>
            </w:r>
          </w:p>
        </w:tc>
      </w:tr>
      <w:tr w:rsidR="007E430B" w:rsidRPr="00C12274" w14:paraId="6332B84D" w14:textId="77777777" w:rsidTr="007E430B">
        <w:trPr>
          <w:trHeight w:val="72"/>
        </w:trPr>
        <w:tc>
          <w:tcPr>
            <w:tcW w:w="2841" w:type="dxa"/>
          </w:tcPr>
          <w:p w14:paraId="135BCE26" w14:textId="5385FEF1" w:rsidR="007E430B" w:rsidRPr="00C12274" w:rsidRDefault="007E430B" w:rsidP="002747EA">
            <w:pPr>
              <w:pStyle w:val="RCTstable"/>
              <w:rPr>
                <w:noProof/>
              </w:rPr>
            </w:pPr>
            <w:r>
              <w:t>Dodd et al 2010</w:t>
            </w:r>
            <w:r>
              <w:fldChar w:fldCharType="begin"/>
            </w:r>
            <w:r w:rsidR="002747EA">
              <w:instrText xml:space="preserve"> ADDIN EN.CITE &lt;EndNote&gt;&lt;Cite&gt;&lt;Author&gt;Dodd&lt;/Author&gt;&lt;Year&gt;2010&lt;/Year&gt;&lt;RecNum&gt;572&lt;/RecNum&gt;&lt;DisplayText&gt;&lt;style face="superscript" font="Trebuchet MS" size="9"&gt;416&lt;/style&gt;&lt;/DisplayText&gt;&lt;record&gt;&lt;rec-number&gt;572&lt;/rec-number&gt;&lt;foreign-keys&gt;&lt;key app="EN" db-id="exvasrfx2dtraoesasxp2szsxa2df502592x" timestamp="1535933863"&gt;572&lt;/key&gt;&lt;key app="ENWeb" db-id=""&gt;0&lt;/key&gt;&lt;/foreign-keys&gt;&lt;ref-type name="Journal Article"&gt;17&lt;/ref-type&gt;&lt;contributors&gt;&lt;authors&gt;&lt;author&gt;Dodd, J. M.&lt;/author&gt;&lt;author&gt;Grivell, R. M.&lt;/author&gt;&lt;author&gt;Crowther, C. A.&lt;/author&gt;&lt;author&gt;Robinson, J. S.&lt;/author&gt;&lt;/authors&gt;&lt;/contributors&gt;&lt;auth-address&gt;The University of Adelaide, Women&amp;apos;s and Children&amp;apos;s Hospital, North Adelaide, SA, Australia. jodie.dodd@adelaide.edu.au&lt;/auth-address&gt;&lt;titles&gt;&lt;title&gt;Antenatal interventions for overweight or obese pregnant women: a systematic review of randomised trials&lt;/title&gt;&lt;secondary-title&gt;BJOG&lt;/secondary-title&gt;&lt;/titles&gt;&lt;periodical&gt;&lt;full-title&gt;BJOG&lt;/full-title&gt;&lt;/periodical&gt;&lt;pages&gt;1316-26&lt;/pages&gt;&lt;volume&gt;117&lt;/volume&gt;&lt;number&gt;11&lt;/number&gt;&lt;edition&gt;2010/04/01&lt;/edition&gt;&lt;keywords&gt;&lt;keyword&gt;Birth Weight&lt;/keyword&gt;&lt;keyword&gt;Exercise Therapy/methods&lt;/keyword&gt;&lt;keyword&gt;Female&lt;/keyword&gt;&lt;keyword&gt;Humans&lt;/keyword&gt;&lt;keyword&gt;Infant, Newborn&lt;/keyword&gt;&lt;keyword&gt;Life Style&lt;/keyword&gt;&lt;keyword&gt;Obesity/diet therapy/prevention &amp;amp; control&lt;/keyword&gt;&lt;keyword&gt;Overweight/diet therapy/*prevention &amp;amp; control&lt;/keyword&gt;&lt;keyword&gt;Pregnancy&lt;/keyword&gt;&lt;keyword&gt;Pregnancy Complications/diet therapy/*prevention &amp;amp; control&lt;/keyword&gt;&lt;keyword&gt;Pregnancy Outcome&lt;/keyword&gt;&lt;keyword&gt;Prenatal Care/*methods&lt;/keyword&gt;&lt;keyword&gt;Randomized Controlled Trials as Topic&lt;/keyword&gt;&lt;/keywords&gt;&lt;dates&gt;&lt;year&gt;2010&lt;/year&gt;&lt;pub-dates&gt;&lt;date&gt;Oct&lt;/date&gt;&lt;/pub-dates&gt;&lt;/dates&gt;&lt;isbn&gt;1471-0528 (Electronic)&amp;#xD;1470-0328 (Linking)&lt;/isbn&gt;&lt;accession-num&gt;20353459&lt;/accession-num&gt;&lt;urls&gt;&lt;related-urls&gt;&lt;url&gt;https://www.ncbi.nlm.nih.gov/pubmed/20353459&lt;/url&gt;&lt;/related-urls&gt;&lt;/urls&gt;&lt;electronic-resource-num&gt;10.1111/j.1471-0528.2010.02540.x&lt;/electronic-resource-num&gt;&lt;/record&gt;&lt;/Cite&gt;&lt;/EndNote&gt;</w:instrText>
            </w:r>
            <w:r>
              <w:fldChar w:fldCharType="separate"/>
            </w:r>
            <w:r w:rsidR="002747EA" w:rsidRPr="002747EA">
              <w:rPr>
                <w:noProof/>
                <w:sz w:val="18"/>
                <w:vertAlign w:val="superscript"/>
              </w:rPr>
              <w:t>416</w:t>
            </w:r>
            <w:r>
              <w:fldChar w:fldCharType="end"/>
            </w:r>
          </w:p>
        </w:tc>
        <w:tc>
          <w:tcPr>
            <w:tcW w:w="2547" w:type="dxa"/>
          </w:tcPr>
          <w:p w14:paraId="440048B1" w14:textId="77777777" w:rsidR="007E430B" w:rsidRPr="00C12274" w:rsidRDefault="007E430B" w:rsidP="00570C28">
            <w:pPr>
              <w:pStyle w:val="RCTstable"/>
            </w:pPr>
            <w:r>
              <w:t>Overweight and obese</w:t>
            </w:r>
          </w:p>
        </w:tc>
        <w:tc>
          <w:tcPr>
            <w:tcW w:w="2982" w:type="dxa"/>
          </w:tcPr>
          <w:p w14:paraId="59F193AD" w14:textId="2F8C7EEA" w:rsidR="007E430B" w:rsidRPr="00BE0624" w:rsidRDefault="007E430B" w:rsidP="00570C28">
            <w:pPr>
              <w:pStyle w:val="RCTstable"/>
              <w:jc w:val="center"/>
              <w:rPr>
                <w:rFonts w:eastAsiaTheme="majorEastAsia"/>
              </w:rPr>
            </w:pPr>
            <w:r>
              <w:t>RR 1.09 (0.93 to 1.28)</w:t>
            </w:r>
          </w:p>
        </w:tc>
        <w:tc>
          <w:tcPr>
            <w:tcW w:w="1134" w:type="dxa"/>
          </w:tcPr>
          <w:p w14:paraId="23BB4AD6" w14:textId="28362B8D" w:rsidR="007E430B" w:rsidRDefault="007E430B" w:rsidP="00570C28">
            <w:pPr>
              <w:pStyle w:val="RCTstable"/>
              <w:jc w:val="center"/>
            </w:pPr>
            <w:r>
              <w:t>3</w:t>
            </w:r>
          </w:p>
        </w:tc>
      </w:tr>
    </w:tbl>
    <w:p w14:paraId="3F9B9232" w14:textId="6B3BA8E9" w:rsidR="00263570" w:rsidRPr="00C12274" w:rsidRDefault="00932C6D" w:rsidP="008E1F6E">
      <w:pPr>
        <w:pStyle w:val="TableName"/>
        <w:spacing w:before="120" w:after="0"/>
        <w:ind w:left="1134" w:hanging="1134"/>
      </w:pPr>
      <w:bookmarkStart w:id="207" w:name="_Toc40956680"/>
      <w:r>
        <w:t xml:space="preserve">Q9 </w:t>
      </w:r>
      <w:r w:rsidR="00DF108B">
        <w:t>Findings</w:t>
      </w:r>
      <w:r w:rsidR="00263570" w:rsidRPr="00C12274">
        <w:t xml:space="preserve"> of </w:t>
      </w:r>
      <w:r w:rsidR="00DF108B">
        <w:t xml:space="preserve">systematic </w:t>
      </w:r>
      <w:r w:rsidR="00263570" w:rsidRPr="00C12274">
        <w:t xml:space="preserve">reviews </w:t>
      </w:r>
      <w:r w:rsidR="00263570">
        <w:t xml:space="preserve">of dietary interventions </w:t>
      </w:r>
      <w:r w:rsidR="00DF108B">
        <w:t>—</w:t>
      </w:r>
      <w:r w:rsidR="00263570" w:rsidRPr="00C12274">
        <w:t xml:space="preserve"> </w:t>
      </w:r>
      <w:r w:rsidR="00263570">
        <w:t>infant</w:t>
      </w:r>
      <w:r w:rsidR="00263570" w:rsidRPr="00C12274">
        <w:t xml:space="preserve"> outcome</w:t>
      </w:r>
      <w:r w:rsidR="00263570">
        <w:t>s</w:t>
      </w:r>
      <w:bookmarkEnd w:id="207"/>
    </w:p>
    <w:tbl>
      <w:tblPr>
        <w:tblStyle w:val="TableGrid"/>
        <w:tblW w:w="9504" w:type="dxa"/>
        <w:tblLook w:val="04A0" w:firstRow="1" w:lastRow="0" w:firstColumn="1" w:lastColumn="0" w:noHBand="0" w:noVBand="1"/>
        <w:tblCaption w:val="Table 102: Q9 Findings of systematic reviews of dietary interventions — infant outcomes"/>
      </w:tblPr>
      <w:tblGrid>
        <w:gridCol w:w="2841"/>
        <w:gridCol w:w="2547"/>
        <w:gridCol w:w="2982"/>
        <w:gridCol w:w="1134"/>
      </w:tblGrid>
      <w:tr w:rsidR="00263570" w:rsidRPr="00B87066" w14:paraId="27BD9361" w14:textId="77777777" w:rsidTr="006B3B11">
        <w:trPr>
          <w:tblHeader/>
        </w:trPr>
        <w:tc>
          <w:tcPr>
            <w:tcW w:w="2841" w:type="dxa"/>
            <w:tcBorders>
              <w:bottom w:val="single" w:sz="4" w:space="0" w:color="3B3474"/>
            </w:tcBorders>
          </w:tcPr>
          <w:p w14:paraId="4E445736" w14:textId="77777777" w:rsidR="00263570" w:rsidRPr="00B87066" w:rsidRDefault="00263570" w:rsidP="00263570">
            <w:pPr>
              <w:spacing w:before="40" w:after="40" w:line="240" w:lineRule="auto"/>
              <w:rPr>
                <w:b/>
                <w:sz w:val="16"/>
                <w:szCs w:val="16"/>
              </w:rPr>
            </w:pPr>
            <w:r w:rsidRPr="00B87066">
              <w:rPr>
                <w:b/>
                <w:sz w:val="16"/>
                <w:szCs w:val="16"/>
              </w:rPr>
              <w:t>Ref</w:t>
            </w:r>
          </w:p>
        </w:tc>
        <w:tc>
          <w:tcPr>
            <w:tcW w:w="2547" w:type="dxa"/>
            <w:tcBorders>
              <w:bottom w:val="single" w:sz="4" w:space="0" w:color="3B3474"/>
            </w:tcBorders>
          </w:tcPr>
          <w:p w14:paraId="2ED2A4A9" w14:textId="77777777" w:rsidR="00263570" w:rsidRPr="00B87066" w:rsidRDefault="00263570" w:rsidP="00263570">
            <w:pPr>
              <w:spacing w:before="40" w:after="40" w:line="240" w:lineRule="auto"/>
              <w:rPr>
                <w:b/>
                <w:sz w:val="16"/>
                <w:szCs w:val="16"/>
              </w:rPr>
            </w:pPr>
            <w:r w:rsidRPr="00B87066">
              <w:rPr>
                <w:b/>
                <w:sz w:val="16"/>
                <w:szCs w:val="16"/>
              </w:rPr>
              <w:t>Population</w:t>
            </w:r>
          </w:p>
        </w:tc>
        <w:tc>
          <w:tcPr>
            <w:tcW w:w="2982" w:type="dxa"/>
            <w:tcBorders>
              <w:bottom w:val="single" w:sz="4" w:space="0" w:color="3B3474"/>
            </w:tcBorders>
          </w:tcPr>
          <w:p w14:paraId="6203AC67" w14:textId="59180F96" w:rsidR="00263570" w:rsidRPr="00B87066" w:rsidRDefault="008E1F6E" w:rsidP="00103A07">
            <w:pPr>
              <w:spacing w:before="40" w:after="40" w:line="240" w:lineRule="auto"/>
              <w:jc w:val="center"/>
              <w:rPr>
                <w:b/>
                <w:sz w:val="16"/>
                <w:szCs w:val="16"/>
              </w:rPr>
            </w:pPr>
            <w:r>
              <w:rPr>
                <w:b/>
                <w:sz w:val="16"/>
                <w:szCs w:val="16"/>
              </w:rPr>
              <w:t>Effect</w:t>
            </w:r>
            <w:r w:rsidR="00263570" w:rsidRPr="00B87066">
              <w:rPr>
                <w:b/>
                <w:sz w:val="16"/>
                <w:szCs w:val="16"/>
              </w:rPr>
              <w:t xml:space="preserve"> (95% CI)</w:t>
            </w:r>
          </w:p>
        </w:tc>
        <w:tc>
          <w:tcPr>
            <w:tcW w:w="1134" w:type="dxa"/>
            <w:tcBorders>
              <w:bottom w:val="single" w:sz="4" w:space="0" w:color="3B3474"/>
            </w:tcBorders>
          </w:tcPr>
          <w:p w14:paraId="41F9D06C" w14:textId="098759D3" w:rsidR="00263570" w:rsidRPr="00B87066" w:rsidRDefault="00D53A68" w:rsidP="00103A07">
            <w:pPr>
              <w:spacing w:before="40" w:after="40" w:line="240" w:lineRule="auto"/>
              <w:jc w:val="center"/>
              <w:rPr>
                <w:b/>
                <w:sz w:val="16"/>
                <w:szCs w:val="16"/>
              </w:rPr>
            </w:pPr>
            <w:r>
              <w:rPr>
                <w:b/>
                <w:sz w:val="16"/>
                <w:szCs w:val="16"/>
              </w:rPr>
              <w:t>#</w:t>
            </w:r>
            <w:r w:rsidR="00263570" w:rsidRPr="00B87066">
              <w:rPr>
                <w:b/>
                <w:sz w:val="16"/>
                <w:szCs w:val="16"/>
              </w:rPr>
              <w:t xml:space="preserve"> studies</w:t>
            </w:r>
          </w:p>
        </w:tc>
      </w:tr>
      <w:tr w:rsidR="00263570" w:rsidRPr="00B87066" w14:paraId="5AFA541A" w14:textId="77777777" w:rsidTr="006B3B11">
        <w:tc>
          <w:tcPr>
            <w:tcW w:w="9504" w:type="dxa"/>
            <w:gridSpan w:val="4"/>
            <w:shd w:val="clear" w:color="auto" w:fill="D9E2F3" w:themeFill="accent1" w:themeFillTint="33"/>
          </w:tcPr>
          <w:p w14:paraId="2ECBC968" w14:textId="77777777" w:rsidR="00263570" w:rsidRPr="00B87066" w:rsidRDefault="00263570" w:rsidP="00103A07">
            <w:pPr>
              <w:pStyle w:val="RCTstable"/>
              <w:rPr>
                <w:i/>
              </w:rPr>
            </w:pPr>
            <w:r>
              <w:rPr>
                <w:i/>
              </w:rPr>
              <w:t>Preterm birth</w:t>
            </w:r>
          </w:p>
        </w:tc>
      </w:tr>
      <w:tr w:rsidR="00263570" w:rsidRPr="00B87066" w14:paraId="6A9342CE" w14:textId="77777777" w:rsidTr="001975F2">
        <w:tc>
          <w:tcPr>
            <w:tcW w:w="2841" w:type="dxa"/>
            <w:tcBorders>
              <w:bottom w:val="single" w:sz="4" w:space="0" w:color="3B3474"/>
            </w:tcBorders>
            <w:shd w:val="clear" w:color="auto" w:fill="F2F2F2" w:themeFill="background1" w:themeFillShade="F2"/>
          </w:tcPr>
          <w:p w14:paraId="5079418F" w14:textId="77777777" w:rsidR="00263570" w:rsidRPr="00B87066" w:rsidRDefault="00263570" w:rsidP="00263570">
            <w:pPr>
              <w:pStyle w:val="RCTstable"/>
            </w:pPr>
            <w:r w:rsidRPr="00B87066">
              <w:t>Current review</w:t>
            </w:r>
          </w:p>
        </w:tc>
        <w:tc>
          <w:tcPr>
            <w:tcW w:w="2547" w:type="dxa"/>
            <w:tcBorders>
              <w:bottom w:val="single" w:sz="4" w:space="0" w:color="3B3474"/>
            </w:tcBorders>
            <w:shd w:val="clear" w:color="auto" w:fill="F2F2F2" w:themeFill="background1" w:themeFillShade="F2"/>
          </w:tcPr>
          <w:p w14:paraId="56D4FC2A" w14:textId="77777777" w:rsidR="00263570" w:rsidRPr="00B87066" w:rsidRDefault="00263570" w:rsidP="00263570">
            <w:pPr>
              <w:pStyle w:val="RCTstable"/>
            </w:pPr>
            <w:r w:rsidRPr="00B87066">
              <w:t>Mixed BMIs</w:t>
            </w:r>
          </w:p>
        </w:tc>
        <w:tc>
          <w:tcPr>
            <w:tcW w:w="2982" w:type="dxa"/>
            <w:tcBorders>
              <w:bottom w:val="single" w:sz="4" w:space="0" w:color="3B3474"/>
            </w:tcBorders>
            <w:shd w:val="clear" w:color="auto" w:fill="F2F2F2" w:themeFill="background1" w:themeFillShade="F2"/>
          </w:tcPr>
          <w:p w14:paraId="43DAC2B4" w14:textId="2AB9465E" w:rsidR="00263570" w:rsidRPr="0016710A" w:rsidRDefault="00060764" w:rsidP="00103A07">
            <w:pPr>
              <w:pStyle w:val="RCTstable"/>
              <w:jc w:val="center"/>
            </w:pPr>
            <w:r>
              <w:t>RR 0.43 (0.24 to 0.79)</w:t>
            </w:r>
          </w:p>
        </w:tc>
        <w:tc>
          <w:tcPr>
            <w:tcW w:w="1134" w:type="dxa"/>
            <w:tcBorders>
              <w:bottom w:val="single" w:sz="4" w:space="0" w:color="3B3474"/>
            </w:tcBorders>
            <w:shd w:val="clear" w:color="auto" w:fill="F2F2F2" w:themeFill="background1" w:themeFillShade="F2"/>
          </w:tcPr>
          <w:p w14:paraId="3A6C5F5D" w14:textId="20CD5081" w:rsidR="00263570" w:rsidRPr="00B87066" w:rsidRDefault="00060764" w:rsidP="00103A07">
            <w:pPr>
              <w:pStyle w:val="RCTstable"/>
              <w:jc w:val="center"/>
            </w:pPr>
            <w:r>
              <w:t>4</w:t>
            </w:r>
          </w:p>
        </w:tc>
      </w:tr>
      <w:tr w:rsidR="00B46124" w:rsidRPr="00B87066" w14:paraId="304A7B42" w14:textId="77777777" w:rsidTr="001975F2">
        <w:tc>
          <w:tcPr>
            <w:tcW w:w="2841" w:type="dxa"/>
            <w:shd w:val="clear" w:color="auto" w:fill="auto"/>
          </w:tcPr>
          <w:p w14:paraId="5DE0DCB8" w14:textId="2814413D" w:rsidR="00B46124" w:rsidRPr="00B87066" w:rsidRDefault="00B46124" w:rsidP="002747EA">
            <w:pPr>
              <w:pStyle w:val="RCTstable"/>
            </w:pPr>
            <w:r>
              <w:rPr>
                <w:noProof/>
              </w:rPr>
              <w:t>*Muktabhant et al 2015</w:t>
            </w:r>
            <w:r>
              <w:fldChar w:fldCharType="begin"/>
            </w:r>
            <w:r w:rsidR="002747EA">
              <w:instrText xml:space="preserve"> ADDIN EN.CITE &lt;EndNote&gt;&lt;Cite&gt;&lt;Author&gt;Muktabhant&lt;/Author&gt;&lt;Year&gt;2015&lt;/Year&gt;&lt;RecNum&gt;632&lt;/RecNum&gt;&lt;DisplayText&gt;&lt;style face="superscript" font="Trebuchet MS" size="9"&gt;417&lt;/style&gt;&lt;/DisplayText&gt;&lt;record&gt;&lt;rec-number&gt;632&lt;/rec-number&gt;&lt;foreign-keys&gt;&lt;key app="EN" db-id="exvasrfx2dtraoesasxp2szsxa2df502592x" timestamp="1540425405"&gt;632&lt;/key&gt;&lt;/foreign-keys&gt;&lt;ref-type name="Journal Article"&gt;17&lt;/ref-type&gt;&lt;contributors&gt;&lt;authors&gt;&lt;author&gt;Muktabhant, B.&lt;/author&gt;&lt;author&gt;Lawrie, T. A.&lt;/author&gt;&lt;author&gt;Lumbiganon, P.&lt;/author&gt;&lt;author&gt;Laopaiboon, M.&lt;/author&gt;&lt;/authors&gt;&lt;/contributors&gt;&lt;auth-address&gt;Department of Nutrition, Faculty of Public Health, Khon Kaen University, 123 Friendship Highway, Khon Kaen, Khon Kaen, Thailand, 40002.&lt;/auth-address&gt;&lt;titles&gt;&lt;title&gt;Diet or exercise, or both, for preventing excessive weight gain in pregnancy&lt;/title&gt;&lt;secondary-title&gt;Cochrane Database Syst Rev&lt;/secondary-title&gt;&lt;/titles&gt;&lt;periodical&gt;&lt;full-title&gt;Cochrane Database Syst Rev&lt;/full-title&gt;&lt;/periodical&gt;&lt;pages&gt;CD007145&lt;/pages&gt;&lt;number&gt;6&lt;/number&gt;&lt;edition&gt;2015/06/13&lt;/edition&gt;&lt;keywords&gt;&lt;keyword&gt;Counseling&lt;/keyword&gt;&lt;keyword&gt;*Diet&lt;/keyword&gt;&lt;keyword&gt;*Exercise&lt;/keyword&gt;&lt;keyword&gt;Female&lt;/keyword&gt;&lt;keyword&gt;Humans&lt;/keyword&gt;&lt;keyword&gt;Infant, Newborn&lt;/keyword&gt;&lt;keyword&gt;Overweight/complications/*prevention &amp;amp; control&lt;/keyword&gt;&lt;keyword&gt;Pregnancy&lt;/keyword&gt;&lt;keyword&gt;Pregnancy Complications/*prevention &amp;amp; control&lt;/keyword&gt;&lt;keyword&gt;Randomized Controlled Trials as Topic&lt;/keyword&gt;&lt;keyword&gt;*Weight Gain&lt;/keyword&gt;&lt;/keywords&gt;&lt;dates&gt;&lt;year&gt;2015&lt;/year&gt;&lt;pub-dates&gt;&lt;date&gt;Jun 15&lt;/date&gt;&lt;/pub-dates&gt;&lt;/dates&gt;&lt;isbn&gt;1469-493X (Electronic)&amp;#xD;1361-6137 (Linking)&lt;/isbn&gt;&lt;accession-num&gt;26068707&lt;/accession-num&gt;&lt;urls&gt;&lt;related-urls&gt;&lt;url&gt;https://www.ncbi.nlm.nih.gov/pubmed/26068707&lt;/url&gt;&lt;/related-urls&gt;&lt;/urls&gt;&lt;electronic-resource-num&gt;10.1002/14651858.CD007145.pub3&lt;/electronic-resource-num&gt;&lt;/record&gt;&lt;/Cite&gt;&lt;/EndNote&gt;</w:instrText>
            </w:r>
            <w:r>
              <w:fldChar w:fldCharType="separate"/>
            </w:r>
            <w:r w:rsidR="002747EA" w:rsidRPr="002747EA">
              <w:rPr>
                <w:noProof/>
                <w:sz w:val="18"/>
                <w:vertAlign w:val="superscript"/>
              </w:rPr>
              <w:t>417</w:t>
            </w:r>
            <w:r>
              <w:fldChar w:fldCharType="end"/>
            </w:r>
          </w:p>
        </w:tc>
        <w:tc>
          <w:tcPr>
            <w:tcW w:w="2547" w:type="dxa"/>
            <w:shd w:val="clear" w:color="auto" w:fill="auto"/>
          </w:tcPr>
          <w:p w14:paraId="168074DC" w14:textId="34677150" w:rsidR="00B46124" w:rsidRPr="00B87066" w:rsidRDefault="00B46124" w:rsidP="006A3F9A">
            <w:pPr>
              <w:pStyle w:val="RCTstable"/>
            </w:pPr>
            <w:r>
              <w:t>Mixed BMIs</w:t>
            </w:r>
          </w:p>
        </w:tc>
        <w:tc>
          <w:tcPr>
            <w:tcW w:w="2982" w:type="dxa"/>
            <w:shd w:val="clear" w:color="auto" w:fill="auto"/>
          </w:tcPr>
          <w:p w14:paraId="590FD29E" w14:textId="3CB7AD33" w:rsidR="00B46124" w:rsidRPr="00B87066" w:rsidRDefault="00060764" w:rsidP="006A3F9A">
            <w:pPr>
              <w:pStyle w:val="RCTstable"/>
              <w:jc w:val="center"/>
            </w:pPr>
            <w:r>
              <w:t>RR 0.33 (</w:t>
            </w:r>
            <w:r w:rsidR="00B46124">
              <w:t>0.11 to 1.02)</w:t>
            </w:r>
          </w:p>
        </w:tc>
        <w:tc>
          <w:tcPr>
            <w:tcW w:w="1134" w:type="dxa"/>
            <w:shd w:val="clear" w:color="auto" w:fill="auto"/>
          </w:tcPr>
          <w:p w14:paraId="4F0FE82A" w14:textId="73CF1B69" w:rsidR="00B46124" w:rsidRPr="00B87066" w:rsidRDefault="00B46124" w:rsidP="006A3F9A">
            <w:pPr>
              <w:pStyle w:val="RCTstable"/>
              <w:jc w:val="center"/>
            </w:pPr>
            <w:r>
              <w:t>2</w:t>
            </w:r>
          </w:p>
        </w:tc>
      </w:tr>
      <w:tr w:rsidR="00FF7AFA" w:rsidRPr="00C12274" w14:paraId="09AD0A21" w14:textId="77777777" w:rsidTr="001975F2">
        <w:tc>
          <w:tcPr>
            <w:tcW w:w="2841" w:type="dxa"/>
          </w:tcPr>
          <w:p w14:paraId="616A026E" w14:textId="45461ABF" w:rsidR="00FF7AFA" w:rsidRPr="00C12274" w:rsidRDefault="00FF7AFA" w:rsidP="002747EA">
            <w:pPr>
              <w:pStyle w:val="RCTstable"/>
              <w:rPr>
                <w:noProof/>
              </w:rPr>
            </w:pPr>
            <w:r w:rsidRPr="00C12274">
              <w:rPr>
                <w:noProof/>
              </w:rPr>
              <w:t>Thangaratinam et al 2012a</w:t>
            </w:r>
            <w:r>
              <w:rPr>
                <w:noProof/>
              </w:rPr>
              <w:fldChar w:fldCharType="begin">
                <w:fldData xml:space="preserve">PEVuZE5vdGU+PENpdGU+PEF1dGhvcj5UaGFuZ2FyYXRpbmFtPC9BdXRob3I+PFllYXI+MjAxMjwv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</w:fldData>
              </w:fldChar>
            </w:r>
            <w:r w:rsidR="002747EA">
              <w:rPr>
                <w:noProof/>
              </w:rPr>
              <w:instrText xml:space="preserve"> ADDIN EN.CITE </w:instrText>
            </w:r>
            <w:r w:rsidR="002747EA">
              <w:rPr>
                <w:noProof/>
              </w:rPr>
              <w:fldChar w:fldCharType="begin">
                <w:fldData xml:space="preserve">PEVuZE5vdGU+PENpdGU+PEF1dGhvcj5UaGFuZ2FyYXRpbmFtPC9BdXRob3I+PFllYXI+MjAxMjwv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</w:fldData>
              </w:fldChar>
            </w:r>
            <w:r w:rsidR="002747EA">
              <w:rPr>
                <w:noProof/>
              </w:rPr>
              <w:instrText xml:space="preserve"> ADDIN EN.CITE.DATA </w:instrText>
            </w:r>
            <w:r w:rsidR="002747EA">
              <w:rPr>
                <w:noProof/>
              </w:rPr>
            </w:r>
            <w:r w:rsidR="002747EA">
              <w:rPr>
                <w:noProof/>
              </w:rPr>
              <w:fldChar w:fldCharType="end"/>
            </w:r>
            <w:r>
              <w:rPr>
                <w:noProof/>
              </w:rPr>
            </w:r>
            <w:r>
              <w:rPr>
                <w:noProof/>
              </w:rPr>
              <w:fldChar w:fldCharType="separate"/>
            </w:r>
            <w:r w:rsidR="002747EA" w:rsidRPr="002747EA">
              <w:rPr>
                <w:noProof/>
                <w:sz w:val="18"/>
                <w:vertAlign w:val="superscript"/>
              </w:rPr>
              <w:t>411,412</w:t>
            </w:r>
            <w:r>
              <w:rPr>
                <w:noProof/>
              </w:rPr>
              <w:fldChar w:fldCharType="end"/>
            </w:r>
          </w:p>
        </w:tc>
        <w:tc>
          <w:tcPr>
            <w:tcW w:w="2547" w:type="dxa"/>
          </w:tcPr>
          <w:p w14:paraId="3AEC187E" w14:textId="77777777" w:rsidR="00FF7AFA" w:rsidRPr="00C12274" w:rsidRDefault="00FF7AFA" w:rsidP="006A3F9A">
            <w:pPr>
              <w:pStyle w:val="RCTstable"/>
              <w:rPr>
                <w:rFonts w:ascii="Helvetica" w:hAnsi="Helvetica"/>
              </w:rPr>
            </w:pPr>
            <w:r>
              <w:rPr>
                <w:rFonts w:ascii="Helvetica" w:hAnsi="Helvetica"/>
              </w:rPr>
              <w:t>Mixed BMIs</w:t>
            </w:r>
          </w:p>
        </w:tc>
        <w:tc>
          <w:tcPr>
            <w:tcW w:w="2982" w:type="dxa"/>
          </w:tcPr>
          <w:p w14:paraId="0E746E25" w14:textId="5E2D72EF" w:rsidR="00FF7AFA" w:rsidRPr="00BE0624" w:rsidRDefault="00FF7AFA" w:rsidP="006A3F9A">
            <w:pPr>
              <w:pStyle w:val="RCTstable"/>
              <w:jc w:val="center"/>
            </w:pPr>
            <w:r>
              <w:t>RR 0.68 (0.48 to 0.96)</w:t>
            </w:r>
          </w:p>
        </w:tc>
        <w:tc>
          <w:tcPr>
            <w:tcW w:w="1134" w:type="dxa"/>
          </w:tcPr>
          <w:p w14:paraId="23B24926" w14:textId="0821B659" w:rsidR="00FF7AFA" w:rsidRPr="00BE0624" w:rsidRDefault="002D2371" w:rsidP="006A3F9A">
            <w:pPr>
              <w:pStyle w:val="RCTstable"/>
              <w:jc w:val="center"/>
            </w:pPr>
            <w:r>
              <w:t>4</w:t>
            </w:r>
          </w:p>
        </w:tc>
      </w:tr>
      <w:tr w:rsidR="001975F2" w:rsidRPr="00C12274" w14:paraId="08CAB413" w14:textId="77777777" w:rsidTr="006B3B11">
        <w:tc>
          <w:tcPr>
            <w:tcW w:w="2841" w:type="dxa"/>
            <w:tcBorders>
              <w:bottom w:val="single" w:sz="4" w:space="0" w:color="3B3474"/>
            </w:tcBorders>
          </w:tcPr>
          <w:p w14:paraId="23BBF13A" w14:textId="55DA4248" w:rsidR="001975F2" w:rsidRDefault="001975F2" w:rsidP="002747EA">
            <w:pPr>
              <w:pStyle w:val="RCTstable"/>
              <w:rPr>
                <w:noProof/>
              </w:rPr>
            </w:pPr>
            <w:r>
              <w:rPr>
                <w:noProof/>
              </w:rPr>
              <w:t>Tieu et al 2017</w:t>
            </w:r>
            <w:r w:rsidR="006A3F9A">
              <w:rPr>
                <w:noProof/>
              </w:rPr>
              <w:fldChar w:fldCharType="begin">
                <w:fldData xml:space="preserve">PEVuZE5vdGU+PENpdGU+PEF1dGhvcj5UaWV1PC9BdXRob3I+PFllYXI+MjAxNzwvWWVhcj48UmVj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</w:fldData>
              </w:fldChar>
            </w:r>
            <w:r w:rsidR="002747EA">
              <w:rPr>
                <w:noProof/>
              </w:rPr>
              <w:instrText xml:space="preserve"> ADDIN EN.CITE </w:instrText>
            </w:r>
            <w:r w:rsidR="002747EA">
              <w:rPr>
                <w:noProof/>
              </w:rPr>
              <w:fldChar w:fldCharType="begin">
                <w:fldData xml:space="preserve">PEVuZE5vdGU+PENpdGU+PEF1dGhvcj5UaWV1PC9BdXRob3I+PFllYXI+MjAxNzwvWWVhcj48UmVj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</w:fldData>
              </w:fldChar>
            </w:r>
            <w:r w:rsidR="002747EA">
              <w:rPr>
                <w:noProof/>
              </w:rPr>
              <w:instrText xml:space="preserve"> ADDIN EN.CITE.DATA </w:instrText>
            </w:r>
            <w:r w:rsidR="002747EA">
              <w:rPr>
                <w:noProof/>
              </w:rPr>
            </w:r>
            <w:r w:rsidR="002747EA">
              <w:rPr>
                <w:noProof/>
              </w:rPr>
              <w:fldChar w:fldCharType="end"/>
            </w:r>
            <w:r w:rsidR="006A3F9A">
              <w:rPr>
                <w:noProof/>
              </w:rPr>
            </w:r>
            <w:r w:rsidR="006A3F9A">
              <w:rPr>
                <w:noProof/>
              </w:rPr>
              <w:fldChar w:fldCharType="separate"/>
            </w:r>
            <w:r w:rsidR="002747EA" w:rsidRPr="002747EA">
              <w:rPr>
                <w:noProof/>
                <w:sz w:val="18"/>
                <w:vertAlign w:val="superscript"/>
              </w:rPr>
              <w:t>413</w:t>
            </w:r>
            <w:r w:rsidR="006A3F9A">
              <w:rPr>
                <w:noProof/>
              </w:rPr>
              <w:fldChar w:fldCharType="end"/>
            </w:r>
          </w:p>
        </w:tc>
        <w:tc>
          <w:tcPr>
            <w:tcW w:w="2547" w:type="dxa"/>
            <w:tcBorders>
              <w:bottom w:val="single" w:sz="4" w:space="0" w:color="3B3474"/>
            </w:tcBorders>
          </w:tcPr>
          <w:p w14:paraId="7C22039A" w14:textId="77777777" w:rsidR="001975F2" w:rsidRDefault="001975F2" w:rsidP="006A3F9A">
            <w:pPr>
              <w:pStyle w:val="RCTstable"/>
              <w:rPr>
                <w:rFonts w:ascii="Helvetica" w:hAnsi="Helvetica"/>
              </w:rPr>
            </w:pPr>
            <w:r>
              <w:rPr>
                <w:rFonts w:ascii="Helvetica" w:hAnsi="Helvetica"/>
              </w:rPr>
              <w:t>Mixed BMIs</w:t>
            </w:r>
          </w:p>
        </w:tc>
        <w:tc>
          <w:tcPr>
            <w:tcW w:w="2982" w:type="dxa"/>
            <w:tcBorders>
              <w:bottom w:val="single" w:sz="4" w:space="0" w:color="3B3474"/>
            </w:tcBorders>
          </w:tcPr>
          <w:p w14:paraId="3FF11A5D" w14:textId="1AE4B046" w:rsidR="001975F2" w:rsidRDefault="001975F2" w:rsidP="001975F2">
            <w:pPr>
              <w:pStyle w:val="RCTstable"/>
              <w:jc w:val="center"/>
            </w:pPr>
            <w:r>
              <w:t>RR 0.51 (0.21 to 1.25)</w:t>
            </w:r>
          </w:p>
        </w:tc>
        <w:tc>
          <w:tcPr>
            <w:tcW w:w="1134" w:type="dxa"/>
            <w:tcBorders>
              <w:bottom w:val="single" w:sz="4" w:space="0" w:color="3B3474"/>
            </w:tcBorders>
          </w:tcPr>
          <w:p w14:paraId="1F8D3F86" w14:textId="266B3F44" w:rsidR="001975F2" w:rsidRDefault="001975F2" w:rsidP="006A3F9A">
            <w:pPr>
              <w:pStyle w:val="RCTstable"/>
              <w:jc w:val="center"/>
            </w:pPr>
            <w:r>
              <w:t>3</w:t>
            </w:r>
          </w:p>
        </w:tc>
      </w:tr>
      <w:tr w:rsidR="007E430B" w:rsidRPr="00C12274" w14:paraId="3222B49F" w14:textId="77777777" w:rsidTr="00570C28">
        <w:trPr>
          <w:trHeight w:val="72"/>
        </w:trPr>
        <w:tc>
          <w:tcPr>
            <w:tcW w:w="2841" w:type="dxa"/>
          </w:tcPr>
          <w:p w14:paraId="0B2767D9" w14:textId="62E04FF3" w:rsidR="007E430B" w:rsidRPr="00C12274" w:rsidRDefault="007E430B" w:rsidP="002747EA">
            <w:pPr>
              <w:pStyle w:val="RCTstable"/>
              <w:rPr>
                <w:noProof/>
              </w:rPr>
            </w:pPr>
            <w:r>
              <w:t>Dodd et al 2010</w:t>
            </w:r>
            <w:r>
              <w:fldChar w:fldCharType="begin"/>
            </w:r>
            <w:r w:rsidR="002747EA">
              <w:instrText xml:space="preserve"> ADDIN EN.CITE &lt;EndNote&gt;&lt;Cite&gt;&lt;Author&gt;Dodd&lt;/Author&gt;&lt;Year&gt;2010&lt;/Year&gt;&lt;RecNum&gt;572&lt;/RecNum&gt;&lt;DisplayText&gt;&lt;style face="superscript" font="Trebuchet MS" size="9"&gt;416&lt;/style&gt;&lt;/DisplayText&gt;&lt;record&gt;&lt;rec-number&gt;572&lt;/rec-number&gt;&lt;foreign-keys&gt;&lt;key app="EN" db-id="exvasrfx2dtraoesasxp2szsxa2df502592x" timestamp="1535933863"&gt;572&lt;/key&gt;&lt;key app="ENWeb" db-id=""&gt;0&lt;/key&gt;&lt;/foreign-keys&gt;&lt;ref-type name="Journal Article"&gt;17&lt;/ref-type&gt;&lt;contributors&gt;&lt;authors&gt;&lt;author&gt;Dodd, J. M.&lt;/author&gt;&lt;author&gt;Grivell, R. M.&lt;/author&gt;&lt;author&gt;Crowther, C. A.&lt;/author&gt;&lt;author&gt;Robinson, J. S.&lt;/author&gt;&lt;/authors&gt;&lt;/contributors&gt;&lt;auth-address&gt;The University of Adelaide, Women&amp;apos;s and Children&amp;apos;s Hospital, North Adelaide, SA, Australia. jodie.dodd@adelaide.edu.au&lt;/auth-address&gt;&lt;titles&gt;&lt;title&gt;Antenatal interventions for overweight or obese pregnant women: a systematic review of randomised trials&lt;/title&gt;&lt;secondary-title&gt;BJOG&lt;/secondary-title&gt;&lt;/titles&gt;&lt;periodical&gt;&lt;full-title&gt;BJOG&lt;/full-title&gt;&lt;/periodical&gt;&lt;pages&gt;1316-26&lt;/pages&gt;&lt;volume&gt;117&lt;/volume&gt;&lt;number&gt;11&lt;/number&gt;&lt;edition&gt;2010/04/01&lt;/edition&gt;&lt;keywords&gt;&lt;keyword&gt;Birth Weight&lt;/keyword&gt;&lt;keyword&gt;Exercise Therapy/methods&lt;/keyword&gt;&lt;keyword&gt;Female&lt;/keyword&gt;&lt;keyword&gt;Humans&lt;/keyword&gt;&lt;keyword&gt;Infant, Newborn&lt;/keyword&gt;&lt;keyword&gt;Life Style&lt;/keyword&gt;&lt;keyword&gt;Obesity/diet therapy/prevention &amp;amp; control&lt;/keyword&gt;&lt;keyword&gt;Overweight/diet therapy/*prevention &amp;amp; control&lt;/keyword&gt;&lt;keyword&gt;Pregnancy&lt;/keyword&gt;&lt;keyword&gt;Pregnancy Complications/diet therapy/*prevention &amp;amp; control&lt;/keyword&gt;&lt;keyword&gt;Pregnancy Outcome&lt;/keyword&gt;&lt;keyword&gt;Prenatal Care/*methods&lt;/keyword&gt;&lt;keyword&gt;Randomized Controlled Trials as Topic&lt;/keyword&gt;&lt;/keywords&gt;&lt;dates&gt;&lt;year&gt;2010&lt;/year&gt;&lt;pub-dates&gt;&lt;date&gt;Oct&lt;/date&gt;&lt;/pub-dates&gt;&lt;/dates&gt;&lt;isbn&gt;1471-0528 (Electronic)&amp;#xD;1470-0328 (Linking)&lt;/isbn&gt;&lt;accession-num&gt;20353459&lt;/accession-num&gt;&lt;urls&gt;&lt;related-urls&gt;&lt;url&gt;https://www.ncbi.nlm.nih.gov/pubmed/20353459&lt;/url&gt;&lt;/related-urls&gt;&lt;/urls&gt;&lt;electronic-resource-num&gt;10.1111/j.1471-0528.2010.02540.x&lt;/electronic-resource-num&gt;&lt;/record&gt;&lt;/Cite&gt;&lt;/EndNote&gt;</w:instrText>
            </w:r>
            <w:r>
              <w:fldChar w:fldCharType="separate"/>
            </w:r>
            <w:r w:rsidR="002747EA" w:rsidRPr="002747EA">
              <w:rPr>
                <w:noProof/>
                <w:sz w:val="18"/>
                <w:vertAlign w:val="superscript"/>
              </w:rPr>
              <w:t>416</w:t>
            </w:r>
            <w:r>
              <w:fldChar w:fldCharType="end"/>
            </w:r>
          </w:p>
        </w:tc>
        <w:tc>
          <w:tcPr>
            <w:tcW w:w="2547" w:type="dxa"/>
          </w:tcPr>
          <w:p w14:paraId="01C79513" w14:textId="77777777" w:rsidR="007E430B" w:rsidRPr="00C12274" w:rsidRDefault="007E430B" w:rsidP="00570C28">
            <w:pPr>
              <w:pStyle w:val="RCTstable"/>
            </w:pPr>
            <w:r>
              <w:t>Overweight and obese</w:t>
            </w:r>
          </w:p>
        </w:tc>
        <w:tc>
          <w:tcPr>
            <w:tcW w:w="2982" w:type="dxa"/>
          </w:tcPr>
          <w:p w14:paraId="60AEB7F1" w14:textId="30597D5A" w:rsidR="007E430B" w:rsidRPr="00BE0624" w:rsidRDefault="007E430B" w:rsidP="00570C28">
            <w:pPr>
              <w:pStyle w:val="RCTstable"/>
              <w:jc w:val="center"/>
              <w:rPr>
                <w:rFonts w:eastAsiaTheme="majorEastAsia"/>
              </w:rPr>
            </w:pPr>
            <w:r>
              <w:t>RR 0.58 (0.19 to 1.70)</w:t>
            </w:r>
          </w:p>
        </w:tc>
        <w:tc>
          <w:tcPr>
            <w:tcW w:w="1134" w:type="dxa"/>
          </w:tcPr>
          <w:p w14:paraId="29D381AE" w14:textId="2678C2A7" w:rsidR="007E430B" w:rsidRDefault="007E430B" w:rsidP="00570C28">
            <w:pPr>
              <w:pStyle w:val="RCTstable"/>
              <w:jc w:val="center"/>
            </w:pPr>
            <w:r>
              <w:t>2</w:t>
            </w:r>
          </w:p>
        </w:tc>
      </w:tr>
      <w:tr w:rsidR="0087779A" w:rsidRPr="00B87066" w14:paraId="2578C6F3" w14:textId="77777777" w:rsidTr="006B3B11">
        <w:tc>
          <w:tcPr>
            <w:tcW w:w="9504" w:type="dxa"/>
            <w:gridSpan w:val="4"/>
            <w:shd w:val="clear" w:color="auto" w:fill="D9E2F3" w:themeFill="accent1" w:themeFillTint="33"/>
          </w:tcPr>
          <w:p w14:paraId="79FACC33" w14:textId="797CD74F" w:rsidR="0087779A" w:rsidRPr="00B87066" w:rsidRDefault="0087779A" w:rsidP="00060764">
            <w:pPr>
              <w:pStyle w:val="RCTstable"/>
              <w:rPr>
                <w:i/>
              </w:rPr>
            </w:pPr>
            <w:r>
              <w:rPr>
                <w:i/>
              </w:rPr>
              <w:t xml:space="preserve">Macrosomia </w:t>
            </w:r>
          </w:p>
        </w:tc>
      </w:tr>
      <w:tr w:rsidR="0087779A" w:rsidRPr="00B87066" w14:paraId="3C331619" w14:textId="77777777" w:rsidTr="001975F2">
        <w:tc>
          <w:tcPr>
            <w:tcW w:w="2841" w:type="dxa"/>
            <w:tcBorders>
              <w:bottom w:val="single" w:sz="4" w:space="0" w:color="3B3474"/>
            </w:tcBorders>
            <w:shd w:val="clear" w:color="auto" w:fill="F2F2F2" w:themeFill="background1" w:themeFillShade="F2"/>
          </w:tcPr>
          <w:p w14:paraId="25752D06" w14:textId="77777777" w:rsidR="0087779A" w:rsidRPr="00B87066" w:rsidRDefault="0087779A" w:rsidP="006A3F9A">
            <w:pPr>
              <w:pStyle w:val="RCTstable"/>
            </w:pPr>
            <w:r w:rsidRPr="00B87066">
              <w:t>Current review</w:t>
            </w:r>
          </w:p>
        </w:tc>
        <w:tc>
          <w:tcPr>
            <w:tcW w:w="2547" w:type="dxa"/>
            <w:tcBorders>
              <w:bottom w:val="single" w:sz="4" w:space="0" w:color="3B3474"/>
            </w:tcBorders>
            <w:shd w:val="clear" w:color="auto" w:fill="F2F2F2" w:themeFill="background1" w:themeFillShade="F2"/>
          </w:tcPr>
          <w:p w14:paraId="1B4D035E" w14:textId="77777777" w:rsidR="0087779A" w:rsidRPr="00B87066" w:rsidRDefault="0087779A" w:rsidP="006A3F9A">
            <w:pPr>
              <w:pStyle w:val="RCTstable"/>
            </w:pPr>
            <w:r w:rsidRPr="00B87066">
              <w:t>Mixed BMIs</w:t>
            </w:r>
          </w:p>
        </w:tc>
        <w:tc>
          <w:tcPr>
            <w:tcW w:w="2982" w:type="dxa"/>
            <w:tcBorders>
              <w:bottom w:val="single" w:sz="4" w:space="0" w:color="3B3474"/>
            </w:tcBorders>
            <w:shd w:val="clear" w:color="auto" w:fill="F2F2F2" w:themeFill="background1" w:themeFillShade="F2"/>
          </w:tcPr>
          <w:p w14:paraId="7486EBDC" w14:textId="19C0189C" w:rsidR="0087779A" w:rsidRPr="0016710A" w:rsidRDefault="00060764" w:rsidP="006A3F9A">
            <w:pPr>
              <w:pStyle w:val="RCTstable"/>
              <w:jc w:val="center"/>
            </w:pPr>
            <w:r>
              <w:t>RR 0.97 (0.84 to 1.11)</w:t>
            </w:r>
          </w:p>
        </w:tc>
        <w:tc>
          <w:tcPr>
            <w:tcW w:w="1134" w:type="dxa"/>
            <w:tcBorders>
              <w:bottom w:val="single" w:sz="4" w:space="0" w:color="3B3474"/>
            </w:tcBorders>
            <w:shd w:val="clear" w:color="auto" w:fill="F2F2F2" w:themeFill="background1" w:themeFillShade="F2"/>
          </w:tcPr>
          <w:p w14:paraId="77135865" w14:textId="7EB5BF2E" w:rsidR="0087779A" w:rsidRPr="00B87066" w:rsidRDefault="003718D1" w:rsidP="006A3F9A">
            <w:pPr>
              <w:pStyle w:val="RCTstable"/>
              <w:jc w:val="center"/>
            </w:pPr>
            <w:r>
              <w:t>3</w:t>
            </w:r>
          </w:p>
        </w:tc>
      </w:tr>
      <w:tr w:rsidR="00321A32" w:rsidRPr="00B87066" w14:paraId="3199FCDD" w14:textId="77777777" w:rsidTr="001975F2">
        <w:tc>
          <w:tcPr>
            <w:tcW w:w="2841" w:type="dxa"/>
            <w:shd w:val="clear" w:color="auto" w:fill="auto"/>
          </w:tcPr>
          <w:p w14:paraId="34D26376" w14:textId="6DEE77B9" w:rsidR="00321A32" w:rsidRPr="00B87066" w:rsidRDefault="00321A32" w:rsidP="002747EA">
            <w:pPr>
              <w:pStyle w:val="RCTstable"/>
            </w:pPr>
            <w:r>
              <w:rPr>
                <w:noProof/>
              </w:rPr>
              <w:t>*Muktabhant et al 2015</w:t>
            </w:r>
            <w:r>
              <w:fldChar w:fldCharType="begin"/>
            </w:r>
            <w:r w:rsidR="002747EA">
              <w:instrText xml:space="preserve"> ADDIN EN.CITE &lt;EndNote&gt;&lt;Cite&gt;&lt;Author&gt;Muktabhant&lt;/Author&gt;&lt;Year&gt;2015&lt;/Year&gt;&lt;RecNum&gt;632&lt;/RecNum&gt;&lt;DisplayText&gt;&lt;style face="superscript" font="Trebuchet MS" size="9"&gt;417&lt;/style&gt;&lt;/DisplayText&gt;&lt;record&gt;&lt;rec-number&gt;632&lt;/rec-number&gt;&lt;foreign-keys&gt;&lt;key app="EN" db-id="exvasrfx2dtraoesasxp2szsxa2df502592x" timestamp="1540425405"&gt;632&lt;/key&gt;&lt;/foreign-keys&gt;&lt;ref-type name="Journal Article"&gt;17&lt;/ref-type&gt;&lt;contributors&gt;&lt;authors&gt;&lt;author&gt;Muktabhant, B.&lt;/author&gt;&lt;author&gt;Lawrie, T. A.&lt;/author&gt;&lt;author&gt;Lumbiganon, P.&lt;/author&gt;&lt;author&gt;Laopaiboon, M.&lt;/author&gt;&lt;/authors&gt;&lt;/contributors&gt;&lt;auth-address&gt;Department of Nutrition, Faculty of Public Health, Khon Kaen University, 123 Friendship Highway, Khon Kaen, Khon Kaen, Thailand, 40002.&lt;/auth-address&gt;&lt;titles&gt;&lt;title&gt;Diet or exercise, or both, for preventing excessive weight gain in pregnancy&lt;/title&gt;&lt;secondary-title&gt;Cochrane Database Syst Rev&lt;/secondary-title&gt;&lt;/titles&gt;&lt;periodical&gt;&lt;full-title&gt;Cochrane Database Syst Rev&lt;/full-title&gt;&lt;/periodical&gt;&lt;pages&gt;CD007145&lt;/pages&gt;&lt;number&gt;6&lt;/number&gt;&lt;edition&gt;2015/06/13&lt;/edition&gt;&lt;keywords&gt;&lt;keyword&gt;Counseling&lt;/keyword&gt;&lt;keyword&gt;*Diet&lt;/keyword&gt;&lt;keyword&gt;*Exercise&lt;/keyword&gt;&lt;keyword&gt;Female&lt;/keyword&gt;&lt;keyword&gt;Humans&lt;/keyword&gt;&lt;keyword&gt;Infant, Newborn&lt;/keyword&gt;&lt;keyword&gt;Overweight/complications/*prevention &amp;amp; control&lt;/keyword&gt;&lt;keyword&gt;Pregnancy&lt;/keyword&gt;&lt;keyword&gt;Pregnancy Complications/*prevention &amp;amp; control&lt;/keyword&gt;&lt;keyword&gt;Randomized Controlled Trials as Topic&lt;/keyword&gt;&lt;keyword&gt;*Weight Gain&lt;/keyword&gt;&lt;/keywords&gt;&lt;dates&gt;&lt;year&gt;2015&lt;/year&gt;&lt;pub-dates&gt;&lt;date&gt;Jun 15&lt;/date&gt;&lt;/pub-dates&gt;&lt;/dates&gt;&lt;isbn&gt;1469-493X (Electronic)&amp;#xD;1361-6137 (Linking)&lt;/isbn&gt;&lt;accession-num&gt;26068707&lt;/accession-num&gt;&lt;urls&gt;&lt;related-urls&gt;&lt;url&gt;https://www.ncbi.nlm.nih.gov/pubmed/26068707&lt;/url&gt;&lt;/related-urls&gt;&lt;/urls&gt;&lt;electronic-resource-num&gt;10.1002/14651858.CD007145.pub3&lt;/electronic-resource-num&gt;&lt;/record&gt;&lt;/Cite&gt;&lt;/EndNote&gt;</w:instrText>
            </w:r>
            <w:r>
              <w:fldChar w:fldCharType="separate"/>
            </w:r>
            <w:r w:rsidR="002747EA" w:rsidRPr="002747EA">
              <w:rPr>
                <w:noProof/>
                <w:sz w:val="18"/>
                <w:vertAlign w:val="superscript"/>
              </w:rPr>
              <w:t>417</w:t>
            </w:r>
            <w:r>
              <w:fldChar w:fldCharType="end"/>
            </w:r>
          </w:p>
        </w:tc>
        <w:tc>
          <w:tcPr>
            <w:tcW w:w="2547" w:type="dxa"/>
            <w:shd w:val="clear" w:color="auto" w:fill="auto"/>
          </w:tcPr>
          <w:p w14:paraId="063E7DC3" w14:textId="4955FF44" w:rsidR="00321A32" w:rsidRPr="00B87066" w:rsidRDefault="00321A32" w:rsidP="006A3F9A">
            <w:pPr>
              <w:pStyle w:val="RCTstable"/>
            </w:pPr>
            <w:r>
              <w:t>Mixed risk</w:t>
            </w:r>
          </w:p>
        </w:tc>
        <w:tc>
          <w:tcPr>
            <w:tcW w:w="2982" w:type="dxa"/>
            <w:shd w:val="clear" w:color="auto" w:fill="auto"/>
          </w:tcPr>
          <w:p w14:paraId="266B57CA" w14:textId="032EBC62" w:rsidR="00321A32" w:rsidRPr="00B87066" w:rsidRDefault="00321A32" w:rsidP="006A3F9A">
            <w:pPr>
              <w:pStyle w:val="RCTstable"/>
              <w:jc w:val="center"/>
            </w:pPr>
            <w:r>
              <w:t>RR 0.93 (0.75 to 1.17)</w:t>
            </w:r>
          </w:p>
        </w:tc>
        <w:tc>
          <w:tcPr>
            <w:tcW w:w="1134" w:type="dxa"/>
            <w:shd w:val="clear" w:color="auto" w:fill="auto"/>
          </w:tcPr>
          <w:p w14:paraId="7F13B1D4" w14:textId="14076E9A" w:rsidR="00321A32" w:rsidRPr="00B87066" w:rsidRDefault="00321A32" w:rsidP="006A3F9A">
            <w:pPr>
              <w:pStyle w:val="RCTstable"/>
              <w:jc w:val="center"/>
            </w:pPr>
            <w:r>
              <w:t>2</w:t>
            </w:r>
          </w:p>
        </w:tc>
      </w:tr>
      <w:tr w:rsidR="00321A32" w:rsidRPr="00B87066" w14:paraId="5868D8E7" w14:textId="77777777" w:rsidTr="001975F2">
        <w:tc>
          <w:tcPr>
            <w:tcW w:w="2841" w:type="dxa"/>
            <w:shd w:val="clear" w:color="auto" w:fill="auto"/>
          </w:tcPr>
          <w:p w14:paraId="7B868505" w14:textId="2F0E00E9" w:rsidR="00321A32" w:rsidRPr="00B87066" w:rsidRDefault="00321A32" w:rsidP="002747EA">
            <w:pPr>
              <w:pStyle w:val="RCTstable"/>
            </w:pPr>
            <w:r>
              <w:rPr>
                <w:noProof/>
              </w:rPr>
              <w:t>*Muktabhant et al 2015</w:t>
            </w:r>
            <w:r>
              <w:fldChar w:fldCharType="begin"/>
            </w:r>
            <w:r w:rsidR="002747EA">
              <w:instrText xml:space="preserve"> ADDIN EN.CITE &lt;EndNote&gt;&lt;Cite&gt;&lt;Author&gt;Muktabhant&lt;/Author&gt;&lt;Year&gt;2015&lt;/Year&gt;&lt;RecNum&gt;632&lt;/RecNum&gt;&lt;DisplayText&gt;&lt;style face="superscript" font="Trebuchet MS" size="9"&gt;417&lt;/style&gt;&lt;/DisplayText&gt;&lt;record&gt;&lt;rec-number&gt;632&lt;/rec-number&gt;&lt;foreign-keys&gt;&lt;key app="EN" db-id="exvasrfx2dtraoesasxp2szsxa2df502592x" timestamp="1540425405"&gt;632&lt;/key&gt;&lt;/foreign-keys&gt;&lt;ref-type name="Journal Article"&gt;17&lt;/ref-type&gt;&lt;contributors&gt;&lt;authors&gt;&lt;author&gt;Muktabhant, B.&lt;/author&gt;&lt;author&gt;Lawrie, T. A.&lt;/author&gt;&lt;author&gt;Lumbiganon, P.&lt;/author&gt;&lt;author&gt;Laopaiboon, M.&lt;/author&gt;&lt;/authors&gt;&lt;/contributors&gt;&lt;auth-address&gt;Department of Nutrition, Faculty of Public Health, Khon Kaen University, 123 Friendship Highway, Khon Kaen, Khon Kaen, Thailand, 40002.&lt;/auth-address&gt;&lt;titles&gt;&lt;title&gt;Diet or exercise, or both, for preventing excessive weight gain in pregnancy&lt;/title&gt;&lt;secondary-title&gt;Cochrane Database Syst Rev&lt;/secondary-title&gt;&lt;/titles&gt;&lt;periodical&gt;&lt;full-title&gt;Cochrane Database Syst Rev&lt;/full-title&gt;&lt;/periodical&gt;&lt;pages&gt;CD007145&lt;/pages&gt;&lt;number&gt;6&lt;/number&gt;&lt;edition&gt;2015/06/13&lt;/edition&gt;&lt;keywords&gt;&lt;keyword&gt;Counseling&lt;/keyword&gt;&lt;keyword&gt;*Diet&lt;/keyword&gt;&lt;keyword&gt;*Exercise&lt;/keyword&gt;&lt;keyword&gt;Female&lt;/keyword&gt;&lt;keyword&gt;Humans&lt;/keyword&gt;&lt;keyword&gt;Infant, Newborn&lt;/keyword&gt;&lt;keyword&gt;Overweight/complications/*prevention &amp;amp; control&lt;/keyword&gt;&lt;keyword&gt;Pregnancy&lt;/keyword&gt;&lt;keyword&gt;Pregnancy Complications/*prevention &amp;amp; control&lt;/keyword&gt;&lt;keyword&gt;Randomized Controlled Trials as Topic&lt;/keyword&gt;&lt;keyword&gt;*Weight Gain&lt;/keyword&gt;&lt;/keywords&gt;&lt;dates&gt;&lt;year&gt;2015&lt;/year&gt;&lt;pub-dates&gt;&lt;date&gt;Jun 15&lt;/date&gt;&lt;/pub-dates&gt;&lt;/dates&gt;&lt;isbn&gt;1469-493X (Electronic)&amp;#xD;1361-6137 (Linking)&lt;/isbn&gt;&lt;accession-num&gt;26068707&lt;/accession-num&gt;&lt;urls&gt;&lt;related-urls&gt;&lt;url&gt;https://www.ncbi.nlm.nih.gov/pubmed/26068707&lt;/url&gt;&lt;/related-urls&gt;&lt;/urls&gt;&lt;electronic-resource-num&gt;10.1002/14651858.CD007145.pub3&lt;/electronic-resource-num&gt;&lt;/record&gt;&lt;/Cite&gt;&lt;/EndNote&gt;</w:instrText>
            </w:r>
            <w:r>
              <w:fldChar w:fldCharType="separate"/>
            </w:r>
            <w:r w:rsidR="002747EA" w:rsidRPr="002747EA">
              <w:rPr>
                <w:noProof/>
                <w:sz w:val="18"/>
                <w:vertAlign w:val="superscript"/>
              </w:rPr>
              <w:t>417</w:t>
            </w:r>
            <w:r>
              <w:fldChar w:fldCharType="end"/>
            </w:r>
          </w:p>
        </w:tc>
        <w:tc>
          <w:tcPr>
            <w:tcW w:w="2547" w:type="dxa"/>
            <w:shd w:val="clear" w:color="auto" w:fill="auto"/>
          </w:tcPr>
          <w:p w14:paraId="72AA0FBE" w14:textId="7C2AB7A6" w:rsidR="00321A32" w:rsidRPr="00B87066" w:rsidRDefault="00321A32" w:rsidP="006A3F9A">
            <w:pPr>
              <w:pStyle w:val="RCTstable"/>
            </w:pPr>
            <w:r>
              <w:t>High risk</w:t>
            </w:r>
          </w:p>
        </w:tc>
        <w:tc>
          <w:tcPr>
            <w:tcW w:w="2982" w:type="dxa"/>
            <w:shd w:val="clear" w:color="auto" w:fill="auto"/>
          </w:tcPr>
          <w:p w14:paraId="012AE0D7" w14:textId="0DD453DE" w:rsidR="00321A32" w:rsidRPr="00B87066" w:rsidRDefault="00321A32" w:rsidP="006A3F9A">
            <w:pPr>
              <w:pStyle w:val="RCTstable"/>
              <w:jc w:val="center"/>
            </w:pPr>
            <w:r>
              <w:t>RR 2.47 (0.68 to 8.95)</w:t>
            </w:r>
          </w:p>
        </w:tc>
        <w:tc>
          <w:tcPr>
            <w:tcW w:w="1134" w:type="dxa"/>
            <w:shd w:val="clear" w:color="auto" w:fill="auto"/>
          </w:tcPr>
          <w:p w14:paraId="65005279" w14:textId="25A2292B" w:rsidR="00321A32" w:rsidRPr="00B87066" w:rsidRDefault="00321A32" w:rsidP="006A3F9A">
            <w:pPr>
              <w:pStyle w:val="RCTstable"/>
              <w:jc w:val="center"/>
            </w:pPr>
            <w:r>
              <w:t>2</w:t>
            </w:r>
          </w:p>
        </w:tc>
      </w:tr>
      <w:tr w:rsidR="001975F2" w:rsidRPr="00C12274" w14:paraId="77678008" w14:textId="77777777" w:rsidTr="006B3B11">
        <w:tc>
          <w:tcPr>
            <w:tcW w:w="2841" w:type="dxa"/>
            <w:tcBorders>
              <w:bottom w:val="single" w:sz="4" w:space="0" w:color="3B3474"/>
            </w:tcBorders>
          </w:tcPr>
          <w:p w14:paraId="4C1FB023" w14:textId="5DD061B0" w:rsidR="001975F2" w:rsidRDefault="001975F2" w:rsidP="002747EA">
            <w:pPr>
              <w:pStyle w:val="RCTstable"/>
              <w:rPr>
                <w:noProof/>
              </w:rPr>
            </w:pPr>
            <w:r>
              <w:rPr>
                <w:noProof/>
              </w:rPr>
              <w:t>*Tieu et al 2017</w:t>
            </w:r>
            <w:r w:rsidR="006A3F9A">
              <w:rPr>
                <w:noProof/>
              </w:rPr>
              <w:fldChar w:fldCharType="begin">
                <w:fldData xml:space="preserve">PEVuZE5vdGU+PENpdGU+PEF1dGhvcj5UaWV1PC9BdXRob3I+PFllYXI+MjAxNzwvWWVhcj48UmVj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</w:fldData>
              </w:fldChar>
            </w:r>
            <w:r w:rsidR="002747EA">
              <w:rPr>
                <w:noProof/>
              </w:rPr>
              <w:instrText xml:space="preserve"> ADDIN EN.CITE </w:instrText>
            </w:r>
            <w:r w:rsidR="002747EA">
              <w:rPr>
                <w:noProof/>
              </w:rPr>
              <w:fldChar w:fldCharType="begin">
                <w:fldData xml:space="preserve">PEVuZE5vdGU+PENpdGU+PEF1dGhvcj5UaWV1PC9BdXRob3I+PFllYXI+MjAxNzwvWWVhcj48UmVj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</w:fldData>
              </w:fldChar>
            </w:r>
            <w:r w:rsidR="002747EA">
              <w:rPr>
                <w:noProof/>
              </w:rPr>
              <w:instrText xml:space="preserve"> ADDIN EN.CITE.DATA </w:instrText>
            </w:r>
            <w:r w:rsidR="002747EA">
              <w:rPr>
                <w:noProof/>
              </w:rPr>
            </w:r>
            <w:r w:rsidR="002747EA">
              <w:rPr>
                <w:noProof/>
              </w:rPr>
              <w:fldChar w:fldCharType="end"/>
            </w:r>
            <w:r w:rsidR="006A3F9A">
              <w:rPr>
                <w:noProof/>
              </w:rPr>
            </w:r>
            <w:r w:rsidR="006A3F9A">
              <w:rPr>
                <w:noProof/>
              </w:rPr>
              <w:fldChar w:fldCharType="separate"/>
            </w:r>
            <w:r w:rsidR="002747EA" w:rsidRPr="002747EA">
              <w:rPr>
                <w:noProof/>
                <w:sz w:val="18"/>
                <w:vertAlign w:val="superscript"/>
              </w:rPr>
              <w:t>413</w:t>
            </w:r>
            <w:r w:rsidR="006A3F9A">
              <w:rPr>
                <w:noProof/>
              </w:rPr>
              <w:fldChar w:fldCharType="end"/>
            </w:r>
          </w:p>
        </w:tc>
        <w:tc>
          <w:tcPr>
            <w:tcW w:w="2547" w:type="dxa"/>
            <w:tcBorders>
              <w:bottom w:val="single" w:sz="4" w:space="0" w:color="3B3474"/>
            </w:tcBorders>
          </w:tcPr>
          <w:p w14:paraId="76B51DE8" w14:textId="77777777" w:rsidR="001975F2" w:rsidRDefault="001975F2" w:rsidP="006A3F9A">
            <w:pPr>
              <w:pStyle w:val="RCTstable"/>
              <w:rPr>
                <w:rFonts w:ascii="Helvetica" w:hAnsi="Helvetica"/>
              </w:rPr>
            </w:pPr>
            <w:r>
              <w:rPr>
                <w:rFonts w:ascii="Helvetica" w:hAnsi="Helvetica"/>
              </w:rPr>
              <w:t>Mixed BMIs</w:t>
            </w:r>
          </w:p>
        </w:tc>
        <w:tc>
          <w:tcPr>
            <w:tcW w:w="2982" w:type="dxa"/>
            <w:tcBorders>
              <w:bottom w:val="single" w:sz="4" w:space="0" w:color="3B3474"/>
            </w:tcBorders>
          </w:tcPr>
          <w:p w14:paraId="1D493C67" w14:textId="30E5F515" w:rsidR="001975F2" w:rsidRDefault="001975F2" w:rsidP="001975F2">
            <w:pPr>
              <w:pStyle w:val="RCTstable"/>
              <w:jc w:val="center"/>
            </w:pPr>
            <w:r>
              <w:t>RR 0.73 (0.49 to 1.09)</w:t>
            </w:r>
          </w:p>
        </w:tc>
        <w:tc>
          <w:tcPr>
            <w:tcW w:w="1134" w:type="dxa"/>
            <w:tcBorders>
              <w:bottom w:val="single" w:sz="4" w:space="0" w:color="3B3474"/>
            </w:tcBorders>
          </w:tcPr>
          <w:p w14:paraId="1D9EFD48" w14:textId="408DE2F0" w:rsidR="001975F2" w:rsidRDefault="001975F2" w:rsidP="006A3F9A">
            <w:pPr>
              <w:pStyle w:val="RCTstable"/>
              <w:jc w:val="center"/>
            </w:pPr>
            <w:r>
              <w:t>2</w:t>
            </w:r>
          </w:p>
        </w:tc>
      </w:tr>
      <w:tr w:rsidR="009A4588" w:rsidRPr="00B87066" w14:paraId="27930FF9" w14:textId="77777777" w:rsidTr="006B3B11">
        <w:tc>
          <w:tcPr>
            <w:tcW w:w="9504" w:type="dxa"/>
            <w:gridSpan w:val="4"/>
            <w:shd w:val="clear" w:color="auto" w:fill="D9E2F3" w:themeFill="accent1" w:themeFillTint="33"/>
          </w:tcPr>
          <w:p w14:paraId="74C79459" w14:textId="5A0BCA3C" w:rsidR="009A4588" w:rsidRPr="00B87066" w:rsidRDefault="009A4588" w:rsidP="006A3F9A">
            <w:pPr>
              <w:pStyle w:val="RCTstable"/>
              <w:rPr>
                <w:i/>
              </w:rPr>
            </w:pPr>
            <w:r>
              <w:rPr>
                <w:i/>
              </w:rPr>
              <w:t>Small for gestational age</w:t>
            </w:r>
          </w:p>
        </w:tc>
      </w:tr>
      <w:tr w:rsidR="009A4588" w:rsidRPr="00B87066" w14:paraId="0714F6C5" w14:textId="77777777" w:rsidTr="001975F2">
        <w:tc>
          <w:tcPr>
            <w:tcW w:w="2841" w:type="dxa"/>
            <w:tcBorders>
              <w:bottom w:val="single" w:sz="4" w:space="0" w:color="3B3474"/>
            </w:tcBorders>
            <w:shd w:val="clear" w:color="auto" w:fill="F2F2F2" w:themeFill="background1" w:themeFillShade="F2"/>
          </w:tcPr>
          <w:p w14:paraId="4FD87DD3" w14:textId="77777777" w:rsidR="009A4588" w:rsidRPr="00B87066" w:rsidRDefault="009A4588" w:rsidP="006A3F9A">
            <w:pPr>
              <w:pStyle w:val="RCTstable"/>
            </w:pPr>
            <w:r w:rsidRPr="00B87066">
              <w:t>Current review</w:t>
            </w:r>
          </w:p>
        </w:tc>
        <w:tc>
          <w:tcPr>
            <w:tcW w:w="2547" w:type="dxa"/>
            <w:tcBorders>
              <w:bottom w:val="single" w:sz="4" w:space="0" w:color="3B3474"/>
            </w:tcBorders>
            <w:shd w:val="clear" w:color="auto" w:fill="F2F2F2" w:themeFill="background1" w:themeFillShade="F2"/>
          </w:tcPr>
          <w:p w14:paraId="3F5FF499" w14:textId="77777777" w:rsidR="009A4588" w:rsidRPr="00B87066" w:rsidRDefault="009A4588" w:rsidP="006A3F9A">
            <w:pPr>
              <w:pStyle w:val="RCTstable"/>
            </w:pPr>
            <w:r w:rsidRPr="00B87066">
              <w:t>Mixed BMIs</w:t>
            </w:r>
          </w:p>
        </w:tc>
        <w:tc>
          <w:tcPr>
            <w:tcW w:w="2982" w:type="dxa"/>
            <w:tcBorders>
              <w:bottom w:val="single" w:sz="4" w:space="0" w:color="3B3474"/>
            </w:tcBorders>
            <w:shd w:val="clear" w:color="auto" w:fill="F2F2F2" w:themeFill="background1" w:themeFillShade="F2"/>
          </w:tcPr>
          <w:p w14:paraId="5F376F77" w14:textId="2BDA766D" w:rsidR="009A4588" w:rsidRPr="0016710A" w:rsidRDefault="00060764" w:rsidP="006A3F9A">
            <w:pPr>
              <w:pStyle w:val="RCTstable"/>
              <w:jc w:val="center"/>
            </w:pPr>
            <w:r>
              <w:t>RR 0.89 (0.35 to 2.25)</w:t>
            </w:r>
          </w:p>
        </w:tc>
        <w:tc>
          <w:tcPr>
            <w:tcW w:w="1134" w:type="dxa"/>
            <w:tcBorders>
              <w:bottom w:val="single" w:sz="4" w:space="0" w:color="3B3474"/>
            </w:tcBorders>
            <w:shd w:val="clear" w:color="auto" w:fill="F2F2F2" w:themeFill="background1" w:themeFillShade="F2"/>
          </w:tcPr>
          <w:p w14:paraId="6CBC18EC" w14:textId="76FE0797" w:rsidR="009A4588" w:rsidRPr="00B87066" w:rsidRDefault="00060764" w:rsidP="006A3F9A">
            <w:pPr>
              <w:pStyle w:val="RCTstable"/>
              <w:jc w:val="center"/>
            </w:pPr>
            <w:r>
              <w:t>1</w:t>
            </w:r>
          </w:p>
        </w:tc>
      </w:tr>
      <w:tr w:rsidR="009A4588" w:rsidRPr="00B87066" w14:paraId="69DB716A" w14:textId="77777777" w:rsidTr="001975F2">
        <w:tc>
          <w:tcPr>
            <w:tcW w:w="2841" w:type="dxa"/>
            <w:vMerge w:val="restart"/>
            <w:shd w:val="clear" w:color="auto" w:fill="auto"/>
          </w:tcPr>
          <w:p w14:paraId="0EEB37A7" w14:textId="2E7349FA" w:rsidR="009A4588" w:rsidRDefault="009A4588" w:rsidP="002747EA">
            <w:pPr>
              <w:pStyle w:val="RCTstable"/>
            </w:pPr>
            <w:r w:rsidRPr="00C12274">
              <w:rPr>
                <w:noProof/>
              </w:rPr>
              <w:t>International Weight Management in Pregnancy Collaborative</w:t>
            </w:r>
            <w:r>
              <w:rPr>
                <w:noProof/>
              </w:rPr>
              <w:t xml:space="preserve"> </w:t>
            </w:r>
            <w:r w:rsidRPr="00C12274">
              <w:rPr>
                <w:noProof/>
              </w:rPr>
              <w:t>2017</w:t>
            </w:r>
            <w:r>
              <w:rPr>
                <w:noProof/>
              </w:rPr>
              <w:fldChar w:fldCharType="begin">
                <w:fldData xml:space="preserve">PEVuZE5vdGU+PENpdGU+PEF1dGhvcj5JbnRlcm5hdGlvbmFsIFdlaWdodCBNYW5hZ2VtZW50IGlu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</w:fldData>
              </w:fldChar>
            </w:r>
            <w:r w:rsidR="002747EA">
              <w:rPr>
                <w:noProof/>
              </w:rPr>
              <w:instrText xml:space="preserve"> ADDIN EN.CITE </w:instrText>
            </w:r>
            <w:r w:rsidR="002747EA">
              <w:rPr>
                <w:noProof/>
              </w:rPr>
              <w:fldChar w:fldCharType="begin">
                <w:fldData xml:space="preserve">PEVuZE5vdGU+PENpdGU+PEF1dGhvcj5JbnRlcm5hdGlvbmFsIFdlaWdodCBNYW5hZ2VtZW50IGlu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</w:fldData>
              </w:fldChar>
            </w:r>
            <w:r w:rsidR="002747EA">
              <w:rPr>
                <w:noProof/>
              </w:rPr>
              <w:instrText xml:space="preserve"> ADDIN EN.CITE.DATA </w:instrText>
            </w:r>
            <w:r w:rsidR="002747EA">
              <w:rPr>
                <w:noProof/>
              </w:rPr>
            </w:r>
            <w:r w:rsidR="002747EA">
              <w:rPr>
                <w:noProof/>
              </w:rPr>
              <w:fldChar w:fldCharType="end"/>
            </w:r>
            <w:r>
              <w:rPr>
                <w:noProof/>
              </w:rPr>
            </w:r>
            <w:r>
              <w:rPr>
                <w:noProof/>
              </w:rPr>
              <w:fldChar w:fldCharType="separate"/>
            </w:r>
            <w:r w:rsidR="002747EA" w:rsidRPr="002747EA">
              <w:rPr>
                <w:noProof/>
                <w:sz w:val="18"/>
                <w:vertAlign w:val="superscript"/>
              </w:rPr>
              <w:t>415</w:t>
            </w:r>
            <w:r>
              <w:rPr>
                <w:noProof/>
              </w:rPr>
              <w:fldChar w:fldCharType="end"/>
            </w:r>
            <w:r w:rsidRPr="00C12274">
              <w:rPr>
                <w:noProof/>
              </w:rPr>
              <w:t xml:space="preserve"> </w:t>
            </w:r>
          </w:p>
        </w:tc>
        <w:tc>
          <w:tcPr>
            <w:tcW w:w="2547" w:type="dxa"/>
            <w:shd w:val="clear" w:color="auto" w:fill="auto"/>
          </w:tcPr>
          <w:p w14:paraId="70C2AACD" w14:textId="77777777" w:rsidR="009A4588" w:rsidRDefault="009A4588" w:rsidP="006A3F9A">
            <w:pPr>
              <w:pStyle w:val="RCTstable"/>
            </w:pPr>
            <w:r w:rsidRPr="00C12274">
              <w:rPr>
                <w:rFonts w:ascii="Helvetica" w:hAnsi="Helvetica"/>
              </w:rPr>
              <w:t>Mixed</w:t>
            </w:r>
            <w:r>
              <w:rPr>
                <w:rFonts w:ascii="Helvetica" w:hAnsi="Helvetica"/>
              </w:rPr>
              <w:t xml:space="preserve"> BMIs</w:t>
            </w:r>
            <w:r w:rsidRPr="00C12274">
              <w:rPr>
                <w:rFonts w:ascii="Helvetica" w:hAnsi="Helvetica"/>
              </w:rPr>
              <w:t>; IPD</w:t>
            </w:r>
          </w:p>
        </w:tc>
        <w:tc>
          <w:tcPr>
            <w:tcW w:w="2982" w:type="dxa"/>
            <w:shd w:val="clear" w:color="auto" w:fill="auto"/>
          </w:tcPr>
          <w:p w14:paraId="771F6FF5" w14:textId="3A820CDA" w:rsidR="009A4588" w:rsidRDefault="009A4588" w:rsidP="009A4588">
            <w:pPr>
              <w:pStyle w:val="RCTstable"/>
              <w:jc w:val="center"/>
            </w:pPr>
            <w:r>
              <w:t>OR 0.92 (0.45 to 1.88)</w:t>
            </w:r>
          </w:p>
        </w:tc>
        <w:tc>
          <w:tcPr>
            <w:tcW w:w="1134" w:type="dxa"/>
            <w:shd w:val="clear" w:color="auto" w:fill="auto"/>
          </w:tcPr>
          <w:p w14:paraId="0C170304" w14:textId="0FE46BB3" w:rsidR="009A4588" w:rsidRDefault="009A4588" w:rsidP="006A3F9A">
            <w:pPr>
              <w:pStyle w:val="RCTstable"/>
              <w:jc w:val="center"/>
            </w:pPr>
            <w:r>
              <w:t>4</w:t>
            </w:r>
          </w:p>
        </w:tc>
      </w:tr>
      <w:tr w:rsidR="009A4588" w:rsidRPr="00B87066" w14:paraId="3C854B80" w14:textId="77777777" w:rsidTr="001975F2">
        <w:tc>
          <w:tcPr>
            <w:tcW w:w="2841" w:type="dxa"/>
            <w:vMerge/>
            <w:shd w:val="clear" w:color="auto" w:fill="auto"/>
          </w:tcPr>
          <w:p w14:paraId="229ADBDB" w14:textId="77777777" w:rsidR="009A4588" w:rsidRDefault="009A4588" w:rsidP="006A3F9A">
            <w:pPr>
              <w:pStyle w:val="RCTstable"/>
            </w:pPr>
          </w:p>
        </w:tc>
        <w:tc>
          <w:tcPr>
            <w:tcW w:w="2547" w:type="dxa"/>
            <w:shd w:val="clear" w:color="auto" w:fill="auto"/>
          </w:tcPr>
          <w:p w14:paraId="29F12D10" w14:textId="77777777" w:rsidR="009A4588" w:rsidRDefault="009A4588" w:rsidP="006A3F9A">
            <w:pPr>
              <w:pStyle w:val="RCTstable"/>
            </w:pPr>
            <w:r w:rsidRPr="00C12274">
              <w:rPr>
                <w:rFonts w:ascii="Helvetica" w:hAnsi="Helvetica"/>
              </w:rPr>
              <w:t>Mixed</w:t>
            </w:r>
            <w:r>
              <w:rPr>
                <w:rFonts w:ascii="Helvetica" w:hAnsi="Helvetica"/>
              </w:rPr>
              <w:t xml:space="preserve"> BMIs</w:t>
            </w:r>
            <w:r w:rsidRPr="00C12274">
              <w:rPr>
                <w:rFonts w:ascii="Helvetica" w:hAnsi="Helvetica"/>
              </w:rPr>
              <w:t>; IPD and non-IPD</w:t>
            </w:r>
          </w:p>
        </w:tc>
        <w:tc>
          <w:tcPr>
            <w:tcW w:w="2982" w:type="dxa"/>
            <w:shd w:val="clear" w:color="auto" w:fill="auto"/>
          </w:tcPr>
          <w:p w14:paraId="245A83C0" w14:textId="24247E3E" w:rsidR="009A4588" w:rsidRDefault="009A4588" w:rsidP="009A4588">
            <w:pPr>
              <w:pStyle w:val="RCTstable"/>
              <w:jc w:val="center"/>
            </w:pPr>
            <w:r>
              <w:rPr>
                <w:rFonts w:eastAsiaTheme="majorEastAsia"/>
              </w:rPr>
              <w:t>OR 1.05 (0.62 to 1.77)</w:t>
            </w:r>
          </w:p>
        </w:tc>
        <w:tc>
          <w:tcPr>
            <w:tcW w:w="1134" w:type="dxa"/>
            <w:shd w:val="clear" w:color="auto" w:fill="auto"/>
          </w:tcPr>
          <w:p w14:paraId="3F7D146C" w14:textId="0EC627FD" w:rsidR="009A4588" w:rsidRDefault="009A4588" w:rsidP="006A3F9A">
            <w:pPr>
              <w:pStyle w:val="RCTstable"/>
              <w:jc w:val="center"/>
            </w:pPr>
            <w:r>
              <w:t>6</w:t>
            </w:r>
          </w:p>
        </w:tc>
      </w:tr>
      <w:tr w:rsidR="00FF7AFA" w:rsidRPr="00C12274" w14:paraId="78B62069" w14:textId="77777777" w:rsidTr="001975F2">
        <w:tc>
          <w:tcPr>
            <w:tcW w:w="2841" w:type="dxa"/>
          </w:tcPr>
          <w:p w14:paraId="42B29916" w14:textId="3B38AFFA" w:rsidR="00FF7AFA" w:rsidRPr="00C12274" w:rsidRDefault="00FF7AFA" w:rsidP="002747EA">
            <w:pPr>
              <w:pStyle w:val="RCTstable"/>
              <w:rPr>
                <w:noProof/>
              </w:rPr>
            </w:pPr>
            <w:r w:rsidRPr="00C12274">
              <w:rPr>
                <w:noProof/>
              </w:rPr>
              <w:t>Thangaratinam et al 2012a</w:t>
            </w:r>
            <w:r>
              <w:rPr>
                <w:noProof/>
              </w:rPr>
              <w:fldChar w:fldCharType="begin">
                <w:fldData xml:space="preserve">PEVuZE5vdGU+PENpdGU+PEF1dGhvcj5UaGFuZ2FyYXRpbmFtPC9BdXRob3I+PFllYXI+MjAxMjwv
WWVhcj48UmVjTnVtPjYzMDwvUmVjTnVtPjxEaXNwbGF5VGV4dD48c3R5bGUgZmFjZT0ic3VwZXJz
Y3JpcHQiIGZvbnQ9IlRyZWJ1Y2hldCBNUyIgc2l6ZT0iOSI+NDExPC9zdHlsZT48L0Rpc3BsYXlU
ZXh0PjxyZWNvcmQ+PHJlYy1udW1iZXI+NjMwPC9yZWMtbnVtYmVyPjxmb3JlaWduLWtleXM+PGtl
eSBhcHA9IkVOIiBkYi1pZD0iZXh2YXNyZngyZHRyYW9lc2FzeHAyc3pzeGEyZGY1MDI1OTJ4IiB0
aW1lc3RhbXA9IjE1NDA0MjUzNDQiPjYzMD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EdWRhLCBX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</w:fldData>
              </w:fldChar>
            </w:r>
            <w:r w:rsidR="002747EA">
              <w:rPr>
                <w:noProof/>
              </w:rPr>
              <w:instrText xml:space="preserve"> ADDIN EN.CITE </w:instrText>
            </w:r>
            <w:r w:rsidR="002747EA">
              <w:rPr>
                <w:noProof/>
              </w:rPr>
              <w:fldChar w:fldCharType="begin">
                <w:fldData xml:space="preserve">PEVuZE5vdGU+PENpdGU+PEF1dGhvcj5UaGFuZ2FyYXRpbmFtPC9BdXRob3I+PFllYXI+MjAxMjwv
WWVhcj48UmVjTnVtPjYzMDwvUmVjTnVtPjxEaXNwbGF5VGV4dD48c3R5bGUgZmFjZT0ic3VwZXJz
Y3JpcHQiIGZvbnQ9IlRyZWJ1Y2hldCBNUyIgc2l6ZT0iOSI+NDExPC9zdHlsZT48L0Rpc3BsYXlU
ZXh0PjxyZWNvcmQ+PHJlYy1udW1iZXI+NjMwPC9yZWMtbnVtYmVyPjxmb3JlaWduLWtleXM+PGtl
eSBhcHA9IkVOIiBkYi1pZD0iZXh2YXNyZngyZHRyYW9lc2FzeHAyc3pzeGEyZGY1MDI1OTJ4IiB0
aW1lc3RhbXA9IjE1NDA0MjUzNDQiPjYzMD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EdWRhLCBX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</w:fldData>
              </w:fldChar>
            </w:r>
            <w:r w:rsidR="002747EA">
              <w:rPr>
                <w:noProof/>
              </w:rPr>
              <w:instrText xml:space="preserve"> ADDIN EN.CITE.DATA </w:instrText>
            </w:r>
            <w:r w:rsidR="002747EA">
              <w:rPr>
                <w:noProof/>
              </w:rPr>
            </w:r>
            <w:r w:rsidR="002747EA">
              <w:rPr>
                <w:noProof/>
              </w:rPr>
              <w:fldChar w:fldCharType="end"/>
            </w:r>
            <w:r>
              <w:rPr>
                <w:noProof/>
              </w:rPr>
            </w:r>
            <w:r>
              <w:rPr>
                <w:noProof/>
              </w:rPr>
              <w:fldChar w:fldCharType="separate"/>
            </w:r>
            <w:r w:rsidR="002747EA" w:rsidRPr="002747EA">
              <w:rPr>
                <w:noProof/>
                <w:sz w:val="18"/>
                <w:vertAlign w:val="superscript"/>
              </w:rPr>
              <w:t>411</w:t>
            </w:r>
            <w:r>
              <w:rPr>
                <w:noProof/>
              </w:rPr>
              <w:fldChar w:fldCharType="end"/>
            </w:r>
          </w:p>
        </w:tc>
        <w:tc>
          <w:tcPr>
            <w:tcW w:w="2547" w:type="dxa"/>
          </w:tcPr>
          <w:p w14:paraId="58A7B177" w14:textId="77777777" w:rsidR="00FF7AFA" w:rsidRPr="00C12274" w:rsidRDefault="00FF7AFA" w:rsidP="006A3F9A">
            <w:pPr>
              <w:pStyle w:val="RCTstable"/>
              <w:rPr>
                <w:rFonts w:ascii="Helvetica" w:hAnsi="Helvetica"/>
              </w:rPr>
            </w:pPr>
            <w:r>
              <w:rPr>
                <w:rFonts w:ascii="Helvetica" w:hAnsi="Helvetica"/>
              </w:rPr>
              <w:t>Mixed BMIs</w:t>
            </w:r>
          </w:p>
        </w:tc>
        <w:tc>
          <w:tcPr>
            <w:tcW w:w="2982" w:type="dxa"/>
          </w:tcPr>
          <w:p w14:paraId="344FFF38" w14:textId="55B28CD6" w:rsidR="00FF7AFA" w:rsidRPr="00BE0624" w:rsidRDefault="00FF7AFA" w:rsidP="006A3F9A">
            <w:pPr>
              <w:pStyle w:val="RCTstable"/>
              <w:jc w:val="center"/>
            </w:pPr>
            <w:r>
              <w:t>RR 1.02 (0.75 to 1.37)</w:t>
            </w:r>
          </w:p>
        </w:tc>
        <w:tc>
          <w:tcPr>
            <w:tcW w:w="1134" w:type="dxa"/>
          </w:tcPr>
          <w:p w14:paraId="7BFECAC7" w14:textId="34C86675" w:rsidR="00FF7AFA" w:rsidRPr="00BE0624" w:rsidRDefault="00FF7AFA" w:rsidP="006A3F9A">
            <w:pPr>
              <w:pStyle w:val="RCTstable"/>
              <w:jc w:val="center"/>
            </w:pPr>
            <w:r>
              <w:t>3</w:t>
            </w:r>
          </w:p>
        </w:tc>
      </w:tr>
      <w:tr w:rsidR="00384A02" w:rsidRPr="00B87066" w14:paraId="64A65446" w14:textId="77777777" w:rsidTr="001975F2">
        <w:tc>
          <w:tcPr>
            <w:tcW w:w="2841" w:type="dxa"/>
            <w:shd w:val="clear" w:color="auto" w:fill="auto"/>
          </w:tcPr>
          <w:p w14:paraId="5921D3DC" w14:textId="166EB877" w:rsidR="00384A02" w:rsidRPr="00C12274" w:rsidRDefault="00384A02" w:rsidP="002747EA">
            <w:pPr>
              <w:pStyle w:val="RCTstable"/>
              <w:rPr>
                <w:noProof/>
              </w:rPr>
            </w:pPr>
            <w:r w:rsidRPr="00916B76">
              <w:t>Thangaratinam</w:t>
            </w:r>
            <w:r>
              <w:t xml:space="preserve"> et al 2012b</w:t>
            </w:r>
            <w:r>
              <w:fldChar w:fldCharType="begin">
                <w:fldData xml:space="preserve">PEVuZE5vdGU+PENpdGU+PEF1dGhvcj5UaGFuZ2FyYXRpbmFtPC9BdXRob3I+PFllYXI+MjAxMjwv
WWVhcj48UmVjTnVtPjYzMTwvUmVjTnVtPjxEaXNwbGF5VGV4dD48c3R5bGUgZmFjZT0ic3VwZXJz
Y3JpcHQiIGZvbnQ9IlRyZWJ1Y2hldCBNUyIgc2l6ZT0iOSI+NDEyPC9zdHlsZT48L0Rpc3BsYXlU
ZXh0PjxyZWNvcmQ+PHJlYy1udW1iZXI+NjMxPC9yZWMtbnVtYmVyPjxmb3JlaWduLWtleXM+PGtl
eSBhcHA9IkVOIiBkYi1pZD0iZXh2YXNyZngyZHRyYW9lc2FzeHAyc3pzeGEyZGY1MDI1OTJ4IiB0
aW1lc3RhbXA9IjE1NDA0MjUzNDQiPjYzMT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Sb3NlYm9v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==
</w:fldData>
              </w:fldChar>
            </w:r>
            <w:r w:rsidR="002747EA">
              <w:instrText xml:space="preserve"> ADDIN EN.CITE </w:instrText>
            </w:r>
            <w:r w:rsidR="002747EA">
              <w:fldChar w:fldCharType="begin">
                <w:fldData xml:space="preserve">PEVuZE5vdGU+PENpdGU+PEF1dGhvcj5UaGFuZ2FyYXRpbmFtPC9BdXRob3I+PFllYXI+MjAxMjwv
WWVhcj48UmVjTnVtPjYzMTwvUmVjTnVtPjxEaXNwbGF5VGV4dD48c3R5bGUgZmFjZT0ic3VwZXJz
Y3JpcHQiIGZvbnQ9IlRyZWJ1Y2hldCBNUyIgc2l6ZT0iOSI+NDEyPC9zdHlsZT48L0Rpc3BsYXlU
ZXh0PjxyZWNvcmQ+PHJlYy1udW1iZXI+NjMxPC9yZWMtbnVtYmVyPjxmb3JlaWduLWtleXM+PGtl
eSBhcHA9IkVOIiBkYi1pZD0iZXh2YXNyZngyZHRyYW9lc2FzeHAyc3pzeGEyZGY1MDI1OTJ4IiB0
aW1lc3RhbXA9IjE1NDA0MjUzNDQiPjYzMT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Sb3NlYm9v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==
</w:fldData>
              </w:fldChar>
            </w:r>
            <w:r w:rsidR="002747EA">
              <w:instrText xml:space="preserve"> ADDIN EN.CITE.DATA </w:instrText>
            </w:r>
            <w:r w:rsidR="002747EA">
              <w:fldChar w:fldCharType="end"/>
            </w:r>
            <w:r>
              <w:fldChar w:fldCharType="separate"/>
            </w:r>
            <w:r w:rsidR="002747EA" w:rsidRPr="002747EA">
              <w:rPr>
                <w:noProof/>
                <w:sz w:val="18"/>
                <w:vertAlign w:val="superscript"/>
              </w:rPr>
              <w:t>412</w:t>
            </w:r>
            <w:r>
              <w:fldChar w:fldCharType="end"/>
            </w:r>
          </w:p>
        </w:tc>
        <w:tc>
          <w:tcPr>
            <w:tcW w:w="2547" w:type="dxa"/>
            <w:shd w:val="clear" w:color="auto" w:fill="auto"/>
          </w:tcPr>
          <w:p w14:paraId="01C9958A" w14:textId="77777777" w:rsidR="00384A02" w:rsidRPr="00C12274" w:rsidRDefault="00384A02" w:rsidP="006A3F9A">
            <w:pPr>
              <w:pStyle w:val="RCTstable"/>
            </w:pPr>
            <w:r>
              <w:t>Mixed BMIs</w:t>
            </w:r>
          </w:p>
        </w:tc>
        <w:tc>
          <w:tcPr>
            <w:tcW w:w="2982" w:type="dxa"/>
            <w:shd w:val="clear" w:color="auto" w:fill="auto"/>
          </w:tcPr>
          <w:p w14:paraId="2D7A70DA" w14:textId="68EF4E09" w:rsidR="00384A02" w:rsidRDefault="00384A02" w:rsidP="00384A02">
            <w:pPr>
              <w:pStyle w:val="RCTstable"/>
              <w:jc w:val="center"/>
            </w:pPr>
            <w:r>
              <w:t>RR 1.02 (0.75 to 1.37)</w:t>
            </w:r>
          </w:p>
        </w:tc>
        <w:tc>
          <w:tcPr>
            <w:tcW w:w="1134" w:type="dxa"/>
            <w:shd w:val="clear" w:color="auto" w:fill="auto"/>
          </w:tcPr>
          <w:p w14:paraId="4D482AFF" w14:textId="52A0EB28" w:rsidR="00384A02" w:rsidRDefault="00384A02" w:rsidP="006A3F9A">
            <w:pPr>
              <w:pStyle w:val="RCTstable"/>
              <w:jc w:val="center"/>
            </w:pPr>
            <w:r>
              <w:t>3</w:t>
            </w:r>
          </w:p>
        </w:tc>
      </w:tr>
      <w:tr w:rsidR="001975F2" w:rsidRPr="00C12274" w14:paraId="3E4F8DD2" w14:textId="77777777" w:rsidTr="006A3F9A">
        <w:tc>
          <w:tcPr>
            <w:tcW w:w="2841" w:type="dxa"/>
          </w:tcPr>
          <w:p w14:paraId="54D176E0" w14:textId="53279F15" w:rsidR="001975F2" w:rsidRDefault="001975F2" w:rsidP="002747EA">
            <w:pPr>
              <w:pStyle w:val="RCTstable"/>
              <w:rPr>
                <w:noProof/>
              </w:rPr>
            </w:pPr>
            <w:r>
              <w:rPr>
                <w:noProof/>
              </w:rPr>
              <w:t>*Tieu et al 2017</w:t>
            </w:r>
            <w:r w:rsidR="006A3F9A">
              <w:rPr>
                <w:noProof/>
              </w:rPr>
              <w:fldChar w:fldCharType="begin">
                <w:fldData xml:space="preserve">PEVuZE5vdGU+PENpdGU+PEF1dGhvcj5UaWV1PC9BdXRob3I+PFllYXI+MjAxNzwvWWVhcj48UmVj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</w:fldData>
              </w:fldChar>
            </w:r>
            <w:r w:rsidR="002747EA">
              <w:rPr>
                <w:noProof/>
              </w:rPr>
              <w:instrText xml:space="preserve"> ADDIN EN.CITE </w:instrText>
            </w:r>
            <w:r w:rsidR="002747EA">
              <w:rPr>
                <w:noProof/>
              </w:rPr>
              <w:fldChar w:fldCharType="begin">
                <w:fldData xml:space="preserve">PEVuZE5vdGU+PENpdGU+PEF1dGhvcj5UaWV1PC9BdXRob3I+PFllYXI+MjAxNzwvWWVhcj48UmVj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</w:fldData>
              </w:fldChar>
            </w:r>
            <w:r w:rsidR="002747EA">
              <w:rPr>
                <w:noProof/>
              </w:rPr>
              <w:instrText xml:space="preserve"> ADDIN EN.CITE.DATA </w:instrText>
            </w:r>
            <w:r w:rsidR="002747EA">
              <w:rPr>
                <w:noProof/>
              </w:rPr>
            </w:r>
            <w:r w:rsidR="002747EA">
              <w:rPr>
                <w:noProof/>
              </w:rPr>
              <w:fldChar w:fldCharType="end"/>
            </w:r>
            <w:r w:rsidR="006A3F9A">
              <w:rPr>
                <w:noProof/>
              </w:rPr>
            </w:r>
            <w:r w:rsidR="006A3F9A">
              <w:rPr>
                <w:noProof/>
              </w:rPr>
              <w:fldChar w:fldCharType="separate"/>
            </w:r>
            <w:r w:rsidR="002747EA" w:rsidRPr="002747EA">
              <w:rPr>
                <w:noProof/>
                <w:sz w:val="18"/>
                <w:vertAlign w:val="superscript"/>
              </w:rPr>
              <w:t>413</w:t>
            </w:r>
            <w:r w:rsidR="006A3F9A">
              <w:rPr>
                <w:noProof/>
              </w:rPr>
              <w:fldChar w:fldCharType="end"/>
            </w:r>
          </w:p>
        </w:tc>
        <w:tc>
          <w:tcPr>
            <w:tcW w:w="2547" w:type="dxa"/>
          </w:tcPr>
          <w:p w14:paraId="02CA62C5" w14:textId="77777777" w:rsidR="001975F2" w:rsidRDefault="001975F2" w:rsidP="006A3F9A">
            <w:pPr>
              <w:pStyle w:val="RCTstable"/>
              <w:rPr>
                <w:rFonts w:ascii="Helvetica" w:hAnsi="Helvetica"/>
              </w:rPr>
            </w:pPr>
            <w:r>
              <w:rPr>
                <w:rFonts w:ascii="Helvetica" w:hAnsi="Helvetica"/>
              </w:rPr>
              <w:t>Mixed BMIs</w:t>
            </w:r>
          </w:p>
        </w:tc>
        <w:tc>
          <w:tcPr>
            <w:tcW w:w="2982" w:type="dxa"/>
          </w:tcPr>
          <w:p w14:paraId="293BC88E" w14:textId="69703C73" w:rsidR="001975F2" w:rsidRDefault="001975F2" w:rsidP="001975F2">
            <w:pPr>
              <w:pStyle w:val="RCTstable"/>
              <w:jc w:val="center"/>
            </w:pPr>
            <w:r>
              <w:t>RR 0.88 (0.53 to 1.45)</w:t>
            </w:r>
          </w:p>
        </w:tc>
        <w:tc>
          <w:tcPr>
            <w:tcW w:w="1134" w:type="dxa"/>
          </w:tcPr>
          <w:p w14:paraId="7589B0C6" w14:textId="53FE0304" w:rsidR="001975F2" w:rsidRDefault="006A3F9A" w:rsidP="006A3F9A">
            <w:pPr>
              <w:pStyle w:val="RCTstable"/>
              <w:jc w:val="center"/>
            </w:pPr>
            <w:r>
              <w:t>3</w:t>
            </w:r>
          </w:p>
        </w:tc>
      </w:tr>
      <w:tr w:rsidR="009A4588" w:rsidRPr="00B87066" w14:paraId="6F2DBC3C" w14:textId="77777777" w:rsidTr="006B3B11">
        <w:tc>
          <w:tcPr>
            <w:tcW w:w="9504" w:type="dxa"/>
            <w:gridSpan w:val="4"/>
            <w:shd w:val="clear" w:color="auto" w:fill="D9E2F3" w:themeFill="accent1" w:themeFillTint="33"/>
          </w:tcPr>
          <w:p w14:paraId="7BB523DC" w14:textId="18FAB387" w:rsidR="009A4588" w:rsidRPr="00B87066" w:rsidRDefault="009A4588" w:rsidP="006A3F9A">
            <w:pPr>
              <w:pStyle w:val="RCTstable"/>
              <w:rPr>
                <w:i/>
              </w:rPr>
            </w:pPr>
            <w:r>
              <w:rPr>
                <w:i/>
              </w:rPr>
              <w:t>Large for gestational age</w:t>
            </w:r>
          </w:p>
        </w:tc>
      </w:tr>
      <w:tr w:rsidR="00060764" w:rsidRPr="00B87066" w14:paraId="0738E777" w14:textId="77777777" w:rsidTr="001048CC">
        <w:tc>
          <w:tcPr>
            <w:tcW w:w="2841" w:type="dxa"/>
            <w:tcBorders>
              <w:bottom w:val="single" w:sz="4" w:space="0" w:color="3B3474"/>
            </w:tcBorders>
            <w:shd w:val="clear" w:color="auto" w:fill="F2F2F2" w:themeFill="background1" w:themeFillShade="F2"/>
          </w:tcPr>
          <w:p w14:paraId="13FD0997" w14:textId="77777777" w:rsidR="00060764" w:rsidRPr="00B87066" w:rsidRDefault="00060764" w:rsidP="001048CC">
            <w:pPr>
              <w:pStyle w:val="RCTstable"/>
            </w:pPr>
            <w:r w:rsidRPr="00B87066">
              <w:t>Current review</w:t>
            </w:r>
          </w:p>
        </w:tc>
        <w:tc>
          <w:tcPr>
            <w:tcW w:w="2547" w:type="dxa"/>
            <w:tcBorders>
              <w:bottom w:val="single" w:sz="4" w:space="0" w:color="3B3474"/>
            </w:tcBorders>
            <w:shd w:val="clear" w:color="auto" w:fill="F2F2F2" w:themeFill="background1" w:themeFillShade="F2"/>
          </w:tcPr>
          <w:p w14:paraId="6D65955C" w14:textId="77777777" w:rsidR="00060764" w:rsidRPr="00B87066" w:rsidRDefault="00060764" w:rsidP="001048CC">
            <w:pPr>
              <w:pStyle w:val="RCTstable"/>
            </w:pPr>
            <w:r w:rsidRPr="00B87066">
              <w:t>Mixed BMIs</w:t>
            </w:r>
          </w:p>
        </w:tc>
        <w:tc>
          <w:tcPr>
            <w:tcW w:w="2982" w:type="dxa"/>
            <w:tcBorders>
              <w:bottom w:val="single" w:sz="4" w:space="0" w:color="3B3474"/>
            </w:tcBorders>
            <w:shd w:val="clear" w:color="auto" w:fill="F2F2F2" w:themeFill="background1" w:themeFillShade="F2"/>
          </w:tcPr>
          <w:p w14:paraId="6D1FCA67" w14:textId="77777777" w:rsidR="00060764" w:rsidRPr="0016710A" w:rsidRDefault="00060764" w:rsidP="001048CC">
            <w:pPr>
              <w:pStyle w:val="RCTstable"/>
              <w:jc w:val="center"/>
            </w:pPr>
            <w:r>
              <w:t>RR 0.89 (0.35 to 2.25)</w:t>
            </w:r>
          </w:p>
        </w:tc>
        <w:tc>
          <w:tcPr>
            <w:tcW w:w="1134" w:type="dxa"/>
            <w:tcBorders>
              <w:bottom w:val="single" w:sz="4" w:space="0" w:color="3B3474"/>
            </w:tcBorders>
            <w:shd w:val="clear" w:color="auto" w:fill="F2F2F2" w:themeFill="background1" w:themeFillShade="F2"/>
          </w:tcPr>
          <w:p w14:paraId="77A4C57B" w14:textId="77777777" w:rsidR="00060764" w:rsidRPr="00B87066" w:rsidRDefault="00060764" w:rsidP="001048CC">
            <w:pPr>
              <w:pStyle w:val="RCTstable"/>
              <w:jc w:val="center"/>
            </w:pPr>
            <w:r>
              <w:t>1</w:t>
            </w:r>
          </w:p>
        </w:tc>
      </w:tr>
      <w:tr w:rsidR="003A4866" w:rsidRPr="00B87066" w14:paraId="5459F03A" w14:textId="77777777" w:rsidTr="001048CC">
        <w:tc>
          <w:tcPr>
            <w:tcW w:w="2841" w:type="dxa"/>
            <w:tcBorders>
              <w:bottom w:val="single" w:sz="4" w:space="0" w:color="3B3474"/>
            </w:tcBorders>
            <w:shd w:val="clear" w:color="auto" w:fill="auto"/>
          </w:tcPr>
          <w:p w14:paraId="4F5C9369" w14:textId="7BE94C86" w:rsidR="003A4866" w:rsidRDefault="003A4866" w:rsidP="002747EA">
            <w:pPr>
              <w:pStyle w:val="RCTstable"/>
            </w:pPr>
            <w:r>
              <w:t>*Zhang et al 2018</w:t>
            </w:r>
            <w:r>
              <w:fldChar w:fldCharType="begin">
                <w:fldData xml:space="preserve">PEVuZE5vdGU+PENpdGU+PEF1dGhvcj5aaGFuZzwvQXV0aG9yPjxZZWFyPjIwMTg8L1llYXI+PFJl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</w:fldData>
              </w:fldChar>
            </w:r>
            <w:r w:rsidR="002747EA">
              <w:instrText xml:space="preserve"> ADDIN EN.CITE </w:instrText>
            </w:r>
            <w:r w:rsidR="002747EA">
              <w:fldChar w:fldCharType="begin">
                <w:fldData xml:space="preserve">PEVuZE5vdGU+PENpdGU+PEF1dGhvcj5aaGFuZzwvQXV0aG9yPjxZZWFyPjIwMTg8L1llYXI+PFJl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</w:fldData>
              </w:fldChar>
            </w:r>
            <w:r w:rsidR="002747EA">
              <w:instrText xml:space="preserve"> ADDIN EN.CITE.DATA </w:instrText>
            </w:r>
            <w:r w:rsidR="002747EA">
              <w:fldChar w:fldCharType="end"/>
            </w:r>
            <w:r>
              <w:fldChar w:fldCharType="separate"/>
            </w:r>
            <w:r w:rsidR="002747EA" w:rsidRPr="002747EA">
              <w:rPr>
                <w:noProof/>
                <w:sz w:val="18"/>
                <w:vertAlign w:val="superscript"/>
              </w:rPr>
              <w:t>408</w:t>
            </w:r>
            <w:r>
              <w:fldChar w:fldCharType="end"/>
            </w:r>
          </w:p>
        </w:tc>
        <w:tc>
          <w:tcPr>
            <w:tcW w:w="2547" w:type="dxa"/>
            <w:tcBorders>
              <w:bottom w:val="single" w:sz="4" w:space="0" w:color="3B3474"/>
            </w:tcBorders>
            <w:shd w:val="clear" w:color="auto" w:fill="auto"/>
          </w:tcPr>
          <w:p w14:paraId="2D901017" w14:textId="03CCDC6A" w:rsidR="003A4866" w:rsidRDefault="004402A5" w:rsidP="001048CC">
            <w:pPr>
              <w:pStyle w:val="RCTstable"/>
            </w:pPr>
            <w:r>
              <w:t>Mixed BMIs</w:t>
            </w:r>
          </w:p>
        </w:tc>
        <w:tc>
          <w:tcPr>
            <w:tcW w:w="2982" w:type="dxa"/>
            <w:tcBorders>
              <w:bottom w:val="single" w:sz="4" w:space="0" w:color="3B3474"/>
            </w:tcBorders>
            <w:shd w:val="clear" w:color="auto" w:fill="auto"/>
          </w:tcPr>
          <w:p w14:paraId="0AC6203F" w14:textId="55D33CB9" w:rsidR="003A4866" w:rsidRDefault="003A4866" w:rsidP="001048CC">
            <w:pPr>
              <w:pStyle w:val="RCTstable"/>
              <w:jc w:val="center"/>
            </w:pPr>
            <w:r>
              <w:t>RR 0.52 (0.31 to 0.89)</w:t>
            </w:r>
          </w:p>
        </w:tc>
        <w:tc>
          <w:tcPr>
            <w:tcW w:w="1134" w:type="dxa"/>
            <w:tcBorders>
              <w:bottom w:val="single" w:sz="4" w:space="0" w:color="3B3474"/>
            </w:tcBorders>
            <w:shd w:val="clear" w:color="auto" w:fill="auto"/>
          </w:tcPr>
          <w:p w14:paraId="6DCFB4DA" w14:textId="5AEE5201" w:rsidR="003A4866" w:rsidRDefault="004402A5" w:rsidP="001048CC">
            <w:pPr>
              <w:pStyle w:val="RCTstable"/>
              <w:jc w:val="center"/>
            </w:pPr>
            <w:r>
              <w:t>8</w:t>
            </w:r>
          </w:p>
        </w:tc>
      </w:tr>
      <w:tr w:rsidR="00060764" w:rsidRPr="00B87066" w14:paraId="4CBD4907" w14:textId="77777777" w:rsidTr="001048CC">
        <w:tc>
          <w:tcPr>
            <w:tcW w:w="2841" w:type="dxa"/>
            <w:tcBorders>
              <w:bottom w:val="single" w:sz="4" w:space="0" w:color="3B3474"/>
            </w:tcBorders>
            <w:shd w:val="clear" w:color="auto" w:fill="auto"/>
          </w:tcPr>
          <w:p w14:paraId="2D146360" w14:textId="4CCA2EED" w:rsidR="00060764" w:rsidRPr="00B87066" w:rsidRDefault="00060764" w:rsidP="002747EA">
            <w:pPr>
              <w:pStyle w:val="RCTstable"/>
            </w:pPr>
            <w:r>
              <w:t>*Oostdam et al 2011</w:t>
            </w:r>
            <w:r>
              <w:fldChar w:fldCharType="begin"/>
            </w:r>
            <w:r w:rsidR="002747EA">
              <w:instrText xml:space="preserve"> ADDIN EN.CITE &lt;EndNote&gt;&lt;Cite&gt;&lt;Author&gt;Oostdam&lt;/Author&gt;&lt;Year&gt;2011&lt;/Year&gt;&lt;RecNum&gt;1187&lt;/RecNum&gt;&lt;DisplayText&gt;&lt;style face="superscript" font="Trebuchet MS" size="9"&gt;424&lt;/style&gt;&lt;/DisplayText&gt;&lt;record&gt;&lt;rec-number&gt;1187&lt;/rec-number&gt;&lt;foreign-keys&gt;&lt;key app="EN" db-id="exvasrfx2dtraoesasxp2szsxa2df502592x" timestamp="1559008180"&gt;1187&lt;/key&gt;&lt;key app="ENWeb" db-id=""&gt;0&lt;/key&gt;&lt;/foreign-keys&gt;&lt;ref-type name="Journal Article"&gt;17&lt;/ref-type&gt;&lt;contributors&gt;&lt;authors&gt;&lt;author&gt;Oostdam, N.&lt;/author&gt;&lt;author&gt;van Poppel, M. N.&lt;/author&gt;&lt;author&gt;Wouters, M. G.&lt;/author&gt;&lt;author&gt;van Mechelen, W.&lt;/author&gt;&lt;/authors&gt;&lt;/contributors&gt;&lt;auth-address&gt;Department of Public and Occupational Health, EMGO+ Institute for Health and Care Research, VU University Medical Centre, Amsterdam, The Netherlands.&lt;/auth-address&gt;&lt;titles&gt;&lt;title&gt;Interventions for preventing gestational diabetes mellitus: a systematic review and meta-analysis&lt;/title&gt;&lt;secondary-title&gt;J Womens Health (Larchmt)&lt;/secondary-title&gt;&lt;/titles&gt;&lt;periodical&gt;&lt;full-title&gt;J Womens Health (Larchmt)&lt;/full-title&gt;&lt;/periodical&gt;&lt;pages&gt;1551-63&lt;/pages&gt;&lt;volume&gt;20&lt;/volume&gt;&lt;number&gt;10&lt;/number&gt;&lt;edition&gt;2011/08/16&lt;/edition&gt;&lt;keywords&gt;&lt;keyword&gt;Diabetes, Gestational/*prevention &amp;amp; control&lt;/keyword&gt;&lt;keyword&gt;Female&lt;/keyword&gt;&lt;keyword&gt;Humans&lt;/keyword&gt;&lt;keyword&gt;Pregnancy&lt;/keyword&gt;&lt;keyword&gt;Primary Prevention/*methods/*standards&lt;/keyword&gt;&lt;/keywords&gt;&lt;dates&gt;&lt;year&gt;2011&lt;/year&gt;&lt;pub-dates&gt;&lt;date&gt;Oct&lt;/date&gt;&lt;/pub-dates&gt;&lt;/dates&gt;&lt;isbn&gt;1931-843X (Electronic)&amp;#xD;1540-9996 (Linking)&lt;/isbn&gt;&lt;accession-num&gt;21838525&lt;/accession-num&gt;&lt;urls&gt;&lt;related-urls&gt;&lt;url&gt;https://www.ncbi.nlm.nih.gov/pubmed/21838525&lt;/url&gt;&lt;/related-urls&gt;&lt;/urls&gt;&lt;electronic-resource-num&gt;10.1089/jwh.2010.2703&lt;/electronic-resource-num&gt;&lt;/record&gt;&lt;/Cite&gt;&lt;/EndNote&gt;</w:instrText>
            </w:r>
            <w:r>
              <w:fldChar w:fldCharType="separate"/>
            </w:r>
            <w:r w:rsidR="002747EA" w:rsidRPr="002747EA">
              <w:rPr>
                <w:noProof/>
                <w:sz w:val="18"/>
                <w:vertAlign w:val="superscript"/>
              </w:rPr>
              <w:t>424</w:t>
            </w:r>
            <w:r>
              <w:fldChar w:fldCharType="end"/>
            </w:r>
          </w:p>
        </w:tc>
        <w:tc>
          <w:tcPr>
            <w:tcW w:w="2547" w:type="dxa"/>
            <w:tcBorders>
              <w:bottom w:val="single" w:sz="4" w:space="0" w:color="3B3474"/>
            </w:tcBorders>
            <w:shd w:val="clear" w:color="auto" w:fill="auto"/>
          </w:tcPr>
          <w:p w14:paraId="0235149F" w14:textId="77777777" w:rsidR="00060764" w:rsidRPr="00B87066" w:rsidRDefault="00060764" w:rsidP="001048CC">
            <w:pPr>
              <w:pStyle w:val="RCTstable"/>
            </w:pPr>
            <w:r>
              <w:t>Mixed BMIs</w:t>
            </w:r>
          </w:p>
        </w:tc>
        <w:tc>
          <w:tcPr>
            <w:tcW w:w="2982" w:type="dxa"/>
            <w:tcBorders>
              <w:bottom w:val="single" w:sz="4" w:space="0" w:color="3B3474"/>
            </w:tcBorders>
            <w:shd w:val="clear" w:color="auto" w:fill="auto"/>
          </w:tcPr>
          <w:p w14:paraId="4964DAD3" w14:textId="77777777" w:rsidR="00060764" w:rsidRPr="00B87066" w:rsidRDefault="00060764" w:rsidP="001048CC">
            <w:pPr>
              <w:pStyle w:val="RCTstable"/>
              <w:jc w:val="center"/>
            </w:pPr>
            <w:r>
              <w:t>RR 0.14 (0.05 to 0.41)</w:t>
            </w:r>
          </w:p>
        </w:tc>
        <w:tc>
          <w:tcPr>
            <w:tcW w:w="1134" w:type="dxa"/>
            <w:tcBorders>
              <w:bottom w:val="single" w:sz="4" w:space="0" w:color="3B3474"/>
            </w:tcBorders>
            <w:shd w:val="clear" w:color="auto" w:fill="auto"/>
          </w:tcPr>
          <w:p w14:paraId="3D2B99EF" w14:textId="77777777" w:rsidR="00060764" w:rsidRPr="00B87066" w:rsidRDefault="00060764" w:rsidP="001048CC">
            <w:pPr>
              <w:pStyle w:val="RCTstable"/>
              <w:jc w:val="center"/>
            </w:pPr>
            <w:r>
              <w:t>3</w:t>
            </w:r>
          </w:p>
        </w:tc>
      </w:tr>
      <w:tr w:rsidR="00060764" w:rsidRPr="00C12274" w14:paraId="2CCE4891" w14:textId="77777777" w:rsidTr="001048CC">
        <w:trPr>
          <w:trHeight w:val="72"/>
        </w:trPr>
        <w:tc>
          <w:tcPr>
            <w:tcW w:w="2841" w:type="dxa"/>
          </w:tcPr>
          <w:p w14:paraId="14A77E44" w14:textId="38CD5A05" w:rsidR="00060764" w:rsidRPr="00C12274" w:rsidRDefault="00060764" w:rsidP="002747EA">
            <w:pPr>
              <w:pStyle w:val="RCTstable"/>
              <w:rPr>
                <w:noProof/>
              </w:rPr>
            </w:pPr>
            <w:r>
              <w:t>Dodd et al 2010</w:t>
            </w:r>
            <w:r>
              <w:fldChar w:fldCharType="begin"/>
            </w:r>
            <w:r w:rsidR="002747EA">
              <w:instrText xml:space="preserve"> ADDIN EN.CITE &lt;EndNote&gt;&lt;Cite&gt;&lt;Author&gt;Dodd&lt;/Author&gt;&lt;Year&gt;2010&lt;/Year&gt;&lt;RecNum&gt;572&lt;/RecNum&gt;&lt;DisplayText&gt;&lt;style face="superscript" font="Trebuchet MS" size="9"&gt;416&lt;/style&gt;&lt;/DisplayText&gt;&lt;record&gt;&lt;rec-number&gt;572&lt;/rec-number&gt;&lt;foreign-keys&gt;&lt;key app="EN" db-id="exvasrfx2dtraoesasxp2szsxa2df502592x" timestamp="1535933863"&gt;572&lt;/key&gt;&lt;key app="ENWeb" db-id=""&gt;0&lt;/key&gt;&lt;/foreign-keys&gt;&lt;ref-type name="Journal Article"&gt;17&lt;/ref-type&gt;&lt;contributors&gt;&lt;authors&gt;&lt;author&gt;Dodd, J. M.&lt;/author&gt;&lt;author&gt;Grivell, R. M.&lt;/author&gt;&lt;author&gt;Crowther, C. A.&lt;/author&gt;&lt;author&gt;Robinson, J. S.&lt;/author&gt;&lt;/authors&gt;&lt;/contributors&gt;&lt;auth-address&gt;The University of Adelaide, Women&amp;apos;s and Children&amp;apos;s Hospital, North Adelaide, SA, Australia. jodie.dodd@adelaide.edu.au&lt;/auth-address&gt;&lt;titles&gt;&lt;title&gt;Antenatal interventions for overweight or obese pregnant women: a systematic review of randomised trials&lt;/title&gt;&lt;secondary-title&gt;BJOG&lt;/secondary-title&gt;&lt;/titles&gt;&lt;periodical&gt;&lt;full-title&gt;BJOG&lt;/full-title&gt;&lt;/periodical&gt;&lt;pages&gt;1316-26&lt;/pages&gt;&lt;volume&gt;117&lt;/volume&gt;&lt;number&gt;11&lt;/number&gt;&lt;edition&gt;2010/04/01&lt;/edition&gt;&lt;keywords&gt;&lt;keyword&gt;Birth Weight&lt;/keyword&gt;&lt;keyword&gt;Exercise Therapy/methods&lt;/keyword&gt;&lt;keyword&gt;Female&lt;/keyword&gt;&lt;keyword&gt;Humans&lt;/keyword&gt;&lt;keyword&gt;Infant, Newborn&lt;/keyword&gt;&lt;keyword&gt;Life Style&lt;/keyword&gt;&lt;keyword&gt;Obesity/diet therapy/prevention &amp;amp; control&lt;/keyword&gt;&lt;keyword&gt;Overweight/diet therapy/*prevention &amp;amp; control&lt;/keyword&gt;&lt;keyword&gt;Pregnancy&lt;/keyword&gt;&lt;keyword&gt;Pregnancy Complications/diet therapy/*prevention &amp;amp; control&lt;/keyword&gt;&lt;keyword&gt;Pregnancy Outcome&lt;/keyword&gt;&lt;keyword&gt;Prenatal Care/*methods&lt;/keyword&gt;&lt;keyword&gt;Randomized Controlled Trials as Topic&lt;/keyword&gt;&lt;/keywords&gt;&lt;dates&gt;&lt;year&gt;2010&lt;/year&gt;&lt;pub-dates&gt;&lt;date&gt;Oct&lt;/date&gt;&lt;/pub-dates&gt;&lt;/dates&gt;&lt;isbn&gt;1471-0528 (Electronic)&amp;#xD;1470-0328 (Linking)&lt;/isbn&gt;&lt;accession-num&gt;20353459&lt;/accession-num&gt;&lt;urls&gt;&lt;related-urls&gt;&lt;url&gt;https://www.ncbi.nlm.nih.gov/pubmed/20353459&lt;/url&gt;&lt;/related-urls&gt;&lt;/urls&gt;&lt;electronic-resource-num&gt;10.1111/j.1471-0528.2010.02540.x&lt;/electronic-resource-num&gt;&lt;/record&gt;&lt;/Cite&gt;&lt;/EndNote&gt;</w:instrText>
            </w:r>
            <w:r>
              <w:fldChar w:fldCharType="separate"/>
            </w:r>
            <w:r w:rsidR="002747EA" w:rsidRPr="002747EA">
              <w:rPr>
                <w:noProof/>
                <w:sz w:val="18"/>
                <w:vertAlign w:val="superscript"/>
              </w:rPr>
              <w:t>416</w:t>
            </w:r>
            <w:r>
              <w:fldChar w:fldCharType="end"/>
            </w:r>
          </w:p>
        </w:tc>
        <w:tc>
          <w:tcPr>
            <w:tcW w:w="2547" w:type="dxa"/>
          </w:tcPr>
          <w:p w14:paraId="78A3BFAE" w14:textId="77777777" w:rsidR="00060764" w:rsidRPr="00C12274" w:rsidRDefault="00060764" w:rsidP="001048CC">
            <w:pPr>
              <w:pStyle w:val="RCTstable"/>
            </w:pPr>
            <w:r>
              <w:t>Overweight and obese</w:t>
            </w:r>
          </w:p>
        </w:tc>
        <w:tc>
          <w:tcPr>
            <w:tcW w:w="2982" w:type="dxa"/>
          </w:tcPr>
          <w:p w14:paraId="3CFD7344" w14:textId="77777777" w:rsidR="00060764" w:rsidRPr="00297E0C" w:rsidRDefault="00060764" w:rsidP="001048CC">
            <w:pPr>
              <w:pStyle w:val="RCTstable"/>
              <w:jc w:val="center"/>
              <w:rPr>
                <w:rFonts w:eastAsiaTheme="majorEastAsia"/>
              </w:rPr>
            </w:pPr>
            <w:r w:rsidRPr="00297E0C">
              <w:t xml:space="preserve">RR </w:t>
            </w:r>
            <w:r>
              <w:t>2.02 (</w:t>
            </w:r>
            <w:r w:rsidRPr="00297E0C">
              <w:t>0.84, 4.86</w:t>
            </w:r>
            <w:r>
              <w:t>)</w:t>
            </w:r>
          </w:p>
        </w:tc>
        <w:tc>
          <w:tcPr>
            <w:tcW w:w="1134" w:type="dxa"/>
          </w:tcPr>
          <w:p w14:paraId="623BD7AF" w14:textId="77777777" w:rsidR="00060764" w:rsidRDefault="00060764" w:rsidP="001048CC">
            <w:pPr>
              <w:pStyle w:val="RCTstable"/>
              <w:jc w:val="center"/>
            </w:pPr>
            <w:r>
              <w:t>3</w:t>
            </w:r>
          </w:p>
        </w:tc>
      </w:tr>
      <w:tr w:rsidR="009A4588" w:rsidRPr="00B87066" w14:paraId="5AC9D5C9" w14:textId="77777777" w:rsidTr="001975F2">
        <w:tc>
          <w:tcPr>
            <w:tcW w:w="2841" w:type="dxa"/>
            <w:vMerge w:val="restart"/>
            <w:shd w:val="clear" w:color="auto" w:fill="auto"/>
          </w:tcPr>
          <w:p w14:paraId="5BCFDA95" w14:textId="10C40B2C" w:rsidR="009A4588" w:rsidRDefault="009A4588" w:rsidP="002747EA">
            <w:pPr>
              <w:pStyle w:val="RCTstable"/>
            </w:pPr>
            <w:r w:rsidRPr="00C12274">
              <w:rPr>
                <w:noProof/>
              </w:rPr>
              <w:t>International Weight Management in Pregnancy Collaborative</w:t>
            </w:r>
            <w:r>
              <w:rPr>
                <w:noProof/>
              </w:rPr>
              <w:t xml:space="preserve"> </w:t>
            </w:r>
            <w:r w:rsidRPr="00C12274">
              <w:rPr>
                <w:noProof/>
              </w:rPr>
              <w:t>2017</w:t>
            </w:r>
            <w:r>
              <w:rPr>
                <w:noProof/>
              </w:rPr>
              <w:fldChar w:fldCharType="begin">
                <w:fldData xml:space="preserve">PEVuZE5vdGU+PENpdGU+PEF1dGhvcj5JbnRlcm5hdGlvbmFsIFdlaWdodCBNYW5hZ2VtZW50IGlu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</w:fldData>
              </w:fldChar>
            </w:r>
            <w:r w:rsidR="002747EA">
              <w:rPr>
                <w:noProof/>
              </w:rPr>
              <w:instrText xml:space="preserve"> ADDIN EN.CITE </w:instrText>
            </w:r>
            <w:r w:rsidR="002747EA">
              <w:rPr>
                <w:noProof/>
              </w:rPr>
              <w:fldChar w:fldCharType="begin">
                <w:fldData xml:space="preserve">PEVuZE5vdGU+PENpdGU+PEF1dGhvcj5JbnRlcm5hdGlvbmFsIFdlaWdodCBNYW5hZ2VtZW50IGlu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</w:fldData>
              </w:fldChar>
            </w:r>
            <w:r w:rsidR="002747EA">
              <w:rPr>
                <w:noProof/>
              </w:rPr>
              <w:instrText xml:space="preserve"> ADDIN EN.CITE.DATA </w:instrText>
            </w:r>
            <w:r w:rsidR="002747EA">
              <w:rPr>
                <w:noProof/>
              </w:rPr>
            </w:r>
            <w:r w:rsidR="002747EA">
              <w:rPr>
                <w:noProof/>
              </w:rPr>
              <w:fldChar w:fldCharType="end"/>
            </w:r>
            <w:r>
              <w:rPr>
                <w:noProof/>
              </w:rPr>
            </w:r>
            <w:r>
              <w:rPr>
                <w:noProof/>
              </w:rPr>
              <w:fldChar w:fldCharType="separate"/>
            </w:r>
            <w:r w:rsidR="002747EA" w:rsidRPr="002747EA">
              <w:rPr>
                <w:noProof/>
                <w:sz w:val="18"/>
                <w:vertAlign w:val="superscript"/>
              </w:rPr>
              <w:t>415</w:t>
            </w:r>
            <w:r>
              <w:rPr>
                <w:noProof/>
              </w:rPr>
              <w:fldChar w:fldCharType="end"/>
            </w:r>
            <w:r w:rsidRPr="00C12274">
              <w:rPr>
                <w:noProof/>
              </w:rPr>
              <w:t xml:space="preserve"> </w:t>
            </w:r>
          </w:p>
        </w:tc>
        <w:tc>
          <w:tcPr>
            <w:tcW w:w="2547" w:type="dxa"/>
            <w:shd w:val="clear" w:color="auto" w:fill="auto"/>
          </w:tcPr>
          <w:p w14:paraId="500163CA" w14:textId="77777777" w:rsidR="009A4588" w:rsidRDefault="009A4588" w:rsidP="006A3F9A">
            <w:pPr>
              <w:pStyle w:val="RCTstable"/>
            </w:pPr>
            <w:r w:rsidRPr="00C12274">
              <w:rPr>
                <w:rFonts w:ascii="Helvetica" w:hAnsi="Helvetica"/>
              </w:rPr>
              <w:t>Mixed</w:t>
            </w:r>
            <w:r>
              <w:rPr>
                <w:rFonts w:ascii="Helvetica" w:hAnsi="Helvetica"/>
              </w:rPr>
              <w:t xml:space="preserve"> BMIs</w:t>
            </w:r>
            <w:r w:rsidRPr="00C12274">
              <w:rPr>
                <w:rFonts w:ascii="Helvetica" w:hAnsi="Helvetica"/>
              </w:rPr>
              <w:t>; IPD</w:t>
            </w:r>
          </w:p>
        </w:tc>
        <w:tc>
          <w:tcPr>
            <w:tcW w:w="2982" w:type="dxa"/>
            <w:shd w:val="clear" w:color="auto" w:fill="auto"/>
          </w:tcPr>
          <w:p w14:paraId="605E182B" w14:textId="1B6F23F3" w:rsidR="009A4588" w:rsidRDefault="009A4588" w:rsidP="009A4588">
            <w:pPr>
              <w:pStyle w:val="RCTstable"/>
              <w:jc w:val="center"/>
            </w:pPr>
            <w:r>
              <w:t>OR 0.91 (0.60 to 1.37)</w:t>
            </w:r>
          </w:p>
        </w:tc>
        <w:tc>
          <w:tcPr>
            <w:tcW w:w="1134" w:type="dxa"/>
            <w:shd w:val="clear" w:color="auto" w:fill="auto"/>
          </w:tcPr>
          <w:p w14:paraId="14D21705" w14:textId="77777777" w:rsidR="009A4588" w:rsidRDefault="009A4588" w:rsidP="006A3F9A">
            <w:pPr>
              <w:pStyle w:val="RCTstable"/>
              <w:jc w:val="center"/>
            </w:pPr>
            <w:r>
              <w:t>4</w:t>
            </w:r>
          </w:p>
        </w:tc>
      </w:tr>
      <w:tr w:rsidR="009A4588" w:rsidRPr="00B87066" w14:paraId="279B2716" w14:textId="77777777" w:rsidTr="001975F2">
        <w:tc>
          <w:tcPr>
            <w:tcW w:w="2841" w:type="dxa"/>
            <w:vMerge/>
            <w:shd w:val="clear" w:color="auto" w:fill="auto"/>
          </w:tcPr>
          <w:p w14:paraId="0C1B57FD" w14:textId="77777777" w:rsidR="009A4588" w:rsidRDefault="009A4588" w:rsidP="006A3F9A">
            <w:pPr>
              <w:pStyle w:val="RCTstable"/>
            </w:pPr>
          </w:p>
        </w:tc>
        <w:tc>
          <w:tcPr>
            <w:tcW w:w="2547" w:type="dxa"/>
            <w:shd w:val="clear" w:color="auto" w:fill="auto"/>
          </w:tcPr>
          <w:p w14:paraId="100B41D5" w14:textId="77777777" w:rsidR="009A4588" w:rsidRDefault="009A4588" w:rsidP="006A3F9A">
            <w:pPr>
              <w:pStyle w:val="RCTstable"/>
            </w:pPr>
            <w:r w:rsidRPr="00C12274">
              <w:rPr>
                <w:rFonts w:ascii="Helvetica" w:hAnsi="Helvetica"/>
              </w:rPr>
              <w:t>Mixed</w:t>
            </w:r>
            <w:r>
              <w:rPr>
                <w:rFonts w:ascii="Helvetica" w:hAnsi="Helvetica"/>
              </w:rPr>
              <w:t xml:space="preserve"> BMIs</w:t>
            </w:r>
            <w:r w:rsidRPr="00C12274">
              <w:rPr>
                <w:rFonts w:ascii="Helvetica" w:hAnsi="Helvetica"/>
              </w:rPr>
              <w:t>; IPD and non-IPD</w:t>
            </w:r>
          </w:p>
        </w:tc>
        <w:tc>
          <w:tcPr>
            <w:tcW w:w="2982" w:type="dxa"/>
            <w:shd w:val="clear" w:color="auto" w:fill="auto"/>
          </w:tcPr>
          <w:p w14:paraId="1AE92F58" w14:textId="30FD19FC" w:rsidR="009A4588" w:rsidRDefault="009A4588" w:rsidP="009A4588">
            <w:pPr>
              <w:pStyle w:val="RCTstable"/>
              <w:jc w:val="center"/>
            </w:pPr>
            <w:r>
              <w:rPr>
                <w:rFonts w:eastAsiaTheme="majorEastAsia"/>
              </w:rPr>
              <w:t>OR 0.82 (0.54 to 1.22)</w:t>
            </w:r>
          </w:p>
        </w:tc>
        <w:tc>
          <w:tcPr>
            <w:tcW w:w="1134" w:type="dxa"/>
            <w:shd w:val="clear" w:color="auto" w:fill="auto"/>
          </w:tcPr>
          <w:p w14:paraId="7ECA07D3" w14:textId="77777777" w:rsidR="009A4588" w:rsidRDefault="009A4588" w:rsidP="006A3F9A">
            <w:pPr>
              <w:pStyle w:val="RCTstable"/>
              <w:jc w:val="center"/>
            </w:pPr>
            <w:r>
              <w:t>6</w:t>
            </w:r>
          </w:p>
        </w:tc>
      </w:tr>
      <w:tr w:rsidR="00FF7AFA" w:rsidRPr="00C12274" w14:paraId="2EE3DD71" w14:textId="77777777" w:rsidTr="001975F2">
        <w:tc>
          <w:tcPr>
            <w:tcW w:w="2841" w:type="dxa"/>
          </w:tcPr>
          <w:p w14:paraId="25D44F32" w14:textId="794C0CE5" w:rsidR="00FF7AFA" w:rsidRPr="00C12274" w:rsidRDefault="00FF7AFA" w:rsidP="002747EA">
            <w:pPr>
              <w:pStyle w:val="RCTstable"/>
              <w:rPr>
                <w:noProof/>
              </w:rPr>
            </w:pPr>
            <w:r w:rsidRPr="00C12274">
              <w:rPr>
                <w:noProof/>
              </w:rPr>
              <w:t>Thangaratinam et al 2012</w:t>
            </w:r>
            <w:r>
              <w:rPr>
                <w:noProof/>
              </w:rPr>
              <w:fldChar w:fldCharType="begin">
                <w:fldData xml:space="preserve">PEVuZE5vdGU+PENpdGU+PEF1dGhvcj5UaGFuZ2FyYXRpbmFtPC9BdXRob3I+PFllYXI+MjAxMjwv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</w:fldData>
              </w:fldChar>
            </w:r>
            <w:r w:rsidR="002747EA">
              <w:rPr>
                <w:noProof/>
              </w:rPr>
              <w:instrText xml:space="preserve"> ADDIN EN.CITE </w:instrText>
            </w:r>
            <w:r w:rsidR="002747EA">
              <w:rPr>
                <w:noProof/>
              </w:rPr>
              <w:fldChar w:fldCharType="begin">
                <w:fldData xml:space="preserve">PEVuZE5vdGU+PENpdGU+PEF1dGhvcj5UaGFuZ2FyYXRpbmFtPC9BdXRob3I+PFllYXI+MjAxMjwv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</w:fldData>
              </w:fldChar>
            </w:r>
            <w:r w:rsidR="002747EA">
              <w:rPr>
                <w:noProof/>
              </w:rPr>
              <w:instrText xml:space="preserve"> ADDIN EN.CITE.DATA </w:instrText>
            </w:r>
            <w:r w:rsidR="002747EA">
              <w:rPr>
                <w:noProof/>
              </w:rPr>
            </w:r>
            <w:r w:rsidR="002747EA">
              <w:rPr>
                <w:noProof/>
              </w:rPr>
              <w:fldChar w:fldCharType="end"/>
            </w:r>
            <w:r>
              <w:rPr>
                <w:noProof/>
              </w:rPr>
            </w:r>
            <w:r>
              <w:rPr>
                <w:noProof/>
              </w:rPr>
              <w:fldChar w:fldCharType="separate"/>
            </w:r>
            <w:r w:rsidR="002747EA" w:rsidRPr="002747EA">
              <w:rPr>
                <w:noProof/>
                <w:sz w:val="18"/>
                <w:vertAlign w:val="superscript"/>
              </w:rPr>
              <w:t>411,412</w:t>
            </w:r>
            <w:r>
              <w:rPr>
                <w:noProof/>
              </w:rPr>
              <w:fldChar w:fldCharType="end"/>
            </w:r>
          </w:p>
        </w:tc>
        <w:tc>
          <w:tcPr>
            <w:tcW w:w="2547" w:type="dxa"/>
          </w:tcPr>
          <w:p w14:paraId="5CEF0622" w14:textId="77777777" w:rsidR="00FF7AFA" w:rsidRPr="00C12274" w:rsidRDefault="00FF7AFA" w:rsidP="006A3F9A">
            <w:pPr>
              <w:pStyle w:val="RCTstable"/>
              <w:rPr>
                <w:rFonts w:ascii="Helvetica" w:hAnsi="Helvetica"/>
              </w:rPr>
            </w:pPr>
            <w:r>
              <w:rPr>
                <w:rFonts w:ascii="Helvetica" w:hAnsi="Helvetica"/>
              </w:rPr>
              <w:t>Mixed BMIs</w:t>
            </w:r>
          </w:p>
        </w:tc>
        <w:tc>
          <w:tcPr>
            <w:tcW w:w="2982" w:type="dxa"/>
          </w:tcPr>
          <w:p w14:paraId="58CB1F71" w14:textId="4C74E403" w:rsidR="00FF7AFA" w:rsidRPr="00BE0624" w:rsidRDefault="00FF7AFA" w:rsidP="006A3F9A">
            <w:pPr>
              <w:pStyle w:val="RCTstable"/>
              <w:jc w:val="center"/>
            </w:pPr>
            <w:r>
              <w:t>RR 0.78 (0.51 to 1.19)</w:t>
            </w:r>
          </w:p>
        </w:tc>
        <w:tc>
          <w:tcPr>
            <w:tcW w:w="1134" w:type="dxa"/>
          </w:tcPr>
          <w:p w14:paraId="03820AC5" w14:textId="58795B5B" w:rsidR="00FF7AFA" w:rsidRPr="00BE0624" w:rsidRDefault="00FF7AFA" w:rsidP="006A3F9A">
            <w:pPr>
              <w:pStyle w:val="RCTstable"/>
              <w:jc w:val="center"/>
            </w:pPr>
            <w:r>
              <w:t>5</w:t>
            </w:r>
          </w:p>
        </w:tc>
      </w:tr>
      <w:tr w:rsidR="001975F2" w:rsidRPr="00C12274" w14:paraId="59FEF09F" w14:textId="77777777" w:rsidTr="006A3F9A">
        <w:tc>
          <w:tcPr>
            <w:tcW w:w="2841" w:type="dxa"/>
          </w:tcPr>
          <w:p w14:paraId="2EB1A344" w14:textId="1B19162A" w:rsidR="001975F2" w:rsidRDefault="001975F2" w:rsidP="002747EA">
            <w:pPr>
              <w:pStyle w:val="RCTstable"/>
              <w:rPr>
                <w:noProof/>
              </w:rPr>
            </w:pPr>
            <w:r>
              <w:rPr>
                <w:noProof/>
              </w:rPr>
              <w:t>*Tieu et al 2017</w:t>
            </w:r>
            <w:r w:rsidR="006A3F9A">
              <w:rPr>
                <w:noProof/>
              </w:rPr>
              <w:fldChar w:fldCharType="begin">
                <w:fldData xml:space="preserve">PEVuZE5vdGU+PENpdGU+PEF1dGhvcj5UaWV1PC9BdXRob3I+PFllYXI+MjAxNzwvWWVhcj48UmVj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</w:fldData>
              </w:fldChar>
            </w:r>
            <w:r w:rsidR="002747EA">
              <w:rPr>
                <w:noProof/>
              </w:rPr>
              <w:instrText xml:space="preserve"> ADDIN EN.CITE </w:instrText>
            </w:r>
            <w:r w:rsidR="002747EA">
              <w:rPr>
                <w:noProof/>
              </w:rPr>
              <w:fldChar w:fldCharType="begin">
                <w:fldData xml:space="preserve">PEVuZE5vdGU+PENpdGU+PEF1dGhvcj5UaWV1PC9BdXRob3I+PFllYXI+MjAxNzwvWWVhcj48UmVj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</w:fldData>
              </w:fldChar>
            </w:r>
            <w:r w:rsidR="002747EA">
              <w:rPr>
                <w:noProof/>
              </w:rPr>
              <w:instrText xml:space="preserve"> ADDIN EN.CITE.DATA </w:instrText>
            </w:r>
            <w:r w:rsidR="002747EA">
              <w:rPr>
                <w:noProof/>
              </w:rPr>
            </w:r>
            <w:r w:rsidR="002747EA">
              <w:rPr>
                <w:noProof/>
              </w:rPr>
              <w:fldChar w:fldCharType="end"/>
            </w:r>
            <w:r w:rsidR="006A3F9A">
              <w:rPr>
                <w:noProof/>
              </w:rPr>
            </w:r>
            <w:r w:rsidR="006A3F9A">
              <w:rPr>
                <w:noProof/>
              </w:rPr>
              <w:fldChar w:fldCharType="separate"/>
            </w:r>
            <w:r w:rsidR="002747EA" w:rsidRPr="002747EA">
              <w:rPr>
                <w:noProof/>
                <w:sz w:val="18"/>
                <w:vertAlign w:val="superscript"/>
              </w:rPr>
              <w:t>413</w:t>
            </w:r>
            <w:r w:rsidR="006A3F9A">
              <w:rPr>
                <w:noProof/>
              </w:rPr>
              <w:fldChar w:fldCharType="end"/>
            </w:r>
          </w:p>
        </w:tc>
        <w:tc>
          <w:tcPr>
            <w:tcW w:w="2547" w:type="dxa"/>
          </w:tcPr>
          <w:p w14:paraId="6FD137B9" w14:textId="77777777" w:rsidR="001975F2" w:rsidRDefault="001975F2" w:rsidP="006A3F9A">
            <w:pPr>
              <w:pStyle w:val="RCTstable"/>
              <w:rPr>
                <w:rFonts w:ascii="Helvetica" w:hAnsi="Helvetica"/>
              </w:rPr>
            </w:pPr>
            <w:r>
              <w:rPr>
                <w:rFonts w:ascii="Helvetica" w:hAnsi="Helvetica"/>
              </w:rPr>
              <w:t>Mixed BMIs</w:t>
            </w:r>
          </w:p>
        </w:tc>
        <w:tc>
          <w:tcPr>
            <w:tcW w:w="2982" w:type="dxa"/>
          </w:tcPr>
          <w:p w14:paraId="4853B41C" w14:textId="5CA9CA25" w:rsidR="001975F2" w:rsidRDefault="001975F2" w:rsidP="001975F2">
            <w:pPr>
              <w:pStyle w:val="RCTstable"/>
              <w:jc w:val="center"/>
            </w:pPr>
            <w:r>
              <w:t>RR 0.60 (0.19 to 1.86)</w:t>
            </w:r>
          </w:p>
        </w:tc>
        <w:tc>
          <w:tcPr>
            <w:tcW w:w="1134" w:type="dxa"/>
          </w:tcPr>
          <w:p w14:paraId="4E317268" w14:textId="013538CB" w:rsidR="001975F2" w:rsidRDefault="001975F2" w:rsidP="006A3F9A">
            <w:pPr>
              <w:pStyle w:val="RCTstable"/>
              <w:jc w:val="center"/>
            </w:pPr>
            <w:r>
              <w:t>3</w:t>
            </w:r>
          </w:p>
        </w:tc>
      </w:tr>
    </w:tbl>
    <w:p w14:paraId="0B08B6AD" w14:textId="78DAAD23" w:rsidR="00FD4EBE" w:rsidRPr="00D53A68" w:rsidRDefault="00A3266B" w:rsidP="007472C2">
      <w:pPr>
        <w:spacing w:before="0" w:after="0"/>
        <w:ind w:left="425" w:hanging="425"/>
        <w:rPr>
          <w:sz w:val="16"/>
          <w:szCs w:val="16"/>
        </w:rPr>
      </w:pPr>
      <w:r w:rsidRPr="00D53A68">
        <w:rPr>
          <w:sz w:val="16"/>
          <w:szCs w:val="16"/>
        </w:rPr>
        <w:t>*</w:t>
      </w:r>
      <w:r w:rsidRPr="00D53A68">
        <w:rPr>
          <w:sz w:val="16"/>
          <w:szCs w:val="16"/>
        </w:rPr>
        <w:tab/>
        <w:t>Low glycaemic index diet</w:t>
      </w:r>
    </w:p>
    <w:p w14:paraId="03C33CBB" w14:textId="77777777" w:rsidR="00A5540F" w:rsidRDefault="00A5540F" w:rsidP="00A5540F">
      <w:pPr>
        <w:pStyle w:val="Heading3"/>
        <w:pageBreakBefore/>
      </w:pPr>
      <w:bookmarkStart w:id="208" w:name="_Ref528570890"/>
      <w:bookmarkStart w:id="209" w:name="_Toc40956545"/>
      <w:r>
        <w:t>Exercise interventions</w:t>
      </w:r>
      <w:bookmarkEnd w:id="208"/>
      <w:bookmarkEnd w:id="209"/>
    </w:p>
    <w:p w14:paraId="73FD8016" w14:textId="77777777" w:rsidR="00A5540F" w:rsidRDefault="00A5540F" w:rsidP="00A5540F">
      <w:pPr>
        <w:pStyle w:val="Heading4"/>
        <w:rPr>
          <w:lang w:val="en-AU"/>
        </w:rPr>
      </w:pPr>
      <w:r w:rsidRPr="00355C0F">
        <w:rPr>
          <w:lang w:val="en-AU"/>
        </w:rPr>
        <w:t>Types of study</w:t>
      </w:r>
    </w:p>
    <w:p w14:paraId="5F27C7FF" w14:textId="07B9C768" w:rsidR="00A5540F" w:rsidRDefault="00A5540F" w:rsidP="00A5540F">
      <w:pPr>
        <w:rPr>
          <w:noProof/>
          <w:sz w:val="16"/>
          <w:szCs w:val="16"/>
        </w:rPr>
      </w:pPr>
      <w:r>
        <w:rPr>
          <w:lang w:val="en-AU"/>
        </w:rPr>
        <w:t>The review in</w:t>
      </w:r>
      <w:r w:rsidR="004056EF">
        <w:rPr>
          <w:lang w:val="en-AU"/>
        </w:rPr>
        <w:t>cluded 4</w:t>
      </w:r>
      <w:r w:rsidR="00501738">
        <w:rPr>
          <w:lang w:val="en-AU"/>
        </w:rPr>
        <w:t>2</w:t>
      </w:r>
      <w:r w:rsidR="004056EF">
        <w:rPr>
          <w:lang w:val="en-AU"/>
        </w:rPr>
        <w:t xml:space="preserve"> studies reported in 5</w:t>
      </w:r>
      <w:r w:rsidR="00501738">
        <w:rPr>
          <w:lang w:val="en-AU"/>
        </w:rPr>
        <w:t>9</w:t>
      </w:r>
      <w:r>
        <w:rPr>
          <w:lang w:val="en-AU"/>
        </w:rPr>
        <w:t xml:space="preserve"> papers and including </w:t>
      </w:r>
      <w:r w:rsidR="00CD562F">
        <w:rPr>
          <w:lang w:val="en-AU"/>
        </w:rPr>
        <w:t>9,057</w:t>
      </w:r>
      <w:r>
        <w:rPr>
          <w:lang w:val="en-AU"/>
        </w:rPr>
        <w:t xml:space="preserve"> women. Among the</w:t>
      </w:r>
      <w:r w:rsidRPr="00C12274">
        <w:rPr>
          <w:lang w:val="en-AU"/>
        </w:rPr>
        <w:t xml:space="preserve"> studies, 27</w:t>
      </w:r>
      <w:r>
        <w:rPr>
          <w:lang w:val="en-AU"/>
        </w:rPr>
        <w:t> </w:t>
      </w:r>
      <w:r w:rsidRPr="00C12274">
        <w:rPr>
          <w:lang w:val="en-AU"/>
        </w:rPr>
        <w:t>included an aerobic and resistance exercise intervention,</w:t>
      </w:r>
      <w:r>
        <w:rPr>
          <w:noProof/>
          <w:sz w:val="16"/>
          <w:szCs w:val="16"/>
        </w:rPr>
        <w:fldChar w:fldCharType="begin">
          <w:fldData xml:space="preserve">c291cmNlLW51bT48L3JlY29yZD48L0NpdGU+PENpdGU+PEF1dGhvcj5Pb3N0ZGFtPC9BdXRob3I+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</w:fldData>
        </w:fldChar>
      </w:r>
      <w:r w:rsidR="002747EA">
        <w:rPr>
          <w:noProof/>
          <w:sz w:val="16"/>
          <w:szCs w:val="16"/>
        </w:rPr>
        <w:instrText xml:space="preserve"> ADDIN EN.CITE </w:instrText>
      </w:r>
      <w:r w:rsidR="002747EA">
        <w:rPr>
          <w:noProof/>
          <w:sz w:val="16"/>
          <w:szCs w:val="16"/>
        </w:rPr>
        <w:fldChar w:fldCharType="begin">
          <w:fldData xml:space="preserve">PEVuZE5vdGU+PENpdGU+PEF1dGhvcj5CYWNjaGk8L0F1dGhvcj48WWVhcj4yMDE4PC9ZZWFyPjxS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==
</w:fldData>
        </w:fldChar>
      </w:r>
      <w:r w:rsidR="002747EA">
        <w:rPr>
          <w:noProof/>
          <w:sz w:val="16"/>
          <w:szCs w:val="16"/>
        </w:rPr>
        <w:instrText xml:space="preserve"> ADDIN EN.CITE.DATA </w:instrText>
      </w:r>
      <w:r w:rsidR="002747EA">
        <w:rPr>
          <w:noProof/>
          <w:sz w:val="16"/>
          <w:szCs w:val="16"/>
        </w:rPr>
      </w:r>
      <w:r w:rsidR="002747EA">
        <w:rPr>
          <w:noProof/>
          <w:sz w:val="16"/>
          <w:szCs w:val="16"/>
        </w:rPr>
        <w:fldChar w:fldCharType="end"/>
      </w:r>
      <w:r w:rsidR="002747EA">
        <w:rPr>
          <w:noProof/>
          <w:sz w:val="16"/>
          <w:szCs w:val="16"/>
        </w:rPr>
        <w:fldChar w:fldCharType="begin">
          <w:fldData xml:space="preserve">c291cmNlLW51bT48L3JlY29yZD48L0NpdGU+PENpdGU+PEF1dGhvcj5Pb3N0ZGFtPC9BdXRob3I+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</w:fldData>
        </w:fldChar>
      </w:r>
      <w:r w:rsidR="002747EA">
        <w:rPr>
          <w:noProof/>
          <w:sz w:val="16"/>
          <w:szCs w:val="16"/>
        </w:rPr>
        <w:instrText xml:space="preserve"> ADDIN EN.CITE.DATA </w:instrText>
      </w:r>
      <w:r w:rsidR="002747EA">
        <w:rPr>
          <w:noProof/>
          <w:sz w:val="16"/>
          <w:szCs w:val="16"/>
        </w:rPr>
      </w:r>
      <w:r w:rsidR="002747EA">
        <w:rPr>
          <w:noProof/>
          <w:sz w:val="16"/>
          <w:szCs w:val="16"/>
        </w:rPr>
        <w:fldChar w:fldCharType="end"/>
      </w:r>
      <w:r>
        <w:rPr>
          <w:noProof/>
          <w:sz w:val="16"/>
          <w:szCs w:val="16"/>
        </w:rPr>
      </w:r>
      <w:r>
        <w:rPr>
          <w:noProof/>
          <w:sz w:val="16"/>
          <w:szCs w:val="16"/>
        </w:rPr>
        <w:fldChar w:fldCharType="separate"/>
      </w:r>
      <w:r w:rsidR="002747EA" w:rsidRPr="002747EA">
        <w:rPr>
          <w:noProof/>
          <w:szCs w:val="16"/>
          <w:vertAlign w:val="superscript"/>
        </w:rPr>
        <w:t>269,294-296,304,402,425-447</w:t>
      </w:r>
      <w:r>
        <w:rPr>
          <w:noProof/>
          <w:sz w:val="16"/>
          <w:szCs w:val="16"/>
        </w:rPr>
        <w:fldChar w:fldCharType="end"/>
      </w:r>
      <w:r w:rsidRPr="00C12274">
        <w:rPr>
          <w:lang w:val="en-AU"/>
        </w:rPr>
        <w:t xml:space="preserve"> 1</w:t>
      </w:r>
      <w:r>
        <w:rPr>
          <w:lang w:val="en-AU"/>
        </w:rPr>
        <w:t>1</w:t>
      </w:r>
      <w:r w:rsidRPr="00C12274">
        <w:rPr>
          <w:lang w:val="en-AU"/>
        </w:rPr>
        <w:t xml:space="preserve"> an aer</w:t>
      </w:r>
      <w:r>
        <w:rPr>
          <w:lang w:val="en-AU"/>
        </w:rPr>
        <w:t>obic exercise intervention</w:t>
      </w:r>
      <w:r>
        <w:rPr>
          <w:noProof/>
          <w:sz w:val="16"/>
          <w:szCs w:val="16"/>
        </w:rPr>
        <w:fldChar w:fldCharType="begin">
          <w:fldData xml:space="preserve">PEVuZE5vdGU+PENpdGU+PEF1dGhvcj5CYWNpdWs8L0F1dGhvcj48WWVhcj4yMDA4PC9ZZWFyPjxS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</w:fldData>
        </w:fldChar>
      </w:r>
      <w:r w:rsidR="002747EA">
        <w:rPr>
          <w:noProof/>
          <w:sz w:val="16"/>
          <w:szCs w:val="16"/>
        </w:rPr>
        <w:instrText xml:space="preserve"> ADDIN EN.CITE </w:instrText>
      </w:r>
      <w:r w:rsidR="002747EA">
        <w:rPr>
          <w:noProof/>
          <w:sz w:val="16"/>
          <w:szCs w:val="16"/>
        </w:rPr>
        <w:fldChar w:fldCharType="begin">
          <w:fldData xml:space="preserve">PEVuZE5vdGU+PENpdGU+PEF1dGhvcj5CYWNpdWs8L0F1dGhvcj48WWVhcj4yMDA4PC9ZZWFyPjxS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</w:fldData>
        </w:fldChar>
      </w:r>
      <w:r w:rsidR="002747EA">
        <w:rPr>
          <w:noProof/>
          <w:sz w:val="16"/>
          <w:szCs w:val="16"/>
        </w:rPr>
        <w:instrText xml:space="preserve"> ADDIN EN.CITE.DATA </w:instrText>
      </w:r>
      <w:r w:rsidR="002747EA">
        <w:rPr>
          <w:noProof/>
          <w:sz w:val="16"/>
          <w:szCs w:val="16"/>
        </w:rPr>
      </w:r>
      <w:r w:rsidR="002747EA">
        <w:rPr>
          <w:noProof/>
          <w:sz w:val="16"/>
          <w:szCs w:val="16"/>
        </w:rPr>
        <w:fldChar w:fldCharType="end"/>
      </w:r>
      <w:r>
        <w:rPr>
          <w:noProof/>
          <w:sz w:val="16"/>
          <w:szCs w:val="16"/>
        </w:rPr>
      </w:r>
      <w:r>
        <w:rPr>
          <w:noProof/>
          <w:sz w:val="16"/>
          <w:szCs w:val="16"/>
        </w:rPr>
        <w:fldChar w:fldCharType="separate"/>
      </w:r>
      <w:r w:rsidR="002747EA" w:rsidRPr="002747EA">
        <w:rPr>
          <w:noProof/>
          <w:szCs w:val="16"/>
          <w:vertAlign w:val="superscript"/>
        </w:rPr>
        <w:t>270-273,292,299,448-452</w:t>
      </w:r>
      <w:r>
        <w:rPr>
          <w:noProof/>
          <w:sz w:val="16"/>
          <w:szCs w:val="16"/>
        </w:rPr>
        <w:fldChar w:fldCharType="end"/>
      </w:r>
      <w:r>
        <w:rPr>
          <w:lang w:val="en-AU"/>
        </w:rPr>
        <w:t xml:space="preserve"> and 2 </w:t>
      </w:r>
      <w:r w:rsidRPr="00C12274">
        <w:rPr>
          <w:lang w:val="en-AU"/>
        </w:rPr>
        <w:t>a resistance exercise intervention.</w:t>
      </w:r>
      <w:r>
        <w:rPr>
          <w:noProof/>
          <w:sz w:val="16"/>
          <w:szCs w:val="16"/>
        </w:rPr>
        <w:fldChar w:fldCharType="begin">
          <w:fldData xml:space="preserve">PEVuZE5vdGU+PENpdGU+PEF1dGhvcj5CYXJha2F0PC9BdXRob3I+PFllYXI+MjAwOTwvWWVhcj48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</w:fldData>
        </w:fldChar>
      </w:r>
      <w:r w:rsidR="002747EA">
        <w:rPr>
          <w:noProof/>
          <w:sz w:val="16"/>
          <w:szCs w:val="16"/>
        </w:rPr>
        <w:instrText xml:space="preserve"> ADDIN EN.CITE </w:instrText>
      </w:r>
      <w:r w:rsidR="002747EA">
        <w:rPr>
          <w:noProof/>
          <w:sz w:val="16"/>
          <w:szCs w:val="16"/>
        </w:rPr>
        <w:fldChar w:fldCharType="begin">
          <w:fldData xml:space="preserve">PEVuZE5vdGU+PENpdGU+PEF1dGhvcj5CYXJha2F0PC9BdXRob3I+PFllYXI+MjAwOTwvWWVhcj48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</w:fldData>
        </w:fldChar>
      </w:r>
      <w:r w:rsidR="002747EA">
        <w:rPr>
          <w:noProof/>
          <w:sz w:val="16"/>
          <w:szCs w:val="16"/>
        </w:rPr>
        <w:instrText xml:space="preserve"> ADDIN EN.CITE.DATA </w:instrText>
      </w:r>
      <w:r w:rsidR="002747EA">
        <w:rPr>
          <w:noProof/>
          <w:sz w:val="16"/>
          <w:szCs w:val="16"/>
        </w:rPr>
      </w:r>
      <w:r w:rsidR="002747EA">
        <w:rPr>
          <w:noProof/>
          <w:sz w:val="16"/>
          <w:szCs w:val="16"/>
        </w:rPr>
        <w:fldChar w:fldCharType="end"/>
      </w:r>
      <w:r>
        <w:rPr>
          <w:noProof/>
          <w:sz w:val="16"/>
          <w:szCs w:val="16"/>
        </w:rPr>
      </w:r>
      <w:r>
        <w:rPr>
          <w:noProof/>
          <w:sz w:val="16"/>
          <w:szCs w:val="16"/>
        </w:rPr>
        <w:fldChar w:fldCharType="separate"/>
      </w:r>
      <w:r w:rsidR="002747EA" w:rsidRPr="002747EA">
        <w:rPr>
          <w:noProof/>
          <w:szCs w:val="16"/>
          <w:vertAlign w:val="superscript"/>
        </w:rPr>
        <w:t>313,453</w:t>
      </w:r>
      <w:r>
        <w:rPr>
          <w:noProof/>
          <w:sz w:val="16"/>
          <w:szCs w:val="16"/>
        </w:rPr>
        <w:fldChar w:fldCharType="end"/>
      </w:r>
      <w:r w:rsidRPr="00B04565">
        <w:rPr>
          <w:lang w:val="en-AU"/>
        </w:rPr>
        <w:t xml:space="preserve"> </w:t>
      </w:r>
      <w:r>
        <w:rPr>
          <w:lang w:val="en-AU"/>
        </w:rPr>
        <w:t>Study populations were heterogeneous and included women of mixed BMI,</w:t>
      </w:r>
      <w:r>
        <w:rPr>
          <w:noProof/>
          <w:sz w:val="16"/>
          <w:szCs w:val="16"/>
        </w:rPr>
        <w:fldChar w:fldCharType="begin">
          <w:fldData xml:space="preserve">cmlhbDwvdGl0bGU+PHNlY29uZGFyeS10aXRsZT5KIFNwb3J0cyBNZWQgUGh5cyBGaXRuZXNzPC9z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</w:fldData>
        </w:fldChar>
      </w:r>
      <w:r w:rsidR="002747EA">
        <w:rPr>
          <w:noProof/>
          <w:sz w:val="16"/>
          <w:szCs w:val="16"/>
        </w:rPr>
        <w:instrText xml:space="preserve"> ADDIN EN.CITE </w:instrText>
      </w:r>
      <w:r w:rsidR="002747EA">
        <w:rPr>
          <w:noProof/>
          <w:sz w:val="16"/>
          <w:szCs w:val="16"/>
        </w:rPr>
        <w:fldChar w:fldCharType="begin">
          <w:fldData xml:space="preserve">PEVuZE5vdGU+PENpdGU+PEF1dGhvcj5CYWNjaGk8L0F1dGhvcj48WWVhcj4yMDE4PC9ZZWFyPjxS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==
</w:fldData>
        </w:fldChar>
      </w:r>
      <w:r w:rsidR="002747EA">
        <w:rPr>
          <w:noProof/>
          <w:sz w:val="16"/>
          <w:szCs w:val="16"/>
        </w:rPr>
        <w:instrText xml:space="preserve"> ADDIN EN.CITE.DATA </w:instrText>
      </w:r>
      <w:r w:rsidR="002747EA">
        <w:rPr>
          <w:noProof/>
          <w:sz w:val="16"/>
          <w:szCs w:val="16"/>
        </w:rPr>
      </w:r>
      <w:r w:rsidR="002747EA">
        <w:rPr>
          <w:noProof/>
          <w:sz w:val="16"/>
          <w:szCs w:val="16"/>
        </w:rPr>
        <w:fldChar w:fldCharType="end"/>
      </w:r>
      <w:r w:rsidR="002747EA">
        <w:rPr>
          <w:noProof/>
          <w:sz w:val="16"/>
          <w:szCs w:val="16"/>
        </w:rPr>
        <w:fldChar w:fldCharType="begin">
          <w:fldData xml:space="preserve">cmlhbDwvdGl0bGU+PHNlY29uZGFyeS10aXRsZT5KIFNwb3J0cyBNZWQgUGh5cyBGaXRuZXNzPC9z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</w:fldData>
        </w:fldChar>
      </w:r>
      <w:r w:rsidR="002747EA">
        <w:rPr>
          <w:noProof/>
          <w:sz w:val="16"/>
          <w:szCs w:val="16"/>
        </w:rPr>
        <w:instrText xml:space="preserve"> ADDIN EN.CITE.DATA </w:instrText>
      </w:r>
      <w:r w:rsidR="002747EA">
        <w:rPr>
          <w:noProof/>
          <w:sz w:val="16"/>
          <w:szCs w:val="16"/>
        </w:rPr>
      </w:r>
      <w:r w:rsidR="002747EA">
        <w:rPr>
          <w:noProof/>
          <w:sz w:val="16"/>
          <w:szCs w:val="16"/>
        </w:rPr>
        <w:fldChar w:fldCharType="end"/>
      </w:r>
      <w:r>
        <w:rPr>
          <w:noProof/>
          <w:sz w:val="16"/>
          <w:szCs w:val="16"/>
        </w:rPr>
      </w:r>
      <w:r>
        <w:rPr>
          <w:noProof/>
          <w:sz w:val="16"/>
          <w:szCs w:val="16"/>
        </w:rPr>
        <w:fldChar w:fldCharType="separate"/>
      </w:r>
      <w:r w:rsidR="002747EA" w:rsidRPr="002747EA">
        <w:rPr>
          <w:noProof/>
          <w:szCs w:val="16"/>
          <w:vertAlign w:val="superscript"/>
        </w:rPr>
        <w:t>270-272,292,294-296,299,313,425-432,434-436,440-442,444-446,453</w:t>
      </w:r>
      <w:r>
        <w:rPr>
          <w:noProof/>
          <w:sz w:val="16"/>
          <w:szCs w:val="16"/>
        </w:rPr>
        <w:fldChar w:fldCharType="end"/>
      </w:r>
      <w:r w:rsidRPr="00C12274">
        <w:rPr>
          <w:noProof/>
          <w:sz w:val="16"/>
          <w:szCs w:val="16"/>
        </w:rPr>
        <w:t xml:space="preserve"> </w:t>
      </w:r>
      <w:r w:rsidRPr="008B4882">
        <w:t>BMI</w:t>
      </w:r>
      <w:r>
        <w:t xml:space="preserve"> </w:t>
      </w:r>
      <w:r w:rsidRPr="008B4882">
        <w:t>≤25,</w:t>
      </w:r>
      <w:r>
        <w:rPr>
          <w:sz w:val="16"/>
          <w:szCs w:val="16"/>
        </w:rPr>
        <w:fldChar w:fldCharType="begin">
          <w:fldData xml:space="preserve">PEVuZE5vdGU+PENpdGU+PEF1dGhvcj5SdWl6PC9BdXRob3I+PFllYXI+MjAxMzwvWWVhcj48UmVj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</w:fldData>
        </w:fldChar>
      </w:r>
      <w:r w:rsidR="002747EA">
        <w:rPr>
          <w:sz w:val="16"/>
          <w:szCs w:val="16"/>
        </w:rPr>
        <w:instrText xml:space="preserve"> ADDIN EN.CITE </w:instrText>
      </w:r>
      <w:r w:rsidR="002747EA">
        <w:rPr>
          <w:sz w:val="16"/>
          <w:szCs w:val="16"/>
        </w:rPr>
        <w:fldChar w:fldCharType="begin">
          <w:fldData xml:space="preserve">PEVuZE5vdGU+PENpdGU+PEF1dGhvcj5SdWl6PC9BdXRob3I+PFllYXI+MjAxMzwvWWVhcj48UmVj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</w:fldData>
        </w:fldChar>
      </w:r>
      <w:r w:rsidR="002747EA">
        <w:rPr>
          <w:sz w:val="16"/>
          <w:szCs w:val="16"/>
        </w:rPr>
        <w:instrText xml:space="preserve"> ADDIN EN.CITE.DATA </w:instrText>
      </w:r>
      <w:r w:rsidR="002747EA">
        <w:rPr>
          <w:sz w:val="16"/>
          <w:szCs w:val="16"/>
        </w:rPr>
      </w:r>
      <w:r w:rsidR="002747EA">
        <w:rPr>
          <w:sz w:val="16"/>
          <w:szCs w:val="16"/>
        </w:rPr>
        <w:fldChar w:fldCharType="end"/>
      </w:r>
      <w:r>
        <w:rPr>
          <w:sz w:val="16"/>
          <w:szCs w:val="16"/>
        </w:rPr>
      </w:r>
      <w:r>
        <w:rPr>
          <w:sz w:val="16"/>
          <w:szCs w:val="16"/>
        </w:rPr>
        <w:fldChar w:fldCharType="separate"/>
      </w:r>
      <w:r w:rsidR="002747EA" w:rsidRPr="002747EA">
        <w:rPr>
          <w:noProof/>
          <w:szCs w:val="16"/>
          <w:vertAlign w:val="superscript"/>
        </w:rPr>
        <w:t>443</w:t>
      </w:r>
      <w:r>
        <w:rPr>
          <w:sz w:val="16"/>
          <w:szCs w:val="16"/>
        </w:rPr>
        <w:fldChar w:fldCharType="end"/>
      </w:r>
      <w:r>
        <w:rPr>
          <w:noProof/>
          <w:sz w:val="16"/>
          <w:szCs w:val="16"/>
        </w:rPr>
        <w:t xml:space="preserve"> </w:t>
      </w:r>
      <w:r>
        <w:t>BMI</w:t>
      </w:r>
      <w:r w:rsidRPr="008D11CC">
        <w:t xml:space="preserve"> 24</w:t>
      </w:r>
      <w:r>
        <w:t>-</w:t>
      </w:r>
      <w:r w:rsidRPr="008D11CC">
        <w:t>28</w:t>
      </w:r>
      <w:r>
        <w:t>,</w:t>
      </w:r>
      <w:r>
        <w:rPr>
          <w:sz w:val="16"/>
          <w:szCs w:val="16"/>
        </w:rPr>
        <w:fldChar w:fldCharType="begin">
          <w:fldData xml:space="preserve">PEVuZE5vdGU+PENpdGU+PEF1dGhvcj5XYW5nPC9BdXRob3I+PFllYXI+MjAxNzwvWWVhcj48UmVj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</w:fldData>
        </w:fldChar>
      </w:r>
      <w:r w:rsidR="002747EA">
        <w:rPr>
          <w:sz w:val="16"/>
          <w:szCs w:val="16"/>
        </w:rPr>
        <w:instrText xml:space="preserve"> ADDIN EN.CITE </w:instrText>
      </w:r>
      <w:r w:rsidR="002747EA">
        <w:rPr>
          <w:sz w:val="16"/>
          <w:szCs w:val="16"/>
        </w:rPr>
        <w:fldChar w:fldCharType="begin">
          <w:fldData xml:space="preserve">PEVuZE5vdGU+PENpdGU+PEF1dGhvcj5XYW5nPC9BdXRob3I+PFllYXI+MjAxNzwvWWVhcj48UmVj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</w:fldData>
        </w:fldChar>
      </w:r>
      <w:r w:rsidR="002747EA">
        <w:rPr>
          <w:sz w:val="16"/>
          <w:szCs w:val="16"/>
        </w:rPr>
        <w:instrText xml:space="preserve"> ADDIN EN.CITE.DATA </w:instrText>
      </w:r>
      <w:r w:rsidR="002747EA">
        <w:rPr>
          <w:sz w:val="16"/>
          <w:szCs w:val="16"/>
        </w:rPr>
      </w:r>
      <w:r w:rsidR="002747EA">
        <w:rPr>
          <w:sz w:val="16"/>
          <w:szCs w:val="16"/>
        </w:rPr>
        <w:fldChar w:fldCharType="end"/>
      </w:r>
      <w:r>
        <w:rPr>
          <w:sz w:val="16"/>
          <w:szCs w:val="16"/>
        </w:rPr>
      </w:r>
      <w:r>
        <w:rPr>
          <w:sz w:val="16"/>
          <w:szCs w:val="16"/>
        </w:rPr>
        <w:fldChar w:fldCharType="separate"/>
      </w:r>
      <w:r w:rsidR="002747EA" w:rsidRPr="002747EA">
        <w:rPr>
          <w:noProof/>
          <w:szCs w:val="16"/>
          <w:vertAlign w:val="superscript"/>
        </w:rPr>
        <w:t>452</w:t>
      </w:r>
      <w:r>
        <w:rPr>
          <w:sz w:val="16"/>
          <w:szCs w:val="16"/>
        </w:rPr>
        <w:fldChar w:fldCharType="end"/>
      </w:r>
      <w:r>
        <w:t xml:space="preserve"> </w:t>
      </w:r>
      <w:r w:rsidRPr="008B4882">
        <w:t>BMI ≥25,</w:t>
      </w:r>
      <w:r>
        <w:rPr>
          <w:noProof/>
          <w:sz w:val="16"/>
          <w:szCs w:val="16"/>
        </w:rPr>
        <w:fldChar w:fldCharType="begin">
          <w:fldData xml:space="preserve">PEVuZE5vdGU+PENpdGU+PEF1dGhvcj5Lb25nPC9BdXRob3I+PFllYXI+MjAxNDwvWWVhcj48UmVj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</w:fldData>
        </w:fldChar>
      </w:r>
      <w:r w:rsidR="002747EA">
        <w:rPr>
          <w:noProof/>
          <w:sz w:val="16"/>
          <w:szCs w:val="16"/>
        </w:rPr>
        <w:instrText xml:space="preserve"> ADDIN EN.CITE </w:instrText>
      </w:r>
      <w:r w:rsidR="002747EA">
        <w:rPr>
          <w:noProof/>
          <w:sz w:val="16"/>
          <w:szCs w:val="16"/>
        </w:rPr>
        <w:fldChar w:fldCharType="begin">
          <w:fldData xml:space="preserve">PEVuZE5vdGU+PENpdGU+PEF1dGhvcj5Lb25nPC9BdXRob3I+PFllYXI+MjAxNDwvWWVhcj48UmVj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</w:fldData>
        </w:fldChar>
      </w:r>
      <w:r w:rsidR="002747EA">
        <w:rPr>
          <w:noProof/>
          <w:sz w:val="16"/>
          <w:szCs w:val="16"/>
        </w:rPr>
        <w:instrText xml:space="preserve"> ADDIN EN.CITE.DATA </w:instrText>
      </w:r>
      <w:r w:rsidR="002747EA">
        <w:rPr>
          <w:noProof/>
          <w:sz w:val="16"/>
          <w:szCs w:val="16"/>
        </w:rPr>
      </w:r>
      <w:r w:rsidR="002747EA">
        <w:rPr>
          <w:noProof/>
          <w:sz w:val="16"/>
          <w:szCs w:val="16"/>
        </w:rPr>
        <w:fldChar w:fldCharType="end"/>
      </w:r>
      <w:r>
        <w:rPr>
          <w:noProof/>
          <w:sz w:val="16"/>
          <w:szCs w:val="16"/>
        </w:rPr>
      </w:r>
      <w:r>
        <w:rPr>
          <w:noProof/>
          <w:sz w:val="16"/>
          <w:szCs w:val="16"/>
        </w:rPr>
        <w:fldChar w:fldCharType="separate"/>
      </w:r>
      <w:r w:rsidR="002747EA" w:rsidRPr="002747EA">
        <w:rPr>
          <w:noProof/>
          <w:szCs w:val="16"/>
          <w:vertAlign w:val="superscript"/>
        </w:rPr>
        <w:t>273,438,439,443,449</w:t>
      </w:r>
      <w:r>
        <w:rPr>
          <w:noProof/>
          <w:sz w:val="16"/>
          <w:szCs w:val="16"/>
        </w:rPr>
        <w:fldChar w:fldCharType="end"/>
      </w:r>
      <w:r>
        <w:rPr>
          <w:sz w:val="16"/>
          <w:szCs w:val="16"/>
        </w:rPr>
        <w:t xml:space="preserve"> </w:t>
      </w:r>
      <w:r w:rsidRPr="008B4882">
        <w:t>BMI ≥26,</w:t>
      </w:r>
      <w:r>
        <w:rPr>
          <w:sz w:val="16"/>
          <w:szCs w:val="16"/>
        </w:rPr>
        <w:fldChar w:fldCharType="begin"/>
      </w:r>
      <w:r w:rsidR="002747EA">
        <w:rPr>
          <w:sz w:val="16"/>
          <w:szCs w:val="16"/>
        </w:rPr>
        <w:instrText xml:space="preserve"> ADDIN EN.CITE &lt;EndNote&gt;&lt;Cite&gt;&lt;Author&gt;Nascimento&lt;/Author&gt;&lt;Year&gt;2011&lt;/Year&gt;&lt;RecNum&gt;1040&lt;/RecNum&gt;&lt;DisplayText&gt;&lt;style face="superscript" font="Trebuchet MS" size="9"&gt;437&lt;/style&gt;&lt;/DisplayText&gt;&lt;record&gt;&lt;rec-number&gt;1040&lt;/rec-number&gt;&lt;foreign-keys&gt;&lt;key app="EN" db-id="exvasrfx2dtraoesasxp2szsxa2df502592x" timestamp="1548983476"&gt;1040&lt;/key&gt;&lt;/foreign-keys&gt;&lt;ref-type name="Journal Article"&gt;17&lt;/ref-type&gt;&lt;contributors&gt;&lt;authors&gt;&lt;author&gt;Nascimento, S. L.&lt;/author&gt;&lt;author&gt;Surita, F. G.&lt;/author&gt;&lt;author&gt;Parpinelli, MÂ&lt;/author&gt;&lt;author&gt;Siani, S.&lt;/author&gt;&lt;author&gt;Pinto e Silva, J. L.&lt;/author&gt;&lt;/authors&gt;&lt;/contributors&gt;&lt;titles&gt;&lt;title&gt;The effect of an antenatal physical exercise programme on maternal/perinatal outcomes and quality of life in overweight and obese pregnant women: a randomised clinical trial&lt;/title&gt;&lt;secondary-title&gt;BJOG: An International Journal of Obstetrics &amp;amp; Gynaecology&lt;/secondary-title&gt;&lt;/titles&gt;&lt;periodical&gt;&lt;full-title&gt;BJOG: An International Journal of Obstetrics &amp;amp; Gynaecology&lt;/full-title&gt;&lt;/periodical&gt;&lt;pages&gt;1455-1463&lt;/pages&gt;&lt;volume&gt;118&lt;/volume&gt;&lt;number&gt;12&lt;/number&gt;&lt;section&gt;1455&lt;/section&gt;&lt;dates&gt;&lt;year&gt;2011&lt;/year&gt;&lt;/dates&gt;&lt;isbn&gt;14700328&lt;/isbn&gt;&lt;urls&gt;&lt;/urls&gt;&lt;electronic-resource-num&gt;10.1111/j.1471-0528.2011.03084.x&lt;/electronic-resource-num&gt;&lt;/record&gt;&lt;/Cite&gt;&lt;/EndNote&gt;</w:instrText>
      </w:r>
      <w:r>
        <w:rPr>
          <w:sz w:val="16"/>
          <w:szCs w:val="16"/>
        </w:rPr>
        <w:fldChar w:fldCharType="separate"/>
      </w:r>
      <w:r w:rsidR="002747EA" w:rsidRPr="002747EA">
        <w:rPr>
          <w:noProof/>
          <w:szCs w:val="16"/>
          <w:vertAlign w:val="superscript"/>
        </w:rPr>
        <w:t>437</w:t>
      </w:r>
      <w:r>
        <w:rPr>
          <w:sz w:val="16"/>
          <w:szCs w:val="16"/>
        </w:rPr>
        <w:fldChar w:fldCharType="end"/>
      </w:r>
      <w:r>
        <w:t xml:space="preserve"> </w:t>
      </w:r>
      <w:r w:rsidRPr="008B4882">
        <w:t>BMI ≥28,</w:t>
      </w:r>
      <w:r>
        <w:rPr>
          <w:noProof/>
          <w:sz w:val="16"/>
          <w:szCs w:val="16"/>
        </w:rPr>
        <w:fldChar w:fldCharType="begin">
          <w:fldData xml:space="preserve">PEVuZE5vdGU+PENpdGU+PEF1dGhvcj5HYXJuYWVzPC9BdXRob3I+PFllYXI+MjAxNjwvWWVhcj48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</w:fldData>
        </w:fldChar>
      </w:r>
      <w:r w:rsidR="002747EA">
        <w:rPr>
          <w:noProof/>
          <w:sz w:val="16"/>
          <w:szCs w:val="16"/>
        </w:rPr>
        <w:instrText xml:space="preserve"> ADDIN EN.CITE </w:instrText>
      </w:r>
      <w:r w:rsidR="002747EA">
        <w:rPr>
          <w:noProof/>
          <w:sz w:val="16"/>
          <w:szCs w:val="16"/>
        </w:rPr>
        <w:fldChar w:fldCharType="begin">
          <w:fldData xml:space="preserve">PEVuZE5vdGU+PENpdGU+PEF1dGhvcj5HYXJuYWVzPC9BdXRob3I+PFllYXI+MjAxNjwvWWVhcj48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</w:fldData>
        </w:fldChar>
      </w:r>
      <w:r w:rsidR="002747EA">
        <w:rPr>
          <w:noProof/>
          <w:sz w:val="16"/>
          <w:szCs w:val="16"/>
        </w:rPr>
        <w:instrText xml:space="preserve"> ADDIN EN.CITE.DATA </w:instrText>
      </w:r>
      <w:r w:rsidR="002747EA">
        <w:rPr>
          <w:noProof/>
          <w:sz w:val="16"/>
          <w:szCs w:val="16"/>
        </w:rPr>
      </w:r>
      <w:r w:rsidR="002747EA">
        <w:rPr>
          <w:noProof/>
          <w:sz w:val="16"/>
          <w:szCs w:val="16"/>
        </w:rPr>
        <w:fldChar w:fldCharType="end"/>
      </w:r>
      <w:r>
        <w:rPr>
          <w:noProof/>
          <w:sz w:val="16"/>
          <w:szCs w:val="16"/>
        </w:rPr>
      </w:r>
      <w:r>
        <w:rPr>
          <w:noProof/>
          <w:sz w:val="16"/>
          <w:szCs w:val="16"/>
        </w:rPr>
        <w:fldChar w:fldCharType="separate"/>
      </w:r>
      <w:r w:rsidR="002747EA" w:rsidRPr="002747EA">
        <w:rPr>
          <w:noProof/>
          <w:szCs w:val="16"/>
          <w:vertAlign w:val="superscript"/>
        </w:rPr>
        <w:t>304</w:t>
      </w:r>
      <w:r>
        <w:rPr>
          <w:noProof/>
          <w:sz w:val="16"/>
          <w:szCs w:val="16"/>
        </w:rPr>
        <w:fldChar w:fldCharType="end"/>
      </w:r>
      <w:r>
        <w:t xml:space="preserve"> </w:t>
      </w:r>
      <w:r w:rsidRPr="008B4882">
        <w:t>BMI</w:t>
      </w:r>
      <w:r>
        <w:t xml:space="preserve"> </w:t>
      </w:r>
      <w:r w:rsidRPr="008B4882">
        <w:t>≥29,</w:t>
      </w:r>
      <w:r>
        <w:rPr>
          <w:sz w:val="16"/>
          <w:szCs w:val="16"/>
        </w:rPr>
        <w:fldChar w:fldCharType="begin">
          <w:fldData xml:space="preserve">PEVuZE5vdGU+PENpdGU+PEF1dGhvcj5TaW1tb25zPC9BdXRob3I+PFllYXI+MjAxNzwvWWVhcj48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</w:fldData>
        </w:fldChar>
      </w:r>
      <w:r w:rsidR="002747EA">
        <w:rPr>
          <w:sz w:val="16"/>
          <w:szCs w:val="16"/>
        </w:rPr>
        <w:instrText xml:space="preserve"> ADDIN EN.CITE </w:instrText>
      </w:r>
      <w:r w:rsidR="002747EA">
        <w:rPr>
          <w:sz w:val="16"/>
          <w:szCs w:val="16"/>
        </w:rPr>
        <w:fldChar w:fldCharType="begin">
          <w:fldData xml:space="preserve">PEVuZE5vdGU+PENpdGU+PEF1dGhvcj5TaW1tb25zPC9BdXRob3I+PFllYXI+MjAxNzwvWWVhcj48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</w:fldData>
        </w:fldChar>
      </w:r>
      <w:r w:rsidR="002747EA">
        <w:rPr>
          <w:sz w:val="16"/>
          <w:szCs w:val="16"/>
        </w:rPr>
        <w:instrText xml:space="preserve"> ADDIN EN.CITE.DATA </w:instrText>
      </w:r>
      <w:r w:rsidR="002747EA">
        <w:rPr>
          <w:sz w:val="16"/>
          <w:szCs w:val="16"/>
        </w:rPr>
      </w:r>
      <w:r w:rsidR="002747EA">
        <w:rPr>
          <w:sz w:val="16"/>
          <w:szCs w:val="16"/>
        </w:rPr>
        <w:fldChar w:fldCharType="end"/>
      </w:r>
      <w:r>
        <w:rPr>
          <w:sz w:val="16"/>
          <w:szCs w:val="16"/>
        </w:rPr>
      </w:r>
      <w:r>
        <w:rPr>
          <w:sz w:val="16"/>
          <w:szCs w:val="16"/>
        </w:rPr>
        <w:fldChar w:fldCharType="separate"/>
      </w:r>
      <w:r w:rsidR="002747EA" w:rsidRPr="002747EA">
        <w:rPr>
          <w:noProof/>
          <w:szCs w:val="16"/>
          <w:vertAlign w:val="superscript"/>
        </w:rPr>
        <w:t>402</w:t>
      </w:r>
      <w:r>
        <w:rPr>
          <w:sz w:val="16"/>
          <w:szCs w:val="16"/>
        </w:rPr>
        <w:fldChar w:fldCharType="end"/>
      </w:r>
      <w:r>
        <w:t xml:space="preserve"> </w:t>
      </w:r>
      <w:r w:rsidRPr="008B4882">
        <w:t>BMI ≥30</w:t>
      </w:r>
      <w:r>
        <w:rPr>
          <w:sz w:val="16"/>
          <w:szCs w:val="16"/>
        </w:rPr>
        <w:fldChar w:fldCharType="begin">
          <w:fldData xml:space="preserve">PEVuZE5vdGU+PENpdGU+PEF1dGhvcj5CaXNzb248L0F1dGhvcj48WWVhcj4yMDE1PC9ZZWFyPjxS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</w:fldData>
        </w:fldChar>
      </w:r>
      <w:r w:rsidR="002747EA">
        <w:rPr>
          <w:sz w:val="16"/>
          <w:szCs w:val="16"/>
        </w:rPr>
        <w:instrText xml:space="preserve"> ADDIN EN.CITE </w:instrText>
      </w:r>
      <w:r w:rsidR="002747EA">
        <w:rPr>
          <w:sz w:val="16"/>
          <w:szCs w:val="16"/>
        </w:rPr>
        <w:fldChar w:fldCharType="begin">
          <w:fldData xml:space="preserve">PEVuZE5vdGU+PENpdGU+PEF1dGhvcj5CaXNzb248L0F1dGhvcj48WWVhcj4yMDE1PC9ZZWFyPjxS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</w:fldData>
        </w:fldChar>
      </w:r>
      <w:r w:rsidR="002747EA">
        <w:rPr>
          <w:sz w:val="16"/>
          <w:szCs w:val="16"/>
        </w:rPr>
        <w:instrText xml:space="preserve"> ADDIN EN.CITE.DATA </w:instrText>
      </w:r>
      <w:r w:rsidR="002747EA">
        <w:rPr>
          <w:sz w:val="16"/>
          <w:szCs w:val="16"/>
        </w:rPr>
      </w:r>
      <w:r w:rsidR="002747EA">
        <w:rPr>
          <w:sz w:val="16"/>
          <w:szCs w:val="16"/>
        </w:rPr>
        <w:fldChar w:fldCharType="end"/>
      </w:r>
      <w:r>
        <w:rPr>
          <w:sz w:val="16"/>
          <w:szCs w:val="16"/>
        </w:rPr>
      </w:r>
      <w:r>
        <w:rPr>
          <w:sz w:val="16"/>
          <w:szCs w:val="16"/>
        </w:rPr>
        <w:fldChar w:fldCharType="separate"/>
      </w:r>
      <w:r w:rsidR="002747EA" w:rsidRPr="002747EA">
        <w:rPr>
          <w:noProof/>
          <w:szCs w:val="16"/>
          <w:vertAlign w:val="superscript"/>
        </w:rPr>
        <w:t>269,433,448,450,451</w:t>
      </w:r>
      <w:r>
        <w:rPr>
          <w:sz w:val="16"/>
          <w:szCs w:val="16"/>
        </w:rPr>
        <w:fldChar w:fldCharType="end"/>
      </w:r>
      <w:r w:rsidRPr="00C12274">
        <w:rPr>
          <w:noProof/>
          <w:sz w:val="16"/>
          <w:szCs w:val="16"/>
        </w:rPr>
        <w:t xml:space="preserve"> </w:t>
      </w:r>
    </w:p>
    <w:p w14:paraId="14307328" w14:textId="4C1619D2" w:rsidR="00A5540F" w:rsidRPr="00DB6311" w:rsidRDefault="00A5540F" w:rsidP="00A5540F">
      <w:r>
        <w:t>Most studies were small with fewer than 100 participants (n=15), between 100 and 200 participants (n=1</w:t>
      </w:r>
      <w:r w:rsidR="00501738">
        <w:t>5</w:t>
      </w:r>
      <w:r>
        <w:t>) or between 201 and 400 participants (n=5). There were seven larger studies — Barakat et al 2013</w:t>
      </w:r>
      <w:r w:rsidRPr="00DB6311">
        <w:rPr>
          <w:sz w:val="16"/>
          <w:szCs w:val="16"/>
        </w:rPr>
        <w:fldChar w:fldCharType="begin"/>
      </w:r>
      <w:r w:rsidR="002747EA">
        <w:rPr>
          <w:sz w:val="16"/>
          <w:szCs w:val="16"/>
        </w:rPr>
        <w:instrText xml:space="preserve"> ADDIN EN.CITE &lt;EndNote&gt;&lt;Cite&gt;&lt;Author&gt;Barakat&lt;/Author&gt;&lt;Year&gt;2013&lt;/Year&gt;&lt;RecNum&gt;712&lt;/RecNum&gt;&lt;DisplayText&gt;&lt;style face="superscript" font="Trebuchet MS" size="9"&gt;428&lt;/style&gt;&lt;/DisplayText&gt;&lt;record&gt;&lt;rec-number&gt;712&lt;/rec-number&gt;&lt;foreign-keys&gt;&lt;key app="EN" db-id="exvasrfx2dtraoesasxp2szsxa2df502592x" timestamp="1541462331"&gt;712&lt;/key&gt;&lt;/foreign-keys&gt;&lt;ref-type name="Journal Article"&gt;17&lt;/ref-type&gt;&lt;contributors&gt;&lt;authors&gt;&lt;author&gt;Barakat, R.&lt;/author&gt;&lt;author&gt;Pelaez, M.&lt;/author&gt;&lt;author&gt;Lopez, C.&lt;/author&gt;&lt;author&gt;Lucia, A.&lt;/author&gt;&lt;author&gt;Ruiz, J. R.&lt;/author&gt;&lt;/authors&gt;&lt;/contributors&gt;&lt;auth-address&gt;Facultad de Ciencias de la Actividad Fisica y del Deporte-INEF, Universidad Politecnica de Madrid, Madrid, Spain.&lt;/auth-address&gt;&lt;titles&gt;&lt;title&gt;Exercise during pregnancy and gestational diabetes-related adverse effects: a randomised controlled trial&lt;/title&gt;&lt;secondary-title&gt;Br J Sports Med&lt;/secondary-title&gt;&lt;/titles&gt;&lt;periodical&gt;&lt;full-title&gt;Br J Sports Med&lt;/full-title&gt;&lt;/periodical&gt;&lt;pages&gt;630-6&lt;/pages&gt;&lt;volume&gt;47&lt;/volume&gt;&lt;number&gt;10&lt;/number&gt;&lt;edition&gt;2013/02/01&lt;/edition&gt;&lt;keywords&gt;&lt;keyword&gt;Adult&lt;/keyword&gt;&lt;keyword&gt;Birth Weight&lt;/keyword&gt;&lt;keyword&gt;Diabetes, Gestational/*prevention &amp;amp; control&lt;/keyword&gt;&lt;keyword&gt;Exercise Therapy/*methods&lt;/keyword&gt;&lt;keyword&gt;Female&lt;/keyword&gt;&lt;keyword&gt;Fetal Macrosomia/prevention &amp;amp; control&lt;/keyword&gt;&lt;keyword&gt;Humans&lt;/keyword&gt;&lt;keyword&gt;Pregnancy&lt;/keyword&gt;&lt;keyword&gt;Pregnancy Outcome&lt;/keyword&gt;&lt;keyword&gt;Pregnancy Trimester, Second&lt;/keyword&gt;&lt;keyword&gt;Pregnancy Trimester, Third&lt;/keyword&gt;&lt;keyword&gt;Prenatal Care/methods&lt;/keyword&gt;&lt;keyword&gt;Weight Gain&lt;/keyword&gt;&lt;keyword&gt;Diabetes&lt;/keyword&gt;&lt;keyword&gt;Women in sport&lt;/keyword&gt;&lt;/keywords&gt;&lt;dates&gt;&lt;year&gt;2013&lt;/year&gt;&lt;pub-dates&gt;&lt;date&gt;Jul&lt;/date&gt;&lt;/pub-dates&gt;&lt;/dates&gt;&lt;isbn&gt;1473-0480 (Electronic)&amp;#xD;0306-3674 (Linking)&lt;/isbn&gt;&lt;accession-num&gt;23365418&lt;/accession-num&gt;&lt;urls&gt;&lt;related-urls&gt;&lt;url&gt;https://www.ncbi.nlm.nih.gov/pubmed/23365418&lt;/url&gt;&lt;/related-urls&gt;&lt;/urls&gt;&lt;electronic-resource-num&gt;10.1136/bjsports-2012-091788&lt;/electronic-resource-num&gt;&lt;/record&gt;&lt;/Cite&gt;&lt;/EndNote&gt;</w:instrText>
      </w:r>
      <w:r w:rsidRPr="00DB6311">
        <w:rPr>
          <w:sz w:val="16"/>
          <w:szCs w:val="16"/>
        </w:rPr>
        <w:fldChar w:fldCharType="separate"/>
      </w:r>
      <w:r w:rsidR="002747EA" w:rsidRPr="002747EA">
        <w:rPr>
          <w:noProof/>
          <w:szCs w:val="16"/>
          <w:vertAlign w:val="superscript"/>
        </w:rPr>
        <w:t>428</w:t>
      </w:r>
      <w:r w:rsidRPr="00DB6311">
        <w:rPr>
          <w:sz w:val="16"/>
          <w:szCs w:val="16"/>
        </w:rPr>
        <w:fldChar w:fldCharType="end"/>
      </w:r>
      <w:r>
        <w:t xml:space="preserve"> (n=428), </w:t>
      </w:r>
      <w:r w:rsidRPr="00DB6311">
        <w:t>, Barakat et al 2018</w:t>
      </w:r>
      <w:r>
        <w:rPr>
          <w:sz w:val="16"/>
          <w:szCs w:val="16"/>
        </w:rPr>
        <w:fldChar w:fldCharType="begin">
          <w:fldData xml:space="preserve">PEVuZE5vdGU+PENpdGU+PEF1dGhvcj5CYXJha2F0PC9BdXRob3I+PFllYXI+MjAxODwvWWVhcj48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</w:fldData>
        </w:fldChar>
      </w:r>
      <w:r w:rsidR="002747EA">
        <w:rPr>
          <w:sz w:val="16"/>
          <w:szCs w:val="16"/>
        </w:rPr>
        <w:instrText xml:space="preserve"> ADDIN EN.CITE </w:instrText>
      </w:r>
      <w:r w:rsidR="002747EA">
        <w:rPr>
          <w:sz w:val="16"/>
          <w:szCs w:val="16"/>
        </w:rPr>
        <w:fldChar w:fldCharType="begin">
          <w:fldData xml:space="preserve">PEVuZE5vdGU+PENpdGU+PEF1dGhvcj5CYXJha2F0PC9BdXRob3I+PFllYXI+MjAxODwvWWVhcj48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</w:fldData>
        </w:fldChar>
      </w:r>
      <w:r w:rsidR="002747EA">
        <w:rPr>
          <w:sz w:val="16"/>
          <w:szCs w:val="16"/>
        </w:rPr>
        <w:instrText xml:space="preserve"> ADDIN EN.CITE.DATA </w:instrText>
      </w:r>
      <w:r w:rsidR="002747EA">
        <w:rPr>
          <w:sz w:val="16"/>
          <w:szCs w:val="16"/>
        </w:rPr>
      </w:r>
      <w:r w:rsidR="002747EA">
        <w:rPr>
          <w:sz w:val="16"/>
          <w:szCs w:val="16"/>
        </w:rPr>
        <w:fldChar w:fldCharType="end"/>
      </w:r>
      <w:r>
        <w:rPr>
          <w:sz w:val="16"/>
          <w:szCs w:val="16"/>
        </w:rPr>
      </w:r>
      <w:r>
        <w:rPr>
          <w:sz w:val="16"/>
          <w:szCs w:val="16"/>
        </w:rPr>
        <w:fldChar w:fldCharType="separate"/>
      </w:r>
      <w:r w:rsidR="002747EA" w:rsidRPr="002747EA">
        <w:rPr>
          <w:noProof/>
          <w:szCs w:val="16"/>
          <w:vertAlign w:val="superscript"/>
        </w:rPr>
        <w:t>294</w:t>
      </w:r>
      <w:r>
        <w:rPr>
          <w:sz w:val="16"/>
          <w:szCs w:val="16"/>
        </w:rPr>
        <w:fldChar w:fldCharType="end"/>
      </w:r>
      <w:r>
        <w:rPr>
          <w:sz w:val="16"/>
          <w:szCs w:val="16"/>
        </w:rPr>
        <w:t xml:space="preserve"> </w:t>
      </w:r>
      <w:r w:rsidRPr="00DB6311">
        <w:t>(n=429)</w:t>
      </w:r>
      <w:r>
        <w:t>, da Silva et al 2017a</w:t>
      </w:r>
      <w:r>
        <w:rPr>
          <w:sz w:val="16"/>
          <w:szCs w:val="16"/>
        </w:rPr>
        <w:fldChar w:fldCharType="begin">
          <w:fldData xml:space="preserve">PEVuZE5vdGU+PENpdGU+PEF1dGhvcj5kYSBTaWx2YTwvQXV0aG9yPjxZZWFyPjIwMTc8L1llYXI+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=
</w:fldData>
        </w:fldChar>
      </w:r>
      <w:r w:rsidR="002747EA">
        <w:rPr>
          <w:sz w:val="16"/>
          <w:szCs w:val="16"/>
        </w:rPr>
        <w:instrText xml:space="preserve"> ADDIN EN.CITE </w:instrText>
      </w:r>
      <w:r w:rsidR="002747EA">
        <w:rPr>
          <w:sz w:val="16"/>
          <w:szCs w:val="16"/>
        </w:rPr>
        <w:fldChar w:fldCharType="begin">
          <w:fldData xml:space="preserve">PEVuZE5vdGU+PENpdGU+PEF1dGhvcj5kYSBTaWx2YTwvQXV0aG9yPjxZZWFyPjIwMTc8L1llYXI+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=
</w:fldData>
        </w:fldChar>
      </w:r>
      <w:r w:rsidR="002747EA">
        <w:rPr>
          <w:sz w:val="16"/>
          <w:szCs w:val="16"/>
        </w:rPr>
        <w:instrText xml:space="preserve"> ADDIN EN.CITE.DATA </w:instrText>
      </w:r>
      <w:r w:rsidR="002747EA">
        <w:rPr>
          <w:sz w:val="16"/>
          <w:szCs w:val="16"/>
        </w:rPr>
      </w:r>
      <w:r w:rsidR="002747EA">
        <w:rPr>
          <w:sz w:val="16"/>
          <w:szCs w:val="16"/>
        </w:rPr>
        <w:fldChar w:fldCharType="end"/>
      </w:r>
      <w:r>
        <w:rPr>
          <w:sz w:val="16"/>
          <w:szCs w:val="16"/>
        </w:rPr>
      </w:r>
      <w:r>
        <w:rPr>
          <w:sz w:val="16"/>
          <w:szCs w:val="16"/>
        </w:rPr>
        <w:fldChar w:fldCharType="separate"/>
      </w:r>
      <w:r w:rsidR="002747EA" w:rsidRPr="002747EA">
        <w:rPr>
          <w:noProof/>
          <w:szCs w:val="16"/>
          <w:vertAlign w:val="superscript"/>
        </w:rPr>
        <w:t>432</w:t>
      </w:r>
      <w:r>
        <w:rPr>
          <w:sz w:val="16"/>
          <w:szCs w:val="16"/>
        </w:rPr>
        <w:fldChar w:fldCharType="end"/>
      </w:r>
      <w:r w:rsidRPr="00DB6311">
        <w:t xml:space="preserve"> (n=639)</w:t>
      </w:r>
      <w:r>
        <w:t>, Stafne et al</w:t>
      </w:r>
      <w:r>
        <w:rPr>
          <w:sz w:val="16"/>
          <w:szCs w:val="16"/>
        </w:rPr>
        <w:fldChar w:fldCharType="begin"/>
      </w:r>
      <w:r w:rsidR="002747EA">
        <w:rPr>
          <w:sz w:val="16"/>
          <w:szCs w:val="16"/>
        </w:rPr>
        <w:instrText xml:space="preserve"> ADDIN EN.CITE &lt;EndNote&gt;&lt;Cite&gt;&lt;Author&gt;Stafne&lt;/Author&gt;&lt;Year&gt;2012&lt;/Year&gt;&lt;RecNum&gt;1060&lt;/RecNum&gt;&lt;DisplayText&gt;&lt;style face="superscript" font="Trebuchet MS" size="9"&gt;445&lt;/style&gt;&lt;/DisplayText&gt;&lt;record&gt;&lt;rec-number&gt;1060&lt;/rec-number&gt;&lt;foreign-keys&gt;&lt;key app="EN" db-id="exvasrfx2dtraoesasxp2szsxa2df502592x" timestamp="1548983476"&gt;1060&lt;/key&gt;&lt;/foreign-keys&gt;&lt;ref-type name="Journal Article"&gt;17&lt;/ref-type&gt;&lt;contributors&gt;&lt;authors&gt;&lt;author&gt;Stafne, Signe N.&lt;/author&gt;&lt;author&gt;Salvesen, Kjell </w:instrText>
      </w:r>
      <w:r w:rsidR="002747EA">
        <w:rPr>
          <w:rFonts w:ascii="MS Mincho" w:eastAsia="MS Mincho" w:hAnsi="MS Mincho" w:cs="MS Mincho"/>
          <w:sz w:val="16"/>
          <w:szCs w:val="16"/>
        </w:rPr>
        <w:instrText>Å</w:instrText>
      </w:r>
      <w:r w:rsidR="002747EA">
        <w:rPr>
          <w:sz w:val="16"/>
          <w:szCs w:val="16"/>
        </w:rPr>
        <w:instrText>&lt;/author&gt;&lt;author&gt;Romundstad, Pål R.&lt;/author&gt;&lt;author&gt;Eggebø, Torbjørn M.&lt;/author&gt;&lt;author&gt;Carlsen, Sven M.&lt;/author&gt;&lt;author&gt;Mørkved, Siv&lt;/author&gt;&lt;/authors&gt;&lt;/contributors&gt;&lt;titles&gt;&lt;title&gt;Regular Exercise During Pregnancy to Prevent Gestational Diabetes&lt;/title&gt;&lt;secondary-title&gt;Obstetrics &amp;amp; Gynecology&lt;/secondary-title&gt;&lt;/titles&gt;&lt;periodical&gt;&lt;full-title&gt;Obstetrics &amp;amp; Gynecology&lt;/full-title&gt;&lt;/periodical&gt;&lt;pages&gt;29-36&lt;/pages&gt;&lt;volume&gt;119&lt;/volume&gt;&lt;number&gt;1&lt;/number&gt;&lt;section&gt;29&lt;/section&gt;&lt;dates&gt;&lt;year&gt;2012&lt;/year&gt;&lt;/dates&gt;&lt;isbn&gt;0029-7844&lt;/isbn&gt;&lt;urls&gt;&lt;/urls&gt;&lt;electronic-resource-num&gt;10.1097/AOG.0b013e3182393f86&lt;/electronic-resource-num&gt;&lt;/record&gt;&lt;/Cite&gt;&lt;/EndNote&gt;</w:instrText>
      </w:r>
      <w:r>
        <w:rPr>
          <w:sz w:val="16"/>
          <w:szCs w:val="16"/>
        </w:rPr>
        <w:fldChar w:fldCharType="separate"/>
      </w:r>
      <w:r w:rsidR="002747EA" w:rsidRPr="002747EA">
        <w:rPr>
          <w:noProof/>
          <w:szCs w:val="16"/>
          <w:vertAlign w:val="superscript"/>
        </w:rPr>
        <w:t>445</w:t>
      </w:r>
      <w:r>
        <w:rPr>
          <w:sz w:val="16"/>
          <w:szCs w:val="16"/>
        </w:rPr>
        <w:fldChar w:fldCharType="end"/>
      </w:r>
      <w:r>
        <w:rPr>
          <w:sz w:val="16"/>
          <w:szCs w:val="16"/>
        </w:rPr>
        <w:t xml:space="preserve"> (n=855), </w:t>
      </w:r>
      <w:r w:rsidRPr="00DB6311">
        <w:rPr>
          <w:noProof/>
          <w:szCs w:val="18"/>
        </w:rPr>
        <w:t>SongØYgard et al 2012</w:t>
      </w:r>
      <w:r>
        <w:rPr>
          <w:sz w:val="16"/>
          <w:szCs w:val="16"/>
        </w:rPr>
        <w:fldChar w:fldCharType="begin"/>
      </w:r>
      <w:r w:rsidR="002747EA">
        <w:rPr>
          <w:sz w:val="16"/>
          <w:szCs w:val="16"/>
        </w:rPr>
        <w:instrText xml:space="preserve"> ADDIN EN.CITE &lt;EndNote&gt;&lt;Cite&gt;&lt;Author&gt;SongØYgard&lt;/Author&gt;&lt;Year&gt;2012&lt;/Year&gt;&lt;RecNum&gt;866&lt;/RecNum&gt;&lt;DisplayText&gt;&lt;style face="superscript" font="Trebuchet MS" size="9"&gt;444&lt;/style&gt;&lt;/DisplayText&gt;&lt;record&gt;&lt;rec-number&gt;866&lt;/rec-number&gt;&lt;foreign-keys&gt;&lt;key app="EN" db-id="exvasrfx2dtraoesasxp2szsxa2df502592x" timestamp="1541540693"&gt;866&lt;/key&gt;&lt;key app="ENWeb" db-id=""&gt;0&lt;/key&gt;&lt;/foreign-keys&gt;&lt;ref-type name="Journal Article"&gt;17&lt;/ref-type&gt;&lt;contributors&gt;&lt;authors&gt;&lt;author&gt;SongØYgard, Kristian M.&lt;/author&gt;&lt;author&gt;Stafne, Signe N.&lt;/author&gt;&lt;author&gt;Evensen, Kari Anne I.&lt;/author&gt;&lt;author&gt;Salvesen, Kjell Å&lt;/author&gt;&lt;author&gt;Vik, Torstein&lt;/author&gt;&lt;author&gt;MØRkved, S. I. V.&lt;/author&gt;&lt;/authors&gt;&lt;/contributors&gt;&lt;titles&gt;&lt;title&gt;Does exercise during pregnancy prevent postnatal depression?&lt;/title&gt;&lt;secondary-title&gt;Acta Obstetricia et Gynecologica Scandinavica&lt;/secondary-title&gt;&lt;/titles&gt;&lt;periodical&gt;&lt;full-title&gt;Acta Obstetricia et Gynecologica Scandinavica&lt;/full-title&gt;&lt;/periodical&gt;&lt;pages&gt;62-67&lt;/pages&gt;&lt;volume&gt;91&lt;/volume&gt;&lt;number&gt;1&lt;/number&gt;&lt;section&gt;62&lt;/section&gt;&lt;dates&gt;&lt;year&gt;2012&lt;/year&gt;&lt;/dates&gt;&lt;isbn&gt;00016349&lt;/isbn&gt;&lt;urls&gt;&lt;/urls&gt;&lt;electronic-resource-num&gt;10.1111/j.1600-0412.2011.01262.x&lt;/electronic-resource-num&gt;&lt;/record&gt;&lt;/Cite&gt;&lt;/EndNote&gt;</w:instrText>
      </w:r>
      <w:r>
        <w:rPr>
          <w:sz w:val="16"/>
          <w:szCs w:val="16"/>
        </w:rPr>
        <w:fldChar w:fldCharType="separate"/>
      </w:r>
      <w:r w:rsidR="002747EA" w:rsidRPr="002747EA">
        <w:rPr>
          <w:noProof/>
          <w:szCs w:val="16"/>
          <w:vertAlign w:val="superscript"/>
        </w:rPr>
        <w:t>444</w:t>
      </w:r>
      <w:r>
        <w:rPr>
          <w:sz w:val="16"/>
          <w:szCs w:val="16"/>
        </w:rPr>
        <w:fldChar w:fldCharType="end"/>
      </w:r>
      <w:r w:rsidRPr="00DB6311">
        <w:rPr>
          <w:szCs w:val="18"/>
        </w:rPr>
        <w:t xml:space="preserve"> (n=719), </w:t>
      </w:r>
      <w:r>
        <w:t>Barakat et al 2016</w:t>
      </w:r>
      <w:r w:rsidRPr="00DB6311">
        <w:rPr>
          <w:sz w:val="16"/>
          <w:szCs w:val="16"/>
        </w:rPr>
        <w:fldChar w:fldCharType="begin">
          <w:fldData xml:space="preserve">PEVuZE5vdGU+PENpdGU+PEF1dGhvcj5CYXJha2F0PC9BdXRob3I+PFllYXI+MjAxNjwvWWVhcj48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</w:fldData>
        </w:fldChar>
      </w:r>
      <w:r w:rsidR="002747EA">
        <w:rPr>
          <w:sz w:val="16"/>
          <w:szCs w:val="16"/>
        </w:rPr>
        <w:instrText xml:space="preserve"> ADDIN EN.CITE </w:instrText>
      </w:r>
      <w:r w:rsidR="002747EA">
        <w:rPr>
          <w:sz w:val="16"/>
          <w:szCs w:val="16"/>
        </w:rPr>
        <w:fldChar w:fldCharType="begin">
          <w:fldData xml:space="preserve">PEVuZE5vdGU+PENpdGU+PEF1dGhvcj5CYXJha2F0PC9BdXRob3I+PFllYXI+MjAxNjwvWWVhcj48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</w:fldData>
        </w:fldChar>
      </w:r>
      <w:r w:rsidR="002747EA">
        <w:rPr>
          <w:sz w:val="16"/>
          <w:szCs w:val="16"/>
        </w:rPr>
        <w:instrText xml:space="preserve"> ADDIN EN.CITE.DATA </w:instrText>
      </w:r>
      <w:r w:rsidR="002747EA">
        <w:rPr>
          <w:sz w:val="16"/>
          <w:szCs w:val="16"/>
        </w:rPr>
      </w:r>
      <w:r w:rsidR="002747EA">
        <w:rPr>
          <w:sz w:val="16"/>
          <w:szCs w:val="16"/>
        </w:rPr>
        <w:fldChar w:fldCharType="end"/>
      </w:r>
      <w:r w:rsidRPr="00DB6311">
        <w:rPr>
          <w:sz w:val="16"/>
          <w:szCs w:val="16"/>
        </w:rPr>
      </w:r>
      <w:r w:rsidRPr="00DB6311">
        <w:rPr>
          <w:sz w:val="16"/>
          <w:szCs w:val="16"/>
        </w:rPr>
        <w:fldChar w:fldCharType="separate"/>
      </w:r>
      <w:r w:rsidR="002747EA" w:rsidRPr="002747EA">
        <w:rPr>
          <w:noProof/>
          <w:szCs w:val="16"/>
          <w:vertAlign w:val="superscript"/>
        </w:rPr>
        <w:t>430</w:t>
      </w:r>
      <w:r w:rsidRPr="00DB6311">
        <w:rPr>
          <w:sz w:val="16"/>
          <w:szCs w:val="16"/>
        </w:rPr>
        <w:fldChar w:fldCharType="end"/>
      </w:r>
      <w:r w:rsidRPr="00DB6311">
        <w:t xml:space="preserve"> (n=765)</w:t>
      </w:r>
      <w:r>
        <w:t xml:space="preserve">, </w:t>
      </w:r>
      <w:r w:rsidRPr="00DB6311">
        <w:rPr>
          <w:szCs w:val="18"/>
        </w:rPr>
        <w:t>Ruiz et al</w:t>
      </w:r>
      <w:r>
        <w:rPr>
          <w:szCs w:val="18"/>
        </w:rPr>
        <w:t xml:space="preserve"> 2013</w:t>
      </w:r>
      <w:r>
        <w:rPr>
          <w:sz w:val="16"/>
          <w:szCs w:val="16"/>
        </w:rPr>
        <w:fldChar w:fldCharType="begin">
          <w:fldData xml:space="preserve">PEVuZE5vdGU+PENpdGU+PEF1dGhvcj5SdWl6PC9BdXRob3I+PFllYXI+MjAxMzwvWWVhcj48UmVj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</w:fldData>
        </w:fldChar>
      </w:r>
      <w:r w:rsidR="002747EA">
        <w:rPr>
          <w:sz w:val="16"/>
          <w:szCs w:val="16"/>
        </w:rPr>
        <w:instrText xml:space="preserve"> ADDIN EN.CITE </w:instrText>
      </w:r>
      <w:r w:rsidR="002747EA">
        <w:rPr>
          <w:sz w:val="16"/>
          <w:szCs w:val="16"/>
        </w:rPr>
        <w:fldChar w:fldCharType="begin">
          <w:fldData xml:space="preserve">PEVuZE5vdGU+PENpdGU+PEF1dGhvcj5SdWl6PC9BdXRob3I+PFllYXI+MjAxMzwvWWVhcj48UmVj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</w:fldData>
        </w:fldChar>
      </w:r>
      <w:r w:rsidR="002747EA">
        <w:rPr>
          <w:sz w:val="16"/>
          <w:szCs w:val="16"/>
        </w:rPr>
        <w:instrText xml:space="preserve"> ADDIN EN.CITE.DATA </w:instrText>
      </w:r>
      <w:r w:rsidR="002747EA">
        <w:rPr>
          <w:sz w:val="16"/>
          <w:szCs w:val="16"/>
        </w:rPr>
      </w:r>
      <w:r w:rsidR="002747EA">
        <w:rPr>
          <w:sz w:val="16"/>
          <w:szCs w:val="16"/>
        </w:rPr>
        <w:fldChar w:fldCharType="end"/>
      </w:r>
      <w:r>
        <w:rPr>
          <w:sz w:val="16"/>
          <w:szCs w:val="16"/>
        </w:rPr>
      </w:r>
      <w:r>
        <w:rPr>
          <w:sz w:val="16"/>
          <w:szCs w:val="16"/>
        </w:rPr>
        <w:fldChar w:fldCharType="separate"/>
      </w:r>
      <w:r w:rsidR="002747EA" w:rsidRPr="002747EA">
        <w:rPr>
          <w:noProof/>
          <w:szCs w:val="16"/>
          <w:vertAlign w:val="superscript"/>
        </w:rPr>
        <w:t>443</w:t>
      </w:r>
      <w:r>
        <w:rPr>
          <w:sz w:val="16"/>
          <w:szCs w:val="16"/>
        </w:rPr>
        <w:fldChar w:fldCharType="end"/>
      </w:r>
      <w:r w:rsidRPr="00DB6311">
        <w:t xml:space="preserve"> (</w:t>
      </w:r>
      <w:r>
        <w:t>n=962).</w:t>
      </w:r>
    </w:p>
    <w:p w14:paraId="21BE8021" w14:textId="691D4E02" w:rsidR="00A5540F" w:rsidRDefault="00A5540F" w:rsidP="00A5540F">
      <w:r w:rsidRPr="00B04565">
        <w:rPr>
          <w:lang w:val="en-AU"/>
        </w:rPr>
        <w:t>Studies were conducted in</w:t>
      </w:r>
      <w:r w:rsidRPr="00B04565">
        <w:t xml:space="preserve"> Argentina (n=1),</w:t>
      </w:r>
      <w:r>
        <w:fldChar w:fldCharType="begin">
          <w:fldData xml:space="preserve">PEVuZE5vdGU+PENpdGU+PEF1dGhvcj5CYWNjaGk8L0F1dGhvcj48WWVhcj4yMDE4PC9ZZWFyPjxS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</w:fldData>
        </w:fldChar>
      </w:r>
      <w:r w:rsidR="002747EA">
        <w:instrText xml:space="preserve"> ADDIN EN.CITE </w:instrText>
      </w:r>
      <w:r w:rsidR="002747EA">
        <w:fldChar w:fldCharType="begin">
          <w:fldData xml:space="preserve">PEVuZE5vdGU+PENpdGU+PEF1dGhvcj5CYWNjaGk8L0F1dGhvcj48WWVhcj4yMDE4PC9ZZWFyPjxS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</w:fldData>
        </w:fldChar>
      </w:r>
      <w:r w:rsidR="002747EA">
        <w:instrText xml:space="preserve"> ADDIN EN.CITE.DATA </w:instrText>
      </w:r>
      <w:r w:rsidR="002747EA">
        <w:fldChar w:fldCharType="end"/>
      </w:r>
      <w:r>
        <w:fldChar w:fldCharType="separate"/>
      </w:r>
      <w:r w:rsidR="002747EA" w:rsidRPr="002747EA">
        <w:rPr>
          <w:noProof/>
          <w:vertAlign w:val="superscript"/>
        </w:rPr>
        <w:t>425</w:t>
      </w:r>
      <w:r>
        <w:fldChar w:fldCharType="end"/>
      </w:r>
      <w:r w:rsidRPr="00B04565">
        <w:t xml:space="preserve"> Australia (n=3),</w:t>
      </w:r>
      <w:r>
        <w:rPr>
          <w:sz w:val="16"/>
          <w:szCs w:val="16"/>
        </w:rPr>
        <w:fldChar w:fldCharType="begin">
          <w:fldData xml:space="preserve">PEVuZE5vdGU+PENpdGU+PEF1dGhvcj5EZWtrZXIgTml0ZXJ0PC9BdXRob3I+PFllYXI+MjAxNTwv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</w:fldData>
        </w:fldChar>
      </w:r>
      <w:r w:rsidR="002747EA">
        <w:rPr>
          <w:sz w:val="16"/>
          <w:szCs w:val="16"/>
        </w:rPr>
        <w:instrText xml:space="preserve"> ADDIN EN.CITE </w:instrText>
      </w:r>
      <w:r w:rsidR="002747EA">
        <w:rPr>
          <w:sz w:val="16"/>
          <w:szCs w:val="16"/>
        </w:rPr>
        <w:fldChar w:fldCharType="begin">
          <w:fldData xml:space="preserve">PEVuZE5vdGU+PENpdGU+PEF1dGhvcj5EZWtrZXIgTml0ZXJ0PC9BdXRob3I+PFllYXI+MjAxNTwv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</w:fldData>
        </w:fldChar>
      </w:r>
      <w:r w:rsidR="002747EA">
        <w:rPr>
          <w:sz w:val="16"/>
          <w:szCs w:val="16"/>
        </w:rPr>
        <w:instrText xml:space="preserve"> ADDIN EN.CITE.DATA </w:instrText>
      </w:r>
      <w:r w:rsidR="002747EA">
        <w:rPr>
          <w:sz w:val="16"/>
          <w:szCs w:val="16"/>
        </w:rPr>
      </w:r>
      <w:r w:rsidR="002747EA">
        <w:rPr>
          <w:sz w:val="16"/>
          <w:szCs w:val="16"/>
        </w:rPr>
        <w:fldChar w:fldCharType="end"/>
      </w:r>
      <w:r>
        <w:rPr>
          <w:sz w:val="16"/>
          <w:szCs w:val="16"/>
        </w:rPr>
      </w:r>
      <w:r>
        <w:rPr>
          <w:sz w:val="16"/>
          <w:szCs w:val="16"/>
        </w:rPr>
        <w:fldChar w:fldCharType="separate"/>
      </w:r>
      <w:r w:rsidR="002747EA" w:rsidRPr="002747EA">
        <w:rPr>
          <w:noProof/>
          <w:szCs w:val="16"/>
          <w:vertAlign w:val="superscript"/>
        </w:rPr>
        <w:t>271,448,450</w:t>
      </w:r>
      <w:r>
        <w:rPr>
          <w:sz w:val="16"/>
          <w:szCs w:val="16"/>
        </w:rPr>
        <w:fldChar w:fldCharType="end"/>
      </w:r>
      <w:r w:rsidRPr="00B04565">
        <w:t xml:space="preserve"> Brazil (n=4),</w:t>
      </w:r>
      <w:r>
        <w:rPr>
          <w:noProof/>
          <w:sz w:val="16"/>
          <w:szCs w:val="16"/>
        </w:rPr>
        <w:fldChar w:fldCharType="begin">
          <w:fldData xml:space="preserve">PEVuZE5vdGU+PENpdGU+PEF1dGhvcj5CYWNpdWs8L0F1dGhvcj48WWVhcj4yMDA4PC9ZZWFyPjxS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</w:fldData>
        </w:fldChar>
      </w:r>
      <w:r w:rsidR="002747EA">
        <w:rPr>
          <w:noProof/>
          <w:sz w:val="16"/>
          <w:szCs w:val="16"/>
        </w:rPr>
        <w:instrText xml:space="preserve"> ADDIN EN.CITE </w:instrText>
      </w:r>
      <w:r w:rsidR="002747EA">
        <w:rPr>
          <w:noProof/>
          <w:sz w:val="16"/>
          <w:szCs w:val="16"/>
        </w:rPr>
        <w:fldChar w:fldCharType="begin">
          <w:fldData xml:space="preserve">PEVuZE5vdGU+PENpdGU+PEF1dGhvcj5CYWNpdWs8L0F1dGhvcj48WWVhcj4yMDA4PC9ZZWFyPjxS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</w:fldData>
        </w:fldChar>
      </w:r>
      <w:r w:rsidR="002747EA">
        <w:rPr>
          <w:noProof/>
          <w:sz w:val="16"/>
          <w:szCs w:val="16"/>
        </w:rPr>
        <w:instrText xml:space="preserve"> ADDIN EN.CITE.DATA </w:instrText>
      </w:r>
      <w:r w:rsidR="002747EA">
        <w:rPr>
          <w:noProof/>
          <w:sz w:val="16"/>
          <w:szCs w:val="16"/>
        </w:rPr>
      </w:r>
      <w:r w:rsidR="002747EA">
        <w:rPr>
          <w:noProof/>
          <w:sz w:val="16"/>
          <w:szCs w:val="16"/>
        </w:rPr>
        <w:fldChar w:fldCharType="end"/>
      </w:r>
      <w:r>
        <w:rPr>
          <w:noProof/>
          <w:sz w:val="16"/>
          <w:szCs w:val="16"/>
        </w:rPr>
      </w:r>
      <w:r>
        <w:rPr>
          <w:noProof/>
          <w:sz w:val="16"/>
          <w:szCs w:val="16"/>
        </w:rPr>
        <w:fldChar w:fldCharType="separate"/>
      </w:r>
      <w:r w:rsidR="002747EA" w:rsidRPr="002747EA">
        <w:rPr>
          <w:noProof/>
          <w:szCs w:val="16"/>
          <w:vertAlign w:val="superscript"/>
        </w:rPr>
        <w:t>270,292,432,437</w:t>
      </w:r>
      <w:r>
        <w:rPr>
          <w:noProof/>
          <w:sz w:val="16"/>
          <w:szCs w:val="16"/>
        </w:rPr>
        <w:fldChar w:fldCharType="end"/>
      </w:r>
      <w:r w:rsidRPr="00B04565">
        <w:t xml:space="preserve"> Canada (n=1),</w:t>
      </w:r>
      <w:r>
        <w:rPr>
          <w:sz w:val="16"/>
          <w:szCs w:val="16"/>
        </w:rPr>
        <w:fldChar w:fldCharType="begin">
          <w:fldData xml:space="preserve">PEVuZE5vdGU+PENpdGU+PEF1dGhvcj5CaXNzb248L0F1dGhvcj48WWVhcj4yMDE1PC9ZZWFyPjxS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</w:fldData>
        </w:fldChar>
      </w:r>
      <w:r w:rsidR="002747EA">
        <w:rPr>
          <w:sz w:val="16"/>
          <w:szCs w:val="16"/>
        </w:rPr>
        <w:instrText xml:space="preserve"> ADDIN EN.CITE </w:instrText>
      </w:r>
      <w:r w:rsidR="002747EA">
        <w:rPr>
          <w:sz w:val="16"/>
          <w:szCs w:val="16"/>
        </w:rPr>
        <w:fldChar w:fldCharType="begin">
          <w:fldData xml:space="preserve">PEVuZE5vdGU+PENpdGU+PEF1dGhvcj5CaXNzb248L0F1dGhvcj48WWVhcj4yMDE1PC9ZZWFyPjxS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</w:fldData>
        </w:fldChar>
      </w:r>
      <w:r w:rsidR="002747EA">
        <w:rPr>
          <w:sz w:val="16"/>
          <w:szCs w:val="16"/>
        </w:rPr>
        <w:instrText xml:space="preserve"> ADDIN EN.CITE.DATA </w:instrText>
      </w:r>
      <w:r w:rsidR="002747EA">
        <w:rPr>
          <w:sz w:val="16"/>
          <w:szCs w:val="16"/>
        </w:rPr>
      </w:r>
      <w:r w:rsidR="002747EA">
        <w:rPr>
          <w:sz w:val="16"/>
          <w:szCs w:val="16"/>
        </w:rPr>
        <w:fldChar w:fldCharType="end"/>
      </w:r>
      <w:r>
        <w:rPr>
          <w:sz w:val="16"/>
          <w:szCs w:val="16"/>
        </w:rPr>
      </w:r>
      <w:r>
        <w:rPr>
          <w:sz w:val="16"/>
          <w:szCs w:val="16"/>
        </w:rPr>
        <w:fldChar w:fldCharType="separate"/>
      </w:r>
      <w:r w:rsidR="002747EA" w:rsidRPr="002747EA">
        <w:rPr>
          <w:noProof/>
          <w:szCs w:val="16"/>
          <w:vertAlign w:val="superscript"/>
        </w:rPr>
        <w:t>269</w:t>
      </w:r>
      <w:r>
        <w:rPr>
          <w:sz w:val="16"/>
          <w:szCs w:val="16"/>
        </w:rPr>
        <w:fldChar w:fldCharType="end"/>
      </w:r>
      <w:r w:rsidRPr="00B04565">
        <w:t xml:space="preserve"> China (n=1),</w:t>
      </w:r>
      <w:r>
        <w:rPr>
          <w:sz w:val="16"/>
          <w:szCs w:val="16"/>
        </w:rPr>
        <w:fldChar w:fldCharType="begin">
          <w:fldData xml:space="preserve">PEVuZE5vdGU+PENpdGU+PEF1dGhvcj5XYW5nPC9BdXRob3I+PFllYXI+MjAxNzwvWWVhcj48UmVj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</w:fldData>
        </w:fldChar>
      </w:r>
      <w:r w:rsidR="002747EA">
        <w:rPr>
          <w:sz w:val="16"/>
          <w:szCs w:val="16"/>
        </w:rPr>
        <w:instrText xml:space="preserve"> ADDIN EN.CITE </w:instrText>
      </w:r>
      <w:r w:rsidR="002747EA">
        <w:rPr>
          <w:sz w:val="16"/>
          <w:szCs w:val="16"/>
        </w:rPr>
        <w:fldChar w:fldCharType="begin">
          <w:fldData xml:space="preserve">PEVuZE5vdGU+PENpdGU+PEF1dGhvcj5XYW5nPC9BdXRob3I+PFllYXI+MjAxNzwvWWVhcj48UmVj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</w:fldData>
        </w:fldChar>
      </w:r>
      <w:r w:rsidR="002747EA">
        <w:rPr>
          <w:sz w:val="16"/>
          <w:szCs w:val="16"/>
        </w:rPr>
        <w:instrText xml:space="preserve"> ADDIN EN.CITE.DATA </w:instrText>
      </w:r>
      <w:r w:rsidR="002747EA">
        <w:rPr>
          <w:sz w:val="16"/>
          <w:szCs w:val="16"/>
        </w:rPr>
      </w:r>
      <w:r w:rsidR="002747EA">
        <w:rPr>
          <w:sz w:val="16"/>
          <w:szCs w:val="16"/>
        </w:rPr>
        <w:fldChar w:fldCharType="end"/>
      </w:r>
      <w:r>
        <w:rPr>
          <w:sz w:val="16"/>
          <w:szCs w:val="16"/>
        </w:rPr>
      </w:r>
      <w:r>
        <w:rPr>
          <w:sz w:val="16"/>
          <w:szCs w:val="16"/>
        </w:rPr>
        <w:fldChar w:fldCharType="separate"/>
      </w:r>
      <w:r w:rsidR="002747EA" w:rsidRPr="002747EA">
        <w:rPr>
          <w:noProof/>
          <w:szCs w:val="16"/>
          <w:vertAlign w:val="superscript"/>
        </w:rPr>
        <w:t>452</w:t>
      </w:r>
      <w:r>
        <w:rPr>
          <w:sz w:val="16"/>
          <w:szCs w:val="16"/>
        </w:rPr>
        <w:fldChar w:fldCharType="end"/>
      </w:r>
      <w:r w:rsidRPr="00B04565">
        <w:t xml:space="preserve"> Colombia (n=1),</w:t>
      </w:r>
      <w:r>
        <w:rPr>
          <w:sz w:val="16"/>
          <w:szCs w:val="16"/>
        </w:rPr>
        <w:fldChar w:fldCharType="begin">
          <w:fldData xml:space="preserve">PEVuZE5vdGU+PENpdGU+PEF1dGhvcj5QaW56b248L0F1dGhvcj48WWVhcj4yMDEyPC9ZZWFyPjxS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</w:fldData>
        </w:fldChar>
      </w:r>
      <w:r w:rsidR="002747EA">
        <w:rPr>
          <w:sz w:val="16"/>
          <w:szCs w:val="16"/>
        </w:rPr>
        <w:instrText xml:space="preserve"> ADDIN EN.CITE </w:instrText>
      </w:r>
      <w:r w:rsidR="002747EA">
        <w:rPr>
          <w:sz w:val="16"/>
          <w:szCs w:val="16"/>
        </w:rPr>
        <w:fldChar w:fldCharType="begin">
          <w:fldData xml:space="preserve">PEVuZE5vdGU+PENpdGU+PEF1dGhvcj5QaW56b248L0F1dGhvcj48WWVhcj4yMDEyPC9ZZWFyPjxS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</w:fldData>
        </w:fldChar>
      </w:r>
      <w:r w:rsidR="002747EA">
        <w:rPr>
          <w:sz w:val="16"/>
          <w:szCs w:val="16"/>
        </w:rPr>
        <w:instrText xml:space="preserve"> ADDIN EN.CITE.DATA </w:instrText>
      </w:r>
      <w:r w:rsidR="002747EA">
        <w:rPr>
          <w:sz w:val="16"/>
          <w:szCs w:val="16"/>
        </w:rPr>
      </w:r>
      <w:r w:rsidR="002747EA">
        <w:rPr>
          <w:sz w:val="16"/>
          <w:szCs w:val="16"/>
        </w:rPr>
        <w:fldChar w:fldCharType="end"/>
      </w:r>
      <w:r>
        <w:rPr>
          <w:sz w:val="16"/>
          <w:szCs w:val="16"/>
        </w:rPr>
      </w:r>
      <w:r>
        <w:rPr>
          <w:sz w:val="16"/>
          <w:szCs w:val="16"/>
        </w:rPr>
        <w:fldChar w:fldCharType="separate"/>
      </w:r>
      <w:r w:rsidR="002747EA" w:rsidRPr="002747EA">
        <w:rPr>
          <w:noProof/>
          <w:szCs w:val="16"/>
          <w:vertAlign w:val="superscript"/>
        </w:rPr>
        <w:t>441</w:t>
      </w:r>
      <w:r>
        <w:rPr>
          <w:sz w:val="16"/>
          <w:szCs w:val="16"/>
        </w:rPr>
        <w:fldChar w:fldCharType="end"/>
      </w:r>
      <w:r w:rsidRPr="00B04565">
        <w:t xml:space="preserve"> Denmark (n=1),</w:t>
      </w:r>
      <w:r>
        <w:rPr>
          <w:sz w:val="16"/>
          <w:szCs w:val="16"/>
        </w:rPr>
        <w:fldChar w:fldCharType="begin">
          <w:fldData xml:space="preserve">PEVuZE5vdGU+PENpdGU+PEF1dGhvcj5SZW5hdWx0PC9BdXRob3I+PFllYXI+MjAxNDwvWWVhcj48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</w:fldData>
        </w:fldChar>
      </w:r>
      <w:r w:rsidR="002747EA">
        <w:rPr>
          <w:sz w:val="16"/>
          <w:szCs w:val="16"/>
        </w:rPr>
        <w:instrText xml:space="preserve"> ADDIN EN.CITE </w:instrText>
      </w:r>
      <w:r w:rsidR="002747EA">
        <w:rPr>
          <w:sz w:val="16"/>
          <w:szCs w:val="16"/>
        </w:rPr>
        <w:fldChar w:fldCharType="begin">
          <w:fldData xml:space="preserve">PEVuZE5vdGU+PENpdGU+PEF1dGhvcj5SZW5hdWx0PC9BdXRob3I+PFllYXI+MjAxNDwvWWVhcj48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</w:fldData>
        </w:fldChar>
      </w:r>
      <w:r w:rsidR="002747EA">
        <w:rPr>
          <w:sz w:val="16"/>
          <w:szCs w:val="16"/>
        </w:rPr>
        <w:instrText xml:space="preserve"> ADDIN EN.CITE.DATA </w:instrText>
      </w:r>
      <w:r w:rsidR="002747EA">
        <w:rPr>
          <w:sz w:val="16"/>
          <w:szCs w:val="16"/>
        </w:rPr>
      </w:r>
      <w:r w:rsidR="002747EA">
        <w:rPr>
          <w:sz w:val="16"/>
          <w:szCs w:val="16"/>
        </w:rPr>
        <w:fldChar w:fldCharType="end"/>
      </w:r>
      <w:r>
        <w:rPr>
          <w:sz w:val="16"/>
          <w:szCs w:val="16"/>
        </w:rPr>
      </w:r>
      <w:r>
        <w:rPr>
          <w:sz w:val="16"/>
          <w:szCs w:val="16"/>
        </w:rPr>
        <w:fldChar w:fldCharType="separate"/>
      </w:r>
      <w:r w:rsidR="002747EA" w:rsidRPr="002747EA">
        <w:rPr>
          <w:noProof/>
          <w:szCs w:val="16"/>
          <w:vertAlign w:val="superscript"/>
        </w:rPr>
        <w:t>451</w:t>
      </w:r>
      <w:r>
        <w:rPr>
          <w:sz w:val="16"/>
          <w:szCs w:val="16"/>
        </w:rPr>
        <w:fldChar w:fldCharType="end"/>
      </w:r>
      <w:r w:rsidRPr="00B04565">
        <w:t xml:space="preserve"> Iran (n=1),</w:t>
      </w:r>
      <w:r>
        <w:rPr>
          <w:sz w:val="16"/>
          <w:szCs w:val="16"/>
        </w:rPr>
        <w:fldChar w:fldCharType="begin"/>
      </w:r>
      <w:r w:rsidR="002747EA">
        <w:rPr>
          <w:sz w:val="16"/>
          <w:szCs w:val="16"/>
        </w:rPr>
        <w:instrText xml:space="preserve"> ADDIN EN.CITE &lt;EndNote&gt;&lt;Cite&gt;&lt;Author&gt;Garshasbi&lt;/Author&gt;&lt;Year&gt;2005&lt;/Year&gt;&lt;RecNum&gt;689&lt;/RecNum&gt;&lt;DisplayText&gt;&lt;style face="superscript" font="Trebuchet MS" size="9"&gt;434&lt;/style&gt;&lt;/DisplayText&gt;&lt;record&gt;&lt;rec-number&gt;689&lt;/rec-number&gt;&lt;foreign-keys&gt;&lt;key app="EN" db-id="exvasrfx2dtraoesasxp2szsxa2df502592x" timestamp="1540527420"&gt;689&lt;/key&gt;&lt;/foreign-keys&gt;&lt;ref-type name="Journal Article"&gt;17&lt;/ref-type&gt;&lt;contributors&gt;&lt;authors&gt;&lt;author&gt;Garshasbi, A.&lt;/author&gt;&lt;author&gt;Faghih Zadeh, S.&lt;/author&gt;&lt;/authors&gt;&lt;/contributors&gt;&lt;auth-address&gt;Department of Obstetrics and Gynecology, Shahed University, Faculty of Medicine, 1481973411 Tehran, Iran. agarshasbi@obgyn.net&lt;/auth-address&gt;&lt;titles&gt;&lt;title&gt;The effect of exercise on the intensity of low back pain in pregnant women&lt;/title&gt;&lt;secondary-title&gt;Int J Gynaecol Obstet&lt;/secondary-title&gt;&lt;/titles&gt;&lt;periodical&gt;&lt;full-title&gt;Int J Gynaecol Obstet&lt;/full-title&gt;&lt;/periodical&gt;&lt;pages&gt;271-5&lt;/pages&gt;&lt;volume&gt;88&lt;/volume&gt;&lt;number&gt;3&lt;/number&gt;&lt;edition&gt;2005/03/01&lt;/edition&gt;&lt;keywords&gt;&lt;keyword&gt;Biomechanical Phenomena&lt;/keyword&gt;&lt;keyword&gt;*Exercise Therapy&lt;/keyword&gt;&lt;keyword&gt;Female&lt;/keyword&gt;&lt;keyword&gt;Humans&lt;/keyword&gt;&lt;keyword&gt;Low Back Pain/physiopathology/*prevention &amp;amp; control&lt;/keyword&gt;&lt;keyword&gt;Pregnancy&lt;/keyword&gt;&lt;keyword&gt;Pregnancy Complications/*prevention &amp;amp; control&lt;/keyword&gt;&lt;keyword&gt;Pregnancy Trimester, Second&lt;/keyword&gt;&lt;keyword&gt;Pregnancy Trimester, Third&lt;/keyword&gt;&lt;keyword&gt;Prospective Studies&lt;/keyword&gt;&lt;keyword&gt;Spine/physiopathology&lt;/keyword&gt;&lt;/keywords&gt;&lt;dates&gt;&lt;year&gt;2005&lt;/year&gt;&lt;pub-dates&gt;&lt;date&gt;Mar&lt;/date&gt;&lt;/pub-dates&gt;&lt;/dates&gt;&lt;isbn&gt;0020-7292 (Print)&amp;#xD;0020-7292 (Linking)&lt;/isbn&gt;&lt;accession-num&gt;15733880&lt;/accession-num&gt;&lt;urls&gt;&lt;related-urls&gt;&lt;url&gt;https://www.ncbi.nlm.nih.gov/pubmed/15733880&lt;/url&gt;&lt;/related-urls&gt;&lt;/urls&gt;&lt;electronic-resource-num&gt;10.1016/j.ijgo.2004.12.001&lt;/electronic-resource-num&gt;&lt;/record&gt;&lt;/Cite&gt;&lt;/EndNote&gt;</w:instrText>
      </w:r>
      <w:r>
        <w:rPr>
          <w:sz w:val="16"/>
          <w:szCs w:val="16"/>
        </w:rPr>
        <w:fldChar w:fldCharType="separate"/>
      </w:r>
      <w:r w:rsidR="002747EA" w:rsidRPr="002747EA">
        <w:rPr>
          <w:noProof/>
          <w:szCs w:val="16"/>
          <w:vertAlign w:val="superscript"/>
        </w:rPr>
        <w:t>434</w:t>
      </w:r>
      <w:r>
        <w:rPr>
          <w:sz w:val="16"/>
          <w:szCs w:val="16"/>
        </w:rPr>
        <w:fldChar w:fldCharType="end"/>
      </w:r>
      <w:r w:rsidRPr="00B04565">
        <w:t xml:space="preserve"> Japan (n=1),</w:t>
      </w:r>
      <w:r>
        <w:rPr>
          <w:sz w:val="16"/>
          <w:szCs w:val="16"/>
        </w:rPr>
        <w:fldChar w:fldCharType="begin"/>
      </w:r>
      <w:r w:rsidR="002747EA">
        <w:rPr>
          <w:sz w:val="16"/>
          <w:szCs w:val="16"/>
        </w:rPr>
        <w:instrText xml:space="preserve"> ADDIN EN.CITE &lt;EndNote&gt;&lt;Cite&gt;&lt;Author&gt;Taniguchi&lt;/Author&gt;&lt;Year&gt;2016&lt;/Year&gt;&lt;RecNum&gt;911&lt;/RecNum&gt;&lt;DisplayText&gt;&lt;style face="superscript" font="Trebuchet MS" size="9"&gt;299&lt;/style&gt;&lt;/DisplayText&gt;&lt;record&gt;&lt;rec-number&gt;911&lt;/rec-number&gt;&lt;foreign-keys&gt;&lt;key app="EN" db-id="exvasrfx2dtraoesasxp2szsxa2df502592x" timestamp="1541540861"&gt;911&lt;/key&gt;&lt;key app="ENWeb" db-id=""&gt;0&lt;/key&gt;&lt;/foreign-keys&gt;&lt;ref-type name="Journal Article"&gt;17&lt;/ref-type&gt;&lt;contributors&gt;&lt;authors&gt;&lt;author&gt;Taniguchi, C.&lt;/author&gt;&lt;author&gt;Sato, C.&lt;/author&gt;&lt;/authors&gt;&lt;/contributors&gt;&lt;auth-address&gt;Kanagawa University of Human Services, Kanagawa Prefecture, Japan. taniguchi.m7b@kuhs.ac.jp.&amp;#xD;Otsuka Medical Clinic, Toshima-ku, Japan.&lt;/auth-address&gt;&lt;titles&gt;&lt;title&gt;Home-based walking during pregnancy affects mood and birth outcomes among sedentary women: A randomized controlled trial&lt;/title&gt;&lt;secondary-title&gt;Int J Nurs Pract&lt;/secondary-title&gt;&lt;/titles&gt;&lt;periodical&gt;&lt;full-title&gt;Int J Nurs Pract&lt;/full-title&gt;&lt;/periodical&gt;&lt;pages&gt;420-426&lt;/pages&gt;&lt;volume&gt;22&lt;/volume&gt;&lt;number&gt;5&lt;/number&gt;&lt;edition&gt;2016/06/09&lt;/edition&gt;&lt;keywords&gt;&lt;keyword&gt;Adult&lt;/keyword&gt;&lt;keyword&gt;*Affect&lt;/keyword&gt;&lt;keyword&gt;Female&lt;/keyword&gt;&lt;keyword&gt;Humans&lt;/keyword&gt;&lt;keyword&gt;Pregnancy&lt;/keyword&gt;&lt;keyword&gt;*Pregnancy Outcome&lt;/keyword&gt;&lt;keyword&gt;*Sedentary Lifestyle&lt;/keyword&gt;&lt;keyword&gt;*Walking&lt;/keyword&gt;&lt;keyword&gt;Young Adult&lt;/keyword&gt;&lt;keyword&gt;*Profile of Mood States&lt;/keyword&gt;&lt;keyword&gt;*exercise&lt;/keyword&gt;&lt;keyword&gt;*nursing&lt;/keyword&gt;&lt;keyword&gt;*pregnancy&lt;/keyword&gt;&lt;keyword&gt;*randomized controlled trial&lt;/keyword&gt;&lt;/keywords&gt;&lt;dates&gt;&lt;year&gt;2016&lt;/year&gt;&lt;pub-dates&gt;&lt;date&gt;Oct&lt;/date&gt;&lt;/pub-dates&gt;&lt;/dates&gt;&lt;isbn&gt;1440-172X (Electronic)&amp;#xD;1322-7114 (Linking)&lt;/isbn&gt;&lt;accession-num&gt;27272937&lt;/accession-num&gt;&lt;urls&gt;&lt;related-urls&gt;&lt;url&gt;https://www.ncbi.nlm.nih.gov/pubmed/27272937&lt;/url&gt;&lt;/related-urls&gt;&lt;/urls&gt;&lt;electronic-resource-num&gt;10.1111/ijn.12453&lt;/electronic-resource-num&gt;&lt;/record&gt;&lt;/Cite&gt;&lt;/EndNote&gt;</w:instrText>
      </w:r>
      <w:r>
        <w:rPr>
          <w:sz w:val="16"/>
          <w:szCs w:val="16"/>
        </w:rPr>
        <w:fldChar w:fldCharType="separate"/>
      </w:r>
      <w:r w:rsidR="002747EA" w:rsidRPr="002747EA">
        <w:rPr>
          <w:noProof/>
          <w:szCs w:val="16"/>
          <w:vertAlign w:val="superscript"/>
        </w:rPr>
        <w:t>299</w:t>
      </w:r>
      <w:r>
        <w:rPr>
          <w:sz w:val="16"/>
          <w:szCs w:val="16"/>
        </w:rPr>
        <w:fldChar w:fldCharType="end"/>
      </w:r>
      <w:r w:rsidRPr="00B04565">
        <w:t xml:space="preserve"> Kosovo (n=1),</w:t>
      </w:r>
      <w:r>
        <w:rPr>
          <w:sz w:val="16"/>
          <w:szCs w:val="16"/>
        </w:rPr>
        <w:fldChar w:fldCharType="begin"/>
      </w:r>
      <w:r w:rsidR="002747EA">
        <w:rPr>
          <w:sz w:val="16"/>
          <w:szCs w:val="16"/>
        </w:rPr>
        <w:instrText xml:space="preserve"> ADDIN EN.CITE &lt;EndNote&gt;&lt;Cite&gt;&lt;Author&gt;Murtezani&lt;/Author&gt;&lt;Year&gt;2014&lt;/Year&gt;&lt;RecNum&gt;699&lt;/RecNum&gt;&lt;DisplayText&gt;&lt;style face="superscript" font="Trebuchet MS" size="9"&gt;436&lt;/style&gt;&lt;/DisplayText&gt;&lt;record&gt;&lt;rec-number&gt;699&lt;/rec-number&gt;&lt;foreign-keys&gt;&lt;key app="EN" db-id="exvasrfx2dtraoesasxp2szsxa2df502592x" timestamp="1540530361"&gt;699&lt;/key&gt;&lt;/foreign-keys&gt;&lt;ref-type name="Journal Article"&gt;17&lt;/ref-type&gt;&lt;contributors&gt;&lt;authors&gt;&lt;author&gt;Murtezani, A.&lt;/author&gt;&lt;author&gt;Pacarada, M.&lt;/author&gt;&lt;author&gt;Ibraimi, Z.&lt;/author&gt;&lt;author&gt;Nevzati, A.&lt;/author&gt;&lt;author&gt;Abazi, N.&lt;/author&gt;&lt;/authors&gt;&lt;/contributors&gt;&lt;auth-address&gt;Physical Medicine and Rehabilitation Clinic University Clinical Center of Kosovo Prishtina, Republic of Kosovo - ardianaa@yahoo.com.&lt;/auth-address&gt;&lt;titles&gt;&lt;title&gt;The impact of exercise during pregnancy on neonatal outcomes: a randomized controlled trial&lt;/title&gt;&lt;secondary-title&gt;J Sports Med Phys Fitness&lt;/secondary-title&gt;&lt;/titles&gt;&lt;periodical&gt;&lt;full-title&gt;J Sports Med Phys Fitness&lt;/full-title&gt;&lt;/periodical&gt;&lt;pages&gt;802-8&lt;/pages&gt;&lt;volume&gt;54&lt;/volume&gt;&lt;number&gt;6&lt;/number&gt;&lt;edition&gt;2014/10/29&lt;/edition&gt;&lt;keywords&gt;&lt;keyword&gt;Adult&lt;/keyword&gt;&lt;keyword&gt;Apgar Score&lt;/keyword&gt;&lt;keyword&gt;Birth Weight&lt;/keyword&gt;&lt;keyword&gt;Exercise/*physiology&lt;/keyword&gt;&lt;keyword&gt;Female&lt;/keyword&gt;&lt;keyword&gt;Gestational Age&lt;/keyword&gt;&lt;keyword&gt;Humans&lt;/keyword&gt;&lt;keyword&gt;Infant, Newborn/*growth &amp;amp; development&lt;/keyword&gt;&lt;keyword&gt;Male&lt;/keyword&gt;&lt;keyword&gt;Pregnancy/*physiology&lt;/keyword&gt;&lt;keyword&gt;Resistance Training&lt;/keyword&gt;&lt;keyword&gt;Young Adult&lt;/keyword&gt;&lt;/keywords&gt;&lt;dates&gt;&lt;year&gt;2014&lt;/year&gt;&lt;pub-dates&gt;&lt;date&gt;Dec&lt;/date&gt;&lt;/pub-dates&gt;&lt;/dates&gt;&lt;isbn&gt;0022-4707 (Print)&amp;#xD;0022-4707 (Linking)&lt;/isbn&gt;&lt;accession-num&gt;25350037&lt;/accession-num&gt;&lt;urls&gt;&lt;related-urls&gt;&lt;url&gt;https://www.ncbi.nlm.nih.gov/pubmed/25350037&lt;/url&gt;&lt;/related-urls&gt;&lt;/urls&gt;&lt;/record&gt;&lt;/Cite&gt;&lt;/EndNote&gt;</w:instrText>
      </w:r>
      <w:r>
        <w:rPr>
          <w:sz w:val="16"/>
          <w:szCs w:val="16"/>
        </w:rPr>
        <w:fldChar w:fldCharType="separate"/>
      </w:r>
      <w:r w:rsidR="002747EA" w:rsidRPr="002747EA">
        <w:rPr>
          <w:noProof/>
          <w:szCs w:val="16"/>
          <w:vertAlign w:val="superscript"/>
        </w:rPr>
        <w:t>436</w:t>
      </w:r>
      <w:r>
        <w:rPr>
          <w:sz w:val="16"/>
          <w:szCs w:val="16"/>
        </w:rPr>
        <w:fldChar w:fldCharType="end"/>
      </w:r>
      <w:r w:rsidRPr="00B04565">
        <w:t xml:space="preserve"> the Netherlands (n=1),</w:t>
      </w:r>
      <w:r>
        <w:rPr>
          <w:sz w:val="16"/>
          <w:szCs w:val="16"/>
        </w:rPr>
        <w:fldChar w:fldCharType="begin">
          <w:fldData xml:space="preserve">PEVuZE5vdGU+PENpdGU+PEF1dGhvcj5Pb3N0ZGFtPC9BdXRob3I+PFllYXI+MjAxMjwvWWVhcj48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</w:fldData>
        </w:fldChar>
      </w:r>
      <w:r w:rsidR="002747EA">
        <w:rPr>
          <w:sz w:val="16"/>
          <w:szCs w:val="16"/>
        </w:rPr>
        <w:instrText xml:space="preserve"> ADDIN EN.CITE </w:instrText>
      </w:r>
      <w:r w:rsidR="002747EA">
        <w:rPr>
          <w:sz w:val="16"/>
          <w:szCs w:val="16"/>
        </w:rPr>
        <w:fldChar w:fldCharType="begin">
          <w:fldData xml:space="preserve">PEVuZE5vdGU+PENpdGU+PEF1dGhvcj5Pb3N0ZGFtPC9BdXRob3I+PFllYXI+MjAxMjwvWWVhcj48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</w:fldData>
        </w:fldChar>
      </w:r>
      <w:r w:rsidR="002747EA">
        <w:rPr>
          <w:sz w:val="16"/>
          <w:szCs w:val="16"/>
        </w:rPr>
        <w:instrText xml:space="preserve"> ADDIN EN.CITE.DATA </w:instrText>
      </w:r>
      <w:r w:rsidR="002747EA">
        <w:rPr>
          <w:sz w:val="16"/>
          <w:szCs w:val="16"/>
        </w:rPr>
      </w:r>
      <w:r w:rsidR="002747EA">
        <w:rPr>
          <w:sz w:val="16"/>
          <w:szCs w:val="16"/>
        </w:rPr>
        <w:fldChar w:fldCharType="end"/>
      </w:r>
      <w:r>
        <w:rPr>
          <w:sz w:val="16"/>
          <w:szCs w:val="16"/>
        </w:rPr>
      </w:r>
      <w:r>
        <w:rPr>
          <w:sz w:val="16"/>
          <w:szCs w:val="16"/>
        </w:rPr>
        <w:fldChar w:fldCharType="separate"/>
      </w:r>
      <w:r w:rsidR="002747EA" w:rsidRPr="002747EA">
        <w:rPr>
          <w:noProof/>
          <w:szCs w:val="16"/>
          <w:vertAlign w:val="superscript"/>
        </w:rPr>
        <w:t>438</w:t>
      </w:r>
      <w:r>
        <w:rPr>
          <w:sz w:val="16"/>
          <w:szCs w:val="16"/>
        </w:rPr>
        <w:fldChar w:fldCharType="end"/>
      </w:r>
      <w:r w:rsidRPr="00B04565">
        <w:t xml:space="preserve"> New Zealand (n=2),</w:t>
      </w:r>
      <w:r>
        <w:rPr>
          <w:noProof/>
          <w:sz w:val="16"/>
          <w:szCs w:val="16"/>
        </w:rPr>
        <w:fldChar w:fldCharType="begin">
          <w:fldData xml:space="preserve">PEVuZE5vdGU+PENpdGU+PEF1dGhvcj5Ib3BraW5zPC9BdXRob3I+PFllYXI+MjAxMDwvWWVhcj48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</w:fldData>
        </w:fldChar>
      </w:r>
      <w:r w:rsidR="002747EA">
        <w:rPr>
          <w:noProof/>
          <w:sz w:val="16"/>
          <w:szCs w:val="16"/>
        </w:rPr>
        <w:instrText xml:space="preserve"> ADDIN EN.CITE </w:instrText>
      </w:r>
      <w:r w:rsidR="002747EA">
        <w:rPr>
          <w:noProof/>
          <w:sz w:val="16"/>
          <w:szCs w:val="16"/>
        </w:rPr>
        <w:fldChar w:fldCharType="begin">
          <w:fldData xml:space="preserve">PEVuZE5vdGU+PENpdGU+PEF1dGhvcj5Ib3BraW5zPC9BdXRob3I+PFllYXI+MjAxMDwvWWVhcj48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</w:fldData>
        </w:fldChar>
      </w:r>
      <w:r w:rsidR="002747EA">
        <w:rPr>
          <w:noProof/>
          <w:sz w:val="16"/>
          <w:szCs w:val="16"/>
        </w:rPr>
        <w:instrText xml:space="preserve"> ADDIN EN.CITE.DATA </w:instrText>
      </w:r>
      <w:r w:rsidR="002747EA">
        <w:rPr>
          <w:noProof/>
          <w:sz w:val="16"/>
          <w:szCs w:val="16"/>
        </w:rPr>
      </w:r>
      <w:r w:rsidR="002747EA">
        <w:rPr>
          <w:noProof/>
          <w:sz w:val="16"/>
          <w:szCs w:val="16"/>
        </w:rPr>
        <w:fldChar w:fldCharType="end"/>
      </w:r>
      <w:r>
        <w:rPr>
          <w:noProof/>
          <w:sz w:val="16"/>
          <w:szCs w:val="16"/>
        </w:rPr>
      </w:r>
      <w:r>
        <w:rPr>
          <w:noProof/>
          <w:sz w:val="16"/>
          <w:szCs w:val="16"/>
        </w:rPr>
        <w:fldChar w:fldCharType="separate"/>
      </w:r>
      <w:r w:rsidR="002747EA" w:rsidRPr="002747EA">
        <w:rPr>
          <w:noProof/>
          <w:szCs w:val="16"/>
          <w:vertAlign w:val="superscript"/>
        </w:rPr>
        <w:t>272,273</w:t>
      </w:r>
      <w:r>
        <w:rPr>
          <w:noProof/>
          <w:sz w:val="16"/>
          <w:szCs w:val="16"/>
        </w:rPr>
        <w:fldChar w:fldCharType="end"/>
      </w:r>
      <w:r w:rsidRPr="00B04565">
        <w:t xml:space="preserve"> Norway (n=4),</w:t>
      </w:r>
      <w:r>
        <w:rPr>
          <w:noProof/>
          <w:sz w:val="16"/>
          <w:szCs w:val="16"/>
        </w:rPr>
        <w:fldChar w:fldCharType="begin">
          <w:fldData xml:space="preserve">PEVuZE5vdGU+PENpdGU+PEF1dGhvcj5HYXJuYWVzPC9BdXRob3I+PFllYXI+MjAxNjwvWWVhcj48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</w:fldData>
        </w:fldChar>
      </w:r>
      <w:r w:rsidR="002747EA">
        <w:rPr>
          <w:noProof/>
          <w:sz w:val="16"/>
          <w:szCs w:val="16"/>
        </w:rPr>
        <w:instrText xml:space="preserve"> ADDIN EN.CITE </w:instrText>
      </w:r>
      <w:r w:rsidR="002747EA">
        <w:rPr>
          <w:noProof/>
          <w:sz w:val="16"/>
          <w:szCs w:val="16"/>
        </w:rPr>
        <w:fldChar w:fldCharType="begin">
          <w:fldData xml:space="preserve">PEVuZE5vdGU+PENpdGU+PEF1dGhvcj5HYXJuYWVzPC9BdXRob3I+PFllYXI+MjAxNjwvWWVhcj48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</w:fldData>
        </w:fldChar>
      </w:r>
      <w:r w:rsidR="002747EA">
        <w:rPr>
          <w:noProof/>
          <w:sz w:val="16"/>
          <w:szCs w:val="16"/>
        </w:rPr>
        <w:instrText xml:space="preserve"> ADDIN EN.CITE.DATA </w:instrText>
      </w:r>
      <w:r w:rsidR="002747EA">
        <w:rPr>
          <w:noProof/>
          <w:sz w:val="16"/>
          <w:szCs w:val="16"/>
        </w:rPr>
      </w:r>
      <w:r w:rsidR="002747EA">
        <w:rPr>
          <w:noProof/>
          <w:sz w:val="16"/>
          <w:szCs w:val="16"/>
        </w:rPr>
        <w:fldChar w:fldCharType="end"/>
      </w:r>
      <w:r>
        <w:rPr>
          <w:noProof/>
          <w:sz w:val="16"/>
          <w:szCs w:val="16"/>
        </w:rPr>
      </w:r>
      <w:r>
        <w:rPr>
          <w:noProof/>
          <w:sz w:val="16"/>
          <w:szCs w:val="16"/>
        </w:rPr>
        <w:fldChar w:fldCharType="separate"/>
      </w:r>
      <w:r w:rsidR="002747EA" w:rsidRPr="002747EA">
        <w:rPr>
          <w:noProof/>
          <w:szCs w:val="16"/>
          <w:vertAlign w:val="superscript"/>
        </w:rPr>
        <w:t>304,435,444,445</w:t>
      </w:r>
      <w:r>
        <w:rPr>
          <w:noProof/>
          <w:sz w:val="16"/>
          <w:szCs w:val="16"/>
        </w:rPr>
        <w:fldChar w:fldCharType="end"/>
      </w:r>
      <w:r w:rsidRPr="00B04565">
        <w:t xml:space="preserve"> Spain (n=1</w:t>
      </w:r>
      <w:r w:rsidR="00501738">
        <w:t>5</w:t>
      </w:r>
      <w:r w:rsidRPr="00B04565">
        <w:t>),</w:t>
      </w:r>
      <w:r>
        <w:rPr>
          <w:noProof/>
          <w:sz w:val="16"/>
          <w:szCs w:val="16"/>
        </w:rPr>
        <w:fldChar w:fldCharType="begin">
          <w:fldData xml:space="preserve">PEVuZE5vdGU+PENpdGU+PEF1dGhvcj5CYXJha2F0PC9BdXRob3I+PFllYXI+MjAwOTwvWWVhcj48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</w:fldData>
        </w:fldChar>
      </w:r>
      <w:r w:rsidR="002747EA">
        <w:rPr>
          <w:noProof/>
          <w:sz w:val="16"/>
          <w:szCs w:val="16"/>
        </w:rPr>
        <w:instrText xml:space="preserve"> ADDIN EN.CITE </w:instrText>
      </w:r>
      <w:r w:rsidR="002747EA">
        <w:rPr>
          <w:noProof/>
          <w:sz w:val="16"/>
          <w:szCs w:val="16"/>
        </w:rPr>
        <w:fldChar w:fldCharType="begin">
          <w:fldData xml:space="preserve">PEVuZE5vdGU+PENpdGU+PEF1dGhvcj5CYXJha2F0PC9BdXRob3I+PFllYXI+MjAwOTwvWWVhcj48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</w:fldData>
        </w:fldChar>
      </w:r>
      <w:r w:rsidR="002747EA">
        <w:rPr>
          <w:noProof/>
          <w:sz w:val="16"/>
          <w:szCs w:val="16"/>
        </w:rPr>
        <w:instrText xml:space="preserve"> ADDIN EN.CITE.DATA </w:instrText>
      </w:r>
      <w:r w:rsidR="002747EA">
        <w:rPr>
          <w:noProof/>
          <w:sz w:val="16"/>
          <w:szCs w:val="16"/>
        </w:rPr>
      </w:r>
      <w:r w:rsidR="002747EA">
        <w:rPr>
          <w:noProof/>
          <w:sz w:val="16"/>
          <w:szCs w:val="16"/>
        </w:rPr>
        <w:fldChar w:fldCharType="end"/>
      </w:r>
      <w:r>
        <w:rPr>
          <w:noProof/>
          <w:sz w:val="16"/>
          <w:szCs w:val="16"/>
        </w:rPr>
      </w:r>
      <w:r>
        <w:rPr>
          <w:noProof/>
          <w:sz w:val="16"/>
          <w:szCs w:val="16"/>
        </w:rPr>
        <w:fldChar w:fldCharType="separate"/>
      </w:r>
      <w:r w:rsidR="002747EA" w:rsidRPr="002747EA">
        <w:rPr>
          <w:noProof/>
          <w:szCs w:val="16"/>
          <w:vertAlign w:val="superscript"/>
        </w:rPr>
        <w:t>294-296,313,427-431,439,440,446,447,454</w:t>
      </w:r>
      <w:r>
        <w:rPr>
          <w:noProof/>
          <w:sz w:val="16"/>
          <w:szCs w:val="16"/>
        </w:rPr>
        <w:fldChar w:fldCharType="end"/>
      </w:r>
      <w:r w:rsidRPr="00B04565">
        <w:t xml:space="preserve"> Sweden (n=1),</w:t>
      </w:r>
      <w:r>
        <w:rPr>
          <w:sz w:val="16"/>
          <w:szCs w:val="16"/>
        </w:rPr>
        <w:fldChar w:fldCharType="begin">
          <w:fldData xml:space="preserve">PEVuZE5vdGU+PENpdGU+PEF1dGhvcj5QZXRyb3YgRmllcmlsPC9BdXRob3I+PFllYXI+MjAxNTwv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</w:fldData>
        </w:fldChar>
      </w:r>
      <w:r w:rsidR="002747EA">
        <w:rPr>
          <w:sz w:val="16"/>
          <w:szCs w:val="16"/>
        </w:rPr>
        <w:instrText xml:space="preserve"> ADDIN EN.CITE </w:instrText>
      </w:r>
      <w:r w:rsidR="002747EA">
        <w:rPr>
          <w:sz w:val="16"/>
          <w:szCs w:val="16"/>
        </w:rPr>
        <w:fldChar w:fldCharType="begin">
          <w:fldData xml:space="preserve">PEVuZE5vdGU+PENpdGU+PEF1dGhvcj5QZXRyb3YgRmllcmlsPC9BdXRob3I+PFllYXI+MjAxNTwv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</w:fldData>
        </w:fldChar>
      </w:r>
      <w:r w:rsidR="002747EA">
        <w:rPr>
          <w:sz w:val="16"/>
          <w:szCs w:val="16"/>
        </w:rPr>
        <w:instrText xml:space="preserve"> ADDIN EN.CITE.DATA </w:instrText>
      </w:r>
      <w:r w:rsidR="002747EA">
        <w:rPr>
          <w:sz w:val="16"/>
          <w:szCs w:val="16"/>
        </w:rPr>
      </w:r>
      <w:r w:rsidR="002747EA">
        <w:rPr>
          <w:sz w:val="16"/>
          <w:szCs w:val="16"/>
        </w:rPr>
        <w:fldChar w:fldCharType="end"/>
      </w:r>
      <w:r>
        <w:rPr>
          <w:sz w:val="16"/>
          <w:szCs w:val="16"/>
        </w:rPr>
      </w:r>
      <w:r>
        <w:rPr>
          <w:sz w:val="16"/>
          <w:szCs w:val="16"/>
        </w:rPr>
        <w:fldChar w:fldCharType="separate"/>
      </w:r>
      <w:r w:rsidR="002747EA" w:rsidRPr="002747EA">
        <w:rPr>
          <w:noProof/>
          <w:szCs w:val="16"/>
          <w:vertAlign w:val="superscript"/>
        </w:rPr>
        <w:t>453</w:t>
      </w:r>
      <w:r>
        <w:rPr>
          <w:sz w:val="16"/>
          <w:szCs w:val="16"/>
        </w:rPr>
        <w:fldChar w:fldCharType="end"/>
      </w:r>
      <w:r w:rsidRPr="00B04565">
        <w:t xml:space="preserve"> United Kingdom (n=1),</w:t>
      </w:r>
      <w:r>
        <w:rPr>
          <w:sz w:val="16"/>
          <w:szCs w:val="16"/>
        </w:rPr>
        <w:fldChar w:fldCharType="begin"/>
      </w:r>
      <w:r w:rsidR="002747EA">
        <w:rPr>
          <w:sz w:val="16"/>
          <w:szCs w:val="16"/>
        </w:rPr>
        <w:instrText xml:space="preserve"> ADDIN EN.CITE &lt;EndNote&gt;&lt;Cite&gt;&lt;Author&gt;Daly&lt;/Author&gt;&lt;Year&gt;2017&lt;/Year&gt;&lt;RecNum&gt;685&lt;/RecNum&gt;&lt;DisplayText&gt;&lt;style face="superscript" font="Trebuchet MS" size="9"&gt;433&lt;/style&gt;&lt;/DisplayText&gt;&lt;record&gt;&lt;rec-number&gt;685&lt;/rec-number&gt;&lt;foreign-keys&gt;&lt;key app="EN" db-id="exvasrfx2dtraoesasxp2szsxa2df502592x" timestamp="1540527171"&gt;685&lt;/key&gt;&lt;/foreign-keys&gt;&lt;ref-type name="Journal Article"&gt;17&lt;/ref-type&gt;&lt;contributors&gt;&lt;authors&gt;&lt;author&gt;Daly, N.&lt;/author&gt;&lt;author&gt;Farren, M.&lt;/author&gt;&lt;author&gt;McKeating, A.&lt;/author&gt;&lt;author&gt;O&amp;apos;Kelly, R.&lt;/author&gt;&lt;author&gt;Stapleton, M.&lt;/author&gt;&lt;author&gt;Turner, M. J.&lt;/author&gt;&lt;/authors&gt;&lt;/contributors&gt;&lt;auth-address&gt;UCD Centre for Human Reproduction, Coombe Women and Infants University Hospital, Dublin, Ireland.&lt;/auth-address&gt;&lt;titles&gt;&lt;title&gt;A Medically Supervised Pregnancy Exercise Intervention in Obese Women: A Randomized Controlled Trial&lt;/title&gt;&lt;secondary-title&gt;Obstet Gynecol&lt;/secondary-title&gt;&lt;/titles&gt;&lt;periodical&gt;&lt;full-title&gt;Obstet Gynecol&lt;/full-title&gt;&lt;/periodical&gt;&lt;pages&gt;1001-1010&lt;/pages&gt;&lt;volume&gt;130&lt;/volume&gt;&lt;number&gt;5&lt;/number&gt;&lt;edition&gt;2017/10/11&lt;/edition&gt;&lt;keywords&gt;&lt;keyword&gt;Adult&lt;/keyword&gt;&lt;keyword&gt;Blood Glucose/analysis&lt;/keyword&gt;&lt;keyword&gt;Exercise Therapy/*methods&lt;/keyword&gt;&lt;keyword&gt;Fasting/blood&lt;/keyword&gt;&lt;keyword&gt;Female&lt;/keyword&gt;&lt;keyword&gt;Humans&lt;/keyword&gt;&lt;keyword&gt;Obesity/blood/complications/*therapy&lt;/keyword&gt;&lt;keyword&gt;Pregnancy&lt;/keyword&gt;&lt;keyword&gt;Pregnancy Complications/blood/etiology/*therapy&lt;/keyword&gt;&lt;keyword&gt;Prenatal Care/*methods&lt;/keyword&gt;&lt;keyword&gt;Treatment Outcome&lt;/keyword&gt;&lt;keyword&gt;Weight Gain&lt;/keyword&gt;&lt;/keywords&gt;&lt;dates&gt;&lt;year&gt;2017&lt;/year&gt;&lt;pub-dates&gt;&lt;date&gt;Nov&lt;/date&gt;&lt;/pub-dates&gt;&lt;/dates&gt;&lt;isbn&gt;1873-233X (Electronic)&amp;#xD;0029-7844 (Linking)&lt;/isbn&gt;&lt;accession-num&gt;29016485&lt;/accession-num&gt;&lt;urls&gt;&lt;related-urls&gt;&lt;url&gt;https://www.ncbi.nlm.nih.gov/pubmed/29016485&lt;/url&gt;&lt;/related-urls&gt;&lt;/urls&gt;&lt;electronic-resource-num&gt;10.1097/AOG.0000000000002267&lt;/electronic-resource-num&gt;&lt;/record&gt;&lt;/Cite&gt;&lt;/EndNote&gt;</w:instrText>
      </w:r>
      <w:r>
        <w:rPr>
          <w:sz w:val="16"/>
          <w:szCs w:val="16"/>
        </w:rPr>
        <w:fldChar w:fldCharType="separate"/>
      </w:r>
      <w:r w:rsidR="002747EA" w:rsidRPr="002747EA">
        <w:rPr>
          <w:noProof/>
          <w:szCs w:val="16"/>
          <w:vertAlign w:val="superscript"/>
        </w:rPr>
        <w:t>433</w:t>
      </w:r>
      <w:r>
        <w:rPr>
          <w:sz w:val="16"/>
          <w:szCs w:val="16"/>
        </w:rPr>
        <w:fldChar w:fldCharType="end"/>
      </w:r>
      <w:r w:rsidRPr="00B04565">
        <w:t xml:space="preserve"> United States (n=</w:t>
      </w:r>
      <w:r>
        <w:t>2</w:t>
      </w:r>
      <w:r w:rsidRPr="00B04565">
        <w:t>).</w:t>
      </w:r>
      <w:r>
        <w:rPr>
          <w:noProof/>
          <w:sz w:val="16"/>
          <w:szCs w:val="16"/>
        </w:rPr>
        <w:fldChar w:fldCharType="begin">
          <w:fldData xml:space="preserve">PEVuZE5vdGU+PENpdGU+PEF1dGhvcj5Lb25nPC9BdXRob3I+PFllYXI+MjAxNDwvWWVhcj48UmVj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</w:fldData>
        </w:fldChar>
      </w:r>
      <w:r w:rsidR="002747EA">
        <w:rPr>
          <w:noProof/>
          <w:sz w:val="16"/>
          <w:szCs w:val="16"/>
        </w:rPr>
        <w:instrText xml:space="preserve"> ADDIN EN.CITE </w:instrText>
      </w:r>
      <w:r w:rsidR="002747EA">
        <w:rPr>
          <w:noProof/>
          <w:sz w:val="16"/>
          <w:szCs w:val="16"/>
        </w:rPr>
        <w:fldChar w:fldCharType="begin">
          <w:fldData xml:space="preserve">PEVuZE5vdGU+PENpdGU+PEF1dGhvcj5Lb25nPC9BdXRob3I+PFllYXI+MjAxNDwvWWVhcj48UmVj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</w:fldData>
        </w:fldChar>
      </w:r>
      <w:r w:rsidR="002747EA">
        <w:rPr>
          <w:noProof/>
          <w:sz w:val="16"/>
          <w:szCs w:val="16"/>
        </w:rPr>
        <w:instrText xml:space="preserve"> ADDIN EN.CITE.DATA </w:instrText>
      </w:r>
      <w:r w:rsidR="002747EA">
        <w:rPr>
          <w:noProof/>
          <w:sz w:val="16"/>
          <w:szCs w:val="16"/>
        </w:rPr>
      </w:r>
      <w:r w:rsidR="002747EA">
        <w:rPr>
          <w:noProof/>
          <w:sz w:val="16"/>
          <w:szCs w:val="16"/>
        </w:rPr>
        <w:fldChar w:fldCharType="end"/>
      </w:r>
      <w:r>
        <w:rPr>
          <w:noProof/>
          <w:sz w:val="16"/>
          <w:szCs w:val="16"/>
        </w:rPr>
      </w:r>
      <w:r>
        <w:rPr>
          <w:noProof/>
          <w:sz w:val="16"/>
          <w:szCs w:val="16"/>
        </w:rPr>
        <w:fldChar w:fldCharType="separate"/>
      </w:r>
      <w:r w:rsidR="002747EA" w:rsidRPr="002747EA">
        <w:rPr>
          <w:noProof/>
          <w:szCs w:val="16"/>
          <w:vertAlign w:val="superscript"/>
        </w:rPr>
        <w:t>442,449</w:t>
      </w:r>
      <w:r>
        <w:rPr>
          <w:noProof/>
          <w:sz w:val="16"/>
          <w:szCs w:val="16"/>
        </w:rPr>
        <w:fldChar w:fldCharType="end"/>
      </w:r>
      <w:r w:rsidRPr="00B04565">
        <w:t xml:space="preserve"> One multicentre study</w:t>
      </w:r>
      <w:r>
        <w:rPr>
          <w:sz w:val="16"/>
          <w:szCs w:val="16"/>
        </w:rPr>
        <w:fldChar w:fldCharType="begin">
          <w:fldData xml:space="preserve">PEVuZE5vdGU+PENpdGU+PEF1dGhvcj5TaW1tb25zPC9BdXRob3I+PFllYXI+MjAxNzwvWWVhcj48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</w:fldData>
        </w:fldChar>
      </w:r>
      <w:r w:rsidR="002747EA">
        <w:rPr>
          <w:sz w:val="16"/>
          <w:szCs w:val="16"/>
        </w:rPr>
        <w:instrText xml:space="preserve"> ADDIN EN.CITE </w:instrText>
      </w:r>
      <w:r w:rsidR="002747EA">
        <w:rPr>
          <w:sz w:val="16"/>
          <w:szCs w:val="16"/>
        </w:rPr>
        <w:fldChar w:fldCharType="begin">
          <w:fldData xml:space="preserve">PEVuZE5vdGU+PENpdGU+PEF1dGhvcj5TaW1tb25zPC9BdXRob3I+PFllYXI+MjAxNzwvWWVhcj48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</w:fldData>
        </w:fldChar>
      </w:r>
      <w:r w:rsidR="002747EA">
        <w:rPr>
          <w:sz w:val="16"/>
          <w:szCs w:val="16"/>
        </w:rPr>
        <w:instrText xml:space="preserve"> ADDIN EN.CITE.DATA </w:instrText>
      </w:r>
      <w:r w:rsidR="002747EA">
        <w:rPr>
          <w:sz w:val="16"/>
          <w:szCs w:val="16"/>
        </w:rPr>
      </w:r>
      <w:r w:rsidR="002747EA">
        <w:rPr>
          <w:sz w:val="16"/>
          <w:szCs w:val="16"/>
        </w:rPr>
        <w:fldChar w:fldCharType="end"/>
      </w:r>
      <w:r>
        <w:rPr>
          <w:sz w:val="16"/>
          <w:szCs w:val="16"/>
        </w:rPr>
      </w:r>
      <w:r>
        <w:rPr>
          <w:sz w:val="16"/>
          <w:szCs w:val="16"/>
        </w:rPr>
        <w:fldChar w:fldCharType="separate"/>
      </w:r>
      <w:r w:rsidR="002747EA" w:rsidRPr="002747EA">
        <w:rPr>
          <w:noProof/>
          <w:szCs w:val="16"/>
          <w:vertAlign w:val="superscript"/>
        </w:rPr>
        <w:t>402</w:t>
      </w:r>
      <w:r>
        <w:rPr>
          <w:sz w:val="16"/>
          <w:szCs w:val="16"/>
        </w:rPr>
        <w:fldChar w:fldCharType="end"/>
      </w:r>
      <w:r w:rsidRPr="00B04565">
        <w:t xml:space="preserve"> was</w:t>
      </w:r>
      <w:r w:rsidRPr="00C12274">
        <w:t xml:space="preserve"> conducted in the United Kingdom, Ireland, Netherlands, Austria, Poland, Italy, Spain, Denmark and Belgium.</w:t>
      </w:r>
    </w:p>
    <w:p w14:paraId="2446271D" w14:textId="77777777" w:rsidR="00A5540F" w:rsidRPr="00C12274" w:rsidRDefault="00A5540F" w:rsidP="00A5540F">
      <w:pPr>
        <w:pStyle w:val="Heading4"/>
      </w:pPr>
      <w:bookmarkStart w:id="210" w:name="_Toc3807152"/>
      <w:r w:rsidRPr="00C12274">
        <w:t>Types of intervention</w:t>
      </w:r>
      <w:bookmarkEnd w:id="210"/>
    </w:p>
    <w:p w14:paraId="3257550F" w14:textId="77777777" w:rsidR="00A5540F" w:rsidRPr="00C12274" w:rsidRDefault="00A5540F" w:rsidP="00A5540F">
      <w:r w:rsidRPr="00C12274">
        <w:t xml:space="preserve">Aerobic and resistance exercise interventions generally comprised warm-up and cool-down periods with a core segment of aerobic (treadmill, stationary cycling, walking, dance, circuit training, swimming) and muscle strengthening exercises (including pelvic floor exercises). The exercise session was supervised in 78% of studies. In most studies, exercise was carried out for around 60 minutes, three times a week. Some included additional home-based sessions. The timing of initiation of intervention varied but most continued until close to the time of birth (weeks 36-39). Most studies specified an intensity of 60-80% of maximum heart rate or 12-14 on the Borg scale. </w:t>
      </w:r>
    </w:p>
    <w:p w14:paraId="5B66EBE7" w14:textId="77777777" w:rsidR="00A5540F" w:rsidRPr="00C12274" w:rsidRDefault="00A5540F" w:rsidP="00A5540F">
      <w:r w:rsidRPr="00C12274">
        <w:t>Aerobic exercise interventions included walking, stationary cycling or swimming. The exercise session was supervised in 64% of studies. Duration ranged from 15 minutes, three times a week to 60 minutes, three times a week. In a little more than half of the studies (57%), the intervention was continued until close to the time of birth (weeks 37 to birth). In the remainder, the intervention was discontinued at 27-32 weeks. Intensity was in the range of 60-80% of maximum heart rate or Borg scale 12-16.</w:t>
      </w:r>
    </w:p>
    <w:p w14:paraId="1674D363" w14:textId="77777777" w:rsidR="00A5540F" w:rsidRPr="00C12274" w:rsidRDefault="00A5540F" w:rsidP="00A5540F">
      <w:pPr>
        <w:keepNext/>
      </w:pPr>
      <w:r w:rsidRPr="00C12274">
        <w:t>Resistance exercise interventions included toning and joint mobilisation and weight training. The timing, duration and intensity of interventions varied. All interventions were supervised.</w:t>
      </w:r>
    </w:p>
    <w:p w14:paraId="1ADE47F8" w14:textId="77777777" w:rsidR="00A5540F" w:rsidRPr="00C12274" w:rsidRDefault="00A5540F" w:rsidP="00A5540F">
      <w:pPr>
        <w:pStyle w:val="Heading4"/>
      </w:pPr>
      <w:bookmarkStart w:id="211" w:name="_Toc3807153"/>
      <w:r w:rsidRPr="00C12274">
        <w:t>Maternal outcomes</w:t>
      </w:r>
      <w:bookmarkEnd w:id="211"/>
    </w:p>
    <w:p w14:paraId="5C7BC81D" w14:textId="785AF040" w:rsidR="00A5540F" w:rsidRPr="00C12274" w:rsidRDefault="00A5540F" w:rsidP="00A5540F">
      <w:r w:rsidRPr="00C12274">
        <w:t>Mean gestational weight gain was significantly lower in the intervention groups than in the standard care groups (</w:t>
      </w:r>
      <w:r w:rsidRPr="00C12274">
        <w:rPr>
          <w:sz w:val="16"/>
          <w:szCs w:val="16"/>
        </w:rPr>
        <w:t>MD -0.9</w:t>
      </w:r>
      <w:r>
        <w:rPr>
          <w:sz w:val="16"/>
          <w:szCs w:val="16"/>
        </w:rPr>
        <w:t>5</w:t>
      </w:r>
      <w:r w:rsidRPr="00C12274">
        <w:rPr>
          <w:sz w:val="16"/>
          <w:szCs w:val="16"/>
        </w:rPr>
        <w:t xml:space="preserve"> kg; 95%CI -1.</w:t>
      </w:r>
      <w:r>
        <w:rPr>
          <w:sz w:val="16"/>
          <w:szCs w:val="16"/>
        </w:rPr>
        <w:t>20</w:t>
      </w:r>
      <w:r w:rsidRPr="00C12274">
        <w:rPr>
          <w:sz w:val="16"/>
          <w:szCs w:val="16"/>
        </w:rPr>
        <w:t xml:space="preserve"> to -0.</w:t>
      </w:r>
      <w:r>
        <w:rPr>
          <w:sz w:val="16"/>
          <w:szCs w:val="16"/>
        </w:rPr>
        <w:t>69</w:t>
      </w:r>
      <w:r w:rsidRPr="00C12274">
        <w:rPr>
          <w:sz w:val="16"/>
          <w:szCs w:val="16"/>
        </w:rPr>
        <w:t xml:space="preserve">; </w:t>
      </w:r>
      <w:r w:rsidR="004B2CB7">
        <w:rPr>
          <w:sz w:val="16"/>
          <w:szCs w:val="16"/>
        </w:rPr>
        <w:t>29</w:t>
      </w:r>
      <w:r w:rsidR="004B2CB7" w:rsidRPr="00C12274">
        <w:rPr>
          <w:sz w:val="16"/>
          <w:szCs w:val="16"/>
        </w:rPr>
        <w:t xml:space="preserve"> </w:t>
      </w:r>
      <w:r w:rsidRPr="00C12274">
        <w:rPr>
          <w:sz w:val="16"/>
          <w:szCs w:val="16"/>
        </w:rPr>
        <w:t>RCTs; n=5,</w:t>
      </w:r>
      <w:r w:rsidR="004B2CB7">
        <w:rPr>
          <w:sz w:val="16"/>
          <w:szCs w:val="16"/>
        </w:rPr>
        <w:t>680</w:t>
      </w:r>
      <w:r w:rsidRPr="00C12274">
        <w:rPr>
          <w:sz w:val="16"/>
          <w:szCs w:val="16"/>
        </w:rPr>
        <w:t xml:space="preserve">; moderate </w:t>
      </w:r>
      <w:r w:rsidR="00343BBE">
        <w:rPr>
          <w:sz w:val="16"/>
          <w:szCs w:val="16"/>
        </w:rPr>
        <w:t>certainty</w:t>
      </w:r>
      <w:r w:rsidRPr="00C12274">
        <w:rPr>
          <w:sz w:val="16"/>
          <w:szCs w:val="16"/>
        </w:rPr>
        <w:t xml:space="preserve">; analysis </w:t>
      </w:r>
      <w:r>
        <w:rPr>
          <w:sz w:val="16"/>
          <w:szCs w:val="16"/>
        </w:rPr>
        <w:t>2</w:t>
      </w:r>
      <w:r w:rsidRPr="00C12274">
        <w:rPr>
          <w:sz w:val="16"/>
          <w:szCs w:val="16"/>
        </w:rPr>
        <w:t>.1; page</w:t>
      </w:r>
      <w:r>
        <w:rPr>
          <w:sz w:val="16"/>
          <w:szCs w:val="16"/>
        </w:rPr>
        <w:t xml:space="preserve"> </w:t>
      </w:r>
      <w:r>
        <w:rPr>
          <w:sz w:val="16"/>
          <w:szCs w:val="16"/>
        </w:rPr>
        <w:fldChar w:fldCharType="begin"/>
      </w:r>
      <w:r>
        <w:rPr>
          <w:sz w:val="16"/>
          <w:szCs w:val="16"/>
        </w:rPr>
        <w:instrText xml:space="preserve"> PAGEREF _Ref9000137 \h </w:instrText>
      </w:r>
      <w:r>
        <w:rPr>
          <w:sz w:val="16"/>
          <w:szCs w:val="16"/>
        </w:rPr>
      </w:r>
      <w:r>
        <w:rPr>
          <w:sz w:val="16"/>
          <w:szCs w:val="16"/>
        </w:rPr>
        <w:fldChar w:fldCharType="separate"/>
      </w:r>
      <w:r w:rsidR="00BA7CBD">
        <w:rPr>
          <w:noProof/>
          <w:sz w:val="16"/>
          <w:szCs w:val="16"/>
        </w:rPr>
        <w:t>416</w:t>
      </w:r>
      <w:r>
        <w:rPr>
          <w:sz w:val="16"/>
          <w:szCs w:val="16"/>
        </w:rPr>
        <w:fldChar w:fldCharType="end"/>
      </w:r>
      <w:r w:rsidRPr="00C12274">
        <w:t>).</w:t>
      </w:r>
    </w:p>
    <w:p w14:paraId="13B8E445" w14:textId="77777777" w:rsidR="00A5540F" w:rsidRPr="00C12274" w:rsidRDefault="00A5540F" w:rsidP="00A5540F">
      <w:r w:rsidRPr="00C12274">
        <w:t>Compared to women in the control groups, among women in the intervention groups, there was a clear reduction in risk of:</w:t>
      </w:r>
    </w:p>
    <w:p w14:paraId="3719D57A" w14:textId="7478B16F" w:rsidR="00A5540F" w:rsidRPr="00C12274" w:rsidRDefault="00A5540F" w:rsidP="00A5540F">
      <w:pPr>
        <w:pStyle w:val="bullet"/>
      </w:pPr>
      <w:r w:rsidRPr="00C12274">
        <w:t>weight gain exceeding IOM guidelines (</w:t>
      </w:r>
      <w:r w:rsidRPr="00C12274">
        <w:rPr>
          <w:sz w:val="16"/>
          <w:szCs w:val="16"/>
        </w:rPr>
        <w:t>RR 0.7</w:t>
      </w:r>
      <w:r>
        <w:rPr>
          <w:sz w:val="16"/>
          <w:szCs w:val="16"/>
        </w:rPr>
        <w:t>7</w:t>
      </w:r>
      <w:r w:rsidRPr="00C12274">
        <w:rPr>
          <w:sz w:val="16"/>
          <w:szCs w:val="16"/>
        </w:rPr>
        <w:t>; 95%CI 0.69 to 0.8</w:t>
      </w:r>
      <w:r>
        <w:rPr>
          <w:sz w:val="16"/>
          <w:szCs w:val="16"/>
        </w:rPr>
        <w:t>7</w:t>
      </w:r>
      <w:r w:rsidRPr="00C12274">
        <w:rPr>
          <w:sz w:val="16"/>
          <w:szCs w:val="16"/>
        </w:rPr>
        <w:t>; 16 RCTs; n=4,</w:t>
      </w:r>
      <w:r>
        <w:rPr>
          <w:sz w:val="16"/>
          <w:szCs w:val="16"/>
        </w:rPr>
        <w:t>33</w:t>
      </w:r>
      <w:r w:rsidRPr="00C12274">
        <w:rPr>
          <w:sz w:val="16"/>
          <w:szCs w:val="16"/>
        </w:rPr>
        <w:t xml:space="preserve">3; </w:t>
      </w:r>
      <w:r>
        <w:rPr>
          <w:sz w:val="16"/>
          <w:szCs w:val="16"/>
        </w:rPr>
        <w:t>low</w:t>
      </w:r>
      <w:r w:rsidRPr="00C12274">
        <w:rPr>
          <w:sz w:val="16"/>
          <w:szCs w:val="16"/>
        </w:rPr>
        <w:t xml:space="preserve"> </w:t>
      </w:r>
      <w:r w:rsidR="00343BBE">
        <w:rPr>
          <w:sz w:val="16"/>
          <w:szCs w:val="16"/>
        </w:rPr>
        <w:t>certainty</w:t>
      </w:r>
      <w:r w:rsidRPr="00C12274">
        <w:rPr>
          <w:sz w:val="16"/>
          <w:szCs w:val="16"/>
        </w:rPr>
        <w:t xml:space="preserve">; analysis </w:t>
      </w:r>
      <w:r w:rsidR="00BA7CBD">
        <w:rPr>
          <w:sz w:val="16"/>
          <w:szCs w:val="16"/>
        </w:rPr>
        <w:t>4</w:t>
      </w:r>
      <w:r w:rsidRPr="00C12274">
        <w:rPr>
          <w:sz w:val="16"/>
          <w:szCs w:val="16"/>
        </w:rPr>
        <w:t>.2; page</w:t>
      </w:r>
      <w:r>
        <w:rPr>
          <w:sz w:val="16"/>
          <w:szCs w:val="16"/>
        </w:rPr>
        <w:t xml:space="preserve"> </w:t>
      </w:r>
      <w:r>
        <w:rPr>
          <w:sz w:val="16"/>
          <w:szCs w:val="16"/>
        </w:rPr>
        <w:fldChar w:fldCharType="begin"/>
      </w:r>
      <w:r>
        <w:rPr>
          <w:sz w:val="16"/>
          <w:szCs w:val="16"/>
        </w:rPr>
        <w:instrText xml:space="preserve"> PAGEREF _Ref9000158 \h </w:instrText>
      </w:r>
      <w:r>
        <w:rPr>
          <w:sz w:val="16"/>
          <w:szCs w:val="16"/>
        </w:rPr>
      </w:r>
      <w:r>
        <w:rPr>
          <w:sz w:val="16"/>
          <w:szCs w:val="16"/>
        </w:rPr>
        <w:fldChar w:fldCharType="separate"/>
      </w:r>
      <w:r w:rsidR="00BA7CBD">
        <w:rPr>
          <w:noProof/>
          <w:sz w:val="16"/>
          <w:szCs w:val="16"/>
        </w:rPr>
        <w:t>417</w:t>
      </w:r>
      <w:r>
        <w:rPr>
          <w:sz w:val="16"/>
          <w:szCs w:val="16"/>
        </w:rPr>
        <w:fldChar w:fldCharType="end"/>
      </w:r>
      <w:r w:rsidRPr="00C12274">
        <w:t>).</w:t>
      </w:r>
    </w:p>
    <w:p w14:paraId="751F7BD0" w14:textId="73504E9A" w:rsidR="00A5540F" w:rsidRPr="00C12274" w:rsidRDefault="00A5540F" w:rsidP="00A5540F">
      <w:pPr>
        <w:pStyle w:val="bullet"/>
      </w:pPr>
      <w:r w:rsidRPr="00C12274">
        <w:t>gestational diabetes (</w:t>
      </w:r>
      <w:r w:rsidRPr="00C12274">
        <w:rPr>
          <w:sz w:val="16"/>
          <w:szCs w:val="16"/>
        </w:rPr>
        <w:t>RR 0.7</w:t>
      </w:r>
      <w:r>
        <w:rPr>
          <w:sz w:val="16"/>
          <w:szCs w:val="16"/>
        </w:rPr>
        <w:t>4</w:t>
      </w:r>
      <w:r w:rsidRPr="00C12274">
        <w:rPr>
          <w:sz w:val="16"/>
          <w:szCs w:val="16"/>
        </w:rPr>
        <w:t>; 95%CI 0.</w:t>
      </w:r>
      <w:r>
        <w:rPr>
          <w:sz w:val="16"/>
          <w:szCs w:val="16"/>
        </w:rPr>
        <w:t>60</w:t>
      </w:r>
      <w:r w:rsidRPr="00C12274">
        <w:rPr>
          <w:sz w:val="16"/>
          <w:szCs w:val="16"/>
        </w:rPr>
        <w:t xml:space="preserve"> to 0.</w:t>
      </w:r>
      <w:r w:rsidR="00941544">
        <w:rPr>
          <w:sz w:val="16"/>
          <w:szCs w:val="16"/>
        </w:rPr>
        <w:t>90</w:t>
      </w:r>
      <w:r w:rsidRPr="00C12274">
        <w:rPr>
          <w:sz w:val="16"/>
          <w:szCs w:val="16"/>
        </w:rPr>
        <w:t xml:space="preserve">; </w:t>
      </w:r>
      <w:r>
        <w:rPr>
          <w:sz w:val="16"/>
          <w:szCs w:val="16"/>
        </w:rPr>
        <w:t>20</w:t>
      </w:r>
      <w:r w:rsidRPr="00C12274">
        <w:rPr>
          <w:sz w:val="16"/>
          <w:szCs w:val="16"/>
        </w:rPr>
        <w:t xml:space="preserve"> RCTs; n=5,</w:t>
      </w:r>
      <w:r>
        <w:rPr>
          <w:sz w:val="16"/>
          <w:szCs w:val="16"/>
        </w:rPr>
        <w:t>592</w:t>
      </w:r>
      <w:r w:rsidRPr="00C12274">
        <w:rPr>
          <w:sz w:val="16"/>
          <w:szCs w:val="16"/>
        </w:rPr>
        <w:t xml:space="preserve">; low </w:t>
      </w:r>
      <w:r w:rsidR="00343BBE">
        <w:rPr>
          <w:sz w:val="16"/>
          <w:szCs w:val="16"/>
        </w:rPr>
        <w:t>certainty</w:t>
      </w:r>
      <w:r w:rsidRPr="00C12274">
        <w:rPr>
          <w:sz w:val="16"/>
          <w:szCs w:val="16"/>
        </w:rPr>
        <w:t xml:space="preserve">; analysis </w:t>
      </w:r>
      <w:r w:rsidR="00BA7CBD">
        <w:rPr>
          <w:sz w:val="16"/>
          <w:szCs w:val="16"/>
        </w:rPr>
        <w:t>4</w:t>
      </w:r>
      <w:r w:rsidRPr="00C12274">
        <w:rPr>
          <w:sz w:val="16"/>
          <w:szCs w:val="16"/>
        </w:rPr>
        <w:t>.3; page</w:t>
      </w:r>
      <w:r>
        <w:rPr>
          <w:sz w:val="16"/>
          <w:szCs w:val="16"/>
        </w:rPr>
        <w:t xml:space="preserve"> </w:t>
      </w:r>
      <w:r>
        <w:rPr>
          <w:sz w:val="16"/>
          <w:szCs w:val="16"/>
        </w:rPr>
        <w:fldChar w:fldCharType="begin"/>
      </w:r>
      <w:r>
        <w:rPr>
          <w:sz w:val="16"/>
          <w:szCs w:val="16"/>
        </w:rPr>
        <w:instrText xml:space="preserve"> PAGEREF _Ref9000191 \h </w:instrText>
      </w:r>
      <w:r>
        <w:rPr>
          <w:sz w:val="16"/>
          <w:szCs w:val="16"/>
        </w:rPr>
      </w:r>
      <w:r>
        <w:rPr>
          <w:sz w:val="16"/>
          <w:szCs w:val="16"/>
        </w:rPr>
        <w:fldChar w:fldCharType="separate"/>
      </w:r>
      <w:r w:rsidR="00BA7CBD">
        <w:rPr>
          <w:noProof/>
          <w:sz w:val="16"/>
          <w:szCs w:val="16"/>
        </w:rPr>
        <w:t>417</w:t>
      </w:r>
      <w:r>
        <w:rPr>
          <w:sz w:val="16"/>
          <w:szCs w:val="16"/>
        </w:rPr>
        <w:fldChar w:fldCharType="end"/>
      </w:r>
      <w:r w:rsidRPr="00C12274">
        <w:t>).</w:t>
      </w:r>
    </w:p>
    <w:p w14:paraId="53DDDA3D" w14:textId="581C61BA" w:rsidR="00A5540F" w:rsidRPr="00C12274" w:rsidRDefault="00A5540F" w:rsidP="00A5540F">
      <w:pPr>
        <w:pStyle w:val="bullet"/>
      </w:pPr>
      <w:r w:rsidRPr="00C12274">
        <w:t>gestational hypertension (</w:t>
      </w:r>
      <w:r w:rsidRPr="00C12274">
        <w:rPr>
          <w:sz w:val="16"/>
          <w:szCs w:val="16"/>
        </w:rPr>
        <w:t>RR 0.5</w:t>
      </w:r>
      <w:r>
        <w:rPr>
          <w:sz w:val="16"/>
          <w:szCs w:val="16"/>
        </w:rPr>
        <w:t>1</w:t>
      </w:r>
      <w:r w:rsidRPr="00C12274">
        <w:rPr>
          <w:sz w:val="16"/>
          <w:szCs w:val="16"/>
        </w:rPr>
        <w:t>; 95%CI 0.3</w:t>
      </w:r>
      <w:r>
        <w:rPr>
          <w:sz w:val="16"/>
          <w:szCs w:val="16"/>
        </w:rPr>
        <w:t>7</w:t>
      </w:r>
      <w:r w:rsidRPr="00C12274">
        <w:rPr>
          <w:sz w:val="16"/>
          <w:szCs w:val="16"/>
        </w:rPr>
        <w:t xml:space="preserve"> to 0.7</w:t>
      </w:r>
      <w:r>
        <w:rPr>
          <w:sz w:val="16"/>
          <w:szCs w:val="16"/>
        </w:rPr>
        <w:t>1</w:t>
      </w:r>
      <w:r w:rsidRPr="00C12274">
        <w:rPr>
          <w:sz w:val="16"/>
          <w:szCs w:val="16"/>
        </w:rPr>
        <w:t>; 7 RCTs; n=3,</w:t>
      </w:r>
      <w:r>
        <w:rPr>
          <w:sz w:val="16"/>
          <w:szCs w:val="16"/>
        </w:rPr>
        <w:t>060</w:t>
      </w:r>
      <w:r w:rsidRPr="00C12274">
        <w:rPr>
          <w:sz w:val="16"/>
          <w:szCs w:val="16"/>
        </w:rPr>
        <w:t xml:space="preserve">; moderate </w:t>
      </w:r>
      <w:r w:rsidR="00343BBE">
        <w:rPr>
          <w:sz w:val="16"/>
          <w:szCs w:val="16"/>
        </w:rPr>
        <w:t>certainty</w:t>
      </w:r>
      <w:r w:rsidRPr="00C12274">
        <w:rPr>
          <w:sz w:val="16"/>
          <w:szCs w:val="16"/>
        </w:rPr>
        <w:t xml:space="preserve">; analysis </w:t>
      </w:r>
      <w:r w:rsidR="00BA7CBD">
        <w:rPr>
          <w:sz w:val="16"/>
          <w:szCs w:val="16"/>
        </w:rPr>
        <w:t>4</w:t>
      </w:r>
      <w:r w:rsidRPr="00C12274">
        <w:rPr>
          <w:sz w:val="16"/>
          <w:szCs w:val="16"/>
        </w:rPr>
        <w:t>.4; page</w:t>
      </w:r>
      <w:r>
        <w:rPr>
          <w:sz w:val="16"/>
          <w:szCs w:val="16"/>
        </w:rPr>
        <w:t xml:space="preserve"> </w:t>
      </w:r>
      <w:r>
        <w:rPr>
          <w:sz w:val="16"/>
          <w:szCs w:val="16"/>
        </w:rPr>
        <w:fldChar w:fldCharType="begin"/>
      </w:r>
      <w:r>
        <w:rPr>
          <w:sz w:val="16"/>
          <w:szCs w:val="16"/>
        </w:rPr>
        <w:instrText xml:space="preserve"> PAGEREF _Ref9000213 \h </w:instrText>
      </w:r>
      <w:r>
        <w:rPr>
          <w:sz w:val="16"/>
          <w:szCs w:val="16"/>
        </w:rPr>
      </w:r>
      <w:r>
        <w:rPr>
          <w:sz w:val="16"/>
          <w:szCs w:val="16"/>
        </w:rPr>
        <w:fldChar w:fldCharType="separate"/>
      </w:r>
      <w:r w:rsidR="00BA7CBD">
        <w:rPr>
          <w:noProof/>
          <w:sz w:val="16"/>
          <w:szCs w:val="16"/>
        </w:rPr>
        <w:t>418</w:t>
      </w:r>
      <w:r>
        <w:rPr>
          <w:sz w:val="16"/>
          <w:szCs w:val="16"/>
        </w:rPr>
        <w:fldChar w:fldCharType="end"/>
      </w:r>
      <w:r w:rsidRPr="00C12274">
        <w:t>).</w:t>
      </w:r>
    </w:p>
    <w:p w14:paraId="010A43C9" w14:textId="00E5ECC9" w:rsidR="00A5540F" w:rsidRPr="00C12274" w:rsidRDefault="00A5540F" w:rsidP="00A5540F">
      <w:pPr>
        <w:pStyle w:val="bullet"/>
      </w:pPr>
      <w:r w:rsidRPr="00C12274">
        <w:t>caesarean section (</w:t>
      </w:r>
      <w:r w:rsidRPr="00C12274">
        <w:rPr>
          <w:sz w:val="16"/>
          <w:szCs w:val="16"/>
        </w:rPr>
        <w:t>RR 0.8</w:t>
      </w:r>
      <w:r>
        <w:rPr>
          <w:sz w:val="16"/>
          <w:szCs w:val="16"/>
        </w:rPr>
        <w:t>5</w:t>
      </w:r>
      <w:r w:rsidRPr="00C12274">
        <w:rPr>
          <w:sz w:val="16"/>
          <w:szCs w:val="16"/>
        </w:rPr>
        <w:t>; 95%CI 0.7</w:t>
      </w:r>
      <w:r w:rsidR="00941544">
        <w:rPr>
          <w:sz w:val="16"/>
          <w:szCs w:val="16"/>
        </w:rPr>
        <w:t>4</w:t>
      </w:r>
      <w:r w:rsidRPr="00C12274">
        <w:rPr>
          <w:sz w:val="16"/>
          <w:szCs w:val="16"/>
        </w:rPr>
        <w:t xml:space="preserve"> to 0.9</w:t>
      </w:r>
      <w:r>
        <w:rPr>
          <w:sz w:val="16"/>
          <w:szCs w:val="16"/>
        </w:rPr>
        <w:t>8</w:t>
      </w:r>
      <w:r w:rsidRPr="00C12274">
        <w:rPr>
          <w:sz w:val="16"/>
          <w:szCs w:val="16"/>
        </w:rPr>
        <w:t xml:space="preserve">; </w:t>
      </w:r>
      <w:r>
        <w:rPr>
          <w:sz w:val="16"/>
          <w:szCs w:val="16"/>
        </w:rPr>
        <w:t>2</w:t>
      </w:r>
      <w:r w:rsidR="007E0CC6">
        <w:rPr>
          <w:sz w:val="16"/>
          <w:szCs w:val="16"/>
        </w:rPr>
        <w:t>5</w:t>
      </w:r>
      <w:r w:rsidRPr="00C12274">
        <w:rPr>
          <w:sz w:val="16"/>
          <w:szCs w:val="16"/>
        </w:rPr>
        <w:t xml:space="preserve"> RCTs; n=5,</w:t>
      </w:r>
      <w:r w:rsidR="007E0CC6">
        <w:rPr>
          <w:sz w:val="16"/>
          <w:szCs w:val="16"/>
        </w:rPr>
        <w:t>704</w:t>
      </w:r>
      <w:r w:rsidRPr="00C12274">
        <w:rPr>
          <w:sz w:val="16"/>
          <w:szCs w:val="16"/>
        </w:rPr>
        <w:t xml:space="preserve">; moderate </w:t>
      </w:r>
      <w:r w:rsidR="00343BBE">
        <w:rPr>
          <w:sz w:val="16"/>
          <w:szCs w:val="16"/>
        </w:rPr>
        <w:t>certainty</w:t>
      </w:r>
      <w:r w:rsidRPr="00C12274">
        <w:rPr>
          <w:sz w:val="16"/>
          <w:szCs w:val="16"/>
        </w:rPr>
        <w:t xml:space="preserve">; analysis </w:t>
      </w:r>
      <w:r w:rsidR="00BA7CBD">
        <w:rPr>
          <w:sz w:val="16"/>
          <w:szCs w:val="16"/>
        </w:rPr>
        <w:t>4</w:t>
      </w:r>
      <w:r w:rsidRPr="00C12274">
        <w:rPr>
          <w:sz w:val="16"/>
          <w:szCs w:val="16"/>
        </w:rPr>
        <w:t>.6; page</w:t>
      </w:r>
      <w:r>
        <w:rPr>
          <w:sz w:val="16"/>
          <w:szCs w:val="16"/>
        </w:rPr>
        <w:t xml:space="preserve"> </w:t>
      </w:r>
      <w:r>
        <w:rPr>
          <w:sz w:val="16"/>
          <w:szCs w:val="16"/>
        </w:rPr>
        <w:fldChar w:fldCharType="begin"/>
      </w:r>
      <w:r>
        <w:rPr>
          <w:sz w:val="16"/>
          <w:szCs w:val="16"/>
        </w:rPr>
        <w:instrText xml:space="preserve"> PAGEREF _Ref9000228 \h </w:instrText>
      </w:r>
      <w:r>
        <w:rPr>
          <w:sz w:val="16"/>
          <w:szCs w:val="16"/>
        </w:rPr>
      </w:r>
      <w:r>
        <w:rPr>
          <w:sz w:val="16"/>
          <w:szCs w:val="16"/>
        </w:rPr>
        <w:fldChar w:fldCharType="separate"/>
      </w:r>
      <w:r w:rsidR="00BA7CBD">
        <w:rPr>
          <w:noProof/>
          <w:sz w:val="16"/>
          <w:szCs w:val="16"/>
        </w:rPr>
        <w:t>419</w:t>
      </w:r>
      <w:r>
        <w:rPr>
          <w:sz w:val="16"/>
          <w:szCs w:val="16"/>
        </w:rPr>
        <w:fldChar w:fldCharType="end"/>
      </w:r>
      <w:r w:rsidRPr="00C12274">
        <w:t>).</w:t>
      </w:r>
    </w:p>
    <w:p w14:paraId="5A38EC04" w14:textId="71D62962" w:rsidR="004B2CB7" w:rsidRDefault="00A5540F" w:rsidP="00A5540F">
      <w:pPr>
        <w:pStyle w:val="bullet"/>
      </w:pPr>
      <w:r w:rsidRPr="00C12274">
        <w:t>antenatal depression (</w:t>
      </w:r>
      <w:r w:rsidRPr="00C12274">
        <w:rPr>
          <w:sz w:val="16"/>
          <w:szCs w:val="16"/>
        </w:rPr>
        <w:t>RR 0.</w:t>
      </w:r>
      <w:r w:rsidR="007E0CC6" w:rsidRPr="00C12274">
        <w:rPr>
          <w:sz w:val="16"/>
          <w:szCs w:val="16"/>
        </w:rPr>
        <w:t>4</w:t>
      </w:r>
      <w:r w:rsidR="007E0CC6">
        <w:rPr>
          <w:sz w:val="16"/>
          <w:szCs w:val="16"/>
        </w:rPr>
        <w:t>4</w:t>
      </w:r>
      <w:r w:rsidRPr="00C12274">
        <w:rPr>
          <w:sz w:val="16"/>
          <w:szCs w:val="16"/>
        </w:rPr>
        <w:t>; 95%CI 0.</w:t>
      </w:r>
      <w:r w:rsidR="007E0CC6">
        <w:rPr>
          <w:sz w:val="16"/>
          <w:szCs w:val="16"/>
        </w:rPr>
        <w:t>32</w:t>
      </w:r>
      <w:r w:rsidR="007E0CC6" w:rsidRPr="00C12274">
        <w:rPr>
          <w:sz w:val="16"/>
          <w:szCs w:val="16"/>
        </w:rPr>
        <w:t xml:space="preserve"> </w:t>
      </w:r>
      <w:r w:rsidRPr="00C12274">
        <w:rPr>
          <w:sz w:val="16"/>
          <w:szCs w:val="16"/>
        </w:rPr>
        <w:t xml:space="preserve">to 0.61; </w:t>
      </w:r>
      <w:r w:rsidR="007E0CC6">
        <w:rPr>
          <w:sz w:val="16"/>
          <w:szCs w:val="16"/>
        </w:rPr>
        <w:t>6</w:t>
      </w:r>
      <w:r w:rsidRPr="00C12274">
        <w:rPr>
          <w:sz w:val="16"/>
          <w:szCs w:val="16"/>
        </w:rPr>
        <w:t xml:space="preserve"> RCTs; n=</w:t>
      </w:r>
      <w:r w:rsidR="007E0CC6">
        <w:rPr>
          <w:sz w:val="16"/>
          <w:szCs w:val="16"/>
        </w:rPr>
        <w:t>798</w:t>
      </w:r>
      <w:r w:rsidRPr="00C12274">
        <w:rPr>
          <w:sz w:val="16"/>
          <w:szCs w:val="16"/>
        </w:rPr>
        <w:t xml:space="preserve">; </w:t>
      </w:r>
      <w:r>
        <w:rPr>
          <w:sz w:val="16"/>
          <w:szCs w:val="16"/>
        </w:rPr>
        <w:t>moderate</w:t>
      </w:r>
      <w:r w:rsidRPr="00C12274">
        <w:rPr>
          <w:sz w:val="16"/>
          <w:szCs w:val="16"/>
        </w:rPr>
        <w:t xml:space="preserve"> </w:t>
      </w:r>
      <w:r w:rsidR="00343BBE">
        <w:rPr>
          <w:sz w:val="16"/>
          <w:szCs w:val="16"/>
        </w:rPr>
        <w:t>certainty</w:t>
      </w:r>
      <w:r w:rsidRPr="00C12274">
        <w:rPr>
          <w:sz w:val="16"/>
          <w:szCs w:val="16"/>
        </w:rPr>
        <w:t xml:space="preserve">; analysis </w:t>
      </w:r>
      <w:r w:rsidR="00BA7CBD">
        <w:rPr>
          <w:sz w:val="16"/>
          <w:szCs w:val="16"/>
        </w:rPr>
        <w:t>4</w:t>
      </w:r>
      <w:r w:rsidRPr="00C12274">
        <w:rPr>
          <w:sz w:val="16"/>
          <w:szCs w:val="16"/>
        </w:rPr>
        <w:t>.7; page</w:t>
      </w:r>
      <w:r>
        <w:rPr>
          <w:sz w:val="16"/>
          <w:szCs w:val="16"/>
        </w:rPr>
        <w:t xml:space="preserve"> </w:t>
      </w:r>
      <w:r>
        <w:rPr>
          <w:sz w:val="16"/>
          <w:szCs w:val="16"/>
        </w:rPr>
        <w:fldChar w:fldCharType="begin"/>
      </w:r>
      <w:r>
        <w:rPr>
          <w:sz w:val="16"/>
          <w:szCs w:val="16"/>
        </w:rPr>
        <w:instrText xml:space="preserve"> PAGEREF _Ref9000249 \h </w:instrText>
      </w:r>
      <w:r>
        <w:rPr>
          <w:sz w:val="16"/>
          <w:szCs w:val="16"/>
        </w:rPr>
      </w:r>
      <w:r>
        <w:rPr>
          <w:sz w:val="16"/>
          <w:szCs w:val="16"/>
        </w:rPr>
        <w:fldChar w:fldCharType="separate"/>
      </w:r>
      <w:r w:rsidR="007E0CC6">
        <w:rPr>
          <w:noProof/>
          <w:sz w:val="16"/>
          <w:szCs w:val="16"/>
        </w:rPr>
        <w:t>480</w:t>
      </w:r>
      <w:r>
        <w:rPr>
          <w:sz w:val="16"/>
          <w:szCs w:val="16"/>
        </w:rPr>
        <w:fldChar w:fldCharType="end"/>
      </w:r>
      <w:r w:rsidRPr="00C12274">
        <w:t>)</w:t>
      </w:r>
    </w:p>
    <w:p w14:paraId="01D71F89" w14:textId="3FFE897D" w:rsidR="00A5540F" w:rsidRPr="00C12274" w:rsidRDefault="004B2CB7" w:rsidP="00A5540F">
      <w:pPr>
        <w:pStyle w:val="bullet"/>
      </w:pPr>
      <w:r>
        <w:t>postnatal depression (</w:t>
      </w:r>
      <w:r w:rsidRPr="00A96FD5">
        <w:rPr>
          <w:sz w:val="16"/>
          <w:szCs w:val="16"/>
        </w:rPr>
        <w:t xml:space="preserve">RR 0.47; 95%CI 0.34 to 0.65; </w:t>
      </w:r>
      <w:r>
        <w:rPr>
          <w:sz w:val="16"/>
          <w:szCs w:val="16"/>
        </w:rPr>
        <w:t xml:space="preserve">5 RCTs; n=1,613; </w:t>
      </w:r>
      <w:r w:rsidRPr="00A96FD5">
        <w:rPr>
          <w:sz w:val="16"/>
          <w:szCs w:val="16"/>
        </w:rPr>
        <w:t>moderate certainty</w:t>
      </w:r>
      <w:r>
        <w:rPr>
          <w:sz w:val="16"/>
          <w:szCs w:val="16"/>
        </w:rPr>
        <w:t xml:space="preserve">; analysis 4.8; page </w:t>
      </w:r>
      <w:r w:rsidR="007E0CC6">
        <w:rPr>
          <w:sz w:val="16"/>
          <w:szCs w:val="16"/>
        </w:rPr>
        <w:fldChar w:fldCharType="begin"/>
      </w:r>
      <w:r w:rsidR="007E0CC6">
        <w:rPr>
          <w:sz w:val="16"/>
          <w:szCs w:val="16"/>
        </w:rPr>
        <w:instrText xml:space="preserve"> PAGEREF _Ref40446198 \h </w:instrText>
      </w:r>
      <w:r w:rsidR="007E0CC6">
        <w:rPr>
          <w:sz w:val="16"/>
          <w:szCs w:val="16"/>
        </w:rPr>
      </w:r>
      <w:r w:rsidR="007E0CC6">
        <w:rPr>
          <w:sz w:val="16"/>
          <w:szCs w:val="16"/>
        </w:rPr>
        <w:fldChar w:fldCharType="separate"/>
      </w:r>
      <w:r w:rsidR="007E0CC6">
        <w:rPr>
          <w:noProof/>
          <w:sz w:val="16"/>
          <w:szCs w:val="16"/>
        </w:rPr>
        <w:t>481</w:t>
      </w:r>
      <w:r w:rsidR="007E0CC6">
        <w:rPr>
          <w:sz w:val="16"/>
          <w:szCs w:val="16"/>
        </w:rPr>
        <w:fldChar w:fldCharType="end"/>
      </w:r>
      <w:r>
        <w:t>).</w:t>
      </w:r>
    </w:p>
    <w:p w14:paraId="34E17003" w14:textId="77777777" w:rsidR="00A5540F" w:rsidRDefault="00A5540F" w:rsidP="00A5540F">
      <w:r w:rsidRPr="00C12274">
        <w:t>There was no clear difference in</w:t>
      </w:r>
      <w:r>
        <w:t>:</w:t>
      </w:r>
      <w:r w:rsidRPr="00C12274">
        <w:t xml:space="preserve"> </w:t>
      </w:r>
    </w:p>
    <w:p w14:paraId="4792ECA1" w14:textId="22ED680A" w:rsidR="00A5540F" w:rsidRDefault="00A5540F" w:rsidP="00A5540F">
      <w:pPr>
        <w:pStyle w:val="bullet"/>
      </w:pPr>
      <w:r w:rsidRPr="00C12274">
        <w:t>risk of pre-eclampsia between groups (</w:t>
      </w:r>
      <w:r w:rsidRPr="0092333F">
        <w:rPr>
          <w:sz w:val="16"/>
          <w:szCs w:val="16"/>
        </w:rPr>
        <w:t>RR 0.</w:t>
      </w:r>
      <w:r w:rsidR="008115A4">
        <w:rPr>
          <w:sz w:val="16"/>
          <w:szCs w:val="16"/>
        </w:rPr>
        <w:t>78</w:t>
      </w:r>
      <w:r w:rsidRPr="0092333F">
        <w:rPr>
          <w:sz w:val="16"/>
          <w:szCs w:val="16"/>
        </w:rPr>
        <w:t>; 95%CI 0.</w:t>
      </w:r>
      <w:r w:rsidR="008115A4">
        <w:rPr>
          <w:sz w:val="16"/>
          <w:szCs w:val="16"/>
        </w:rPr>
        <w:t>53</w:t>
      </w:r>
      <w:r w:rsidR="008115A4" w:rsidRPr="0092333F">
        <w:rPr>
          <w:sz w:val="16"/>
          <w:szCs w:val="16"/>
        </w:rPr>
        <w:t xml:space="preserve"> </w:t>
      </w:r>
      <w:r w:rsidRPr="0092333F">
        <w:rPr>
          <w:sz w:val="16"/>
          <w:szCs w:val="16"/>
        </w:rPr>
        <w:t>to 1.</w:t>
      </w:r>
      <w:r w:rsidR="008115A4">
        <w:rPr>
          <w:sz w:val="16"/>
          <w:szCs w:val="16"/>
        </w:rPr>
        <w:t>15</w:t>
      </w:r>
      <w:r w:rsidRPr="0092333F">
        <w:rPr>
          <w:sz w:val="16"/>
          <w:szCs w:val="16"/>
        </w:rPr>
        <w:t>; 7 RCTs; n=2,</w:t>
      </w:r>
      <w:r w:rsidR="008115A4">
        <w:rPr>
          <w:sz w:val="16"/>
          <w:szCs w:val="16"/>
        </w:rPr>
        <w:t>855</w:t>
      </w:r>
      <w:r w:rsidRPr="0092333F">
        <w:rPr>
          <w:sz w:val="16"/>
          <w:szCs w:val="16"/>
        </w:rPr>
        <w:t xml:space="preserve">; moderate </w:t>
      </w:r>
      <w:r w:rsidR="00343BBE">
        <w:rPr>
          <w:sz w:val="16"/>
          <w:szCs w:val="16"/>
        </w:rPr>
        <w:t>certainty</w:t>
      </w:r>
      <w:r w:rsidR="00BA7CBD">
        <w:rPr>
          <w:sz w:val="16"/>
          <w:szCs w:val="16"/>
        </w:rPr>
        <w:t>; analysis 4</w:t>
      </w:r>
      <w:r w:rsidRPr="0092333F">
        <w:rPr>
          <w:sz w:val="16"/>
          <w:szCs w:val="16"/>
        </w:rPr>
        <w:t>.5; page</w:t>
      </w:r>
      <w:r>
        <w:rPr>
          <w:sz w:val="16"/>
          <w:szCs w:val="16"/>
        </w:rPr>
        <w:t xml:space="preserve"> </w:t>
      </w:r>
      <w:r>
        <w:rPr>
          <w:sz w:val="16"/>
          <w:szCs w:val="16"/>
        </w:rPr>
        <w:fldChar w:fldCharType="begin"/>
      </w:r>
      <w:r>
        <w:rPr>
          <w:sz w:val="16"/>
          <w:szCs w:val="16"/>
        </w:rPr>
        <w:instrText xml:space="preserve"> PAGEREF _Ref9000292 \h </w:instrText>
      </w:r>
      <w:r>
        <w:rPr>
          <w:sz w:val="16"/>
          <w:szCs w:val="16"/>
        </w:rPr>
      </w:r>
      <w:r>
        <w:rPr>
          <w:sz w:val="16"/>
          <w:szCs w:val="16"/>
        </w:rPr>
        <w:fldChar w:fldCharType="separate"/>
      </w:r>
      <w:r w:rsidR="007E0CC6">
        <w:rPr>
          <w:noProof/>
          <w:sz w:val="16"/>
          <w:szCs w:val="16"/>
        </w:rPr>
        <w:t>479</w:t>
      </w:r>
      <w:r>
        <w:rPr>
          <w:sz w:val="16"/>
          <w:szCs w:val="16"/>
        </w:rPr>
        <w:fldChar w:fldCharType="end"/>
      </w:r>
      <w:r w:rsidRPr="0092333F">
        <w:rPr>
          <w:sz w:val="16"/>
          <w:szCs w:val="16"/>
        </w:rPr>
        <w:t>)</w:t>
      </w:r>
    </w:p>
    <w:p w14:paraId="6A8CBD42" w14:textId="4C7BB179" w:rsidR="00A5540F" w:rsidRPr="00C12274" w:rsidRDefault="00A5540F" w:rsidP="00A5540F">
      <w:pPr>
        <w:pStyle w:val="bullet"/>
      </w:pPr>
      <w:r>
        <w:t>postnatal weight retention (</w:t>
      </w:r>
      <w:r w:rsidRPr="00E020F8">
        <w:rPr>
          <w:sz w:val="16"/>
          <w:szCs w:val="16"/>
        </w:rPr>
        <w:t xml:space="preserve">RR </w:t>
      </w:r>
      <w:r w:rsidR="00261FC8">
        <w:rPr>
          <w:sz w:val="16"/>
          <w:szCs w:val="16"/>
        </w:rPr>
        <w:t>-0.</w:t>
      </w:r>
      <w:r w:rsidR="004B2CB7">
        <w:rPr>
          <w:sz w:val="16"/>
          <w:szCs w:val="16"/>
        </w:rPr>
        <w:t>20</w:t>
      </w:r>
      <w:r w:rsidRPr="00E020F8">
        <w:rPr>
          <w:sz w:val="16"/>
          <w:szCs w:val="16"/>
        </w:rPr>
        <w:t>; 95%CI –</w:t>
      </w:r>
      <w:r w:rsidR="00261FC8">
        <w:rPr>
          <w:sz w:val="16"/>
          <w:szCs w:val="16"/>
        </w:rPr>
        <w:t>1.</w:t>
      </w:r>
      <w:r w:rsidR="004B2CB7">
        <w:rPr>
          <w:sz w:val="16"/>
          <w:szCs w:val="16"/>
        </w:rPr>
        <w:t>48</w:t>
      </w:r>
      <w:r w:rsidR="004B2CB7" w:rsidRPr="00E020F8">
        <w:rPr>
          <w:sz w:val="16"/>
          <w:szCs w:val="16"/>
        </w:rPr>
        <w:t xml:space="preserve"> </w:t>
      </w:r>
      <w:r w:rsidRPr="00E020F8">
        <w:rPr>
          <w:sz w:val="16"/>
          <w:szCs w:val="16"/>
        </w:rPr>
        <w:t xml:space="preserve">to </w:t>
      </w:r>
      <w:r w:rsidR="00261FC8">
        <w:rPr>
          <w:sz w:val="16"/>
          <w:szCs w:val="16"/>
        </w:rPr>
        <w:t>1.</w:t>
      </w:r>
      <w:r w:rsidR="004B2CB7">
        <w:rPr>
          <w:sz w:val="16"/>
          <w:szCs w:val="16"/>
        </w:rPr>
        <w:t>09</w:t>
      </w:r>
      <w:r w:rsidRPr="00E020F8">
        <w:rPr>
          <w:sz w:val="16"/>
          <w:szCs w:val="16"/>
        </w:rPr>
        <w:t xml:space="preserve">; </w:t>
      </w:r>
      <w:r w:rsidR="00261FC8">
        <w:rPr>
          <w:sz w:val="16"/>
          <w:szCs w:val="16"/>
        </w:rPr>
        <w:t>5</w:t>
      </w:r>
      <w:r w:rsidRPr="00E020F8">
        <w:rPr>
          <w:sz w:val="16"/>
          <w:szCs w:val="16"/>
        </w:rPr>
        <w:t xml:space="preserve"> RCTs; n=</w:t>
      </w:r>
      <w:r w:rsidR="00261FC8">
        <w:rPr>
          <w:sz w:val="16"/>
          <w:szCs w:val="16"/>
        </w:rPr>
        <w:t>3</w:t>
      </w:r>
      <w:r w:rsidR="004B2CB7">
        <w:rPr>
          <w:sz w:val="16"/>
          <w:szCs w:val="16"/>
        </w:rPr>
        <w:t>8</w:t>
      </w:r>
      <w:r w:rsidR="00261FC8">
        <w:rPr>
          <w:sz w:val="16"/>
          <w:szCs w:val="16"/>
        </w:rPr>
        <w:t>8</w:t>
      </w:r>
      <w:r w:rsidR="00BA7CBD">
        <w:rPr>
          <w:sz w:val="16"/>
          <w:szCs w:val="16"/>
        </w:rPr>
        <w:t xml:space="preserve">; </w:t>
      </w:r>
      <w:r w:rsidR="004B2CB7">
        <w:rPr>
          <w:sz w:val="16"/>
          <w:szCs w:val="16"/>
        </w:rPr>
        <w:t xml:space="preserve">moderate certainty; </w:t>
      </w:r>
      <w:r w:rsidR="00BA7CBD">
        <w:rPr>
          <w:sz w:val="16"/>
          <w:szCs w:val="16"/>
        </w:rPr>
        <w:t>analysis 4</w:t>
      </w:r>
      <w:r w:rsidRPr="00E020F8">
        <w:rPr>
          <w:sz w:val="16"/>
          <w:szCs w:val="16"/>
        </w:rPr>
        <w:t>.</w:t>
      </w:r>
      <w:r w:rsidR="007E0CC6">
        <w:rPr>
          <w:sz w:val="16"/>
          <w:szCs w:val="16"/>
        </w:rPr>
        <w:t>9</w:t>
      </w:r>
      <w:r w:rsidRPr="00E020F8">
        <w:rPr>
          <w:sz w:val="16"/>
          <w:szCs w:val="16"/>
        </w:rPr>
        <w:t xml:space="preserve">; </w:t>
      </w:r>
      <w:r w:rsidR="004B2CB7" w:rsidRPr="00E020F8">
        <w:rPr>
          <w:sz w:val="16"/>
          <w:szCs w:val="16"/>
        </w:rPr>
        <w:t>page</w:t>
      </w:r>
      <w:r w:rsidR="004B2CB7">
        <w:rPr>
          <w:sz w:val="16"/>
          <w:szCs w:val="16"/>
        </w:rPr>
        <w:t> </w:t>
      </w:r>
      <w:r w:rsidRPr="00E020F8">
        <w:rPr>
          <w:sz w:val="16"/>
          <w:szCs w:val="16"/>
        </w:rPr>
        <w:fldChar w:fldCharType="begin"/>
      </w:r>
      <w:r w:rsidRPr="00E020F8">
        <w:rPr>
          <w:sz w:val="16"/>
          <w:szCs w:val="16"/>
        </w:rPr>
        <w:instrText xml:space="preserve"> PAGEREF _Ref8999425 \h </w:instrText>
      </w:r>
      <w:r w:rsidRPr="00E020F8">
        <w:rPr>
          <w:sz w:val="16"/>
          <w:szCs w:val="16"/>
        </w:rPr>
      </w:r>
      <w:r w:rsidRPr="00E020F8">
        <w:rPr>
          <w:sz w:val="16"/>
          <w:szCs w:val="16"/>
        </w:rPr>
        <w:fldChar w:fldCharType="separate"/>
      </w:r>
      <w:r w:rsidR="007E0CC6">
        <w:rPr>
          <w:noProof/>
          <w:sz w:val="16"/>
          <w:szCs w:val="16"/>
        </w:rPr>
        <w:t>481</w:t>
      </w:r>
      <w:r w:rsidRPr="00E020F8">
        <w:rPr>
          <w:sz w:val="16"/>
          <w:szCs w:val="16"/>
        </w:rPr>
        <w:fldChar w:fldCharType="end"/>
      </w:r>
      <w:r>
        <w:t>).</w:t>
      </w:r>
    </w:p>
    <w:p w14:paraId="4A8A310D" w14:textId="77777777" w:rsidR="00A5540F" w:rsidRPr="00C12274" w:rsidRDefault="00A5540F" w:rsidP="00A5540F">
      <w:pPr>
        <w:pStyle w:val="Heading4"/>
      </w:pPr>
      <w:bookmarkStart w:id="212" w:name="_Toc3807154"/>
      <w:r w:rsidRPr="00C12274">
        <w:t>Infant outcomes</w:t>
      </w:r>
      <w:bookmarkEnd w:id="212"/>
    </w:p>
    <w:p w14:paraId="32889ECF" w14:textId="4D5FA706" w:rsidR="00A5540F" w:rsidRPr="00C12274" w:rsidRDefault="00A5540F" w:rsidP="00A5540F">
      <w:r w:rsidRPr="00C12274">
        <w:t xml:space="preserve">The risk of macrosomia </w:t>
      </w:r>
      <w:r w:rsidR="004F2B93">
        <w:t xml:space="preserve">(&gt;4,000 g) </w:t>
      </w:r>
      <w:r w:rsidRPr="00C12274">
        <w:t>was lower in the intervention group than in the standard care group (</w:t>
      </w:r>
      <w:r w:rsidRPr="00C12274">
        <w:rPr>
          <w:sz w:val="16"/>
          <w:szCs w:val="16"/>
        </w:rPr>
        <w:t>RR 0.7</w:t>
      </w:r>
      <w:r>
        <w:rPr>
          <w:sz w:val="16"/>
          <w:szCs w:val="16"/>
        </w:rPr>
        <w:t>5</w:t>
      </w:r>
      <w:r w:rsidRPr="00C12274">
        <w:rPr>
          <w:sz w:val="16"/>
          <w:szCs w:val="16"/>
        </w:rPr>
        <w:t>; 95%CI 0.</w:t>
      </w:r>
      <w:r>
        <w:rPr>
          <w:sz w:val="16"/>
          <w:szCs w:val="16"/>
        </w:rPr>
        <w:t>59</w:t>
      </w:r>
      <w:r w:rsidRPr="00C12274">
        <w:rPr>
          <w:sz w:val="16"/>
          <w:szCs w:val="16"/>
        </w:rPr>
        <w:t xml:space="preserve"> to 0.9</w:t>
      </w:r>
      <w:r>
        <w:rPr>
          <w:sz w:val="16"/>
          <w:szCs w:val="16"/>
        </w:rPr>
        <w:t>6</w:t>
      </w:r>
      <w:r w:rsidRPr="00C12274">
        <w:rPr>
          <w:sz w:val="16"/>
          <w:szCs w:val="16"/>
        </w:rPr>
        <w:t>; 15 RCTs; n=4,</w:t>
      </w:r>
      <w:r>
        <w:rPr>
          <w:sz w:val="16"/>
          <w:szCs w:val="16"/>
        </w:rPr>
        <w:t>759</w:t>
      </w:r>
      <w:r w:rsidRPr="00C12274">
        <w:rPr>
          <w:sz w:val="16"/>
          <w:szCs w:val="16"/>
        </w:rPr>
        <w:t xml:space="preserve">; moderate </w:t>
      </w:r>
      <w:r w:rsidR="00343BBE">
        <w:rPr>
          <w:sz w:val="16"/>
          <w:szCs w:val="16"/>
        </w:rPr>
        <w:t>certainty</w:t>
      </w:r>
      <w:r w:rsidRPr="00C12274">
        <w:rPr>
          <w:sz w:val="16"/>
          <w:szCs w:val="16"/>
        </w:rPr>
        <w:t xml:space="preserve">; analysis </w:t>
      </w:r>
      <w:r w:rsidR="00BA7CBD">
        <w:rPr>
          <w:sz w:val="16"/>
          <w:szCs w:val="16"/>
        </w:rPr>
        <w:t>4</w:t>
      </w:r>
      <w:r w:rsidRPr="00C12274">
        <w:rPr>
          <w:sz w:val="16"/>
          <w:szCs w:val="16"/>
        </w:rPr>
        <w:t>.1</w:t>
      </w:r>
      <w:r w:rsidR="007E0CC6">
        <w:rPr>
          <w:sz w:val="16"/>
          <w:szCs w:val="16"/>
        </w:rPr>
        <w:t>2</w:t>
      </w:r>
      <w:r w:rsidRPr="00C12274">
        <w:rPr>
          <w:sz w:val="16"/>
          <w:szCs w:val="16"/>
        </w:rPr>
        <w:t>; page</w:t>
      </w:r>
      <w:r>
        <w:rPr>
          <w:sz w:val="16"/>
          <w:szCs w:val="16"/>
        </w:rPr>
        <w:t xml:space="preserve"> </w:t>
      </w:r>
      <w:r>
        <w:rPr>
          <w:sz w:val="16"/>
          <w:szCs w:val="16"/>
        </w:rPr>
        <w:fldChar w:fldCharType="begin"/>
      </w:r>
      <w:r>
        <w:rPr>
          <w:sz w:val="16"/>
          <w:szCs w:val="16"/>
        </w:rPr>
        <w:instrText xml:space="preserve"> PAGEREF _Ref9000394 \h </w:instrText>
      </w:r>
      <w:r>
        <w:rPr>
          <w:sz w:val="16"/>
          <w:szCs w:val="16"/>
        </w:rPr>
      </w:r>
      <w:r>
        <w:rPr>
          <w:sz w:val="16"/>
          <w:szCs w:val="16"/>
        </w:rPr>
        <w:fldChar w:fldCharType="separate"/>
      </w:r>
      <w:r w:rsidR="00BA7CBD">
        <w:rPr>
          <w:noProof/>
          <w:sz w:val="16"/>
          <w:szCs w:val="16"/>
        </w:rPr>
        <w:t>421</w:t>
      </w:r>
      <w:r>
        <w:rPr>
          <w:sz w:val="16"/>
          <w:szCs w:val="16"/>
        </w:rPr>
        <w:fldChar w:fldCharType="end"/>
      </w:r>
      <w:r w:rsidRPr="00C12274">
        <w:t>).</w:t>
      </w:r>
    </w:p>
    <w:p w14:paraId="3E4131EF" w14:textId="77777777" w:rsidR="00A5540F" w:rsidRPr="00C12274" w:rsidRDefault="00A5540F" w:rsidP="00A5540F">
      <w:r w:rsidRPr="00C12274">
        <w:t>There was no clear difference in risk of:</w:t>
      </w:r>
    </w:p>
    <w:p w14:paraId="66256348" w14:textId="69976732" w:rsidR="00A5540F" w:rsidRPr="00C12274" w:rsidRDefault="00A5540F" w:rsidP="00A5540F">
      <w:pPr>
        <w:pStyle w:val="bullet"/>
      </w:pPr>
      <w:r w:rsidRPr="00C12274">
        <w:t>preterm birth (</w:t>
      </w:r>
      <w:r w:rsidRPr="00C12274">
        <w:rPr>
          <w:sz w:val="16"/>
          <w:szCs w:val="16"/>
        </w:rPr>
        <w:t>RR 0.9</w:t>
      </w:r>
      <w:r>
        <w:rPr>
          <w:sz w:val="16"/>
          <w:szCs w:val="16"/>
        </w:rPr>
        <w:t>5</w:t>
      </w:r>
      <w:r w:rsidRPr="00C12274">
        <w:rPr>
          <w:sz w:val="16"/>
          <w:szCs w:val="16"/>
        </w:rPr>
        <w:t>; 95%CI 0.7</w:t>
      </w:r>
      <w:r>
        <w:rPr>
          <w:sz w:val="16"/>
          <w:szCs w:val="16"/>
        </w:rPr>
        <w:t>4</w:t>
      </w:r>
      <w:r w:rsidRPr="00C12274">
        <w:rPr>
          <w:sz w:val="16"/>
          <w:szCs w:val="16"/>
        </w:rPr>
        <w:t xml:space="preserve"> to 1.2</w:t>
      </w:r>
      <w:r>
        <w:rPr>
          <w:sz w:val="16"/>
          <w:szCs w:val="16"/>
        </w:rPr>
        <w:t>2</w:t>
      </w:r>
      <w:r w:rsidRPr="00C12274">
        <w:rPr>
          <w:sz w:val="16"/>
          <w:szCs w:val="16"/>
        </w:rPr>
        <w:t>; 1</w:t>
      </w:r>
      <w:r>
        <w:rPr>
          <w:sz w:val="16"/>
          <w:szCs w:val="16"/>
        </w:rPr>
        <w:t>5</w:t>
      </w:r>
      <w:r w:rsidRPr="00C12274">
        <w:rPr>
          <w:sz w:val="16"/>
          <w:szCs w:val="16"/>
        </w:rPr>
        <w:t> RCTs; n=4,</w:t>
      </w:r>
      <w:r>
        <w:rPr>
          <w:sz w:val="16"/>
          <w:szCs w:val="16"/>
        </w:rPr>
        <w:t>388</w:t>
      </w:r>
      <w:r w:rsidRPr="00C12274">
        <w:rPr>
          <w:sz w:val="16"/>
          <w:szCs w:val="16"/>
        </w:rPr>
        <w:t xml:space="preserve">; moderate </w:t>
      </w:r>
      <w:r w:rsidR="00343BBE">
        <w:rPr>
          <w:sz w:val="16"/>
          <w:szCs w:val="16"/>
        </w:rPr>
        <w:t>certainty</w:t>
      </w:r>
      <w:r w:rsidRPr="00C12274">
        <w:rPr>
          <w:sz w:val="16"/>
          <w:szCs w:val="16"/>
        </w:rPr>
        <w:t xml:space="preserve">; analysis </w:t>
      </w:r>
      <w:r w:rsidR="00BA7CBD">
        <w:rPr>
          <w:sz w:val="16"/>
          <w:szCs w:val="16"/>
        </w:rPr>
        <w:t>4</w:t>
      </w:r>
      <w:r w:rsidRPr="00C12274">
        <w:rPr>
          <w:sz w:val="16"/>
          <w:szCs w:val="16"/>
        </w:rPr>
        <w:t>.</w:t>
      </w:r>
      <w:r w:rsidR="007E0CC6">
        <w:rPr>
          <w:sz w:val="16"/>
          <w:szCs w:val="16"/>
        </w:rPr>
        <w:t>10</w:t>
      </w:r>
      <w:r w:rsidRPr="00C12274">
        <w:rPr>
          <w:sz w:val="16"/>
          <w:szCs w:val="16"/>
        </w:rPr>
        <w:t>; page</w:t>
      </w:r>
      <w:r>
        <w:rPr>
          <w:sz w:val="16"/>
          <w:szCs w:val="16"/>
        </w:rPr>
        <w:t xml:space="preserve"> </w:t>
      </w:r>
      <w:r>
        <w:rPr>
          <w:sz w:val="16"/>
          <w:szCs w:val="16"/>
        </w:rPr>
        <w:fldChar w:fldCharType="begin"/>
      </w:r>
      <w:r>
        <w:rPr>
          <w:sz w:val="16"/>
          <w:szCs w:val="16"/>
        </w:rPr>
        <w:instrText xml:space="preserve"> PAGEREF _Ref9000412 \h </w:instrText>
      </w:r>
      <w:r>
        <w:rPr>
          <w:sz w:val="16"/>
          <w:szCs w:val="16"/>
        </w:rPr>
      </w:r>
      <w:r>
        <w:rPr>
          <w:sz w:val="16"/>
          <w:szCs w:val="16"/>
        </w:rPr>
        <w:fldChar w:fldCharType="separate"/>
      </w:r>
      <w:r w:rsidR="00BA7CBD">
        <w:rPr>
          <w:noProof/>
          <w:sz w:val="16"/>
          <w:szCs w:val="16"/>
        </w:rPr>
        <w:t>420</w:t>
      </w:r>
      <w:r>
        <w:rPr>
          <w:sz w:val="16"/>
          <w:szCs w:val="16"/>
        </w:rPr>
        <w:fldChar w:fldCharType="end"/>
      </w:r>
      <w:r w:rsidRPr="00C12274">
        <w:t>)</w:t>
      </w:r>
    </w:p>
    <w:p w14:paraId="435EA99B" w14:textId="705ED715" w:rsidR="00A5540F" w:rsidRPr="00C12274" w:rsidRDefault="00A5540F" w:rsidP="00A5540F">
      <w:pPr>
        <w:pStyle w:val="bullet"/>
      </w:pPr>
      <w:r w:rsidRPr="00C12274">
        <w:t>low birth weight (</w:t>
      </w:r>
      <w:r w:rsidRPr="00C12274">
        <w:rPr>
          <w:sz w:val="16"/>
          <w:szCs w:val="16"/>
        </w:rPr>
        <w:t xml:space="preserve">RR 0.94; 95%CI 0.68 to 1.28; 11 RCTs; n=3,247; moderate </w:t>
      </w:r>
      <w:r w:rsidR="00343BBE">
        <w:rPr>
          <w:sz w:val="16"/>
          <w:szCs w:val="16"/>
        </w:rPr>
        <w:t>certainty</w:t>
      </w:r>
      <w:r w:rsidRPr="00C12274">
        <w:rPr>
          <w:sz w:val="16"/>
          <w:szCs w:val="16"/>
        </w:rPr>
        <w:t xml:space="preserve">; analysis </w:t>
      </w:r>
      <w:r w:rsidR="00BA7CBD">
        <w:rPr>
          <w:sz w:val="16"/>
          <w:szCs w:val="16"/>
        </w:rPr>
        <w:t>4</w:t>
      </w:r>
      <w:r w:rsidRPr="00C12274">
        <w:rPr>
          <w:sz w:val="16"/>
          <w:szCs w:val="16"/>
        </w:rPr>
        <w:t>.</w:t>
      </w:r>
      <w:r>
        <w:rPr>
          <w:sz w:val="16"/>
          <w:szCs w:val="16"/>
        </w:rPr>
        <w:t>1</w:t>
      </w:r>
      <w:r w:rsidR="007E0CC6">
        <w:rPr>
          <w:sz w:val="16"/>
          <w:szCs w:val="16"/>
        </w:rPr>
        <w:t>1</w:t>
      </w:r>
      <w:r w:rsidRPr="00C12274">
        <w:rPr>
          <w:sz w:val="16"/>
          <w:szCs w:val="16"/>
        </w:rPr>
        <w:t>; page</w:t>
      </w:r>
      <w:r>
        <w:rPr>
          <w:sz w:val="16"/>
          <w:szCs w:val="16"/>
        </w:rPr>
        <w:t xml:space="preserve"> </w:t>
      </w:r>
      <w:r>
        <w:rPr>
          <w:sz w:val="16"/>
          <w:szCs w:val="16"/>
        </w:rPr>
        <w:fldChar w:fldCharType="begin"/>
      </w:r>
      <w:r>
        <w:rPr>
          <w:sz w:val="16"/>
          <w:szCs w:val="16"/>
        </w:rPr>
        <w:instrText xml:space="preserve"> PAGEREF _Ref9000428 \h </w:instrText>
      </w:r>
      <w:r>
        <w:rPr>
          <w:sz w:val="16"/>
          <w:szCs w:val="16"/>
        </w:rPr>
      </w:r>
      <w:r>
        <w:rPr>
          <w:sz w:val="16"/>
          <w:szCs w:val="16"/>
        </w:rPr>
        <w:fldChar w:fldCharType="separate"/>
      </w:r>
      <w:r w:rsidR="00BA7CBD">
        <w:rPr>
          <w:noProof/>
          <w:sz w:val="16"/>
          <w:szCs w:val="16"/>
        </w:rPr>
        <w:t>421</w:t>
      </w:r>
      <w:r>
        <w:rPr>
          <w:sz w:val="16"/>
          <w:szCs w:val="16"/>
        </w:rPr>
        <w:fldChar w:fldCharType="end"/>
      </w:r>
      <w:r w:rsidRPr="00C12274">
        <w:t>)</w:t>
      </w:r>
    </w:p>
    <w:p w14:paraId="219D8118" w14:textId="016E2C61" w:rsidR="00A5540F" w:rsidRPr="00C12274" w:rsidRDefault="00A5540F" w:rsidP="00A5540F">
      <w:pPr>
        <w:pStyle w:val="bullet"/>
      </w:pPr>
      <w:r w:rsidRPr="00C12274">
        <w:t>small for gestational age (</w:t>
      </w:r>
      <w:r w:rsidRPr="00C12274">
        <w:rPr>
          <w:sz w:val="16"/>
          <w:szCs w:val="16"/>
        </w:rPr>
        <w:t>RR 0.</w:t>
      </w:r>
      <w:r w:rsidR="008115A4">
        <w:rPr>
          <w:sz w:val="16"/>
          <w:szCs w:val="16"/>
        </w:rPr>
        <w:t>76</w:t>
      </w:r>
      <w:r w:rsidRPr="00C12274">
        <w:rPr>
          <w:sz w:val="16"/>
          <w:szCs w:val="16"/>
        </w:rPr>
        <w:t>; 95%CI 0.</w:t>
      </w:r>
      <w:r w:rsidR="008115A4" w:rsidRPr="00C12274">
        <w:rPr>
          <w:sz w:val="16"/>
          <w:szCs w:val="16"/>
        </w:rPr>
        <w:t>5</w:t>
      </w:r>
      <w:r w:rsidR="008115A4">
        <w:rPr>
          <w:sz w:val="16"/>
          <w:szCs w:val="16"/>
        </w:rPr>
        <w:t>0</w:t>
      </w:r>
      <w:r w:rsidR="008115A4" w:rsidRPr="00C12274">
        <w:rPr>
          <w:sz w:val="16"/>
          <w:szCs w:val="16"/>
        </w:rPr>
        <w:t xml:space="preserve"> </w:t>
      </w:r>
      <w:r w:rsidRPr="00C12274">
        <w:rPr>
          <w:sz w:val="16"/>
          <w:szCs w:val="16"/>
        </w:rPr>
        <w:t>to 1.</w:t>
      </w:r>
      <w:r w:rsidR="008115A4">
        <w:rPr>
          <w:sz w:val="16"/>
          <w:szCs w:val="16"/>
        </w:rPr>
        <w:t>1</w:t>
      </w:r>
      <w:r>
        <w:rPr>
          <w:sz w:val="16"/>
          <w:szCs w:val="16"/>
        </w:rPr>
        <w:t>7; 10</w:t>
      </w:r>
      <w:r w:rsidRPr="00C12274">
        <w:rPr>
          <w:sz w:val="16"/>
          <w:szCs w:val="16"/>
        </w:rPr>
        <w:t> RCTs; n=</w:t>
      </w:r>
      <w:r>
        <w:rPr>
          <w:sz w:val="16"/>
          <w:szCs w:val="16"/>
        </w:rPr>
        <w:t>1,</w:t>
      </w:r>
      <w:r w:rsidR="008115A4">
        <w:rPr>
          <w:sz w:val="16"/>
          <w:szCs w:val="16"/>
        </w:rPr>
        <w:t>581</w:t>
      </w:r>
      <w:r w:rsidRPr="00C12274">
        <w:rPr>
          <w:sz w:val="16"/>
          <w:szCs w:val="16"/>
        </w:rPr>
        <w:t xml:space="preserve">; moderate </w:t>
      </w:r>
      <w:r w:rsidR="00343BBE">
        <w:rPr>
          <w:sz w:val="16"/>
          <w:szCs w:val="16"/>
        </w:rPr>
        <w:t>certainty</w:t>
      </w:r>
      <w:r w:rsidRPr="00C12274">
        <w:rPr>
          <w:sz w:val="16"/>
          <w:szCs w:val="16"/>
        </w:rPr>
        <w:t xml:space="preserve">; analysis </w:t>
      </w:r>
      <w:r w:rsidR="00BA7CBD">
        <w:rPr>
          <w:sz w:val="16"/>
          <w:szCs w:val="16"/>
        </w:rPr>
        <w:t>4</w:t>
      </w:r>
      <w:r w:rsidRPr="00C12274">
        <w:rPr>
          <w:sz w:val="16"/>
          <w:szCs w:val="16"/>
        </w:rPr>
        <w:t>.1</w:t>
      </w:r>
      <w:r w:rsidR="007E0CC6">
        <w:rPr>
          <w:sz w:val="16"/>
          <w:szCs w:val="16"/>
        </w:rPr>
        <w:t>3</w:t>
      </w:r>
      <w:r w:rsidRPr="00C12274">
        <w:rPr>
          <w:sz w:val="16"/>
          <w:szCs w:val="16"/>
        </w:rPr>
        <w:t>; page</w:t>
      </w:r>
      <w:r>
        <w:rPr>
          <w:sz w:val="16"/>
          <w:szCs w:val="16"/>
        </w:rPr>
        <w:t xml:space="preserve"> </w:t>
      </w:r>
      <w:r>
        <w:rPr>
          <w:sz w:val="16"/>
          <w:szCs w:val="16"/>
        </w:rPr>
        <w:fldChar w:fldCharType="begin"/>
      </w:r>
      <w:r>
        <w:rPr>
          <w:sz w:val="16"/>
          <w:szCs w:val="16"/>
        </w:rPr>
        <w:instrText xml:space="preserve"> PAGEREF _Ref9000443 \h </w:instrText>
      </w:r>
      <w:r>
        <w:rPr>
          <w:sz w:val="16"/>
          <w:szCs w:val="16"/>
        </w:rPr>
      </w:r>
      <w:r>
        <w:rPr>
          <w:sz w:val="16"/>
          <w:szCs w:val="16"/>
        </w:rPr>
        <w:fldChar w:fldCharType="separate"/>
      </w:r>
      <w:r w:rsidR="00BA7CBD">
        <w:rPr>
          <w:noProof/>
          <w:sz w:val="16"/>
          <w:szCs w:val="16"/>
        </w:rPr>
        <w:t>422</w:t>
      </w:r>
      <w:r>
        <w:rPr>
          <w:sz w:val="16"/>
          <w:szCs w:val="16"/>
        </w:rPr>
        <w:fldChar w:fldCharType="end"/>
      </w:r>
      <w:r w:rsidRPr="00C12274">
        <w:t>)</w:t>
      </w:r>
    </w:p>
    <w:p w14:paraId="326E2AC5" w14:textId="7AA94081" w:rsidR="00A5540F" w:rsidRPr="00C12274" w:rsidRDefault="00A5540F" w:rsidP="00A5540F">
      <w:pPr>
        <w:pStyle w:val="bullet"/>
      </w:pPr>
      <w:r w:rsidRPr="00C12274">
        <w:t>large for gestational age (</w:t>
      </w:r>
      <w:r w:rsidRPr="00C12274">
        <w:rPr>
          <w:sz w:val="16"/>
          <w:szCs w:val="16"/>
        </w:rPr>
        <w:t>RR 0.</w:t>
      </w:r>
      <w:r w:rsidR="008115A4" w:rsidRPr="00C12274">
        <w:rPr>
          <w:sz w:val="16"/>
          <w:szCs w:val="16"/>
        </w:rPr>
        <w:t>9</w:t>
      </w:r>
      <w:r w:rsidR="008115A4">
        <w:rPr>
          <w:sz w:val="16"/>
          <w:szCs w:val="16"/>
        </w:rPr>
        <w:t>1</w:t>
      </w:r>
      <w:r w:rsidRPr="00C12274">
        <w:rPr>
          <w:sz w:val="16"/>
          <w:szCs w:val="16"/>
        </w:rPr>
        <w:t>; 95%CI 0.</w:t>
      </w:r>
      <w:r w:rsidR="008115A4">
        <w:rPr>
          <w:sz w:val="16"/>
          <w:szCs w:val="16"/>
        </w:rPr>
        <w:t>61</w:t>
      </w:r>
      <w:r w:rsidR="008115A4" w:rsidRPr="00C12274">
        <w:rPr>
          <w:sz w:val="16"/>
          <w:szCs w:val="16"/>
        </w:rPr>
        <w:t xml:space="preserve"> </w:t>
      </w:r>
      <w:r w:rsidRPr="00C12274">
        <w:rPr>
          <w:sz w:val="16"/>
          <w:szCs w:val="16"/>
        </w:rPr>
        <w:t>to 1.</w:t>
      </w:r>
      <w:r>
        <w:rPr>
          <w:sz w:val="16"/>
          <w:szCs w:val="16"/>
        </w:rPr>
        <w:t>3</w:t>
      </w:r>
      <w:r w:rsidR="008115A4">
        <w:rPr>
          <w:sz w:val="16"/>
          <w:szCs w:val="16"/>
        </w:rPr>
        <w:t>6</w:t>
      </w:r>
      <w:r w:rsidRPr="00C12274">
        <w:rPr>
          <w:sz w:val="16"/>
          <w:szCs w:val="16"/>
        </w:rPr>
        <w:t>; 9 RCTs; n=1,</w:t>
      </w:r>
      <w:r w:rsidR="008115A4" w:rsidRPr="00C12274">
        <w:rPr>
          <w:sz w:val="16"/>
          <w:szCs w:val="16"/>
        </w:rPr>
        <w:t>6</w:t>
      </w:r>
      <w:r w:rsidR="008115A4">
        <w:rPr>
          <w:sz w:val="16"/>
          <w:szCs w:val="16"/>
        </w:rPr>
        <w:t>00</w:t>
      </w:r>
      <w:r w:rsidRPr="00C12274">
        <w:rPr>
          <w:sz w:val="16"/>
          <w:szCs w:val="16"/>
        </w:rPr>
        <w:t xml:space="preserve">; moderate </w:t>
      </w:r>
      <w:r w:rsidR="00343BBE">
        <w:rPr>
          <w:sz w:val="16"/>
          <w:szCs w:val="16"/>
        </w:rPr>
        <w:t>certainty</w:t>
      </w:r>
      <w:r w:rsidRPr="00C12274">
        <w:rPr>
          <w:sz w:val="16"/>
          <w:szCs w:val="16"/>
        </w:rPr>
        <w:t xml:space="preserve">; analysis </w:t>
      </w:r>
      <w:r w:rsidR="00BA7CBD">
        <w:rPr>
          <w:sz w:val="16"/>
          <w:szCs w:val="16"/>
        </w:rPr>
        <w:t>4</w:t>
      </w:r>
      <w:r w:rsidRPr="00C12274">
        <w:rPr>
          <w:sz w:val="16"/>
          <w:szCs w:val="16"/>
        </w:rPr>
        <w:t>.1</w:t>
      </w:r>
      <w:r w:rsidR="007E0CC6">
        <w:rPr>
          <w:sz w:val="16"/>
          <w:szCs w:val="16"/>
        </w:rPr>
        <w:t>4</w:t>
      </w:r>
      <w:r w:rsidRPr="00C12274">
        <w:rPr>
          <w:sz w:val="16"/>
          <w:szCs w:val="16"/>
        </w:rPr>
        <w:t>; page</w:t>
      </w:r>
      <w:r>
        <w:rPr>
          <w:sz w:val="16"/>
          <w:szCs w:val="16"/>
        </w:rPr>
        <w:t xml:space="preserve"> </w:t>
      </w:r>
      <w:r>
        <w:rPr>
          <w:sz w:val="16"/>
          <w:szCs w:val="16"/>
        </w:rPr>
        <w:fldChar w:fldCharType="begin"/>
      </w:r>
      <w:r>
        <w:rPr>
          <w:sz w:val="16"/>
          <w:szCs w:val="16"/>
        </w:rPr>
        <w:instrText xml:space="preserve"> PAGEREF _Ref9000461 \h </w:instrText>
      </w:r>
      <w:r>
        <w:rPr>
          <w:sz w:val="16"/>
          <w:szCs w:val="16"/>
        </w:rPr>
      </w:r>
      <w:r>
        <w:rPr>
          <w:sz w:val="16"/>
          <w:szCs w:val="16"/>
        </w:rPr>
        <w:fldChar w:fldCharType="separate"/>
      </w:r>
      <w:r w:rsidR="00BA7CBD">
        <w:rPr>
          <w:noProof/>
          <w:sz w:val="16"/>
          <w:szCs w:val="16"/>
        </w:rPr>
        <w:t>422</w:t>
      </w:r>
      <w:r>
        <w:rPr>
          <w:sz w:val="16"/>
          <w:szCs w:val="16"/>
        </w:rPr>
        <w:fldChar w:fldCharType="end"/>
      </w:r>
      <w:r w:rsidRPr="00C12274">
        <w:t>)</w:t>
      </w:r>
    </w:p>
    <w:p w14:paraId="476B921F" w14:textId="4A1C88B4" w:rsidR="00A5540F" w:rsidRPr="00C12274" w:rsidRDefault="00A5540F" w:rsidP="00A5540F">
      <w:pPr>
        <w:pStyle w:val="bullet"/>
      </w:pPr>
      <w:r w:rsidRPr="00C12274">
        <w:t>Apgar score &lt;7 at 5 minutes (</w:t>
      </w:r>
      <w:r w:rsidRPr="00C12274">
        <w:rPr>
          <w:sz w:val="16"/>
          <w:szCs w:val="16"/>
        </w:rPr>
        <w:t xml:space="preserve">RR 1.23; 95%CI 0.44 to 3.42; 5 RCTs; n=1,918; moderate </w:t>
      </w:r>
      <w:r w:rsidR="00343BBE">
        <w:rPr>
          <w:sz w:val="16"/>
          <w:szCs w:val="16"/>
        </w:rPr>
        <w:t>certainty</w:t>
      </w:r>
      <w:r w:rsidRPr="00C12274">
        <w:rPr>
          <w:sz w:val="16"/>
          <w:szCs w:val="16"/>
        </w:rPr>
        <w:t xml:space="preserve">; analysis </w:t>
      </w:r>
      <w:r w:rsidR="00BA7CBD">
        <w:rPr>
          <w:sz w:val="16"/>
          <w:szCs w:val="16"/>
        </w:rPr>
        <w:t>4</w:t>
      </w:r>
      <w:r w:rsidRPr="00C12274">
        <w:rPr>
          <w:sz w:val="16"/>
          <w:szCs w:val="16"/>
        </w:rPr>
        <w:t>.1</w:t>
      </w:r>
      <w:r w:rsidR="007E0CC6">
        <w:rPr>
          <w:sz w:val="16"/>
          <w:szCs w:val="16"/>
        </w:rPr>
        <w:t>5</w:t>
      </w:r>
      <w:r w:rsidRPr="00C12274">
        <w:rPr>
          <w:sz w:val="16"/>
          <w:szCs w:val="16"/>
        </w:rPr>
        <w:t>; page </w:t>
      </w:r>
      <w:r>
        <w:rPr>
          <w:sz w:val="16"/>
          <w:szCs w:val="16"/>
        </w:rPr>
        <w:fldChar w:fldCharType="begin"/>
      </w:r>
      <w:r>
        <w:rPr>
          <w:sz w:val="16"/>
          <w:szCs w:val="16"/>
        </w:rPr>
        <w:instrText xml:space="preserve"> PAGEREF _Ref9000485 \h </w:instrText>
      </w:r>
      <w:r>
        <w:rPr>
          <w:sz w:val="16"/>
          <w:szCs w:val="16"/>
        </w:rPr>
      </w:r>
      <w:r>
        <w:rPr>
          <w:sz w:val="16"/>
          <w:szCs w:val="16"/>
        </w:rPr>
        <w:fldChar w:fldCharType="separate"/>
      </w:r>
      <w:r w:rsidR="00BA7CBD">
        <w:rPr>
          <w:noProof/>
          <w:sz w:val="16"/>
          <w:szCs w:val="16"/>
        </w:rPr>
        <w:t>422</w:t>
      </w:r>
      <w:r>
        <w:rPr>
          <w:sz w:val="16"/>
          <w:szCs w:val="16"/>
        </w:rPr>
        <w:fldChar w:fldCharType="end"/>
      </w:r>
      <w:r w:rsidRPr="00C12274">
        <w:t>).</w:t>
      </w:r>
    </w:p>
    <w:p w14:paraId="04D17ED7" w14:textId="240BB1DB" w:rsidR="00A5540F" w:rsidRPr="00C12274" w:rsidRDefault="00A5540F" w:rsidP="00A5540F">
      <w:r w:rsidRPr="00C12274">
        <w:t>A small study reporting on outcomes among women who were overweight or obese found no clear difference in infant weight at 1 month (</w:t>
      </w:r>
      <w:r w:rsidRPr="00C12274">
        <w:rPr>
          <w:sz w:val="16"/>
          <w:szCs w:val="16"/>
        </w:rPr>
        <w:t>MD –0.1</w:t>
      </w:r>
      <w:r w:rsidR="001A0357">
        <w:rPr>
          <w:sz w:val="16"/>
          <w:szCs w:val="16"/>
        </w:rPr>
        <w:t>9</w:t>
      </w:r>
      <w:r w:rsidRPr="00C12274">
        <w:rPr>
          <w:sz w:val="16"/>
          <w:szCs w:val="16"/>
        </w:rPr>
        <w:t>; 95%CI –0.</w:t>
      </w:r>
      <w:r w:rsidR="001A0357">
        <w:rPr>
          <w:sz w:val="16"/>
          <w:szCs w:val="16"/>
        </w:rPr>
        <w:t>54</w:t>
      </w:r>
      <w:r w:rsidR="001A0357" w:rsidRPr="00C12274">
        <w:rPr>
          <w:sz w:val="16"/>
          <w:szCs w:val="16"/>
        </w:rPr>
        <w:t xml:space="preserve"> </w:t>
      </w:r>
      <w:r w:rsidRPr="00C12274">
        <w:rPr>
          <w:sz w:val="16"/>
          <w:szCs w:val="16"/>
        </w:rPr>
        <w:t>to 0.1</w:t>
      </w:r>
      <w:r w:rsidR="001A0357">
        <w:rPr>
          <w:sz w:val="16"/>
          <w:szCs w:val="16"/>
        </w:rPr>
        <w:t>6</w:t>
      </w:r>
      <w:r w:rsidRPr="00C12274">
        <w:rPr>
          <w:sz w:val="16"/>
          <w:szCs w:val="16"/>
        </w:rPr>
        <w:t>; n=</w:t>
      </w:r>
      <w:r w:rsidR="001A0357">
        <w:rPr>
          <w:sz w:val="16"/>
          <w:szCs w:val="16"/>
        </w:rPr>
        <w:t>36</w:t>
      </w:r>
      <w:r w:rsidRPr="00C12274">
        <w:t>) or 6 months (</w:t>
      </w:r>
      <w:r w:rsidRPr="00C12274">
        <w:rPr>
          <w:sz w:val="16"/>
          <w:szCs w:val="16"/>
        </w:rPr>
        <w:t>MD –0.</w:t>
      </w:r>
      <w:r w:rsidR="004B4C31">
        <w:rPr>
          <w:sz w:val="16"/>
          <w:szCs w:val="16"/>
        </w:rPr>
        <w:t>04</w:t>
      </w:r>
      <w:r w:rsidRPr="00C12274">
        <w:rPr>
          <w:sz w:val="16"/>
          <w:szCs w:val="16"/>
        </w:rPr>
        <w:t>; 95%CI –1.</w:t>
      </w:r>
      <w:r w:rsidR="004B4C31">
        <w:rPr>
          <w:sz w:val="16"/>
          <w:szCs w:val="16"/>
        </w:rPr>
        <w:t>51</w:t>
      </w:r>
      <w:r w:rsidR="004B4C31" w:rsidRPr="00C12274">
        <w:rPr>
          <w:sz w:val="16"/>
          <w:szCs w:val="16"/>
        </w:rPr>
        <w:t xml:space="preserve"> </w:t>
      </w:r>
      <w:r w:rsidRPr="00C12274">
        <w:rPr>
          <w:sz w:val="16"/>
          <w:szCs w:val="16"/>
        </w:rPr>
        <w:t xml:space="preserve">to </w:t>
      </w:r>
      <w:r w:rsidR="004B4C31">
        <w:rPr>
          <w:sz w:val="16"/>
          <w:szCs w:val="16"/>
        </w:rPr>
        <w:t>1.44</w:t>
      </w:r>
      <w:r w:rsidRPr="00C12274">
        <w:rPr>
          <w:sz w:val="16"/>
          <w:szCs w:val="16"/>
        </w:rPr>
        <w:t>; n=</w:t>
      </w:r>
      <w:r w:rsidR="004B4C31">
        <w:rPr>
          <w:sz w:val="16"/>
          <w:szCs w:val="16"/>
        </w:rPr>
        <w:t>33</w:t>
      </w:r>
      <w:r w:rsidRPr="00C12274">
        <w:t>).</w:t>
      </w:r>
    </w:p>
    <w:p w14:paraId="73FBADD5" w14:textId="77777777" w:rsidR="00A5540F" w:rsidRDefault="00A5540F" w:rsidP="00A5540F">
      <w:pPr>
        <w:pStyle w:val="Heading4"/>
        <w:sectPr w:rsidR="00A5540F" w:rsidSect="008A6B17">
          <w:pgSz w:w="11901" w:h="16817"/>
          <w:pgMar w:top="1134" w:right="1418" w:bottom="1134" w:left="1418" w:header="709" w:footer="709" w:gutter="0"/>
          <w:cols w:space="708"/>
          <w:docGrid w:linePitch="360"/>
        </w:sectPr>
      </w:pPr>
      <w:bookmarkStart w:id="213" w:name="_Toc3807155"/>
    </w:p>
    <w:tbl>
      <w:tblPr>
        <w:tblW w:w="5000" w:type="pct"/>
        <w:tblCellMar>
          <w:top w:w="100" w:type="dxa"/>
          <w:left w:w="100" w:type="dxa"/>
          <w:bottom w:w="100" w:type="dxa"/>
          <w:right w:w="100" w:type="dxa"/>
        </w:tblCellMar>
        <w:tblLook w:val="04A0" w:firstRow="1" w:lastRow="0" w:firstColumn="1" w:lastColumn="0" w:noHBand="0" w:noVBand="1"/>
      </w:tblPr>
      <w:tblGrid>
        <w:gridCol w:w="1254"/>
        <w:gridCol w:w="1368"/>
        <w:gridCol w:w="2329"/>
        <w:gridCol w:w="1458"/>
        <w:gridCol w:w="1455"/>
        <w:gridCol w:w="1401"/>
      </w:tblGrid>
      <w:tr w:rsidR="00A5540F" w:rsidRPr="00C12274" w14:paraId="15F84D55" w14:textId="77777777" w:rsidTr="00A5540F">
        <w:trPr>
          <w:cantSplit/>
          <w:tblHeader/>
        </w:trPr>
        <w:tc>
          <w:tcPr>
            <w:tcW w:w="5000" w:type="pct"/>
            <w:gridSpan w:val="6"/>
            <w:tcBorders>
              <w:top w:val="nil"/>
              <w:left w:val="nil"/>
              <w:bottom w:val="nil"/>
              <w:right w:val="nil"/>
            </w:tcBorders>
            <w:vAlign w:val="center"/>
            <w:hideMark/>
          </w:tcPr>
          <w:p w14:paraId="1948B945" w14:textId="77777777" w:rsidR="00A5540F" w:rsidRPr="00C12274" w:rsidRDefault="00A5540F" w:rsidP="00A5540F">
            <w:pPr>
              <w:pStyle w:val="Heading4"/>
            </w:pPr>
            <w:r w:rsidRPr="00C12274">
              <w:t>Summary of findings</w:t>
            </w:r>
            <w:bookmarkEnd w:id="213"/>
          </w:p>
        </w:tc>
      </w:tr>
      <w:tr w:rsidR="00A5540F" w:rsidRPr="00C12274" w14:paraId="3EF92BE5" w14:textId="77777777" w:rsidTr="00A5540F">
        <w:trPr>
          <w:cantSplit/>
          <w:tblHeader/>
        </w:trPr>
        <w:tc>
          <w:tcPr>
            <w:tcW w:w="5000" w:type="pct"/>
            <w:gridSpan w:val="6"/>
            <w:tcBorders>
              <w:top w:val="single" w:sz="12" w:space="0" w:color="000000"/>
              <w:left w:val="nil"/>
              <w:bottom w:val="single" w:sz="12" w:space="0" w:color="000000"/>
              <w:right w:val="nil"/>
            </w:tcBorders>
            <w:vAlign w:val="center"/>
            <w:hideMark/>
          </w:tcPr>
          <w:p w14:paraId="71BB715F" w14:textId="77777777" w:rsidR="00A5540F" w:rsidRPr="00C12274" w:rsidRDefault="00A5540F" w:rsidP="00A5540F">
            <w:pPr>
              <w:pStyle w:val="Heading5"/>
            </w:pPr>
            <w:r>
              <w:t>E</w:t>
            </w:r>
            <w:r w:rsidRPr="00C12274">
              <w:t>xercise intervention</w:t>
            </w:r>
            <w:r>
              <w:t>s</w:t>
            </w:r>
            <w:r w:rsidRPr="00C12274">
              <w:t xml:space="preserve"> compared to </w:t>
            </w:r>
            <w:r>
              <w:t>usual</w:t>
            </w:r>
            <w:r w:rsidRPr="00C12274">
              <w:t xml:space="preserve"> care in pregnancy — maternal outcomes</w:t>
            </w:r>
          </w:p>
        </w:tc>
      </w:tr>
      <w:tr w:rsidR="00A5540F" w:rsidRPr="00C12274" w14:paraId="455149F9" w14:textId="77777777" w:rsidTr="00A5540F">
        <w:trPr>
          <w:cantSplit/>
          <w:tblHeader/>
        </w:trPr>
        <w:tc>
          <w:tcPr>
            <w:tcW w:w="5000" w:type="pct"/>
            <w:gridSpan w:val="6"/>
            <w:tcBorders>
              <w:top w:val="single" w:sz="12" w:space="0" w:color="000000"/>
              <w:left w:val="nil"/>
              <w:bottom w:val="single" w:sz="12" w:space="0" w:color="000000"/>
              <w:right w:val="nil"/>
            </w:tcBorders>
            <w:vAlign w:val="center"/>
            <w:hideMark/>
          </w:tcPr>
          <w:p w14:paraId="7815B6B2" w14:textId="77777777" w:rsidR="00A5540F" w:rsidRPr="00C12274" w:rsidRDefault="00A5540F" w:rsidP="00A5540F">
            <w:pPr>
              <w:spacing w:line="240" w:lineRule="auto"/>
              <w:rPr>
                <w:rFonts w:ascii="Arial Narrow" w:eastAsia="Times New Roman" w:hAnsi="Arial Narrow"/>
                <w:sz w:val="16"/>
                <w:szCs w:val="16"/>
              </w:rPr>
            </w:pPr>
            <w:r w:rsidRPr="00C12274">
              <w:rPr>
                <w:rFonts w:ascii="Arial Narrow" w:eastAsia="Times New Roman" w:hAnsi="Arial Narrow"/>
                <w:b/>
                <w:bCs/>
                <w:sz w:val="16"/>
                <w:szCs w:val="16"/>
              </w:rPr>
              <w:t>Patient or population</w:t>
            </w:r>
            <w:r w:rsidRPr="00C12274">
              <w:rPr>
                <w:rFonts w:ascii="Arial Narrow" w:eastAsia="Times New Roman" w:hAnsi="Arial Narrow"/>
                <w:sz w:val="16"/>
                <w:szCs w:val="16"/>
              </w:rPr>
              <w:t xml:space="preserve">: Pregnant women with low or high risk pregnancies </w:t>
            </w:r>
          </w:p>
          <w:p w14:paraId="740EC7F1" w14:textId="77777777" w:rsidR="00A5540F" w:rsidRPr="00C12274" w:rsidRDefault="00A5540F" w:rsidP="00A5540F">
            <w:pPr>
              <w:spacing w:line="240" w:lineRule="auto"/>
              <w:rPr>
                <w:rFonts w:ascii="Arial Narrow" w:eastAsia="Times New Roman" w:hAnsi="Arial Narrow"/>
                <w:sz w:val="16"/>
                <w:szCs w:val="16"/>
              </w:rPr>
            </w:pPr>
            <w:r w:rsidRPr="00C12274">
              <w:rPr>
                <w:rFonts w:ascii="Arial Narrow" w:eastAsia="Times New Roman" w:hAnsi="Arial Narrow"/>
                <w:b/>
                <w:bCs/>
                <w:sz w:val="16"/>
                <w:szCs w:val="16"/>
              </w:rPr>
              <w:t>Setting</w:t>
            </w:r>
            <w:r w:rsidRPr="00C12274">
              <w:rPr>
                <w:rFonts w:ascii="Arial Narrow" w:eastAsia="Times New Roman" w:hAnsi="Arial Narrow"/>
                <w:sz w:val="16"/>
                <w:szCs w:val="16"/>
              </w:rPr>
              <w:t>: Argentina, Australia, Austria, Belgium, Brazil, Canada, China, Colombia, Denmark, Iran, Ireland, Italy, Japan, Kosovo, Poland, Netherlands, New Zealand, Norway, Spain, Sweden, United Kingdom, United States</w:t>
            </w:r>
          </w:p>
          <w:p w14:paraId="76195D5C" w14:textId="77777777" w:rsidR="00A5540F" w:rsidRPr="00C12274" w:rsidRDefault="00A5540F" w:rsidP="00A5540F">
            <w:pPr>
              <w:spacing w:line="240" w:lineRule="auto"/>
              <w:rPr>
                <w:rFonts w:ascii="Arial Narrow" w:eastAsia="Times New Roman" w:hAnsi="Arial Narrow"/>
                <w:sz w:val="16"/>
                <w:szCs w:val="16"/>
              </w:rPr>
            </w:pPr>
            <w:r w:rsidRPr="00C12274">
              <w:rPr>
                <w:rFonts w:ascii="Arial Narrow" w:eastAsia="Times New Roman" w:hAnsi="Arial Narrow"/>
                <w:b/>
                <w:bCs/>
                <w:sz w:val="16"/>
                <w:szCs w:val="16"/>
              </w:rPr>
              <w:t>Intervention</w:t>
            </w:r>
            <w:r w:rsidRPr="00C12274">
              <w:rPr>
                <w:rFonts w:ascii="Arial Narrow" w:eastAsia="Times New Roman" w:hAnsi="Arial Narrow"/>
                <w:sz w:val="16"/>
                <w:szCs w:val="16"/>
              </w:rPr>
              <w:t xml:space="preserve">: </w:t>
            </w:r>
            <w:r>
              <w:rPr>
                <w:rFonts w:ascii="Arial Narrow" w:eastAsia="Times New Roman" w:hAnsi="Arial Narrow"/>
                <w:sz w:val="16"/>
                <w:szCs w:val="16"/>
              </w:rPr>
              <w:t>E</w:t>
            </w:r>
            <w:r w:rsidRPr="00C12274">
              <w:rPr>
                <w:rFonts w:ascii="Arial Narrow" w:eastAsia="Times New Roman" w:hAnsi="Arial Narrow"/>
                <w:sz w:val="16"/>
                <w:szCs w:val="16"/>
              </w:rPr>
              <w:t xml:space="preserve">xercise intervention </w:t>
            </w:r>
          </w:p>
          <w:p w14:paraId="461F9984" w14:textId="77777777" w:rsidR="00A5540F" w:rsidRPr="00C12274" w:rsidRDefault="00A5540F" w:rsidP="00A5540F">
            <w:pPr>
              <w:spacing w:line="240" w:lineRule="auto"/>
              <w:rPr>
                <w:rFonts w:ascii="Arial Narrow" w:eastAsia="Times New Roman" w:hAnsi="Arial Narrow"/>
                <w:sz w:val="16"/>
                <w:szCs w:val="16"/>
              </w:rPr>
            </w:pPr>
            <w:r w:rsidRPr="00C12274">
              <w:rPr>
                <w:rFonts w:ascii="Arial Narrow" w:eastAsia="Times New Roman" w:hAnsi="Arial Narrow"/>
                <w:b/>
                <w:bCs/>
                <w:sz w:val="16"/>
                <w:szCs w:val="16"/>
              </w:rPr>
              <w:t>Comparison</w:t>
            </w:r>
            <w:r w:rsidRPr="00C12274">
              <w:rPr>
                <w:rFonts w:ascii="Arial Narrow" w:eastAsia="Times New Roman" w:hAnsi="Arial Narrow"/>
                <w:sz w:val="16"/>
                <w:szCs w:val="16"/>
              </w:rPr>
              <w:t xml:space="preserve">: </w:t>
            </w:r>
            <w:r>
              <w:rPr>
                <w:rFonts w:ascii="Arial Narrow" w:eastAsia="Times New Roman" w:hAnsi="Arial Narrow"/>
                <w:sz w:val="16"/>
                <w:szCs w:val="16"/>
              </w:rPr>
              <w:t>Usual</w:t>
            </w:r>
            <w:r w:rsidRPr="00C12274">
              <w:rPr>
                <w:rFonts w:ascii="Arial Narrow" w:eastAsia="Times New Roman" w:hAnsi="Arial Narrow"/>
                <w:sz w:val="16"/>
                <w:szCs w:val="16"/>
              </w:rPr>
              <w:t xml:space="preserve"> care </w:t>
            </w:r>
          </w:p>
        </w:tc>
      </w:tr>
      <w:tr w:rsidR="00A5540F" w:rsidRPr="00C12274" w14:paraId="3D7D799C" w14:textId="77777777" w:rsidTr="00A5540F">
        <w:trPr>
          <w:cantSplit/>
          <w:tblHeader/>
        </w:trPr>
        <w:tc>
          <w:tcPr>
            <w:tcW w:w="677" w:type="pct"/>
            <w:vMerge w:val="restart"/>
            <w:tcBorders>
              <w:right w:val="single" w:sz="6" w:space="0" w:color="EFEFEF"/>
            </w:tcBorders>
            <w:shd w:val="clear" w:color="auto" w:fill="3271AA"/>
            <w:vAlign w:val="center"/>
            <w:hideMark/>
          </w:tcPr>
          <w:p w14:paraId="5A8FBA4F" w14:textId="77777777" w:rsidR="00A5540F" w:rsidRPr="00C12274" w:rsidRDefault="00A5540F" w:rsidP="00A5540F">
            <w:pPr>
              <w:pStyle w:val="NormalWeb"/>
              <w:spacing w:before="0" w:beforeAutospacing="0" w:after="0" w:afterAutospacing="0"/>
              <w:jc w:val="center"/>
              <w:rPr>
                <w:rFonts w:ascii="Arial Narrow" w:hAnsi="Arial Narrow"/>
                <w:color w:val="FFFFFF"/>
                <w:sz w:val="16"/>
                <w:szCs w:val="16"/>
              </w:rPr>
            </w:pPr>
            <w:r w:rsidRPr="00C12274">
              <w:rPr>
                <w:rFonts w:ascii="Arial Narrow" w:hAnsi="Arial Narrow"/>
                <w:color w:val="FFFFFF"/>
                <w:sz w:val="16"/>
                <w:szCs w:val="16"/>
              </w:rPr>
              <w:t>Outcomes</w:t>
            </w:r>
          </w:p>
        </w:tc>
        <w:tc>
          <w:tcPr>
            <w:tcW w:w="1995" w:type="pct"/>
            <w:gridSpan w:val="2"/>
            <w:tcBorders>
              <w:top w:val="single" w:sz="6" w:space="0" w:color="EFEFEF"/>
              <w:right w:val="single" w:sz="6" w:space="0" w:color="EFEFEF"/>
            </w:tcBorders>
            <w:shd w:val="clear" w:color="auto" w:fill="E0E0E0"/>
            <w:hideMark/>
          </w:tcPr>
          <w:p w14:paraId="56EB5545" w14:textId="77777777" w:rsidR="00A5540F" w:rsidRPr="00C12274" w:rsidRDefault="00A5540F" w:rsidP="00A5540F">
            <w:pPr>
              <w:pStyle w:val="NormalWeb"/>
              <w:spacing w:before="0" w:beforeAutospacing="0" w:after="0" w:afterAutospacing="0"/>
              <w:jc w:val="center"/>
              <w:rPr>
                <w:rFonts w:ascii="Arial Narrow" w:hAnsi="Arial Narrow"/>
                <w:b/>
                <w:bCs/>
                <w:sz w:val="16"/>
                <w:szCs w:val="16"/>
              </w:rPr>
            </w:pPr>
            <w:r w:rsidRPr="00C12274">
              <w:rPr>
                <w:rFonts w:ascii="Arial Narrow" w:hAnsi="Arial Narrow"/>
                <w:b/>
                <w:bCs/>
                <w:sz w:val="16"/>
                <w:szCs w:val="16"/>
              </w:rPr>
              <w:t>Anticipated absolute effects</w:t>
            </w:r>
            <w:r w:rsidRPr="00C12274">
              <w:rPr>
                <w:rFonts w:ascii="Arial Narrow" w:hAnsi="Arial Narrow"/>
                <w:b/>
                <w:bCs/>
                <w:sz w:val="16"/>
                <w:szCs w:val="16"/>
                <w:vertAlign w:val="superscript"/>
              </w:rPr>
              <w:t>*</w:t>
            </w:r>
            <w:r w:rsidRPr="00C12274">
              <w:rPr>
                <w:rFonts w:ascii="Arial Narrow" w:hAnsi="Arial Narrow"/>
                <w:b/>
                <w:bCs/>
                <w:sz w:val="16"/>
                <w:szCs w:val="16"/>
              </w:rPr>
              <w:t xml:space="preserve"> </w:t>
            </w:r>
            <w:r w:rsidRPr="00C12274">
              <w:rPr>
                <w:rFonts w:ascii="Arial Narrow" w:hAnsi="Arial Narrow"/>
                <w:sz w:val="16"/>
                <w:szCs w:val="16"/>
              </w:rPr>
              <w:t>(95% CI)</w:t>
            </w:r>
            <w:r w:rsidRPr="00C12274">
              <w:rPr>
                <w:rFonts w:ascii="Arial Narrow" w:hAnsi="Arial Narrow"/>
                <w:b/>
                <w:bCs/>
                <w:sz w:val="16"/>
                <w:szCs w:val="16"/>
              </w:rPr>
              <w:t xml:space="preserve"> </w:t>
            </w:r>
          </w:p>
        </w:tc>
        <w:tc>
          <w:tcPr>
            <w:tcW w:w="787" w:type="pct"/>
            <w:vMerge w:val="restart"/>
            <w:tcBorders>
              <w:right w:val="single" w:sz="6" w:space="0" w:color="EFEFEF"/>
            </w:tcBorders>
            <w:shd w:val="clear" w:color="auto" w:fill="3271AA"/>
            <w:vAlign w:val="center"/>
            <w:hideMark/>
          </w:tcPr>
          <w:p w14:paraId="1D33197A" w14:textId="77777777" w:rsidR="00A5540F" w:rsidRPr="00C12274" w:rsidRDefault="00A5540F" w:rsidP="00A5540F">
            <w:pPr>
              <w:pStyle w:val="NormalWeb"/>
              <w:spacing w:before="0" w:beforeAutospacing="0" w:after="0" w:afterAutospacing="0"/>
              <w:jc w:val="center"/>
              <w:rPr>
                <w:rFonts w:ascii="Arial Narrow" w:hAnsi="Arial Narrow"/>
                <w:color w:val="FFFFFF"/>
                <w:sz w:val="16"/>
                <w:szCs w:val="16"/>
              </w:rPr>
            </w:pPr>
            <w:r w:rsidRPr="00C12274">
              <w:rPr>
                <w:rFonts w:ascii="Arial Narrow" w:hAnsi="Arial Narrow"/>
                <w:color w:val="FFFFFF"/>
                <w:sz w:val="16"/>
                <w:szCs w:val="16"/>
              </w:rPr>
              <w:t>Relative effect</w:t>
            </w:r>
            <w:r w:rsidRPr="00C12274">
              <w:rPr>
                <w:rFonts w:ascii="Arial Narrow" w:hAnsi="Arial Narrow"/>
                <w:color w:val="FFFFFF"/>
                <w:sz w:val="16"/>
                <w:szCs w:val="16"/>
              </w:rPr>
              <w:br/>
              <w:t xml:space="preserve">(95% CI) </w:t>
            </w:r>
          </w:p>
        </w:tc>
        <w:tc>
          <w:tcPr>
            <w:tcW w:w="785" w:type="pct"/>
            <w:vMerge w:val="restart"/>
            <w:tcBorders>
              <w:right w:val="single" w:sz="6" w:space="0" w:color="EFEFEF"/>
            </w:tcBorders>
            <w:shd w:val="clear" w:color="auto" w:fill="3271AA"/>
            <w:vAlign w:val="center"/>
            <w:hideMark/>
          </w:tcPr>
          <w:p w14:paraId="4C6515E4" w14:textId="77777777" w:rsidR="00A5540F" w:rsidRPr="00C12274" w:rsidRDefault="00A5540F" w:rsidP="00A5540F">
            <w:pPr>
              <w:pStyle w:val="NormalWeb"/>
              <w:spacing w:before="0" w:beforeAutospacing="0" w:after="0" w:afterAutospacing="0"/>
              <w:jc w:val="center"/>
              <w:rPr>
                <w:rFonts w:ascii="Arial Narrow" w:hAnsi="Arial Narrow"/>
                <w:color w:val="FFFFFF"/>
                <w:sz w:val="16"/>
                <w:szCs w:val="16"/>
              </w:rPr>
            </w:pPr>
            <w:r w:rsidRPr="00C12274">
              <w:rPr>
                <w:rFonts w:ascii="Arial Narrow" w:hAnsi="Arial Narrow"/>
                <w:color w:val="FFFFFF"/>
                <w:sz w:val="16"/>
                <w:szCs w:val="16"/>
              </w:rPr>
              <w:t xml:space="preserve">№ of participants </w:t>
            </w:r>
            <w:r w:rsidRPr="00C12274">
              <w:rPr>
                <w:rFonts w:ascii="Arial Narrow" w:hAnsi="Arial Narrow"/>
                <w:color w:val="FFFFFF"/>
                <w:sz w:val="16"/>
                <w:szCs w:val="16"/>
              </w:rPr>
              <w:br/>
              <w:t xml:space="preserve">(studies) </w:t>
            </w:r>
          </w:p>
        </w:tc>
        <w:tc>
          <w:tcPr>
            <w:tcW w:w="756" w:type="pct"/>
            <w:vMerge w:val="restart"/>
            <w:tcBorders>
              <w:right w:val="single" w:sz="6" w:space="0" w:color="EFEFEF"/>
            </w:tcBorders>
            <w:shd w:val="clear" w:color="auto" w:fill="3271AA"/>
            <w:vAlign w:val="center"/>
            <w:hideMark/>
          </w:tcPr>
          <w:p w14:paraId="5D05AAFC" w14:textId="77777777" w:rsidR="00A5540F" w:rsidRPr="00C12274" w:rsidRDefault="00A5540F" w:rsidP="00A5540F">
            <w:pPr>
              <w:pStyle w:val="NormalWeb"/>
              <w:spacing w:before="0" w:beforeAutospacing="0" w:after="0" w:afterAutospacing="0"/>
              <w:jc w:val="center"/>
              <w:rPr>
                <w:rFonts w:ascii="Arial Narrow" w:hAnsi="Arial Narrow"/>
                <w:color w:val="FFFFFF"/>
                <w:sz w:val="16"/>
                <w:szCs w:val="16"/>
              </w:rPr>
            </w:pPr>
            <w:r w:rsidRPr="00C12274">
              <w:rPr>
                <w:rFonts w:ascii="Arial Narrow" w:hAnsi="Arial Narrow"/>
                <w:color w:val="FFFFFF"/>
                <w:sz w:val="16"/>
                <w:szCs w:val="16"/>
              </w:rPr>
              <w:t>Certainty of the evidence</w:t>
            </w:r>
            <w:r w:rsidRPr="00C12274">
              <w:rPr>
                <w:rFonts w:ascii="Arial Narrow" w:hAnsi="Arial Narrow"/>
                <w:color w:val="FFFFFF"/>
                <w:sz w:val="16"/>
                <w:szCs w:val="16"/>
              </w:rPr>
              <w:br/>
              <w:t xml:space="preserve">(GRADE) </w:t>
            </w:r>
          </w:p>
        </w:tc>
      </w:tr>
      <w:tr w:rsidR="00A5540F" w:rsidRPr="00C12274" w14:paraId="4196F89D" w14:textId="77777777" w:rsidTr="00A5540F">
        <w:trPr>
          <w:cantSplit/>
          <w:tblHeader/>
        </w:trPr>
        <w:tc>
          <w:tcPr>
            <w:tcW w:w="677" w:type="pct"/>
            <w:vMerge/>
            <w:tcBorders>
              <w:right w:val="single" w:sz="6" w:space="0" w:color="EFEFEF"/>
            </w:tcBorders>
            <w:vAlign w:val="center"/>
            <w:hideMark/>
          </w:tcPr>
          <w:p w14:paraId="11AF3D60" w14:textId="77777777" w:rsidR="00A5540F" w:rsidRPr="00C12274" w:rsidRDefault="00A5540F" w:rsidP="00A5540F">
            <w:pPr>
              <w:rPr>
                <w:rFonts w:ascii="Arial Narrow" w:eastAsiaTheme="minorEastAsia" w:hAnsi="Arial Narrow"/>
                <w:color w:val="FFFFFF"/>
                <w:sz w:val="16"/>
                <w:szCs w:val="16"/>
              </w:rPr>
            </w:pPr>
          </w:p>
        </w:tc>
        <w:tc>
          <w:tcPr>
            <w:tcW w:w="738" w:type="pct"/>
            <w:tcBorders>
              <w:top w:val="single" w:sz="6" w:space="0" w:color="EFEFEF"/>
              <w:right w:val="single" w:sz="6" w:space="0" w:color="EFEFEF"/>
            </w:tcBorders>
            <w:shd w:val="clear" w:color="auto" w:fill="E0E0E0"/>
            <w:hideMark/>
          </w:tcPr>
          <w:p w14:paraId="0AD24E57" w14:textId="77777777" w:rsidR="00A5540F" w:rsidRPr="00C12274" w:rsidRDefault="00A5540F" w:rsidP="00A5540F">
            <w:pPr>
              <w:pStyle w:val="first-letter"/>
              <w:spacing w:before="0" w:beforeAutospacing="0" w:after="0" w:afterAutospacing="0"/>
              <w:jc w:val="center"/>
              <w:rPr>
                <w:rFonts w:ascii="Arial Narrow" w:hAnsi="Arial Narrow"/>
                <w:b/>
                <w:bCs/>
                <w:sz w:val="16"/>
                <w:szCs w:val="16"/>
              </w:rPr>
            </w:pPr>
            <w:r w:rsidRPr="00C12274">
              <w:rPr>
                <w:rFonts w:ascii="Arial Narrow" w:hAnsi="Arial Narrow"/>
                <w:b/>
                <w:bCs/>
                <w:sz w:val="16"/>
                <w:szCs w:val="16"/>
              </w:rPr>
              <w:t>Risk with standard care</w:t>
            </w:r>
          </w:p>
        </w:tc>
        <w:tc>
          <w:tcPr>
            <w:tcW w:w="1257" w:type="pct"/>
            <w:tcBorders>
              <w:top w:val="single" w:sz="6" w:space="0" w:color="EFEFEF"/>
              <w:right w:val="single" w:sz="6" w:space="0" w:color="EFEFEF"/>
            </w:tcBorders>
            <w:shd w:val="clear" w:color="auto" w:fill="E0E0E0"/>
            <w:hideMark/>
          </w:tcPr>
          <w:p w14:paraId="41141781" w14:textId="77777777" w:rsidR="00A5540F" w:rsidRPr="00C12274" w:rsidRDefault="00A5540F" w:rsidP="00A5540F">
            <w:pPr>
              <w:pStyle w:val="first-letter"/>
              <w:spacing w:before="0" w:beforeAutospacing="0" w:after="0" w:afterAutospacing="0"/>
              <w:jc w:val="center"/>
              <w:rPr>
                <w:rFonts w:ascii="Arial Narrow" w:hAnsi="Arial Narrow"/>
                <w:b/>
                <w:bCs/>
                <w:sz w:val="16"/>
                <w:szCs w:val="16"/>
              </w:rPr>
            </w:pPr>
            <w:r w:rsidRPr="00C12274">
              <w:rPr>
                <w:rFonts w:ascii="Arial Narrow" w:hAnsi="Arial Narrow"/>
                <w:b/>
                <w:bCs/>
                <w:sz w:val="16"/>
                <w:szCs w:val="16"/>
              </w:rPr>
              <w:t>Risk with Any exercise intervention</w:t>
            </w:r>
          </w:p>
        </w:tc>
        <w:tc>
          <w:tcPr>
            <w:tcW w:w="787" w:type="pct"/>
            <w:vMerge/>
            <w:tcBorders>
              <w:right w:val="single" w:sz="6" w:space="0" w:color="EFEFEF"/>
            </w:tcBorders>
            <w:vAlign w:val="center"/>
            <w:hideMark/>
          </w:tcPr>
          <w:p w14:paraId="3AD676AC" w14:textId="77777777" w:rsidR="00A5540F" w:rsidRPr="00C12274" w:rsidRDefault="00A5540F" w:rsidP="00A5540F">
            <w:pPr>
              <w:rPr>
                <w:rFonts w:ascii="Arial Narrow" w:eastAsiaTheme="minorEastAsia" w:hAnsi="Arial Narrow"/>
                <w:color w:val="FFFFFF"/>
                <w:sz w:val="16"/>
                <w:szCs w:val="16"/>
              </w:rPr>
            </w:pPr>
          </w:p>
        </w:tc>
        <w:tc>
          <w:tcPr>
            <w:tcW w:w="785" w:type="pct"/>
            <w:vMerge/>
            <w:tcBorders>
              <w:right w:val="single" w:sz="6" w:space="0" w:color="EFEFEF"/>
            </w:tcBorders>
            <w:vAlign w:val="center"/>
            <w:hideMark/>
          </w:tcPr>
          <w:p w14:paraId="509370E9" w14:textId="77777777" w:rsidR="00A5540F" w:rsidRPr="00C12274" w:rsidRDefault="00A5540F" w:rsidP="00A5540F">
            <w:pPr>
              <w:rPr>
                <w:rFonts w:ascii="Arial Narrow" w:eastAsiaTheme="minorEastAsia" w:hAnsi="Arial Narrow"/>
                <w:color w:val="FFFFFF"/>
                <w:sz w:val="16"/>
                <w:szCs w:val="16"/>
              </w:rPr>
            </w:pPr>
          </w:p>
        </w:tc>
        <w:tc>
          <w:tcPr>
            <w:tcW w:w="756" w:type="pct"/>
            <w:vMerge/>
            <w:tcBorders>
              <w:right w:val="single" w:sz="6" w:space="0" w:color="EFEFEF"/>
            </w:tcBorders>
            <w:vAlign w:val="center"/>
            <w:hideMark/>
          </w:tcPr>
          <w:p w14:paraId="435F7EF9" w14:textId="77777777" w:rsidR="00A5540F" w:rsidRPr="00C12274" w:rsidRDefault="00A5540F" w:rsidP="00A5540F">
            <w:pPr>
              <w:rPr>
                <w:rFonts w:ascii="Arial Narrow" w:eastAsiaTheme="minorEastAsia" w:hAnsi="Arial Narrow"/>
                <w:color w:val="FFFFFF"/>
                <w:sz w:val="16"/>
                <w:szCs w:val="16"/>
              </w:rPr>
            </w:pPr>
          </w:p>
        </w:tc>
      </w:tr>
      <w:tr w:rsidR="00A5540F" w:rsidRPr="00C12274" w14:paraId="2D45521B" w14:textId="77777777" w:rsidTr="00A5540F">
        <w:trPr>
          <w:cantSplit/>
        </w:trPr>
        <w:tc>
          <w:tcPr>
            <w:tcW w:w="677" w:type="pct"/>
            <w:tcBorders>
              <w:top w:val="single" w:sz="6" w:space="0" w:color="000000"/>
              <w:left w:val="nil"/>
              <w:bottom w:val="single" w:sz="6" w:space="0" w:color="000000"/>
              <w:right w:val="nil"/>
            </w:tcBorders>
            <w:vAlign w:val="center"/>
            <w:hideMark/>
          </w:tcPr>
          <w:p w14:paraId="57CC76ED" w14:textId="77777777" w:rsidR="00A5540F" w:rsidRPr="00C12274" w:rsidRDefault="00A5540F" w:rsidP="00A5540F">
            <w:pPr>
              <w:jc w:val="center"/>
              <w:rPr>
                <w:rFonts w:ascii="Arial Narrow" w:eastAsia="Times New Roman" w:hAnsi="Arial Narrow"/>
                <w:sz w:val="16"/>
                <w:szCs w:val="16"/>
              </w:rPr>
            </w:pPr>
            <w:r w:rsidRPr="00C12274">
              <w:rPr>
                <w:rStyle w:val="label"/>
                <w:rFonts w:ascii="Arial Narrow" w:eastAsia="Times New Roman" w:hAnsi="Arial Narrow"/>
                <w:szCs w:val="18"/>
              </w:rPr>
              <w:t xml:space="preserve">Gestational </w:t>
            </w:r>
            <w:r w:rsidRPr="00C12274">
              <w:rPr>
                <w:rStyle w:val="label"/>
                <w:rFonts w:ascii="Arial Narrow" w:eastAsia="Times New Roman" w:hAnsi="Arial Narrow"/>
                <w:szCs w:val="18"/>
              </w:rPr>
              <w:br/>
              <w:t>weight gain</w:t>
            </w:r>
            <w:r w:rsidRPr="00C12274">
              <w:rPr>
                <w:rFonts w:ascii="Arial Narrow" w:eastAsia="Times New Roman" w:hAnsi="Arial Narrow"/>
                <w:sz w:val="16"/>
                <w:szCs w:val="16"/>
              </w:rPr>
              <w:t xml:space="preserve"> </w:t>
            </w:r>
          </w:p>
        </w:tc>
        <w:tc>
          <w:tcPr>
            <w:tcW w:w="738" w:type="pct"/>
            <w:tcBorders>
              <w:top w:val="single" w:sz="6" w:space="0" w:color="000000"/>
              <w:left w:val="nil"/>
              <w:bottom w:val="single" w:sz="6" w:space="0" w:color="000000"/>
              <w:right w:val="nil"/>
            </w:tcBorders>
            <w:shd w:val="clear" w:color="auto" w:fill="EBEBEB"/>
            <w:vAlign w:val="center"/>
            <w:hideMark/>
          </w:tcPr>
          <w:p w14:paraId="59FB3E68" w14:textId="77777777" w:rsidR="00A5540F" w:rsidRPr="00C12274" w:rsidRDefault="00A5540F" w:rsidP="00A5540F">
            <w:pPr>
              <w:jc w:val="center"/>
              <w:rPr>
                <w:rFonts w:ascii="Arial Narrow" w:eastAsia="Times New Roman" w:hAnsi="Arial Narrow"/>
                <w:sz w:val="16"/>
                <w:szCs w:val="16"/>
              </w:rPr>
            </w:pPr>
            <w:r w:rsidRPr="00C12274">
              <w:rPr>
                <w:rStyle w:val="cell-value"/>
                <w:rFonts w:ascii="Arial Narrow" w:eastAsia="Times New Roman" w:hAnsi="Arial Narrow"/>
                <w:sz w:val="16"/>
                <w:szCs w:val="16"/>
              </w:rPr>
              <w:t xml:space="preserve">The mean gestational weight gain was </w:t>
            </w:r>
            <w:r w:rsidRPr="00C12274">
              <w:rPr>
                <w:rStyle w:val="cell-value"/>
                <w:rFonts w:ascii="Arial Narrow" w:eastAsia="Times New Roman" w:hAnsi="Arial Narrow"/>
                <w:b/>
                <w:bCs/>
                <w:sz w:val="16"/>
                <w:szCs w:val="16"/>
              </w:rPr>
              <w:t>0</w:t>
            </w:r>
            <w:r w:rsidRPr="00C12274">
              <w:rPr>
                <w:rFonts w:ascii="Arial Narrow" w:eastAsia="Times New Roman" w:hAnsi="Arial Narrow"/>
                <w:sz w:val="16"/>
                <w:szCs w:val="16"/>
              </w:rPr>
              <w:t xml:space="preserve"> </w:t>
            </w:r>
          </w:p>
        </w:tc>
        <w:tc>
          <w:tcPr>
            <w:tcW w:w="1257" w:type="pct"/>
            <w:tcBorders>
              <w:top w:val="single" w:sz="6" w:space="0" w:color="000000"/>
              <w:left w:val="nil"/>
              <w:bottom w:val="single" w:sz="6" w:space="0" w:color="000000"/>
              <w:right w:val="nil"/>
            </w:tcBorders>
            <w:shd w:val="clear" w:color="auto" w:fill="EBEBEB"/>
            <w:hideMark/>
          </w:tcPr>
          <w:p w14:paraId="16961398" w14:textId="718A7C6B" w:rsidR="00A5540F" w:rsidRPr="00C12274" w:rsidRDefault="00A5540F" w:rsidP="003718D1">
            <w:pPr>
              <w:jc w:val="center"/>
              <w:rPr>
                <w:rFonts w:ascii="Arial Narrow" w:eastAsia="Times New Roman" w:hAnsi="Arial Narrow"/>
                <w:sz w:val="16"/>
                <w:szCs w:val="16"/>
              </w:rPr>
            </w:pPr>
            <w:r w:rsidRPr="00C12274">
              <w:rPr>
                <w:rStyle w:val="cell-value"/>
                <w:rFonts w:ascii="Arial Narrow" w:eastAsia="Times New Roman" w:hAnsi="Arial Narrow"/>
                <w:sz w:val="16"/>
                <w:szCs w:val="16"/>
              </w:rPr>
              <w:t>The mean gestational weight gain in the intervention group was 0.</w:t>
            </w:r>
            <w:r w:rsidR="003718D1" w:rsidRPr="00C12274">
              <w:rPr>
                <w:rStyle w:val="cell-value"/>
                <w:rFonts w:ascii="Arial Narrow" w:eastAsia="Times New Roman" w:hAnsi="Arial Narrow"/>
                <w:sz w:val="16"/>
                <w:szCs w:val="16"/>
              </w:rPr>
              <w:t>9</w:t>
            </w:r>
            <w:r w:rsidR="003718D1">
              <w:rPr>
                <w:rStyle w:val="cell-value"/>
                <w:rFonts w:ascii="Arial Narrow" w:eastAsia="Times New Roman" w:hAnsi="Arial Narrow"/>
                <w:sz w:val="16"/>
                <w:szCs w:val="16"/>
              </w:rPr>
              <w:t>5</w:t>
            </w:r>
            <w:r w:rsidR="003718D1" w:rsidRPr="00C12274">
              <w:rPr>
                <w:rStyle w:val="cell-value"/>
                <w:rFonts w:ascii="Arial Narrow" w:eastAsia="Times New Roman" w:hAnsi="Arial Narrow"/>
                <w:sz w:val="16"/>
                <w:szCs w:val="16"/>
              </w:rPr>
              <w:t> </w:t>
            </w:r>
            <w:r w:rsidRPr="00C12274">
              <w:rPr>
                <w:rStyle w:val="cell-value"/>
                <w:rFonts w:ascii="Arial Narrow" w:eastAsia="Times New Roman" w:hAnsi="Arial Narrow"/>
                <w:sz w:val="16"/>
                <w:szCs w:val="16"/>
              </w:rPr>
              <w:t>kg lower (1.</w:t>
            </w:r>
            <w:r w:rsidR="003718D1">
              <w:rPr>
                <w:rStyle w:val="cell-value"/>
                <w:rFonts w:ascii="Arial Narrow" w:eastAsia="Times New Roman" w:hAnsi="Arial Narrow"/>
                <w:sz w:val="16"/>
                <w:szCs w:val="16"/>
              </w:rPr>
              <w:t>20</w:t>
            </w:r>
            <w:r w:rsidRPr="00C12274">
              <w:rPr>
                <w:rStyle w:val="cell-value"/>
                <w:rFonts w:ascii="Arial Narrow" w:eastAsia="Times New Roman" w:hAnsi="Arial Narrow"/>
                <w:sz w:val="16"/>
                <w:szCs w:val="16"/>
              </w:rPr>
              <w:t xml:space="preserve"> lower to 0.</w:t>
            </w:r>
            <w:r w:rsidR="003718D1">
              <w:rPr>
                <w:rStyle w:val="cell-value"/>
                <w:rFonts w:ascii="Arial Narrow" w:eastAsia="Times New Roman" w:hAnsi="Arial Narrow"/>
                <w:sz w:val="16"/>
                <w:szCs w:val="16"/>
              </w:rPr>
              <w:t>69</w:t>
            </w:r>
            <w:r w:rsidRPr="00C12274">
              <w:rPr>
                <w:rStyle w:val="cell-value"/>
                <w:rFonts w:ascii="Arial Narrow" w:eastAsia="Times New Roman" w:hAnsi="Arial Narrow"/>
                <w:sz w:val="16"/>
                <w:szCs w:val="16"/>
              </w:rPr>
              <w:t xml:space="preserve"> lower)</w:t>
            </w:r>
            <w:r w:rsidRPr="00C12274">
              <w:rPr>
                <w:rFonts w:ascii="Arial Narrow" w:eastAsia="Times New Roman" w:hAnsi="Arial Narrow"/>
                <w:sz w:val="16"/>
                <w:szCs w:val="16"/>
              </w:rPr>
              <w:t xml:space="preserve"> </w:t>
            </w:r>
          </w:p>
        </w:tc>
        <w:tc>
          <w:tcPr>
            <w:tcW w:w="787" w:type="pct"/>
            <w:tcBorders>
              <w:top w:val="single" w:sz="6" w:space="0" w:color="000000"/>
              <w:left w:val="nil"/>
              <w:bottom w:val="single" w:sz="6" w:space="0" w:color="000000"/>
              <w:right w:val="nil"/>
            </w:tcBorders>
            <w:vAlign w:val="center"/>
            <w:hideMark/>
          </w:tcPr>
          <w:p w14:paraId="167A72B5" w14:textId="77777777" w:rsidR="00A5540F" w:rsidRPr="00C12274" w:rsidRDefault="00A5540F" w:rsidP="00A5540F">
            <w:pPr>
              <w:jc w:val="center"/>
              <w:rPr>
                <w:rFonts w:ascii="Arial Narrow" w:eastAsia="Times New Roman" w:hAnsi="Arial Narrow"/>
                <w:sz w:val="16"/>
                <w:szCs w:val="16"/>
              </w:rPr>
            </w:pPr>
            <w:r w:rsidRPr="00C12274">
              <w:rPr>
                <w:rStyle w:val="cell"/>
                <w:rFonts w:ascii="Arial Narrow" w:eastAsia="Times New Roman" w:hAnsi="Arial Narrow"/>
                <w:sz w:val="16"/>
                <w:szCs w:val="16"/>
              </w:rPr>
              <w:t>-</w:t>
            </w:r>
            <w:r w:rsidRPr="00C12274">
              <w:rPr>
                <w:rFonts w:ascii="Arial Narrow" w:eastAsia="Times New Roman" w:hAnsi="Arial Narrow"/>
                <w:sz w:val="16"/>
                <w:szCs w:val="16"/>
              </w:rPr>
              <w:t xml:space="preserve"> </w:t>
            </w:r>
          </w:p>
        </w:tc>
        <w:tc>
          <w:tcPr>
            <w:tcW w:w="785" w:type="pct"/>
            <w:tcBorders>
              <w:top w:val="single" w:sz="6" w:space="0" w:color="000000"/>
              <w:left w:val="nil"/>
              <w:bottom w:val="single" w:sz="6" w:space="0" w:color="000000"/>
              <w:right w:val="nil"/>
            </w:tcBorders>
            <w:vAlign w:val="center"/>
            <w:hideMark/>
          </w:tcPr>
          <w:p w14:paraId="728F3DFA" w14:textId="1A8147EC" w:rsidR="00A5540F" w:rsidRPr="00C12274" w:rsidRDefault="00A5540F" w:rsidP="0001637A">
            <w:pPr>
              <w:jc w:val="center"/>
              <w:rPr>
                <w:rFonts w:ascii="Arial Narrow" w:eastAsia="Times New Roman" w:hAnsi="Arial Narrow"/>
                <w:sz w:val="16"/>
                <w:szCs w:val="16"/>
              </w:rPr>
            </w:pPr>
            <w:r w:rsidRPr="00C12274">
              <w:rPr>
                <w:rFonts w:ascii="Arial Narrow" w:eastAsia="Times New Roman" w:hAnsi="Arial Narrow"/>
                <w:sz w:val="16"/>
                <w:szCs w:val="16"/>
              </w:rPr>
              <w:t>5,</w:t>
            </w:r>
            <w:r w:rsidR="0001637A">
              <w:rPr>
                <w:rFonts w:ascii="Arial Narrow" w:eastAsia="Times New Roman" w:hAnsi="Arial Narrow"/>
                <w:sz w:val="16"/>
                <w:szCs w:val="16"/>
              </w:rPr>
              <w:t>680</w:t>
            </w:r>
            <w:r w:rsidRPr="00C12274">
              <w:rPr>
                <w:rFonts w:ascii="Arial Narrow" w:eastAsia="Times New Roman" w:hAnsi="Arial Narrow"/>
                <w:sz w:val="16"/>
                <w:szCs w:val="16"/>
              </w:rPr>
              <w:br/>
              <w:t>(</w:t>
            </w:r>
            <w:r w:rsidR="0001637A">
              <w:rPr>
                <w:rFonts w:ascii="Arial Narrow" w:eastAsia="Times New Roman" w:hAnsi="Arial Narrow"/>
                <w:sz w:val="16"/>
                <w:szCs w:val="16"/>
              </w:rPr>
              <w:t>29</w:t>
            </w:r>
            <w:r w:rsidR="0001637A" w:rsidRPr="00C12274">
              <w:rPr>
                <w:rFonts w:ascii="Arial Narrow" w:eastAsia="Times New Roman" w:hAnsi="Arial Narrow"/>
                <w:sz w:val="16"/>
                <w:szCs w:val="16"/>
              </w:rPr>
              <w:t xml:space="preserve"> </w:t>
            </w:r>
            <w:r w:rsidRPr="00C12274">
              <w:rPr>
                <w:rFonts w:ascii="Arial Narrow" w:eastAsia="Times New Roman" w:hAnsi="Arial Narrow"/>
                <w:sz w:val="16"/>
                <w:szCs w:val="16"/>
              </w:rPr>
              <w:t xml:space="preserve">RCTs) </w:t>
            </w:r>
          </w:p>
        </w:tc>
        <w:tc>
          <w:tcPr>
            <w:tcW w:w="756" w:type="pct"/>
            <w:tcBorders>
              <w:top w:val="single" w:sz="6" w:space="0" w:color="000000"/>
              <w:left w:val="nil"/>
              <w:bottom w:val="single" w:sz="6" w:space="0" w:color="000000"/>
              <w:right w:val="nil"/>
            </w:tcBorders>
            <w:vAlign w:val="center"/>
            <w:hideMark/>
          </w:tcPr>
          <w:p w14:paraId="7C4990CF" w14:textId="77777777" w:rsidR="00A5540F" w:rsidRPr="00C12274" w:rsidRDefault="00A5540F" w:rsidP="00A5540F">
            <w:pPr>
              <w:jc w:val="center"/>
              <w:rPr>
                <w:rFonts w:ascii="Arial Narrow" w:eastAsia="Times New Roman" w:hAnsi="Arial Narrow"/>
                <w:sz w:val="16"/>
                <w:szCs w:val="16"/>
              </w:rPr>
            </w:pPr>
            <w:r w:rsidRPr="00C12274">
              <w:rPr>
                <w:rStyle w:val="quality-sign"/>
                <w:rFonts w:ascii="Cambria" w:eastAsia="Cambria" w:hAnsi="Cambria" w:cs="Cambria"/>
                <w:sz w:val="21"/>
                <w:szCs w:val="21"/>
              </w:rPr>
              <w:t>⨁⨁⨁</w:t>
            </w:r>
            <w:r w:rsidRPr="00C12274">
              <w:rPr>
                <w:rStyle w:val="quality-sign"/>
                <w:rFonts w:ascii="MS Mincho" w:eastAsia="MS Mincho" w:hAnsi="MS Mincho" w:cs="MS Mincho"/>
                <w:sz w:val="21"/>
                <w:szCs w:val="21"/>
              </w:rPr>
              <w:t>◯</w:t>
            </w:r>
            <w:r w:rsidRPr="00C12274">
              <w:rPr>
                <w:rFonts w:ascii="Arial Narrow" w:eastAsia="Times New Roman" w:hAnsi="Arial Narrow"/>
                <w:sz w:val="16"/>
                <w:szCs w:val="16"/>
              </w:rPr>
              <w:br/>
            </w:r>
            <w:r w:rsidRPr="00C12274">
              <w:rPr>
                <w:rStyle w:val="quality-text"/>
                <w:rFonts w:ascii="Arial Narrow" w:eastAsia="Times New Roman" w:hAnsi="Arial Narrow"/>
                <w:sz w:val="16"/>
                <w:szCs w:val="16"/>
              </w:rPr>
              <w:t>MODERATE</w:t>
            </w:r>
            <w:r w:rsidRPr="00C12274">
              <w:rPr>
                <w:rFonts w:ascii="Arial Narrow" w:eastAsia="Times New Roman" w:hAnsi="Arial Narrow"/>
                <w:sz w:val="16"/>
                <w:szCs w:val="16"/>
              </w:rPr>
              <w:t xml:space="preserve"> </w:t>
            </w:r>
            <w:r w:rsidRPr="00C12274">
              <w:rPr>
                <w:rFonts w:ascii="Arial Narrow" w:eastAsia="Times New Roman" w:hAnsi="Arial Narrow"/>
                <w:sz w:val="16"/>
                <w:szCs w:val="16"/>
                <w:vertAlign w:val="superscript"/>
              </w:rPr>
              <w:t>a</w:t>
            </w:r>
          </w:p>
        </w:tc>
      </w:tr>
      <w:tr w:rsidR="00A5540F" w:rsidRPr="00C12274" w14:paraId="3CDDFF8B" w14:textId="77777777" w:rsidTr="00A5540F">
        <w:trPr>
          <w:cantSplit/>
        </w:trPr>
        <w:tc>
          <w:tcPr>
            <w:tcW w:w="677" w:type="pct"/>
            <w:tcBorders>
              <w:top w:val="single" w:sz="6" w:space="0" w:color="000000"/>
              <w:left w:val="nil"/>
              <w:bottom w:val="single" w:sz="6" w:space="0" w:color="000000"/>
              <w:right w:val="nil"/>
            </w:tcBorders>
            <w:vAlign w:val="center"/>
            <w:hideMark/>
          </w:tcPr>
          <w:p w14:paraId="576BA7DB" w14:textId="77777777" w:rsidR="00A5540F" w:rsidRPr="00C12274" w:rsidRDefault="00A5540F" w:rsidP="00A5540F">
            <w:pPr>
              <w:jc w:val="center"/>
              <w:rPr>
                <w:rFonts w:ascii="Arial Narrow" w:eastAsia="Times New Roman" w:hAnsi="Arial Narrow"/>
                <w:sz w:val="16"/>
                <w:szCs w:val="16"/>
              </w:rPr>
            </w:pPr>
            <w:r w:rsidRPr="00C12274">
              <w:rPr>
                <w:rStyle w:val="label"/>
                <w:rFonts w:ascii="Arial Narrow" w:eastAsia="Times New Roman" w:hAnsi="Arial Narrow"/>
                <w:szCs w:val="18"/>
              </w:rPr>
              <w:t>Weight gain</w:t>
            </w:r>
            <w:r w:rsidRPr="00C12274">
              <w:rPr>
                <w:rFonts w:ascii="Arial Narrow" w:eastAsia="Times New Roman" w:hAnsi="Arial Narrow"/>
                <w:sz w:val="16"/>
                <w:szCs w:val="16"/>
              </w:rPr>
              <w:t xml:space="preserve"> </w:t>
            </w:r>
            <w:r w:rsidRPr="00C12274">
              <w:rPr>
                <w:rFonts w:ascii="Arial Narrow" w:eastAsia="Times New Roman" w:hAnsi="Arial Narrow"/>
                <w:szCs w:val="18"/>
              </w:rPr>
              <w:t>exceeding IOM guidelines</w:t>
            </w:r>
          </w:p>
        </w:tc>
        <w:tc>
          <w:tcPr>
            <w:tcW w:w="738" w:type="pct"/>
            <w:tcBorders>
              <w:top w:val="single" w:sz="6" w:space="0" w:color="000000"/>
              <w:left w:val="nil"/>
              <w:bottom w:val="single" w:sz="6" w:space="0" w:color="000000"/>
              <w:right w:val="nil"/>
            </w:tcBorders>
            <w:vAlign w:val="center"/>
            <w:hideMark/>
          </w:tcPr>
          <w:p w14:paraId="5813526D" w14:textId="77777777" w:rsidR="00A5540F" w:rsidRPr="00C12274" w:rsidRDefault="00A5540F" w:rsidP="00A5540F">
            <w:pPr>
              <w:rPr>
                <w:rFonts w:ascii="Arial Narrow" w:eastAsia="Times New Roman" w:hAnsi="Arial Narrow"/>
                <w:sz w:val="16"/>
                <w:szCs w:val="16"/>
              </w:rPr>
            </w:pPr>
            <w:r>
              <w:rPr>
                <w:rFonts w:ascii="Arial Narrow" w:eastAsia="Times New Roman" w:hAnsi="Arial Narrow"/>
                <w:sz w:val="16"/>
                <w:szCs w:val="16"/>
              </w:rPr>
              <w:t>40</w:t>
            </w:r>
            <w:r w:rsidRPr="00C12274">
              <w:rPr>
                <w:rFonts w:ascii="Arial Narrow" w:eastAsia="Times New Roman" w:hAnsi="Arial Narrow"/>
                <w:sz w:val="16"/>
                <w:szCs w:val="16"/>
              </w:rPr>
              <w:t xml:space="preserve">2 per 1,000 </w:t>
            </w:r>
          </w:p>
        </w:tc>
        <w:tc>
          <w:tcPr>
            <w:tcW w:w="1257" w:type="pct"/>
            <w:tcBorders>
              <w:top w:val="single" w:sz="6" w:space="0" w:color="000000"/>
              <w:left w:val="nil"/>
              <w:bottom w:val="single" w:sz="6" w:space="0" w:color="000000"/>
              <w:right w:val="nil"/>
            </w:tcBorders>
            <w:shd w:val="clear" w:color="auto" w:fill="EBEBEB"/>
            <w:hideMark/>
          </w:tcPr>
          <w:p w14:paraId="784DFF94" w14:textId="77777777" w:rsidR="00A5540F" w:rsidRPr="00C12274" w:rsidRDefault="00A5540F" w:rsidP="00A5540F">
            <w:pPr>
              <w:jc w:val="center"/>
              <w:rPr>
                <w:rFonts w:ascii="Arial Narrow" w:eastAsia="Times New Roman" w:hAnsi="Arial Narrow"/>
                <w:sz w:val="16"/>
                <w:szCs w:val="16"/>
              </w:rPr>
            </w:pPr>
            <w:r>
              <w:rPr>
                <w:rStyle w:val="cell-value"/>
                <w:rFonts w:ascii="Arial Narrow" w:eastAsia="Times New Roman" w:hAnsi="Arial Narrow"/>
                <w:b/>
                <w:bCs/>
                <w:szCs w:val="18"/>
              </w:rPr>
              <w:t>310</w:t>
            </w:r>
            <w:r w:rsidRPr="00C12274">
              <w:rPr>
                <w:rStyle w:val="cell-value"/>
                <w:rFonts w:ascii="Arial Narrow" w:eastAsia="Times New Roman" w:hAnsi="Arial Narrow"/>
                <w:b/>
                <w:bCs/>
                <w:szCs w:val="18"/>
              </w:rPr>
              <w:t xml:space="preserve"> per 1,000</w:t>
            </w:r>
            <w:r w:rsidRPr="00C12274">
              <w:rPr>
                <w:rFonts w:ascii="Arial Narrow" w:eastAsia="Times New Roman" w:hAnsi="Arial Narrow"/>
                <w:szCs w:val="18"/>
              </w:rPr>
              <w:br/>
            </w:r>
            <w:r w:rsidRPr="00C12274">
              <w:rPr>
                <w:rStyle w:val="cell-value"/>
                <w:rFonts w:ascii="Arial Narrow" w:eastAsia="Times New Roman" w:hAnsi="Arial Narrow"/>
                <w:szCs w:val="18"/>
              </w:rPr>
              <w:t>(2</w:t>
            </w:r>
            <w:r>
              <w:rPr>
                <w:rStyle w:val="cell-value"/>
                <w:rFonts w:ascii="Arial Narrow" w:eastAsia="Times New Roman" w:hAnsi="Arial Narrow"/>
                <w:szCs w:val="18"/>
              </w:rPr>
              <w:t>78</w:t>
            </w:r>
            <w:r w:rsidRPr="00C12274">
              <w:rPr>
                <w:rStyle w:val="cell-value"/>
                <w:rFonts w:ascii="Arial Narrow" w:eastAsia="Times New Roman" w:hAnsi="Arial Narrow"/>
                <w:szCs w:val="18"/>
              </w:rPr>
              <w:t xml:space="preserve"> to 3</w:t>
            </w:r>
            <w:r>
              <w:rPr>
                <w:rStyle w:val="cell-value"/>
                <w:rFonts w:ascii="Arial Narrow" w:eastAsia="Times New Roman" w:hAnsi="Arial Narrow"/>
                <w:szCs w:val="18"/>
              </w:rPr>
              <w:t>50</w:t>
            </w:r>
            <w:r w:rsidRPr="00C12274">
              <w:rPr>
                <w:rStyle w:val="cell-value"/>
                <w:rFonts w:ascii="Arial Narrow" w:eastAsia="Times New Roman" w:hAnsi="Arial Narrow"/>
                <w:szCs w:val="18"/>
              </w:rPr>
              <w:t>)</w:t>
            </w:r>
            <w:r w:rsidRPr="00C12274">
              <w:rPr>
                <w:rFonts w:ascii="Arial Narrow" w:eastAsia="Times New Roman" w:hAnsi="Arial Narrow"/>
                <w:sz w:val="16"/>
                <w:szCs w:val="16"/>
              </w:rPr>
              <w:t xml:space="preserve"> </w:t>
            </w:r>
          </w:p>
        </w:tc>
        <w:tc>
          <w:tcPr>
            <w:tcW w:w="787" w:type="pct"/>
            <w:tcBorders>
              <w:top w:val="single" w:sz="6" w:space="0" w:color="000000"/>
              <w:left w:val="nil"/>
              <w:bottom w:val="single" w:sz="6" w:space="0" w:color="000000"/>
              <w:right w:val="nil"/>
            </w:tcBorders>
            <w:vAlign w:val="center"/>
            <w:hideMark/>
          </w:tcPr>
          <w:p w14:paraId="6352C4C1" w14:textId="77777777" w:rsidR="00A5540F" w:rsidRPr="00C12274" w:rsidRDefault="00A5540F" w:rsidP="00A5540F">
            <w:pPr>
              <w:jc w:val="center"/>
              <w:rPr>
                <w:rFonts w:ascii="Arial Narrow" w:eastAsia="Times New Roman" w:hAnsi="Arial Narrow"/>
                <w:sz w:val="16"/>
                <w:szCs w:val="16"/>
              </w:rPr>
            </w:pPr>
            <w:r w:rsidRPr="00C12274">
              <w:rPr>
                <w:rStyle w:val="block"/>
                <w:rFonts w:ascii="Arial Narrow" w:eastAsia="Times New Roman" w:hAnsi="Arial Narrow"/>
                <w:b/>
                <w:bCs/>
                <w:sz w:val="16"/>
                <w:szCs w:val="16"/>
              </w:rPr>
              <w:t>RR 0.7</w:t>
            </w:r>
            <w:r>
              <w:rPr>
                <w:rStyle w:val="block"/>
                <w:rFonts w:ascii="Arial Narrow" w:eastAsia="Times New Roman" w:hAnsi="Arial Narrow"/>
                <w:b/>
                <w:bCs/>
                <w:sz w:val="16"/>
                <w:szCs w:val="16"/>
              </w:rPr>
              <w:t>7</w:t>
            </w:r>
            <w:r w:rsidRPr="00C12274">
              <w:rPr>
                <w:rFonts w:ascii="Arial Narrow" w:eastAsia="Times New Roman" w:hAnsi="Arial Narrow"/>
                <w:sz w:val="16"/>
                <w:szCs w:val="16"/>
              </w:rPr>
              <w:br/>
            </w:r>
            <w:r w:rsidRPr="00C12274">
              <w:rPr>
                <w:rStyle w:val="cell"/>
                <w:rFonts w:ascii="Arial Narrow" w:eastAsia="Times New Roman" w:hAnsi="Arial Narrow"/>
                <w:sz w:val="16"/>
                <w:szCs w:val="16"/>
              </w:rPr>
              <w:t>(0.69 to 0.8</w:t>
            </w:r>
            <w:r>
              <w:rPr>
                <w:rStyle w:val="cell"/>
                <w:rFonts w:ascii="Arial Narrow" w:eastAsia="Times New Roman" w:hAnsi="Arial Narrow"/>
                <w:sz w:val="16"/>
                <w:szCs w:val="16"/>
              </w:rPr>
              <w:t>7</w:t>
            </w:r>
            <w:r w:rsidRPr="00C12274">
              <w:rPr>
                <w:rStyle w:val="cell"/>
                <w:rFonts w:ascii="Arial Narrow" w:eastAsia="Times New Roman" w:hAnsi="Arial Narrow"/>
                <w:sz w:val="16"/>
                <w:szCs w:val="16"/>
              </w:rPr>
              <w:t>)</w:t>
            </w:r>
            <w:r w:rsidRPr="00C12274">
              <w:rPr>
                <w:rFonts w:ascii="Arial Narrow" w:eastAsia="Times New Roman" w:hAnsi="Arial Narrow"/>
                <w:sz w:val="16"/>
                <w:szCs w:val="16"/>
              </w:rPr>
              <w:t xml:space="preserve"> </w:t>
            </w:r>
          </w:p>
        </w:tc>
        <w:tc>
          <w:tcPr>
            <w:tcW w:w="785" w:type="pct"/>
            <w:tcBorders>
              <w:top w:val="single" w:sz="6" w:space="0" w:color="000000"/>
              <w:left w:val="nil"/>
              <w:bottom w:val="single" w:sz="6" w:space="0" w:color="000000"/>
              <w:right w:val="nil"/>
            </w:tcBorders>
            <w:vAlign w:val="center"/>
            <w:hideMark/>
          </w:tcPr>
          <w:p w14:paraId="795300D8" w14:textId="77777777" w:rsidR="00A5540F" w:rsidRPr="00C12274" w:rsidRDefault="00A5540F" w:rsidP="00A5540F">
            <w:pPr>
              <w:jc w:val="center"/>
              <w:rPr>
                <w:rFonts w:ascii="Arial Narrow" w:eastAsia="Times New Roman" w:hAnsi="Arial Narrow"/>
                <w:sz w:val="16"/>
                <w:szCs w:val="16"/>
              </w:rPr>
            </w:pPr>
            <w:r w:rsidRPr="00C12274">
              <w:rPr>
                <w:rFonts w:ascii="Arial Narrow" w:eastAsia="Times New Roman" w:hAnsi="Arial Narrow"/>
                <w:sz w:val="16"/>
                <w:szCs w:val="16"/>
              </w:rPr>
              <w:t>4,</w:t>
            </w:r>
            <w:r>
              <w:rPr>
                <w:rFonts w:ascii="Arial Narrow" w:eastAsia="Times New Roman" w:hAnsi="Arial Narrow"/>
                <w:sz w:val="16"/>
                <w:szCs w:val="16"/>
              </w:rPr>
              <w:t>33</w:t>
            </w:r>
            <w:r w:rsidRPr="00C12274">
              <w:rPr>
                <w:rFonts w:ascii="Arial Narrow" w:eastAsia="Times New Roman" w:hAnsi="Arial Narrow"/>
                <w:sz w:val="16"/>
                <w:szCs w:val="16"/>
              </w:rPr>
              <w:t>3</w:t>
            </w:r>
            <w:r w:rsidRPr="00C12274">
              <w:rPr>
                <w:rFonts w:ascii="Arial Narrow" w:eastAsia="Times New Roman" w:hAnsi="Arial Narrow"/>
                <w:sz w:val="16"/>
                <w:szCs w:val="16"/>
              </w:rPr>
              <w:br/>
              <w:t xml:space="preserve">(16 RCTs) </w:t>
            </w:r>
          </w:p>
        </w:tc>
        <w:tc>
          <w:tcPr>
            <w:tcW w:w="756" w:type="pct"/>
            <w:tcBorders>
              <w:top w:val="single" w:sz="6" w:space="0" w:color="000000"/>
              <w:left w:val="nil"/>
              <w:bottom w:val="single" w:sz="6" w:space="0" w:color="000000"/>
              <w:right w:val="nil"/>
            </w:tcBorders>
            <w:vAlign w:val="center"/>
            <w:hideMark/>
          </w:tcPr>
          <w:p w14:paraId="00544B6B" w14:textId="77777777" w:rsidR="00A5540F" w:rsidRPr="00C12274" w:rsidRDefault="00A5540F" w:rsidP="00A5540F">
            <w:pPr>
              <w:jc w:val="center"/>
              <w:rPr>
                <w:rFonts w:ascii="Arial Narrow" w:eastAsia="Times New Roman" w:hAnsi="Arial Narrow"/>
                <w:sz w:val="16"/>
                <w:szCs w:val="16"/>
              </w:rPr>
            </w:pPr>
            <w:r w:rsidRPr="00C12274">
              <w:rPr>
                <w:rStyle w:val="quality-sign"/>
                <w:rFonts w:ascii="Cambria" w:eastAsia="Cambria" w:hAnsi="Cambria" w:cs="Cambria"/>
                <w:sz w:val="21"/>
                <w:szCs w:val="21"/>
              </w:rPr>
              <w:t>⨁⨁</w:t>
            </w:r>
            <w:r w:rsidRPr="00C12274">
              <w:rPr>
                <w:rStyle w:val="quality-sign"/>
                <w:rFonts w:ascii="MS Mincho" w:eastAsia="MS Mincho" w:hAnsi="MS Mincho" w:cs="MS Mincho"/>
                <w:sz w:val="21"/>
                <w:szCs w:val="21"/>
              </w:rPr>
              <w:t>◯◯</w:t>
            </w:r>
            <w:r w:rsidRPr="00C12274">
              <w:rPr>
                <w:rFonts w:ascii="Arial Narrow" w:eastAsia="Times New Roman" w:hAnsi="Arial Narrow"/>
                <w:sz w:val="16"/>
                <w:szCs w:val="16"/>
              </w:rPr>
              <w:br/>
            </w:r>
            <w:r>
              <w:rPr>
                <w:rStyle w:val="quality-text"/>
                <w:rFonts w:ascii="Arial Narrow" w:eastAsia="Times New Roman" w:hAnsi="Arial Narrow"/>
                <w:sz w:val="16"/>
                <w:szCs w:val="16"/>
              </w:rPr>
              <w:t>LOW</w:t>
            </w:r>
            <w:r w:rsidRPr="00C12274">
              <w:rPr>
                <w:rFonts w:ascii="Arial Narrow" w:eastAsia="Times New Roman" w:hAnsi="Arial Narrow"/>
                <w:sz w:val="16"/>
                <w:szCs w:val="16"/>
              </w:rPr>
              <w:t xml:space="preserve"> </w:t>
            </w:r>
            <w:r w:rsidRPr="00D82E4B">
              <w:rPr>
                <w:rFonts w:ascii="Arial Narrow" w:eastAsia="Times New Roman" w:hAnsi="Arial Narrow"/>
                <w:sz w:val="16"/>
                <w:szCs w:val="16"/>
                <w:vertAlign w:val="superscript"/>
              </w:rPr>
              <w:t>a,</w:t>
            </w:r>
            <w:r w:rsidRPr="00C12274">
              <w:rPr>
                <w:rFonts w:ascii="Arial Narrow" w:eastAsia="Times New Roman" w:hAnsi="Arial Narrow"/>
                <w:sz w:val="16"/>
                <w:szCs w:val="16"/>
                <w:vertAlign w:val="superscript"/>
              </w:rPr>
              <w:t>b</w:t>
            </w:r>
          </w:p>
        </w:tc>
      </w:tr>
      <w:tr w:rsidR="00A5540F" w:rsidRPr="00C12274" w14:paraId="7E564482" w14:textId="77777777" w:rsidTr="00A5540F">
        <w:trPr>
          <w:cantSplit/>
        </w:trPr>
        <w:tc>
          <w:tcPr>
            <w:tcW w:w="677" w:type="pct"/>
            <w:tcBorders>
              <w:top w:val="single" w:sz="6" w:space="0" w:color="000000"/>
              <w:left w:val="nil"/>
              <w:bottom w:val="single" w:sz="6" w:space="0" w:color="000000"/>
              <w:right w:val="nil"/>
            </w:tcBorders>
            <w:vAlign w:val="center"/>
            <w:hideMark/>
          </w:tcPr>
          <w:p w14:paraId="2BA14FC4" w14:textId="77777777" w:rsidR="00A5540F" w:rsidRPr="00C12274" w:rsidRDefault="00A5540F" w:rsidP="00A5540F">
            <w:pPr>
              <w:jc w:val="center"/>
              <w:rPr>
                <w:rFonts w:ascii="Arial Narrow" w:eastAsia="Times New Roman" w:hAnsi="Arial Narrow"/>
                <w:sz w:val="16"/>
                <w:szCs w:val="16"/>
              </w:rPr>
            </w:pPr>
            <w:r w:rsidRPr="00C12274">
              <w:rPr>
                <w:rStyle w:val="label"/>
                <w:rFonts w:ascii="Arial Narrow" w:eastAsia="Times New Roman" w:hAnsi="Arial Narrow"/>
                <w:szCs w:val="18"/>
              </w:rPr>
              <w:t>Gestational diabetes</w:t>
            </w:r>
            <w:r w:rsidRPr="00C12274">
              <w:rPr>
                <w:rFonts w:ascii="Arial Narrow" w:eastAsia="Times New Roman" w:hAnsi="Arial Narrow"/>
                <w:sz w:val="16"/>
                <w:szCs w:val="16"/>
              </w:rPr>
              <w:t xml:space="preserve"> </w:t>
            </w:r>
          </w:p>
        </w:tc>
        <w:tc>
          <w:tcPr>
            <w:tcW w:w="738" w:type="pct"/>
            <w:tcBorders>
              <w:top w:val="single" w:sz="6" w:space="0" w:color="000000"/>
              <w:left w:val="nil"/>
              <w:bottom w:val="single" w:sz="6" w:space="0" w:color="000000"/>
              <w:right w:val="nil"/>
            </w:tcBorders>
            <w:vAlign w:val="center"/>
            <w:hideMark/>
          </w:tcPr>
          <w:p w14:paraId="667DD304" w14:textId="77777777" w:rsidR="00A5540F" w:rsidRPr="00C12274" w:rsidRDefault="00A5540F" w:rsidP="00A5540F">
            <w:pPr>
              <w:rPr>
                <w:rFonts w:ascii="Arial Narrow" w:eastAsia="Times New Roman" w:hAnsi="Arial Narrow"/>
                <w:sz w:val="16"/>
                <w:szCs w:val="16"/>
              </w:rPr>
            </w:pPr>
            <w:r w:rsidRPr="00C12274">
              <w:rPr>
                <w:rFonts w:ascii="Arial Narrow" w:eastAsia="Times New Roman" w:hAnsi="Arial Narrow"/>
                <w:sz w:val="16"/>
                <w:szCs w:val="16"/>
              </w:rPr>
              <w:t>12</w:t>
            </w:r>
            <w:r>
              <w:rPr>
                <w:rFonts w:ascii="Arial Narrow" w:eastAsia="Times New Roman" w:hAnsi="Arial Narrow"/>
                <w:sz w:val="16"/>
                <w:szCs w:val="16"/>
              </w:rPr>
              <w:t>2</w:t>
            </w:r>
            <w:r w:rsidRPr="00C12274">
              <w:rPr>
                <w:rFonts w:ascii="Arial Narrow" w:eastAsia="Times New Roman" w:hAnsi="Arial Narrow"/>
                <w:sz w:val="16"/>
                <w:szCs w:val="16"/>
              </w:rPr>
              <w:t xml:space="preserve"> per 1,000 </w:t>
            </w:r>
          </w:p>
        </w:tc>
        <w:tc>
          <w:tcPr>
            <w:tcW w:w="1257" w:type="pct"/>
            <w:tcBorders>
              <w:top w:val="single" w:sz="6" w:space="0" w:color="000000"/>
              <w:left w:val="nil"/>
              <w:bottom w:val="single" w:sz="6" w:space="0" w:color="000000"/>
              <w:right w:val="nil"/>
            </w:tcBorders>
            <w:shd w:val="clear" w:color="auto" w:fill="EBEBEB"/>
            <w:hideMark/>
          </w:tcPr>
          <w:p w14:paraId="04151EDE" w14:textId="77777777" w:rsidR="00A5540F" w:rsidRPr="00C12274" w:rsidRDefault="00A5540F" w:rsidP="00A5540F">
            <w:pPr>
              <w:jc w:val="center"/>
              <w:rPr>
                <w:rFonts w:ascii="Arial Narrow" w:eastAsia="Times New Roman" w:hAnsi="Arial Narrow"/>
                <w:sz w:val="16"/>
                <w:szCs w:val="16"/>
              </w:rPr>
            </w:pPr>
            <w:r>
              <w:rPr>
                <w:rStyle w:val="cell-value"/>
                <w:rFonts w:ascii="Arial Narrow" w:eastAsia="Times New Roman" w:hAnsi="Arial Narrow"/>
                <w:b/>
                <w:bCs/>
                <w:szCs w:val="18"/>
              </w:rPr>
              <w:t>90</w:t>
            </w:r>
            <w:r w:rsidRPr="00C12274">
              <w:rPr>
                <w:rStyle w:val="cell-value"/>
                <w:rFonts w:ascii="Arial Narrow" w:eastAsia="Times New Roman" w:hAnsi="Arial Narrow"/>
                <w:b/>
                <w:bCs/>
                <w:szCs w:val="18"/>
              </w:rPr>
              <w:t xml:space="preserve"> per 1,000</w:t>
            </w:r>
            <w:r w:rsidRPr="00C12274">
              <w:rPr>
                <w:rFonts w:ascii="Arial Narrow" w:eastAsia="Times New Roman" w:hAnsi="Arial Narrow"/>
                <w:szCs w:val="18"/>
              </w:rPr>
              <w:br/>
            </w:r>
            <w:r w:rsidRPr="00C12274">
              <w:rPr>
                <w:rStyle w:val="cell-value"/>
                <w:rFonts w:ascii="Arial Narrow" w:eastAsia="Times New Roman" w:hAnsi="Arial Narrow"/>
                <w:szCs w:val="18"/>
              </w:rPr>
              <w:t>(7</w:t>
            </w:r>
            <w:r>
              <w:rPr>
                <w:rStyle w:val="cell-value"/>
                <w:rFonts w:ascii="Arial Narrow" w:eastAsia="Times New Roman" w:hAnsi="Arial Narrow"/>
                <w:szCs w:val="18"/>
              </w:rPr>
              <w:t>3</w:t>
            </w:r>
            <w:r w:rsidRPr="00C12274">
              <w:rPr>
                <w:rStyle w:val="cell-value"/>
                <w:rFonts w:ascii="Arial Narrow" w:eastAsia="Times New Roman" w:hAnsi="Arial Narrow"/>
                <w:szCs w:val="18"/>
              </w:rPr>
              <w:t xml:space="preserve"> to 10</w:t>
            </w:r>
            <w:r>
              <w:rPr>
                <w:rStyle w:val="cell-value"/>
                <w:rFonts w:ascii="Arial Narrow" w:eastAsia="Times New Roman" w:hAnsi="Arial Narrow"/>
                <w:szCs w:val="18"/>
              </w:rPr>
              <w:t>9</w:t>
            </w:r>
            <w:r w:rsidRPr="00C12274">
              <w:rPr>
                <w:rStyle w:val="cell-value"/>
                <w:rFonts w:ascii="Arial Narrow" w:eastAsia="Times New Roman" w:hAnsi="Arial Narrow"/>
                <w:szCs w:val="18"/>
              </w:rPr>
              <w:t>)</w:t>
            </w:r>
            <w:r w:rsidRPr="00C12274">
              <w:rPr>
                <w:rFonts w:ascii="Arial Narrow" w:eastAsia="Times New Roman" w:hAnsi="Arial Narrow"/>
                <w:sz w:val="16"/>
                <w:szCs w:val="16"/>
              </w:rPr>
              <w:t xml:space="preserve"> </w:t>
            </w:r>
          </w:p>
        </w:tc>
        <w:tc>
          <w:tcPr>
            <w:tcW w:w="787" w:type="pct"/>
            <w:tcBorders>
              <w:top w:val="single" w:sz="6" w:space="0" w:color="000000"/>
              <w:left w:val="nil"/>
              <w:bottom w:val="single" w:sz="6" w:space="0" w:color="000000"/>
              <w:right w:val="nil"/>
            </w:tcBorders>
            <w:vAlign w:val="center"/>
            <w:hideMark/>
          </w:tcPr>
          <w:p w14:paraId="394DD908" w14:textId="4527FA10" w:rsidR="00A5540F" w:rsidRPr="00C12274" w:rsidRDefault="00A5540F" w:rsidP="00941544">
            <w:pPr>
              <w:jc w:val="center"/>
              <w:rPr>
                <w:rFonts w:ascii="Arial Narrow" w:eastAsia="Times New Roman" w:hAnsi="Arial Narrow"/>
                <w:sz w:val="16"/>
                <w:szCs w:val="16"/>
              </w:rPr>
            </w:pPr>
            <w:r w:rsidRPr="00C12274">
              <w:rPr>
                <w:rStyle w:val="block"/>
                <w:rFonts w:ascii="Arial Narrow" w:eastAsia="Times New Roman" w:hAnsi="Arial Narrow"/>
                <w:b/>
                <w:bCs/>
                <w:sz w:val="16"/>
                <w:szCs w:val="16"/>
              </w:rPr>
              <w:t>RR 0.</w:t>
            </w:r>
            <w:r>
              <w:rPr>
                <w:rStyle w:val="block"/>
                <w:rFonts w:ascii="Arial Narrow" w:eastAsia="Times New Roman" w:hAnsi="Arial Narrow"/>
                <w:b/>
                <w:bCs/>
                <w:sz w:val="16"/>
                <w:szCs w:val="16"/>
              </w:rPr>
              <w:t>74</w:t>
            </w:r>
            <w:r w:rsidRPr="00C12274">
              <w:rPr>
                <w:rFonts w:ascii="Arial Narrow" w:eastAsia="Times New Roman" w:hAnsi="Arial Narrow"/>
                <w:sz w:val="16"/>
                <w:szCs w:val="16"/>
              </w:rPr>
              <w:br/>
            </w:r>
            <w:r w:rsidRPr="00C12274">
              <w:rPr>
                <w:rStyle w:val="cell"/>
                <w:rFonts w:ascii="Arial Narrow" w:eastAsia="Times New Roman" w:hAnsi="Arial Narrow"/>
                <w:sz w:val="16"/>
                <w:szCs w:val="16"/>
              </w:rPr>
              <w:t>(0.</w:t>
            </w:r>
            <w:r>
              <w:rPr>
                <w:rStyle w:val="cell"/>
                <w:rFonts w:ascii="Arial Narrow" w:eastAsia="Times New Roman" w:hAnsi="Arial Narrow"/>
                <w:sz w:val="16"/>
                <w:szCs w:val="16"/>
              </w:rPr>
              <w:t>60</w:t>
            </w:r>
            <w:r w:rsidRPr="00C12274">
              <w:rPr>
                <w:rStyle w:val="cell"/>
                <w:rFonts w:ascii="Arial Narrow" w:eastAsia="Times New Roman" w:hAnsi="Arial Narrow"/>
                <w:sz w:val="16"/>
                <w:szCs w:val="16"/>
              </w:rPr>
              <w:t xml:space="preserve"> to 0.</w:t>
            </w:r>
            <w:r w:rsidR="00941544">
              <w:rPr>
                <w:rStyle w:val="cell"/>
                <w:rFonts w:ascii="Arial Narrow" w:eastAsia="Times New Roman" w:hAnsi="Arial Narrow"/>
                <w:sz w:val="16"/>
                <w:szCs w:val="16"/>
              </w:rPr>
              <w:t>90</w:t>
            </w:r>
            <w:r w:rsidRPr="00C12274">
              <w:rPr>
                <w:rStyle w:val="cell"/>
                <w:rFonts w:ascii="Arial Narrow" w:eastAsia="Times New Roman" w:hAnsi="Arial Narrow"/>
                <w:sz w:val="16"/>
                <w:szCs w:val="16"/>
              </w:rPr>
              <w:t>)</w:t>
            </w:r>
            <w:r w:rsidRPr="00C12274">
              <w:rPr>
                <w:rFonts w:ascii="Arial Narrow" w:eastAsia="Times New Roman" w:hAnsi="Arial Narrow"/>
                <w:sz w:val="16"/>
                <w:szCs w:val="16"/>
              </w:rPr>
              <w:t xml:space="preserve"> </w:t>
            </w:r>
          </w:p>
        </w:tc>
        <w:tc>
          <w:tcPr>
            <w:tcW w:w="785" w:type="pct"/>
            <w:tcBorders>
              <w:top w:val="single" w:sz="6" w:space="0" w:color="000000"/>
              <w:left w:val="nil"/>
              <w:bottom w:val="single" w:sz="6" w:space="0" w:color="000000"/>
              <w:right w:val="nil"/>
            </w:tcBorders>
            <w:vAlign w:val="center"/>
            <w:hideMark/>
          </w:tcPr>
          <w:p w14:paraId="7A8BCC16" w14:textId="77777777" w:rsidR="00A5540F" w:rsidRPr="00C12274" w:rsidRDefault="00A5540F" w:rsidP="00A5540F">
            <w:pPr>
              <w:jc w:val="center"/>
              <w:rPr>
                <w:rFonts w:ascii="Arial Narrow" w:eastAsia="Times New Roman" w:hAnsi="Arial Narrow"/>
                <w:sz w:val="16"/>
                <w:szCs w:val="16"/>
              </w:rPr>
            </w:pPr>
            <w:r w:rsidRPr="00C12274">
              <w:rPr>
                <w:rFonts w:ascii="Arial Narrow" w:eastAsia="Times New Roman" w:hAnsi="Arial Narrow"/>
                <w:sz w:val="16"/>
                <w:szCs w:val="16"/>
              </w:rPr>
              <w:t>5,</w:t>
            </w:r>
            <w:r>
              <w:rPr>
                <w:rFonts w:ascii="Arial Narrow" w:eastAsia="Times New Roman" w:hAnsi="Arial Narrow"/>
                <w:sz w:val="16"/>
                <w:szCs w:val="16"/>
              </w:rPr>
              <w:t>592</w:t>
            </w:r>
            <w:r w:rsidRPr="00C12274">
              <w:rPr>
                <w:rFonts w:ascii="Arial Narrow" w:eastAsia="Times New Roman" w:hAnsi="Arial Narrow"/>
                <w:sz w:val="16"/>
                <w:szCs w:val="16"/>
              </w:rPr>
              <w:br/>
              <w:t>(</w:t>
            </w:r>
            <w:r>
              <w:rPr>
                <w:rFonts w:ascii="Arial Narrow" w:eastAsia="Times New Roman" w:hAnsi="Arial Narrow"/>
                <w:sz w:val="16"/>
                <w:szCs w:val="16"/>
              </w:rPr>
              <w:t>20</w:t>
            </w:r>
            <w:r w:rsidRPr="00C12274">
              <w:rPr>
                <w:rFonts w:ascii="Arial Narrow" w:eastAsia="Times New Roman" w:hAnsi="Arial Narrow"/>
                <w:sz w:val="16"/>
                <w:szCs w:val="16"/>
              </w:rPr>
              <w:t xml:space="preserve"> RCTs) </w:t>
            </w:r>
          </w:p>
        </w:tc>
        <w:tc>
          <w:tcPr>
            <w:tcW w:w="756" w:type="pct"/>
            <w:tcBorders>
              <w:top w:val="single" w:sz="6" w:space="0" w:color="000000"/>
              <w:left w:val="nil"/>
              <w:bottom w:val="single" w:sz="6" w:space="0" w:color="000000"/>
              <w:right w:val="nil"/>
            </w:tcBorders>
            <w:vAlign w:val="center"/>
            <w:hideMark/>
          </w:tcPr>
          <w:p w14:paraId="6021736F" w14:textId="77777777" w:rsidR="00A5540F" w:rsidRPr="00C12274" w:rsidRDefault="00A5540F" w:rsidP="00A5540F">
            <w:pPr>
              <w:jc w:val="center"/>
              <w:rPr>
                <w:rFonts w:ascii="Arial Narrow" w:eastAsia="Times New Roman" w:hAnsi="Arial Narrow"/>
                <w:sz w:val="16"/>
                <w:szCs w:val="16"/>
              </w:rPr>
            </w:pPr>
            <w:r w:rsidRPr="00C12274">
              <w:rPr>
                <w:rStyle w:val="quality-sign"/>
                <w:rFonts w:ascii="Cambria" w:eastAsia="Cambria" w:hAnsi="Cambria" w:cs="Cambria"/>
                <w:sz w:val="21"/>
                <w:szCs w:val="21"/>
              </w:rPr>
              <w:t>⨁⨁</w:t>
            </w:r>
            <w:r w:rsidRPr="00C12274">
              <w:rPr>
                <w:rStyle w:val="quality-sign"/>
                <w:rFonts w:ascii="MS Mincho" w:eastAsia="MS Mincho" w:hAnsi="MS Mincho" w:cs="MS Mincho"/>
                <w:sz w:val="21"/>
                <w:szCs w:val="21"/>
              </w:rPr>
              <w:t>◯◯</w:t>
            </w:r>
            <w:r w:rsidRPr="00C12274">
              <w:rPr>
                <w:rFonts w:ascii="Arial Narrow" w:eastAsia="Times New Roman" w:hAnsi="Arial Narrow"/>
                <w:sz w:val="16"/>
                <w:szCs w:val="16"/>
              </w:rPr>
              <w:br/>
            </w:r>
            <w:r w:rsidRPr="00C12274">
              <w:rPr>
                <w:rStyle w:val="quality-text"/>
                <w:rFonts w:ascii="Arial Narrow" w:eastAsia="Times New Roman" w:hAnsi="Arial Narrow"/>
                <w:sz w:val="16"/>
                <w:szCs w:val="16"/>
              </w:rPr>
              <w:t>LOW</w:t>
            </w:r>
            <w:r w:rsidRPr="00C12274">
              <w:rPr>
                <w:rFonts w:ascii="Arial Narrow" w:eastAsia="Times New Roman" w:hAnsi="Arial Narrow"/>
                <w:sz w:val="16"/>
                <w:szCs w:val="16"/>
              </w:rPr>
              <w:t xml:space="preserve"> </w:t>
            </w:r>
            <w:r w:rsidRPr="00C12274">
              <w:rPr>
                <w:rFonts w:ascii="Arial Narrow" w:eastAsia="Times New Roman" w:hAnsi="Arial Narrow"/>
                <w:sz w:val="16"/>
                <w:szCs w:val="16"/>
                <w:vertAlign w:val="superscript"/>
              </w:rPr>
              <w:t>a</w:t>
            </w:r>
            <w:r w:rsidRPr="00C12274">
              <w:rPr>
                <w:rStyle w:val="comma"/>
                <w:rFonts w:ascii="Arial Narrow" w:eastAsia="Times New Roman" w:hAnsi="Arial Narrow"/>
                <w:sz w:val="16"/>
                <w:szCs w:val="16"/>
                <w:vertAlign w:val="superscript"/>
              </w:rPr>
              <w:t>,</w:t>
            </w:r>
            <w:r w:rsidRPr="00C12274">
              <w:rPr>
                <w:rFonts w:ascii="Arial Narrow" w:eastAsia="Times New Roman" w:hAnsi="Arial Narrow"/>
                <w:sz w:val="16"/>
                <w:szCs w:val="16"/>
                <w:vertAlign w:val="superscript"/>
              </w:rPr>
              <w:t>b</w:t>
            </w:r>
          </w:p>
        </w:tc>
      </w:tr>
      <w:tr w:rsidR="00A5540F" w:rsidRPr="00C12274" w14:paraId="6BD7CE77" w14:textId="77777777" w:rsidTr="00A5540F">
        <w:trPr>
          <w:cantSplit/>
        </w:trPr>
        <w:tc>
          <w:tcPr>
            <w:tcW w:w="677" w:type="pct"/>
            <w:tcBorders>
              <w:top w:val="single" w:sz="6" w:space="0" w:color="000000"/>
              <w:left w:val="nil"/>
              <w:bottom w:val="single" w:sz="6" w:space="0" w:color="000000"/>
              <w:right w:val="nil"/>
            </w:tcBorders>
            <w:vAlign w:val="center"/>
            <w:hideMark/>
          </w:tcPr>
          <w:p w14:paraId="4E8F319A" w14:textId="77777777" w:rsidR="00A5540F" w:rsidRPr="00C12274" w:rsidRDefault="00A5540F" w:rsidP="00A5540F">
            <w:pPr>
              <w:jc w:val="center"/>
              <w:rPr>
                <w:rFonts w:ascii="Arial Narrow" w:eastAsia="Times New Roman" w:hAnsi="Arial Narrow"/>
                <w:sz w:val="16"/>
                <w:szCs w:val="16"/>
              </w:rPr>
            </w:pPr>
            <w:r w:rsidRPr="00C12274">
              <w:rPr>
                <w:rStyle w:val="label"/>
                <w:rFonts w:ascii="Arial Narrow" w:eastAsia="Times New Roman" w:hAnsi="Arial Narrow"/>
                <w:szCs w:val="18"/>
              </w:rPr>
              <w:t>Gestational hypertension</w:t>
            </w:r>
            <w:r w:rsidRPr="00C12274">
              <w:rPr>
                <w:rFonts w:ascii="Arial Narrow" w:eastAsia="Times New Roman" w:hAnsi="Arial Narrow"/>
                <w:sz w:val="16"/>
                <w:szCs w:val="16"/>
              </w:rPr>
              <w:t xml:space="preserve"> </w:t>
            </w:r>
          </w:p>
        </w:tc>
        <w:tc>
          <w:tcPr>
            <w:tcW w:w="738" w:type="pct"/>
            <w:tcBorders>
              <w:top w:val="single" w:sz="6" w:space="0" w:color="000000"/>
              <w:left w:val="nil"/>
              <w:bottom w:val="single" w:sz="6" w:space="0" w:color="000000"/>
              <w:right w:val="nil"/>
            </w:tcBorders>
            <w:vAlign w:val="center"/>
            <w:hideMark/>
          </w:tcPr>
          <w:p w14:paraId="666EBCE1" w14:textId="77777777" w:rsidR="00A5540F" w:rsidRPr="00C12274" w:rsidRDefault="00A5540F" w:rsidP="00A5540F">
            <w:pPr>
              <w:rPr>
                <w:rFonts w:ascii="Arial Narrow" w:eastAsia="Times New Roman" w:hAnsi="Arial Narrow"/>
                <w:sz w:val="16"/>
                <w:szCs w:val="16"/>
              </w:rPr>
            </w:pPr>
            <w:r>
              <w:rPr>
                <w:rFonts w:ascii="Arial Narrow" w:eastAsia="Times New Roman" w:hAnsi="Arial Narrow"/>
                <w:sz w:val="16"/>
                <w:szCs w:val="16"/>
              </w:rPr>
              <w:t>70</w:t>
            </w:r>
            <w:r w:rsidRPr="00C12274">
              <w:rPr>
                <w:rFonts w:ascii="Arial Narrow" w:eastAsia="Times New Roman" w:hAnsi="Arial Narrow"/>
                <w:sz w:val="16"/>
                <w:szCs w:val="16"/>
              </w:rPr>
              <w:t xml:space="preserve"> per 1,000 </w:t>
            </w:r>
          </w:p>
        </w:tc>
        <w:tc>
          <w:tcPr>
            <w:tcW w:w="1257" w:type="pct"/>
            <w:tcBorders>
              <w:top w:val="single" w:sz="6" w:space="0" w:color="000000"/>
              <w:left w:val="nil"/>
              <w:bottom w:val="single" w:sz="6" w:space="0" w:color="000000"/>
              <w:right w:val="nil"/>
            </w:tcBorders>
            <w:shd w:val="clear" w:color="auto" w:fill="EBEBEB"/>
            <w:hideMark/>
          </w:tcPr>
          <w:p w14:paraId="4150FF12" w14:textId="77777777" w:rsidR="00A5540F" w:rsidRPr="00C12274" w:rsidRDefault="00A5540F" w:rsidP="00A5540F">
            <w:pPr>
              <w:jc w:val="center"/>
              <w:rPr>
                <w:rFonts w:ascii="Arial Narrow" w:eastAsia="Times New Roman" w:hAnsi="Arial Narrow"/>
                <w:sz w:val="16"/>
                <w:szCs w:val="16"/>
              </w:rPr>
            </w:pPr>
            <w:r w:rsidRPr="00C12274">
              <w:rPr>
                <w:rStyle w:val="cell-value"/>
                <w:rFonts w:ascii="Arial Narrow" w:eastAsia="Times New Roman" w:hAnsi="Arial Narrow"/>
                <w:b/>
                <w:bCs/>
                <w:szCs w:val="18"/>
              </w:rPr>
              <w:t>3</w:t>
            </w:r>
            <w:r>
              <w:rPr>
                <w:rStyle w:val="cell-value"/>
                <w:rFonts w:ascii="Arial Narrow" w:eastAsia="Times New Roman" w:hAnsi="Arial Narrow"/>
                <w:b/>
                <w:bCs/>
                <w:szCs w:val="18"/>
              </w:rPr>
              <w:t>6</w:t>
            </w:r>
            <w:r w:rsidRPr="00C12274">
              <w:rPr>
                <w:rStyle w:val="cell-value"/>
                <w:rFonts w:ascii="Arial Narrow" w:eastAsia="Times New Roman" w:hAnsi="Arial Narrow"/>
                <w:b/>
                <w:bCs/>
                <w:szCs w:val="18"/>
              </w:rPr>
              <w:t xml:space="preserve"> per 1,000</w:t>
            </w:r>
            <w:r w:rsidRPr="00C12274">
              <w:rPr>
                <w:rFonts w:ascii="Arial Narrow" w:eastAsia="Times New Roman" w:hAnsi="Arial Narrow"/>
                <w:szCs w:val="18"/>
              </w:rPr>
              <w:br/>
            </w:r>
            <w:r w:rsidRPr="00C12274">
              <w:rPr>
                <w:rStyle w:val="cell-value"/>
                <w:rFonts w:ascii="Arial Narrow" w:eastAsia="Times New Roman" w:hAnsi="Arial Narrow"/>
                <w:szCs w:val="18"/>
              </w:rPr>
              <w:t>(2</w:t>
            </w:r>
            <w:r>
              <w:rPr>
                <w:rStyle w:val="cell-value"/>
                <w:rFonts w:ascii="Arial Narrow" w:eastAsia="Times New Roman" w:hAnsi="Arial Narrow"/>
                <w:szCs w:val="18"/>
              </w:rPr>
              <w:t>6</w:t>
            </w:r>
            <w:r w:rsidRPr="00C12274">
              <w:rPr>
                <w:rStyle w:val="cell-value"/>
                <w:rFonts w:ascii="Arial Narrow" w:eastAsia="Times New Roman" w:hAnsi="Arial Narrow"/>
                <w:szCs w:val="18"/>
              </w:rPr>
              <w:t xml:space="preserve"> to </w:t>
            </w:r>
            <w:r>
              <w:rPr>
                <w:rStyle w:val="cell-value"/>
                <w:rFonts w:ascii="Arial Narrow" w:eastAsia="Times New Roman" w:hAnsi="Arial Narrow"/>
                <w:szCs w:val="18"/>
              </w:rPr>
              <w:t>50</w:t>
            </w:r>
            <w:r w:rsidRPr="00C12274">
              <w:rPr>
                <w:rStyle w:val="cell-value"/>
                <w:rFonts w:ascii="Arial Narrow" w:eastAsia="Times New Roman" w:hAnsi="Arial Narrow"/>
                <w:szCs w:val="18"/>
              </w:rPr>
              <w:t>)</w:t>
            </w:r>
            <w:r w:rsidRPr="00C12274">
              <w:rPr>
                <w:rFonts w:ascii="Arial Narrow" w:eastAsia="Times New Roman" w:hAnsi="Arial Narrow"/>
                <w:sz w:val="16"/>
                <w:szCs w:val="16"/>
              </w:rPr>
              <w:t xml:space="preserve"> </w:t>
            </w:r>
          </w:p>
        </w:tc>
        <w:tc>
          <w:tcPr>
            <w:tcW w:w="787" w:type="pct"/>
            <w:tcBorders>
              <w:top w:val="single" w:sz="6" w:space="0" w:color="000000"/>
              <w:left w:val="nil"/>
              <w:bottom w:val="single" w:sz="6" w:space="0" w:color="000000"/>
              <w:right w:val="nil"/>
            </w:tcBorders>
            <w:vAlign w:val="center"/>
            <w:hideMark/>
          </w:tcPr>
          <w:p w14:paraId="5B562EA1" w14:textId="77777777" w:rsidR="00A5540F" w:rsidRPr="00C12274" w:rsidRDefault="00A5540F" w:rsidP="00A5540F">
            <w:pPr>
              <w:jc w:val="center"/>
              <w:rPr>
                <w:rFonts w:ascii="Arial Narrow" w:eastAsia="Times New Roman" w:hAnsi="Arial Narrow"/>
                <w:sz w:val="16"/>
                <w:szCs w:val="16"/>
              </w:rPr>
            </w:pPr>
            <w:r w:rsidRPr="00C12274">
              <w:rPr>
                <w:rStyle w:val="block"/>
                <w:rFonts w:ascii="Arial Narrow" w:eastAsia="Times New Roman" w:hAnsi="Arial Narrow"/>
                <w:b/>
                <w:bCs/>
                <w:sz w:val="16"/>
                <w:szCs w:val="16"/>
              </w:rPr>
              <w:t>RR 0.5</w:t>
            </w:r>
            <w:r>
              <w:rPr>
                <w:rStyle w:val="block"/>
                <w:rFonts w:ascii="Arial Narrow" w:eastAsia="Times New Roman" w:hAnsi="Arial Narrow"/>
                <w:b/>
                <w:bCs/>
                <w:sz w:val="16"/>
                <w:szCs w:val="16"/>
              </w:rPr>
              <w:t>1</w:t>
            </w:r>
            <w:r w:rsidRPr="00C12274">
              <w:rPr>
                <w:rFonts w:ascii="Arial Narrow" w:eastAsia="Times New Roman" w:hAnsi="Arial Narrow"/>
                <w:sz w:val="16"/>
                <w:szCs w:val="16"/>
              </w:rPr>
              <w:br/>
            </w:r>
            <w:r w:rsidRPr="00C12274">
              <w:rPr>
                <w:rStyle w:val="cell"/>
                <w:rFonts w:ascii="Arial Narrow" w:eastAsia="Times New Roman" w:hAnsi="Arial Narrow"/>
                <w:sz w:val="16"/>
                <w:szCs w:val="16"/>
              </w:rPr>
              <w:t>(0.3</w:t>
            </w:r>
            <w:r>
              <w:rPr>
                <w:rStyle w:val="cell"/>
                <w:rFonts w:ascii="Arial Narrow" w:eastAsia="Times New Roman" w:hAnsi="Arial Narrow"/>
                <w:sz w:val="16"/>
                <w:szCs w:val="16"/>
              </w:rPr>
              <w:t>7</w:t>
            </w:r>
            <w:r w:rsidRPr="00C12274">
              <w:rPr>
                <w:rStyle w:val="cell"/>
                <w:rFonts w:ascii="Arial Narrow" w:eastAsia="Times New Roman" w:hAnsi="Arial Narrow"/>
                <w:sz w:val="16"/>
                <w:szCs w:val="16"/>
              </w:rPr>
              <w:t xml:space="preserve"> to 0.7</w:t>
            </w:r>
            <w:r>
              <w:rPr>
                <w:rStyle w:val="cell"/>
                <w:rFonts w:ascii="Arial Narrow" w:eastAsia="Times New Roman" w:hAnsi="Arial Narrow"/>
                <w:sz w:val="16"/>
                <w:szCs w:val="16"/>
              </w:rPr>
              <w:t>1</w:t>
            </w:r>
            <w:r w:rsidRPr="00C12274">
              <w:rPr>
                <w:rStyle w:val="cell"/>
                <w:rFonts w:ascii="Arial Narrow" w:eastAsia="Times New Roman" w:hAnsi="Arial Narrow"/>
                <w:sz w:val="16"/>
                <w:szCs w:val="16"/>
              </w:rPr>
              <w:t>)</w:t>
            </w:r>
            <w:r w:rsidRPr="00C12274">
              <w:rPr>
                <w:rFonts w:ascii="Arial Narrow" w:eastAsia="Times New Roman" w:hAnsi="Arial Narrow"/>
                <w:sz w:val="16"/>
                <w:szCs w:val="16"/>
              </w:rPr>
              <w:t xml:space="preserve"> </w:t>
            </w:r>
          </w:p>
        </w:tc>
        <w:tc>
          <w:tcPr>
            <w:tcW w:w="785" w:type="pct"/>
            <w:tcBorders>
              <w:top w:val="single" w:sz="6" w:space="0" w:color="000000"/>
              <w:left w:val="nil"/>
              <w:bottom w:val="single" w:sz="6" w:space="0" w:color="000000"/>
              <w:right w:val="nil"/>
            </w:tcBorders>
            <w:vAlign w:val="center"/>
            <w:hideMark/>
          </w:tcPr>
          <w:p w14:paraId="1447AF35" w14:textId="77777777" w:rsidR="00A5540F" w:rsidRPr="00C12274" w:rsidRDefault="00A5540F" w:rsidP="00A5540F">
            <w:pPr>
              <w:jc w:val="center"/>
              <w:rPr>
                <w:rFonts w:ascii="Arial Narrow" w:eastAsia="Times New Roman" w:hAnsi="Arial Narrow"/>
                <w:sz w:val="16"/>
                <w:szCs w:val="16"/>
              </w:rPr>
            </w:pPr>
            <w:r w:rsidRPr="00C12274">
              <w:rPr>
                <w:rFonts w:ascii="Arial Narrow" w:eastAsia="Times New Roman" w:hAnsi="Arial Narrow"/>
                <w:sz w:val="16"/>
                <w:szCs w:val="16"/>
              </w:rPr>
              <w:t>3,</w:t>
            </w:r>
            <w:r>
              <w:rPr>
                <w:rFonts w:ascii="Arial Narrow" w:eastAsia="Times New Roman" w:hAnsi="Arial Narrow"/>
                <w:sz w:val="16"/>
                <w:szCs w:val="16"/>
              </w:rPr>
              <w:t>060</w:t>
            </w:r>
            <w:r w:rsidRPr="00C12274">
              <w:rPr>
                <w:rFonts w:ascii="Arial Narrow" w:eastAsia="Times New Roman" w:hAnsi="Arial Narrow"/>
                <w:sz w:val="16"/>
                <w:szCs w:val="16"/>
              </w:rPr>
              <w:br/>
              <w:t xml:space="preserve">(7 RCTs) </w:t>
            </w:r>
          </w:p>
        </w:tc>
        <w:tc>
          <w:tcPr>
            <w:tcW w:w="756" w:type="pct"/>
            <w:tcBorders>
              <w:top w:val="single" w:sz="6" w:space="0" w:color="000000"/>
              <w:left w:val="nil"/>
              <w:bottom w:val="single" w:sz="6" w:space="0" w:color="000000"/>
              <w:right w:val="nil"/>
            </w:tcBorders>
            <w:vAlign w:val="center"/>
            <w:hideMark/>
          </w:tcPr>
          <w:p w14:paraId="1D193A21" w14:textId="77777777" w:rsidR="00A5540F" w:rsidRPr="00C12274" w:rsidRDefault="00A5540F" w:rsidP="00A5540F">
            <w:pPr>
              <w:jc w:val="center"/>
              <w:rPr>
                <w:rFonts w:ascii="Arial Narrow" w:eastAsia="Times New Roman" w:hAnsi="Arial Narrow"/>
                <w:sz w:val="16"/>
                <w:szCs w:val="16"/>
              </w:rPr>
            </w:pPr>
            <w:r w:rsidRPr="00C12274">
              <w:rPr>
                <w:rStyle w:val="quality-sign"/>
                <w:rFonts w:ascii="Cambria" w:eastAsia="Cambria" w:hAnsi="Cambria" w:cs="Cambria"/>
                <w:sz w:val="21"/>
                <w:szCs w:val="21"/>
              </w:rPr>
              <w:t>⨁⨁⨁</w:t>
            </w:r>
            <w:r w:rsidRPr="00C12274">
              <w:rPr>
                <w:rStyle w:val="quality-sign"/>
                <w:rFonts w:ascii="MS Mincho" w:eastAsia="MS Mincho" w:hAnsi="MS Mincho" w:cs="MS Mincho"/>
                <w:sz w:val="21"/>
                <w:szCs w:val="21"/>
              </w:rPr>
              <w:t>◯</w:t>
            </w:r>
            <w:r w:rsidRPr="00C12274">
              <w:rPr>
                <w:rFonts w:ascii="Arial Narrow" w:eastAsia="Times New Roman" w:hAnsi="Arial Narrow"/>
                <w:sz w:val="16"/>
                <w:szCs w:val="16"/>
              </w:rPr>
              <w:br/>
            </w:r>
            <w:r w:rsidRPr="00C12274">
              <w:rPr>
                <w:rStyle w:val="quality-text"/>
                <w:rFonts w:ascii="Arial Narrow" w:eastAsia="Times New Roman" w:hAnsi="Arial Narrow"/>
                <w:sz w:val="16"/>
                <w:szCs w:val="16"/>
              </w:rPr>
              <w:t>MODERATE</w:t>
            </w:r>
            <w:r w:rsidRPr="00C12274">
              <w:rPr>
                <w:rFonts w:ascii="Arial Narrow" w:eastAsia="Times New Roman" w:hAnsi="Arial Narrow"/>
                <w:sz w:val="16"/>
                <w:szCs w:val="16"/>
              </w:rPr>
              <w:t xml:space="preserve"> </w:t>
            </w:r>
            <w:r w:rsidRPr="00B550DC">
              <w:rPr>
                <w:rFonts w:ascii="Arial Narrow" w:eastAsia="Times New Roman" w:hAnsi="Arial Narrow"/>
                <w:sz w:val="16"/>
                <w:szCs w:val="16"/>
                <w:vertAlign w:val="superscript"/>
              </w:rPr>
              <w:t>a</w:t>
            </w:r>
          </w:p>
        </w:tc>
      </w:tr>
      <w:tr w:rsidR="00A5540F" w:rsidRPr="00C12274" w14:paraId="5AF29577" w14:textId="77777777" w:rsidTr="00A5540F">
        <w:trPr>
          <w:cantSplit/>
        </w:trPr>
        <w:tc>
          <w:tcPr>
            <w:tcW w:w="677" w:type="pct"/>
            <w:tcBorders>
              <w:top w:val="single" w:sz="6" w:space="0" w:color="000000"/>
              <w:left w:val="nil"/>
              <w:bottom w:val="single" w:sz="6" w:space="0" w:color="000000"/>
              <w:right w:val="nil"/>
            </w:tcBorders>
            <w:vAlign w:val="center"/>
            <w:hideMark/>
          </w:tcPr>
          <w:p w14:paraId="51189A33" w14:textId="77777777" w:rsidR="00A5540F" w:rsidRPr="00C12274" w:rsidRDefault="00A5540F" w:rsidP="00A5540F">
            <w:pPr>
              <w:jc w:val="center"/>
              <w:rPr>
                <w:rFonts w:ascii="Arial Narrow" w:eastAsia="Times New Roman" w:hAnsi="Arial Narrow"/>
                <w:sz w:val="16"/>
                <w:szCs w:val="16"/>
              </w:rPr>
            </w:pPr>
            <w:r w:rsidRPr="00C12274">
              <w:rPr>
                <w:rStyle w:val="label"/>
                <w:rFonts w:ascii="Arial Narrow" w:eastAsia="Times New Roman" w:hAnsi="Arial Narrow"/>
                <w:szCs w:val="18"/>
              </w:rPr>
              <w:t>Pre-eclampsia</w:t>
            </w:r>
            <w:r w:rsidRPr="00C12274">
              <w:rPr>
                <w:rFonts w:ascii="Arial Narrow" w:eastAsia="Times New Roman" w:hAnsi="Arial Narrow"/>
                <w:sz w:val="16"/>
                <w:szCs w:val="16"/>
              </w:rPr>
              <w:t xml:space="preserve"> </w:t>
            </w:r>
          </w:p>
        </w:tc>
        <w:tc>
          <w:tcPr>
            <w:tcW w:w="738" w:type="pct"/>
            <w:tcBorders>
              <w:top w:val="single" w:sz="6" w:space="0" w:color="000000"/>
              <w:left w:val="nil"/>
              <w:bottom w:val="single" w:sz="6" w:space="0" w:color="000000"/>
              <w:right w:val="nil"/>
            </w:tcBorders>
            <w:vAlign w:val="center"/>
            <w:hideMark/>
          </w:tcPr>
          <w:p w14:paraId="37E070D1" w14:textId="77777777" w:rsidR="00A5540F" w:rsidRPr="00C12274" w:rsidRDefault="00A5540F" w:rsidP="00A5540F">
            <w:pPr>
              <w:rPr>
                <w:rFonts w:ascii="Arial Narrow" w:eastAsia="Times New Roman" w:hAnsi="Arial Narrow"/>
                <w:sz w:val="16"/>
                <w:szCs w:val="16"/>
              </w:rPr>
            </w:pPr>
            <w:r>
              <w:rPr>
                <w:rFonts w:ascii="Arial Narrow" w:eastAsia="Times New Roman" w:hAnsi="Arial Narrow"/>
                <w:sz w:val="16"/>
                <w:szCs w:val="16"/>
              </w:rPr>
              <w:t>39</w:t>
            </w:r>
            <w:r w:rsidRPr="00C12274">
              <w:rPr>
                <w:rFonts w:ascii="Arial Narrow" w:eastAsia="Times New Roman" w:hAnsi="Arial Narrow"/>
                <w:sz w:val="16"/>
                <w:szCs w:val="16"/>
              </w:rPr>
              <w:t xml:space="preserve"> per 1,000 </w:t>
            </w:r>
          </w:p>
        </w:tc>
        <w:tc>
          <w:tcPr>
            <w:tcW w:w="1257" w:type="pct"/>
            <w:tcBorders>
              <w:top w:val="single" w:sz="6" w:space="0" w:color="000000"/>
              <w:left w:val="nil"/>
              <w:bottom w:val="single" w:sz="6" w:space="0" w:color="000000"/>
              <w:right w:val="nil"/>
            </w:tcBorders>
            <w:shd w:val="clear" w:color="auto" w:fill="EBEBEB"/>
            <w:hideMark/>
          </w:tcPr>
          <w:p w14:paraId="3854D70C" w14:textId="77777777" w:rsidR="00A5540F" w:rsidRPr="00C12274" w:rsidRDefault="00A5540F" w:rsidP="00A5540F">
            <w:pPr>
              <w:jc w:val="center"/>
              <w:rPr>
                <w:rFonts w:ascii="Arial Narrow" w:eastAsia="Times New Roman" w:hAnsi="Arial Narrow"/>
                <w:sz w:val="16"/>
                <w:szCs w:val="16"/>
              </w:rPr>
            </w:pPr>
            <w:r w:rsidRPr="00C12274">
              <w:rPr>
                <w:rStyle w:val="cell-value"/>
                <w:rFonts w:ascii="Arial Narrow" w:eastAsia="Times New Roman" w:hAnsi="Arial Narrow"/>
                <w:b/>
                <w:bCs/>
                <w:szCs w:val="18"/>
              </w:rPr>
              <w:t>3</w:t>
            </w:r>
            <w:r>
              <w:rPr>
                <w:rStyle w:val="cell-value"/>
                <w:rFonts w:ascii="Arial Narrow" w:eastAsia="Times New Roman" w:hAnsi="Arial Narrow"/>
                <w:b/>
                <w:bCs/>
                <w:szCs w:val="18"/>
              </w:rPr>
              <w:t>5</w:t>
            </w:r>
            <w:r w:rsidRPr="00C12274">
              <w:rPr>
                <w:rStyle w:val="cell-value"/>
                <w:rFonts w:ascii="Arial Narrow" w:eastAsia="Times New Roman" w:hAnsi="Arial Narrow"/>
                <w:b/>
                <w:bCs/>
                <w:szCs w:val="18"/>
              </w:rPr>
              <w:t xml:space="preserve"> per 1,000</w:t>
            </w:r>
            <w:r w:rsidRPr="00C12274">
              <w:rPr>
                <w:rFonts w:ascii="Arial Narrow" w:eastAsia="Times New Roman" w:hAnsi="Arial Narrow"/>
                <w:szCs w:val="18"/>
              </w:rPr>
              <w:br/>
            </w:r>
            <w:r w:rsidRPr="00C12274">
              <w:rPr>
                <w:rStyle w:val="cell-value"/>
                <w:rFonts w:ascii="Arial Narrow" w:eastAsia="Times New Roman" w:hAnsi="Arial Narrow"/>
                <w:szCs w:val="18"/>
              </w:rPr>
              <w:t>(2</w:t>
            </w:r>
            <w:r>
              <w:rPr>
                <w:rStyle w:val="cell-value"/>
                <w:rFonts w:ascii="Arial Narrow" w:eastAsia="Times New Roman" w:hAnsi="Arial Narrow"/>
                <w:szCs w:val="18"/>
              </w:rPr>
              <w:t>4</w:t>
            </w:r>
            <w:r w:rsidRPr="00C12274">
              <w:rPr>
                <w:rStyle w:val="cell-value"/>
                <w:rFonts w:ascii="Arial Narrow" w:eastAsia="Times New Roman" w:hAnsi="Arial Narrow"/>
                <w:szCs w:val="18"/>
              </w:rPr>
              <w:t xml:space="preserve"> to 5</w:t>
            </w:r>
            <w:r>
              <w:rPr>
                <w:rStyle w:val="cell-value"/>
                <w:rFonts w:ascii="Arial Narrow" w:eastAsia="Times New Roman" w:hAnsi="Arial Narrow"/>
                <w:szCs w:val="18"/>
              </w:rPr>
              <w:t>1</w:t>
            </w:r>
            <w:r w:rsidRPr="00C12274">
              <w:rPr>
                <w:rStyle w:val="cell-value"/>
                <w:rFonts w:ascii="Arial Narrow" w:eastAsia="Times New Roman" w:hAnsi="Arial Narrow"/>
                <w:szCs w:val="18"/>
              </w:rPr>
              <w:t>)</w:t>
            </w:r>
            <w:r w:rsidRPr="00C12274">
              <w:rPr>
                <w:rFonts w:ascii="Arial Narrow" w:eastAsia="Times New Roman" w:hAnsi="Arial Narrow"/>
                <w:sz w:val="16"/>
                <w:szCs w:val="16"/>
              </w:rPr>
              <w:t xml:space="preserve"> </w:t>
            </w:r>
          </w:p>
        </w:tc>
        <w:tc>
          <w:tcPr>
            <w:tcW w:w="787" w:type="pct"/>
            <w:tcBorders>
              <w:top w:val="single" w:sz="6" w:space="0" w:color="000000"/>
              <w:left w:val="nil"/>
              <w:bottom w:val="single" w:sz="6" w:space="0" w:color="000000"/>
              <w:right w:val="nil"/>
            </w:tcBorders>
            <w:vAlign w:val="center"/>
            <w:hideMark/>
          </w:tcPr>
          <w:p w14:paraId="29CAA806" w14:textId="3909A535" w:rsidR="00A5540F" w:rsidRPr="00C12274" w:rsidRDefault="00A5540F" w:rsidP="008115A4">
            <w:pPr>
              <w:jc w:val="center"/>
              <w:rPr>
                <w:rFonts w:ascii="Arial Narrow" w:eastAsia="Times New Roman" w:hAnsi="Arial Narrow"/>
                <w:sz w:val="16"/>
                <w:szCs w:val="16"/>
              </w:rPr>
            </w:pPr>
            <w:r w:rsidRPr="00C12274">
              <w:rPr>
                <w:rStyle w:val="block"/>
                <w:rFonts w:ascii="Arial Narrow" w:eastAsia="Times New Roman" w:hAnsi="Arial Narrow"/>
                <w:b/>
                <w:bCs/>
                <w:sz w:val="16"/>
                <w:szCs w:val="16"/>
              </w:rPr>
              <w:t>RR 0.</w:t>
            </w:r>
            <w:r w:rsidR="008115A4">
              <w:rPr>
                <w:rStyle w:val="block"/>
                <w:rFonts w:ascii="Arial Narrow" w:eastAsia="Times New Roman" w:hAnsi="Arial Narrow"/>
                <w:b/>
                <w:bCs/>
                <w:sz w:val="16"/>
                <w:szCs w:val="16"/>
              </w:rPr>
              <w:t>78</w:t>
            </w:r>
            <w:r w:rsidRPr="00C12274">
              <w:rPr>
                <w:rFonts w:ascii="Arial Narrow" w:eastAsia="Times New Roman" w:hAnsi="Arial Narrow"/>
                <w:sz w:val="16"/>
                <w:szCs w:val="16"/>
              </w:rPr>
              <w:br/>
            </w:r>
            <w:r w:rsidRPr="00C12274">
              <w:rPr>
                <w:rStyle w:val="cell"/>
                <w:rFonts w:ascii="Arial Narrow" w:eastAsia="Times New Roman" w:hAnsi="Arial Narrow"/>
                <w:sz w:val="16"/>
                <w:szCs w:val="16"/>
              </w:rPr>
              <w:t>(0.</w:t>
            </w:r>
            <w:r w:rsidR="008115A4">
              <w:rPr>
                <w:rStyle w:val="cell"/>
                <w:rFonts w:ascii="Arial Narrow" w:eastAsia="Times New Roman" w:hAnsi="Arial Narrow"/>
                <w:sz w:val="16"/>
                <w:szCs w:val="16"/>
              </w:rPr>
              <w:t>53</w:t>
            </w:r>
            <w:r w:rsidR="008115A4" w:rsidRPr="00C12274">
              <w:rPr>
                <w:rStyle w:val="cell"/>
                <w:rFonts w:ascii="Arial Narrow" w:eastAsia="Times New Roman" w:hAnsi="Arial Narrow"/>
                <w:sz w:val="16"/>
                <w:szCs w:val="16"/>
              </w:rPr>
              <w:t xml:space="preserve"> </w:t>
            </w:r>
            <w:r w:rsidRPr="00C12274">
              <w:rPr>
                <w:rStyle w:val="cell"/>
                <w:rFonts w:ascii="Arial Narrow" w:eastAsia="Times New Roman" w:hAnsi="Arial Narrow"/>
                <w:sz w:val="16"/>
                <w:szCs w:val="16"/>
              </w:rPr>
              <w:t>to 1.</w:t>
            </w:r>
            <w:r w:rsidR="008115A4">
              <w:rPr>
                <w:rStyle w:val="cell"/>
                <w:rFonts w:ascii="Arial Narrow" w:eastAsia="Times New Roman" w:hAnsi="Arial Narrow"/>
                <w:sz w:val="16"/>
                <w:szCs w:val="16"/>
              </w:rPr>
              <w:t>15</w:t>
            </w:r>
            <w:r w:rsidRPr="00C12274">
              <w:rPr>
                <w:rStyle w:val="cell"/>
                <w:rFonts w:ascii="Arial Narrow" w:eastAsia="Times New Roman" w:hAnsi="Arial Narrow"/>
                <w:sz w:val="16"/>
                <w:szCs w:val="16"/>
              </w:rPr>
              <w:t>)</w:t>
            </w:r>
            <w:r w:rsidRPr="00C12274">
              <w:rPr>
                <w:rFonts w:ascii="Arial Narrow" w:eastAsia="Times New Roman" w:hAnsi="Arial Narrow"/>
                <w:sz w:val="16"/>
                <w:szCs w:val="16"/>
              </w:rPr>
              <w:t xml:space="preserve"> </w:t>
            </w:r>
          </w:p>
        </w:tc>
        <w:tc>
          <w:tcPr>
            <w:tcW w:w="785" w:type="pct"/>
            <w:tcBorders>
              <w:top w:val="single" w:sz="6" w:space="0" w:color="000000"/>
              <w:left w:val="nil"/>
              <w:bottom w:val="single" w:sz="6" w:space="0" w:color="000000"/>
              <w:right w:val="nil"/>
            </w:tcBorders>
            <w:vAlign w:val="center"/>
            <w:hideMark/>
          </w:tcPr>
          <w:p w14:paraId="5E9CBEA7" w14:textId="4213B2CD" w:rsidR="00A5540F" w:rsidRPr="00C12274" w:rsidRDefault="00A5540F" w:rsidP="008115A4">
            <w:pPr>
              <w:jc w:val="center"/>
              <w:rPr>
                <w:rFonts w:ascii="Arial Narrow" w:eastAsia="Times New Roman" w:hAnsi="Arial Narrow"/>
                <w:sz w:val="16"/>
                <w:szCs w:val="16"/>
              </w:rPr>
            </w:pPr>
            <w:r w:rsidRPr="00C12274">
              <w:rPr>
                <w:rFonts w:ascii="Arial Narrow" w:eastAsia="Times New Roman" w:hAnsi="Arial Narrow"/>
                <w:sz w:val="16"/>
                <w:szCs w:val="16"/>
              </w:rPr>
              <w:t>2,</w:t>
            </w:r>
            <w:r w:rsidR="008115A4">
              <w:rPr>
                <w:rFonts w:ascii="Arial Narrow" w:eastAsia="Times New Roman" w:hAnsi="Arial Narrow"/>
                <w:sz w:val="16"/>
                <w:szCs w:val="16"/>
              </w:rPr>
              <w:t>855</w:t>
            </w:r>
            <w:r w:rsidRPr="00C12274">
              <w:rPr>
                <w:rFonts w:ascii="Arial Narrow" w:eastAsia="Times New Roman" w:hAnsi="Arial Narrow"/>
                <w:sz w:val="16"/>
                <w:szCs w:val="16"/>
              </w:rPr>
              <w:br/>
              <w:t>(</w:t>
            </w:r>
            <w:r>
              <w:rPr>
                <w:rFonts w:ascii="Arial Narrow" w:eastAsia="Times New Roman" w:hAnsi="Arial Narrow"/>
                <w:sz w:val="16"/>
                <w:szCs w:val="16"/>
              </w:rPr>
              <w:t>7</w:t>
            </w:r>
            <w:r w:rsidRPr="00C12274">
              <w:rPr>
                <w:rFonts w:ascii="Arial Narrow" w:eastAsia="Times New Roman" w:hAnsi="Arial Narrow"/>
                <w:sz w:val="16"/>
                <w:szCs w:val="16"/>
              </w:rPr>
              <w:t xml:space="preserve"> RCTs) </w:t>
            </w:r>
          </w:p>
        </w:tc>
        <w:tc>
          <w:tcPr>
            <w:tcW w:w="756" w:type="pct"/>
            <w:tcBorders>
              <w:top w:val="single" w:sz="6" w:space="0" w:color="000000"/>
              <w:left w:val="nil"/>
              <w:bottom w:val="single" w:sz="6" w:space="0" w:color="000000"/>
              <w:right w:val="nil"/>
            </w:tcBorders>
            <w:vAlign w:val="center"/>
            <w:hideMark/>
          </w:tcPr>
          <w:p w14:paraId="3E4AE9A8" w14:textId="77777777" w:rsidR="00A5540F" w:rsidRPr="00C12274" w:rsidRDefault="00A5540F" w:rsidP="00A5540F">
            <w:pPr>
              <w:jc w:val="center"/>
              <w:rPr>
                <w:rFonts w:ascii="Arial Narrow" w:eastAsia="Times New Roman" w:hAnsi="Arial Narrow"/>
                <w:sz w:val="16"/>
                <w:szCs w:val="16"/>
              </w:rPr>
            </w:pPr>
            <w:r w:rsidRPr="00C12274">
              <w:rPr>
                <w:rStyle w:val="quality-sign"/>
                <w:rFonts w:ascii="Cambria" w:eastAsia="Cambria" w:hAnsi="Cambria" w:cs="Cambria"/>
                <w:sz w:val="21"/>
                <w:szCs w:val="21"/>
              </w:rPr>
              <w:t>⨁⨁⨁</w:t>
            </w:r>
            <w:r w:rsidRPr="00C12274">
              <w:rPr>
                <w:rStyle w:val="quality-sign"/>
                <w:rFonts w:ascii="MS Mincho" w:eastAsia="MS Mincho" w:hAnsi="MS Mincho" w:cs="MS Mincho"/>
                <w:sz w:val="21"/>
                <w:szCs w:val="21"/>
              </w:rPr>
              <w:t>◯</w:t>
            </w:r>
            <w:r w:rsidRPr="00C12274">
              <w:rPr>
                <w:rFonts w:ascii="Arial Narrow" w:eastAsia="Times New Roman" w:hAnsi="Arial Narrow"/>
                <w:sz w:val="16"/>
                <w:szCs w:val="16"/>
              </w:rPr>
              <w:br/>
            </w:r>
            <w:r w:rsidRPr="00C12274">
              <w:rPr>
                <w:rStyle w:val="quality-text"/>
                <w:rFonts w:ascii="Arial Narrow" w:eastAsia="Times New Roman" w:hAnsi="Arial Narrow"/>
                <w:sz w:val="16"/>
                <w:szCs w:val="16"/>
              </w:rPr>
              <w:t>MODERATE</w:t>
            </w:r>
            <w:r w:rsidRPr="00C12274">
              <w:rPr>
                <w:rFonts w:ascii="Arial Narrow" w:eastAsia="Times New Roman" w:hAnsi="Arial Narrow"/>
                <w:sz w:val="16"/>
                <w:szCs w:val="16"/>
              </w:rPr>
              <w:t xml:space="preserve"> </w:t>
            </w:r>
            <w:r w:rsidRPr="00C12274">
              <w:rPr>
                <w:rFonts w:ascii="Arial Narrow" w:eastAsia="Times New Roman" w:hAnsi="Arial Narrow"/>
                <w:sz w:val="16"/>
                <w:szCs w:val="16"/>
                <w:vertAlign w:val="superscript"/>
              </w:rPr>
              <w:t>a</w:t>
            </w:r>
          </w:p>
        </w:tc>
      </w:tr>
      <w:tr w:rsidR="00A5540F" w:rsidRPr="00C12274" w14:paraId="2E131FB1" w14:textId="77777777" w:rsidTr="00A5540F">
        <w:trPr>
          <w:cantSplit/>
        </w:trPr>
        <w:tc>
          <w:tcPr>
            <w:tcW w:w="677" w:type="pct"/>
            <w:tcBorders>
              <w:top w:val="single" w:sz="6" w:space="0" w:color="000000"/>
              <w:left w:val="nil"/>
              <w:bottom w:val="single" w:sz="6" w:space="0" w:color="000000"/>
              <w:right w:val="nil"/>
            </w:tcBorders>
            <w:vAlign w:val="center"/>
            <w:hideMark/>
          </w:tcPr>
          <w:p w14:paraId="275CE25B" w14:textId="77777777" w:rsidR="00A5540F" w:rsidRPr="00C12274" w:rsidRDefault="00A5540F" w:rsidP="00A5540F">
            <w:pPr>
              <w:jc w:val="center"/>
              <w:rPr>
                <w:rFonts w:ascii="Arial Narrow" w:eastAsia="Times New Roman" w:hAnsi="Arial Narrow"/>
                <w:sz w:val="16"/>
                <w:szCs w:val="16"/>
              </w:rPr>
            </w:pPr>
            <w:r w:rsidRPr="00C12274">
              <w:rPr>
                <w:rStyle w:val="label"/>
                <w:rFonts w:ascii="Arial Narrow" w:eastAsia="Times New Roman" w:hAnsi="Arial Narrow"/>
                <w:szCs w:val="18"/>
              </w:rPr>
              <w:t>Caesarean section</w:t>
            </w:r>
            <w:r w:rsidRPr="00C12274">
              <w:rPr>
                <w:rFonts w:ascii="Arial Narrow" w:eastAsia="Times New Roman" w:hAnsi="Arial Narrow"/>
                <w:sz w:val="16"/>
                <w:szCs w:val="16"/>
              </w:rPr>
              <w:t xml:space="preserve"> </w:t>
            </w:r>
          </w:p>
        </w:tc>
        <w:tc>
          <w:tcPr>
            <w:tcW w:w="738" w:type="pct"/>
            <w:tcBorders>
              <w:top w:val="single" w:sz="6" w:space="0" w:color="000000"/>
              <w:left w:val="nil"/>
              <w:bottom w:val="single" w:sz="6" w:space="0" w:color="000000"/>
              <w:right w:val="nil"/>
            </w:tcBorders>
            <w:vAlign w:val="center"/>
            <w:hideMark/>
          </w:tcPr>
          <w:p w14:paraId="316474A8" w14:textId="77777777" w:rsidR="00A5540F" w:rsidRPr="00C12274" w:rsidRDefault="00A5540F" w:rsidP="00A5540F">
            <w:pPr>
              <w:rPr>
                <w:rFonts w:ascii="Arial Narrow" w:eastAsia="Times New Roman" w:hAnsi="Arial Narrow"/>
                <w:sz w:val="16"/>
                <w:szCs w:val="16"/>
              </w:rPr>
            </w:pPr>
            <w:r w:rsidRPr="00C12274">
              <w:rPr>
                <w:rFonts w:ascii="Arial Narrow" w:eastAsia="Times New Roman" w:hAnsi="Arial Narrow"/>
                <w:sz w:val="16"/>
                <w:szCs w:val="16"/>
              </w:rPr>
              <w:t>2</w:t>
            </w:r>
            <w:r>
              <w:rPr>
                <w:rFonts w:ascii="Arial Narrow" w:eastAsia="Times New Roman" w:hAnsi="Arial Narrow"/>
                <w:sz w:val="16"/>
                <w:szCs w:val="16"/>
              </w:rPr>
              <w:t>20</w:t>
            </w:r>
            <w:r w:rsidRPr="00C12274">
              <w:rPr>
                <w:rFonts w:ascii="Arial Narrow" w:eastAsia="Times New Roman" w:hAnsi="Arial Narrow"/>
                <w:sz w:val="16"/>
                <w:szCs w:val="16"/>
              </w:rPr>
              <w:t xml:space="preserve"> per 1,000 </w:t>
            </w:r>
          </w:p>
        </w:tc>
        <w:tc>
          <w:tcPr>
            <w:tcW w:w="1257" w:type="pct"/>
            <w:tcBorders>
              <w:top w:val="single" w:sz="6" w:space="0" w:color="000000"/>
              <w:left w:val="nil"/>
              <w:bottom w:val="single" w:sz="6" w:space="0" w:color="000000"/>
              <w:right w:val="nil"/>
            </w:tcBorders>
            <w:shd w:val="clear" w:color="auto" w:fill="EBEBEB"/>
            <w:hideMark/>
          </w:tcPr>
          <w:p w14:paraId="75DC2253" w14:textId="58B4CD03" w:rsidR="00A5540F" w:rsidRPr="00C12274" w:rsidRDefault="00A5540F" w:rsidP="00A5540F">
            <w:pPr>
              <w:jc w:val="center"/>
              <w:rPr>
                <w:rFonts w:ascii="Arial Narrow" w:eastAsia="Times New Roman" w:hAnsi="Arial Narrow"/>
                <w:sz w:val="16"/>
                <w:szCs w:val="16"/>
              </w:rPr>
            </w:pPr>
            <w:r w:rsidRPr="00C12274">
              <w:rPr>
                <w:rStyle w:val="cell-value"/>
                <w:rFonts w:ascii="Arial Narrow" w:eastAsia="Times New Roman" w:hAnsi="Arial Narrow"/>
                <w:b/>
                <w:bCs/>
                <w:szCs w:val="18"/>
              </w:rPr>
              <w:t>1</w:t>
            </w:r>
            <w:r>
              <w:rPr>
                <w:rStyle w:val="cell-value"/>
                <w:rFonts w:ascii="Arial Narrow" w:eastAsia="Times New Roman" w:hAnsi="Arial Narrow"/>
                <w:b/>
                <w:bCs/>
                <w:szCs w:val="18"/>
              </w:rPr>
              <w:t>87</w:t>
            </w:r>
            <w:r w:rsidRPr="00C12274">
              <w:rPr>
                <w:rStyle w:val="cell-value"/>
                <w:rFonts w:ascii="Arial Narrow" w:eastAsia="Times New Roman" w:hAnsi="Arial Narrow"/>
                <w:b/>
                <w:bCs/>
                <w:szCs w:val="18"/>
              </w:rPr>
              <w:t xml:space="preserve"> per 1,000</w:t>
            </w:r>
            <w:r w:rsidRPr="00C12274">
              <w:rPr>
                <w:rFonts w:ascii="Arial Narrow" w:eastAsia="Times New Roman" w:hAnsi="Arial Narrow"/>
                <w:szCs w:val="18"/>
              </w:rPr>
              <w:br/>
            </w:r>
            <w:r w:rsidRPr="00C12274">
              <w:rPr>
                <w:rStyle w:val="cell-value"/>
                <w:rFonts w:ascii="Arial Narrow" w:eastAsia="Times New Roman" w:hAnsi="Arial Narrow"/>
                <w:szCs w:val="18"/>
              </w:rPr>
              <w:t>(16</w:t>
            </w:r>
            <w:r w:rsidR="005A5A6D">
              <w:rPr>
                <w:rStyle w:val="cell-value"/>
                <w:rFonts w:ascii="Arial Narrow" w:eastAsia="Times New Roman" w:hAnsi="Arial Narrow"/>
                <w:szCs w:val="18"/>
              </w:rPr>
              <w:t>3</w:t>
            </w:r>
            <w:r w:rsidRPr="00C12274">
              <w:rPr>
                <w:rStyle w:val="cell-value"/>
                <w:rFonts w:ascii="Arial Narrow" w:eastAsia="Times New Roman" w:hAnsi="Arial Narrow"/>
                <w:szCs w:val="18"/>
              </w:rPr>
              <w:t xml:space="preserve"> to 21</w:t>
            </w:r>
            <w:r w:rsidR="005A5A6D">
              <w:rPr>
                <w:rStyle w:val="cell-value"/>
                <w:rFonts w:ascii="Arial Narrow" w:eastAsia="Times New Roman" w:hAnsi="Arial Narrow"/>
                <w:szCs w:val="18"/>
              </w:rPr>
              <w:t>6</w:t>
            </w:r>
            <w:r w:rsidRPr="00C12274">
              <w:rPr>
                <w:rStyle w:val="cell-value"/>
                <w:rFonts w:ascii="Arial Narrow" w:eastAsia="Times New Roman" w:hAnsi="Arial Narrow"/>
                <w:szCs w:val="18"/>
              </w:rPr>
              <w:t>)</w:t>
            </w:r>
            <w:r w:rsidRPr="00C12274">
              <w:rPr>
                <w:rFonts w:ascii="Arial Narrow" w:eastAsia="Times New Roman" w:hAnsi="Arial Narrow"/>
                <w:sz w:val="16"/>
                <w:szCs w:val="16"/>
              </w:rPr>
              <w:t xml:space="preserve"> </w:t>
            </w:r>
          </w:p>
        </w:tc>
        <w:tc>
          <w:tcPr>
            <w:tcW w:w="787" w:type="pct"/>
            <w:tcBorders>
              <w:top w:val="single" w:sz="6" w:space="0" w:color="000000"/>
              <w:left w:val="nil"/>
              <w:bottom w:val="single" w:sz="6" w:space="0" w:color="000000"/>
              <w:right w:val="nil"/>
            </w:tcBorders>
            <w:vAlign w:val="center"/>
            <w:hideMark/>
          </w:tcPr>
          <w:p w14:paraId="191DCD6E" w14:textId="29B10571" w:rsidR="00A5540F" w:rsidRPr="00C12274" w:rsidRDefault="00A5540F" w:rsidP="00941544">
            <w:pPr>
              <w:jc w:val="center"/>
              <w:rPr>
                <w:rFonts w:ascii="Arial Narrow" w:eastAsia="Times New Roman" w:hAnsi="Arial Narrow"/>
                <w:sz w:val="16"/>
                <w:szCs w:val="16"/>
              </w:rPr>
            </w:pPr>
            <w:r w:rsidRPr="00C12274">
              <w:rPr>
                <w:rStyle w:val="block"/>
                <w:rFonts w:ascii="Arial Narrow" w:eastAsia="Times New Roman" w:hAnsi="Arial Narrow"/>
                <w:b/>
                <w:bCs/>
                <w:sz w:val="16"/>
                <w:szCs w:val="16"/>
              </w:rPr>
              <w:t>RR 0.8</w:t>
            </w:r>
            <w:r>
              <w:rPr>
                <w:rStyle w:val="block"/>
                <w:rFonts w:ascii="Arial Narrow" w:eastAsia="Times New Roman" w:hAnsi="Arial Narrow"/>
                <w:b/>
                <w:bCs/>
                <w:sz w:val="16"/>
                <w:szCs w:val="16"/>
              </w:rPr>
              <w:t>5</w:t>
            </w:r>
            <w:r w:rsidRPr="00C12274">
              <w:rPr>
                <w:rFonts w:ascii="Arial Narrow" w:eastAsia="Times New Roman" w:hAnsi="Arial Narrow"/>
                <w:sz w:val="16"/>
                <w:szCs w:val="16"/>
              </w:rPr>
              <w:br/>
            </w:r>
            <w:r w:rsidRPr="00C12274">
              <w:rPr>
                <w:rStyle w:val="cell"/>
                <w:rFonts w:ascii="Arial Narrow" w:eastAsia="Times New Roman" w:hAnsi="Arial Narrow"/>
                <w:sz w:val="16"/>
                <w:szCs w:val="16"/>
              </w:rPr>
              <w:t>(0.</w:t>
            </w:r>
            <w:r w:rsidR="00941544" w:rsidRPr="00C12274">
              <w:rPr>
                <w:rStyle w:val="cell"/>
                <w:rFonts w:ascii="Arial Narrow" w:eastAsia="Times New Roman" w:hAnsi="Arial Narrow"/>
                <w:sz w:val="16"/>
                <w:szCs w:val="16"/>
              </w:rPr>
              <w:t>7</w:t>
            </w:r>
            <w:r w:rsidR="00941544">
              <w:rPr>
                <w:rStyle w:val="cell"/>
                <w:rFonts w:ascii="Arial Narrow" w:eastAsia="Times New Roman" w:hAnsi="Arial Narrow"/>
                <w:sz w:val="16"/>
                <w:szCs w:val="16"/>
              </w:rPr>
              <w:t>4</w:t>
            </w:r>
            <w:r w:rsidR="00941544" w:rsidRPr="00C12274">
              <w:rPr>
                <w:rStyle w:val="cell"/>
                <w:rFonts w:ascii="Arial Narrow" w:eastAsia="Times New Roman" w:hAnsi="Arial Narrow"/>
                <w:sz w:val="16"/>
                <w:szCs w:val="16"/>
              </w:rPr>
              <w:t xml:space="preserve"> </w:t>
            </w:r>
            <w:r w:rsidRPr="00C12274">
              <w:rPr>
                <w:rStyle w:val="cell"/>
                <w:rFonts w:ascii="Arial Narrow" w:eastAsia="Times New Roman" w:hAnsi="Arial Narrow"/>
                <w:sz w:val="16"/>
                <w:szCs w:val="16"/>
              </w:rPr>
              <w:t>to 0.9</w:t>
            </w:r>
            <w:r>
              <w:rPr>
                <w:rStyle w:val="cell"/>
                <w:rFonts w:ascii="Arial Narrow" w:eastAsia="Times New Roman" w:hAnsi="Arial Narrow"/>
                <w:sz w:val="16"/>
                <w:szCs w:val="16"/>
              </w:rPr>
              <w:t>8</w:t>
            </w:r>
            <w:r w:rsidRPr="00C12274">
              <w:rPr>
                <w:rStyle w:val="cell"/>
                <w:rFonts w:ascii="Arial Narrow" w:eastAsia="Times New Roman" w:hAnsi="Arial Narrow"/>
                <w:sz w:val="16"/>
                <w:szCs w:val="16"/>
              </w:rPr>
              <w:t>)</w:t>
            </w:r>
            <w:r w:rsidRPr="00C12274">
              <w:rPr>
                <w:rFonts w:ascii="Arial Narrow" w:eastAsia="Times New Roman" w:hAnsi="Arial Narrow"/>
                <w:sz w:val="16"/>
                <w:szCs w:val="16"/>
              </w:rPr>
              <w:t xml:space="preserve"> </w:t>
            </w:r>
          </w:p>
        </w:tc>
        <w:tc>
          <w:tcPr>
            <w:tcW w:w="785" w:type="pct"/>
            <w:tcBorders>
              <w:top w:val="single" w:sz="6" w:space="0" w:color="000000"/>
              <w:left w:val="nil"/>
              <w:bottom w:val="single" w:sz="6" w:space="0" w:color="000000"/>
              <w:right w:val="nil"/>
            </w:tcBorders>
            <w:vAlign w:val="center"/>
            <w:hideMark/>
          </w:tcPr>
          <w:p w14:paraId="275EB16E" w14:textId="7D47855F" w:rsidR="00A5540F" w:rsidRPr="00C12274" w:rsidRDefault="00A5540F" w:rsidP="0001637A">
            <w:pPr>
              <w:jc w:val="center"/>
              <w:rPr>
                <w:rFonts w:ascii="Arial Narrow" w:eastAsia="Times New Roman" w:hAnsi="Arial Narrow"/>
                <w:sz w:val="16"/>
                <w:szCs w:val="16"/>
              </w:rPr>
            </w:pPr>
            <w:r w:rsidRPr="00C12274">
              <w:rPr>
                <w:rFonts w:ascii="Arial Narrow" w:eastAsia="Times New Roman" w:hAnsi="Arial Narrow"/>
                <w:sz w:val="16"/>
                <w:szCs w:val="16"/>
              </w:rPr>
              <w:t>5,</w:t>
            </w:r>
            <w:r w:rsidR="0001637A">
              <w:rPr>
                <w:rFonts w:ascii="Arial Narrow" w:eastAsia="Times New Roman" w:hAnsi="Arial Narrow"/>
                <w:sz w:val="16"/>
                <w:szCs w:val="16"/>
              </w:rPr>
              <w:t>704</w:t>
            </w:r>
            <w:r w:rsidRPr="00C12274">
              <w:rPr>
                <w:rFonts w:ascii="Arial Narrow" w:eastAsia="Times New Roman" w:hAnsi="Arial Narrow"/>
                <w:sz w:val="16"/>
                <w:szCs w:val="16"/>
              </w:rPr>
              <w:br/>
              <w:t>(2</w:t>
            </w:r>
            <w:r w:rsidR="0001637A">
              <w:rPr>
                <w:rFonts w:ascii="Arial Narrow" w:eastAsia="Times New Roman" w:hAnsi="Arial Narrow"/>
                <w:sz w:val="16"/>
                <w:szCs w:val="16"/>
              </w:rPr>
              <w:t>5</w:t>
            </w:r>
            <w:r w:rsidRPr="00C12274">
              <w:rPr>
                <w:rFonts w:ascii="Arial Narrow" w:eastAsia="Times New Roman" w:hAnsi="Arial Narrow"/>
                <w:sz w:val="16"/>
                <w:szCs w:val="16"/>
              </w:rPr>
              <w:t xml:space="preserve"> RCTs) </w:t>
            </w:r>
          </w:p>
        </w:tc>
        <w:tc>
          <w:tcPr>
            <w:tcW w:w="756" w:type="pct"/>
            <w:tcBorders>
              <w:top w:val="single" w:sz="6" w:space="0" w:color="000000"/>
              <w:left w:val="nil"/>
              <w:bottom w:val="single" w:sz="6" w:space="0" w:color="000000"/>
              <w:right w:val="nil"/>
            </w:tcBorders>
            <w:vAlign w:val="center"/>
            <w:hideMark/>
          </w:tcPr>
          <w:p w14:paraId="76C992D6" w14:textId="77777777" w:rsidR="00A5540F" w:rsidRPr="00C12274" w:rsidRDefault="00A5540F" w:rsidP="00A5540F">
            <w:pPr>
              <w:jc w:val="center"/>
              <w:rPr>
                <w:rFonts w:ascii="Arial Narrow" w:eastAsia="Times New Roman" w:hAnsi="Arial Narrow"/>
                <w:sz w:val="16"/>
                <w:szCs w:val="16"/>
              </w:rPr>
            </w:pPr>
            <w:r w:rsidRPr="00C12274">
              <w:rPr>
                <w:rStyle w:val="quality-sign"/>
                <w:rFonts w:ascii="Cambria" w:eastAsia="Cambria" w:hAnsi="Cambria" w:cs="Cambria"/>
                <w:sz w:val="21"/>
                <w:szCs w:val="21"/>
              </w:rPr>
              <w:t>⨁⨁⨁</w:t>
            </w:r>
            <w:r w:rsidRPr="00C12274">
              <w:rPr>
                <w:rStyle w:val="quality-sign"/>
                <w:rFonts w:ascii="MS Mincho" w:eastAsia="MS Mincho" w:hAnsi="MS Mincho" w:cs="MS Mincho"/>
                <w:sz w:val="21"/>
                <w:szCs w:val="21"/>
              </w:rPr>
              <w:t>◯</w:t>
            </w:r>
            <w:r w:rsidRPr="00C12274">
              <w:rPr>
                <w:rFonts w:ascii="Arial Narrow" w:eastAsia="Times New Roman" w:hAnsi="Arial Narrow"/>
                <w:sz w:val="16"/>
                <w:szCs w:val="16"/>
              </w:rPr>
              <w:br/>
            </w:r>
            <w:r w:rsidRPr="00C12274">
              <w:rPr>
                <w:rStyle w:val="quality-text"/>
                <w:rFonts w:ascii="Arial Narrow" w:eastAsia="Times New Roman" w:hAnsi="Arial Narrow"/>
                <w:sz w:val="16"/>
                <w:szCs w:val="16"/>
              </w:rPr>
              <w:t>MODERATE</w:t>
            </w:r>
            <w:r w:rsidRPr="00C12274">
              <w:rPr>
                <w:rFonts w:ascii="Arial Narrow" w:eastAsia="Times New Roman" w:hAnsi="Arial Narrow"/>
                <w:sz w:val="16"/>
                <w:szCs w:val="16"/>
              </w:rPr>
              <w:t xml:space="preserve"> </w:t>
            </w:r>
            <w:r w:rsidRPr="00C12274">
              <w:rPr>
                <w:rFonts w:ascii="Arial Narrow" w:eastAsia="Times New Roman" w:hAnsi="Arial Narrow"/>
                <w:sz w:val="16"/>
                <w:szCs w:val="16"/>
                <w:vertAlign w:val="superscript"/>
              </w:rPr>
              <w:t>a</w:t>
            </w:r>
          </w:p>
        </w:tc>
      </w:tr>
      <w:tr w:rsidR="00A5540F" w:rsidRPr="00C12274" w14:paraId="6645AC91" w14:textId="77777777" w:rsidTr="00A5540F">
        <w:trPr>
          <w:cantSplit/>
        </w:trPr>
        <w:tc>
          <w:tcPr>
            <w:tcW w:w="677" w:type="pct"/>
            <w:tcBorders>
              <w:top w:val="single" w:sz="6" w:space="0" w:color="000000"/>
              <w:left w:val="nil"/>
              <w:bottom w:val="single" w:sz="6" w:space="0" w:color="000000"/>
              <w:right w:val="nil"/>
            </w:tcBorders>
            <w:vAlign w:val="center"/>
          </w:tcPr>
          <w:p w14:paraId="2EB39E32" w14:textId="77777777" w:rsidR="00A5540F" w:rsidRPr="00C12274" w:rsidRDefault="00A5540F" w:rsidP="00A5540F">
            <w:pPr>
              <w:jc w:val="center"/>
              <w:rPr>
                <w:rStyle w:val="label"/>
                <w:rFonts w:ascii="Arial Narrow" w:eastAsia="Times New Roman" w:hAnsi="Arial Narrow"/>
                <w:szCs w:val="18"/>
              </w:rPr>
            </w:pPr>
            <w:r w:rsidRPr="00C12274">
              <w:rPr>
                <w:rStyle w:val="label"/>
                <w:rFonts w:ascii="Arial Narrow" w:eastAsia="Times New Roman" w:hAnsi="Arial Narrow"/>
                <w:szCs w:val="18"/>
              </w:rPr>
              <w:t>Antenatal depression</w:t>
            </w:r>
          </w:p>
        </w:tc>
        <w:tc>
          <w:tcPr>
            <w:tcW w:w="738" w:type="pct"/>
            <w:tcBorders>
              <w:top w:val="single" w:sz="6" w:space="0" w:color="000000"/>
              <w:left w:val="nil"/>
              <w:bottom w:val="single" w:sz="6" w:space="0" w:color="000000"/>
              <w:right w:val="nil"/>
            </w:tcBorders>
            <w:vAlign w:val="center"/>
          </w:tcPr>
          <w:p w14:paraId="3BC8B649" w14:textId="3BD47C2E" w:rsidR="00A5540F" w:rsidRPr="00C12274" w:rsidRDefault="00A5540F" w:rsidP="00A5540F">
            <w:pPr>
              <w:rPr>
                <w:rFonts w:ascii="Arial Narrow" w:eastAsia="Times New Roman" w:hAnsi="Arial Narrow"/>
                <w:sz w:val="16"/>
                <w:szCs w:val="16"/>
              </w:rPr>
            </w:pPr>
            <w:r w:rsidRPr="00C12274">
              <w:rPr>
                <w:rFonts w:ascii="Arial Narrow" w:eastAsia="Times New Roman" w:hAnsi="Arial Narrow"/>
                <w:sz w:val="16"/>
                <w:szCs w:val="16"/>
              </w:rPr>
              <w:t>2</w:t>
            </w:r>
            <w:r w:rsidR="005A5A6D">
              <w:rPr>
                <w:rFonts w:ascii="Arial Narrow" w:eastAsia="Times New Roman" w:hAnsi="Arial Narrow"/>
                <w:sz w:val="16"/>
                <w:szCs w:val="16"/>
              </w:rPr>
              <w:t>35</w:t>
            </w:r>
            <w:r w:rsidRPr="00C12274">
              <w:rPr>
                <w:rFonts w:ascii="Arial Narrow" w:eastAsia="Times New Roman" w:hAnsi="Arial Narrow"/>
                <w:sz w:val="16"/>
                <w:szCs w:val="16"/>
              </w:rPr>
              <w:t xml:space="preserve"> per 1,000</w:t>
            </w:r>
          </w:p>
        </w:tc>
        <w:tc>
          <w:tcPr>
            <w:tcW w:w="1257" w:type="pct"/>
            <w:tcBorders>
              <w:top w:val="single" w:sz="6" w:space="0" w:color="000000"/>
              <w:left w:val="nil"/>
              <w:bottom w:val="single" w:sz="6" w:space="0" w:color="000000"/>
              <w:right w:val="nil"/>
            </w:tcBorders>
            <w:shd w:val="clear" w:color="auto" w:fill="EBEBEB"/>
          </w:tcPr>
          <w:p w14:paraId="1E05EB5C" w14:textId="5C65129E" w:rsidR="00A5540F" w:rsidRPr="00C12274" w:rsidRDefault="005A5A6D" w:rsidP="005A5A6D">
            <w:pPr>
              <w:jc w:val="center"/>
              <w:rPr>
                <w:rStyle w:val="cell-value"/>
                <w:rFonts w:ascii="Arial Narrow" w:eastAsia="Times New Roman" w:hAnsi="Arial Narrow"/>
                <w:b/>
                <w:bCs/>
                <w:szCs w:val="18"/>
              </w:rPr>
            </w:pPr>
            <w:r>
              <w:rPr>
                <w:rStyle w:val="cell-value"/>
                <w:rFonts w:ascii="Arial Narrow" w:eastAsia="Times New Roman" w:hAnsi="Arial Narrow"/>
                <w:b/>
                <w:bCs/>
                <w:szCs w:val="18"/>
              </w:rPr>
              <w:t>104</w:t>
            </w:r>
            <w:r w:rsidRPr="00C12274">
              <w:rPr>
                <w:rStyle w:val="cell-value"/>
                <w:rFonts w:ascii="Arial Narrow" w:eastAsia="Times New Roman" w:hAnsi="Arial Narrow"/>
                <w:b/>
                <w:bCs/>
                <w:szCs w:val="18"/>
              </w:rPr>
              <w:t xml:space="preserve"> </w:t>
            </w:r>
            <w:r w:rsidR="00A5540F" w:rsidRPr="00C12274">
              <w:rPr>
                <w:rStyle w:val="cell-value"/>
                <w:rFonts w:ascii="Arial Narrow" w:eastAsia="Times New Roman" w:hAnsi="Arial Narrow"/>
                <w:b/>
                <w:bCs/>
                <w:szCs w:val="18"/>
              </w:rPr>
              <w:t>per 1,000</w:t>
            </w:r>
            <w:r w:rsidR="00A5540F" w:rsidRPr="00C12274">
              <w:rPr>
                <w:rStyle w:val="cell-value"/>
                <w:rFonts w:ascii="Arial Narrow" w:eastAsia="Times New Roman" w:hAnsi="Arial Narrow"/>
                <w:b/>
                <w:bCs/>
                <w:szCs w:val="18"/>
              </w:rPr>
              <w:br/>
            </w:r>
            <w:r w:rsidR="00A5540F" w:rsidRPr="00C12274">
              <w:rPr>
                <w:rStyle w:val="cell-value"/>
                <w:rFonts w:ascii="Arial Narrow" w:eastAsia="Times New Roman" w:hAnsi="Arial Narrow"/>
                <w:bCs/>
                <w:szCs w:val="18"/>
              </w:rPr>
              <w:t>(</w:t>
            </w:r>
            <w:r>
              <w:rPr>
                <w:rStyle w:val="cell-value"/>
                <w:rFonts w:ascii="Arial Narrow" w:eastAsia="Times New Roman" w:hAnsi="Arial Narrow"/>
                <w:bCs/>
                <w:szCs w:val="18"/>
              </w:rPr>
              <w:t>75</w:t>
            </w:r>
            <w:r w:rsidRPr="00C12274">
              <w:rPr>
                <w:rStyle w:val="cell-value"/>
                <w:rFonts w:ascii="Arial Narrow" w:eastAsia="Times New Roman" w:hAnsi="Arial Narrow"/>
                <w:bCs/>
                <w:szCs w:val="18"/>
              </w:rPr>
              <w:t xml:space="preserve"> </w:t>
            </w:r>
            <w:r w:rsidR="00A5540F" w:rsidRPr="00C12274">
              <w:rPr>
                <w:rStyle w:val="cell-value"/>
                <w:rFonts w:ascii="Arial Narrow" w:eastAsia="Times New Roman" w:hAnsi="Arial Narrow"/>
                <w:bCs/>
                <w:szCs w:val="18"/>
              </w:rPr>
              <w:t>to 1</w:t>
            </w:r>
            <w:r>
              <w:rPr>
                <w:rStyle w:val="cell-value"/>
                <w:rFonts w:ascii="Arial Narrow" w:eastAsia="Times New Roman" w:hAnsi="Arial Narrow"/>
                <w:bCs/>
                <w:szCs w:val="18"/>
              </w:rPr>
              <w:t>44</w:t>
            </w:r>
            <w:r w:rsidR="00A5540F" w:rsidRPr="00C12274">
              <w:rPr>
                <w:rStyle w:val="cell-value"/>
                <w:rFonts w:ascii="Arial Narrow" w:eastAsia="Times New Roman" w:hAnsi="Arial Narrow"/>
                <w:bCs/>
                <w:szCs w:val="18"/>
              </w:rPr>
              <w:t>)</w:t>
            </w:r>
          </w:p>
        </w:tc>
        <w:tc>
          <w:tcPr>
            <w:tcW w:w="787" w:type="pct"/>
            <w:tcBorders>
              <w:top w:val="single" w:sz="6" w:space="0" w:color="000000"/>
              <w:left w:val="nil"/>
              <w:bottom w:val="single" w:sz="6" w:space="0" w:color="000000"/>
              <w:right w:val="nil"/>
            </w:tcBorders>
            <w:vAlign w:val="center"/>
          </w:tcPr>
          <w:p w14:paraId="6422DDEB" w14:textId="7BBF3AAE" w:rsidR="00A5540F" w:rsidRPr="00C12274" w:rsidRDefault="00A5540F" w:rsidP="00A5540F">
            <w:pPr>
              <w:jc w:val="center"/>
              <w:rPr>
                <w:rStyle w:val="block"/>
                <w:rFonts w:ascii="Arial Narrow" w:eastAsia="Times New Roman" w:hAnsi="Arial Narrow"/>
                <w:b/>
                <w:bCs/>
                <w:sz w:val="16"/>
                <w:szCs w:val="16"/>
              </w:rPr>
            </w:pPr>
            <w:r w:rsidRPr="00C12274">
              <w:rPr>
                <w:rStyle w:val="block"/>
                <w:rFonts w:ascii="Arial Narrow" w:eastAsia="Times New Roman" w:hAnsi="Arial Narrow"/>
                <w:b/>
                <w:bCs/>
                <w:sz w:val="16"/>
                <w:szCs w:val="16"/>
              </w:rPr>
              <w:t>RR 0.4</w:t>
            </w:r>
            <w:r w:rsidR="0001637A">
              <w:rPr>
                <w:rStyle w:val="block"/>
                <w:rFonts w:ascii="Arial Narrow" w:eastAsia="Times New Roman" w:hAnsi="Arial Narrow"/>
                <w:b/>
                <w:bCs/>
                <w:sz w:val="16"/>
                <w:szCs w:val="16"/>
              </w:rPr>
              <w:t>4</w:t>
            </w:r>
            <w:r w:rsidRPr="00C12274">
              <w:rPr>
                <w:rStyle w:val="block"/>
                <w:rFonts w:ascii="Arial Narrow" w:eastAsia="Times New Roman" w:hAnsi="Arial Narrow"/>
                <w:b/>
                <w:bCs/>
                <w:sz w:val="16"/>
                <w:szCs w:val="16"/>
              </w:rPr>
              <w:br/>
            </w:r>
            <w:r w:rsidRPr="00C12274">
              <w:rPr>
                <w:rStyle w:val="block"/>
                <w:rFonts w:ascii="Arial Narrow" w:eastAsia="Times New Roman" w:hAnsi="Arial Narrow"/>
                <w:bCs/>
                <w:sz w:val="16"/>
                <w:szCs w:val="16"/>
              </w:rPr>
              <w:t>(0.</w:t>
            </w:r>
            <w:r w:rsidR="0001637A">
              <w:rPr>
                <w:rStyle w:val="block"/>
                <w:rFonts w:ascii="Arial Narrow" w:eastAsia="Times New Roman" w:hAnsi="Arial Narrow"/>
                <w:bCs/>
                <w:sz w:val="16"/>
                <w:szCs w:val="16"/>
              </w:rPr>
              <w:t>32</w:t>
            </w:r>
            <w:r w:rsidRPr="00C12274">
              <w:rPr>
                <w:rStyle w:val="block"/>
                <w:rFonts w:ascii="Arial Narrow" w:eastAsia="Times New Roman" w:hAnsi="Arial Narrow"/>
                <w:bCs/>
                <w:sz w:val="16"/>
                <w:szCs w:val="16"/>
              </w:rPr>
              <w:t xml:space="preserve"> to 0.61)</w:t>
            </w:r>
          </w:p>
        </w:tc>
        <w:tc>
          <w:tcPr>
            <w:tcW w:w="785" w:type="pct"/>
            <w:tcBorders>
              <w:top w:val="single" w:sz="6" w:space="0" w:color="000000"/>
              <w:left w:val="nil"/>
              <w:bottom w:val="single" w:sz="6" w:space="0" w:color="000000"/>
              <w:right w:val="nil"/>
            </w:tcBorders>
            <w:vAlign w:val="center"/>
          </w:tcPr>
          <w:p w14:paraId="28A874BD" w14:textId="635BF690" w:rsidR="00A5540F" w:rsidRPr="00C12274" w:rsidDel="000D5A95" w:rsidRDefault="0001637A" w:rsidP="00A5540F">
            <w:pPr>
              <w:jc w:val="center"/>
              <w:rPr>
                <w:rFonts w:ascii="Arial Narrow" w:eastAsia="Times New Roman" w:hAnsi="Arial Narrow"/>
                <w:sz w:val="16"/>
                <w:szCs w:val="16"/>
              </w:rPr>
            </w:pPr>
            <w:r>
              <w:rPr>
                <w:rFonts w:ascii="Arial Narrow" w:eastAsia="Times New Roman" w:hAnsi="Arial Narrow"/>
                <w:sz w:val="16"/>
                <w:szCs w:val="16"/>
              </w:rPr>
              <w:t>798</w:t>
            </w:r>
            <w:r w:rsidR="00A5540F" w:rsidRPr="00C12274">
              <w:rPr>
                <w:rFonts w:ascii="Arial Narrow" w:eastAsia="Times New Roman" w:hAnsi="Arial Narrow"/>
                <w:sz w:val="16"/>
                <w:szCs w:val="16"/>
              </w:rPr>
              <w:br/>
              <w:t>(</w:t>
            </w:r>
            <w:r>
              <w:rPr>
                <w:rFonts w:ascii="Arial Narrow" w:eastAsia="Times New Roman" w:hAnsi="Arial Narrow"/>
                <w:sz w:val="16"/>
                <w:szCs w:val="16"/>
              </w:rPr>
              <w:t>6</w:t>
            </w:r>
            <w:r w:rsidR="00A5540F" w:rsidRPr="00C12274">
              <w:rPr>
                <w:rFonts w:ascii="Arial Narrow" w:eastAsia="Times New Roman" w:hAnsi="Arial Narrow"/>
                <w:sz w:val="16"/>
                <w:szCs w:val="16"/>
              </w:rPr>
              <w:t xml:space="preserve"> RCTs)</w:t>
            </w:r>
          </w:p>
        </w:tc>
        <w:tc>
          <w:tcPr>
            <w:tcW w:w="756" w:type="pct"/>
            <w:tcBorders>
              <w:top w:val="single" w:sz="6" w:space="0" w:color="000000"/>
              <w:left w:val="nil"/>
              <w:bottom w:val="single" w:sz="6" w:space="0" w:color="000000"/>
              <w:right w:val="nil"/>
            </w:tcBorders>
            <w:vAlign w:val="center"/>
          </w:tcPr>
          <w:p w14:paraId="61932D82" w14:textId="77777777" w:rsidR="00A5540F" w:rsidRPr="00C12274" w:rsidRDefault="00A5540F" w:rsidP="00A5540F">
            <w:pPr>
              <w:jc w:val="center"/>
              <w:rPr>
                <w:rStyle w:val="quality-sign"/>
                <w:rFonts w:ascii="Cambria" w:eastAsia="Cambria" w:hAnsi="Cambria" w:cs="Cambria"/>
                <w:sz w:val="21"/>
                <w:szCs w:val="21"/>
              </w:rPr>
            </w:pPr>
            <w:r w:rsidRPr="00C12274">
              <w:rPr>
                <w:rStyle w:val="quality-sign"/>
                <w:rFonts w:ascii="Cambria" w:eastAsia="Cambria" w:hAnsi="Cambria" w:cs="Cambria"/>
                <w:sz w:val="21"/>
                <w:szCs w:val="21"/>
              </w:rPr>
              <w:t>⨁⨁⨁</w:t>
            </w:r>
            <w:r w:rsidRPr="00C12274">
              <w:rPr>
                <w:rStyle w:val="quality-sign"/>
                <w:rFonts w:ascii="MS Mincho" w:eastAsia="MS Mincho" w:hAnsi="MS Mincho" w:cs="MS Mincho"/>
                <w:sz w:val="21"/>
                <w:szCs w:val="21"/>
              </w:rPr>
              <w:t>◯</w:t>
            </w:r>
            <w:r w:rsidRPr="00C12274">
              <w:rPr>
                <w:rFonts w:ascii="Arial Narrow" w:eastAsia="Times New Roman" w:hAnsi="Arial Narrow"/>
                <w:sz w:val="16"/>
                <w:szCs w:val="16"/>
              </w:rPr>
              <w:br/>
            </w:r>
            <w:r>
              <w:rPr>
                <w:rStyle w:val="quality-text"/>
                <w:rFonts w:ascii="Arial Narrow" w:eastAsia="Times New Roman" w:hAnsi="Arial Narrow"/>
                <w:sz w:val="16"/>
                <w:szCs w:val="16"/>
              </w:rPr>
              <w:t xml:space="preserve">MODERATE </w:t>
            </w:r>
            <w:r w:rsidRPr="000E6DB1">
              <w:rPr>
                <w:rStyle w:val="quality-text"/>
                <w:rFonts w:ascii="Arial Narrow" w:eastAsia="Times New Roman" w:hAnsi="Arial Narrow"/>
                <w:sz w:val="16"/>
                <w:szCs w:val="16"/>
                <w:vertAlign w:val="superscript"/>
              </w:rPr>
              <w:t>a</w:t>
            </w:r>
          </w:p>
        </w:tc>
      </w:tr>
      <w:tr w:rsidR="005A5A6D" w:rsidRPr="00C12274" w14:paraId="1463D68A" w14:textId="77777777" w:rsidTr="00A5540F">
        <w:trPr>
          <w:cantSplit/>
        </w:trPr>
        <w:tc>
          <w:tcPr>
            <w:tcW w:w="677" w:type="pct"/>
            <w:tcBorders>
              <w:top w:val="single" w:sz="6" w:space="0" w:color="000000"/>
              <w:left w:val="nil"/>
              <w:bottom w:val="single" w:sz="6" w:space="0" w:color="000000"/>
              <w:right w:val="nil"/>
            </w:tcBorders>
            <w:vAlign w:val="center"/>
          </w:tcPr>
          <w:p w14:paraId="7121AB78" w14:textId="552A33EA" w:rsidR="005A5A6D" w:rsidRPr="00C12274" w:rsidRDefault="005A5A6D" w:rsidP="00A5540F">
            <w:pPr>
              <w:jc w:val="center"/>
              <w:rPr>
                <w:rStyle w:val="label"/>
                <w:rFonts w:ascii="Arial Narrow" w:eastAsia="Times New Roman" w:hAnsi="Arial Narrow"/>
                <w:szCs w:val="18"/>
              </w:rPr>
            </w:pPr>
            <w:r>
              <w:rPr>
                <w:rStyle w:val="label"/>
                <w:rFonts w:ascii="Arial Narrow" w:eastAsia="Times New Roman" w:hAnsi="Arial Narrow"/>
                <w:szCs w:val="18"/>
              </w:rPr>
              <w:t>Postnatal depression</w:t>
            </w:r>
          </w:p>
        </w:tc>
        <w:tc>
          <w:tcPr>
            <w:tcW w:w="738" w:type="pct"/>
            <w:tcBorders>
              <w:top w:val="single" w:sz="6" w:space="0" w:color="000000"/>
              <w:left w:val="nil"/>
              <w:bottom w:val="single" w:sz="6" w:space="0" w:color="000000"/>
              <w:right w:val="nil"/>
            </w:tcBorders>
            <w:vAlign w:val="center"/>
          </w:tcPr>
          <w:p w14:paraId="33BC2177" w14:textId="4F16724C" w:rsidR="005A5A6D" w:rsidRPr="00C12274" w:rsidRDefault="005A5A6D" w:rsidP="00A5540F">
            <w:pPr>
              <w:rPr>
                <w:rFonts w:ascii="Arial Narrow" w:eastAsia="Times New Roman" w:hAnsi="Arial Narrow"/>
                <w:sz w:val="16"/>
                <w:szCs w:val="16"/>
              </w:rPr>
            </w:pPr>
            <w:r>
              <w:rPr>
                <w:rFonts w:ascii="Arial Narrow" w:eastAsia="Times New Roman" w:hAnsi="Arial Narrow"/>
                <w:sz w:val="16"/>
                <w:szCs w:val="16"/>
              </w:rPr>
              <w:t>114 per 1,000</w:t>
            </w:r>
          </w:p>
        </w:tc>
        <w:tc>
          <w:tcPr>
            <w:tcW w:w="1257" w:type="pct"/>
            <w:tcBorders>
              <w:top w:val="single" w:sz="6" w:space="0" w:color="000000"/>
              <w:left w:val="nil"/>
              <w:bottom w:val="single" w:sz="6" w:space="0" w:color="000000"/>
              <w:right w:val="nil"/>
            </w:tcBorders>
            <w:shd w:val="clear" w:color="auto" w:fill="EBEBEB"/>
          </w:tcPr>
          <w:p w14:paraId="535CAA45" w14:textId="60DA9C12" w:rsidR="005A5A6D" w:rsidRPr="00C12274" w:rsidDel="005A5A6D" w:rsidRDefault="005A5A6D" w:rsidP="005A5A6D">
            <w:pPr>
              <w:jc w:val="center"/>
              <w:rPr>
                <w:rStyle w:val="cell-value"/>
                <w:rFonts w:ascii="Arial Narrow" w:eastAsia="Times New Roman" w:hAnsi="Arial Narrow"/>
                <w:b/>
                <w:bCs/>
                <w:szCs w:val="18"/>
              </w:rPr>
            </w:pPr>
            <w:r>
              <w:rPr>
                <w:rStyle w:val="cell-value"/>
                <w:rFonts w:ascii="Arial Narrow" w:eastAsia="Times New Roman" w:hAnsi="Arial Narrow"/>
                <w:b/>
                <w:bCs/>
                <w:szCs w:val="18"/>
              </w:rPr>
              <w:t>53 per 1,000</w:t>
            </w:r>
            <w:r>
              <w:rPr>
                <w:rStyle w:val="cell-value"/>
                <w:rFonts w:ascii="Arial Narrow" w:eastAsia="Times New Roman" w:hAnsi="Arial Narrow"/>
                <w:b/>
                <w:bCs/>
                <w:szCs w:val="18"/>
              </w:rPr>
              <w:br/>
            </w:r>
            <w:r w:rsidRPr="008E1F6E">
              <w:rPr>
                <w:rStyle w:val="cell-value"/>
                <w:rFonts w:ascii="Arial Narrow" w:eastAsia="Times New Roman" w:hAnsi="Arial Narrow"/>
                <w:bCs/>
                <w:szCs w:val="18"/>
              </w:rPr>
              <w:t>(39 to 74)</w:t>
            </w:r>
          </w:p>
        </w:tc>
        <w:tc>
          <w:tcPr>
            <w:tcW w:w="787" w:type="pct"/>
            <w:tcBorders>
              <w:top w:val="single" w:sz="6" w:space="0" w:color="000000"/>
              <w:left w:val="nil"/>
              <w:bottom w:val="single" w:sz="6" w:space="0" w:color="000000"/>
              <w:right w:val="nil"/>
            </w:tcBorders>
            <w:vAlign w:val="center"/>
          </w:tcPr>
          <w:p w14:paraId="24FD0351" w14:textId="15BE05C1" w:rsidR="005A5A6D" w:rsidRPr="00C12274" w:rsidRDefault="005A5A6D" w:rsidP="00A5540F">
            <w:pPr>
              <w:jc w:val="center"/>
              <w:rPr>
                <w:rStyle w:val="block"/>
                <w:rFonts w:ascii="Arial Narrow" w:eastAsia="Times New Roman" w:hAnsi="Arial Narrow"/>
                <w:b/>
                <w:bCs/>
                <w:sz w:val="16"/>
                <w:szCs w:val="16"/>
              </w:rPr>
            </w:pPr>
            <w:r>
              <w:rPr>
                <w:rStyle w:val="block"/>
                <w:rFonts w:ascii="Arial Narrow" w:eastAsia="Times New Roman" w:hAnsi="Arial Narrow"/>
                <w:b/>
                <w:bCs/>
                <w:sz w:val="16"/>
                <w:szCs w:val="16"/>
              </w:rPr>
              <w:t>RR 0.47</w:t>
            </w:r>
            <w:r>
              <w:rPr>
                <w:rStyle w:val="block"/>
                <w:rFonts w:ascii="Arial Narrow" w:eastAsia="Times New Roman" w:hAnsi="Arial Narrow"/>
                <w:b/>
                <w:bCs/>
                <w:sz w:val="16"/>
                <w:szCs w:val="16"/>
              </w:rPr>
              <w:br/>
            </w:r>
            <w:r w:rsidRPr="008E1F6E">
              <w:rPr>
                <w:rStyle w:val="block"/>
                <w:rFonts w:ascii="Arial Narrow" w:eastAsia="Times New Roman" w:hAnsi="Arial Narrow"/>
                <w:bCs/>
                <w:sz w:val="16"/>
                <w:szCs w:val="16"/>
              </w:rPr>
              <w:t>(0.34 to 0.65)</w:t>
            </w:r>
          </w:p>
        </w:tc>
        <w:tc>
          <w:tcPr>
            <w:tcW w:w="785" w:type="pct"/>
            <w:tcBorders>
              <w:top w:val="single" w:sz="6" w:space="0" w:color="000000"/>
              <w:left w:val="nil"/>
              <w:bottom w:val="single" w:sz="6" w:space="0" w:color="000000"/>
              <w:right w:val="nil"/>
            </w:tcBorders>
            <w:vAlign w:val="center"/>
          </w:tcPr>
          <w:p w14:paraId="197503A2" w14:textId="3DA543B1" w:rsidR="005A5A6D" w:rsidRPr="00C12274" w:rsidDel="0001637A" w:rsidRDefault="005A5A6D" w:rsidP="00A5540F">
            <w:pPr>
              <w:jc w:val="center"/>
              <w:rPr>
                <w:rFonts w:ascii="Arial Narrow" w:eastAsia="Times New Roman" w:hAnsi="Arial Narrow"/>
                <w:sz w:val="16"/>
                <w:szCs w:val="16"/>
              </w:rPr>
            </w:pPr>
            <w:r>
              <w:rPr>
                <w:rFonts w:ascii="Arial Narrow" w:eastAsia="Times New Roman" w:hAnsi="Arial Narrow"/>
                <w:sz w:val="16"/>
                <w:szCs w:val="16"/>
              </w:rPr>
              <w:t>1,613</w:t>
            </w:r>
            <w:r>
              <w:rPr>
                <w:rFonts w:ascii="Arial Narrow" w:eastAsia="Times New Roman" w:hAnsi="Arial Narrow"/>
                <w:sz w:val="16"/>
                <w:szCs w:val="16"/>
              </w:rPr>
              <w:br/>
              <w:t>(5 RCTs)</w:t>
            </w:r>
          </w:p>
        </w:tc>
        <w:tc>
          <w:tcPr>
            <w:tcW w:w="756" w:type="pct"/>
            <w:tcBorders>
              <w:top w:val="single" w:sz="6" w:space="0" w:color="000000"/>
              <w:left w:val="nil"/>
              <w:bottom w:val="single" w:sz="6" w:space="0" w:color="000000"/>
              <w:right w:val="nil"/>
            </w:tcBorders>
            <w:vAlign w:val="center"/>
          </w:tcPr>
          <w:p w14:paraId="39192316" w14:textId="49D468A7" w:rsidR="005A5A6D" w:rsidRPr="00C12274" w:rsidRDefault="005A5A6D" w:rsidP="00A5540F">
            <w:pPr>
              <w:jc w:val="center"/>
              <w:rPr>
                <w:rStyle w:val="quality-sign"/>
                <w:rFonts w:ascii="Cambria" w:eastAsia="Cambria" w:hAnsi="Cambria" w:cs="Cambria"/>
                <w:sz w:val="21"/>
                <w:szCs w:val="21"/>
              </w:rPr>
            </w:pPr>
            <w:r w:rsidRPr="00C12274">
              <w:rPr>
                <w:rStyle w:val="quality-sign"/>
                <w:rFonts w:ascii="Cambria" w:eastAsia="Cambria" w:hAnsi="Cambria" w:cs="Cambria"/>
                <w:sz w:val="21"/>
                <w:szCs w:val="21"/>
              </w:rPr>
              <w:t>⨁⨁⨁</w:t>
            </w:r>
            <w:r w:rsidRPr="00C12274">
              <w:rPr>
                <w:rStyle w:val="quality-sign"/>
                <w:rFonts w:ascii="MS Mincho" w:eastAsia="MS Mincho" w:hAnsi="MS Mincho" w:cs="MS Mincho"/>
                <w:sz w:val="21"/>
                <w:szCs w:val="21"/>
              </w:rPr>
              <w:t>◯</w:t>
            </w:r>
            <w:r w:rsidRPr="00C12274">
              <w:rPr>
                <w:rFonts w:ascii="Arial Narrow" w:eastAsia="Times New Roman" w:hAnsi="Arial Narrow"/>
                <w:sz w:val="16"/>
                <w:szCs w:val="16"/>
              </w:rPr>
              <w:br/>
            </w:r>
            <w:r>
              <w:rPr>
                <w:rStyle w:val="quality-text"/>
                <w:rFonts w:ascii="Arial Narrow" w:eastAsia="Times New Roman" w:hAnsi="Arial Narrow"/>
                <w:sz w:val="16"/>
                <w:szCs w:val="16"/>
              </w:rPr>
              <w:t xml:space="preserve">MODERATE </w:t>
            </w:r>
            <w:r w:rsidRPr="000E6DB1">
              <w:rPr>
                <w:rStyle w:val="quality-text"/>
                <w:rFonts w:ascii="Arial Narrow" w:eastAsia="Times New Roman" w:hAnsi="Arial Narrow"/>
                <w:sz w:val="16"/>
                <w:szCs w:val="16"/>
                <w:vertAlign w:val="superscript"/>
              </w:rPr>
              <w:t>a</w:t>
            </w:r>
          </w:p>
        </w:tc>
      </w:tr>
      <w:tr w:rsidR="00A5540F" w:rsidRPr="00C12274" w14:paraId="2A3B7F69" w14:textId="77777777" w:rsidTr="00A5540F">
        <w:trPr>
          <w:cantSplit/>
        </w:trPr>
        <w:tc>
          <w:tcPr>
            <w:tcW w:w="5000" w:type="pct"/>
            <w:gridSpan w:val="6"/>
            <w:tcBorders>
              <w:top w:val="single" w:sz="6" w:space="0" w:color="000000"/>
              <w:left w:val="nil"/>
              <w:bottom w:val="single" w:sz="6" w:space="0" w:color="000000"/>
              <w:right w:val="nil"/>
            </w:tcBorders>
            <w:vAlign w:val="center"/>
            <w:hideMark/>
          </w:tcPr>
          <w:p w14:paraId="19FA1670" w14:textId="77777777" w:rsidR="00A5540F" w:rsidRPr="00C12274" w:rsidRDefault="00A5540F" w:rsidP="00A5540F">
            <w:pPr>
              <w:spacing w:before="20" w:after="20" w:line="240" w:lineRule="exact"/>
              <w:rPr>
                <w:rFonts w:ascii="Arial Narrow" w:eastAsia="Times New Roman" w:hAnsi="Arial Narrow"/>
                <w:sz w:val="16"/>
                <w:szCs w:val="16"/>
              </w:rPr>
            </w:pPr>
            <w:r w:rsidRPr="00C12274">
              <w:rPr>
                <w:rFonts w:ascii="Arial Narrow" w:eastAsia="Times New Roman" w:hAnsi="Arial Narrow"/>
                <w:sz w:val="16"/>
                <w:szCs w:val="16"/>
              </w:rPr>
              <w:t>*</w:t>
            </w:r>
            <w:r w:rsidRPr="00C12274">
              <w:rPr>
                <w:rFonts w:ascii="Arial Narrow" w:eastAsia="Times New Roman" w:hAnsi="Arial Narrow"/>
                <w:b/>
                <w:bCs/>
                <w:sz w:val="16"/>
                <w:szCs w:val="16"/>
              </w:rPr>
              <w:t>The risk in the intervention group</w:t>
            </w:r>
            <w:r w:rsidRPr="00C12274">
              <w:rPr>
                <w:rFonts w:ascii="Arial Narrow" w:eastAsia="Times New Roman" w:hAnsi="Arial Narrow"/>
                <w:sz w:val="16"/>
                <w:szCs w:val="16"/>
              </w:rPr>
              <w:t xml:space="preserve"> (and its 95% confidence interval) is based on the assumed risk in the comparison group and the </w:t>
            </w:r>
            <w:r w:rsidRPr="00C12274">
              <w:rPr>
                <w:rFonts w:ascii="Arial Narrow" w:eastAsia="Times New Roman" w:hAnsi="Arial Narrow"/>
                <w:b/>
                <w:bCs/>
                <w:sz w:val="16"/>
                <w:szCs w:val="16"/>
              </w:rPr>
              <w:t>relative effect</w:t>
            </w:r>
            <w:r w:rsidRPr="00C12274">
              <w:rPr>
                <w:rFonts w:ascii="Arial Narrow" w:eastAsia="Times New Roman" w:hAnsi="Arial Narrow"/>
                <w:sz w:val="16"/>
                <w:szCs w:val="16"/>
              </w:rPr>
              <w:t xml:space="preserve"> of the intervention (and its 95% CI). </w:t>
            </w:r>
            <w:r w:rsidRPr="00C12274">
              <w:rPr>
                <w:rFonts w:ascii="Arial Narrow" w:eastAsia="Times New Roman" w:hAnsi="Arial Narrow"/>
                <w:sz w:val="16"/>
                <w:szCs w:val="16"/>
              </w:rPr>
              <w:br/>
            </w:r>
            <w:r w:rsidRPr="00C12274">
              <w:rPr>
                <w:rFonts w:ascii="Arial Narrow" w:eastAsia="Times New Roman" w:hAnsi="Arial Narrow"/>
                <w:b/>
                <w:bCs/>
                <w:sz w:val="16"/>
                <w:szCs w:val="16"/>
              </w:rPr>
              <w:t>CI:</w:t>
            </w:r>
            <w:r w:rsidRPr="00C12274">
              <w:rPr>
                <w:rFonts w:ascii="Arial Narrow" w:eastAsia="Times New Roman" w:hAnsi="Arial Narrow"/>
                <w:sz w:val="16"/>
                <w:szCs w:val="16"/>
              </w:rPr>
              <w:t xml:space="preserve"> Confidence interval; </w:t>
            </w:r>
            <w:r w:rsidRPr="00C12274">
              <w:rPr>
                <w:rFonts w:ascii="Arial Narrow" w:eastAsia="Times New Roman" w:hAnsi="Arial Narrow"/>
                <w:b/>
                <w:bCs/>
                <w:sz w:val="16"/>
                <w:szCs w:val="16"/>
              </w:rPr>
              <w:t>MD:</w:t>
            </w:r>
            <w:r w:rsidRPr="00C12274">
              <w:rPr>
                <w:rFonts w:ascii="Arial Narrow" w:eastAsia="Times New Roman" w:hAnsi="Arial Narrow"/>
                <w:sz w:val="16"/>
                <w:szCs w:val="16"/>
              </w:rPr>
              <w:t xml:space="preserve"> Mean difference; </w:t>
            </w:r>
            <w:r w:rsidRPr="00C12274">
              <w:rPr>
                <w:rFonts w:ascii="Arial Narrow" w:eastAsia="Times New Roman" w:hAnsi="Arial Narrow"/>
                <w:b/>
                <w:bCs/>
                <w:sz w:val="16"/>
                <w:szCs w:val="16"/>
              </w:rPr>
              <w:t>RR:</w:t>
            </w:r>
            <w:r w:rsidRPr="00C12274">
              <w:rPr>
                <w:rFonts w:ascii="Arial Narrow" w:eastAsia="Times New Roman" w:hAnsi="Arial Narrow"/>
                <w:sz w:val="16"/>
                <w:szCs w:val="16"/>
              </w:rPr>
              <w:t xml:space="preserve"> Risk ratio </w:t>
            </w:r>
          </w:p>
        </w:tc>
      </w:tr>
      <w:tr w:rsidR="00A5540F" w:rsidRPr="00C12274" w14:paraId="064F6E33" w14:textId="77777777" w:rsidTr="00A5540F">
        <w:trPr>
          <w:cantSplit/>
        </w:trPr>
        <w:tc>
          <w:tcPr>
            <w:tcW w:w="5000" w:type="pct"/>
            <w:gridSpan w:val="6"/>
            <w:tcBorders>
              <w:top w:val="single" w:sz="6" w:space="0" w:color="000000"/>
              <w:left w:val="nil"/>
              <w:bottom w:val="single" w:sz="6" w:space="0" w:color="000000"/>
              <w:right w:val="nil"/>
            </w:tcBorders>
            <w:vAlign w:val="center"/>
            <w:hideMark/>
          </w:tcPr>
          <w:p w14:paraId="4793A5E0" w14:textId="77777777" w:rsidR="00A5540F" w:rsidRPr="00C12274" w:rsidRDefault="00A5540F" w:rsidP="00A5540F">
            <w:pPr>
              <w:spacing w:line="240" w:lineRule="auto"/>
              <w:rPr>
                <w:rFonts w:ascii="Arial Narrow" w:eastAsia="Times New Roman" w:hAnsi="Arial Narrow"/>
                <w:sz w:val="16"/>
                <w:szCs w:val="16"/>
              </w:rPr>
            </w:pPr>
            <w:r w:rsidRPr="00C12274">
              <w:rPr>
                <w:rFonts w:ascii="Arial Narrow" w:eastAsia="Times New Roman" w:hAnsi="Arial Narrow"/>
                <w:b/>
                <w:bCs/>
                <w:sz w:val="16"/>
                <w:szCs w:val="16"/>
              </w:rPr>
              <w:t>GRADE Working Group grades of evidence</w:t>
            </w:r>
            <w:r w:rsidRPr="00C12274">
              <w:rPr>
                <w:rFonts w:ascii="Arial Narrow" w:eastAsia="Times New Roman" w:hAnsi="Arial Narrow"/>
                <w:sz w:val="16"/>
                <w:szCs w:val="16"/>
              </w:rPr>
              <w:br/>
            </w:r>
            <w:r w:rsidRPr="00C12274">
              <w:rPr>
                <w:rFonts w:ascii="Arial Narrow" w:eastAsia="Times New Roman" w:hAnsi="Arial Narrow"/>
                <w:b/>
                <w:bCs/>
                <w:sz w:val="16"/>
                <w:szCs w:val="16"/>
              </w:rPr>
              <w:t>High certainty:</w:t>
            </w:r>
            <w:r w:rsidRPr="00C12274">
              <w:rPr>
                <w:rFonts w:ascii="Arial Narrow" w:eastAsia="Times New Roman" w:hAnsi="Arial Narrow"/>
                <w:sz w:val="16"/>
                <w:szCs w:val="16"/>
              </w:rPr>
              <w:t xml:space="preserve"> We are very confident that the true effect lies close to that of the estimate of the effect</w:t>
            </w:r>
            <w:r w:rsidRPr="00C12274">
              <w:rPr>
                <w:rFonts w:ascii="Arial Narrow" w:eastAsia="Times New Roman" w:hAnsi="Arial Narrow"/>
                <w:sz w:val="16"/>
                <w:szCs w:val="16"/>
              </w:rPr>
              <w:br/>
            </w:r>
            <w:r w:rsidRPr="00C12274">
              <w:rPr>
                <w:rFonts w:ascii="Arial Narrow" w:eastAsia="Times New Roman" w:hAnsi="Arial Narrow"/>
                <w:b/>
                <w:bCs/>
                <w:sz w:val="16"/>
                <w:szCs w:val="16"/>
              </w:rPr>
              <w:t>Moderate certainty:</w:t>
            </w:r>
            <w:r w:rsidRPr="00C12274">
              <w:rPr>
                <w:rFonts w:ascii="Arial Narrow" w:eastAsia="Times New Roman" w:hAnsi="Arial Narrow"/>
                <w:sz w:val="16"/>
                <w:szCs w:val="16"/>
              </w:rPr>
              <w:t xml:space="preserve"> We are moderately confident in the effect estimate: The true effect is likely to be close to the estimate of the effect, but there is a possibility that it is substantially different</w:t>
            </w:r>
            <w:r w:rsidRPr="00C12274">
              <w:rPr>
                <w:rFonts w:ascii="Arial Narrow" w:eastAsia="Times New Roman" w:hAnsi="Arial Narrow"/>
                <w:sz w:val="16"/>
                <w:szCs w:val="16"/>
              </w:rPr>
              <w:br/>
            </w:r>
            <w:r w:rsidRPr="00C12274">
              <w:rPr>
                <w:rFonts w:ascii="Arial Narrow" w:eastAsia="Times New Roman" w:hAnsi="Arial Narrow"/>
                <w:b/>
                <w:bCs/>
                <w:sz w:val="16"/>
                <w:szCs w:val="16"/>
              </w:rPr>
              <w:t>Low certainty:</w:t>
            </w:r>
            <w:r w:rsidRPr="00C12274">
              <w:rPr>
                <w:rFonts w:ascii="Arial Narrow" w:eastAsia="Times New Roman" w:hAnsi="Arial Narrow"/>
                <w:sz w:val="16"/>
                <w:szCs w:val="16"/>
              </w:rPr>
              <w:t xml:space="preserve"> Our confidence in the effect estimate is limited: The true effect may be substantially different from the estimate of the effect</w:t>
            </w:r>
            <w:r w:rsidRPr="00C12274">
              <w:rPr>
                <w:rFonts w:ascii="Arial Narrow" w:eastAsia="Times New Roman" w:hAnsi="Arial Narrow"/>
                <w:sz w:val="16"/>
                <w:szCs w:val="16"/>
              </w:rPr>
              <w:br/>
            </w:r>
            <w:r w:rsidRPr="00C12274">
              <w:rPr>
                <w:rFonts w:ascii="Arial Narrow" w:eastAsia="Times New Roman" w:hAnsi="Arial Narrow"/>
                <w:b/>
                <w:bCs/>
                <w:sz w:val="16"/>
                <w:szCs w:val="16"/>
              </w:rPr>
              <w:t>Very low certainty:</w:t>
            </w:r>
            <w:r w:rsidRPr="00C12274">
              <w:rPr>
                <w:rFonts w:ascii="Arial Narrow" w:eastAsia="Times New Roman" w:hAnsi="Arial Narrow"/>
                <w:sz w:val="16"/>
                <w:szCs w:val="16"/>
              </w:rPr>
              <w:t xml:space="preserve"> We have very little confidence in the effect estimate: The true effect is likely to be substantially different from the estimate of effect </w:t>
            </w:r>
          </w:p>
        </w:tc>
      </w:tr>
    </w:tbl>
    <w:p w14:paraId="30435C9E" w14:textId="77777777" w:rsidR="00A5540F" w:rsidRDefault="00A5540F" w:rsidP="00A5540F">
      <w:pPr>
        <w:spacing w:before="20" w:after="20" w:line="240" w:lineRule="auto"/>
        <w:rPr>
          <w:rFonts w:ascii="Arial Narrow" w:eastAsia="Times New Roman" w:hAnsi="Arial Narrow"/>
          <w:color w:val="000000"/>
          <w:sz w:val="16"/>
          <w:szCs w:val="16"/>
        </w:rPr>
      </w:pPr>
      <w:r w:rsidRPr="00C12274">
        <w:rPr>
          <w:rFonts w:ascii="Arial Narrow" w:eastAsia="Times New Roman" w:hAnsi="Arial Narrow"/>
          <w:color w:val="000000"/>
          <w:sz w:val="16"/>
          <w:szCs w:val="16"/>
        </w:rPr>
        <w:t xml:space="preserve">a. </w:t>
      </w:r>
      <w:r>
        <w:rPr>
          <w:rFonts w:ascii="Arial Narrow" w:eastAsia="Times New Roman" w:hAnsi="Arial Narrow"/>
          <w:color w:val="000000"/>
          <w:sz w:val="16"/>
          <w:szCs w:val="16"/>
        </w:rPr>
        <w:t>High or unclear risk of performance bias in all studies</w:t>
      </w:r>
    </w:p>
    <w:p w14:paraId="2344D4D2" w14:textId="77777777" w:rsidR="00A5540F" w:rsidRPr="00C12274" w:rsidRDefault="00A5540F" w:rsidP="00A5540F">
      <w:pPr>
        <w:spacing w:before="20" w:after="20" w:line="240" w:lineRule="auto"/>
        <w:rPr>
          <w:rFonts w:ascii="Arial Narrow" w:eastAsia="Times New Roman" w:hAnsi="Arial Narrow"/>
          <w:color w:val="000000"/>
          <w:sz w:val="16"/>
          <w:szCs w:val="16"/>
        </w:rPr>
      </w:pPr>
      <w:r w:rsidRPr="00C12274">
        <w:rPr>
          <w:rFonts w:ascii="Arial Narrow" w:eastAsia="Times New Roman" w:hAnsi="Arial Narrow"/>
          <w:color w:val="000000"/>
          <w:sz w:val="16"/>
          <w:szCs w:val="16"/>
        </w:rPr>
        <w:t xml:space="preserve">b. Moderate heterogeneity </w:t>
      </w:r>
    </w:p>
    <w:p w14:paraId="22A53157" w14:textId="77777777" w:rsidR="00A5540F" w:rsidRPr="00C12274" w:rsidRDefault="00A5540F" w:rsidP="00A5540F">
      <w:pPr>
        <w:spacing w:before="20" w:after="20" w:line="240" w:lineRule="auto"/>
        <w:rPr>
          <w:rFonts w:ascii="Arial Narrow" w:eastAsia="Times New Roman" w:hAnsi="Arial Narrow"/>
          <w:color w:val="000000"/>
          <w:sz w:val="16"/>
          <w:szCs w:val="16"/>
        </w:rPr>
      </w:pPr>
    </w:p>
    <w:tbl>
      <w:tblPr>
        <w:tblW w:w="5000" w:type="pct"/>
        <w:tblCellMar>
          <w:top w:w="100" w:type="dxa"/>
          <w:left w:w="100" w:type="dxa"/>
          <w:bottom w:w="100" w:type="dxa"/>
          <w:right w:w="100" w:type="dxa"/>
        </w:tblCellMar>
        <w:tblLook w:val="04A0" w:firstRow="1" w:lastRow="0" w:firstColumn="1" w:lastColumn="0" w:noHBand="0" w:noVBand="1"/>
      </w:tblPr>
      <w:tblGrid>
        <w:gridCol w:w="1036"/>
        <w:gridCol w:w="1112"/>
        <w:gridCol w:w="2220"/>
        <w:gridCol w:w="1458"/>
        <w:gridCol w:w="1456"/>
        <w:gridCol w:w="1983"/>
      </w:tblGrid>
      <w:tr w:rsidR="00A5540F" w:rsidRPr="00C12274" w14:paraId="00CD7179" w14:textId="77777777" w:rsidTr="00A5540F">
        <w:trPr>
          <w:cantSplit/>
          <w:tblHeader/>
        </w:trPr>
        <w:tc>
          <w:tcPr>
            <w:tcW w:w="5000" w:type="pct"/>
            <w:gridSpan w:val="6"/>
            <w:tcBorders>
              <w:top w:val="single" w:sz="12" w:space="0" w:color="000000"/>
              <w:left w:val="nil"/>
              <w:bottom w:val="single" w:sz="12" w:space="0" w:color="000000"/>
              <w:right w:val="nil"/>
            </w:tcBorders>
            <w:vAlign w:val="center"/>
            <w:hideMark/>
          </w:tcPr>
          <w:p w14:paraId="3662A129" w14:textId="77777777" w:rsidR="00A5540F" w:rsidRPr="00C12274" w:rsidRDefault="00A5540F" w:rsidP="00A5540F">
            <w:pPr>
              <w:pStyle w:val="Heading5"/>
            </w:pPr>
            <w:r>
              <w:t>E</w:t>
            </w:r>
            <w:r w:rsidRPr="00C12274">
              <w:t>xercise intervention</w:t>
            </w:r>
            <w:r>
              <w:t>s</w:t>
            </w:r>
            <w:r w:rsidRPr="00C12274">
              <w:t xml:space="preserve"> compared to </w:t>
            </w:r>
            <w:r>
              <w:t>usual</w:t>
            </w:r>
            <w:r w:rsidRPr="00C12274">
              <w:t xml:space="preserve"> care in pregnancy — infant outcomes</w:t>
            </w:r>
          </w:p>
        </w:tc>
      </w:tr>
      <w:tr w:rsidR="00A5540F" w:rsidRPr="00C12274" w14:paraId="01990D38" w14:textId="77777777" w:rsidTr="00A5540F">
        <w:trPr>
          <w:cantSplit/>
          <w:tblHeader/>
        </w:trPr>
        <w:tc>
          <w:tcPr>
            <w:tcW w:w="5000" w:type="pct"/>
            <w:gridSpan w:val="6"/>
            <w:tcBorders>
              <w:top w:val="single" w:sz="12" w:space="0" w:color="000000"/>
              <w:left w:val="nil"/>
              <w:bottom w:val="single" w:sz="12" w:space="0" w:color="000000"/>
              <w:right w:val="nil"/>
            </w:tcBorders>
            <w:vAlign w:val="center"/>
            <w:hideMark/>
          </w:tcPr>
          <w:p w14:paraId="6486DEAF" w14:textId="77777777" w:rsidR="00A5540F" w:rsidRPr="00C12274" w:rsidRDefault="00A5540F" w:rsidP="00A5540F">
            <w:pPr>
              <w:spacing w:line="240" w:lineRule="auto"/>
              <w:rPr>
                <w:rFonts w:ascii="Arial Narrow" w:eastAsia="Times New Roman" w:hAnsi="Arial Narrow"/>
                <w:sz w:val="16"/>
                <w:szCs w:val="16"/>
              </w:rPr>
            </w:pPr>
            <w:r w:rsidRPr="00C12274">
              <w:rPr>
                <w:rFonts w:ascii="Arial Narrow" w:eastAsia="Times New Roman" w:hAnsi="Arial Narrow"/>
                <w:b/>
                <w:bCs/>
                <w:sz w:val="16"/>
                <w:szCs w:val="16"/>
              </w:rPr>
              <w:t>Patient or population</w:t>
            </w:r>
            <w:r w:rsidRPr="00C12274">
              <w:rPr>
                <w:rFonts w:ascii="Arial Narrow" w:eastAsia="Times New Roman" w:hAnsi="Arial Narrow"/>
                <w:sz w:val="16"/>
                <w:szCs w:val="16"/>
              </w:rPr>
              <w:t xml:space="preserve">: Pregnant women with low or high risk pregnancies </w:t>
            </w:r>
          </w:p>
          <w:p w14:paraId="2519D477" w14:textId="77777777" w:rsidR="00A5540F" w:rsidRPr="00C12274" w:rsidRDefault="00A5540F" w:rsidP="00A5540F">
            <w:pPr>
              <w:spacing w:line="240" w:lineRule="auto"/>
              <w:rPr>
                <w:rFonts w:ascii="Arial Narrow" w:eastAsia="Times New Roman" w:hAnsi="Arial Narrow"/>
                <w:sz w:val="16"/>
                <w:szCs w:val="16"/>
              </w:rPr>
            </w:pPr>
            <w:r w:rsidRPr="00C12274">
              <w:rPr>
                <w:rFonts w:ascii="Arial Narrow" w:eastAsia="Times New Roman" w:hAnsi="Arial Narrow"/>
                <w:b/>
                <w:bCs/>
                <w:sz w:val="16"/>
                <w:szCs w:val="16"/>
              </w:rPr>
              <w:t>Setting</w:t>
            </w:r>
            <w:r w:rsidRPr="00C12274">
              <w:rPr>
                <w:rFonts w:ascii="Arial Narrow" w:eastAsia="Times New Roman" w:hAnsi="Arial Narrow"/>
                <w:sz w:val="16"/>
                <w:szCs w:val="16"/>
              </w:rPr>
              <w:t>: Argentina, Australia, Austria, Belgium, Brazil, Canada, China, Colombia, Denmark, Iran, Ireland, Italy, Japan, Kosovo, Poland, Netherlands, New Zealand, Norway, Spain, Sweden, United Kingdom, United States</w:t>
            </w:r>
          </w:p>
          <w:p w14:paraId="6AF8A5F4" w14:textId="77777777" w:rsidR="00A5540F" w:rsidRPr="00C12274" w:rsidRDefault="00A5540F" w:rsidP="00A5540F">
            <w:pPr>
              <w:spacing w:line="240" w:lineRule="auto"/>
              <w:rPr>
                <w:rFonts w:ascii="Arial Narrow" w:eastAsia="Times New Roman" w:hAnsi="Arial Narrow"/>
                <w:sz w:val="16"/>
                <w:szCs w:val="16"/>
              </w:rPr>
            </w:pPr>
            <w:r w:rsidRPr="00C12274">
              <w:rPr>
                <w:rFonts w:ascii="Arial Narrow" w:eastAsia="Times New Roman" w:hAnsi="Arial Narrow"/>
                <w:b/>
                <w:bCs/>
                <w:sz w:val="16"/>
                <w:szCs w:val="16"/>
              </w:rPr>
              <w:t>Intervention</w:t>
            </w:r>
            <w:r w:rsidRPr="00C12274">
              <w:rPr>
                <w:rFonts w:ascii="Arial Narrow" w:eastAsia="Times New Roman" w:hAnsi="Arial Narrow"/>
                <w:sz w:val="16"/>
                <w:szCs w:val="16"/>
              </w:rPr>
              <w:t xml:space="preserve">: </w:t>
            </w:r>
            <w:r>
              <w:rPr>
                <w:rFonts w:ascii="Arial Narrow" w:eastAsia="Times New Roman" w:hAnsi="Arial Narrow"/>
                <w:sz w:val="16"/>
                <w:szCs w:val="16"/>
              </w:rPr>
              <w:t>E</w:t>
            </w:r>
            <w:r w:rsidRPr="00C12274">
              <w:rPr>
                <w:rFonts w:ascii="Arial Narrow" w:eastAsia="Times New Roman" w:hAnsi="Arial Narrow"/>
                <w:sz w:val="16"/>
                <w:szCs w:val="16"/>
              </w:rPr>
              <w:t xml:space="preserve">xercise intervention </w:t>
            </w:r>
          </w:p>
          <w:p w14:paraId="600381D7" w14:textId="77777777" w:rsidR="00A5540F" w:rsidRPr="00C12274" w:rsidRDefault="00A5540F" w:rsidP="00A5540F">
            <w:pPr>
              <w:spacing w:line="240" w:lineRule="auto"/>
              <w:rPr>
                <w:rFonts w:ascii="Arial Narrow" w:eastAsia="Times New Roman" w:hAnsi="Arial Narrow"/>
                <w:sz w:val="16"/>
                <w:szCs w:val="16"/>
              </w:rPr>
            </w:pPr>
            <w:r w:rsidRPr="00C12274">
              <w:rPr>
                <w:rFonts w:ascii="Arial Narrow" w:eastAsia="Times New Roman" w:hAnsi="Arial Narrow"/>
                <w:b/>
                <w:bCs/>
                <w:sz w:val="16"/>
                <w:szCs w:val="16"/>
              </w:rPr>
              <w:t>Comparison</w:t>
            </w:r>
            <w:r w:rsidRPr="00C12274">
              <w:rPr>
                <w:rFonts w:ascii="Arial Narrow" w:eastAsia="Times New Roman" w:hAnsi="Arial Narrow"/>
                <w:sz w:val="16"/>
                <w:szCs w:val="16"/>
              </w:rPr>
              <w:t xml:space="preserve">: </w:t>
            </w:r>
            <w:r>
              <w:rPr>
                <w:rFonts w:ascii="Arial Narrow" w:eastAsia="Times New Roman" w:hAnsi="Arial Narrow"/>
                <w:sz w:val="16"/>
                <w:szCs w:val="16"/>
              </w:rPr>
              <w:t>Usual</w:t>
            </w:r>
            <w:r w:rsidRPr="00C12274">
              <w:rPr>
                <w:rFonts w:ascii="Arial Narrow" w:eastAsia="Times New Roman" w:hAnsi="Arial Narrow"/>
                <w:sz w:val="16"/>
                <w:szCs w:val="16"/>
              </w:rPr>
              <w:t xml:space="preserve"> care </w:t>
            </w:r>
          </w:p>
        </w:tc>
      </w:tr>
      <w:tr w:rsidR="00A5540F" w:rsidRPr="00C12274" w14:paraId="46FC2B61" w14:textId="77777777" w:rsidTr="00A5540F">
        <w:trPr>
          <w:cantSplit/>
          <w:tblHeader/>
        </w:trPr>
        <w:tc>
          <w:tcPr>
            <w:tcW w:w="559" w:type="pct"/>
            <w:vMerge w:val="restart"/>
            <w:tcBorders>
              <w:right w:val="single" w:sz="6" w:space="0" w:color="EFEFEF"/>
            </w:tcBorders>
            <w:shd w:val="clear" w:color="auto" w:fill="3271AA"/>
            <w:vAlign w:val="center"/>
            <w:hideMark/>
          </w:tcPr>
          <w:p w14:paraId="679CD756" w14:textId="77777777" w:rsidR="00A5540F" w:rsidRPr="00C12274" w:rsidRDefault="00A5540F" w:rsidP="00A5540F">
            <w:pPr>
              <w:pStyle w:val="NormalWeb"/>
              <w:spacing w:before="0" w:beforeAutospacing="0" w:after="0" w:afterAutospacing="0"/>
              <w:jc w:val="center"/>
              <w:rPr>
                <w:rFonts w:ascii="Arial Narrow" w:hAnsi="Arial Narrow"/>
                <w:color w:val="FFFFFF"/>
                <w:sz w:val="16"/>
                <w:szCs w:val="16"/>
              </w:rPr>
            </w:pPr>
            <w:r w:rsidRPr="00C12274">
              <w:rPr>
                <w:rFonts w:ascii="Arial Narrow" w:hAnsi="Arial Narrow"/>
                <w:color w:val="FFFFFF"/>
                <w:sz w:val="16"/>
                <w:szCs w:val="16"/>
              </w:rPr>
              <w:t>Outcomes</w:t>
            </w:r>
          </w:p>
        </w:tc>
        <w:tc>
          <w:tcPr>
            <w:tcW w:w="1798" w:type="pct"/>
            <w:gridSpan w:val="2"/>
            <w:tcBorders>
              <w:top w:val="single" w:sz="6" w:space="0" w:color="EFEFEF"/>
              <w:right w:val="single" w:sz="6" w:space="0" w:color="EFEFEF"/>
            </w:tcBorders>
            <w:shd w:val="clear" w:color="auto" w:fill="E0E0E0"/>
            <w:hideMark/>
          </w:tcPr>
          <w:p w14:paraId="06FDEEB7" w14:textId="77777777" w:rsidR="00A5540F" w:rsidRPr="00C12274" w:rsidRDefault="00A5540F" w:rsidP="00A5540F">
            <w:pPr>
              <w:pStyle w:val="NormalWeb"/>
              <w:spacing w:before="0" w:beforeAutospacing="0" w:after="0" w:afterAutospacing="0"/>
              <w:jc w:val="center"/>
              <w:rPr>
                <w:rFonts w:ascii="Arial Narrow" w:hAnsi="Arial Narrow"/>
                <w:b/>
                <w:bCs/>
                <w:sz w:val="16"/>
                <w:szCs w:val="16"/>
              </w:rPr>
            </w:pPr>
            <w:r w:rsidRPr="00C12274">
              <w:rPr>
                <w:rFonts w:ascii="Arial Narrow" w:hAnsi="Arial Narrow"/>
                <w:b/>
                <w:bCs/>
                <w:sz w:val="16"/>
                <w:szCs w:val="16"/>
              </w:rPr>
              <w:t>Anticipated absolute effects</w:t>
            </w:r>
            <w:r w:rsidRPr="00C12274">
              <w:rPr>
                <w:rFonts w:ascii="Arial Narrow" w:hAnsi="Arial Narrow"/>
                <w:b/>
                <w:bCs/>
                <w:sz w:val="16"/>
                <w:szCs w:val="16"/>
                <w:vertAlign w:val="superscript"/>
              </w:rPr>
              <w:t>*</w:t>
            </w:r>
            <w:r w:rsidRPr="00C12274">
              <w:rPr>
                <w:rFonts w:ascii="Arial Narrow" w:hAnsi="Arial Narrow"/>
                <w:b/>
                <w:bCs/>
                <w:sz w:val="16"/>
                <w:szCs w:val="16"/>
              </w:rPr>
              <w:t xml:space="preserve"> </w:t>
            </w:r>
            <w:r w:rsidRPr="00C12274">
              <w:rPr>
                <w:rFonts w:ascii="Arial Narrow" w:hAnsi="Arial Narrow"/>
                <w:sz w:val="16"/>
                <w:szCs w:val="16"/>
              </w:rPr>
              <w:t>(95% CI)</w:t>
            </w:r>
            <w:r w:rsidRPr="00C12274">
              <w:rPr>
                <w:rFonts w:ascii="Arial Narrow" w:hAnsi="Arial Narrow"/>
                <w:b/>
                <w:bCs/>
                <w:sz w:val="16"/>
                <w:szCs w:val="16"/>
              </w:rPr>
              <w:t xml:space="preserve"> </w:t>
            </w:r>
          </w:p>
        </w:tc>
        <w:tc>
          <w:tcPr>
            <w:tcW w:w="787" w:type="pct"/>
            <w:vMerge w:val="restart"/>
            <w:tcBorders>
              <w:right w:val="single" w:sz="6" w:space="0" w:color="EFEFEF"/>
            </w:tcBorders>
            <w:shd w:val="clear" w:color="auto" w:fill="3271AA"/>
            <w:vAlign w:val="center"/>
            <w:hideMark/>
          </w:tcPr>
          <w:p w14:paraId="56BB93B5" w14:textId="77777777" w:rsidR="00A5540F" w:rsidRPr="00C12274" w:rsidRDefault="00A5540F" w:rsidP="00A5540F">
            <w:pPr>
              <w:pStyle w:val="NormalWeb"/>
              <w:spacing w:before="0" w:beforeAutospacing="0" w:after="0" w:afterAutospacing="0"/>
              <w:jc w:val="center"/>
              <w:rPr>
                <w:rFonts w:ascii="Arial Narrow" w:hAnsi="Arial Narrow"/>
                <w:color w:val="FFFFFF"/>
                <w:sz w:val="16"/>
                <w:szCs w:val="16"/>
              </w:rPr>
            </w:pPr>
            <w:r w:rsidRPr="00C12274">
              <w:rPr>
                <w:rFonts w:ascii="Arial Narrow" w:hAnsi="Arial Narrow"/>
                <w:color w:val="FFFFFF"/>
                <w:sz w:val="16"/>
                <w:szCs w:val="16"/>
              </w:rPr>
              <w:t>Relative effect</w:t>
            </w:r>
            <w:r w:rsidRPr="00C12274">
              <w:rPr>
                <w:rFonts w:ascii="Arial Narrow" w:hAnsi="Arial Narrow"/>
                <w:color w:val="FFFFFF"/>
                <w:sz w:val="16"/>
                <w:szCs w:val="16"/>
              </w:rPr>
              <w:br/>
              <w:t xml:space="preserve">(95% CI) </w:t>
            </w:r>
          </w:p>
        </w:tc>
        <w:tc>
          <w:tcPr>
            <w:tcW w:w="786" w:type="pct"/>
            <w:vMerge w:val="restart"/>
            <w:tcBorders>
              <w:right w:val="single" w:sz="6" w:space="0" w:color="EFEFEF"/>
            </w:tcBorders>
            <w:shd w:val="clear" w:color="auto" w:fill="3271AA"/>
            <w:vAlign w:val="center"/>
            <w:hideMark/>
          </w:tcPr>
          <w:p w14:paraId="751E6D8D" w14:textId="77777777" w:rsidR="00A5540F" w:rsidRPr="00C12274" w:rsidRDefault="00A5540F" w:rsidP="00A5540F">
            <w:pPr>
              <w:pStyle w:val="NormalWeb"/>
              <w:spacing w:before="0" w:beforeAutospacing="0" w:after="0" w:afterAutospacing="0"/>
              <w:jc w:val="center"/>
              <w:rPr>
                <w:rFonts w:ascii="Arial Narrow" w:hAnsi="Arial Narrow"/>
                <w:color w:val="FFFFFF"/>
                <w:sz w:val="16"/>
                <w:szCs w:val="16"/>
              </w:rPr>
            </w:pPr>
            <w:r w:rsidRPr="00C12274">
              <w:rPr>
                <w:rFonts w:ascii="Arial Narrow" w:hAnsi="Arial Narrow"/>
                <w:color w:val="FFFFFF"/>
                <w:sz w:val="16"/>
                <w:szCs w:val="16"/>
              </w:rPr>
              <w:t xml:space="preserve">№ of participants </w:t>
            </w:r>
            <w:r w:rsidRPr="00C12274">
              <w:rPr>
                <w:rFonts w:ascii="Arial Narrow" w:hAnsi="Arial Narrow"/>
                <w:color w:val="FFFFFF"/>
                <w:sz w:val="16"/>
                <w:szCs w:val="16"/>
              </w:rPr>
              <w:br/>
              <w:t xml:space="preserve">(studies) </w:t>
            </w:r>
          </w:p>
        </w:tc>
        <w:tc>
          <w:tcPr>
            <w:tcW w:w="1070" w:type="pct"/>
            <w:vMerge w:val="restart"/>
            <w:tcBorders>
              <w:right w:val="single" w:sz="6" w:space="0" w:color="EFEFEF"/>
            </w:tcBorders>
            <w:shd w:val="clear" w:color="auto" w:fill="3271AA"/>
            <w:vAlign w:val="center"/>
            <w:hideMark/>
          </w:tcPr>
          <w:p w14:paraId="2B5DC285" w14:textId="77777777" w:rsidR="00A5540F" w:rsidRPr="00C12274" w:rsidRDefault="00A5540F" w:rsidP="00A5540F">
            <w:pPr>
              <w:pStyle w:val="NormalWeb"/>
              <w:spacing w:before="0" w:beforeAutospacing="0" w:after="0" w:afterAutospacing="0"/>
              <w:jc w:val="center"/>
              <w:rPr>
                <w:rFonts w:ascii="Arial Narrow" w:hAnsi="Arial Narrow"/>
                <w:color w:val="FFFFFF"/>
                <w:sz w:val="16"/>
                <w:szCs w:val="16"/>
              </w:rPr>
            </w:pPr>
            <w:r w:rsidRPr="00C12274">
              <w:rPr>
                <w:rFonts w:ascii="Arial Narrow" w:hAnsi="Arial Narrow"/>
                <w:color w:val="FFFFFF"/>
                <w:sz w:val="16"/>
                <w:szCs w:val="16"/>
              </w:rPr>
              <w:t>Certainty of the evidence</w:t>
            </w:r>
            <w:r w:rsidRPr="00C12274">
              <w:rPr>
                <w:rFonts w:ascii="Arial Narrow" w:hAnsi="Arial Narrow"/>
                <w:color w:val="FFFFFF"/>
                <w:sz w:val="16"/>
                <w:szCs w:val="16"/>
              </w:rPr>
              <w:br/>
              <w:t xml:space="preserve">(GRADE) </w:t>
            </w:r>
          </w:p>
        </w:tc>
      </w:tr>
      <w:tr w:rsidR="00A5540F" w:rsidRPr="00C12274" w14:paraId="5E6E9A23" w14:textId="77777777" w:rsidTr="00A5540F">
        <w:trPr>
          <w:cantSplit/>
          <w:tblHeader/>
        </w:trPr>
        <w:tc>
          <w:tcPr>
            <w:tcW w:w="559" w:type="pct"/>
            <w:vMerge/>
            <w:tcBorders>
              <w:right w:val="single" w:sz="6" w:space="0" w:color="EFEFEF"/>
            </w:tcBorders>
            <w:vAlign w:val="center"/>
            <w:hideMark/>
          </w:tcPr>
          <w:p w14:paraId="5318F184" w14:textId="77777777" w:rsidR="00A5540F" w:rsidRPr="00C12274" w:rsidRDefault="00A5540F" w:rsidP="00A5540F">
            <w:pPr>
              <w:rPr>
                <w:rFonts w:ascii="Arial Narrow" w:eastAsiaTheme="minorEastAsia" w:hAnsi="Arial Narrow"/>
                <w:color w:val="FFFFFF"/>
                <w:sz w:val="16"/>
                <w:szCs w:val="16"/>
              </w:rPr>
            </w:pPr>
          </w:p>
        </w:tc>
        <w:tc>
          <w:tcPr>
            <w:tcW w:w="600" w:type="pct"/>
            <w:tcBorders>
              <w:top w:val="single" w:sz="6" w:space="0" w:color="EFEFEF"/>
              <w:right w:val="single" w:sz="6" w:space="0" w:color="EFEFEF"/>
            </w:tcBorders>
            <w:shd w:val="clear" w:color="auto" w:fill="E0E0E0"/>
            <w:hideMark/>
          </w:tcPr>
          <w:p w14:paraId="7EF64784" w14:textId="77777777" w:rsidR="00A5540F" w:rsidRPr="00C12274" w:rsidRDefault="00A5540F" w:rsidP="00A5540F">
            <w:pPr>
              <w:pStyle w:val="first-letter"/>
              <w:spacing w:before="0" w:beforeAutospacing="0" w:after="0" w:afterAutospacing="0"/>
              <w:jc w:val="center"/>
              <w:rPr>
                <w:rFonts w:ascii="Arial Narrow" w:hAnsi="Arial Narrow"/>
                <w:b/>
                <w:bCs/>
                <w:sz w:val="16"/>
                <w:szCs w:val="16"/>
              </w:rPr>
            </w:pPr>
            <w:r w:rsidRPr="00C12274">
              <w:rPr>
                <w:rFonts w:ascii="Arial Narrow" w:hAnsi="Arial Narrow"/>
                <w:b/>
                <w:bCs/>
                <w:sz w:val="16"/>
                <w:szCs w:val="16"/>
              </w:rPr>
              <w:t xml:space="preserve">Risk with </w:t>
            </w:r>
            <w:r>
              <w:rPr>
                <w:rFonts w:ascii="Arial Narrow" w:hAnsi="Arial Narrow"/>
                <w:b/>
                <w:bCs/>
                <w:sz w:val="16"/>
                <w:szCs w:val="16"/>
              </w:rPr>
              <w:t>usual</w:t>
            </w:r>
            <w:r w:rsidRPr="00C12274">
              <w:rPr>
                <w:rFonts w:ascii="Arial Narrow" w:hAnsi="Arial Narrow"/>
                <w:b/>
                <w:bCs/>
                <w:sz w:val="16"/>
                <w:szCs w:val="16"/>
              </w:rPr>
              <w:t xml:space="preserve"> care</w:t>
            </w:r>
          </w:p>
        </w:tc>
        <w:tc>
          <w:tcPr>
            <w:tcW w:w="1198" w:type="pct"/>
            <w:tcBorders>
              <w:top w:val="single" w:sz="6" w:space="0" w:color="EFEFEF"/>
              <w:right w:val="single" w:sz="6" w:space="0" w:color="EFEFEF"/>
            </w:tcBorders>
            <w:shd w:val="clear" w:color="auto" w:fill="E0E0E0"/>
            <w:hideMark/>
          </w:tcPr>
          <w:p w14:paraId="492288BD" w14:textId="77777777" w:rsidR="00A5540F" w:rsidRPr="00C12274" w:rsidRDefault="00A5540F" w:rsidP="00A5540F">
            <w:pPr>
              <w:pStyle w:val="first-letter"/>
              <w:spacing w:before="0" w:beforeAutospacing="0" w:after="0" w:afterAutospacing="0"/>
              <w:jc w:val="center"/>
              <w:rPr>
                <w:rFonts w:ascii="Arial Narrow" w:hAnsi="Arial Narrow"/>
                <w:b/>
                <w:bCs/>
                <w:sz w:val="16"/>
                <w:szCs w:val="16"/>
              </w:rPr>
            </w:pPr>
            <w:r w:rsidRPr="00C12274">
              <w:rPr>
                <w:rFonts w:ascii="Arial Narrow" w:hAnsi="Arial Narrow"/>
                <w:b/>
                <w:bCs/>
                <w:sz w:val="16"/>
                <w:szCs w:val="16"/>
              </w:rPr>
              <w:t>Risk with exercise intervention</w:t>
            </w:r>
          </w:p>
        </w:tc>
        <w:tc>
          <w:tcPr>
            <w:tcW w:w="787" w:type="pct"/>
            <w:vMerge/>
            <w:tcBorders>
              <w:right w:val="single" w:sz="6" w:space="0" w:color="EFEFEF"/>
            </w:tcBorders>
            <w:vAlign w:val="center"/>
            <w:hideMark/>
          </w:tcPr>
          <w:p w14:paraId="4CE4A92E" w14:textId="77777777" w:rsidR="00A5540F" w:rsidRPr="00C12274" w:rsidRDefault="00A5540F" w:rsidP="00A5540F">
            <w:pPr>
              <w:rPr>
                <w:rFonts w:ascii="Arial Narrow" w:eastAsiaTheme="minorEastAsia" w:hAnsi="Arial Narrow"/>
                <w:color w:val="FFFFFF"/>
                <w:sz w:val="16"/>
                <w:szCs w:val="16"/>
              </w:rPr>
            </w:pPr>
          </w:p>
        </w:tc>
        <w:tc>
          <w:tcPr>
            <w:tcW w:w="786" w:type="pct"/>
            <w:vMerge/>
            <w:tcBorders>
              <w:right w:val="single" w:sz="6" w:space="0" w:color="EFEFEF"/>
            </w:tcBorders>
            <w:vAlign w:val="center"/>
            <w:hideMark/>
          </w:tcPr>
          <w:p w14:paraId="7B3B207A" w14:textId="77777777" w:rsidR="00A5540F" w:rsidRPr="00C12274" w:rsidRDefault="00A5540F" w:rsidP="00A5540F">
            <w:pPr>
              <w:rPr>
                <w:rFonts w:ascii="Arial Narrow" w:eastAsiaTheme="minorEastAsia" w:hAnsi="Arial Narrow"/>
                <w:color w:val="FFFFFF"/>
                <w:sz w:val="16"/>
                <w:szCs w:val="16"/>
              </w:rPr>
            </w:pPr>
          </w:p>
        </w:tc>
        <w:tc>
          <w:tcPr>
            <w:tcW w:w="1070" w:type="pct"/>
            <w:vMerge/>
            <w:tcBorders>
              <w:right w:val="single" w:sz="6" w:space="0" w:color="EFEFEF"/>
            </w:tcBorders>
            <w:vAlign w:val="center"/>
            <w:hideMark/>
          </w:tcPr>
          <w:p w14:paraId="2659CF33" w14:textId="77777777" w:rsidR="00A5540F" w:rsidRPr="00C12274" w:rsidRDefault="00A5540F" w:rsidP="00A5540F">
            <w:pPr>
              <w:rPr>
                <w:rFonts w:ascii="Arial Narrow" w:eastAsiaTheme="minorEastAsia" w:hAnsi="Arial Narrow"/>
                <w:color w:val="FFFFFF"/>
                <w:sz w:val="16"/>
                <w:szCs w:val="16"/>
              </w:rPr>
            </w:pPr>
          </w:p>
        </w:tc>
      </w:tr>
      <w:tr w:rsidR="00A5540F" w:rsidRPr="00C12274" w14:paraId="19C555F5" w14:textId="77777777" w:rsidTr="00A5540F">
        <w:trPr>
          <w:cantSplit/>
        </w:trPr>
        <w:tc>
          <w:tcPr>
            <w:tcW w:w="559" w:type="pct"/>
            <w:tcBorders>
              <w:top w:val="single" w:sz="6" w:space="0" w:color="000000"/>
              <w:left w:val="nil"/>
              <w:bottom w:val="single" w:sz="6" w:space="0" w:color="000000"/>
              <w:right w:val="nil"/>
            </w:tcBorders>
            <w:vAlign w:val="center"/>
            <w:hideMark/>
          </w:tcPr>
          <w:p w14:paraId="541C1CE9" w14:textId="77777777" w:rsidR="00A5540F" w:rsidRPr="00C12274" w:rsidRDefault="00A5540F" w:rsidP="00A5540F">
            <w:pPr>
              <w:jc w:val="center"/>
              <w:rPr>
                <w:rFonts w:ascii="Arial Narrow" w:eastAsia="Times New Roman" w:hAnsi="Arial Narrow"/>
                <w:sz w:val="16"/>
                <w:szCs w:val="16"/>
              </w:rPr>
            </w:pPr>
            <w:r w:rsidRPr="00C12274">
              <w:rPr>
                <w:rStyle w:val="label"/>
                <w:rFonts w:ascii="Arial Narrow" w:eastAsia="Times New Roman" w:hAnsi="Arial Narrow"/>
                <w:szCs w:val="18"/>
              </w:rPr>
              <w:t>Preterm birth</w:t>
            </w:r>
            <w:r w:rsidRPr="00C12274">
              <w:rPr>
                <w:rFonts w:ascii="Arial Narrow" w:eastAsia="Times New Roman" w:hAnsi="Arial Narrow"/>
                <w:sz w:val="16"/>
                <w:szCs w:val="16"/>
              </w:rPr>
              <w:t xml:space="preserve"> </w:t>
            </w:r>
          </w:p>
        </w:tc>
        <w:tc>
          <w:tcPr>
            <w:tcW w:w="600" w:type="pct"/>
            <w:tcBorders>
              <w:top w:val="single" w:sz="6" w:space="0" w:color="000000"/>
              <w:left w:val="nil"/>
              <w:bottom w:val="single" w:sz="6" w:space="0" w:color="000000"/>
              <w:right w:val="nil"/>
            </w:tcBorders>
            <w:vAlign w:val="center"/>
            <w:hideMark/>
          </w:tcPr>
          <w:p w14:paraId="558DFB92" w14:textId="77777777" w:rsidR="00A5540F" w:rsidRPr="00C12274" w:rsidRDefault="00A5540F" w:rsidP="00A5540F">
            <w:pPr>
              <w:rPr>
                <w:rFonts w:ascii="Arial Narrow" w:eastAsia="Times New Roman" w:hAnsi="Arial Narrow"/>
                <w:sz w:val="16"/>
                <w:szCs w:val="16"/>
              </w:rPr>
            </w:pPr>
            <w:r>
              <w:rPr>
                <w:rFonts w:ascii="Arial Narrow" w:eastAsia="Times New Roman" w:hAnsi="Arial Narrow"/>
                <w:sz w:val="16"/>
                <w:szCs w:val="16"/>
              </w:rPr>
              <w:t>61</w:t>
            </w:r>
            <w:r w:rsidRPr="00C12274">
              <w:rPr>
                <w:rFonts w:ascii="Arial Narrow" w:eastAsia="Times New Roman" w:hAnsi="Arial Narrow"/>
                <w:sz w:val="16"/>
                <w:szCs w:val="16"/>
              </w:rPr>
              <w:t xml:space="preserve"> per 1,000 </w:t>
            </w:r>
          </w:p>
        </w:tc>
        <w:tc>
          <w:tcPr>
            <w:tcW w:w="1198" w:type="pct"/>
            <w:tcBorders>
              <w:top w:val="single" w:sz="6" w:space="0" w:color="000000"/>
              <w:left w:val="nil"/>
              <w:bottom w:val="single" w:sz="6" w:space="0" w:color="000000"/>
              <w:right w:val="nil"/>
            </w:tcBorders>
            <w:shd w:val="clear" w:color="auto" w:fill="EBEBEB"/>
            <w:hideMark/>
          </w:tcPr>
          <w:p w14:paraId="42F90394" w14:textId="77777777" w:rsidR="00A5540F" w:rsidRPr="00C12274" w:rsidRDefault="00A5540F" w:rsidP="00A5540F">
            <w:pPr>
              <w:jc w:val="center"/>
              <w:rPr>
                <w:rFonts w:ascii="Arial Narrow" w:eastAsia="Times New Roman" w:hAnsi="Arial Narrow"/>
                <w:sz w:val="16"/>
                <w:szCs w:val="16"/>
              </w:rPr>
            </w:pPr>
            <w:r>
              <w:rPr>
                <w:rStyle w:val="cell-value"/>
                <w:rFonts w:ascii="Arial Narrow" w:eastAsia="Times New Roman" w:hAnsi="Arial Narrow"/>
                <w:b/>
                <w:bCs/>
                <w:szCs w:val="18"/>
              </w:rPr>
              <w:t>58</w:t>
            </w:r>
            <w:r w:rsidRPr="00C12274">
              <w:rPr>
                <w:rStyle w:val="cell-value"/>
                <w:rFonts w:ascii="Arial Narrow" w:eastAsia="Times New Roman" w:hAnsi="Arial Narrow"/>
                <w:b/>
                <w:bCs/>
                <w:szCs w:val="18"/>
              </w:rPr>
              <w:t xml:space="preserve"> per 1,000</w:t>
            </w:r>
            <w:r w:rsidRPr="00C12274">
              <w:rPr>
                <w:rFonts w:ascii="Arial Narrow" w:eastAsia="Times New Roman" w:hAnsi="Arial Narrow"/>
                <w:szCs w:val="18"/>
              </w:rPr>
              <w:br/>
            </w:r>
            <w:r w:rsidRPr="00C12274">
              <w:rPr>
                <w:rStyle w:val="cell-value"/>
                <w:rFonts w:ascii="Arial Narrow" w:eastAsia="Times New Roman" w:hAnsi="Arial Narrow"/>
                <w:szCs w:val="18"/>
              </w:rPr>
              <w:t>(</w:t>
            </w:r>
            <w:r>
              <w:rPr>
                <w:rStyle w:val="cell-value"/>
                <w:rFonts w:ascii="Arial Narrow" w:eastAsia="Times New Roman" w:hAnsi="Arial Narrow"/>
                <w:szCs w:val="18"/>
              </w:rPr>
              <w:t>4</w:t>
            </w:r>
            <w:r w:rsidRPr="00C12274">
              <w:rPr>
                <w:rStyle w:val="cell-value"/>
                <w:rFonts w:ascii="Arial Narrow" w:eastAsia="Times New Roman" w:hAnsi="Arial Narrow"/>
                <w:szCs w:val="18"/>
              </w:rPr>
              <w:t>5 to 7</w:t>
            </w:r>
            <w:r>
              <w:rPr>
                <w:rStyle w:val="cell-value"/>
                <w:rFonts w:ascii="Arial Narrow" w:eastAsia="Times New Roman" w:hAnsi="Arial Narrow"/>
                <w:szCs w:val="18"/>
              </w:rPr>
              <w:t>5</w:t>
            </w:r>
            <w:r w:rsidRPr="00C12274">
              <w:rPr>
                <w:rStyle w:val="cell-value"/>
                <w:rFonts w:ascii="Arial Narrow" w:eastAsia="Times New Roman" w:hAnsi="Arial Narrow"/>
                <w:szCs w:val="18"/>
              </w:rPr>
              <w:t>)</w:t>
            </w:r>
            <w:r w:rsidRPr="00C12274">
              <w:rPr>
                <w:rFonts w:ascii="Arial Narrow" w:eastAsia="Times New Roman" w:hAnsi="Arial Narrow"/>
                <w:sz w:val="16"/>
                <w:szCs w:val="16"/>
              </w:rPr>
              <w:t xml:space="preserve"> </w:t>
            </w:r>
          </w:p>
        </w:tc>
        <w:tc>
          <w:tcPr>
            <w:tcW w:w="787" w:type="pct"/>
            <w:tcBorders>
              <w:top w:val="single" w:sz="6" w:space="0" w:color="000000"/>
              <w:left w:val="nil"/>
              <w:bottom w:val="single" w:sz="6" w:space="0" w:color="000000"/>
              <w:right w:val="nil"/>
            </w:tcBorders>
            <w:vAlign w:val="center"/>
            <w:hideMark/>
          </w:tcPr>
          <w:p w14:paraId="660B220D" w14:textId="77777777" w:rsidR="00A5540F" w:rsidRPr="00C12274" w:rsidRDefault="00A5540F" w:rsidP="00A5540F">
            <w:pPr>
              <w:jc w:val="center"/>
              <w:rPr>
                <w:rFonts w:ascii="Arial Narrow" w:eastAsia="Times New Roman" w:hAnsi="Arial Narrow"/>
                <w:sz w:val="16"/>
                <w:szCs w:val="16"/>
              </w:rPr>
            </w:pPr>
            <w:r w:rsidRPr="00C12274">
              <w:rPr>
                <w:rStyle w:val="block"/>
                <w:rFonts w:ascii="Arial Narrow" w:eastAsia="Times New Roman" w:hAnsi="Arial Narrow"/>
                <w:b/>
                <w:bCs/>
                <w:sz w:val="16"/>
                <w:szCs w:val="16"/>
              </w:rPr>
              <w:t>RR 0.9</w:t>
            </w:r>
            <w:r>
              <w:rPr>
                <w:rStyle w:val="block"/>
                <w:rFonts w:ascii="Arial Narrow" w:eastAsia="Times New Roman" w:hAnsi="Arial Narrow"/>
                <w:b/>
                <w:bCs/>
                <w:sz w:val="16"/>
                <w:szCs w:val="16"/>
              </w:rPr>
              <w:t>5</w:t>
            </w:r>
            <w:r w:rsidRPr="00C12274">
              <w:rPr>
                <w:rFonts w:ascii="Arial Narrow" w:eastAsia="Times New Roman" w:hAnsi="Arial Narrow"/>
                <w:sz w:val="16"/>
                <w:szCs w:val="16"/>
              </w:rPr>
              <w:br/>
            </w:r>
            <w:r w:rsidRPr="00C12274">
              <w:rPr>
                <w:rStyle w:val="cell"/>
                <w:rFonts w:ascii="Arial Narrow" w:eastAsia="Times New Roman" w:hAnsi="Arial Narrow"/>
                <w:sz w:val="16"/>
                <w:szCs w:val="16"/>
              </w:rPr>
              <w:t>(0.7</w:t>
            </w:r>
            <w:r>
              <w:rPr>
                <w:rStyle w:val="cell"/>
                <w:rFonts w:ascii="Arial Narrow" w:eastAsia="Times New Roman" w:hAnsi="Arial Narrow"/>
                <w:sz w:val="16"/>
                <w:szCs w:val="16"/>
              </w:rPr>
              <w:t>4</w:t>
            </w:r>
            <w:r w:rsidRPr="00C12274">
              <w:rPr>
                <w:rStyle w:val="cell"/>
                <w:rFonts w:ascii="Arial Narrow" w:eastAsia="Times New Roman" w:hAnsi="Arial Narrow"/>
                <w:sz w:val="16"/>
                <w:szCs w:val="16"/>
              </w:rPr>
              <w:t xml:space="preserve"> to 1.2</w:t>
            </w:r>
            <w:r>
              <w:rPr>
                <w:rStyle w:val="cell"/>
                <w:rFonts w:ascii="Arial Narrow" w:eastAsia="Times New Roman" w:hAnsi="Arial Narrow"/>
                <w:sz w:val="16"/>
                <w:szCs w:val="16"/>
              </w:rPr>
              <w:t>2</w:t>
            </w:r>
            <w:r w:rsidRPr="00C12274">
              <w:rPr>
                <w:rStyle w:val="cell"/>
                <w:rFonts w:ascii="Arial Narrow" w:eastAsia="Times New Roman" w:hAnsi="Arial Narrow"/>
                <w:sz w:val="16"/>
                <w:szCs w:val="16"/>
              </w:rPr>
              <w:t>)</w:t>
            </w:r>
            <w:r w:rsidRPr="00C12274">
              <w:rPr>
                <w:rFonts w:ascii="Arial Narrow" w:eastAsia="Times New Roman" w:hAnsi="Arial Narrow"/>
                <w:sz w:val="16"/>
                <w:szCs w:val="16"/>
              </w:rPr>
              <w:t xml:space="preserve"> </w:t>
            </w:r>
          </w:p>
        </w:tc>
        <w:tc>
          <w:tcPr>
            <w:tcW w:w="786" w:type="pct"/>
            <w:tcBorders>
              <w:top w:val="single" w:sz="6" w:space="0" w:color="000000"/>
              <w:left w:val="nil"/>
              <w:bottom w:val="single" w:sz="6" w:space="0" w:color="000000"/>
              <w:right w:val="nil"/>
            </w:tcBorders>
            <w:vAlign w:val="center"/>
            <w:hideMark/>
          </w:tcPr>
          <w:p w14:paraId="54262C08" w14:textId="77777777" w:rsidR="00A5540F" w:rsidRPr="00C12274" w:rsidRDefault="00A5540F" w:rsidP="00A5540F">
            <w:pPr>
              <w:jc w:val="center"/>
              <w:rPr>
                <w:rFonts w:ascii="Arial Narrow" w:eastAsia="Times New Roman" w:hAnsi="Arial Narrow"/>
                <w:sz w:val="16"/>
                <w:szCs w:val="16"/>
              </w:rPr>
            </w:pPr>
            <w:r w:rsidRPr="00C12274">
              <w:rPr>
                <w:rFonts w:ascii="Arial Narrow" w:eastAsia="Times New Roman" w:hAnsi="Arial Narrow"/>
                <w:sz w:val="16"/>
                <w:szCs w:val="16"/>
              </w:rPr>
              <w:t>4,</w:t>
            </w:r>
            <w:r>
              <w:rPr>
                <w:rFonts w:ascii="Arial Narrow" w:eastAsia="Times New Roman" w:hAnsi="Arial Narrow"/>
                <w:sz w:val="16"/>
                <w:szCs w:val="16"/>
              </w:rPr>
              <w:t>388</w:t>
            </w:r>
            <w:r w:rsidRPr="00C12274">
              <w:rPr>
                <w:rFonts w:ascii="Arial Narrow" w:eastAsia="Times New Roman" w:hAnsi="Arial Narrow"/>
                <w:sz w:val="16"/>
                <w:szCs w:val="16"/>
              </w:rPr>
              <w:br/>
              <w:t>(1</w:t>
            </w:r>
            <w:r>
              <w:rPr>
                <w:rFonts w:ascii="Arial Narrow" w:eastAsia="Times New Roman" w:hAnsi="Arial Narrow"/>
                <w:sz w:val="16"/>
                <w:szCs w:val="16"/>
              </w:rPr>
              <w:t>5</w:t>
            </w:r>
            <w:r w:rsidRPr="00C12274">
              <w:rPr>
                <w:rFonts w:ascii="Arial Narrow" w:eastAsia="Times New Roman" w:hAnsi="Arial Narrow"/>
                <w:sz w:val="16"/>
                <w:szCs w:val="16"/>
              </w:rPr>
              <w:t xml:space="preserve"> RCTs) </w:t>
            </w:r>
          </w:p>
        </w:tc>
        <w:tc>
          <w:tcPr>
            <w:tcW w:w="1070" w:type="pct"/>
            <w:tcBorders>
              <w:top w:val="single" w:sz="6" w:space="0" w:color="000000"/>
              <w:left w:val="nil"/>
              <w:bottom w:val="single" w:sz="6" w:space="0" w:color="000000"/>
              <w:right w:val="nil"/>
            </w:tcBorders>
            <w:vAlign w:val="center"/>
            <w:hideMark/>
          </w:tcPr>
          <w:p w14:paraId="57740A8B" w14:textId="77777777" w:rsidR="00A5540F" w:rsidRPr="00C12274" w:rsidRDefault="00A5540F" w:rsidP="00A5540F">
            <w:pPr>
              <w:jc w:val="center"/>
              <w:rPr>
                <w:rFonts w:ascii="Arial Narrow" w:eastAsia="Times New Roman" w:hAnsi="Arial Narrow"/>
                <w:sz w:val="16"/>
                <w:szCs w:val="16"/>
              </w:rPr>
            </w:pPr>
            <w:r w:rsidRPr="00C12274">
              <w:rPr>
                <w:rStyle w:val="quality-sign"/>
                <w:rFonts w:ascii="Cambria" w:eastAsia="Cambria" w:hAnsi="Cambria" w:cs="Cambria"/>
                <w:sz w:val="21"/>
                <w:szCs w:val="21"/>
              </w:rPr>
              <w:t>⨁⨁⨁</w:t>
            </w:r>
            <w:r w:rsidRPr="00C12274">
              <w:rPr>
                <w:rStyle w:val="quality-sign"/>
                <w:rFonts w:ascii="MS Mincho" w:eastAsia="MS Mincho" w:hAnsi="MS Mincho" w:cs="MS Mincho"/>
                <w:sz w:val="21"/>
                <w:szCs w:val="21"/>
              </w:rPr>
              <w:t>◯</w:t>
            </w:r>
            <w:r w:rsidRPr="00C12274">
              <w:rPr>
                <w:rFonts w:ascii="Arial Narrow" w:eastAsia="Times New Roman" w:hAnsi="Arial Narrow"/>
                <w:sz w:val="16"/>
                <w:szCs w:val="16"/>
              </w:rPr>
              <w:br/>
            </w:r>
            <w:r w:rsidRPr="00C12274">
              <w:rPr>
                <w:rStyle w:val="quality-text"/>
                <w:rFonts w:ascii="Arial Narrow" w:eastAsia="Times New Roman" w:hAnsi="Arial Narrow"/>
                <w:sz w:val="16"/>
                <w:szCs w:val="16"/>
              </w:rPr>
              <w:t>MODERATE</w:t>
            </w:r>
            <w:r w:rsidRPr="00C12274">
              <w:rPr>
                <w:rFonts w:ascii="Arial Narrow" w:eastAsia="Times New Roman" w:hAnsi="Arial Narrow"/>
                <w:sz w:val="16"/>
                <w:szCs w:val="16"/>
              </w:rPr>
              <w:t xml:space="preserve"> </w:t>
            </w:r>
            <w:r w:rsidRPr="00C12274">
              <w:rPr>
                <w:rFonts w:ascii="Arial Narrow" w:eastAsia="Times New Roman" w:hAnsi="Arial Narrow"/>
                <w:sz w:val="16"/>
                <w:szCs w:val="16"/>
                <w:vertAlign w:val="superscript"/>
              </w:rPr>
              <w:t>a</w:t>
            </w:r>
          </w:p>
        </w:tc>
      </w:tr>
      <w:tr w:rsidR="00A5540F" w:rsidRPr="00C12274" w14:paraId="4981F7B1" w14:textId="77777777" w:rsidTr="00A5540F">
        <w:trPr>
          <w:cantSplit/>
        </w:trPr>
        <w:tc>
          <w:tcPr>
            <w:tcW w:w="559" w:type="pct"/>
            <w:tcBorders>
              <w:top w:val="single" w:sz="6" w:space="0" w:color="000000"/>
              <w:left w:val="nil"/>
              <w:bottom w:val="single" w:sz="6" w:space="0" w:color="000000"/>
              <w:right w:val="nil"/>
            </w:tcBorders>
            <w:vAlign w:val="center"/>
            <w:hideMark/>
          </w:tcPr>
          <w:p w14:paraId="427F5B37" w14:textId="77777777" w:rsidR="00A5540F" w:rsidRPr="00C12274" w:rsidRDefault="00A5540F" w:rsidP="00A5540F">
            <w:pPr>
              <w:jc w:val="center"/>
              <w:rPr>
                <w:rFonts w:ascii="Arial Narrow" w:eastAsia="Times New Roman" w:hAnsi="Arial Narrow"/>
                <w:sz w:val="16"/>
                <w:szCs w:val="16"/>
              </w:rPr>
            </w:pPr>
            <w:r w:rsidRPr="00C12274">
              <w:rPr>
                <w:rStyle w:val="label"/>
                <w:rFonts w:ascii="Arial Narrow" w:eastAsia="Times New Roman" w:hAnsi="Arial Narrow"/>
                <w:szCs w:val="18"/>
              </w:rPr>
              <w:t>Low birth weight</w:t>
            </w:r>
            <w:r w:rsidRPr="00C12274">
              <w:rPr>
                <w:rFonts w:ascii="Arial Narrow" w:eastAsia="Times New Roman" w:hAnsi="Arial Narrow"/>
                <w:sz w:val="16"/>
                <w:szCs w:val="16"/>
              </w:rPr>
              <w:t xml:space="preserve"> </w:t>
            </w:r>
          </w:p>
        </w:tc>
        <w:tc>
          <w:tcPr>
            <w:tcW w:w="600" w:type="pct"/>
            <w:tcBorders>
              <w:top w:val="single" w:sz="6" w:space="0" w:color="000000"/>
              <w:left w:val="nil"/>
              <w:bottom w:val="single" w:sz="6" w:space="0" w:color="000000"/>
              <w:right w:val="nil"/>
            </w:tcBorders>
            <w:vAlign w:val="center"/>
            <w:hideMark/>
          </w:tcPr>
          <w:p w14:paraId="2ADB2433" w14:textId="77777777" w:rsidR="00A5540F" w:rsidRPr="00C12274" w:rsidRDefault="00A5540F" w:rsidP="00A5540F">
            <w:pPr>
              <w:rPr>
                <w:rFonts w:ascii="Arial Narrow" w:eastAsia="Times New Roman" w:hAnsi="Arial Narrow"/>
                <w:sz w:val="16"/>
                <w:szCs w:val="16"/>
              </w:rPr>
            </w:pPr>
            <w:r w:rsidRPr="00C12274">
              <w:rPr>
                <w:rFonts w:ascii="Arial Narrow" w:eastAsia="Times New Roman" w:hAnsi="Arial Narrow"/>
                <w:sz w:val="16"/>
                <w:szCs w:val="16"/>
              </w:rPr>
              <w:t xml:space="preserve">49 per 1,000 </w:t>
            </w:r>
          </w:p>
        </w:tc>
        <w:tc>
          <w:tcPr>
            <w:tcW w:w="1198" w:type="pct"/>
            <w:tcBorders>
              <w:top w:val="single" w:sz="6" w:space="0" w:color="000000"/>
              <w:left w:val="nil"/>
              <w:bottom w:val="single" w:sz="6" w:space="0" w:color="000000"/>
              <w:right w:val="nil"/>
            </w:tcBorders>
            <w:shd w:val="clear" w:color="auto" w:fill="EBEBEB"/>
            <w:hideMark/>
          </w:tcPr>
          <w:p w14:paraId="34087C7D" w14:textId="77777777" w:rsidR="00A5540F" w:rsidRPr="00C12274" w:rsidRDefault="00A5540F" w:rsidP="00A5540F">
            <w:pPr>
              <w:jc w:val="center"/>
              <w:rPr>
                <w:rFonts w:ascii="Arial Narrow" w:eastAsia="Times New Roman" w:hAnsi="Arial Narrow"/>
                <w:sz w:val="16"/>
                <w:szCs w:val="16"/>
              </w:rPr>
            </w:pPr>
            <w:r w:rsidRPr="00C12274">
              <w:rPr>
                <w:rStyle w:val="cell-value"/>
                <w:rFonts w:ascii="Arial Narrow" w:eastAsia="Times New Roman" w:hAnsi="Arial Narrow"/>
                <w:b/>
                <w:bCs/>
                <w:szCs w:val="18"/>
              </w:rPr>
              <w:t>46 per 1,000</w:t>
            </w:r>
            <w:r w:rsidRPr="00C12274">
              <w:rPr>
                <w:rFonts w:ascii="Arial Narrow" w:eastAsia="Times New Roman" w:hAnsi="Arial Narrow"/>
                <w:szCs w:val="18"/>
              </w:rPr>
              <w:br/>
            </w:r>
            <w:r w:rsidRPr="00C12274">
              <w:rPr>
                <w:rStyle w:val="cell-value"/>
                <w:rFonts w:ascii="Arial Narrow" w:eastAsia="Times New Roman" w:hAnsi="Arial Narrow"/>
                <w:szCs w:val="18"/>
              </w:rPr>
              <w:t>(34 to 63)</w:t>
            </w:r>
            <w:r w:rsidRPr="00C12274">
              <w:rPr>
                <w:rFonts w:ascii="Arial Narrow" w:eastAsia="Times New Roman" w:hAnsi="Arial Narrow"/>
                <w:sz w:val="16"/>
                <w:szCs w:val="16"/>
              </w:rPr>
              <w:t xml:space="preserve"> </w:t>
            </w:r>
          </w:p>
        </w:tc>
        <w:tc>
          <w:tcPr>
            <w:tcW w:w="787" w:type="pct"/>
            <w:tcBorders>
              <w:top w:val="single" w:sz="6" w:space="0" w:color="000000"/>
              <w:left w:val="nil"/>
              <w:bottom w:val="single" w:sz="6" w:space="0" w:color="000000"/>
              <w:right w:val="nil"/>
            </w:tcBorders>
            <w:vAlign w:val="center"/>
            <w:hideMark/>
          </w:tcPr>
          <w:p w14:paraId="449C9795" w14:textId="77777777" w:rsidR="00A5540F" w:rsidRPr="00C12274" w:rsidRDefault="00A5540F" w:rsidP="00A5540F">
            <w:pPr>
              <w:jc w:val="center"/>
              <w:rPr>
                <w:rFonts w:ascii="Arial Narrow" w:eastAsia="Times New Roman" w:hAnsi="Arial Narrow"/>
                <w:sz w:val="16"/>
                <w:szCs w:val="16"/>
              </w:rPr>
            </w:pPr>
            <w:r w:rsidRPr="00C12274">
              <w:rPr>
                <w:rStyle w:val="block"/>
                <w:rFonts w:ascii="Arial Narrow" w:eastAsia="Times New Roman" w:hAnsi="Arial Narrow"/>
                <w:b/>
                <w:bCs/>
                <w:sz w:val="16"/>
                <w:szCs w:val="16"/>
              </w:rPr>
              <w:t>RR 0.94</w:t>
            </w:r>
            <w:r w:rsidRPr="00C12274">
              <w:rPr>
                <w:rFonts w:ascii="Arial Narrow" w:eastAsia="Times New Roman" w:hAnsi="Arial Narrow"/>
                <w:sz w:val="16"/>
                <w:szCs w:val="16"/>
              </w:rPr>
              <w:br/>
            </w:r>
            <w:r w:rsidRPr="00C12274">
              <w:rPr>
                <w:rStyle w:val="cell"/>
                <w:rFonts w:ascii="Arial Narrow" w:eastAsia="Times New Roman" w:hAnsi="Arial Narrow"/>
                <w:sz w:val="16"/>
                <w:szCs w:val="16"/>
              </w:rPr>
              <w:t>(0.68 to 1.28)</w:t>
            </w:r>
            <w:r w:rsidRPr="00C12274">
              <w:rPr>
                <w:rFonts w:ascii="Arial Narrow" w:eastAsia="Times New Roman" w:hAnsi="Arial Narrow"/>
                <w:sz w:val="16"/>
                <w:szCs w:val="16"/>
              </w:rPr>
              <w:t xml:space="preserve"> </w:t>
            </w:r>
          </w:p>
        </w:tc>
        <w:tc>
          <w:tcPr>
            <w:tcW w:w="786" w:type="pct"/>
            <w:tcBorders>
              <w:top w:val="single" w:sz="6" w:space="0" w:color="000000"/>
              <w:left w:val="nil"/>
              <w:bottom w:val="single" w:sz="6" w:space="0" w:color="000000"/>
              <w:right w:val="nil"/>
            </w:tcBorders>
            <w:vAlign w:val="center"/>
            <w:hideMark/>
          </w:tcPr>
          <w:p w14:paraId="4670169B" w14:textId="77777777" w:rsidR="00A5540F" w:rsidRPr="00C12274" w:rsidRDefault="00A5540F" w:rsidP="00A5540F">
            <w:pPr>
              <w:jc w:val="center"/>
              <w:rPr>
                <w:rFonts w:ascii="Arial Narrow" w:eastAsia="Times New Roman" w:hAnsi="Arial Narrow"/>
                <w:sz w:val="16"/>
                <w:szCs w:val="16"/>
              </w:rPr>
            </w:pPr>
            <w:r w:rsidRPr="00C12274">
              <w:rPr>
                <w:rFonts w:ascii="Arial Narrow" w:eastAsia="Times New Roman" w:hAnsi="Arial Narrow"/>
                <w:sz w:val="16"/>
                <w:szCs w:val="16"/>
              </w:rPr>
              <w:t>3,247</w:t>
            </w:r>
            <w:r w:rsidRPr="00C12274">
              <w:rPr>
                <w:rFonts w:ascii="Arial Narrow" w:eastAsia="Times New Roman" w:hAnsi="Arial Narrow"/>
                <w:sz w:val="16"/>
                <w:szCs w:val="16"/>
              </w:rPr>
              <w:br/>
              <w:t xml:space="preserve">(11 RCTs) </w:t>
            </w:r>
          </w:p>
        </w:tc>
        <w:tc>
          <w:tcPr>
            <w:tcW w:w="1070" w:type="pct"/>
            <w:tcBorders>
              <w:top w:val="single" w:sz="6" w:space="0" w:color="000000"/>
              <w:left w:val="nil"/>
              <w:bottom w:val="single" w:sz="6" w:space="0" w:color="000000"/>
              <w:right w:val="nil"/>
            </w:tcBorders>
            <w:vAlign w:val="center"/>
            <w:hideMark/>
          </w:tcPr>
          <w:p w14:paraId="55200C3A" w14:textId="77777777" w:rsidR="00A5540F" w:rsidRPr="00C12274" w:rsidRDefault="00A5540F" w:rsidP="00A5540F">
            <w:pPr>
              <w:jc w:val="center"/>
              <w:rPr>
                <w:rFonts w:ascii="Arial Narrow" w:eastAsia="Times New Roman" w:hAnsi="Arial Narrow"/>
                <w:sz w:val="16"/>
                <w:szCs w:val="16"/>
              </w:rPr>
            </w:pPr>
            <w:r w:rsidRPr="00C12274">
              <w:rPr>
                <w:rStyle w:val="quality-sign"/>
                <w:rFonts w:ascii="Cambria" w:eastAsia="Cambria" w:hAnsi="Cambria" w:cs="Cambria"/>
                <w:sz w:val="21"/>
                <w:szCs w:val="21"/>
              </w:rPr>
              <w:t>⨁⨁⨁</w:t>
            </w:r>
            <w:r w:rsidRPr="00C12274">
              <w:rPr>
                <w:rStyle w:val="quality-sign"/>
                <w:rFonts w:ascii="MS Mincho" w:eastAsia="MS Mincho" w:hAnsi="MS Mincho" w:cs="MS Mincho"/>
                <w:sz w:val="21"/>
                <w:szCs w:val="21"/>
              </w:rPr>
              <w:t>◯</w:t>
            </w:r>
            <w:r w:rsidRPr="00C12274">
              <w:rPr>
                <w:rFonts w:ascii="Arial Narrow" w:eastAsia="Times New Roman" w:hAnsi="Arial Narrow"/>
                <w:sz w:val="16"/>
                <w:szCs w:val="16"/>
              </w:rPr>
              <w:br/>
            </w:r>
            <w:r w:rsidRPr="00C12274">
              <w:rPr>
                <w:rStyle w:val="quality-text"/>
                <w:rFonts w:ascii="Arial Narrow" w:eastAsia="Times New Roman" w:hAnsi="Arial Narrow"/>
                <w:sz w:val="16"/>
                <w:szCs w:val="16"/>
              </w:rPr>
              <w:t>MODERATE</w:t>
            </w:r>
            <w:r w:rsidRPr="00C12274">
              <w:rPr>
                <w:rFonts w:ascii="Arial Narrow" w:eastAsia="Times New Roman" w:hAnsi="Arial Narrow"/>
                <w:sz w:val="16"/>
                <w:szCs w:val="16"/>
              </w:rPr>
              <w:t xml:space="preserve"> </w:t>
            </w:r>
            <w:r w:rsidRPr="00C12274">
              <w:rPr>
                <w:rFonts w:ascii="Arial Narrow" w:eastAsia="Times New Roman" w:hAnsi="Arial Narrow"/>
                <w:sz w:val="16"/>
                <w:szCs w:val="16"/>
                <w:vertAlign w:val="superscript"/>
              </w:rPr>
              <w:t>a</w:t>
            </w:r>
          </w:p>
        </w:tc>
      </w:tr>
      <w:tr w:rsidR="00A5540F" w:rsidRPr="00C12274" w14:paraId="6B11544B" w14:textId="77777777" w:rsidTr="00A5540F">
        <w:trPr>
          <w:cantSplit/>
        </w:trPr>
        <w:tc>
          <w:tcPr>
            <w:tcW w:w="559" w:type="pct"/>
            <w:tcBorders>
              <w:top w:val="single" w:sz="6" w:space="0" w:color="000000"/>
              <w:left w:val="nil"/>
              <w:bottom w:val="single" w:sz="6" w:space="0" w:color="000000"/>
              <w:right w:val="nil"/>
            </w:tcBorders>
            <w:vAlign w:val="center"/>
            <w:hideMark/>
          </w:tcPr>
          <w:p w14:paraId="1A082D5A" w14:textId="5579E072" w:rsidR="00A5540F" w:rsidRPr="00C12274" w:rsidRDefault="00A5540F" w:rsidP="00A5540F">
            <w:pPr>
              <w:jc w:val="center"/>
              <w:rPr>
                <w:rFonts w:ascii="Arial Narrow" w:eastAsia="Times New Roman" w:hAnsi="Arial Narrow"/>
                <w:sz w:val="16"/>
                <w:szCs w:val="16"/>
              </w:rPr>
            </w:pPr>
            <w:r w:rsidRPr="00C12274">
              <w:rPr>
                <w:rStyle w:val="label"/>
                <w:rFonts w:ascii="Arial Narrow" w:eastAsia="Times New Roman" w:hAnsi="Arial Narrow"/>
                <w:szCs w:val="18"/>
              </w:rPr>
              <w:t>Macrosomia</w:t>
            </w:r>
            <w:r w:rsidR="004F2B93">
              <w:rPr>
                <w:rStyle w:val="label"/>
                <w:rFonts w:ascii="Arial Narrow" w:eastAsia="Times New Roman" w:hAnsi="Arial Narrow"/>
                <w:szCs w:val="18"/>
              </w:rPr>
              <w:t xml:space="preserve"> &gt;4,000 g</w:t>
            </w:r>
            <w:r w:rsidRPr="00C12274">
              <w:rPr>
                <w:rFonts w:ascii="Arial Narrow" w:eastAsia="Times New Roman" w:hAnsi="Arial Narrow"/>
                <w:sz w:val="16"/>
                <w:szCs w:val="16"/>
              </w:rPr>
              <w:t xml:space="preserve"> </w:t>
            </w:r>
          </w:p>
        </w:tc>
        <w:tc>
          <w:tcPr>
            <w:tcW w:w="600" w:type="pct"/>
            <w:tcBorders>
              <w:top w:val="single" w:sz="6" w:space="0" w:color="000000"/>
              <w:left w:val="nil"/>
              <w:bottom w:val="single" w:sz="6" w:space="0" w:color="000000"/>
              <w:right w:val="nil"/>
            </w:tcBorders>
            <w:vAlign w:val="center"/>
            <w:hideMark/>
          </w:tcPr>
          <w:p w14:paraId="46C08653" w14:textId="77777777" w:rsidR="00A5540F" w:rsidRPr="00C12274" w:rsidRDefault="00A5540F" w:rsidP="00A5540F">
            <w:pPr>
              <w:rPr>
                <w:rFonts w:ascii="Arial Narrow" w:eastAsia="Times New Roman" w:hAnsi="Arial Narrow"/>
                <w:sz w:val="16"/>
                <w:szCs w:val="16"/>
              </w:rPr>
            </w:pPr>
            <w:r w:rsidRPr="00C12274">
              <w:rPr>
                <w:rFonts w:ascii="Arial Narrow" w:eastAsia="Times New Roman" w:hAnsi="Arial Narrow"/>
                <w:sz w:val="16"/>
                <w:szCs w:val="16"/>
              </w:rPr>
              <w:t>10</w:t>
            </w:r>
            <w:r>
              <w:rPr>
                <w:rFonts w:ascii="Arial Narrow" w:eastAsia="Times New Roman" w:hAnsi="Arial Narrow"/>
                <w:sz w:val="16"/>
                <w:szCs w:val="16"/>
              </w:rPr>
              <w:t>3</w:t>
            </w:r>
            <w:r w:rsidRPr="00C12274">
              <w:rPr>
                <w:rFonts w:ascii="Arial Narrow" w:eastAsia="Times New Roman" w:hAnsi="Arial Narrow"/>
                <w:sz w:val="16"/>
                <w:szCs w:val="16"/>
              </w:rPr>
              <w:t xml:space="preserve"> per 1,000 </w:t>
            </w:r>
          </w:p>
        </w:tc>
        <w:tc>
          <w:tcPr>
            <w:tcW w:w="1198" w:type="pct"/>
            <w:tcBorders>
              <w:top w:val="single" w:sz="6" w:space="0" w:color="000000"/>
              <w:left w:val="nil"/>
              <w:bottom w:val="single" w:sz="6" w:space="0" w:color="000000"/>
              <w:right w:val="nil"/>
            </w:tcBorders>
            <w:shd w:val="clear" w:color="auto" w:fill="EBEBEB"/>
            <w:hideMark/>
          </w:tcPr>
          <w:p w14:paraId="62EDF392" w14:textId="77777777" w:rsidR="00A5540F" w:rsidRPr="00C12274" w:rsidRDefault="00A5540F" w:rsidP="00A5540F">
            <w:pPr>
              <w:jc w:val="center"/>
              <w:rPr>
                <w:rFonts w:ascii="Arial Narrow" w:eastAsia="Times New Roman" w:hAnsi="Arial Narrow"/>
                <w:sz w:val="16"/>
                <w:szCs w:val="16"/>
              </w:rPr>
            </w:pPr>
            <w:r w:rsidRPr="00C12274">
              <w:rPr>
                <w:rStyle w:val="cell-value"/>
                <w:rFonts w:ascii="Arial Narrow" w:eastAsia="Times New Roman" w:hAnsi="Arial Narrow"/>
                <w:b/>
                <w:bCs/>
                <w:szCs w:val="18"/>
              </w:rPr>
              <w:t>7</w:t>
            </w:r>
            <w:r>
              <w:rPr>
                <w:rStyle w:val="cell-value"/>
                <w:rFonts w:ascii="Arial Narrow" w:eastAsia="Times New Roman" w:hAnsi="Arial Narrow"/>
                <w:b/>
                <w:bCs/>
                <w:szCs w:val="18"/>
              </w:rPr>
              <w:t>7</w:t>
            </w:r>
            <w:r w:rsidRPr="00C12274">
              <w:rPr>
                <w:rStyle w:val="cell-value"/>
                <w:rFonts w:ascii="Arial Narrow" w:eastAsia="Times New Roman" w:hAnsi="Arial Narrow"/>
                <w:b/>
                <w:bCs/>
                <w:szCs w:val="18"/>
              </w:rPr>
              <w:t xml:space="preserve"> per 1,000</w:t>
            </w:r>
            <w:r w:rsidRPr="00C12274">
              <w:rPr>
                <w:rFonts w:ascii="Arial Narrow" w:eastAsia="Times New Roman" w:hAnsi="Arial Narrow"/>
                <w:szCs w:val="18"/>
              </w:rPr>
              <w:br/>
            </w:r>
            <w:r w:rsidRPr="00C12274">
              <w:rPr>
                <w:rStyle w:val="cell-value"/>
                <w:rFonts w:ascii="Arial Narrow" w:eastAsia="Times New Roman" w:hAnsi="Arial Narrow"/>
                <w:szCs w:val="18"/>
              </w:rPr>
              <w:t>(6</w:t>
            </w:r>
            <w:r>
              <w:rPr>
                <w:rStyle w:val="cell-value"/>
                <w:rFonts w:ascii="Arial Narrow" w:eastAsia="Times New Roman" w:hAnsi="Arial Narrow"/>
                <w:szCs w:val="18"/>
              </w:rPr>
              <w:t>1</w:t>
            </w:r>
            <w:r w:rsidRPr="00C12274">
              <w:rPr>
                <w:rStyle w:val="cell-value"/>
                <w:rFonts w:ascii="Arial Narrow" w:eastAsia="Times New Roman" w:hAnsi="Arial Narrow"/>
                <w:szCs w:val="18"/>
              </w:rPr>
              <w:t xml:space="preserve"> to 9</w:t>
            </w:r>
            <w:r>
              <w:rPr>
                <w:rStyle w:val="cell-value"/>
                <w:rFonts w:ascii="Arial Narrow" w:eastAsia="Times New Roman" w:hAnsi="Arial Narrow"/>
                <w:szCs w:val="18"/>
              </w:rPr>
              <w:t>9</w:t>
            </w:r>
            <w:r w:rsidRPr="00C12274">
              <w:rPr>
                <w:rStyle w:val="cell-value"/>
                <w:rFonts w:ascii="Arial Narrow" w:eastAsia="Times New Roman" w:hAnsi="Arial Narrow"/>
                <w:szCs w:val="18"/>
              </w:rPr>
              <w:t>)</w:t>
            </w:r>
            <w:r w:rsidRPr="00C12274">
              <w:rPr>
                <w:rFonts w:ascii="Arial Narrow" w:eastAsia="Times New Roman" w:hAnsi="Arial Narrow"/>
                <w:sz w:val="16"/>
                <w:szCs w:val="16"/>
              </w:rPr>
              <w:t xml:space="preserve"> </w:t>
            </w:r>
          </w:p>
        </w:tc>
        <w:tc>
          <w:tcPr>
            <w:tcW w:w="787" w:type="pct"/>
            <w:tcBorders>
              <w:top w:val="single" w:sz="6" w:space="0" w:color="000000"/>
              <w:left w:val="nil"/>
              <w:bottom w:val="single" w:sz="6" w:space="0" w:color="000000"/>
              <w:right w:val="nil"/>
            </w:tcBorders>
            <w:vAlign w:val="center"/>
            <w:hideMark/>
          </w:tcPr>
          <w:p w14:paraId="5DA60493" w14:textId="77777777" w:rsidR="00A5540F" w:rsidRPr="00C12274" w:rsidRDefault="00A5540F" w:rsidP="00A5540F">
            <w:pPr>
              <w:jc w:val="center"/>
              <w:rPr>
                <w:rFonts w:ascii="Arial Narrow" w:eastAsia="Times New Roman" w:hAnsi="Arial Narrow"/>
                <w:sz w:val="16"/>
                <w:szCs w:val="16"/>
              </w:rPr>
            </w:pPr>
            <w:r w:rsidRPr="00C12274">
              <w:rPr>
                <w:rStyle w:val="block"/>
                <w:rFonts w:ascii="Arial Narrow" w:eastAsia="Times New Roman" w:hAnsi="Arial Narrow"/>
                <w:b/>
                <w:bCs/>
                <w:sz w:val="16"/>
                <w:szCs w:val="16"/>
              </w:rPr>
              <w:t>RR 0.7</w:t>
            </w:r>
            <w:r>
              <w:rPr>
                <w:rStyle w:val="block"/>
                <w:rFonts w:ascii="Arial Narrow" w:eastAsia="Times New Roman" w:hAnsi="Arial Narrow"/>
                <w:b/>
                <w:bCs/>
                <w:sz w:val="16"/>
                <w:szCs w:val="16"/>
              </w:rPr>
              <w:t>5</w:t>
            </w:r>
            <w:r w:rsidRPr="00C12274">
              <w:rPr>
                <w:rFonts w:ascii="Arial Narrow" w:eastAsia="Times New Roman" w:hAnsi="Arial Narrow"/>
                <w:sz w:val="16"/>
                <w:szCs w:val="16"/>
              </w:rPr>
              <w:br/>
            </w:r>
            <w:r w:rsidRPr="00C12274">
              <w:rPr>
                <w:rStyle w:val="cell"/>
                <w:rFonts w:ascii="Arial Narrow" w:eastAsia="Times New Roman" w:hAnsi="Arial Narrow"/>
                <w:sz w:val="16"/>
                <w:szCs w:val="16"/>
              </w:rPr>
              <w:t>(0.</w:t>
            </w:r>
            <w:r>
              <w:rPr>
                <w:rStyle w:val="cell"/>
                <w:rFonts w:ascii="Arial Narrow" w:eastAsia="Times New Roman" w:hAnsi="Arial Narrow"/>
                <w:sz w:val="16"/>
                <w:szCs w:val="16"/>
              </w:rPr>
              <w:t>59</w:t>
            </w:r>
            <w:r w:rsidRPr="00C12274">
              <w:rPr>
                <w:rStyle w:val="cell"/>
                <w:rFonts w:ascii="Arial Narrow" w:eastAsia="Times New Roman" w:hAnsi="Arial Narrow"/>
                <w:sz w:val="16"/>
                <w:szCs w:val="16"/>
              </w:rPr>
              <w:t xml:space="preserve"> to 0.9</w:t>
            </w:r>
            <w:r>
              <w:rPr>
                <w:rStyle w:val="cell"/>
                <w:rFonts w:ascii="Arial Narrow" w:eastAsia="Times New Roman" w:hAnsi="Arial Narrow"/>
                <w:sz w:val="16"/>
                <w:szCs w:val="16"/>
              </w:rPr>
              <w:t>6</w:t>
            </w:r>
            <w:r w:rsidRPr="00C12274">
              <w:rPr>
                <w:rStyle w:val="cell"/>
                <w:rFonts w:ascii="Arial Narrow" w:eastAsia="Times New Roman" w:hAnsi="Arial Narrow"/>
                <w:sz w:val="16"/>
                <w:szCs w:val="16"/>
              </w:rPr>
              <w:t>)</w:t>
            </w:r>
            <w:r w:rsidRPr="00C12274">
              <w:rPr>
                <w:rFonts w:ascii="Arial Narrow" w:eastAsia="Times New Roman" w:hAnsi="Arial Narrow"/>
                <w:sz w:val="16"/>
                <w:szCs w:val="16"/>
              </w:rPr>
              <w:t xml:space="preserve"> </w:t>
            </w:r>
          </w:p>
        </w:tc>
        <w:tc>
          <w:tcPr>
            <w:tcW w:w="786" w:type="pct"/>
            <w:tcBorders>
              <w:top w:val="single" w:sz="6" w:space="0" w:color="000000"/>
              <w:left w:val="nil"/>
              <w:bottom w:val="single" w:sz="6" w:space="0" w:color="000000"/>
              <w:right w:val="nil"/>
            </w:tcBorders>
            <w:vAlign w:val="center"/>
            <w:hideMark/>
          </w:tcPr>
          <w:p w14:paraId="450A61C1" w14:textId="77777777" w:rsidR="00A5540F" w:rsidRPr="00C12274" w:rsidRDefault="00A5540F" w:rsidP="00A5540F">
            <w:pPr>
              <w:jc w:val="center"/>
              <w:rPr>
                <w:rFonts w:ascii="Arial Narrow" w:eastAsia="Times New Roman" w:hAnsi="Arial Narrow"/>
                <w:sz w:val="16"/>
                <w:szCs w:val="16"/>
              </w:rPr>
            </w:pPr>
            <w:r w:rsidRPr="00C12274">
              <w:rPr>
                <w:rFonts w:ascii="Arial Narrow" w:eastAsia="Times New Roman" w:hAnsi="Arial Narrow"/>
                <w:sz w:val="16"/>
                <w:szCs w:val="16"/>
              </w:rPr>
              <w:t>4,</w:t>
            </w:r>
            <w:r>
              <w:rPr>
                <w:rFonts w:ascii="Arial Narrow" w:eastAsia="Times New Roman" w:hAnsi="Arial Narrow"/>
                <w:sz w:val="16"/>
                <w:szCs w:val="16"/>
              </w:rPr>
              <w:t>759</w:t>
            </w:r>
            <w:r w:rsidRPr="00C12274">
              <w:rPr>
                <w:rFonts w:ascii="Arial Narrow" w:eastAsia="Times New Roman" w:hAnsi="Arial Narrow"/>
                <w:sz w:val="16"/>
                <w:szCs w:val="16"/>
              </w:rPr>
              <w:br/>
              <w:t xml:space="preserve">(15 RCTs) </w:t>
            </w:r>
          </w:p>
        </w:tc>
        <w:tc>
          <w:tcPr>
            <w:tcW w:w="1070" w:type="pct"/>
            <w:tcBorders>
              <w:top w:val="single" w:sz="6" w:space="0" w:color="000000"/>
              <w:left w:val="nil"/>
              <w:bottom w:val="single" w:sz="6" w:space="0" w:color="000000"/>
              <w:right w:val="nil"/>
            </w:tcBorders>
            <w:vAlign w:val="center"/>
            <w:hideMark/>
          </w:tcPr>
          <w:p w14:paraId="3A550799" w14:textId="77777777" w:rsidR="00A5540F" w:rsidRPr="00C12274" w:rsidRDefault="00A5540F" w:rsidP="00A5540F">
            <w:pPr>
              <w:jc w:val="center"/>
              <w:rPr>
                <w:rFonts w:ascii="Arial Narrow" w:eastAsia="Times New Roman" w:hAnsi="Arial Narrow"/>
                <w:sz w:val="16"/>
                <w:szCs w:val="16"/>
              </w:rPr>
            </w:pPr>
            <w:r w:rsidRPr="00C12274">
              <w:rPr>
                <w:rStyle w:val="quality-sign"/>
                <w:rFonts w:ascii="Cambria" w:eastAsia="Cambria" w:hAnsi="Cambria" w:cs="Cambria"/>
                <w:sz w:val="21"/>
                <w:szCs w:val="21"/>
              </w:rPr>
              <w:t>⨁⨁⨁</w:t>
            </w:r>
            <w:r w:rsidRPr="00C12274">
              <w:rPr>
                <w:rStyle w:val="quality-sign"/>
                <w:rFonts w:ascii="MS Mincho" w:eastAsia="MS Mincho" w:hAnsi="MS Mincho" w:cs="MS Mincho"/>
                <w:sz w:val="21"/>
                <w:szCs w:val="21"/>
              </w:rPr>
              <w:t>◯</w:t>
            </w:r>
            <w:r w:rsidRPr="00C12274">
              <w:rPr>
                <w:rFonts w:ascii="Arial Narrow" w:eastAsia="Times New Roman" w:hAnsi="Arial Narrow"/>
                <w:sz w:val="16"/>
                <w:szCs w:val="16"/>
              </w:rPr>
              <w:br/>
            </w:r>
            <w:r w:rsidRPr="00C12274">
              <w:rPr>
                <w:rStyle w:val="quality-text"/>
                <w:rFonts w:ascii="Arial Narrow" w:eastAsia="Times New Roman" w:hAnsi="Arial Narrow"/>
                <w:sz w:val="16"/>
                <w:szCs w:val="16"/>
              </w:rPr>
              <w:t>MODERATE</w:t>
            </w:r>
            <w:r w:rsidRPr="00C12274">
              <w:rPr>
                <w:rFonts w:ascii="Arial Narrow" w:eastAsia="Times New Roman" w:hAnsi="Arial Narrow"/>
                <w:sz w:val="16"/>
                <w:szCs w:val="16"/>
              </w:rPr>
              <w:t xml:space="preserve"> </w:t>
            </w:r>
            <w:r w:rsidRPr="00C12274">
              <w:rPr>
                <w:rFonts w:ascii="Arial Narrow" w:eastAsia="Times New Roman" w:hAnsi="Arial Narrow"/>
                <w:sz w:val="16"/>
                <w:szCs w:val="16"/>
                <w:vertAlign w:val="superscript"/>
              </w:rPr>
              <w:t>a</w:t>
            </w:r>
          </w:p>
        </w:tc>
      </w:tr>
      <w:tr w:rsidR="00A5540F" w:rsidRPr="00C12274" w14:paraId="19B96A40" w14:textId="77777777" w:rsidTr="00A5540F">
        <w:trPr>
          <w:cantSplit/>
        </w:trPr>
        <w:tc>
          <w:tcPr>
            <w:tcW w:w="559" w:type="pct"/>
            <w:tcBorders>
              <w:top w:val="single" w:sz="6" w:space="0" w:color="000000"/>
              <w:left w:val="nil"/>
              <w:bottom w:val="single" w:sz="6" w:space="0" w:color="000000"/>
              <w:right w:val="nil"/>
            </w:tcBorders>
            <w:vAlign w:val="center"/>
            <w:hideMark/>
          </w:tcPr>
          <w:p w14:paraId="12DBA7AD" w14:textId="77777777" w:rsidR="00A5540F" w:rsidRPr="00C12274" w:rsidRDefault="00A5540F" w:rsidP="00A5540F">
            <w:pPr>
              <w:jc w:val="center"/>
              <w:rPr>
                <w:rFonts w:ascii="Arial Narrow" w:eastAsia="Times New Roman" w:hAnsi="Arial Narrow"/>
                <w:sz w:val="16"/>
                <w:szCs w:val="16"/>
              </w:rPr>
            </w:pPr>
            <w:r w:rsidRPr="00C12274">
              <w:rPr>
                <w:rStyle w:val="label"/>
                <w:rFonts w:ascii="Arial Narrow" w:eastAsia="Times New Roman" w:hAnsi="Arial Narrow"/>
                <w:szCs w:val="18"/>
              </w:rPr>
              <w:t>Small for gestational age</w:t>
            </w:r>
            <w:r w:rsidRPr="00C12274">
              <w:rPr>
                <w:rFonts w:ascii="Arial Narrow" w:eastAsia="Times New Roman" w:hAnsi="Arial Narrow"/>
                <w:sz w:val="16"/>
                <w:szCs w:val="16"/>
              </w:rPr>
              <w:t xml:space="preserve"> </w:t>
            </w:r>
          </w:p>
        </w:tc>
        <w:tc>
          <w:tcPr>
            <w:tcW w:w="600" w:type="pct"/>
            <w:tcBorders>
              <w:top w:val="single" w:sz="6" w:space="0" w:color="000000"/>
              <w:left w:val="nil"/>
              <w:bottom w:val="single" w:sz="6" w:space="0" w:color="000000"/>
              <w:right w:val="nil"/>
            </w:tcBorders>
            <w:vAlign w:val="center"/>
            <w:hideMark/>
          </w:tcPr>
          <w:p w14:paraId="0FBC5704" w14:textId="77777777" w:rsidR="00A5540F" w:rsidRPr="00C12274" w:rsidRDefault="00A5540F" w:rsidP="00A5540F">
            <w:pPr>
              <w:rPr>
                <w:rFonts w:ascii="Arial Narrow" w:eastAsia="Times New Roman" w:hAnsi="Arial Narrow"/>
                <w:sz w:val="16"/>
                <w:szCs w:val="16"/>
              </w:rPr>
            </w:pPr>
            <w:r>
              <w:rPr>
                <w:rFonts w:ascii="Arial Narrow" w:eastAsia="Times New Roman" w:hAnsi="Arial Narrow"/>
                <w:sz w:val="16"/>
                <w:szCs w:val="16"/>
              </w:rPr>
              <w:t>72</w:t>
            </w:r>
            <w:r w:rsidRPr="00C12274">
              <w:rPr>
                <w:rFonts w:ascii="Arial Narrow" w:eastAsia="Times New Roman" w:hAnsi="Arial Narrow"/>
                <w:sz w:val="16"/>
                <w:szCs w:val="16"/>
              </w:rPr>
              <w:t xml:space="preserve"> per 1,000 </w:t>
            </w:r>
          </w:p>
        </w:tc>
        <w:tc>
          <w:tcPr>
            <w:tcW w:w="1198" w:type="pct"/>
            <w:tcBorders>
              <w:top w:val="single" w:sz="6" w:space="0" w:color="000000"/>
              <w:left w:val="nil"/>
              <w:bottom w:val="single" w:sz="6" w:space="0" w:color="000000"/>
              <w:right w:val="nil"/>
            </w:tcBorders>
            <w:shd w:val="clear" w:color="auto" w:fill="EBEBEB"/>
            <w:hideMark/>
          </w:tcPr>
          <w:p w14:paraId="4762ECA6" w14:textId="77777777" w:rsidR="00A5540F" w:rsidRPr="00C12274" w:rsidRDefault="00A5540F" w:rsidP="00A5540F">
            <w:pPr>
              <w:jc w:val="center"/>
              <w:rPr>
                <w:rFonts w:ascii="Arial Narrow" w:eastAsia="Times New Roman" w:hAnsi="Arial Narrow"/>
                <w:sz w:val="16"/>
                <w:szCs w:val="16"/>
              </w:rPr>
            </w:pPr>
            <w:r>
              <w:rPr>
                <w:rStyle w:val="cell-value"/>
                <w:rFonts w:ascii="Arial Narrow" w:eastAsia="Times New Roman" w:hAnsi="Arial Narrow"/>
                <w:b/>
                <w:bCs/>
                <w:szCs w:val="18"/>
              </w:rPr>
              <w:t>64</w:t>
            </w:r>
            <w:r w:rsidRPr="00C12274">
              <w:rPr>
                <w:rStyle w:val="cell-value"/>
                <w:rFonts w:ascii="Arial Narrow" w:eastAsia="Times New Roman" w:hAnsi="Arial Narrow"/>
                <w:b/>
                <w:bCs/>
                <w:szCs w:val="18"/>
              </w:rPr>
              <w:t xml:space="preserve"> per 1,000</w:t>
            </w:r>
            <w:r w:rsidRPr="00C12274">
              <w:rPr>
                <w:rFonts w:ascii="Arial Narrow" w:eastAsia="Times New Roman" w:hAnsi="Arial Narrow"/>
                <w:szCs w:val="18"/>
              </w:rPr>
              <w:br/>
            </w:r>
            <w:r w:rsidRPr="00C12274">
              <w:rPr>
                <w:rStyle w:val="cell-value"/>
                <w:rFonts w:ascii="Arial Narrow" w:eastAsia="Times New Roman" w:hAnsi="Arial Narrow"/>
                <w:szCs w:val="18"/>
              </w:rPr>
              <w:t>(</w:t>
            </w:r>
            <w:r>
              <w:rPr>
                <w:rStyle w:val="cell-value"/>
                <w:rFonts w:ascii="Arial Narrow" w:eastAsia="Times New Roman" w:hAnsi="Arial Narrow"/>
                <w:szCs w:val="18"/>
              </w:rPr>
              <w:t>42</w:t>
            </w:r>
            <w:r w:rsidRPr="00C12274">
              <w:rPr>
                <w:rStyle w:val="cell-value"/>
                <w:rFonts w:ascii="Arial Narrow" w:eastAsia="Times New Roman" w:hAnsi="Arial Narrow"/>
                <w:szCs w:val="18"/>
              </w:rPr>
              <w:t xml:space="preserve"> to </w:t>
            </w:r>
            <w:r>
              <w:rPr>
                <w:rStyle w:val="cell-value"/>
                <w:rFonts w:ascii="Arial Narrow" w:eastAsia="Times New Roman" w:hAnsi="Arial Narrow"/>
                <w:szCs w:val="18"/>
              </w:rPr>
              <w:t>99</w:t>
            </w:r>
            <w:r w:rsidRPr="00C12274">
              <w:rPr>
                <w:rStyle w:val="cell-value"/>
                <w:rFonts w:ascii="Arial Narrow" w:eastAsia="Times New Roman" w:hAnsi="Arial Narrow"/>
                <w:szCs w:val="18"/>
              </w:rPr>
              <w:t>)</w:t>
            </w:r>
            <w:r w:rsidRPr="00C12274">
              <w:rPr>
                <w:rFonts w:ascii="Arial Narrow" w:eastAsia="Times New Roman" w:hAnsi="Arial Narrow"/>
                <w:sz w:val="16"/>
                <w:szCs w:val="16"/>
              </w:rPr>
              <w:t xml:space="preserve"> </w:t>
            </w:r>
          </w:p>
        </w:tc>
        <w:tc>
          <w:tcPr>
            <w:tcW w:w="787" w:type="pct"/>
            <w:tcBorders>
              <w:top w:val="single" w:sz="6" w:space="0" w:color="000000"/>
              <w:left w:val="nil"/>
              <w:bottom w:val="single" w:sz="6" w:space="0" w:color="000000"/>
              <w:right w:val="nil"/>
            </w:tcBorders>
            <w:vAlign w:val="center"/>
            <w:hideMark/>
          </w:tcPr>
          <w:p w14:paraId="391D7EFC" w14:textId="1C36348A" w:rsidR="00A5540F" w:rsidRPr="00C12274" w:rsidRDefault="00A5540F" w:rsidP="008115A4">
            <w:pPr>
              <w:jc w:val="center"/>
              <w:rPr>
                <w:rFonts w:ascii="Arial Narrow" w:eastAsia="Times New Roman" w:hAnsi="Arial Narrow"/>
                <w:sz w:val="16"/>
                <w:szCs w:val="16"/>
              </w:rPr>
            </w:pPr>
            <w:r w:rsidRPr="00C12274">
              <w:rPr>
                <w:rStyle w:val="block"/>
                <w:rFonts w:ascii="Arial Narrow" w:eastAsia="Times New Roman" w:hAnsi="Arial Narrow"/>
                <w:b/>
                <w:bCs/>
                <w:sz w:val="16"/>
                <w:szCs w:val="16"/>
              </w:rPr>
              <w:t>RR 0.</w:t>
            </w:r>
            <w:r w:rsidR="008115A4">
              <w:rPr>
                <w:rStyle w:val="block"/>
                <w:rFonts w:ascii="Arial Narrow" w:eastAsia="Times New Roman" w:hAnsi="Arial Narrow"/>
                <w:b/>
                <w:bCs/>
                <w:sz w:val="16"/>
                <w:szCs w:val="16"/>
              </w:rPr>
              <w:t>76</w:t>
            </w:r>
            <w:r w:rsidRPr="00C12274">
              <w:rPr>
                <w:rFonts w:ascii="Arial Narrow" w:eastAsia="Times New Roman" w:hAnsi="Arial Narrow"/>
                <w:sz w:val="16"/>
                <w:szCs w:val="16"/>
              </w:rPr>
              <w:br/>
            </w:r>
            <w:r w:rsidRPr="00C12274">
              <w:rPr>
                <w:rStyle w:val="cell"/>
                <w:rFonts w:ascii="Arial Narrow" w:eastAsia="Times New Roman" w:hAnsi="Arial Narrow"/>
                <w:sz w:val="16"/>
                <w:szCs w:val="16"/>
              </w:rPr>
              <w:t>(0.5</w:t>
            </w:r>
            <w:r w:rsidR="008115A4">
              <w:rPr>
                <w:rStyle w:val="cell"/>
                <w:rFonts w:ascii="Arial Narrow" w:eastAsia="Times New Roman" w:hAnsi="Arial Narrow"/>
                <w:sz w:val="16"/>
                <w:szCs w:val="16"/>
              </w:rPr>
              <w:t>0</w:t>
            </w:r>
            <w:r w:rsidRPr="00C12274">
              <w:rPr>
                <w:rStyle w:val="cell"/>
                <w:rFonts w:ascii="Arial Narrow" w:eastAsia="Times New Roman" w:hAnsi="Arial Narrow"/>
                <w:sz w:val="16"/>
                <w:szCs w:val="16"/>
              </w:rPr>
              <w:t xml:space="preserve"> to 1.</w:t>
            </w:r>
            <w:r w:rsidR="008115A4">
              <w:rPr>
                <w:rStyle w:val="cell"/>
                <w:rFonts w:ascii="Arial Narrow" w:eastAsia="Times New Roman" w:hAnsi="Arial Narrow"/>
                <w:sz w:val="16"/>
                <w:szCs w:val="16"/>
              </w:rPr>
              <w:t>1</w:t>
            </w:r>
            <w:r>
              <w:rPr>
                <w:rStyle w:val="cell"/>
                <w:rFonts w:ascii="Arial Narrow" w:eastAsia="Times New Roman" w:hAnsi="Arial Narrow"/>
                <w:sz w:val="16"/>
                <w:szCs w:val="16"/>
              </w:rPr>
              <w:t>7</w:t>
            </w:r>
            <w:r w:rsidRPr="00C12274">
              <w:rPr>
                <w:rStyle w:val="cell"/>
                <w:rFonts w:ascii="Arial Narrow" w:eastAsia="Times New Roman" w:hAnsi="Arial Narrow"/>
                <w:sz w:val="16"/>
                <w:szCs w:val="16"/>
              </w:rPr>
              <w:t>)</w:t>
            </w:r>
            <w:r w:rsidRPr="00C12274">
              <w:rPr>
                <w:rFonts w:ascii="Arial Narrow" w:eastAsia="Times New Roman" w:hAnsi="Arial Narrow"/>
                <w:sz w:val="16"/>
                <w:szCs w:val="16"/>
              </w:rPr>
              <w:t xml:space="preserve"> </w:t>
            </w:r>
          </w:p>
        </w:tc>
        <w:tc>
          <w:tcPr>
            <w:tcW w:w="786" w:type="pct"/>
            <w:tcBorders>
              <w:top w:val="single" w:sz="6" w:space="0" w:color="000000"/>
              <w:left w:val="nil"/>
              <w:bottom w:val="single" w:sz="6" w:space="0" w:color="000000"/>
              <w:right w:val="nil"/>
            </w:tcBorders>
            <w:vAlign w:val="center"/>
            <w:hideMark/>
          </w:tcPr>
          <w:p w14:paraId="3B9D6BDA" w14:textId="668A4ED3" w:rsidR="00A5540F" w:rsidRPr="00C12274" w:rsidRDefault="00A5540F" w:rsidP="008115A4">
            <w:pPr>
              <w:jc w:val="center"/>
              <w:rPr>
                <w:rFonts w:ascii="Arial Narrow" w:eastAsia="Times New Roman" w:hAnsi="Arial Narrow"/>
                <w:sz w:val="16"/>
                <w:szCs w:val="16"/>
              </w:rPr>
            </w:pPr>
            <w:r>
              <w:rPr>
                <w:rFonts w:ascii="Arial Narrow" w:eastAsia="Times New Roman" w:hAnsi="Arial Narrow"/>
                <w:sz w:val="16"/>
                <w:szCs w:val="16"/>
              </w:rPr>
              <w:t>1,</w:t>
            </w:r>
            <w:r w:rsidR="008115A4">
              <w:rPr>
                <w:rFonts w:ascii="Arial Narrow" w:eastAsia="Times New Roman" w:hAnsi="Arial Narrow"/>
                <w:sz w:val="16"/>
                <w:szCs w:val="16"/>
              </w:rPr>
              <w:t>581</w:t>
            </w:r>
            <w:r>
              <w:rPr>
                <w:rFonts w:ascii="Arial Narrow" w:eastAsia="Times New Roman" w:hAnsi="Arial Narrow"/>
                <w:sz w:val="16"/>
                <w:szCs w:val="16"/>
              </w:rPr>
              <w:br/>
              <w:t>(10</w:t>
            </w:r>
            <w:r w:rsidRPr="00C12274">
              <w:rPr>
                <w:rFonts w:ascii="Arial Narrow" w:eastAsia="Times New Roman" w:hAnsi="Arial Narrow"/>
                <w:sz w:val="16"/>
                <w:szCs w:val="16"/>
              </w:rPr>
              <w:t xml:space="preserve"> RCTs) </w:t>
            </w:r>
          </w:p>
        </w:tc>
        <w:tc>
          <w:tcPr>
            <w:tcW w:w="1070" w:type="pct"/>
            <w:tcBorders>
              <w:top w:val="single" w:sz="6" w:space="0" w:color="000000"/>
              <w:left w:val="nil"/>
              <w:bottom w:val="single" w:sz="6" w:space="0" w:color="000000"/>
              <w:right w:val="nil"/>
            </w:tcBorders>
            <w:vAlign w:val="center"/>
            <w:hideMark/>
          </w:tcPr>
          <w:p w14:paraId="213F7006" w14:textId="77777777" w:rsidR="00A5540F" w:rsidRPr="00C12274" w:rsidRDefault="00A5540F" w:rsidP="00A5540F">
            <w:pPr>
              <w:jc w:val="center"/>
              <w:rPr>
                <w:rFonts w:ascii="Arial Narrow" w:eastAsia="Times New Roman" w:hAnsi="Arial Narrow"/>
                <w:sz w:val="16"/>
                <w:szCs w:val="16"/>
              </w:rPr>
            </w:pPr>
            <w:r w:rsidRPr="00C12274">
              <w:rPr>
                <w:rStyle w:val="quality-sign"/>
                <w:rFonts w:ascii="Cambria" w:eastAsia="Cambria" w:hAnsi="Cambria" w:cs="Cambria"/>
                <w:sz w:val="21"/>
                <w:szCs w:val="21"/>
              </w:rPr>
              <w:t>⨁⨁⨁</w:t>
            </w:r>
            <w:r w:rsidRPr="00C12274">
              <w:rPr>
                <w:rStyle w:val="quality-sign"/>
                <w:rFonts w:ascii="MS Mincho" w:eastAsia="MS Mincho" w:hAnsi="MS Mincho" w:cs="MS Mincho"/>
                <w:sz w:val="21"/>
                <w:szCs w:val="21"/>
              </w:rPr>
              <w:t>◯</w:t>
            </w:r>
            <w:r w:rsidRPr="00C12274">
              <w:rPr>
                <w:rFonts w:ascii="Arial Narrow" w:eastAsia="Times New Roman" w:hAnsi="Arial Narrow"/>
                <w:sz w:val="16"/>
                <w:szCs w:val="16"/>
              </w:rPr>
              <w:br/>
            </w:r>
            <w:r w:rsidRPr="00C12274">
              <w:rPr>
                <w:rStyle w:val="quality-text"/>
                <w:rFonts w:ascii="Arial Narrow" w:eastAsia="Times New Roman" w:hAnsi="Arial Narrow"/>
                <w:sz w:val="16"/>
                <w:szCs w:val="16"/>
              </w:rPr>
              <w:t>MODERATE</w:t>
            </w:r>
            <w:r w:rsidRPr="00C12274">
              <w:rPr>
                <w:rFonts w:ascii="Arial Narrow" w:eastAsia="Times New Roman" w:hAnsi="Arial Narrow"/>
                <w:sz w:val="16"/>
                <w:szCs w:val="16"/>
              </w:rPr>
              <w:t xml:space="preserve"> </w:t>
            </w:r>
            <w:r w:rsidRPr="00C12274">
              <w:rPr>
                <w:rFonts w:ascii="Arial Narrow" w:eastAsia="Times New Roman" w:hAnsi="Arial Narrow"/>
                <w:sz w:val="16"/>
                <w:szCs w:val="16"/>
                <w:vertAlign w:val="superscript"/>
              </w:rPr>
              <w:t>a</w:t>
            </w:r>
          </w:p>
        </w:tc>
      </w:tr>
      <w:tr w:rsidR="00A5540F" w:rsidRPr="00C12274" w14:paraId="6ECD3603" w14:textId="77777777" w:rsidTr="00A5540F">
        <w:trPr>
          <w:cantSplit/>
        </w:trPr>
        <w:tc>
          <w:tcPr>
            <w:tcW w:w="559" w:type="pct"/>
            <w:tcBorders>
              <w:top w:val="single" w:sz="6" w:space="0" w:color="000000"/>
              <w:left w:val="nil"/>
              <w:bottom w:val="single" w:sz="6" w:space="0" w:color="000000"/>
              <w:right w:val="nil"/>
            </w:tcBorders>
            <w:vAlign w:val="center"/>
            <w:hideMark/>
          </w:tcPr>
          <w:p w14:paraId="792DEB71" w14:textId="77777777" w:rsidR="00A5540F" w:rsidRPr="00C12274" w:rsidRDefault="00A5540F" w:rsidP="00A5540F">
            <w:pPr>
              <w:jc w:val="center"/>
              <w:rPr>
                <w:rFonts w:ascii="Arial Narrow" w:eastAsia="Times New Roman" w:hAnsi="Arial Narrow"/>
                <w:sz w:val="16"/>
                <w:szCs w:val="16"/>
              </w:rPr>
            </w:pPr>
            <w:r w:rsidRPr="00C12274">
              <w:rPr>
                <w:rStyle w:val="label"/>
                <w:rFonts w:ascii="Arial Narrow" w:eastAsia="Times New Roman" w:hAnsi="Arial Narrow"/>
                <w:szCs w:val="18"/>
              </w:rPr>
              <w:t>Large for gestational age</w:t>
            </w:r>
            <w:r w:rsidRPr="00C12274">
              <w:rPr>
                <w:rFonts w:ascii="Arial Narrow" w:eastAsia="Times New Roman" w:hAnsi="Arial Narrow"/>
                <w:sz w:val="16"/>
                <w:szCs w:val="16"/>
              </w:rPr>
              <w:t xml:space="preserve"> </w:t>
            </w:r>
          </w:p>
        </w:tc>
        <w:tc>
          <w:tcPr>
            <w:tcW w:w="600" w:type="pct"/>
            <w:tcBorders>
              <w:top w:val="single" w:sz="6" w:space="0" w:color="000000"/>
              <w:left w:val="nil"/>
              <w:bottom w:val="single" w:sz="6" w:space="0" w:color="000000"/>
              <w:right w:val="nil"/>
            </w:tcBorders>
            <w:vAlign w:val="center"/>
            <w:hideMark/>
          </w:tcPr>
          <w:p w14:paraId="71AE5837" w14:textId="77777777" w:rsidR="00A5540F" w:rsidRPr="00C12274" w:rsidRDefault="00A5540F" w:rsidP="00A5540F">
            <w:pPr>
              <w:rPr>
                <w:rFonts w:ascii="Arial Narrow" w:eastAsia="Times New Roman" w:hAnsi="Arial Narrow"/>
                <w:sz w:val="16"/>
                <w:szCs w:val="16"/>
              </w:rPr>
            </w:pPr>
            <w:r w:rsidRPr="00C12274">
              <w:rPr>
                <w:rFonts w:ascii="Arial Narrow" w:eastAsia="Times New Roman" w:hAnsi="Arial Narrow"/>
                <w:sz w:val="16"/>
                <w:szCs w:val="16"/>
              </w:rPr>
              <w:t>1</w:t>
            </w:r>
            <w:r>
              <w:rPr>
                <w:rFonts w:ascii="Arial Narrow" w:eastAsia="Times New Roman" w:hAnsi="Arial Narrow"/>
                <w:sz w:val="16"/>
                <w:szCs w:val="16"/>
              </w:rPr>
              <w:t>30</w:t>
            </w:r>
            <w:r w:rsidRPr="00C12274">
              <w:rPr>
                <w:rFonts w:ascii="Arial Narrow" w:eastAsia="Times New Roman" w:hAnsi="Arial Narrow"/>
                <w:sz w:val="16"/>
                <w:szCs w:val="16"/>
              </w:rPr>
              <w:t xml:space="preserve"> per 1,000 </w:t>
            </w:r>
          </w:p>
        </w:tc>
        <w:tc>
          <w:tcPr>
            <w:tcW w:w="1198" w:type="pct"/>
            <w:tcBorders>
              <w:top w:val="single" w:sz="6" w:space="0" w:color="000000"/>
              <w:left w:val="nil"/>
              <w:bottom w:val="single" w:sz="6" w:space="0" w:color="000000"/>
              <w:right w:val="nil"/>
            </w:tcBorders>
            <w:shd w:val="clear" w:color="auto" w:fill="EBEBEB"/>
            <w:hideMark/>
          </w:tcPr>
          <w:p w14:paraId="487B3416" w14:textId="77777777" w:rsidR="00A5540F" w:rsidRPr="00C12274" w:rsidRDefault="00A5540F" w:rsidP="00A5540F">
            <w:pPr>
              <w:jc w:val="center"/>
              <w:rPr>
                <w:rFonts w:ascii="Arial Narrow" w:eastAsia="Times New Roman" w:hAnsi="Arial Narrow"/>
                <w:sz w:val="16"/>
                <w:szCs w:val="16"/>
              </w:rPr>
            </w:pPr>
            <w:r w:rsidRPr="00C12274">
              <w:rPr>
                <w:rStyle w:val="cell-value"/>
                <w:rFonts w:ascii="Arial Narrow" w:eastAsia="Times New Roman" w:hAnsi="Arial Narrow"/>
                <w:b/>
                <w:bCs/>
                <w:szCs w:val="18"/>
              </w:rPr>
              <w:t>1</w:t>
            </w:r>
            <w:r>
              <w:rPr>
                <w:rStyle w:val="cell-value"/>
                <w:rFonts w:ascii="Arial Narrow" w:eastAsia="Times New Roman" w:hAnsi="Arial Narrow"/>
                <w:b/>
                <w:bCs/>
                <w:szCs w:val="18"/>
              </w:rPr>
              <w:t>28</w:t>
            </w:r>
            <w:r w:rsidRPr="00C12274">
              <w:rPr>
                <w:rStyle w:val="cell-value"/>
                <w:rFonts w:ascii="Arial Narrow" w:eastAsia="Times New Roman" w:hAnsi="Arial Narrow"/>
                <w:b/>
                <w:bCs/>
                <w:szCs w:val="18"/>
              </w:rPr>
              <w:t xml:space="preserve"> per 1,000</w:t>
            </w:r>
            <w:r w:rsidRPr="00C12274">
              <w:rPr>
                <w:rFonts w:ascii="Arial Narrow" w:eastAsia="Times New Roman" w:hAnsi="Arial Narrow"/>
                <w:szCs w:val="18"/>
              </w:rPr>
              <w:br/>
            </w:r>
            <w:r w:rsidRPr="00C12274">
              <w:rPr>
                <w:rStyle w:val="cell-value"/>
                <w:rFonts w:ascii="Arial Narrow" w:eastAsia="Times New Roman" w:hAnsi="Arial Narrow"/>
                <w:szCs w:val="18"/>
              </w:rPr>
              <w:t>(9</w:t>
            </w:r>
            <w:r>
              <w:rPr>
                <w:rStyle w:val="cell-value"/>
                <w:rFonts w:ascii="Arial Narrow" w:eastAsia="Times New Roman" w:hAnsi="Arial Narrow"/>
                <w:szCs w:val="18"/>
              </w:rPr>
              <w:t>8</w:t>
            </w:r>
            <w:r w:rsidRPr="00C12274">
              <w:rPr>
                <w:rStyle w:val="cell-value"/>
                <w:rFonts w:ascii="Arial Narrow" w:eastAsia="Times New Roman" w:hAnsi="Arial Narrow"/>
                <w:szCs w:val="18"/>
              </w:rPr>
              <w:t xml:space="preserve"> to 1</w:t>
            </w:r>
            <w:r>
              <w:rPr>
                <w:rStyle w:val="cell-value"/>
                <w:rFonts w:ascii="Arial Narrow" w:eastAsia="Times New Roman" w:hAnsi="Arial Narrow"/>
                <w:szCs w:val="18"/>
              </w:rPr>
              <w:t>70</w:t>
            </w:r>
            <w:r w:rsidRPr="00C12274">
              <w:rPr>
                <w:rStyle w:val="cell-value"/>
                <w:rFonts w:ascii="Arial Narrow" w:eastAsia="Times New Roman" w:hAnsi="Arial Narrow"/>
                <w:szCs w:val="18"/>
              </w:rPr>
              <w:t>)</w:t>
            </w:r>
            <w:r w:rsidRPr="00C12274">
              <w:rPr>
                <w:rFonts w:ascii="Arial Narrow" w:eastAsia="Times New Roman" w:hAnsi="Arial Narrow"/>
                <w:sz w:val="16"/>
                <w:szCs w:val="16"/>
              </w:rPr>
              <w:t xml:space="preserve"> </w:t>
            </w:r>
          </w:p>
        </w:tc>
        <w:tc>
          <w:tcPr>
            <w:tcW w:w="787" w:type="pct"/>
            <w:tcBorders>
              <w:top w:val="single" w:sz="6" w:space="0" w:color="000000"/>
              <w:left w:val="nil"/>
              <w:bottom w:val="single" w:sz="6" w:space="0" w:color="000000"/>
              <w:right w:val="nil"/>
            </w:tcBorders>
            <w:vAlign w:val="center"/>
            <w:hideMark/>
          </w:tcPr>
          <w:p w14:paraId="3989FE71" w14:textId="24E6E77B" w:rsidR="00A5540F" w:rsidRPr="00C12274" w:rsidRDefault="00A5540F" w:rsidP="008115A4">
            <w:pPr>
              <w:jc w:val="center"/>
              <w:rPr>
                <w:rFonts w:ascii="Arial Narrow" w:eastAsia="Times New Roman" w:hAnsi="Arial Narrow"/>
                <w:sz w:val="16"/>
                <w:szCs w:val="16"/>
              </w:rPr>
            </w:pPr>
            <w:r w:rsidRPr="00C12274">
              <w:rPr>
                <w:rStyle w:val="block"/>
                <w:rFonts w:ascii="Arial Narrow" w:eastAsia="Times New Roman" w:hAnsi="Arial Narrow"/>
                <w:b/>
                <w:bCs/>
                <w:sz w:val="16"/>
                <w:szCs w:val="16"/>
              </w:rPr>
              <w:t>RR 0.</w:t>
            </w:r>
            <w:r w:rsidR="008115A4">
              <w:rPr>
                <w:rStyle w:val="block"/>
                <w:rFonts w:ascii="Arial Narrow" w:eastAsia="Times New Roman" w:hAnsi="Arial Narrow"/>
                <w:b/>
                <w:bCs/>
                <w:sz w:val="16"/>
                <w:szCs w:val="16"/>
              </w:rPr>
              <w:t>91</w:t>
            </w:r>
            <w:r w:rsidRPr="00C12274">
              <w:rPr>
                <w:rFonts w:ascii="Arial Narrow" w:eastAsia="Times New Roman" w:hAnsi="Arial Narrow"/>
                <w:sz w:val="16"/>
                <w:szCs w:val="16"/>
              </w:rPr>
              <w:br/>
            </w:r>
            <w:r w:rsidRPr="00C12274">
              <w:rPr>
                <w:rStyle w:val="cell"/>
                <w:rFonts w:ascii="Arial Narrow" w:eastAsia="Times New Roman" w:hAnsi="Arial Narrow"/>
                <w:sz w:val="16"/>
                <w:szCs w:val="16"/>
              </w:rPr>
              <w:t>(0.</w:t>
            </w:r>
            <w:r w:rsidR="008115A4">
              <w:rPr>
                <w:rStyle w:val="cell"/>
                <w:rFonts w:ascii="Arial Narrow" w:eastAsia="Times New Roman" w:hAnsi="Arial Narrow"/>
                <w:sz w:val="16"/>
                <w:szCs w:val="16"/>
              </w:rPr>
              <w:t>61</w:t>
            </w:r>
            <w:r w:rsidR="008115A4" w:rsidRPr="00C12274">
              <w:rPr>
                <w:rStyle w:val="cell"/>
                <w:rFonts w:ascii="Arial Narrow" w:eastAsia="Times New Roman" w:hAnsi="Arial Narrow"/>
                <w:sz w:val="16"/>
                <w:szCs w:val="16"/>
              </w:rPr>
              <w:t xml:space="preserve"> </w:t>
            </w:r>
            <w:r w:rsidRPr="00C12274">
              <w:rPr>
                <w:rStyle w:val="cell"/>
                <w:rFonts w:ascii="Arial Narrow" w:eastAsia="Times New Roman" w:hAnsi="Arial Narrow"/>
                <w:sz w:val="16"/>
                <w:szCs w:val="16"/>
              </w:rPr>
              <w:t>to 1.</w:t>
            </w:r>
            <w:r>
              <w:rPr>
                <w:rStyle w:val="cell"/>
                <w:rFonts w:ascii="Arial Narrow" w:eastAsia="Times New Roman" w:hAnsi="Arial Narrow"/>
                <w:sz w:val="16"/>
                <w:szCs w:val="16"/>
              </w:rPr>
              <w:t>3</w:t>
            </w:r>
            <w:r w:rsidR="008115A4">
              <w:rPr>
                <w:rStyle w:val="cell"/>
                <w:rFonts w:ascii="Arial Narrow" w:eastAsia="Times New Roman" w:hAnsi="Arial Narrow"/>
                <w:sz w:val="16"/>
                <w:szCs w:val="16"/>
              </w:rPr>
              <w:t>6</w:t>
            </w:r>
            <w:r w:rsidRPr="00C12274">
              <w:rPr>
                <w:rStyle w:val="cell"/>
                <w:rFonts w:ascii="Arial Narrow" w:eastAsia="Times New Roman" w:hAnsi="Arial Narrow"/>
                <w:sz w:val="16"/>
                <w:szCs w:val="16"/>
              </w:rPr>
              <w:t>)</w:t>
            </w:r>
            <w:r w:rsidRPr="00C12274">
              <w:rPr>
                <w:rFonts w:ascii="Arial Narrow" w:eastAsia="Times New Roman" w:hAnsi="Arial Narrow"/>
                <w:sz w:val="16"/>
                <w:szCs w:val="16"/>
              </w:rPr>
              <w:t xml:space="preserve"> </w:t>
            </w:r>
          </w:p>
        </w:tc>
        <w:tc>
          <w:tcPr>
            <w:tcW w:w="786" w:type="pct"/>
            <w:tcBorders>
              <w:top w:val="single" w:sz="6" w:space="0" w:color="000000"/>
              <w:left w:val="nil"/>
              <w:bottom w:val="single" w:sz="6" w:space="0" w:color="000000"/>
              <w:right w:val="nil"/>
            </w:tcBorders>
            <w:vAlign w:val="center"/>
            <w:hideMark/>
          </w:tcPr>
          <w:p w14:paraId="7DF315B4" w14:textId="619A94AA" w:rsidR="00A5540F" w:rsidRPr="00C12274" w:rsidRDefault="00A5540F" w:rsidP="008115A4">
            <w:pPr>
              <w:jc w:val="center"/>
              <w:rPr>
                <w:rFonts w:ascii="Arial Narrow" w:eastAsia="Times New Roman" w:hAnsi="Arial Narrow"/>
                <w:sz w:val="16"/>
                <w:szCs w:val="16"/>
              </w:rPr>
            </w:pPr>
            <w:r w:rsidRPr="00C12274">
              <w:rPr>
                <w:rFonts w:ascii="Arial Narrow" w:eastAsia="Times New Roman" w:hAnsi="Arial Narrow"/>
                <w:sz w:val="16"/>
                <w:szCs w:val="16"/>
              </w:rPr>
              <w:t>1,</w:t>
            </w:r>
            <w:r w:rsidR="008115A4" w:rsidRPr="00C12274">
              <w:rPr>
                <w:rFonts w:ascii="Arial Narrow" w:eastAsia="Times New Roman" w:hAnsi="Arial Narrow"/>
                <w:sz w:val="16"/>
                <w:szCs w:val="16"/>
              </w:rPr>
              <w:t>6</w:t>
            </w:r>
            <w:r w:rsidR="008115A4">
              <w:rPr>
                <w:rFonts w:ascii="Arial Narrow" w:eastAsia="Times New Roman" w:hAnsi="Arial Narrow"/>
                <w:sz w:val="16"/>
                <w:szCs w:val="16"/>
              </w:rPr>
              <w:t>00</w:t>
            </w:r>
            <w:r w:rsidRPr="00C12274">
              <w:rPr>
                <w:rFonts w:ascii="Arial Narrow" w:eastAsia="Times New Roman" w:hAnsi="Arial Narrow"/>
                <w:sz w:val="16"/>
                <w:szCs w:val="16"/>
              </w:rPr>
              <w:br/>
              <w:t xml:space="preserve">(9 RCTs) </w:t>
            </w:r>
          </w:p>
        </w:tc>
        <w:tc>
          <w:tcPr>
            <w:tcW w:w="1070" w:type="pct"/>
            <w:tcBorders>
              <w:top w:val="single" w:sz="6" w:space="0" w:color="000000"/>
              <w:left w:val="nil"/>
              <w:bottom w:val="single" w:sz="6" w:space="0" w:color="000000"/>
              <w:right w:val="nil"/>
            </w:tcBorders>
            <w:vAlign w:val="center"/>
            <w:hideMark/>
          </w:tcPr>
          <w:p w14:paraId="7194A6BB" w14:textId="77777777" w:rsidR="00A5540F" w:rsidRPr="00C12274" w:rsidRDefault="00A5540F" w:rsidP="00A5540F">
            <w:pPr>
              <w:jc w:val="center"/>
              <w:rPr>
                <w:rFonts w:ascii="Arial Narrow" w:eastAsia="Times New Roman" w:hAnsi="Arial Narrow"/>
                <w:sz w:val="16"/>
                <w:szCs w:val="16"/>
              </w:rPr>
            </w:pPr>
            <w:r w:rsidRPr="00C12274">
              <w:rPr>
                <w:rStyle w:val="quality-sign"/>
                <w:rFonts w:ascii="Cambria" w:eastAsia="Cambria" w:hAnsi="Cambria" w:cs="Cambria"/>
                <w:sz w:val="21"/>
                <w:szCs w:val="21"/>
              </w:rPr>
              <w:t>⨁⨁⨁</w:t>
            </w:r>
            <w:r w:rsidRPr="00C12274">
              <w:rPr>
                <w:rStyle w:val="quality-sign"/>
                <w:rFonts w:ascii="MS Mincho" w:eastAsia="MS Mincho" w:hAnsi="MS Mincho" w:cs="MS Mincho"/>
                <w:sz w:val="21"/>
                <w:szCs w:val="21"/>
              </w:rPr>
              <w:t>◯</w:t>
            </w:r>
            <w:r w:rsidRPr="00C12274">
              <w:rPr>
                <w:rFonts w:ascii="Arial Narrow" w:eastAsia="Times New Roman" w:hAnsi="Arial Narrow"/>
                <w:sz w:val="16"/>
                <w:szCs w:val="16"/>
              </w:rPr>
              <w:br/>
            </w:r>
            <w:r w:rsidRPr="00C12274">
              <w:rPr>
                <w:rStyle w:val="quality-text"/>
                <w:rFonts w:ascii="Arial Narrow" w:eastAsia="Times New Roman" w:hAnsi="Arial Narrow"/>
                <w:sz w:val="16"/>
                <w:szCs w:val="16"/>
              </w:rPr>
              <w:t>MODERATE</w:t>
            </w:r>
            <w:r w:rsidRPr="00C12274">
              <w:rPr>
                <w:rFonts w:ascii="Arial Narrow" w:eastAsia="Times New Roman" w:hAnsi="Arial Narrow"/>
                <w:sz w:val="16"/>
                <w:szCs w:val="16"/>
              </w:rPr>
              <w:t xml:space="preserve"> </w:t>
            </w:r>
            <w:r w:rsidRPr="00C12274">
              <w:rPr>
                <w:rFonts w:ascii="Arial Narrow" w:eastAsia="Times New Roman" w:hAnsi="Arial Narrow"/>
                <w:sz w:val="16"/>
                <w:szCs w:val="16"/>
                <w:vertAlign w:val="superscript"/>
              </w:rPr>
              <w:t>a</w:t>
            </w:r>
          </w:p>
        </w:tc>
      </w:tr>
      <w:tr w:rsidR="00A5540F" w:rsidRPr="00C12274" w14:paraId="5F1C5940" w14:textId="77777777" w:rsidTr="00A5540F">
        <w:trPr>
          <w:cantSplit/>
        </w:trPr>
        <w:tc>
          <w:tcPr>
            <w:tcW w:w="559" w:type="pct"/>
            <w:tcBorders>
              <w:top w:val="single" w:sz="6" w:space="0" w:color="000000"/>
              <w:left w:val="nil"/>
              <w:bottom w:val="single" w:sz="6" w:space="0" w:color="000000"/>
              <w:right w:val="nil"/>
            </w:tcBorders>
            <w:vAlign w:val="center"/>
            <w:hideMark/>
          </w:tcPr>
          <w:p w14:paraId="519E0873" w14:textId="77777777" w:rsidR="00A5540F" w:rsidRPr="00C12274" w:rsidRDefault="00A5540F" w:rsidP="00A5540F">
            <w:pPr>
              <w:jc w:val="center"/>
              <w:rPr>
                <w:rFonts w:ascii="Arial Narrow" w:eastAsia="Times New Roman" w:hAnsi="Arial Narrow"/>
                <w:sz w:val="16"/>
                <w:szCs w:val="16"/>
              </w:rPr>
            </w:pPr>
            <w:r w:rsidRPr="00C12274">
              <w:rPr>
                <w:rStyle w:val="label"/>
                <w:rFonts w:ascii="Arial Narrow" w:eastAsia="Times New Roman" w:hAnsi="Arial Narrow"/>
                <w:szCs w:val="18"/>
              </w:rPr>
              <w:t>Apgar score &lt;7 at 5 min</w:t>
            </w:r>
            <w:r w:rsidRPr="00C12274">
              <w:rPr>
                <w:rFonts w:ascii="Arial Narrow" w:eastAsia="Times New Roman" w:hAnsi="Arial Narrow"/>
                <w:sz w:val="16"/>
                <w:szCs w:val="16"/>
              </w:rPr>
              <w:t xml:space="preserve"> </w:t>
            </w:r>
          </w:p>
        </w:tc>
        <w:tc>
          <w:tcPr>
            <w:tcW w:w="600" w:type="pct"/>
            <w:tcBorders>
              <w:top w:val="single" w:sz="6" w:space="0" w:color="000000"/>
              <w:left w:val="nil"/>
              <w:bottom w:val="single" w:sz="6" w:space="0" w:color="000000"/>
              <w:right w:val="nil"/>
            </w:tcBorders>
            <w:vAlign w:val="center"/>
            <w:hideMark/>
          </w:tcPr>
          <w:p w14:paraId="36B70B41" w14:textId="77777777" w:rsidR="00A5540F" w:rsidRPr="00C12274" w:rsidRDefault="00A5540F" w:rsidP="00A5540F">
            <w:pPr>
              <w:rPr>
                <w:rFonts w:ascii="Arial Narrow" w:eastAsia="Times New Roman" w:hAnsi="Arial Narrow"/>
                <w:sz w:val="16"/>
                <w:szCs w:val="16"/>
              </w:rPr>
            </w:pPr>
            <w:r w:rsidRPr="00C12274">
              <w:rPr>
                <w:rFonts w:ascii="Arial Narrow" w:eastAsia="Times New Roman" w:hAnsi="Arial Narrow"/>
                <w:sz w:val="16"/>
                <w:szCs w:val="16"/>
              </w:rPr>
              <w:t xml:space="preserve">6 per 1,000 </w:t>
            </w:r>
          </w:p>
        </w:tc>
        <w:tc>
          <w:tcPr>
            <w:tcW w:w="1198" w:type="pct"/>
            <w:tcBorders>
              <w:top w:val="single" w:sz="6" w:space="0" w:color="000000"/>
              <w:left w:val="nil"/>
              <w:bottom w:val="single" w:sz="6" w:space="0" w:color="000000"/>
              <w:right w:val="nil"/>
            </w:tcBorders>
            <w:shd w:val="clear" w:color="auto" w:fill="EBEBEB"/>
            <w:hideMark/>
          </w:tcPr>
          <w:p w14:paraId="27379089" w14:textId="77777777" w:rsidR="00A5540F" w:rsidRPr="00C12274" w:rsidRDefault="00A5540F" w:rsidP="00A5540F">
            <w:pPr>
              <w:jc w:val="center"/>
              <w:rPr>
                <w:rFonts w:ascii="Arial Narrow" w:eastAsia="Times New Roman" w:hAnsi="Arial Narrow"/>
                <w:sz w:val="16"/>
                <w:szCs w:val="16"/>
              </w:rPr>
            </w:pPr>
            <w:r w:rsidRPr="00C12274">
              <w:rPr>
                <w:rStyle w:val="cell-value"/>
                <w:rFonts w:ascii="Arial Narrow" w:eastAsia="Times New Roman" w:hAnsi="Arial Narrow"/>
                <w:b/>
                <w:bCs/>
                <w:szCs w:val="18"/>
              </w:rPr>
              <w:t>8 per 1,000</w:t>
            </w:r>
            <w:r w:rsidRPr="00C12274">
              <w:rPr>
                <w:rFonts w:ascii="Arial Narrow" w:eastAsia="Times New Roman" w:hAnsi="Arial Narrow"/>
                <w:szCs w:val="18"/>
              </w:rPr>
              <w:br/>
            </w:r>
            <w:r w:rsidRPr="00C12274">
              <w:rPr>
                <w:rStyle w:val="cell-value"/>
                <w:rFonts w:ascii="Arial Narrow" w:eastAsia="Times New Roman" w:hAnsi="Arial Narrow"/>
                <w:szCs w:val="18"/>
              </w:rPr>
              <w:t>(3 to 22)</w:t>
            </w:r>
            <w:r w:rsidRPr="00C12274">
              <w:rPr>
                <w:rFonts w:ascii="Arial Narrow" w:eastAsia="Times New Roman" w:hAnsi="Arial Narrow"/>
                <w:sz w:val="16"/>
                <w:szCs w:val="16"/>
              </w:rPr>
              <w:t xml:space="preserve"> </w:t>
            </w:r>
          </w:p>
        </w:tc>
        <w:tc>
          <w:tcPr>
            <w:tcW w:w="787" w:type="pct"/>
            <w:tcBorders>
              <w:top w:val="single" w:sz="6" w:space="0" w:color="000000"/>
              <w:left w:val="nil"/>
              <w:bottom w:val="single" w:sz="6" w:space="0" w:color="000000"/>
              <w:right w:val="nil"/>
            </w:tcBorders>
            <w:vAlign w:val="center"/>
            <w:hideMark/>
          </w:tcPr>
          <w:p w14:paraId="19B09C08" w14:textId="77777777" w:rsidR="00A5540F" w:rsidRPr="00C12274" w:rsidRDefault="00A5540F" w:rsidP="00A5540F">
            <w:pPr>
              <w:jc w:val="center"/>
              <w:rPr>
                <w:rFonts w:ascii="Arial Narrow" w:eastAsia="Times New Roman" w:hAnsi="Arial Narrow"/>
                <w:sz w:val="16"/>
                <w:szCs w:val="16"/>
              </w:rPr>
            </w:pPr>
            <w:r w:rsidRPr="00C12274">
              <w:rPr>
                <w:rStyle w:val="block"/>
                <w:rFonts w:ascii="Arial Narrow" w:eastAsia="Times New Roman" w:hAnsi="Arial Narrow"/>
                <w:b/>
                <w:bCs/>
                <w:sz w:val="16"/>
                <w:szCs w:val="16"/>
              </w:rPr>
              <w:t>RR 1.23</w:t>
            </w:r>
            <w:r w:rsidRPr="00C12274">
              <w:rPr>
                <w:rFonts w:ascii="Arial Narrow" w:eastAsia="Times New Roman" w:hAnsi="Arial Narrow"/>
                <w:sz w:val="16"/>
                <w:szCs w:val="16"/>
              </w:rPr>
              <w:br/>
            </w:r>
            <w:r w:rsidRPr="00C12274">
              <w:rPr>
                <w:rStyle w:val="cell"/>
                <w:rFonts w:ascii="Arial Narrow" w:eastAsia="Times New Roman" w:hAnsi="Arial Narrow"/>
                <w:sz w:val="16"/>
                <w:szCs w:val="16"/>
              </w:rPr>
              <w:t>(0.44 to 3.42)</w:t>
            </w:r>
            <w:r w:rsidRPr="00C12274">
              <w:rPr>
                <w:rFonts w:ascii="Arial Narrow" w:eastAsia="Times New Roman" w:hAnsi="Arial Narrow"/>
                <w:sz w:val="16"/>
                <w:szCs w:val="16"/>
              </w:rPr>
              <w:t xml:space="preserve"> </w:t>
            </w:r>
          </w:p>
        </w:tc>
        <w:tc>
          <w:tcPr>
            <w:tcW w:w="786" w:type="pct"/>
            <w:tcBorders>
              <w:top w:val="single" w:sz="6" w:space="0" w:color="000000"/>
              <w:left w:val="nil"/>
              <w:bottom w:val="single" w:sz="6" w:space="0" w:color="000000"/>
              <w:right w:val="nil"/>
            </w:tcBorders>
            <w:vAlign w:val="center"/>
            <w:hideMark/>
          </w:tcPr>
          <w:p w14:paraId="275EA497" w14:textId="77777777" w:rsidR="00A5540F" w:rsidRPr="00C12274" w:rsidRDefault="00A5540F" w:rsidP="00A5540F">
            <w:pPr>
              <w:jc w:val="center"/>
              <w:rPr>
                <w:rFonts w:ascii="Arial Narrow" w:eastAsia="Times New Roman" w:hAnsi="Arial Narrow"/>
                <w:sz w:val="16"/>
                <w:szCs w:val="16"/>
              </w:rPr>
            </w:pPr>
            <w:r w:rsidRPr="00C12274">
              <w:rPr>
                <w:rFonts w:ascii="Arial Narrow" w:eastAsia="Times New Roman" w:hAnsi="Arial Narrow"/>
                <w:sz w:val="16"/>
                <w:szCs w:val="16"/>
              </w:rPr>
              <w:t>1,918</w:t>
            </w:r>
            <w:r w:rsidRPr="00C12274">
              <w:rPr>
                <w:rFonts w:ascii="Arial Narrow" w:eastAsia="Times New Roman" w:hAnsi="Arial Narrow"/>
                <w:sz w:val="16"/>
                <w:szCs w:val="16"/>
              </w:rPr>
              <w:br/>
              <w:t xml:space="preserve">(5 RCTs) </w:t>
            </w:r>
          </w:p>
        </w:tc>
        <w:tc>
          <w:tcPr>
            <w:tcW w:w="1070" w:type="pct"/>
            <w:tcBorders>
              <w:top w:val="single" w:sz="6" w:space="0" w:color="000000"/>
              <w:left w:val="nil"/>
              <w:bottom w:val="single" w:sz="6" w:space="0" w:color="000000"/>
              <w:right w:val="nil"/>
            </w:tcBorders>
            <w:vAlign w:val="center"/>
            <w:hideMark/>
          </w:tcPr>
          <w:p w14:paraId="74DD0BD8" w14:textId="77777777" w:rsidR="00A5540F" w:rsidRPr="00C12274" w:rsidRDefault="00A5540F" w:rsidP="00A5540F">
            <w:pPr>
              <w:jc w:val="center"/>
              <w:rPr>
                <w:rFonts w:ascii="Arial Narrow" w:eastAsia="Times New Roman" w:hAnsi="Arial Narrow"/>
                <w:sz w:val="16"/>
                <w:szCs w:val="16"/>
              </w:rPr>
            </w:pPr>
            <w:r w:rsidRPr="00C12274">
              <w:rPr>
                <w:rStyle w:val="quality-sign"/>
                <w:rFonts w:ascii="Cambria" w:eastAsia="Cambria" w:hAnsi="Cambria" w:cs="Cambria"/>
                <w:sz w:val="21"/>
                <w:szCs w:val="21"/>
              </w:rPr>
              <w:t>⨁⨁⨁</w:t>
            </w:r>
            <w:r w:rsidRPr="00C12274">
              <w:rPr>
                <w:rStyle w:val="quality-sign"/>
                <w:rFonts w:ascii="MS Mincho" w:eastAsia="MS Mincho" w:hAnsi="MS Mincho" w:cs="MS Mincho"/>
                <w:sz w:val="21"/>
                <w:szCs w:val="21"/>
              </w:rPr>
              <w:t>◯</w:t>
            </w:r>
            <w:r w:rsidRPr="00C12274">
              <w:rPr>
                <w:rFonts w:ascii="Arial Narrow" w:eastAsia="Times New Roman" w:hAnsi="Arial Narrow"/>
                <w:sz w:val="16"/>
                <w:szCs w:val="16"/>
              </w:rPr>
              <w:br/>
            </w:r>
            <w:r w:rsidRPr="00C12274">
              <w:rPr>
                <w:rStyle w:val="quality-text"/>
                <w:rFonts w:ascii="Arial Narrow" w:eastAsia="Times New Roman" w:hAnsi="Arial Narrow"/>
                <w:sz w:val="16"/>
                <w:szCs w:val="16"/>
              </w:rPr>
              <w:t>MODERATE</w:t>
            </w:r>
            <w:r w:rsidRPr="00C12274">
              <w:rPr>
                <w:rFonts w:ascii="Arial Narrow" w:eastAsia="Times New Roman" w:hAnsi="Arial Narrow"/>
                <w:sz w:val="16"/>
                <w:szCs w:val="16"/>
              </w:rPr>
              <w:t xml:space="preserve"> </w:t>
            </w:r>
            <w:r w:rsidRPr="00C12274">
              <w:rPr>
                <w:rFonts w:ascii="Arial Narrow" w:eastAsia="Times New Roman" w:hAnsi="Arial Narrow"/>
                <w:sz w:val="16"/>
                <w:szCs w:val="16"/>
                <w:vertAlign w:val="superscript"/>
              </w:rPr>
              <w:t>a</w:t>
            </w:r>
          </w:p>
        </w:tc>
      </w:tr>
      <w:tr w:rsidR="00A5540F" w:rsidRPr="00C12274" w14:paraId="495BAD5F" w14:textId="77777777" w:rsidTr="00A5540F">
        <w:trPr>
          <w:cantSplit/>
        </w:trPr>
        <w:tc>
          <w:tcPr>
            <w:tcW w:w="5000" w:type="pct"/>
            <w:gridSpan w:val="6"/>
            <w:tcBorders>
              <w:top w:val="single" w:sz="6" w:space="0" w:color="000000"/>
              <w:left w:val="nil"/>
              <w:bottom w:val="single" w:sz="6" w:space="0" w:color="000000"/>
              <w:right w:val="nil"/>
            </w:tcBorders>
            <w:vAlign w:val="center"/>
            <w:hideMark/>
          </w:tcPr>
          <w:p w14:paraId="5D98C8C9" w14:textId="77777777" w:rsidR="00A5540F" w:rsidRPr="00C12274" w:rsidRDefault="00A5540F" w:rsidP="00A5540F">
            <w:pPr>
              <w:rPr>
                <w:rFonts w:ascii="Arial Narrow" w:eastAsia="Times New Roman" w:hAnsi="Arial Narrow"/>
                <w:sz w:val="16"/>
                <w:szCs w:val="16"/>
              </w:rPr>
            </w:pPr>
            <w:r w:rsidRPr="00C12274">
              <w:rPr>
                <w:rFonts w:ascii="Arial Narrow" w:eastAsia="Times New Roman" w:hAnsi="Arial Narrow"/>
                <w:sz w:val="16"/>
                <w:szCs w:val="16"/>
              </w:rPr>
              <w:t>*</w:t>
            </w:r>
            <w:r w:rsidRPr="00C12274">
              <w:rPr>
                <w:rFonts w:ascii="Arial Narrow" w:eastAsia="Times New Roman" w:hAnsi="Arial Narrow"/>
                <w:b/>
                <w:bCs/>
                <w:sz w:val="16"/>
                <w:szCs w:val="16"/>
              </w:rPr>
              <w:t>The risk in the intervention group</w:t>
            </w:r>
            <w:r w:rsidRPr="00C12274">
              <w:rPr>
                <w:rFonts w:ascii="Arial Narrow" w:eastAsia="Times New Roman" w:hAnsi="Arial Narrow"/>
                <w:sz w:val="16"/>
                <w:szCs w:val="16"/>
              </w:rPr>
              <w:t xml:space="preserve"> (and its 95% confidence interval) is based on the assumed risk in the comparison group and the </w:t>
            </w:r>
            <w:r w:rsidRPr="00C12274">
              <w:rPr>
                <w:rFonts w:ascii="Arial Narrow" w:eastAsia="Times New Roman" w:hAnsi="Arial Narrow"/>
                <w:b/>
                <w:bCs/>
                <w:sz w:val="16"/>
                <w:szCs w:val="16"/>
              </w:rPr>
              <w:t>relative effect</w:t>
            </w:r>
            <w:r w:rsidRPr="00C12274">
              <w:rPr>
                <w:rFonts w:ascii="Arial Narrow" w:eastAsia="Times New Roman" w:hAnsi="Arial Narrow"/>
                <w:sz w:val="16"/>
                <w:szCs w:val="16"/>
              </w:rPr>
              <w:t xml:space="preserve"> of the intervention (and its 95% CI). </w:t>
            </w:r>
            <w:r w:rsidRPr="00C12274">
              <w:rPr>
                <w:rFonts w:ascii="Arial Narrow" w:eastAsia="Times New Roman" w:hAnsi="Arial Narrow"/>
                <w:sz w:val="16"/>
                <w:szCs w:val="16"/>
              </w:rPr>
              <w:br/>
            </w:r>
            <w:r w:rsidRPr="00C12274">
              <w:rPr>
                <w:rFonts w:ascii="Arial Narrow" w:eastAsia="Times New Roman" w:hAnsi="Arial Narrow"/>
                <w:b/>
                <w:bCs/>
                <w:sz w:val="16"/>
                <w:szCs w:val="16"/>
              </w:rPr>
              <w:t>CI:</w:t>
            </w:r>
            <w:r w:rsidRPr="00C12274">
              <w:rPr>
                <w:rFonts w:ascii="Arial Narrow" w:eastAsia="Times New Roman" w:hAnsi="Arial Narrow"/>
                <w:sz w:val="16"/>
                <w:szCs w:val="16"/>
              </w:rPr>
              <w:t xml:space="preserve"> Confidence interval; </w:t>
            </w:r>
            <w:r w:rsidRPr="00C12274">
              <w:rPr>
                <w:rFonts w:ascii="Arial Narrow" w:eastAsia="Times New Roman" w:hAnsi="Arial Narrow"/>
                <w:b/>
                <w:bCs/>
                <w:sz w:val="16"/>
                <w:szCs w:val="16"/>
              </w:rPr>
              <w:t>MD:</w:t>
            </w:r>
            <w:r w:rsidRPr="00C12274">
              <w:rPr>
                <w:rFonts w:ascii="Arial Narrow" w:eastAsia="Times New Roman" w:hAnsi="Arial Narrow"/>
                <w:sz w:val="16"/>
                <w:szCs w:val="16"/>
              </w:rPr>
              <w:t xml:space="preserve"> Mean difference; </w:t>
            </w:r>
            <w:r w:rsidRPr="00C12274">
              <w:rPr>
                <w:rFonts w:ascii="Arial Narrow" w:eastAsia="Times New Roman" w:hAnsi="Arial Narrow"/>
                <w:b/>
                <w:bCs/>
                <w:sz w:val="16"/>
                <w:szCs w:val="16"/>
              </w:rPr>
              <w:t>RR:</w:t>
            </w:r>
            <w:r w:rsidRPr="00C12274">
              <w:rPr>
                <w:rFonts w:ascii="Arial Narrow" w:eastAsia="Times New Roman" w:hAnsi="Arial Narrow"/>
                <w:sz w:val="16"/>
                <w:szCs w:val="16"/>
              </w:rPr>
              <w:t xml:space="preserve"> Risk ratio </w:t>
            </w:r>
          </w:p>
        </w:tc>
      </w:tr>
      <w:tr w:rsidR="00A5540F" w:rsidRPr="00C12274" w14:paraId="549B5959" w14:textId="77777777" w:rsidTr="00A5540F">
        <w:trPr>
          <w:cantSplit/>
        </w:trPr>
        <w:tc>
          <w:tcPr>
            <w:tcW w:w="5000" w:type="pct"/>
            <w:gridSpan w:val="6"/>
            <w:tcBorders>
              <w:top w:val="single" w:sz="6" w:space="0" w:color="000000"/>
              <w:left w:val="nil"/>
              <w:bottom w:val="single" w:sz="6" w:space="0" w:color="000000"/>
              <w:right w:val="nil"/>
            </w:tcBorders>
            <w:vAlign w:val="center"/>
            <w:hideMark/>
          </w:tcPr>
          <w:p w14:paraId="5D16F3FF" w14:textId="77777777" w:rsidR="00A5540F" w:rsidRPr="00C12274" w:rsidRDefault="00A5540F" w:rsidP="00A5540F">
            <w:pPr>
              <w:spacing w:line="240" w:lineRule="auto"/>
              <w:rPr>
                <w:rFonts w:ascii="Arial Narrow" w:eastAsia="Times New Roman" w:hAnsi="Arial Narrow"/>
                <w:sz w:val="16"/>
                <w:szCs w:val="16"/>
              </w:rPr>
            </w:pPr>
            <w:r w:rsidRPr="00C12274">
              <w:rPr>
                <w:rFonts w:ascii="Arial Narrow" w:eastAsia="Times New Roman" w:hAnsi="Arial Narrow"/>
                <w:b/>
                <w:bCs/>
                <w:sz w:val="16"/>
                <w:szCs w:val="16"/>
              </w:rPr>
              <w:t>GRADE Working Group grades of evidence</w:t>
            </w:r>
            <w:r w:rsidRPr="00C12274">
              <w:rPr>
                <w:rFonts w:ascii="Arial Narrow" w:eastAsia="Times New Roman" w:hAnsi="Arial Narrow"/>
                <w:sz w:val="16"/>
                <w:szCs w:val="16"/>
              </w:rPr>
              <w:br/>
            </w:r>
            <w:r w:rsidRPr="00C12274">
              <w:rPr>
                <w:rFonts w:ascii="Arial Narrow" w:eastAsia="Times New Roman" w:hAnsi="Arial Narrow"/>
                <w:b/>
                <w:bCs/>
                <w:sz w:val="16"/>
                <w:szCs w:val="16"/>
              </w:rPr>
              <w:t>High certainty:</w:t>
            </w:r>
            <w:r w:rsidRPr="00C12274">
              <w:rPr>
                <w:rFonts w:ascii="Arial Narrow" w:eastAsia="Times New Roman" w:hAnsi="Arial Narrow"/>
                <w:sz w:val="16"/>
                <w:szCs w:val="16"/>
              </w:rPr>
              <w:t xml:space="preserve"> We are very confident that the true effect lies close to that of the estimate of the effect</w:t>
            </w:r>
            <w:r w:rsidRPr="00C12274">
              <w:rPr>
                <w:rFonts w:ascii="Arial Narrow" w:eastAsia="Times New Roman" w:hAnsi="Arial Narrow"/>
                <w:sz w:val="16"/>
                <w:szCs w:val="16"/>
              </w:rPr>
              <w:br/>
            </w:r>
            <w:r w:rsidRPr="00C12274">
              <w:rPr>
                <w:rFonts w:ascii="Arial Narrow" w:eastAsia="Times New Roman" w:hAnsi="Arial Narrow"/>
                <w:b/>
                <w:bCs/>
                <w:sz w:val="16"/>
                <w:szCs w:val="16"/>
              </w:rPr>
              <w:t>Moderate certainty:</w:t>
            </w:r>
            <w:r w:rsidRPr="00C12274">
              <w:rPr>
                <w:rFonts w:ascii="Arial Narrow" w:eastAsia="Times New Roman" w:hAnsi="Arial Narrow"/>
                <w:sz w:val="16"/>
                <w:szCs w:val="16"/>
              </w:rPr>
              <w:t xml:space="preserve"> We are moderately confident in the effect estimate: The true effect is likely to be close to the estimate of the effect, but there is a possibility that it is substantially different</w:t>
            </w:r>
            <w:r w:rsidRPr="00C12274">
              <w:rPr>
                <w:rFonts w:ascii="Arial Narrow" w:eastAsia="Times New Roman" w:hAnsi="Arial Narrow"/>
                <w:sz w:val="16"/>
                <w:szCs w:val="16"/>
              </w:rPr>
              <w:br/>
            </w:r>
            <w:r w:rsidRPr="00C12274">
              <w:rPr>
                <w:rFonts w:ascii="Arial Narrow" w:eastAsia="Times New Roman" w:hAnsi="Arial Narrow"/>
                <w:b/>
                <w:bCs/>
                <w:sz w:val="16"/>
                <w:szCs w:val="16"/>
              </w:rPr>
              <w:t>Low certainty:</w:t>
            </w:r>
            <w:r w:rsidRPr="00C12274">
              <w:rPr>
                <w:rFonts w:ascii="Arial Narrow" w:eastAsia="Times New Roman" w:hAnsi="Arial Narrow"/>
                <w:sz w:val="16"/>
                <w:szCs w:val="16"/>
              </w:rPr>
              <w:t xml:space="preserve"> Our confidence in the effect estimate is limited: The true effect may be substantially different from the estimate of the effect</w:t>
            </w:r>
            <w:r w:rsidRPr="00C12274">
              <w:rPr>
                <w:rFonts w:ascii="Arial Narrow" w:eastAsia="Times New Roman" w:hAnsi="Arial Narrow"/>
                <w:sz w:val="16"/>
                <w:szCs w:val="16"/>
              </w:rPr>
              <w:br/>
            </w:r>
            <w:r w:rsidRPr="00C12274">
              <w:rPr>
                <w:rFonts w:ascii="Arial Narrow" w:eastAsia="Times New Roman" w:hAnsi="Arial Narrow"/>
                <w:b/>
                <w:bCs/>
                <w:sz w:val="16"/>
                <w:szCs w:val="16"/>
              </w:rPr>
              <w:t>Very low certainty:</w:t>
            </w:r>
            <w:r w:rsidRPr="00C12274">
              <w:rPr>
                <w:rFonts w:ascii="Arial Narrow" w:eastAsia="Times New Roman" w:hAnsi="Arial Narrow"/>
                <w:sz w:val="16"/>
                <w:szCs w:val="16"/>
              </w:rPr>
              <w:t xml:space="preserve"> We have very little confidence in the effect estimate: The true effect is likely to be substantially different from the estimate of effect </w:t>
            </w:r>
          </w:p>
        </w:tc>
      </w:tr>
    </w:tbl>
    <w:p w14:paraId="66BF91C2" w14:textId="77777777" w:rsidR="00A5540F" w:rsidRDefault="00A5540F" w:rsidP="00A5540F">
      <w:pPr>
        <w:spacing w:before="40" w:after="20" w:line="240" w:lineRule="auto"/>
        <w:rPr>
          <w:rFonts w:ascii="Arial Narrow" w:eastAsia="Times New Roman" w:hAnsi="Arial Narrow"/>
          <w:color w:val="000000"/>
          <w:sz w:val="16"/>
          <w:szCs w:val="16"/>
        </w:rPr>
      </w:pPr>
      <w:r w:rsidRPr="00C12274">
        <w:rPr>
          <w:rFonts w:ascii="Arial Narrow" w:eastAsia="Times New Roman" w:hAnsi="Arial Narrow"/>
          <w:color w:val="000000"/>
          <w:sz w:val="16"/>
          <w:szCs w:val="16"/>
        </w:rPr>
        <w:t xml:space="preserve">a. </w:t>
      </w:r>
      <w:r>
        <w:rPr>
          <w:rFonts w:ascii="Arial Narrow" w:eastAsia="Times New Roman" w:hAnsi="Arial Narrow"/>
          <w:color w:val="000000"/>
          <w:sz w:val="16"/>
          <w:szCs w:val="16"/>
        </w:rPr>
        <w:t>High or unclear risk of performance bias in all studies</w:t>
      </w:r>
    </w:p>
    <w:p w14:paraId="5E47A4EE" w14:textId="77777777" w:rsidR="00A5540F" w:rsidRPr="00C12274" w:rsidRDefault="00A5540F" w:rsidP="00A5540F">
      <w:pPr>
        <w:spacing w:line="240" w:lineRule="auto"/>
        <w:rPr>
          <w:rFonts w:ascii="Arial Narrow" w:eastAsia="Times New Roman" w:hAnsi="Arial Narrow"/>
          <w:color w:val="000000"/>
          <w:sz w:val="16"/>
          <w:szCs w:val="16"/>
        </w:rPr>
      </w:pPr>
    </w:p>
    <w:p w14:paraId="7D8F160C" w14:textId="77777777" w:rsidR="00A5540F" w:rsidRDefault="00A5540F" w:rsidP="00A5540F">
      <w:pPr>
        <w:pStyle w:val="Heading4"/>
        <w:sectPr w:rsidR="00A5540F" w:rsidSect="008A6B17">
          <w:pgSz w:w="11901" w:h="16817"/>
          <w:pgMar w:top="1134" w:right="1418" w:bottom="1134" w:left="1418" w:header="709" w:footer="709" w:gutter="0"/>
          <w:cols w:space="708"/>
          <w:docGrid w:linePitch="360"/>
        </w:sectPr>
      </w:pPr>
      <w:bookmarkStart w:id="214" w:name="_Toc1661203"/>
      <w:bookmarkStart w:id="215" w:name="_Toc3807156"/>
    </w:p>
    <w:p w14:paraId="754DD785" w14:textId="77777777" w:rsidR="00A5540F" w:rsidRPr="00C12274" w:rsidRDefault="00A5540F" w:rsidP="00A5540F">
      <w:pPr>
        <w:pStyle w:val="Heading4"/>
      </w:pPr>
      <w:r w:rsidRPr="00C12274">
        <w:t>Comparability of results with other reviews</w:t>
      </w:r>
      <w:bookmarkEnd w:id="214"/>
      <w:bookmarkEnd w:id="215"/>
      <w:r w:rsidRPr="00C12274">
        <w:t xml:space="preserve">  </w:t>
      </w:r>
    </w:p>
    <w:p w14:paraId="4652119C" w14:textId="77777777" w:rsidR="00A5540F" w:rsidRDefault="00A5540F" w:rsidP="00A5540F">
      <w:r w:rsidRPr="00C12274">
        <w:t>Other systematic reviews have included some RCTs that were excluded from this review due to wrong study population (eg women with high risk pregnancies for reasons other than BMI) or wrong comparator (eg not standard care). However, the results are largely comparable</w:t>
      </w:r>
      <w:r>
        <w:t xml:space="preserve"> with those of this review</w:t>
      </w:r>
      <w:r w:rsidRPr="00C12274">
        <w:t>, with most reviews finding a lower wei</w:t>
      </w:r>
      <w:r>
        <w:t xml:space="preserve">ght gain among women with </w:t>
      </w:r>
      <w:r w:rsidRPr="00C12274">
        <w:t xml:space="preserve">mixed </w:t>
      </w:r>
      <w:r>
        <w:t>BMIs</w:t>
      </w:r>
      <w:r w:rsidRPr="00C12274">
        <w:t>.</w:t>
      </w:r>
      <w:r>
        <w:t xml:space="preserve"> While this review found that intervention appeared to reduce gestational weight gain among women who were overweight or obese, other reviews found no clear difference in weight gain in this group.</w:t>
      </w:r>
    </w:p>
    <w:p w14:paraId="764683FF" w14:textId="6C7C1FA5" w:rsidR="00A5540F" w:rsidRPr="00C12274" w:rsidRDefault="00932C6D" w:rsidP="00932C6D">
      <w:pPr>
        <w:pStyle w:val="TableName"/>
      </w:pPr>
      <w:bookmarkStart w:id="216" w:name="_Toc40956681"/>
      <w:r>
        <w:t xml:space="preserve">Q9 </w:t>
      </w:r>
      <w:r w:rsidR="004A0E1A">
        <w:t>Findings</w:t>
      </w:r>
      <w:r w:rsidR="00A5540F" w:rsidRPr="00C12274">
        <w:t xml:space="preserve"> of </w:t>
      </w:r>
      <w:r w:rsidR="004A0E1A">
        <w:t xml:space="preserve">systematic </w:t>
      </w:r>
      <w:r w:rsidR="00A5540F" w:rsidRPr="00C12274">
        <w:t xml:space="preserve">reviews </w:t>
      </w:r>
      <w:r w:rsidR="00A5540F">
        <w:t xml:space="preserve">of exercise interventions </w:t>
      </w:r>
      <w:r w:rsidR="004A0E1A">
        <w:t>—</w:t>
      </w:r>
      <w:r w:rsidR="00A5540F">
        <w:t xml:space="preserve"> maternal</w:t>
      </w:r>
      <w:r w:rsidR="00A5540F" w:rsidRPr="00C12274">
        <w:t xml:space="preserve"> outcome</w:t>
      </w:r>
      <w:r w:rsidR="00A5540F">
        <w:t>s</w:t>
      </w:r>
      <w:bookmarkEnd w:id="216"/>
    </w:p>
    <w:tbl>
      <w:tblPr>
        <w:tblStyle w:val="TableGrid"/>
        <w:tblW w:w="9504" w:type="dxa"/>
        <w:tblLook w:val="04A0" w:firstRow="1" w:lastRow="0" w:firstColumn="1" w:lastColumn="0" w:noHBand="0" w:noVBand="1"/>
        <w:tblCaption w:val="Table 103: Q9 Findings of systematic reviews of exercise interventions — maternal outcomes"/>
      </w:tblPr>
      <w:tblGrid>
        <w:gridCol w:w="2841"/>
        <w:gridCol w:w="2547"/>
        <w:gridCol w:w="2982"/>
        <w:gridCol w:w="1134"/>
      </w:tblGrid>
      <w:tr w:rsidR="00A5540F" w:rsidRPr="00B87066" w14:paraId="28068CA9" w14:textId="77777777" w:rsidTr="00A5540F">
        <w:trPr>
          <w:tblHeader/>
        </w:trPr>
        <w:tc>
          <w:tcPr>
            <w:tcW w:w="2841" w:type="dxa"/>
            <w:tcBorders>
              <w:bottom w:val="single" w:sz="4" w:space="0" w:color="3B3474"/>
            </w:tcBorders>
          </w:tcPr>
          <w:p w14:paraId="0A42B51E" w14:textId="77777777" w:rsidR="00A5540F" w:rsidRPr="00B87066" w:rsidRDefault="00A5540F" w:rsidP="00A5540F">
            <w:pPr>
              <w:spacing w:before="40" w:after="40" w:line="240" w:lineRule="auto"/>
              <w:rPr>
                <w:b/>
                <w:sz w:val="16"/>
                <w:szCs w:val="16"/>
              </w:rPr>
            </w:pPr>
            <w:r w:rsidRPr="00B87066">
              <w:rPr>
                <w:b/>
                <w:sz w:val="16"/>
                <w:szCs w:val="16"/>
              </w:rPr>
              <w:t>Ref</w:t>
            </w:r>
          </w:p>
        </w:tc>
        <w:tc>
          <w:tcPr>
            <w:tcW w:w="2547" w:type="dxa"/>
            <w:tcBorders>
              <w:bottom w:val="single" w:sz="4" w:space="0" w:color="3B3474"/>
            </w:tcBorders>
          </w:tcPr>
          <w:p w14:paraId="3C2AED88" w14:textId="77777777" w:rsidR="00A5540F" w:rsidRPr="00B87066" w:rsidRDefault="00A5540F" w:rsidP="00A5540F">
            <w:pPr>
              <w:spacing w:before="40" w:after="40" w:line="240" w:lineRule="auto"/>
              <w:rPr>
                <w:b/>
                <w:sz w:val="16"/>
                <w:szCs w:val="16"/>
              </w:rPr>
            </w:pPr>
            <w:r w:rsidRPr="00B87066">
              <w:rPr>
                <w:b/>
                <w:sz w:val="16"/>
                <w:szCs w:val="16"/>
              </w:rPr>
              <w:t>Population</w:t>
            </w:r>
          </w:p>
        </w:tc>
        <w:tc>
          <w:tcPr>
            <w:tcW w:w="2982" w:type="dxa"/>
            <w:tcBorders>
              <w:bottom w:val="single" w:sz="4" w:space="0" w:color="3B3474"/>
            </w:tcBorders>
          </w:tcPr>
          <w:p w14:paraId="55E745A2" w14:textId="40BEEB66" w:rsidR="00A5540F" w:rsidRPr="00B87066" w:rsidRDefault="00FD63C3" w:rsidP="008E1F6E">
            <w:pPr>
              <w:spacing w:before="40" w:after="40" w:line="240" w:lineRule="auto"/>
              <w:jc w:val="center"/>
              <w:rPr>
                <w:b/>
                <w:sz w:val="16"/>
                <w:szCs w:val="16"/>
              </w:rPr>
            </w:pPr>
            <w:r>
              <w:rPr>
                <w:b/>
                <w:sz w:val="16"/>
                <w:szCs w:val="16"/>
              </w:rPr>
              <w:t>Effect</w:t>
            </w:r>
            <w:r w:rsidR="00A5540F" w:rsidRPr="00B87066">
              <w:rPr>
                <w:b/>
                <w:sz w:val="16"/>
                <w:szCs w:val="16"/>
              </w:rPr>
              <w:t xml:space="preserve"> (95% CI)</w:t>
            </w:r>
          </w:p>
        </w:tc>
        <w:tc>
          <w:tcPr>
            <w:tcW w:w="1134" w:type="dxa"/>
            <w:tcBorders>
              <w:bottom w:val="single" w:sz="4" w:space="0" w:color="3B3474"/>
            </w:tcBorders>
          </w:tcPr>
          <w:p w14:paraId="24673FC7" w14:textId="77777777" w:rsidR="00A5540F" w:rsidRPr="00B87066" w:rsidRDefault="00A5540F" w:rsidP="00A5540F">
            <w:pPr>
              <w:spacing w:before="40" w:after="40" w:line="240" w:lineRule="auto"/>
              <w:jc w:val="center"/>
              <w:rPr>
                <w:b/>
                <w:sz w:val="16"/>
                <w:szCs w:val="16"/>
              </w:rPr>
            </w:pPr>
            <w:r w:rsidRPr="00B87066">
              <w:rPr>
                <w:b/>
                <w:sz w:val="16"/>
                <w:szCs w:val="16"/>
              </w:rPr>
              <w:t>Number of studies</w:t>
            </w:r>
          </w:p>
        </w:tc>
      </w:tr>
      <w:tr w:rsidR="004A0E1A" w:rsidRPr="00B87066" w14:paraId="585A60D7" w14:textId="77777777" w:rsidTr="004A0E1A">
        <w:tc>
          <w:tcPr>
            <w:tcW w:w="9504" w:type="dxa"/>
            <w:gridSpan w:val="4"/>
            <w:shd w:val="clear" w:color="auto" w:fill="D9E2F3" w:themeFill="accent1" w:themeFillTint="33"/>
          </w:tcPr>
          <w:p w14:paraId="2E784E23" w14:textId="66107E5F" w:rsidR="004A0E1A" w:rsidRPr="00B87066" w:rsidRDefault="004A0E1A" w:rsidP="004A0E1A">
            <w:pPr>
              <w:pStyle w:val="RCTstable"/>
              <w:rPr>
                <w:i/>
              </w:rPr>
            </w:pPr>
            <w:r>
              <w:rPr>
                <w:i/>
              </w:rPr>
              <w:t>Mean gestational weight gain</w:t>
            </w:r>
          </w:p>
        </w:tc>
      </w:tr>
      <w:tr w:rsidR="004A0E1A" w:rsidRPr="00C12274" w14:paraId="1FE9355B" w14:textId="77777777" w:rsidTr="004A0E1A">
        <w:tc>
          <w:tcPr>
            <w:tcW w:w="2841" w:type="dxa"/>
            <w:vMerge w:val="restart"/>
            <w:shd w:val="clear" w:color="auto" w:fill="E7E6E6" w:themeFill="background2"/>
          </w:tcPr>
          <w:p w14:paraId="086A0CAF" w14:textId="77777777" w:rsidR="004A0E1A" w:rsidRPr="00C12274" w:rsidRDefault="004A0E1A" w:rsidP="004A0E1A">
            <w:pPr>
              <w:pStyle w:val="RCTstable"/>
              <w:rPr>
                <w:noProof/>
              </w:rPr>
            </w:pPr>
            <w:r>
              <w:rPr>
                <w:noProof/>
              </w:rPr>
              <w:t>Current review</w:t>
            </w:r>
          </w:p>
        </w:tc>
        <w:tc>
          <w:tcPr>
            <w:tcW w:w="2547" w:type="dxa"/>
            <w:shd w:val="clear" w:color="auto" w:fill="E7E6E6" w:themeFill="background2"/>
          </w:tcPr>
          <w:p w14:paraId="67755689" w14:textId="77777777" w:rsidR="004A0E1A" w:rsidRDefault="004A0E1A" w:rsidP="004A0E1A">
            <w:pPr>
              <w:pStyle w:val="RCTstable"/>
            </w:pPr>
            <w:r>
              <w:t>Mixed BMIs</w:t>
            </w:r>
          </w:p>
        </w:tc>
        <w:tc>
          <w:tcPr>
            <w:tcW w:w="2982" w:type="dxa"/>
            <w:shd w:val="clear" w:color="auto" w:fill="E7E6E6" w:themeFill="background2"/>
          </w:tcPr>
          <w:p w14:paraId="1B85B21E" w14:textId="6B385400" w:rsidR="004A0E1A" w:rsidRPr="00BE0624" w:rsidRDefault="008E1F6E" w:rsidP="004A0E1A">
            <w:pPr>
              <w:pStyle w:val="RCTstable"/>
              <w:jc w:val="center"/>
              <w:rPr>
                <w:rFonts w:eastAsiaTheme="majorEastAsia"/>
              </w:rPr>
            </w:pPr>
            <w:r>
              <w:rPr>
                <w:rFonts w:eastAsiaTheme="majorEastAsia"/>
              </w:rPr>
              <w:t xml:space="preserve">MD </w:t>
            </w:r>
            <w:r w:rsidR="004A0E1A" w:rsidRPr="00BE0624">
              <w:rPr>
                <w:rFonts w:eastAsiaTheme="majorEastAsia"/>
              </w:rPr>
              <w:t>−</w:t>
            </w:r>
            <w:r w:rsidR="004A0E1A" w:rsidRPr="00BE0624">
              <w:t>0.9</w:t>
            </w:r>
            <w:r w:rsidR="004F2B93">
              <w:t>5</w:t>
            </w:r>
            <w:r w:rsidR="004A0E1A" w:rsidRPr="00BE0624">
              <w:t xml:space="preserve"> kg (</w:t>
            </w:r>
            <w:r w:rsidR="004A0E1A" w:rsidRPr="00BE0624">
              <w:rPr>
                <w:rFonts w:eastAsiaTheme="majorEastAsia"/>
              </w:rPr>
              <w:t>−</w:t>
            </w:r>
            <w:r w:rsidR="004A0E1A" w:rsidRPr="00BE0624">
              <w:t>1.</w:t>
            </w:r>
            <w:r w:rsidR="004F2B93">
              <w:t>20</w:t>
            </w:r>
            <w:r w:rsidR="004A0E1A" w:rsidRPr="00BE0624">
              <w:t xml:space="preserve"> to </w:t>
            </w:r>
            <w:r w:rsidR="004A0E1A" w:rsidRPr="00BE0624">
              <w:rPr>
                <w:rFonts w:eastAsiaTheme="majorEastAsia"/>
              </w:rPr>
              <w:t>−</w:t>
            </w:r>
            <w:r w:rsidR="004A0E1A" w:rsidRPr="00BE0624">
              <w:t>0.</w:t>
            </w:r>
            <w:r w:rsidR="004F2B93">
              <w:t>69</w:t>
            </w:r>
            <w:r w:rsidR="004A0E1A" w:rsidRPr="00BE0624">
              <w:t>)</w:t>
            </w:r>
          </w:p>
        </w:tc>
        <w:tc>
          <w:tcPr>
            <w:tcW w:w="1134" w:type="dxa"/>
            <w:shd w:val="clear" w:color="auto" w:fill="E7E6E6" w:themeFill="background2"/>
          </w:tcPr>
          <w:p w14:paraId="730EF566" w14:textId="3E6070CE" w:rsidR="004A0E1A" w:rsidRPr="00BE0624" w:rsidRDefault="00FE7368" w:rsidP="004A0E1A">
            <w:pPr>
              <w:pStyle w:val="RCTstable"/>
              <w:jc w:val="center"/>
            </w:pPr>
            <w:r>
              <w:t>29</w:t>
            </w:r>
          </w:p>
        </w:tc>
      </w:tr>
      <w:tr w:rsidR="004A0E1A" w:rsidRPr="00C12274" w14:paraId="0E474136" w14:textId="77777777" w:rsidTr="004A0E1A">
        <w:tc>
          <w:tcPr>
            <w:tcW w:w="2841" w:type="dxa"/>
            <w:vMerge/>
            <w:shd w:val="clear" w:color="auto" w:fill="E7E6E6" w:themeFill="background2"/>
          </w:tcPr>
          <w:p w14:paraId="50B09BBB" w14:textId="77777777" w:rsidR="004A0E1A" w:rsidRPr="00C12274" w:rsidRDefault="004A0E1A" w:rsidP="004A0E1A">
            <w:pPr>
              <w:pStyle w:val="RCTstable"/>
              <w:rPr>
                <w:noProof/>
              </w:rPr>
            </w:pPr>
          </w:p>
        </w:tc>
        <w:tc>
          <w:tcPr>
            <w:tcW w:w="2547" w:type="dxa"/>
            <w:shd w:val="clear" w:color="auto" w:fill="E7E6E6" w:themeFill="background2"/>
          </w:tcPr>
          <w:p w14:paraId="22532D34" w14:textId="77777777" w:rsidR="004A0E1A" w:rsidRDefault="004A0E1A" w:rsidP="004A0E1A">
            <w:pPr>
              <w:pStyle w:val="RCTstable"/>
            </w:pPr>
            <w:r>
              <w:t>BMI ≥25</w:t>
            </w:r>
          </w:p>
        </w:tc>
        <w:tc>
          <w:tcPr>
            <w:tcW w:w="2982" w:type="dxa"/>
            <w:shd w:val="clear" w:color="auto" w:fill="E7E6E6" w:themeFill="background2"/>
          </w:tcPr>
          <w:p w14:paraId="6BF9D651" w14:textId="72CF14E4" w:rsidR="004A0E1A" w:rsidRPr="00BE0624" w:rsidRDefault="008E1F6E" w:rsidP="004A0E1A">
            <w:pPr>
              <w:pStyle w:val="RCTstable"/>
              <w:jc w:val="center"/>
              <w:rPr>
                <w:rFonts w:eastAsiaTheme="majorEastAsia"/>
              </w:rPr>
            </w:pPr>
            <w:r>
              <w:rPr>
                <w:rFonts w:eastAsiaTheme="majorEastAsia"/>
              </w:rPr>
              <w:t xml:space="preserve">MD </w:t>
            </w:r>
            <w:r w:rsidR="004A0E1A" w:rsidRPr="00BE0624">
              <w:rPr>
                <w:rFonts w:eastAsiaTheme="majorEastAsia"/>
              </w:rPr>
              <w:t>−</w:t>
            </w:r>
            <w:r w:rsidR="004A0E1A" w:rsidRPr="00BE0624">
              <w:t>0.84 kg (</w:t>
            </w:r>
            <w:r w:rsidR="004A0E1A" w:rsidRPr="00BE0624">
              <w:rPr>
                <w:rFonts w:eastAsiaTheme="majorEastAsia"/>
              </w:rPr>
              <w:t>−1.51 to −0.17)</w:t>
            </w:r>
          </w:p>
        </w:tc>
        <w:tc>
          <w:tcPr>
            <w:tcW w:w="1134" w:type="dxa"/>
            <w:shd w:val="clear" w:color="auto" w:fill="E7E6E6" w:themeFill="background2"/>
          </w:tcPr>
          <w:p w14:paraId="6A9FC4A1" w14:textId="77777777" w:rsidR="004A0E1A" w:rsidRPr="00BE0624" w:rsidRDefault="004A0E1A" w:rsidP="004A0E1A">
            <w:pPr>
              <w:pStyle w:val="RCTstable"/>
              <w:jc w:val="center"/>
            </w:pPr>
            <w:r w:rsidRPr="00BE0624">
              <w:t>14</w:t>
            </w:r>
          </w:p>
        </w:tc>
      </w:tr>
      <w:tr w:rsidR="0030644D" w:rsidRPr="00C12274" w14:paraId="58D2F6A5" w14:textId="77777777" w:rsidTr="004A0E1A">
        <w:tc>
          <w:tcPr>
            <w:tcW w:w="2841" w:type="dxa"/>
          </w:tcPr>
          <w:p w14:paraId="500C6FEC" w14:textId="08D4AF06" w:rsidR="0030644D" w:rsidRPr="00C12274" w:rsidRDefault="0030644D" w:rsidP="002747EA">
            <w:pPr>
              <w:pStyle w:val="RCTstable"/>
              <w:rPr>
                <w:noProof/>
              </w:rPr>
            </w:pPr>
            <w:r>
              <w:rPr>
                <w:noProof/>
              </w:rPr>
              <w:t>Bernabé et al 2018</w:t>
            </w:r>
            <w:r w:rsidR="00D07346">
              <w:rPr>
                <w:noProof/>
              </w:rPr>
              <w:fldChar w:fldCharType="begin"/>
            </w:r>
            <w:r w:rsidR="002747EA">
              <w:rPr>
                <w:noProof/>
              </w:rPr>
              <w:instrText xml:space="preserve"> ADDIN EN.CITE &lt;EndNote&gt;&lt;Cite&gt;&lt;Author&gt;Bernabé&lt;/Author&gt;&lt;Year&gt;2018&lt;/Year&gt;&lt;RecNum&gt;1936&lt;/RecNum&gt;&lt;DisplayText&gt;&lt;style face="superscript" font="Trebuchet MS" size="9"&gt;455&lt;/style&gt;&lt;/DisplayText&gt;&lt;record&gt;&lt;rec-number&gt;1936&lt;/rec-number&gt;&lt;foreign-keys&gt;&lt;key app="EN" db-id="exvasrfx2dtraoesasxp2szsxa2df502592x" timestamp="1588728380"&gt;1936&lt;/key&gt;&lt;key app="ENWeb" db-id=""&gt;0&lt;/key&gt;&lt;/foreign-keys&gt;&lt;ref-type name="Journal Article"&gt;17&lt;/ref-type&gt;&lt;contributors&gt;&lt;authors&gt;&lt;author&gt;Bernabé, R.,&lt;/author&gt;&lt;author&gt;Franco, E.,&lt;/author&gt;&lt;author&gt;Pérez Medina, T.,&lt;/author&gt;&lt;author&gt;Barakat, R.,&lt;/author&gt;&lt;/authors&gt;&lt;/contributors&gt;&lt;titles&gt;&lt;title&gt;Physical exercise during pregnancy and its influence on maternal weight gain&lt;/title&gt;&lt;secondary-title&gt;Prog Obstet Ginecol&lt;/secondary-title&gt;&lt;/titles&gt;&lt;periodical&gt;&lt;full-title&gt;Prog Obstet Ginecol&lt;/full-title&gt;&lt;/periodical&gt;&lt;pages&gt;285-98&lt;/pages&gt;&lt;volume&gt;61&lt;/volume&gt;&lt;number&gt;3&lt;/number&gt;&lt;dates&gt;&lt;year&gt;2018&lt;/year&gt;&lt;/dates&gt;&lt;urls&gt;&lt;/urls&gt;&lt;/record&gt;&lt;/Cite&gt;&lt;/EndNote&gt;</w:instrText>
            </w:r>
            <w:r w:rsidR="00D07346">
              <w:rPr>
                <w:noProof/>
              </w:rPr>
              <w:fldChar w:fldCharType="separate"/>
            </w:r>
            <w:r w:rsidR="002747EA" w:rsidRPr="002747EA">
              <w:rPr>
                <w:noProof/>
                <w:sz w:val="18"/>
                <w:vertAlign w:val="superscript"/>
              </w:rPr>
              <w:t>455</w:t>
            </w:r>
            <w:r w:rsidR="00D07346">
              <w:rPr>
                <w:noProof/>
              </w:rPr>
              <w:fldChar w:fldCharType="end"/>
            </w:r>
          </w:p>
        </w:tc>
        <w:tc>
          <w:tcPr>
            <w:tcW w:w="2547" w:type="dxa"/>
          </w:tcPr>
          <w:p w14:paraId="082E89E7" w14:textId="7B8D1D6D" w:rsidR="0030644D" w:rsidRDefault="0030644D" w:rsidP="004A0E1A">
            <w:pPr>
              <w:pStyle w:val="RCTstable"/>
            </w:pPr>
            <w:r>
              <w:t>Mixed BMIs</w:t>
            </w:r>
          </w:p>
        </w:tc>
        <w:tc>
          <w:tcPr>
            <w:tcW w:w="2982" w:type="dxa"/>
          </w:tcPr>
          <w:p w14:paraId="7C6D1C3C" w14:textId="50FFF08B" w:rsidR="0030644D" w:rsidRPr="00BE0624" w:rsidRDefault="008E1F6E" w:rsidP="004A0E1A">
            <w:pPr>
              <w:pStyle w:val="RCTstable"/>
              <w:jc w:val="center"/>
              <w:rPr>
                <w:rFonts w:eastAsiaTheme="majorEastAsia"/>
              </w:rPr>
            </w:pPr>
            <w:r>
              <w:rPr>
                <w:rFonts w:eastAsiaTheme="majorEastAsia"/>
              </w:rPr>
              <w:t xml:space="preserve">MD </w:t>
            </w:r>
            <w:r w:rsidR="0030644D" w:rsidRPr="00BE0624">
              <w:rPr>
                <w:rFonts w:eastAsiaTheme="majorEastAsia"/>
              </w:rPr>
              <w:t>−</w:t>
            </w:r>
            <w:r w:rsidR="0030644D">
              <w:rPr>
                <w:rFonts w:eastAsiaTheme="majorEastAsia"/>
              </w:rPr>
              <w:t>0.28 kg (</w:t>
            </w:r>
            <w:r w:rsidR="0030644D" w:rsidRPr="00BE0624">
              <w:rPr>
                <w:rFonts w:eastAsiaTheme="majorEastAsia"/>
              </w:rPr>
              <w:t>−</w:t>
            </w:r>
            <w:r w:rsidR="0030644D">
              <w:rPr>
                <w:rFonts w:eastAsiaTheme="majorEastAsia"/>
              </w:rPr>
              <w:t xml:space="preserve">0.37 to </w:t>
            </w:r>
            <w:r w:rsidR="0030644D" w:rsidRPr="00BE0624">
              <w:rPr>
                <w:rFonts w:eastAsiaTheme="majorEastAsia"/>
              </w:rPr>
              <w:t>−</w:t>
            </w:r>
            <w:r w:rsidR="0030644D">
              <w:rPr>
                <w:rFonts w:eastAsiaTheme="majorEastAsia"/>
              </w:rPr>
              <w:t>0.19)</w:t>
            </w:r>
          </w:p>
        </w:tc>
        <w:tc>
          <w:tcPr>
            <w:tcW w:w="1134" w:type="dxa"/>
          </w:tcPr>
          <w:p w14:paraId="00E12848" w14:textId="69D3AF30" w:rsidR="0030644D" w:rsidRDefault="001E01D1" w:rsidP="004A0E1A">
            <w:pPr>
              <w:pStyle w:val="RCTstable"/>
              <w:jc w:val="center"/>
            </w:pPr>
            <w:r>
              <w:t>42</w:t>
            </w:r>
          </w:p>
        </w:tc>
      </w:tr>
      <w:tr w:rsidR="004A0E1A" w:rsidRPr="00C12274" w14:paraId="71096531" w14:textId="77777777" w:rsidTr="004A0E1A">
        <w:tc>
          <w:tcPr>
            <w:tcW w:w="2841" w:type="dxa"/>
          </w:tcPr>
          <w:p w14:paraId="5E9D7D99" w14:textId="7EDFE732" w:rsidR="004A0E1A" w:rsidRPr="00C12274" w:rsidRDefault="004A0E1A" w:rsidP="002747EA">
            <w:pPr>
              <w:pStyle w:val="RCTstable"/>
            </w:pPr>
            <w:r w:rsidRPr="00C12274">
              <w:rPr>
                <w:noProof/>
              </w:rPr>
              <w:t>da Silva et al 2017b</w:t>
            </w:r>
            <w:r>
              <w:fldChar w:fldCharType="begin">
                <w:fldData xml:space="preserve">PEVuZE5vdGU+PENpdGU+PEF1dGhvcj5kYSBTaWx2YTwvQXV0aG9yPjxZZWFyPjIwMTc8L1llYXI+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</w:fldData>
              </w:fldChar>
            </w:r>
            <w:r w:rsidR="002747EA">
              <w:instrText xml:space="preserve"> ADDIN EN.CITE </w:instrText>
            </w:r>
            <w:r w:rsidR="002747EA">
              <w:fldChar w:fldCharType="begin">
                <w:fldData xml:space="preserve">PEVuZE5vdGU+PENpdGU+PEF1dGhvcj5kYSBTaWx2YTwvQXV0aG9yPjxZZWFyPjIwMTc8L1llYXI+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</w:fldData>
              </w:fldChar>
            </w:r>
            <w:r w:rsidR="002747EA">
              <w:instrText xml:space="preserve"> ADDIN EN.CITE.DATA </w:instrText>
            </w:r>
            <w:r w:rsidR="002747EA">
              <w:fldChar w:fldCharType="end"/>
            </w:r>
            <w:r>
              <w:fldChar w:fldCharType="separate"/>
            </w:r>
            <w:r w:rsidR="002747EA" w:rsidRPr="002747EA">
              <w:rPr>
                <w:noProof/>
                <w:sz w:val="18"/>
                <w:vertAlign w:val="superscript"/>
              </w:rPr>
              <w:t>456</w:t>
            </w:r>
            <w:r>
              <w:fldChar w:fldCharType="end"/>
            </w:r>
          </w:p>
        </w:tc>
        <w:tc>
          <w:tcPr>
            <w:tcW w:w="2547" w:type="dxa"/>
          </w:tcPr>
          <w:p w14:paraId="5AE82D46" w14:textId="77777777" w:rsidR="004A0E1A" w:rsidRPr="00C12274" w:rsidRDefault="004A0E1A" w:rsidP="004A0E1A">
            <w:pPr>
              <w:pStyle w:val="RCTstable"/>
            </w:pPr>
            <w:r>
              <w:t>Mixed</w:t>
            </w:r>
            <w:r w:rsidRPr="00C12274">
              <w:t xml:space="preserve"> </w:t>
            </w:r>
            <w:r>
              <w:t>BMIs</w:t>
            </w:r>
          </w:p>
        </w:tc>
        <w:tc>
          <w:tcPr>
            <w:tcW w:w="2982" w:type="dxa"/>
          </w:tcPr>
          <w:p w14:paraId="181DB657" w14:textId="00A6E05F" w:rsidR="004A0E1A" w:rsidRPr="00BE0624" w:rsidRDefault="008E1F6E" w:rsidP="004A0E1A">
            <w:pPr>
              <w:pStyle w:val="RCTstable"/>
              <w:jc w:val="center"/>
            </w:pPr>
            <w:r>
              <w:rPr>
                <w:rFonts w:eastAsiaTheme="majorEastAsia"/>
              </w:rPr>
              <w:t xml:space="preserve">MD </w:t>
            </w:r>
            <w:r w:rsidR="004A0E1A" w:rsidRPr="00BE0624">
              <w:rPr>
                <w:rFonts w:eastAsiaTheme="majorEastAsia"/>
              </w:rPr>
              <w:t>−</w:t>
            </w:r>
            <w:r w:rsidR="004A0E1A" w:rsidRPr="00BE0624">
              <w:t>1.11 (</w:t>
            </w:r>
            <w:r w:rsidR="004A0E1A" w:rsidRPr="00BE0624">
              <w:rPr>
                <w:rFonts w:eastAsiaTheme="majorEastAsia"/>
              </w:rPr>
              <w:t>−</w:t>
            </w:r>
            <w:r w:rsidR="004A0E1A" w:rsidRPr="00BE0624">
              <w:t xml:space="preserve">1.53 to </w:t>
            </w:r>
            <w:r w:rsidR="004A0E1A" w:rsidRPr="00BE0624">
              <w:rPr>
                <w:rFonts w:eastAsiaTheme="majorEastAsia"/>
              </w:rPr>
              <w:t>−</w:t>
            </w:r>
            <w:r w:rsidR="004A0E1A" w:rsidRPr="00BE0624">
              <w:t>0.69)</w:t>
            </w:r>
          </w:p>
        </w:tc>
        <w:tc>
          <w:tcPr>
            <w:tcW w:w="1134" w:type="dxa"/>
          </w:tcPr>
          <w:p w14:paraId="46E8EE43" w14:textId="77777777" w:rsidR="004A0E1A" w:rsidRPr="00BE0624" w:rsidRDefault="004A0E1A" w:rsidP="004A0E1A">
            <w:pPr>
              <w:pStyle w:val="RCTstable"/>
              <w:jc w:val="center"/>
            </w:pPr>
            <w:r>
              <w:t>18</w:t>
            </w:r>
          </w:p>
        </w:tc>
      </w:tr>
      <w:tr w:rsidR="003D7703" w:rsidRPr="00C12274" w14:paraId="22BB390F" w14:textId="77777777" w:rsidTr="0002532B">
        <w:tc>
          <w:tcPr>
            <w:tcW w:w="2841" w:type="dxa"/>
          </w:tcPr>
          <w:p w14:paraId="757B17D6" w14:textId="38BB4A85" w:rsidR="003D7703" w:rsidRDefault="003D7703" w:rsidP="002747EA">
            <w:pPr>
              <w:pStyle w:val="RCTstable"/>
              <w:rPr>
                <w:noProof/>
              </w:rPr>
            </w:pPr>
            <w:r>
              <w:rPr>
                <w:noProof/>
              </w:rPr>
              <w:t>Chatzakis et al 2019</w:t>
            </w:r>
            <w:r w:rsidR="00D07346">
              <w:rPr>
                <w:noProof/>
              </w:rPr>
              <w:fldChar w:fldCharType="begin">
                <w:fldData xml:space="preserve">PEVuZE5vdGU+PENpdGU+PEF1dGhvcj5DaGF0emFraXM8L0F1dGhvcj48WWVhcj4yMDE5PC9ZZWFy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=
</w:fldData>
              </w:fldChar>
            </w:r>
            <w:r w:rsidR="002747EA">
              <w:rPr>
                <w:noProof/>
              </w:rPr>
              <w:instrText xml:space="preserve"> ADDIN EN.CITE </w:instrText>
            </w:r>
            <w:r w:rsidR="002747EA">
              <w:rPr>
                <w:noProof/>
              </w:rPr>
              <w:fldChar w:fldCharType="begin">
                <w:fldData xml:space="preserve">PEVuZE5vdGU+PENpdGU+PEF1dGhvcj5DaGF0emFraXM8L0F1dGhvcj48WWVhcj4yMDE5PC9ZZWFy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=
</w:fldData>
              </w:fldChar>
            </w:r>
            <w:r w:rsidR="002747EA">
              <w:rPr>
                <w:noProof/>
              </w:rPr>
              <w:instrText xml:space="preserve"> ADDIN EN.CITE.DATA </w:instrText>
            </w:r>
            <w:r w:rsidR="002747EA">
              <w:rPr>
                <w:noProof/>
              </w:rPr>
            </w:r>
            <w:r w:rsidR="002747EA">
              <w:rPr>
                <w:noProof/>
              </w:rPr>
              <w:fldChar w:fldCharType="end"/>
            </w:r>
            <w:r w:rsidR="00D07346">
              <w:rPr>
                <w:noProof/>
              </w:rPr>
            </w:r>
            <w:r w:rsidR="00D07346">
              <w:rPr>
                <w:noProof/>
              </w:rPr>
              <w:fldChar w:fldCharType="separate"/>
            </w:r>
            <w:r w:rsidR="002747EA" w:rsidRPr="002747EA">
              <w:rPr>
                <w:noProof/>
                <w:sz w:val="18"/>
                <w:vertAlign w:val="superscript"/>
              </w:rPr>
              <w:t>457</w:t>
            </w:r>
            <w:r w:rsidR="00D07346">
              <w:rPr>
                <w:noProof/>
              </w:rPr>
              <w:fldChar w:fldCharType="end"/>
            </w:r>
          </w:p>
        </w:tc>
        <w:tc>
          <w:tcPr>
            <w:tcW w:w="2547" w:type="dxa"/>
          </w:tcPr>
          <w:p w14:paraId="0E4E6DFF" w14:textId="77777777" w:rsidR="003D7703" w:rsidRDefault="003D7703" w:rsidP="0002532B">
            <w:pPr>
              <w:pStyle w:val="RCTstable"/>
            </w:pPr>
            <w:r>
              <w:t>Mixed BMIs</w:t>
            </w:r>
          </w:p>
        </w:tc>
        <w:tc>
          <w:tcPr>
            <w:tcW w:w="2982" w:type="dxa"/>
          </w:tcPr>
          <w:p w14:paraId="71DE8FD9" w14:textId="61CFC00D" w:rsidR="003D7703" w:rsidRPr="008E1F6E" w:rsidRDefault="008E1F6E" w:rsidP="003D7703">
            <w:pPr>
              <w:pStyle w:val="RCTstable"/>
              <w:jc w:val="center"/>
            </w:pPr>
            <w:r>
              <w:rPr>
                <w:rFonts w:eastAsiaTheme="majorEastAsia"/>
              </w:rPr>
              <w:t xml:space="preserve">MD </w:t>
            </w:r>
            <w:r w:rsidR="003D7703" w:rsidRPr="00BE0624">
              <w:rPr>
                <w:rFonts w:eastAsiaTheme="majorEastAsia"/>
              </w:rPr>
              <w:t>−</w:t>
            </w:r>
            <w:r w:rsidR="003D7703">
              <w:t>0.96 (</w:t>
            </w:r>
            <w:r w:rsidR="003D7703" w:rsidRPr="00BE0624">
              <w:rPr>
                <w:rFonts w:eastAsiaTheme="majorEastAsia"/>
              </w:rPr>
              <w:t>−</w:t>
            </w:r>
            <w:r w:rsidR="003D7703">
              <w:t>1.66</w:t>
            </w:r>
            <w:r w:rsidR="003D7703" w:rsidRPr="003D7703">
              <w:t xml:space="preserve"> </w:t>
            </w:r>
            <w:r w:rsidR="003D7703">
              <w:t xml:space="preserve">to </w:t>
            </w:r>
            <w:r w:rsidR="003D7703" w:rsidRPr="00BE0624">
              <w:rPr>
                <w:rFonts w:eastAsiaTheme="majorEastAsia"/>
              </w:rPr>
              <w:t>−</w:t>
            </w:r>
            <w:r w:rsidR="003D7703">
              <w:t>0.27)</w:t>
            </w:r>
          </w:p>
        </w:tc>
        <w:tc>
          <w:tcPr>
            <w:tcW w:w="1134" w:type="dxa"/>
          </w:tcPr>
          <w:p w14:paraId="02416B3A" w14:textId="086EE9B0" w:rsidR="003D7703" w:rsidRDefault="003D7703" w:rsidP="0002532B">
            <w:pPr>
              <w:pStyle w:val="RCTstable"/>
              <w:jc w:val="center"/>
            </w:pPr>
            <w:r>
              <w:t>11</w:t>
            </w:r>
          </w:p>
        </w:tc>
      </w:tr>
      <w:tr w:rsidR="004A0E1A" w:rsidRPr="00C12274" w14:paraId="7086F50A" w14:textId="77777777" w:rsidTr="004A0E1A">
        <w:tc>
          <w:tcPr>
            <w:tcW w:w="2841" w:type="dxa"/>
          </w:tcPr>
          <w:p w14:paraId="107BF560" w14:textId="5EA331A1" w:rsidR="004A0E1A" w:rsidRPr="00C12274" w:rsidRDefault="004A0E1A" w:rsidP="002747EA">
            <w:pPr>
              <w:pStyle w:val="RCTstable"/>
            </w:pPr>
            <w:r w:rsidRPr="00C12274">
              <w:rPr>
                <w:noProof/>
              </w:rPr>
              <w:t>Kramer &amp; McDonald 2006</w:t>
            </w:r>
            <w:r>
              <w:fldChar w:fldCharType="begin"/>
            </w:r>
            <w:r w:rsidR="002747EA">
              <w:instrText xml:space="preserve"> ADDIN EN.CITE &lt;EndNote&gt;&lt;Cite&gt;&lt;Author&gt;Kramer&lt;/Author&gt;&lt;Year&gt;2006&lt;/Year&gt;&lt;RecNum&gt;633&lt;/RecNum&gt;&lt;DisplayText&gt;&lt;style face="superscript" font="Trebuchet MS" size="9"&gt;291&lt;/style&gt;&lt;/DisplayText&gt;&lt;record&gt;&lt;rec-number&gt;633&lt;/rec-number&gt;&lt;foreign-keys&gt;&lt;key app="EN" db-id="exvasrfx2dtraoesasxp2szsxa2df502592x" timestamp="1540425550"&gt;633&lt;/key&gt;&lt;key app="ENWeb" db-id=""&gt;0&lt;/key&gt;&lt;/foreign-keys&gt;&lt;ref-type name="Journal Article"&gt;17&lt;/ref-type&gt;&lt;contributors&gt;&lt;authors&gt;&lt;author&gt;Kramer, Michael S.&lt;/author&gt;&lt;author&gt;McDonald, Sheila W.&lt;/author&gt;&lt;/authors&gt;&lt;/contributors&gt;&lt;titles&gt;&lt;title&gt;Aerobic exercise for women during pregnancy&lt;/title&gt;&lt;secondary-title&gt;Cochrane Database of Systematic Reviews&lt;/secondary-title&gt;&lt;/titles&gt;&lt;periodical&gt;&lt;full-title&gt;Cochrane Database of Systematic Reviews&lt;/full-title&gt;&lt;/periodical&gt;&lt;dates&gt;&lt;year&gt;2006&lt;/year&gt;&lt;/dates&gt;&lt;isbn&gt;14651858&lt;/isbn&gt;&lt;urls&gt;&lt;/urls&gt;&lt;electronic-resource-num&gt;10.1002/14651858.CD000180.pub2&lt;/electronic-resource-num&gt;&lt;/record&gt;&lt;/Cite&gt;&lt;/EndNote&gt;</w:instrText>
            </w:r>
            <w:r>
              <w:fldChar w:fldCharType="separate"/>
            </w:r>
            <w:r w:rsidR="002747EA" w:rsidRPr="002747EA">
              <w:rPr>
                <w:noProof/>
                <w:sz w:val="18"/>
                <w:vertAlign w:val="superscript"/>
              </w:rPr>
              <w:t>291</w:t>
            </w:r>
            <w:r>
              <w:fldChar w:fldCharType="end"/>
            </w:r>
          </w:p>
        </w:tc>
        <w:tc>
          <w:tcPr>
            <w:tcW w:w="2547" w:type="dxa"/>
          </w:tcPr>
          <w:p w14:paraId="7E811EFD" w14:textId="77777777" w:rsidR="004A0E1A" w:rsidRPr="00C12274" w:rsidRDefault="004A0E1A" w:rsidP="004A0E1A">
            <w:pPr>
              <w:pStyle w:val="RCTstable"/>
            </w:pPr>
            <w:r>
              <w:t>Mixed</w:t>
            </w:r>
            <w:r w:rsidRPr="00C12274">
              <w:t xml:space="preserve"> </w:t>
            </w:r>
            <w:r>
              <w:t>BMIs</w:t>
            </w:r>
          </w:p>
        </w:tc>
        <w:tc>
          <w:tcPr>
            <w:tcW w:w="2982" w:type="dxa"/>
          </w:tcPr>
          <w:p w14:paraId="3A8EDC2D" w14:textId="17639607" w:rsidR="004A0E1A" w:rsidRPr="00BE0624" w:rsidRDefault="008E1F6E" w:rsidP="004A0E1A">
            <w:pPr>
              <w:pStyle w:val="RCTstable"/>
              <w:jc w:val="center"/>
            </w:pPr>
            <w:r>
              <w:rPr>
                <w:rFonts w:eastAsiaTheme="majorEastAsia"/>
              </w:rPr>
              <w:t xml:space="preserve">MD </w:t>
            </w:r>
            <w:r w:rsidR="004A0E1A" w:rsidRPr="00BE0624">
              <w:t>0.79 (</w:t>
            </w:r>
            <w:r w:rsidR="004A0E1A" w:rsidRPr="00BE0624">
              <w:rPr>
                <w:rFonts w:eastAsiaTheme="majorEastAsia"/>
              </w:rPr>
              <w:t>−</w:t>
            </w:r>
            <w:r w:rsidR="004A0E1A" w:rsidRPr="00BE0624">
              <w:t>0.73 to 2.31)</w:t>
            </w:r>
          </w:p>
        </w:tc>
        <w:tc>
          <w:tcPr>
            <w:tcW w:w="1134" w:type="dxa"/>
          </w:tcPr>
          <w:p w14:paraId="15A18563" w14:textId="77777777" w:rsidR="004A0E1A" w:rsidRPr="00BE0624" w:rsidRDefault="004A0E1A" w:rsidP="004A0E1A">
            <w:pPr>
              <w:pStyle w:val="RCTstable"/>
              <w:jc w:val="center"/>
            </w:pPr>
            <w:r w:rsidRPr="00BE0624">
              <w:t>4</w:t>
            </w:r>
          </w:p>
        </w:tc>
      </w:tr>
      <w:tr w:rsidR="004A0E1A" w:rsidRPr="00C12274" w14:paraId="2588439C" w14:textId="77777777" w:rsidTr="004A0E1A">
        <w:tc>
          <w:tcPr>
            <w:tcW w:w="2841" w:type="dxa"/>
          </w:tcPr>
          <w:p w14:paraId="047364D1" w14:textId="3720B5E2" w:rsidR="004A0E1A" w:rsidRPr="00C12274" w:rsidRDefault="004A0E1A" w:rsidP="002747EA">
            <w:pPr>
              <w:pStyle w:val="RCTstable"/>
            </w:pPr>
            <w:r>
              <w:rPr>
                <w:noProof/>
              </w:rPr>
              <w:t>Sanabria-Martínez et al 2015</w:t>
            </w:r>
            <w:r>
              <w:fldChar w:fldCharType="begin">
                <w:fldData xml:space="preserve">PEVuZE5vdGU+PENpdGU+PEF1dGhvcj5TYW5hYnJpYS1NYXJ0aW5lejwvQXV0aG9yPjxZZWFyPjIw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</w:fldData>
              </w:fldChar>
            </w:r>
            <w:r w:rsidR="002747EA">
              <w:instrText xml:space="preserve"> ADDIN EN.CITE </w:instrText>
            </w:r>
            <w:r w:rsidR="002747EA">
              <w:fldChar w:fldCharType="begin">
                <w:fldData xml:space="preserve">PEVuZE5vdGU+PENpdGU+PEF1dGhvcj5TYW5hYnJpYS1NYXJ0aW5lejwvQXV0aG9yPjxZZWFyPjIw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</w:fldData>
              </w:fldChar>
            </w:r>
            <w:r w:rsidR="002747EA">
              <w:instrText xml:space="preserve"> ADDIN EN.CITE.DATA </w:instrText>
            </w:r>
            <w:r w:rsidR="002747EA">
              <w:fldChar w:fldCharType="end"/>
            </w:r>
            <w:r>
              <w:fldChar w:fldCharType="separate"/>
            </w:r>
            <w:r w:rsidR="002747EA" w:rsidRPr="002747EA">
              <w:rPr>
                <w:noProof/>
                <w:sz w:val="18"/>
                <w:vertAlign w:val="superscript"/>
              </w:rPr>
              <w:t>458</w:t>
            </w:r>
            <w:r>
              <w:fldChar w:fldCharType="end"/>
            </w:r>
          </w:p>
        </w:tc>
        <w:tc>
          <w:tcPr>
            <w:tcW w:w="2547" w:type="dxa"/>
          </w:tcPr>
          <w:p w14:paraId="59EF53DB" w14:textId="77777777" w:rsidR="004A0E1A" w:rsidRPr="00C12274" w:rsidRDefault="004A0E1A" w:rsidP="004A0E1A">
            <w:pPr>
              <w:pStyle w:val="RCTstable"/>
            </w:pPr>
            <w:r>
              <w:t>Mixed BMIs</w:t>
            </w:r>
          </w:p>
        </w:tc>
        <w:tc>
          <w:tcPr>
            <w:tcW w:w="2982" w:type="dxa"/>
          </w:tcPr>
          <w:p w14:paraId="4D70DFA9" w14:textId="3C8C4510" w:rsidR="004A0E1A" w:rsidRPr="00BE0624" w:rsidRDefault="008E1F6E" w:rsidP="004A0E1A">
            <w:pPr>
              <w:pStyle w:val="RCTstable"/>
              <w:jc w:val="center"/>
            </w:pPr>
            <w:r>
              <w:rPr>
                <w:rFonts w:eastAsiaTheme="majorEastAsia"/>
              </w:rPr>
              <w:t xml:space="preserve">MD </w:t>
            </w:r>
            <w:r w:rsidR="004A0E1A" w:rsidRPr="00BE0624">
              <w:rPr>
                <w:rFonts w:eastAsiaTheme="majorEastAsia"/>
              </w:rPr>
              <w:t>−</w:t>
            </w:r>
            <w:r w:rsidR="004A0E1A" w:rsidRPr="00BE0624">
              <w:t>1.14 kg (</w:t>
            </w:r>
            <w:r w:rsidR="004A0E1A" w:rsidRPr="00BE0624">
              <w:rPr>
                <w:rFonts w:eastAsiaTheme="majorEastAsia"/>
              </w:rPr>
              <w:t>−</w:t>
            </w:r>
            <w:r w:rsidR="004A0E1A" w:rsidRPr="00BE0624">
              <w:t xml:space="preserve">1.50 to </w:t>
            </w:r>
            <w:r w:rsidR="004A0E1A" w:rsidRPr="00BE0624">
              <w:rPr>
                <w:rFonts w:eastAsiaTheme="majorEastAsia"/>
              </w:rPr>
              <w:t>−</w:t>
            </w:r>
            <w:r w:rsidR="004A0E1A" w:rsidRPr="00BE0624">
              <w:t>0.78)</w:t>
            </w:r>
          </w:p>
        </w:tc>
        <w:tc>
          <w:tcPr>
            <w:tcW w:w="1134" w:type="dxa"/>
          </w:tcPr>
          <w:p w14:paraId="7E412DD5" w14:textId="77777777" w:rsidR="004A0E1A" w:rsidRPr="00BE0624" w:rsidRDefault="004A0E1A" w:rsidP="004A0E1A">
            <w:pPr>
              <w:pStyle w:val="RCTstable"/>
              <w:jc w:val="center"/>
            </w:pPr>
            <w:r w:rsidRPr="00BE0624">
              <w:t>13</w:t>
            </w:r>
          </w:p>
        </w:tc>
      </w:tr>
      <w:tr w:rsidR="004A0E1A" w:rsidRPr="00C12274" w14:paraId="5DC3FBAE" w14:textId="77777777" w:rsidTr="004A0E1A">
        <w:tc>
          <w:tcPr>
            <w:tcW w:w="2841" w:type="dxa"/>
          </w:tcPr>
          <w:p w14:paraId="77967BA1" w14:textId="1B2C2A0B" w:rsidR="004A0E1A" w:rsidRPr="00C12274" w:rsidRDefault="004A0E1A" w:rsidP="002747EA">
            <w:pPr>
              <w:pStyle w:val="RCTstable"/>
            </w:pPr>
            <w:r w:rsidRPr="00C12274">
              <w:rPr>
                <w:noProof/>
              </w:rPr>
              <w:t>Wiebe et al 2015</w:t>
            </w:r>
            <w:r>
              <w:fldChar w:fldCharType="begin"/>
            </w:r>
            <w:r w:rsidR="002747EA">
              <w:instrText xml:space="preserve"> ADDIN EN.CITE &lt;EndNote&gt;&lt;Cite&gt;&lt;Author&gt;Wiebe&lt;/Author&gt;&lt;Year&gt;2015&lt;/Year&gt;&lt;RecNum&gt;583&lt;/RecNum&gt;&lt;DisplayText&gt;&lt;style face="superscript" font="Trebuchet MS" size="9"&gt;459&lt;/style&gt;&lt;/DisplayText&gt;&lt;record&gt;&lt;rec-number&gt;583&lt;/rec-number&gt;&lt;foreign-keys&gt;&lt;key app="EN" db-id="exvasrfx2dtraoesasxp2szsxa2df502592x" timestamp="1536367432"&gt;583&lt;/key&gt;&lt;/foreign-keys&gt;&lt;ref-type name="Journal Article"&gt;17&lt;/ref-type&gt;&lt;contributors&gt;&lt;authors&gt;&lt;author&gt;Wiebe, H. W.&lt;/author&gt;&lt;author&gt;Boule, N. G.&lt;/author&gt;&lt;author&gt;Chari, R.&lt;/author&gt;&lt;author&gt;Davenport, M. H.&lt;/author&gt;&lt;/authors&gt;&lt;/contributors&gt;&lt;auth-address&gt;Program for Pregnancy and Postpartum Health and Physical Activity and Diabetes Laboratory, Faculty of Physical Education and Recreation, the Women and Children&amp;apos;s Health Research Institute, the Alberta Diabetes Institute, and the Department of Obstetrics and Gynecology, University of Alberta, Edmonton, Alberta, Canada.&lt;/auth-address&gt;&lt;titles&gt;&lt;title&gt;The effect of supervised prenatal exercise on fetal growth: a meta-analysis&lt;/title&gt;&lt;secondary-title&gt;Obstet Gynecol&lt;/secondary-title&gt;&lt;/titles&gt;&lt;periodical&gt;&lt;full-title&gt;Obstet Gynecol&lt;/full-title&gt;&lt;/periodical&gt;&lt;pages&gt;1185-94&lt;/pages&gt;&lt;volume&gt;125&lt;/volume&gt;&lt;number&gt;5&lt;/number&gt;&lt;edition&gt;2015/05/02&lt;/edition&gt;&lt;keywords&gt;&lt;keyword&gt;Birth Weight/*physiology&lt;/keyword&gt;&lt;keyword&gt;Exercise/*physiology&lt;/keyword&gt;&lt;keyword&gt;Female&lt;/keyword&gt;&lt;keyword&gt;Fetal Development/*physiology&lt;/keyword&gt;&lt;keyword&gt;Fetal Macrosomia/epidemiology/prevention &amp;amp; control&lt;/keyword&gt;&lt;keyword&gt;Fetus/*physiology&lt;/keyword&gt;&lt;keyword&gt;Humans&lt;/keyword&gt;&lt;keyword&gt;Pregnancy&lt;/keyword&gt;&lt;keyword&gt;Pregnancy Outcome&lt;/keyword&gt;&lt;keyword&gt;Prenatal Care&lt;/keyword&gt;&lt;keyword&gt;Standard of Care&lt;/keyword&gt;&lt;/keywords&gt;&lt;dates&gt;&lt;year&gt;2015&lt;/year&gt;&lt;pub-dates&gt;&lt;date&gt;May&lt;/date&gt;&lt;/pub-dates&gt;&lt;/dates&gt;&lt;isbn&gt;1873-233X (Electronic)&amp;#xD;0029-7844 (Linking)&lt;/isbn&gt;&lt;accession-num&gt;25932847&lt;/accession-num&gt;&lt;urls&gt;&lt;related-urls&gt;&lt;url&gt;https://www.ncbi.nlm.nih.gov/pubmed/25932847&lt;/url&gt;&lt;/related-urls&gt;&lt;/urls&gt;&lt;electronic-resource-num&gt;10.1097/AOG.0000000000000801&lt;/electronic-resource-num&gt;&lt;/record&gt;&lt;/Cite&gt;&lt;/EndNote&gt;</w:instrText>
            </w:r>
            <w:r>
              <w:fldChar w:fldCharType="separate"/>
            </w:r>
            <w:r w:rsidR="002747EA" w:rsidRPr="002747EA">
              <w:rPr>
                <w:noProof/>
                <w:sz w:val="18"/>
                <w:vertAlign w:val="superscript"/>
              </w:rPr>
              <w:t>459</w:t>
            </w:r>
            <w:r>
              <w:fldChar w:fldCharType="end"/>
            </w:r>
          </w:p>
        </w:tc>
        <w:tc>
          <w:tcPr>
            <w:tcW w:w="2547" w:type="dxa"/>
          </w:tcPr>
          <w:p w14:paraId="6311C606" w14:textId="77777777" w:rsidR="004A0E1A" w:rsidRPr="00C12274" w:rsidRDefault="004A0E1A" w:rsidP="004A0E1A">
            <w:pPr>
              <w:pStyle w:val="RCTstable"/>
            </w:pPr>
            <w:r>
              <w:t>Mixed BMIs</w:t>
            </w:r>
          </w:p>
        </w:tc>
        <w:tc>
          <w:tcPr>
            <w:tcW w:w="2982" w:type="dxa"/>
          </w:tcPr>
          <w:p w14:paraId="3BE6BBCE" w14:textId="5CE5CEEB" w:rsidR="004A0E1A" w:rsidRPr="00BE0624" w:rsidRDefault="008E1F6E" w:rsidP="004A0E1A">
            <w:pPr>
              <w:pStyle w:val="RCTstable"/>
              <w:jc w:val="center"/>
            </w:pPr>
            <w:r>
              <w:rPr>
                <w:rFonts w:eastAsiaTheme="majorEastAsia"/>
              </w:rPr>
              <w:t xml:space="preserve">MD </w:t>
            </w:r>
            <w:r w:rsidR="004A0E1A" w:rsidRPr="00BE0624">
              <w:rPr>
                <w:rFonts w:eastAsiaTheme="majorEastAsia"/>
              </w:rPr>
              <w:t>−1.12 (−1.61 to -0.62)</w:t>
            </w:r>
          </w:p>
        </w:tc>
        <w:tc>
          <w:tcPr>
            <w:tcW w:w="1134" w:type="dxa"/>
          </w:tcPr>
          <w:p w14:paraId="1DBFAFB2" w14:textId="77777777" w:rsidR="004A0E1A" w:rsidRPr="00BE0624" w:rsidRDefault="004A0E1A" w:rsidP="004A0E1A">
            <w:pPr>
              <w:pStyle w:val="RCTstable"/>
              <w:jc w:val="center"/>
            </w:pPr>
            <w:r w:rsidRPr="00BE0624">
              <w:t>15</w:t>
            </w:r>
          </w:p>
        </w:tc>
      </w:tr>
      <w:tr w:rsidR="004A0E1A" w:rsidRPr="00C12274" w14:paraId="365448AB" w14:textId="77777777" w:rsidTr="004A0E1A">
        <w:tc>
          <w:tcPr>
            <w:tcW w:w="2841" w:type="dxa"/>
          </w:tcPr>
          <w:p w14:paraId="429B2F02" w14:textId="374835A4" w:rsidR="004A0E1A" w:rsidRPr="00C12274" w:rsidRDefault="004A0E1A" w:rsidP="002747EA">
            <w:pPr>
              <w:pStyle w:val="RCTstable"/>
            </w:pPr>
            <w:r w:rsidRPr="00C12274">
              <w:rPr>
                <w:noProof/>
              </w:rPr>
              <w:t>Choi et al 2013</w:t>
            </w:r>
            <w:r>
              <w:fldChar w:fldCharType="begin">
                <w:fldData xml:space="preserve">PEVuZE5vdGU+PENpdGU+PEF1dGhvcj5DaG9pPC9BdXRob3I+PFllYXI+MjAxMzwvWWVhcj48UmVj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</w:fldData>
              </w:fldChar>
            </w:r>
            <w:r w:rsidR="002747EA">
              <w:instrText xml:space="preserve"> ADDIN EN.CITE </w:instrText>
            </w:r>
            <w:r w:rsidR="002747EA">
              <w:fldChar w:fldCharType="begin">
                <w:fldData xml:space="preserve">PEVuZE5vdGU+PENpdGU+PEF1dGhvcj5DaG9pPC9BdXRob3I+PFllYXI+MjAxMzwvWWVhcj48UmVj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</w:fldData>
              </w:fldChar>
            </w:r>
            <w:r w:rsidR="002747EA">
              <w:instrText xml:space="preserve"> ADDIN EN.CITE.DATA </w:instrText>
            </w:r>
            <w:r w:rsidR="002747EA">
              <w:fldChar w:fldCharType="end"/>
            </w:r>
            <w:r>
              <w:fldChar w:fldCharType="separate"/>
            </w:r>
            <w:r w:rsidR="002747EA" w:rsidRPr="002747EA">
              <w:rPr>
                <w:noProof/>
                <w:sz w:val="18"/>
                <w:vertAlign w:val="superscript"/>
              </w:rPr>
              <w:t>460</w:t>
            </w:r>
            <w:r>
              <w:fldChar w:fldCharType="end"/>
            </w:r>
          </w:p>
        </w:tc>
        <w:tc>
          <w:tcPr>
            <w:tcW w:w="2547" w:type="dxa"/>
          </w:tcPr>
          <w:p w14:paraId="56672FAD" w14:textId="77777777" w:rsidR="004A0E1A" w:rsidRPr="00C12274" w:rsidRDefault="004A0E1A" w:rsidP="004A0E1A">
            <w:pPr>
              <w:pStyle w:val="RCTstable"/>
              <w:rPr>
                <w:rFonts w:ascii="Helvetica" w:hAnsi="Helvetica"/>
              </w:rPr>
            </w:pPr>
            <w:r w:rsidRPr="00C12274">
              <w:rPr>
                <w:rFonts w:ascii="Helvetica" w:hAnsi="Helvetica"/>
              </w:rPr>
              <w:t>Mixed</w:t>
            </w:r>
            <w:r>
              <w:rPr>
                <w:rFonts w:ascii="Helvetica" w:hAnsi="Helvetica"/>
              </w:rPr>
              <w:t xml:space="preserve"> BMIs</w:t>
            </w:r>
          </w:p>
        </w:tc>
        <w:tc>
          <w:tcPr>
            <w:tcW w:w="2982" w:type="dxa"/>
          </w:tcPr>
          <w:p w14:paraId="4F9CD26B" w14:textId="146C1CB2" w:rsidR="004A0E1A" w:rsidRPr="00BE0624" w:rsidRDefault="008E1F6E" w:rsidP="004A0E1A">
            <w:pPr>
              <w:pStyle w:val="RCTstable"/>
              <w:jc w:val="center"/>
            </w:pPr>
            <w:r>
              <w:rPr>
                <w:rFonts w:eastAsiaTheme="majorEastAsia"/>
              </w:rPr>
              <w:t xml:space="preserve">MD </w:t>
            </w:r>
            <w:r w:rsidR="004A0E1A" w:rsidRPr="00BE0624">
              <w:rPr>
                <w:rFonts w:eastAsiaTheme="majorEastAsia"/>
              </w:rPr>
              <w:t>−</w:t>
            </w:r>
            <w:r w:rsidR="004A0E1A" w:rsidRPr="00BE0624">
              <w:t>1.74 kg (</w:t>
            </w:r>
            <w:r w:rsidR="004A0E1A" w:rsidRPr="00BE0624">
              <w:rPr>
                <w:rFonts w:eastAsiaTheme="majorEastAsia"/>
              </w:rPr>
              <w:t>−</w:t>
            </w:r>
            <w:r w:rsidR="004A0E1A" w:rsidRPr="00BE0624">
              <w:t>3.66 to 0.19)</w:t>
            </w:r>
          </w:p>
        </w:tc>
        <w:tc>
          <w:tcPr>
            <w:tcW w:w="1134" w:type="dxa"/>
          </w:tcPr>
          <w:p w14:paraId="4E413327" w14:textId="77777777" w:rsidR="004A0E1A" w:rsidRPr="00BE0624" w:rsidRDefault="004A0E1A" w:rsidP="004A0E1A">
            <w:pPr>
              <w:pStyle w:val="RCTstable"/>
              <w:jc w:val="center"/>
            </w:pPr>
            <w:r w:rsidRPr="00BE0624">
              <w:t>2</w:t>
            </w:r>
          </w:p>
        </w:tc>
      </w:tr>
      <w:tr w:rsidR="004A0E1A" w:rsidRPr="00C12274" w14:paraId="600AD34D" w14:textId="77777777" w:rsidTr="004A0E1A">
        <w:tc>
          <w:tcPr>
            <w:tcW w:w="2841" w:type="dxa"/>
          </w:tcPr>
          <w:p w14:paraId="5A74985E" w14:textId="42BD59FB" w:rsidR="004A0E1A" w:rsidRPr="00C12274" w:rsidRDefault="004A0E1A" w:rsidP="002747EA">
            <w:pPr>
              <w:pStyle w:val="RCTstable"/>
            </w:pPr>
            <w:r w:rsidRPr="00C12274">
              <w:rPr>
                <w:noProof/>
              </w:rPr>
              <w:t>Elliott-Sale et al 2015</w:t>
            </w:r>
            <w:r>
              <w:fldChar w:fldCharType="begin">
                <w:fldData xml:space="preserve">PEVuZE5vdGU+PENpdGU+PEF1dGhvcj5FbGxpb3R0LVNhbGU8L0F1dGhvcj48WWVhcj4yMDE1PC9Z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==
</w:fldData>
              </w:fldChar>
            </w:r>
            <w:r w:rsidR="002747EA">
              <w:instrText xml:space="preserve"> ADDIN EN.CITE </w:instrText>
            </w:r>
            <w:r w:rsidR="002747EA">
              <w:fldChar w:fldCharType="begin">
                <w:fldData xml:space="preserve">PEVuZE5vdGU+PENpdGU+PEF1dGhvcj5FbGxpb3R0LVNhbGU8L0F1dGhvcj48WWVhcj4yMDE1PC9Z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==
</w:fldData>
              </w:fldChar>
            </w:r>
            <w:r w:rsidR="002747EA">
              <w:instrText xml:space="preserve"> ADDIN EN.CITE.DATA </w:instrText>
            </w:r>
            <w:r w:rsidR="002747EA">
              <w:fldChar w:fldCharType="end"/>
            </w:r>
            <w:r>
              <w:fldChar w:fldCharType="separate"/>
            </w:r>
            <w:r w:rsidR="002747EA" w:rsidRPr="002747EA">
              <w:rPr>
                <w:noProof/>
                <w:sz w:val="18"/>
                <w:vertAlign w:val="superscript"/>
              </w:rPr>
              <w:t>461</w:t>
            </w:r>
            <w:r>
              <w:fldChar w:fldCharType="end"/>
            </w:r>
          </w:p>
        </w:tc>
        <w:tc>
          <w:tcPr>
            <w:tcW w:w="2547" w:type="dxa"/>
          </w:tcPr>
          <w:p w14:paraId="46063C98" w14:textId="77777777" w:rsidR="004A0E1A" w:rsidRPr="00C12274" w:rsidRDefault="004A0E1A" w:rsidP="004A0E1A">
            <w:pPr>
              <w:pStyle w:val="RCTstable"/>
              <w:rPr>
                <w:rFonts w:ascii="Helvetica" w:hAnsi="Helvetica"/>
              </w:rPr>
            </w:pPr>
            <w:r w:rsidRPr="00C12274">
              <w:rPr>
                <w:rFonts w:ascii="Helvetica" w:hAnsi="Helvetica"/>
              </w:rPr>
              <w:t>Mixed</w:t>
            </w:r>
            <w:r>
              <w:rPr>
                <w:rFonts w:ascii="Helvetica" w:hAnsi="Helvetica"/>
              </w:rPr>
              <w:t xml:space="preserve"> BMIs</w:t>
            </w:r>
          </w:p>
        </w:tc>
        <w:tc>
          <w:tcPr>
            <w:tcW w:w="2982" w:type="dxa"/>
          </w:tcPr>
          <w:p w14:paraId="784F6304" w14:textId="1E5FC23F" w:rsidR="004A0E1A" w:rsidRPr="00BE0624" w:rsidRDefault="008E1F6E" w:rsidP="004A0E1A">
            <w:pPr>
              <w:pStyle w:val="RCTstable"/>
              <w:jc w:val="center"/>
            </w:pPr>
            <w:r>
              <w:rPr>
                <w:rFonts w:eastAsiaTheme="majorEastAsia"/>
              </w:rPr>
              <w:t xml:space="preserve">MD </w:t>
            </w:r>
            <w:r w:rsidR="004A0E1A" w:rsidRPr="00BE0624">
              <w:rPr>
                <w:rFonts w:eastAsiaTheme="majorEastAsia"/>
              </w:rPr>
              <w:t>−</w:t>
            </w:r>
            <w:r w:rsidR="004A0E1A" w:rsidRPr="00BE0624">
              <w:t>2.2 kg (</w:t>
            </w:r>
            <w:r w:rsidR="004A0E1A" w:rsidRPr="00BE0624">
              <w:rPr>
                <w:rFonts w:eastAsiaTheme="majorEastAsia"/>
              </w:rPr>
              <w:t>−</w:t>
            </w:r>
            <w:r w:rsidR="00C6772F">
              <w:t>3.13</w:t>
            </w:r>
            <w:r w:rsidR="004A0E1A" w:rsidRPr="00BE0624">
              <w:t xml:space="preserve"> to </w:t>
            </w:r>
            <w:r w:rsidR="004A0E1A" w:rsidRPr="00BE0624">
              <w:rPr>
                <w:rFonts w:eastAsiaTheme="majorEastAsia"/>
              </w:rPr>
              <w:t>−</w:t>
            </w:r>
            <w:r w:rsidR="004A0E1A" w:rsidRPr="00BE0624">
              <w:t>1.30)</w:t>
            </w:r>
          </w:p>
        </w:tc>
        <w:tc>
          <w:tcPr>
            <w:tcW w:w="1134" w:type="dxa"/>
          </w:tcPr>
          <w:p w14:paraId="18967B74" w14:textId="77777777" w:rsidR="004A0E1A" w:rsidRPr="00BE0624" w:rsidRDefault="004A0E1A" w:rsidP="004A0E1A">
            <w:pPr>
              <w:pStyle w:val="RCTstable"/>
              <w:jc w:val="center"/>
            </w:pPr>
            <w:r w:rsidRPr="00BE0624">
              <w:t>5</w:t>
            </w:r>
          </w:p>
        </w:tc>
      </w:tr>
      <w:tr w:rsidR="004A0E1A" w:rsidRPr="00C12274" w14:paraId="5F673CF0" w14:textId="77777777" w:rsidTr="004A0E1A">
        <w:tc>
          <w:tcPr>
            <w:tcW w:w="2841" w:type="dxa"/>
            <w:vMerge w:val="restart"/>
          </w:tcPr>
          <w:p w14:paraId="1A5919BA" w14:textId="51C544BC" w:rsidR="004A0E1A" w:rsidRPr="00C12274" w:rsidRDefault="004A0E1A" w:rsidP="002747EA">
            <w:pPr>
              <w:pStyle w:val="RCTstable"/>
            </w:pPr>
            <w:r w:rsidRPr="00C12274">
              <w:rPr>
                <w:noProof/>
              </w:rPr>
              <w:t>International Weight Management in Pregnancy Collaborative</w:t>
            </w:r>
            <w:r>
              <w:rPr>
                <w:noProof/>
              </w:rPr>
              <w:t xml:space="preserve"> </w:t>
            </w:r>
            <w:r w:rsidRPr="00C12274">
              <w:rPr>
                <w:noProof/>
              </w:rPr>
              <w:t>2017</w:t>
            </w:r>
            <w:r>
              <w:rPr>
                <w:noProof/>
              </w:rPr>
              <w:fldChar w:fldCharType="begin">
                <w:fldData xml:space="preserve">PEVuZE5vdGU+PENpdGU+PEF1dGhvcj5JbnRlcm5hdGlvbmFsIFdlaWdodCBNYW5hZ2VtZW50IGlu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</w:fldData>
              </w:fldChar>
            </w:r>
            <w:r w:rsidR="002747EA">
              <w:rPr>
                <w:noProof/>
              </w:rPr>
              <w:instrText xml:space="preserve"> ADDIN EN.CITE </w:instrText>
            </w:r>
            <w:r w:rsidR="002747EA">
              <w:rPr>
                <w:noProof/>
              </w:rPr>
              <w:fldChar w:fldCharType="begin">
                <w:fldData xml:space="preserve">PEVuZE5vdGU+PENpdGU+PEF1dGhvcj5JbnRlcm5hdGlvbmFsIFdlaWdodCBNYW5hZ2VtZW50IGlu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</w:fldData>
              </w:fldChar>
            </w:r>
            <w:r w:rsidR="002747EA">
              <w:rPr>
                <w:noProof/>
              </w:rPr>
              <w:instrText xml:space="preserve"> ADDIN EN.CITE.DATA </w:instrText>
            </w:r>
            <w:r w:rsidR="002747EA">
              <w:rPr>
                <w:noProof/>
              </w:rPr>
            </w:r>
            <w:r w:rsidR="002747EA">
              <w:rPr>
                <w:noProof/>
              </w:rPr>
              <w:fldChar w:fldCharType="end"/>
            </w:r>
            <w:r>
              <w:rPr>
                <w:noProof/>
              </w:rPr>
            </w:r>
            <w:r>
              <w:rPr>
                <w:noProof/>
              </w:rPr>
              <w:fldChar w:fldCharType="separate"/>
            </w:r>
            <w:r w:rsidR="002747EA" w:rsidRPr="002747EA">
              <w:rPr>
                <w:noProof/>
                <w:sz w:val="18"/>
                <w:vertAlign w:val="superscript"/>
              </w:rPr>
              <w:t>415</w:t>
            </w:r>
            <w:r>
              <w:rPr>
                <w:noProof/>
              </w:rPr>
              <w:fldChar w:fldCharType="end"/>
            </w:r>
            <w:r w:rsidRPr="00C12274">
              <w:rPr>
                <w:noProof/>
              </w:rPr>
              <w:t xml:space="preserve"> </w:t>
            </w:r>
          </w:p>
        </w:tc>
        <w:tc>
          <w:tcPr>
            <w:tcW w:w="2547" w:type="dxa"/>
          </w:tcPr>
          <w:p w14:paraId="673CA57F" w14:textId="77777777" w:rsidR="004A0E1A" w:rsidRPr="00C12274" w:rsidRDefault="004A0E1A" w:rsidP="004A0E1A">
            <w:pPr>
              <w:pStyle w:val="RCTstable"/>
              <w:rPr>
                <w:rFonts w:ascii="Helvetica" w:hAnsi="Helvetica"/>
              </w:rPr>
            </w:pPr>
            <w:r w:rsidRPr="00C12274">
              <w:rPr>
                <w:rFonts w:ascii="Helvetica" w:hAnsi="Helvetica"/>
              </w:rPr>
              <w:t>Mixed</w:t>
            </w:r>
            <w:r>
              <w:rPr>
                <w:rFonts w:ascii="Helvetica" w:hAnsi="Helvetica"/>
              </w:rPr>
              <w:t xml:space="preserve"> BMIs</w:t>
            </w:r>
            <w:r w:rsidRPr="00C12274">
              <w:rPr>
                <w:rFonts w:ascii="Helvetica" w:hAnsi="Helvetica"/>
              </w:rPr>
              <w:t>; IPD</w:t>
            </w:r>
          </w:p>
        </w:tc>
        <w:tc>
          <w:tcPr>
            <w:tcW w:w="2982" w:type="dxa"/>
          </w:tcPr>
          <w:p w14:paraId="1CA5EA6E" w14:textId="31543C06" w:rsidR="004A0E1A" w:rsidRPr="00BE0624" w:rsidRDefault="008E1F6E" w:rsidP="004A0E1A">
            <w:pPr>
              <w:pStyle w:val="RCTstable"/>
              <w:jc w:val="center"/>
            </w:pPr>
            <w:r>
              <w:rPr>
                <w:rFonts w:eastAsiaTheme="majorEastAsia"/>
              </w:rPr>
              <w:t xml:space="preserve">MD </w:t>
            </w:r>
            <w:r w:rsidR="004A0E1A" w:rsidRPr="00BE0624">
              <w:t>−0.73 (−1.11 to −0.34)</w:t>
            </w:r>
          </w:p>
        </w:tc>
        <w:tc>
          <w:tcPr>
            <w:tcW w:w="1134" w:type="dxa"/>
          </w:tcPr>
          <w:p w14:paraId="241F4A04" w14:textId="77777777" w:rsidR="004A0E1A" w:rsidRPr="00BE0624" w:rsidRDefault="004A0E1A" w:rsidP="004A0E1A">
            <w:pPr>
              <w:pStyle w:val="RCTstable"/>
              <w:jc w:val="center"/>
            </w:pPr>
            <w:r w:rsidRPr="00BE0624">
              <w:t>15</w:t>
            </w:r>
          </w:p>
        </w:tc>
      </w:tr>
      <w:tr w:rsidR="004A0E1A" w:rsidRPr="00C12274" w14:paraId="2CD00ED9" w14:textId="77777777" w:rsidTr="004A0E1A">
        <w:tc>
          <w:tcPr>
            <w:tcW w:w="2841" w:type="dxa"/>
            <w:vMerge/>
          </w:tcPr>
          <w:p w14:paraId="1699B9F4" w14:textId="77777777" w:rsidR="004A0E1A" w:rsidRPr="00C12274" w:rsidRDefault="004A0E1A" w:rsidP="004A0E1A">
            <w:pPr>
              <w:pStyle w:val="RCTstable"/>
            </w:pPr>
          </w:p>
        </w:tc>
        <w:tc>
          <w:tcPr>
            <w:tcW w:w="2547" w:type="dxa"/>
          </w:tcPr>
          <w:p w14:paraId="227F754C" w14:textId="77777777" w:rsidR="004A0E1A" w:rsidRPr="00C12274" w:rsidRDefault="004A0E1A" w:rsidP="004A0E1A">
            <w:pPr>
              <w:pStyle w:val="RCTstable"/>
              <w:rPr>
                <w:rFonts w:ascii="Helvetica" w:hAnsi="Helvetica"/>
              </w:rPr>
            </w:pPr>
            <w:r w:rsidRPr="00C12274">
              <w:rPr>
                <w:rFonts w:ascii="Helvetica" w:hAnsi="Helvetica"/>
              </w:rPr>
              <w:t>Mixed</w:t>
            </w:r>
            <w:r>
              <w:rPr>
                <w:rFonts w:ascii="Helvetica" w:hAnsi="Helvetica"/>
              </w:rPr>
              <w:t xml:space="preserve"> BMIs</w:t>
            </w:r>
            <w:r w:rsidRPr="00C12274">
              <w:rPr>
                <w:rFonts w:ascii="Helvetica" w:hAnsi="Helvetica"/>
              </w:rPr>
              <w:t>; IPD and non-IPD</w:t>
            </w:r>
          </w:p>
        </w:tc>
        <w:tc>
          <w:tcPr>
            <w:tcW w:w="2982" w:type="dxa"/>
          </w:tcPr>
          <w:p w14:paraId="0EC3AC2B" w14:textId="347618D4" w:rsidR="004A0E1A" w:rsidRPr="00BE0624" w:rsidRDefault="008E1F6E" w:rsidP="004A0E1A">
            <w:pPr>
              <w:pStyle w:val="RCTstable"/>
              <w:jc w:val="center"/>
              <w:rPr>
                <w:rFonts w:eastAsiaTheme="majorEastAsia"/>
              </w:rPr>
            </w:pPr>
            <w:r>
              <w:rPr>
                <w:rFonts w:eastAsiaTheme="majorEastAsia"/>
              </w:rPr>
              <w:t xml:space="preserve">MD </w:t>
            </w:r>
            <w:r w:rsidR="004A0E1A" w:rsidRPr="00BE0624">
              <w:rPr>
                <w:rFonts w:eastAsiaTheme="majorEastAsia"/>
              </w:rPr>
              <w:t>−</w:t>
            </w:r>
            <w:r w:rsidR="004A0E1A" w:rsidRPr="00BE0624">
              <w:t>0.72 (</w:t>
            </w:r>
            <w:r w:rsidR="004A0E1A" w:rsidRPr="00BE0624">
              <w:rPr>
                <w:rFonts w:eastAsiaTheme="majorEastAsia"/>
              </w:rPr>
              <w:t>−</w:t>
            </w:r>
            <w:r w:rsidR="004A0E1A" w:rsidRPr="00BE0624">
              <w:t xml:space="preserve">1.04 to </w:t>
            </w:r>
            <w:r w:rsidR="004A0E1A" w:rsidRPr="00BE0624">
              <w:rPr>
                <w:rFonts w:eastAsiaTheme="majorEastAsia"/>
              </w:rPr>
              <w:t>−</w:t>
            </w:r>
            <w:r w:rsidR="004A0E1A" w:rsidRPr="00BE0624">
              <w:t>0.41)</w:t>
            </w:r>
          </w:p>
        </w:tc>
        <w:tc>
          <w:tcPr>
            <w:tcW w:w="1134" w:type="dxa"/>
          </w:tcPr>
          <w:p w14:paraId="03B0B302" w14:textId="77777777" w:rsidR="004A0E1A" w:rsidRPr="00BE0624" w:rsidRDefault="004A0E1A" w:rsidP="004A0E1A">
            <w:pPr>
              <w:pStyle w:val="RCTstable"/>
              <w:jc w:val="center"/>
            </w:pPr>
            <w:r w:rsidRPr="00BE0624">
              <w:t>37</w:t>
            </w:r>
          </w:p>
        </w:tc>
      </w:tr>
      <w:tr w:rsidR="004A0E1A" w:rsidRPr="00C12274" w14:paraId="1159386C" w14:textId="77777777" w:rsidTr="004A0E1A">
        <w:tc>
          <w:tcPr>
            <w:tcW w:w="2841" w:type="dxa"/>
          </w:tcPr>
          <w:p w14:paraId="44D65A5F" w14:textId="4B9810E4" w:rsidR="004A0E1A" w:rsidRPr="00C12274" w:rsidRDefault="004A0E1A" w:rsidP="002747EA">
            <w:pPr>
              <w:pStyle w:val="RCTstable"/>
            </w:pPr>
            <w:r>
              <w:rPr>
                <w:noProof/>
              </w:rPr>
              <w:t>Muktabhant et al 2015</w:t>
            </w:r>
            <w:r>
              <w:fldChar w:fldCharType="begin"/>
            </w:r>
            <w:r w:rsidR="002747EA">
              <w:instrText xml:space="preserve"> ADDIN EN.CITE &lt;EndNote&gt;&lt;Cite&gt;&lt;Author&gt;Muktabhant&lt;/Author&gt;&lt;Year&gt;2015&lt;/Year&gt;&lt;RecNum&gt;632&lt;/RecNum&gt;&lt;DisplayText&gt;&lt;style face="superscript" font="Trebuchet MS" size="9"&gt;417&lt;/style&gt;&lt;/DisplayText&gt;&lt;record&gt;&lt;rec-number&gt;632&lt;/rec-number&gt;&lt;foreign-keys&gt;&lt;key app="EN" db-id="exvasrfx2dtraoesasxp2szsxa2df502592x" timestamp="1540425405"&gt;632&lt;/key&gt;&lt;/foreign-keys&gt;&lt;ref-type name="Journal Article"&gt;17&lt;/ref-type&gt;&lt;contributors&gt;&lt;authors&gt;&lt;author&gt;Muktabhant, B.&lt;/author&gt;&lt;author&gt;Lawrie, T. A.&lt;/author&gt;&lt;author&gt;Lumbiganon, P.&lt;/author&gt;&lt;author&gt;Laopaiboon, M.&lt;/author&gt;&lt;/authors&gt;&lt;/contributors&gt;&lt;auth-address&gt;Department of Nutrition, Faculty of Public Health, Khon Kaen University, 123 Friendship Highway, Khon Kaen, Khon Kaen, Thailand, 40002.&lt;/auth-address&gt;&lt;titles&gt;&lt;title&gt;Diet or exercise, or both, for preventing excessive weight gain in pregnancy&lt;/title&gt;&lt;secondary-title&gt;Cochrane Database Syst Rev&lt;/secondary-title&gt;&lt;/titles&gt;&lt;periodical&gt;&lt;full-title&gt;Cochrane Database Syst Rev&lt;/full-title&gt;&lt;/periodical&gt;&lt;pages&gt;CD007145&lt;/pages&gt;&lt;number&gt;6&lt;/number&gt;&lt;edition&gt;2015/06/13&lt;/edition&gt;&lt;keywords&gt;&lt;keyword&gt;Counseling&lt;/keyword&gt;&lt;keyword&gt;*Diet&lt;/keyword&gt;&lt;keyword&gt;*Exercise&lt;/keyword&gt;&lt;keyword&gt;Female&lt;/keyword&gt;&lt;keyword&gt;Humans&lt;/keyword&gt;&lt;keyword&gt;Infant, Newborn&lt;/keyword&gt;&lt;keyword&gt;Overweight/complications/*prevention &amp;amp; control&lt;/keyword&gt;&lt;keyword&gt;Pregnancy&lt;/keyword&gt;&lt;keyword&gt;Pregnancy Complications/*prevention &amp;amp; control&lt;/keyword&gt;&lt;keyword&gt;Randomized Controlled Trials as Topic&lt;/keyword&gt;&lt;keyword&gt;*Weight Gain&lt;/keyword&gt;&lt;/keywords&gt;&lt;dates&gt;&lt;year&gt;2015&lt;/year&gt;&lt;pub-dates&gt;&lt;date&gt;Jun 15&lt;/date&gt;&lt;/pub-dates&gt;&lt;/dates&gt;&lt;isbn&gt;1469-493X (Electronic)&amp;#xD;1361-6137 (Linking)&lt;/isbn&gt;&lt;accession-num&gt;26068707&lt;/accession-num&gt;&lt;urls&gt;&lt;related-urls&gt;&lt;url&gt;https://www.ncbi.nlm.nih.gov/pubmed/26068707&lt;/url&gt;&lt;/related-urls&gt;&lt;/urls&gt;&lt;electronic-resource-num&gt;10.1002/14651858.CD007145.pub3&lt;/electronic-resource-num&gt;&lt;/record&gt;&lt;/Cite&gt;&lt;/EndNote&gt;</w:instrText>
            </w:r>
            <w:r>
              <w:fldChar w:fldCharType="separate"/>
            </w:r>
            <w:r w:rsidR="002747EA" w:rsidRPr="002747EA">
              <w:rPr>
                <w:noProof/>
                <w:sz w:val="18"/>
                <w:vertAlign w:val="superscript"/>
              </w:rPr>
              <w:t>417</w:t>
            </w:r>
            <w:r>
              <w:fldChar w:fldCharType="end"/>
            </w:r>
          </w:p>
        </w:tc>
        <w:tc>
          <w:tcPr>
            <w:tcW w:w="2547" w:type="dxa"/>
          </w:tcPr>
          <w:p w14:paraId="6E55C98C" w14:textId="77777777" w:rsidR="004A0E1A" w:rsidRPr="00C12274" w:rsidRDefault="004A0E1A" w:rsidP="004A0E1A">
            <w:pPr>
              <w:pStyle w:val="RCTstable"/>
            </w:pPr>
            <w:r w:rsidRPr="00C12274">
              <w:t>Mixed</w:t>
            </w:r>
            <w:r>
              <w:t xml:space="preserve"> BMIs</w:t>
            </w:r>
          </w:p>
        </w:tc>
        <w:tc>
          <w:tcPr>
            <w:tcW w:w="2982" w:type="dxa"/>
          </w:tcPr>
          <w:p w14:paraId="6C21F44C" w14:textId="014F26AC" w:rsidR="004A0E1A" w:rsidRPr="00BE0624" w:rsidRDefault="008E1F6E" w:rsidP="004A0E1A">
            <w:pPr>
              <w:pStyle w:val="RCTstable"/>
              <w:jc w:val="center"/>
            </w:pPr>
            <w:r>
              <w:rPr>
                <w:rFonts w:eastAsiaTheme="majorEastAsia"/>
              </w:rPr>
              <w:t xml:space="preserve">MD </w:t>
            </w:r>
            <w:r w:rsidR="004A0E1A" w:rsidRPr="00BE0624">
              <w:rPr>
                <w:rFonts w:eastAsiaTheme="majorEastAsia"/>
              </w:rPr>
              <w:t>−1.00 (−2.01 to 0.01)</w:t>
            </w:r>
          </w:p>
        </w:tc>
        <w:tc>
          <w:tcPr>
            <w:tcW w:w="1134" w:type="dxa"/>
          </w:tcPr>
          <w:p w14:paraId="6DA5EBF0" w14:textId="77777777" w:rsidR="004A0E1A" w:rsidRPr="00BE0624" w:rsidRDefault="004A0E1A" w:rsidP="004A0E1A">
            <w:pPr>
              <w:pStyle w:val="RCTstable"/>
              <w:jc w:val="center"/>
            </w:pPr>
            <w:r w:rsidRPr="00BE0624">
              <w:t>4</w:t>
            </w:r>
          </w:p>
        </w:tc>
      </w:tr>
      <w:tr w:rsidR="004A0E1A" w:rsidRPr="00C12274" w14:paraId="0B52AC61" w14:textId="77777777" w:rsidTr="004A0E1A">
        <w:tc>
          <w:tcPr>
            <w:tcW w:w="2841" w:type="dxa"/>
          </w:tcPr>
          <w:p w14:paraId="26D63FCF" w14:textId="0F9F71EF" w:rsidR="004A0E1A" w:rsidRPr="00C12274" w:rsidRDefault="004A0E1A" w:rsidP="002747EA">
            <w:pPr>
              <w:pStyle w:val="RCTstable"/>
            </w:pPr>
            <w:r w:rsidRPr="00C12274">
              <w:rPr>
                <w:noProof/>
              </w:rPr>
              <w:t>Streuling et al 2011</w:t>
            </w:r>
            <w:r>
              <w:rPr>
                <w:noProof/>
              </w:rPr>
              <w:fldChar w:fldCharType="begin"/>
            </w:r>
            <w:r w:rsidR="002747EA">
              <w:rPr>
                <w:noProof/>
              </w:rPr>
              <w:instrText xml:space="preserve"> ADDIN EN.CITE &lt;EndNote&gt;&lt;Cite&gt;&lt;Author&gt;Streuling&lt;/Author&gt;&lt;Year&gt;2011&lt;/Year&gt;&lt;RecNum&gt;588&lt;/RecNum&gt;&lt;DisplayText&gt;&lt;style face="superscript" font="Trebuchet MS" size="9"&gt;462&lt;/style&gt;&lt;/DisplayText&gt;&lt;record&gt;&lt;rec-number&gt;588&lt;/rec-number&gt;&lt;foreign-keys&gt;&lt;key app="EN" db-id="exvasrfx2dtraoesasxp2szsxa2df502592x" timestamp="1536732830"&gt;588&lt;/key&gt;&lt;key app="ENWeb" db-id=""&gt;0&lt;/key&gt;&lt;/foreign-keys&gt;&lt;ref-type name="Journal Article"&gt;17&lt;/ref-type&gt;&lt;contributors&gt;&lt;authors&gt;&lt;author&gt;Streuling, I.&lt;/author&gt;&lt;author&gt;Beyerlein, A.&lt;/author&gt;&lt;author&gt;Rosenfeld, E.&lt;/author&gt;&lt;author&gt;Hofmann, H.&lt;/author&gt;&lt;author&gt;Schulz, T.&lt;/author&gt;&lt;author&gt;von Kries, R.&lt;/author&gt;&lt;/authors&gt;&lt;/contributors&gt;&lt;auth-address&gt;Division of Epidemiology, Institute of Social Paediatrics and Adolescent Medicine, Ludwig-Maximilians University of Munich, Munich, Germany. ina.streuling@med.uni-muenchen.de&lt;/auth-address&gt;&lt;titles&gt;&lt;title&gt;Physical activity and gestational weight gain: a meta-analysis of intervention trials&lt;/title&gt;&lt;secondary-title&gt;BJOG&lt;/secondary-title&gt;&lt;/titles&gt;&lt;periodical&gt;&lt;full-title&gt;BJOG&lt;/full-title&gt;&lt;/periodical&gt;&lt;pages&gt;278-84&lt;/pages&gt;&lt;volume&gt;118&lt;/volume&gt;&lt;number&gt;3&lt;/number&gt;&lt;edition&gt;2010/12/08&lt;/edition&gt;&lt;keywords&gt;&lt;keyword&gt;Adult&lt;/keyword&gt;&lt;keyword&gt;Exercise/*physiology&lt;/keyword&gt;&lt;keyword&gt;Female&lt;/keyword&gt;&lt;keyword&gt;Humans&lt;/keyword&gt;&lt;keyword&gt;Pregnancy&lt;/keyword&gt;&lt;keyword&gt;Pregnancy Complications/*prevention &amp;amp; control&lt;/keyword&gt;&lt;keyword&gt;Pregnancy Outcome&lt;/keyword&gt;&lt;keyword&gt;Randomized Controlled Trials as Topic&lt;/keyword&gt;&lt;keyword&gt;*Weight Gain&lt;/keyword&gt;&lt;/keywords&gt;&lt;dates&gt;&lt;year&gt;2011&lt;/year&gt;&lt;pub-dates&gt;&lt;date&gt;Feb&lt;/date&gt;&lt;/pub-dates&gt;&lt;/dates&gt;&lt;isbn&gt;1471-0528 (Electronic)&amp;#xD;1470-0328 (Linking)&lt;/isbn&gt;&lt;accession-num&gt;21134106&lt;/accession-num&gt;&lt;urls&gt;&lt;related-urls&gt;&lt;url&gt;https://www.ncbi.nlm.nih.gov/pubmed/21134106&lt;/url&gt;&lt;/related-urls&gt;&lt;/urls&gt;&lt;electronic-resource-num&gt;10.1111/j.1471-0528.2010.02801.x&lt;/electronic-resource-num&gt;&lt;/record&gt;&lt;/Cite&gt;&lt;/EndNote&gt;</w:instrText>
            </w:r>
            <w:r>
              <w:rPr>
                <w:noProof/>
              </w:rPr>
              <w:fldChar w:fldCharType="separate"/>
            </w:r>
            <w:r w:rsidR="002747EA" w:rsidRPr="002747EA">
              <w:rPr>
                <w:noProof/>
                <w:sz w:val="18"/>
                <w:vertAlign w:val="superscript"/>
              </w:rPr>
              <w:t>462</w:t>
            </w:r>
            <w:r>
              <w:rPr>
                <w:noProof/>
              </w:rPr>
              <w:fldChar w:fldCharType="end"/>
            </w:r>
          </w:p>
        </w:tc>
        <w:tc>
          <w:tcPr>
            <w:tcW w:w="2547" w:type="dxa"/>
          </w:tcPr>
          <w:p w14:paraId="045AA100" w14:textId="77777777" w:rsidR="004A0E1A" w:rsidRPr="00C12274" w:rsidRDefault="004A0E1A" w:rsidP="004A0E1A">
            <w:pPr>
              <w:pStyle w:val="RCTstable"/>
            </w:pPr>
            <w:r w:rsidRPr="00C12274">
              <w:t>Mixed</w:t>
            </w:r>
            <w:r>
              <w:t xml:space="preserve"> BMIs</w:t>
            </w:r>
          </w:p>
        </w:tc>
        <w:tc>
          <w:tcPr>
            <w:tcW w:w="2982" w:type="dxa"/>
          </w:tcPr>
          <w:p w14:paraId="23DF2457" w14:textId="528DDDF6" w:rsidR="004A0E1A" w:rsidRPr="00BE0624" w:rsidRDefault="008E1F6E" w:rsidP="004A0E1A">
            <w:pPr>
              <w:pStyle w:val="RCTstable"/>
              <w:jc w:val="center"/>
            </w:pPr>
            <w:r>
              <w:rPr>
                <w:rFonts w:eastAsiaTheme="majorEastAsia"/>
              </w:rPr>
              <w:t xml:space="preserve">MD </w:t>
            </w:r>
            <w:r w:rsidR="004A0E1A" w:rsidRPr="00BE0624">
              <w:rPr>
                <w:rFonts w:eastAsiaTheme="majorEastAsia"/>
              </w:rPr>
              <w:t>−</w:t>
            </w:r>
            <w:r w:rsidR="004A0E1A" w:rsidRPr="00BE0624">
              <w:t>0.61 (</w:t>
            </w:r>
            <w:r w:rsidR="004A0E1A" w:rsidRPr="00BE0624">
              <w:rPr>
                <w:rFonts w:eastAsiaTheme="majorEastAsia"/>
              </w:rPr>
              <w:t>−</w:t>
            </w:r>
            <w:r w:rsidR="004A0E1A" w:rsidRPr="00BE0624">
              <w:t xml:space="preserve">1.17 to </w:t>
            </w:r>
            <w:r w:rsidR="004A0E1A" w:rsidRPr="00BE0624">
              <w:rPr>
                <w:rFonts w:eastAsiaTheme="majorEastAsia"/>
              </w:rPr>
              <w:t>−</w:t>
            </w:r>
            <w:r w:rsidR="004A0E1A" w:rsidRPr="00BE0624">
              <w:t>0.06)</w:t>
            </w:r>
          </w:p>
        </w:tc>
        <w:tc>
          <w:tcPr>
            <w:tcW w:w="1134" w:type="dxa"/>
          </w:tcPr>
          <w:p w14:paraId="4281DEF1" w14:textId="77777777" w:rsidR="004A0E1A" w:rsidRPr="00BE0624" w:rsidRDefault="004A0E1A" w:rsidP="004A0E1A">
            <w:pPr>
              <w:pStyle w:val="RCTstable"/>
              <w:jc w:val="center"/>
            </w:pPr>
            <w:r w:rsidRPr="00BE0624">
              <w:t>12</w:t>
            </w:r>
          </w:p>
        </w:tc>
      </w:tr>
      <w:tr w:rsidR="004A0E1A" w:rsidRPr="00C12274" w14:paraId="608FC9C3" w14:textId="77777777" w:rsidTr="004A0E1A">
        <w:tc>
          <w:tcPr>
            <w:tcW w:w="2841" w:type="dxa"/>
          </w:tcPr>
          <w:p w14:paraId="7DABBD22" w14:textId="595F801A" w:rsidR="004A0E1A" w:rsidRPr="00C12274" w:rsidRDefault="004A0E1A" w:rsidP="002747EA">
            <w:pPr>
              <w:pStyle w:val="RCTstable"/>
            </w:pPr>
            <w:r w:rsidRPr="00C12274">
              <w:rPr>
                <w:noProof/>
              </w:rPr>
              <w:t>Thangaratinam et al 2012a</w:t>
            </w:r>
            <w:r>
              <w:rPr>
                <w:noProof/>
              </w:rPr>
              <w:fldChar w:fldCharType="begin">
                <w:fldData xml:space="preserve">PEVuZE5vdGU+PENpdGU+PEF1dGhvcj5UaGFuZ2FyYXRpbmFtPC9BdXRob3I+PFllYXI+MjAxMjwv
WWVhcj48UmVjTnVtPjYzMDwvUmVjTnVtPjxEaXNwbGF5VGV4dD48c3R5bGUgZmFjZT0ic3VwZXJz
Y3JpcHQiIGZvbnQ9IlRyZWJ1Y2hldCBNUyIgc2l6ZT0iOSI+NDExPC9zdHlsZT48L0Rpc3BsYXlU
ZXh0PjxyZWNvcmQ+PHJlYy1udW1iZXI+NjMwPC9yZWMtbnVtYmVyPjxmb3JlaWduLWtleXM+PGtl
eSBhcHA9IkVOIiBkYi1pZD0iZXh2YXNyZngyZHRyYW9lc2FzeHAyc3pzeGEyZGY1MDI1OTJ4IiB0
aW1lc3RhbXA9IjE1NDA0MjUzNDQiPjYzMD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EdWRhLCBX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</w:fldData>
              </w:fldChar>
            </w:r>
            <w:r w:rsidR="002747EA">
              <w:rPr>
                <w:noProof/>
              </w:rPr>
              <w:instrText xml:space="preserve"> ADDIN EN.CITE </w:instrText>
            </w:r>
            <w:r w:rsidR="002747EA">
              <w:rPr>
                <w:noProof/>
              </w:rPr>
              <w:fldChar w:fldCharType="begin">
                <w:fldData xml:space="preserve">PEVuZE5vdGU+PENpdGU+PEF1dGhvcj5UaGFuZ2FyYXRpbmFtPC9BdXRob3I+PFllYXI+MjAxMjwv
WWVhcj48UmVjTnVtPjYzMDwvUmVjTnVtPjxEaXNwbGF5VGV4dD48c3R5bGUgZmFjZT0ic3VwZXJz
Y3JpcHQiIGZvbnQ9IlRyZWJ1Y2hldCBNUyIgc2l6ZT0iOSI+NDExPC9zdHlsZT48L0Rpc3BsYXlU
ZXh0PjxyZWNvcmQ+PHJlYy1udW1iZXI+NjMwPC9yZWMtbnVtYmVyPjxmb3JlaWduLWtleXM+PGtl
eSBhcHA9IkVOIiBkYi1pZD0iZXh2YXNyZngyZHRyYW9lc2FzeHAyc3pzeGEyZGY1MDI1OTJ4IiB0
aW1lc3RhbXA9IjE1NDA0MjUzNDQiPjYzMD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EdWRhLCBX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</w:fldData>
              </w:fldChar>
            </w:r>
            <w:r w:rsidR="002747EA">
              <w:rPr>
                <w:noProof/>
              </w:rPr>
              <w:instrText xml:space="preserve"> ADDIN EN.CITE.DATA </w:instrText>
            </w:r>
            <w:r w:rsidR="002747EA">
              <w:rPr>
                <w:noProof/>
              </w:rPr>
            </w:r>
            <w:r w:rsidR="002747EA">
              <w:rPr>
                <w:noProof/>
              </w:rPr>
              <w:fldChar w:fldCharType="end"/>
            </w:r>
            <w:r>
              <w:rPr>
                <w:noProof/>
              </w:rPr>
            </w:r>
            <w:r>
              <w:rPr>
                <w:noProof/>
              </w:rPr>
              <w:fldChar w:fldCharType="separate"/>
            </w:r>
            <w:r w:rsidR="002747EA" w:rsidRPr="002747EA">
              <w:rPr>
                <w:noProof/>
                <w:sz w:val="18"/>
                <w:vertAlign w:val="superscript"/>
              </w:rPr>
              <w:t>411</w:t>
            </w:r>
            <w:r>
              <w:rPr>
                <w:noProof/>
              </w:rPr>
              <w:fldChar w:fldCharType="end"/>
            </w:r>
          </w:p>
        </w:tc>
        <w:tc>
          <w:tcPr>
            <w:tcW w:w="2547" w:type="dxa"/>
          </w:tcPr>
          <w:p w14:paraId="4083AE86" w14:textId="77777777" w:rsidR="004A0E1A" w:rsidRPr="00C12274" w:rsidRDefault="004A0E1A" w:rsidP="004A0E1A">
            <w:pPr>
              <w:pStyle w:val="RCTstable"/>
            </w:pPr>
            <w:r w:rsidRPr="00C12274">
              <w:t>Mixed</w:t>
            </w:r>
            <w:r>
              <w:t xml:space="preserve"> BMIs</w:t>
            </w:r>
          </w:p>
        </w:tc>
        <w:tc>
          <w:tcPr>
            <w:tcW w:w="2982" w:type="dxa"/>
          </w:tcPr>
          <w:p w14:paraId="16CB172F" w14:textId="356A08BF" w:rsidR="004A0E1A" w:rsidRPr="00BE0624" w:rsidRDefault="008E1F6E" w:rsidP="004A0E1A">
            <w:pPr>
              <w:pStyle w:val="RCTstable"/>
              <w:jc w:val="center"/>
            </w:pPr>
            <w:r>
              <w:rPr>
                <w:rFonts w:eastAsiaTheme="majorEastAsia"/>
              </w:rPr>
              <w:t xml:space="preserve">MD </w:t>
            </w:r>
            <w:r w:rsidR="004A0E1A" w:rsidRPr="00BE0624">
              <w:rPr>
                <w:rFonts w:eastAsiaTheme="majorEastAsia"/>
              </w:rPr>
              <w:t>−0.07 (−1.08 to 0.93)</w:t>
            </w:r>
          </w:p>
        </w:tc>
        <w:tc>
          <w:tcPr>
            <w:tcW w:w="1134" w:type="dxa"/>
          </w:tcPr>
          <w:p w14:paraId="08452B03" w14:textId="77777777" w:rsidR="004A0E1A" w:rsidRPr="00BE0624" w:rsidRDefault="004A0E1A" w:rsidP="004A0E1A">
            <w:pPr>
              <w:pStyle w:val="RCTstable"/>
              <w:jc w:val="center"/>
            </w:pPr>
            <w:r w:rsidRPr="00BE0624">
              <w:t>15</w:t>
            </w:r>
          </w:p>
        </w:tc>
      </w:tr>
      <w:tr w:rsidR="004A0E1A" w:rsidRPr="00C12274" w14:paraId="4778FB01" w14:textId="77777777" w:rsidTr="004A0E1A">
        <w:tc>
          <w:tcPr>
            <w:tcW w:w="2841" w:type="dxa"/>
          </w:tcPr>
          <w:p w14:paraId="073C161C" w14:textId="1B75763E" w:rsidR="004A0E1A" w:rsidRPr="00C12274" w:rsidRDefault="004A0E1A" w:rsidP="002747EA">
            <w:pPr>
              <w:pStyle w:val="RCTstable"/>
            </w:pPr>
            <w:r w:rsidRPr="00C12274">
              <w:rPr>
                <w:noProof/>
              </w:rPr>
              <w:t>Thangaratinam et al 2012b</w:t>
            </w:r>
            <w:r>
              <w:rPr>
                <w:noProof/>
              </w:rPr>
              <w:fldChar w:fldCharType="begin">
                <w:fldData xml:space="preserve">PEVuZE5vdGU+PENpdGU+PEF1dGhvcj5UaGFuZ2FyYXRpbmFtPC9BdXRob3I+PFllYXI+MjAxMjwv
WWVhcj48UmVjTnVtPjYzMTwvUmVjTnVtPjxEaXNwbGF5VGV4dD48c3R5bGUgZmFjZT0ic3VwZXJz
Y3JpcHQiIGZvbnQ9IlRyZWJ1Y2hldCBNUyIgc2l6ZT0iOSI+NDEyPC9zdHlsZT48L0Rpc3BsYXlU
ZXh0PjxyZWNvcmQ+PHJlYy1udW1iZXI+NjMxPC9yZWMtbnVtYmVyPjxmb3JlaWduLWtleXM+PGtl
eSBhcHA9IkVOIiBkYi1pZD0iZXh2YXNyZngyZHRyYW9lc2FzeHAyc3pzeGEyZGY1MDI1OTJ4IiB0
aW1lc3RhbXA9IjE1NDA0MjUzNDQiPjYzMT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Sb3NlYm9v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==
</w:fldData>
              </w:fldChar>
            </w:r>
            <w:r w:rsidR="002747EA">
              <w:rPr>
                <w:noProof/>
              </w:rPr>
              <w:instrText xml:space="preserve"> ADDIN EN.CITE </w:instrText>
            </w:r>
            <w:r w:rsidR="002747EA">
              <w:rPr>
                <w:noProof/>
              </w:rPr>
              <w:fldChar w:fldCharType="begin">
                <w:fldData xml:space="preserve">PEVuZE5vdGU+PENpdGU+PEF1dGhvcj5UaGFuZ2FyYXRpbmFtPC9BdXRob3I+PFllYXI+MjAxMjwv
WWVhcj48UmVjTnVtPjYzMTwvUmVjTnVtPjxEaXNwbGF5VGV4dD48c3R5bGUgZmFjZT0ic3VwZXJz
Y3JpcHQiIGZvbnQ9IlRyZWJ1Y2hldCBNUyIgc2l6ZT0iOSI+NDEyPC9zdHlsZT48L0Rpc3BsYXlU
ZXh0PjxyZWNvcmQ+PHJlYy1udW1iZXI+NjMxPC9yZWMtbnVtYmVyPjxmb3JlaWduLWtleXM+PGtl
eSBhcHA9IkVOIiBkYi1pZD0iZXh2YXNyZngyZHRyYW9lc2FzeHAyc3pzeGEyZGY1MDI1OTJ4IiB0
aW1lc3RhbXA9IjE1NDA0MjUzNDQiPjYzMT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Sb3NlYm9v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==
</w:fldData>
              </w:fldChar>
            </w:r>
            <w:r w:rsidR="002747EA">
              <w:rPr>
                <w:noProof/>
              </w:rPr>
              <w:instrText xml:space="preserve"> ADDIN EN.CITE.DATA </w:instrText>
            </w:r>
            <w:r w:rsidR="002747EA">
              <w:rPr>
                <w:noProof/>
              </w:rPr>
            </w:r>
            <w:r w:rsidR="002747EA">
              <w:rPr>
                <w:noProof/>
              </w:rPr>
              <w:fldChar w:fldCharType="end"/>
            </w:r>
            <w:r>
              <w:rPr>
                <w:noProof/>
              </w:rPr>
            </w:r>
            <w:r>
              <w:rPr>
                <w:noProof/>
              </w:rPr>
              <w:fldChar w:fldCharType="separate"/>
            </w:r>
            <w:r w:rsidR="002747EA" w:rsidRPr="002747EA">
              <w:rPr>
                <w:noProof/>
                <w:sz w:val="18"/>
                <w:vertAlign w:val="superscript"/>
              </w:rPr>
              <w:t>412</w:t>
            </w:r>
            <w:r>
              <w:rPr>
                <w:noProof/>
              </w:rPr>
              <w:fldChar w:fldCharType="end"/>
            </w:r>
          </w:p>
        </w:tc>
        <w:tc>
          <w:tcPr>
            <w:tcW w:w="2547" w:type="dxa"/>
          </w:tcPr>
          <w:p w14:paraId="2728E29A" w14:textId="77777777" w:rsidR="004A0E1A" w:rsidRPr="00C12274" w:rsidRDefault="004A0E1A" w:rsidP="004A0E1A">
            <w:pPr>
              <w:pStyle w:val="RCTstable"/>
            </w:pPr>
            <w:r>
              <w:t>Mi</w:t>
            </w:r>
            <w:r w:rsidRPr="00C12274">
              <w:t>xed</w:t>
            </w:r>
            <w:r>
              <w:t xml:space="preserve"> BMIs</w:t>
            </w:r>
          </w:p>
        </w:tc>
        <w:tc>
          <w:tcPr>
            <w:tcW w:w="2982" w:type="dxa"/>
          </w:tcPr>
          <w:p w14:paraId="6689EAC9" w14:textId="7BA1E216" w:rsidR="004A0E1A" w:rsidRPr="00BE0624" w:rsidRDefault="008E1F6E" w:rsidP="004A0E1A">
            <w:pPr>
              <w:pStyle w:val="RCTstable"/>
              <w:jc w:val="center"/>
            </w:pPr>
            <w:r>
              <w:rPr>
                <w:rFonts w:eastAsiaTheme="majorEastAsia"/>
              </w:rPr>
              <w:t xml:space="preserve">MD </w:t>
            </w:r>
            <w:r w:rsidR="004A0E1A" w:rsidRPr="00BE0624">
              <w:t>−0.72 (−1.20 to −0.25)</w:t>
            </w:r>
          </w:p>
        </w:tc>
        <w:tc>
          <w:tcPr>
            <w:tcW w:w="1134" w:type="dxa"/>
          </w:tcPr>
          <w:p w14:paraId="54010DBD" w14:textId="77777777" w:rsidR="004A0E1A" w:rsidRPr="00BE0624" w:rsidRDefault="004A0E1A" w:rsidP="004A0E1A">
            <w:pPr>
              <w:pStyle w:val="RCTstable"/>
              <w:jc w:val="center"/>
            </w:pPr>
            <w:r w:rsidRPr="00BE0624">
              <w:t>14</w:t>
            </w:r>
          </w:p>
        </w:tc>
      </w:tr>
      <w:tr w:rsidR="004A0E1A" w:rsidRPr="00C12274" w14:paraId="78776EA6" w14:textId="77777777" w:rsidTr="004A0E1A">
        <w:trPr>
          <w:trHeight w:val="86"/>
        </w:trPr>
        <w:tc>
          <w:tcPr>
            <w:tcW w:w="2841" w:type="dxa"/>
          </w:tcPr>
          <w:p w14:paraId="07422C0F" w14:textId="4679C19B" w:rsidR="004A0E1A" w:rsidRPr="00C12274" w:rsidRDefault="004A0E1A" w:rsidP="002747EA">
            <w:pPr>
              <w:pStyle w:val="RCTstable"/>
            </w:pPr>
            <w:r w:rsidRPr="00C12274">
              <w:rPr>
                <w:noProof/>
              </w:rPr>
              <w:t>Walker et al 2018</w:t>
            </w:r>
            <w:r>
              <w:rPr>
                <w:noProof/>
              </w:rPr>
              <w:fldChar w:fldCharType="begin">
                <w:fldData xml:space="preserve">PEVuZE5vdGU+PENpdGU+PEF1dGhvcj5XYWxrZXI8L0F1dGhvcj48WWVhcj4yMDE4PC9ZZWFyPjxS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</w:fldData>
              </w:fldChar>
            </w:r>
            <w:r w:rsidR="002747EA">
              <w:rPr>
                <w:noProof/>
              </w:rPr>
              <w:instrText xml:space="preserve"> ADDIN EN.CITE </w:instrText>
            </w:r>
            <w:r w:rsidR="002747EA">
              <w:rPr>
                <w:noProof/>
              </w:rPr>
              <w:fldChar w:fldCharType="begin">
                <w:fldData xml:space="preserve">PEVuZE5vdGU+PENpdGU+PEF1dGhvcj5XYWxrZXI8L0F1dGhvcj48WWVhcj4yMDE4PC9ZZWFyPjxS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</w:fldData>
              </w:fldChar>
            </w:r>
            <w:r w:rsidR="002747EA">
              <w:rPr>
                <w:noProof/>
              </w:rPr>
              <w:instrText xml:space="preserve"> ADDIN EN.CITE.DATA </w:instrText>
            </w:r>
            <w:r w:rsidR="002747EA">
              <w:rPr>
                <w:noProof/>
              </w:rPr>
            </w:r>
            <w:r w:rsidR="002747EA">
              <w:rPr>
                <w:noProof/>
              </w:rPr>
              <w:fldChar w:fldCharType="end"/>
            </w:r>
            <w:r>
              <w:rPr>
                <w:noProof/>
              </w:rPr>
            </w:r>
            <w:r>
              <w:rPr>
                <w:noProof/>
              </w:rPr>
              <w:fldChar w:fldCharType="separate"/>
            </w:r>
            <w:r w:rsidR="002747EA" w:rsidRPr="002747EA">
              <w:rPr>
                <w:noProof/>
                <w:sz w:val="18"/>
                <w:vertAlign w:val="superscript"/>
              </w:rPr>
              <w:t>463</w:t>
            </w:r>
            <w:r>
              <w:rPr>
                <w:noProof/>
              </w:rPr>
              <w:fldChar w:fldCharType="end"/>
            </w:r>
          </w:p>
        </w:tc>
        <w:tc>
          <w:tcPr>
            <w:tcW w:w="2547" w:type="dxa"/>
          </w:tcPr>
          <w:p w14:paraId="10A0F4FF" w14:textId="77777777" w:rsidR="004A0E1A" w:rsidRPr="00C12274" w:rsidRDefault="004A0E1A" w:rsidP="004A0E1A">
            <w:pPr>
              <w:pStyle w:val="RCTstable"/>
            </w:pPr>
            <w:r w:rsidRPr="00C12274">
              <w:t>Mixed</w:t>
            </w:r>
            <w:r>
              <w:t xml:space="preserve"> BMIs</w:t>
            </w:r>
          </w:p>
        </w:tc>
        <w:tc>
          <w:tcPr>
            <w:tcW w:w="2982" w:type="dxa"/>
          </w:tcPr>
          <w:p w14:paraId="09E3A14C" w14:textId="0C0112D6" w:rsidR="004A0E1A" w:rsidRPr="00BE0624" w:rsidRDefault="008E1F6E" w:rsidP="004A0E1A">
            <w:pPr>
              <w:pStyle w:val="RCTstable"/>
              <w:jc w:val="center"/>
            </w:pPr>
            <w:r>
              <w:rPr>
                <w:rFonts w:eastAsiaTheme="majorEastAsia"/>
              </w:rPr>
              <w:t xml:space="preserve">MD </w:t>
            </w:r>
            <w:r w:rsidR="004A0E1A" w:rsidRPr="00BE0624">
              <w:rPr>
                <w:rFonts w:eastAsiaTheme="majorEastAsia"/>
              </w:rPr>
              <w:t>􀀀−</w:t>
            </w:r>
            <w:r w:rsidR="004A0E1A" w:rsidRPr="00BE0624">
              <w:t>1.02 (</w:t>
            </w:r>
            <w:r w:rsidR="004A0E1A" w:rsidRPr="00BE0624">
              <w:rPr>
                <w:rFonts w:eastAsiaTheme="majorEastAsia"/>
              </w:rPr>
              <w:t>−</w:t>
            </w:r>
            <w:r w:rsidR="004A0E1A" w:rsidRPr="00BE0624">
              <w:t xml:space="preserve">1.56 to </w:t>
            </w:r>
            <w:r w:rsidR="004A0E1A" w:rsidRPr="00BE0624">
              <w:rPr>
                <w:rFonts w:eastAsiaTheme="majorEastAsia"/>
              </w:rPr>
              <w:t>−</w:t>
            </w:r>
            <w:r w:rsidR="004A0E1A" w:rsidRPr="00BE0624">
              <w:t>0.49)</w:t>
            </w:r>
          </w:p>
        </w:tc>
        <w:tc>
          <w:tcPr>
            <w:tcW w:w="1134" w:type="dxa"/>
          </w:tcPr>
          <w:p w14:paraId="7CAF9F19" w14:textId="77777777" w:rsidR="004A0E1A" w:rsidRPr="00BE0624" w:rsidRDefault="004A0E1A" w:rsidP="004A0E1A">
            <w:pPr>
              <w:pStyle w:val="RCTstable"/>
              <w:jc w:val="center"/>
            </w:pPr>
            <w:r w:rsidRPr="00BE0624">
              <w:t>27</w:t>
            </w:r>
          </w:p>
        </w:tc>
      </w:tr>
      <w:tr w:rsidR="00AC4E85" w:rsidRPr="00C12274" w14:paraId="5F848127" w14:textId="77777777" w:rsidTr="004A0E1A">
        <w:trPr>
          <w:trHeight w:val="86"/>
        </w:trPr>
        <w:tc>
          <w:tcPr>
            <w:tcW w:w="2841" w:type="dxa"/>
          </w:tcPr>
          <w:p w14:paraId="41B52821" w14:textId="33469298" w:rsidR="00AC4E85" w:rsidRPr="00C12274" w:rsidRDefault="00AC4E85" w:rsidP="002747EA">
            <w:pPr>
              <w:pStyle w:val="RCTstable"/>
              <w:rPr>
                <w:noProof/>
              </w:rPr>
            </w:pPr>
            <w:r>
              <w:rPr>
                <w:noProof/>
              </w:rPr>
              <w:t>Wang et al 2019</w:t>
            </w:r>
            <w:r w:rsidR="00D07346">
              <w:rPr>
                <w:noProof/>
              </w:rPr>
              <w:fldChar w:fldCharType="begin">
                <w:fldData xml:space="preserve">PEVuZE5vdGU+PENpdGU+PEF1dGhvcj5XYW5nPC9BdXRob3I+PFllYXI+MjAxOTwvWWVhcj48UmVj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</w:fldData>
              </w:fldChar>
            </w:r>
            <w:r w:rsidR="002747EA">
              <w:rPr>
                <w:noProof/>
              </w:rPr>
              <w:instrText xml:space="preserve"> ADDIN EN.CITE </w:instrText>
            </w:r>
            <w:r w:rsidR="002747EA">
              <w:rPr>
                <w:noProof/>
              </w:rPr>
              <w:fldChar w:fldCharType="begin">
                <w:fldData xml:space="preserve">PEVuZE5vdGU+PENpdGU+PEF1dGhvcj5XYW5nPC9BdXRob3I+PFllYXI+MjAxOTwvWWVhcj48UmVj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</w:fldData>
              </w:fldChar>
            </w:r>
            <w:r w:rsidR="002747EA">
              <w:rPr>
                <w:noProof/>
              </w:rPr>
              <w:instrText xml:space="preserve"> ADDIN EN.CITE.DATA </w:instrText>
            </w:r>
            <w:r w:rsidR="002747EA">
              <w:rPr>
                <w:noProof/>
              </w:rPr>
            </w:r>
            <w:r w:rsidR="002747EA">
              <w:rPr>
                <w:noProof/>
              </w:rPr>
              <w:fldChar w:fldCharType="end"/>
            </w:r>
            <w:r w:rsidR="00D07346">
              <w:rPr>
                <w:noProof/>
              </w:rPr>
            </w:r>
            <w:r w:rsidR="00D07346">
              <w:rPr>
                <w:noProof/>
              </w:rPr>
              <w:fldChar w:fldCharType="separate"/>
            </w:r>
            <w:r w:rsidR="002747EA" w:rsidRPr="002747EA">
              <w:rPr>
                <w:noProof/>
                <w:sz w:val="18"/>
                <w:vertAlign w:val="superscript"/>
              </w:rPr>
              <w:t>464</w:t>
            </w:r>
            <w:r w:rsidR="00D07346">
              <w:rPr>
                <w:noProof/>
              </w:rPr>
              <w:fldChar w:fldCharType="end"/>
            </w:r>
          </w:p>
        </w:tc>
        <w:tc>
          <w:tcPr>
            <w:tcW w:w="2547" w:type="dxa"/>
          </w:tcPr>
          <w:p w14:paraId="5DD14ECE" w14:textId="30162DAD" w:rsidR="00AC4E85" w:rsidRPr="00C12274" w:rsidRDefault="00AC4E85" w:rsidP="004A0E1A">
            <w:pPr>
              <w:pStyle w:val="RCTstable"/>
            </w:pPr>
            <w:r>
              <w:t>Mixed BMIs</w:t>
            </w:r>
          </w:p>
        </w:tc>
        <w:tc>
          <w:tcPr>
            <w:tcW w:w="2982" w:type="dxa"/>
          </w:tcPr>
          <w:p w14:paraId="41C9265A" w14:textId="50B49DAA" w:rsidR="00AC4E85" w:rsidRPr="00BE0624" w:rsidRDefault="008E1F6E" w:rsidP="004A0E1A">
            <w:pPr>
              <w:pStyle w:val="RCTstable"/>
              <w:jc w:val="center"/>
              <w:rPr>
                <w:rFonts w:eastAsiaTheme="majorEastAsia"/>
              </w:rPr>
            </w:pPr>
            <w:r>
              <w:rPr>
                <w:rFonts w:eastAsiaTheme="majorEastAsia"/>
              </w:rPr>
              <w:t xml:space="preserve">MD </w:t>
            </w:r>
            <w:r w:rsidR="00AC4E85" w:rsidRPr="00BE0624">
              <w:rPr>
                <w:rFonts w:eastAsiaTheme="majorEastAsia"/>
              </w:rPr>
              <w:t>−</w:t>
            </w:r>
            <w:r w:rsidR="00AC4E85">
              <w:rPr>
                <w:rFonts w:eastAsiaTheme="majorEastAsia"/>
              </w:rPr>
              <w:t>1.02 (</w:t>
            </w:r>
            <w:r w:rsidR="00AC4E85" w:rsidRPr="00BE0624">
              <w:rPr>
                <w:rFonts w:eastAsiaTheme="majorEastAsia"/>
              </w:rPr>
              <w:t>−</w:t>
            </w:r>
            <w:r w:rsidR="00AC4E85">
              <w:rPr>
                <w:rFonts w:eastAsiaTheme="majorEastAsia"/>
              </w:rPr>
              <w:t xml:space="preserve">1.35 to </w:t>
            </w:r>
            <w:r w:rsidR="00AC4E85" w:rsidRPr="00BE0624">
              <w:rPr>
                <w:rFonts w:eastAsiaTheme="majorEastAsia"/>
              </w:rPr>
              <w:t>−</w:t>
            </w:r>
            <w:r w:rsidR="00AC4E85">
              <w:rPr>
                <w:rFonts w:eastAsiaTheme="majorEastAsia"/>
              </w:rPr>
              <w:t>0.70)</w:t>
            </w:r>
          </w:p>
        </w:tc>
        <w:tc>
          <w:tcPr>
            <w:tcW w:w="1134" w:type="dxa"/>
          </w:tcPr>
          <w:p w14:paraId="5CD12BA7" w14:textId="4C2FBD6C" w:rsidR="00AC4E85" w:rsidRPr="00BE0624" w:rsidRDefault="00AC4E85" w:rsidP="004A0E1A">
            <w:pPr>
              <w:pStyle w:val="RCTstable"/>
              <w:jc w:val="center"/>
            </w:pPr>
            <w:r>
              <w:t>23</w:t>
            </w:r>
          </w:p>
        </w:tc>
      </w:tr>
      <w:tr w:rsidR="004A0E1A" w:rsidRPr="00C12274" w14:paraId="2F8FDCAC" w14:textId="77777777" w:rsidTr="004A0E1A">
        <w:trPr>
          <w:trHeight w:val="72"/>
        </w:trPr>
        <w:tc>
          <w:tcPr>
            <w:tcW w:w="2841" w:type="dxa"/>
          </w:tcPr>
          <w:p w14:paraId="18DCDE27" w14:textId="56CAC6CA" w:rsidR="004A0E1A" w:rsidRPr="00C12274" w:rsidRDefault="004A0E1A" w:rsidP="002747EA">
            <w:pPr>
              <w:pStyle w:val="RCTstable"/>
            </w:pPr>
            <w:r w:rsidRPr="00C12274">
              <w:rPr>
                <w:noProof/>
              </w:rPr>
              <w:t>Rogozińska et al 2017</w:t>
            </w:r>
            <w:r>
              <w:fldChar w:fldCharType="begin">
                <w:fldData xml:space="preserve">PEVuZE5vdGU+PENpdGU+PEF1dGhvcj5Sb2dvemnFhHNrYTwvQXV0aG9yPjxZZWFyPjIwMTc8L1ll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</w:fldData>
              </w:fldChar>
            </w:r>
            <w:r w:rsidR="002747EA">
              <w:instrText xml:space="preserve"> ADDIN EN.CITE </w:instrText>
            </w:r>
            <w:r w:rsidR="002747EA">
              <w:fldChar w:fldCharType="begin">
                <w:fldData xml:space="preserve">PEVuZE5vdGU+PENpdGU+PEF1dGhvcj5Sb2dvemnFhHNrYTwvQXV0aG9yPjxZZWFyPjIwMTc8L1ll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</w:fldData>
              </w:fldChar>
            </w:r>
            <w:r w:rsidR="002747EA">
              <w:instrText xml:space="preserve"> ADDIN EN.CITE.DATA </w:instrText>
            </w:r>
            <w:r w:rsidR="002747EA">
              <w:fldChar w:fldCharType="end"/>
            </w:r>
            <w:r>
              <w:fldChar w:fldCharType="separate"/>
            </w:r>
            <w:r w:rsidR="002747EA" w:rsidRPr="002747EA">
              <w:rPr>
                <w:noProof/>
                <w:sz w:val="18"/>
                <w:vertAlign w:val="superscript"/>
              </w:rPr>
              <w:t>409</w:t>
            </w:r>
            <w:r>
              <w:fldChar w:fldCharType="end"/>
            </w:r>
          </w:p>
        </w:tc>
        <w:tc>
          <w:tcPr>
            <w:tcW w:w="2547" w:type="dxa"/>
          </w:tcPr>
          <w:p w14:paraId="6C433DC8" w14:textId="77777777" w:rsidR="004A0E1A" w:rsidRPr="00C12274" w:rsidRDefault="004A0E1A" w:rsidP="004A0E1A">
            <w:pPr>
              <w:pStyle w:val="RCTstable"/>
            </w:pPr>
            <w:r w:rsidRPr="00C12274">
              <w:t>Mixed</w:t>
            </w:r>
            <w:r>
              <w:t xml:space="preserve"> BMIs</w:t>
            </w:r>
          </w:p>
        </w:tc>
        <w:tc>
          <w:tcPr>
            <w:tcW w:w="2982" w:type="dxa"/>
          </w:tcPr>
          <w:p w14:paraId="6AA603A9" w14:textId="5527F10A" w:rsidR="004A0E1A" w:rsidRPr="00BE0624" w:rsidRDefault="008E1F6E" w:rsidP="00266B21">
            <w:pPr>
              <w:pStyle w:val="RCTstable"/>
              <w:jc w:val="center"/>
            </w:pPr>
            <w:r>
              <w:rPr>
                <w:rFonts w:eastAsiaTheme="majorEastAsia"/>
              </w:rPr>
              <w:t xml:space="preserve">MD </w:t>
            </w:r>
            <w:r w:rsidR="004A0E1A" w:rsidRPr="00BE0624">
              <w:rPr>
                <w:rFonts w:eastAsiaTheme="majorEastAsia"/>
              </w:rPr>
              <w:t>−</w:t>
            </w:r>
            <w:r w:rsidR="004A0E1A" w:rsidRPr="00BE0624">
              <w:t>0.73 (</w:t>
            </w:r>
            <w:r w:rsidR="004A0E1A" w:rsidRPr="00BE0624">
              <w:rPr>
                <w:rFonts w:eastAsiaTheme="majorEastAsia"/>
              </w:rPr>
              <w:t>−</w:t>
            </w:r>
            <w:r w:rsidR="004A0E1A" w:rsidRPr="00BE0624">
              <w:t xml:space="preserve">1.11 to </w:t>
            </w:r>
            <w:r w:rsidR="004A0E1A" w:rsidRPr="00BE0624">
              <w:rPr>
                <w:rFonts w:eastAsiaTheme="majorEastAsia"/>
              </w:rPr>
              <w:t>−</w:t>
            </w:r>
            <w:r w:rsidR="004A0E1A" w:rsidRPr="00BE0624">
              <w:t>0.</w:t>
            </w:r>
            <w:r w:rsidR="00266B21">
              <w:t>08</w:t>
            </w:r>
            <w:r w:rsidR="004A0E1A" w:rsidRPr="00BE0624">
              <w:t>)</w:t>
            </w:r>
          </w:p>
        </w:tc>
        <w:tc>
          <w:tcPr>
            <w:tcW w:w="1134" w:type="dxa"/>
          </w:tcPr>
          <w:p w14:paraId="7DE75AB5" w14:textId="77777777" w:rsidR="004A0E1A" w:rsidRPr="00BE0624" w:rsidRDefault="004A0E1A" w:rsidP="004A0E1A">
            <w:pPr>
              <w:pStyle w:val="RCTstable"/>
              <w:jc w:val="center"/>
            </w:pPr>
            <w:r w:rsidRPr="00BE0624">
              <w:t>15</w:t>
            </w:r>
          </w:p>
        </w:tc>
      </w:tr>
      <w:tr w:rsidR="00266B21" w:rsidRPr="00C12274" w14:paraId="778AB921" w14:textId="77777777" w:rsidTr="00465384">
        <w:tc>
          <w:tcPr>
            <w:tcW w:w="2841" w:type="dxa"/>
          </w:tcPr>
          <w:p w14:paraId="018039C4" w14:textId="610E65FD" w:rsidR="00266B21" w:rsidRDefault="00266B21" w:rsidP="002747EA">
            <w:pPr>
              <w:pStyle w:val="RCTstable"/>
            </w:pPr>
            <w:r>
              <w:t>Craemer et al 2019</w:t>
            </w:r>
            <w:r w:rsidR="00E37D04">
              <w:fldChar w:fldCharType="begin">
                <w:fldData xml:space="preserve">PEVuZE5vdGU+PENpdGU+PEF1dGhvcj5DcmFlbWVyPC9BdXRob3I+PFllYXI+MjAxOTwvWWVhcj48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</w:fldData>
              </w:fldChar>
            </w:r>
            <w:r w:rsidR="002747EA">
              <w:instrText xml:space="preserve"> ADDIN EN.CITE </w:instrText>
            </w:r>
            <w:r w:rsidR="002747EA">
              <w:fldChar w:fldCharType="begin">
                <w:fldData xml:space="preserve">PEVuZE5vdGU+PENpdGU+PEF1dGhvcj5DcmFlbWVyPC9BdXRob3I+PFllYXI+MjAxOTwvWWVhcj48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</w:fldData>
              </w:fldChar>
            </w:r>
            <w:r w:rsidR="002747EA">
              <w:instrText xml:space="preserve"> ADDIN EN.CITE.DATA </w:instrText>
            </w:r>
            <w:r w:rsidR="002747EA">
              <w:fldChar w:fldCharType="end"/>
            </w:r>
            <w:r w:rsidR="00E37D04">
              <w:fldChar w:fldCharType="separate"/>
            </w:r>
            <w:r w:rsidR="002747EA" w:rsidRPr="002747EA">
              <w:rPr>
                <w:noProof/>
                <w:sz w:val="18"/>
                <w:vertAlign w:val="superscript"/>
              </w:rPr>
              <w:t>414</w:t>
            </w:r>
            <w:r w:rsidR="00E37D04">
              <w:fldChar w:fldCharType="end"/>
            </w:r>
          </w:p>
        </w:tc>
        <w:tc>
          <w:tcPr>
            <w:tcW w:w="2547" w:type="dxa"/>
          </w:tcPr>
          <w:p w14:paraId="2F34D791" w14:textId="77777777" w:rsidR="00266B21" w:rsidRDefault="00266B21" w:rsidP="00465384">
            <w:pPr>
              <w:pStyle w:val="RCTstable"/>
            </w:pPr>
            <w:r>
              <w:t>Mixed BMIs</w:t>
            </w:r>
          </w:p>
        </w:tc>
        <w:tc>
          <w:tcPr>
            <w:tcW w:w="2982" w:type="dxa"/>
          </w:tcPr>
          <w:p w14:paraId="193E9478" w14:textId="1E278EE4" w:rsidR="00266B21" w:rsidRDefault="008E1F6E" w:rsidP="00266B21">
            <w:pPr>
              <w:pStyle w:val="RCTstable"/>
              <w:jc w:val="center"/>
            </w:pPr>
            <w:r>
              <w:rPr>
                <w:rFonts w:eastAsiaTheme="majorEastAsia"/>
              </w:rPr>
              <w:t xml:space="preserve">MD </w:t>
            </w:r>
            <w:r w:rsidR="00266B21">
              <w:t>−0.37 (−0.66 to −0.24)</w:t>
            </w:r>
          </w:p>
        </w:tc>
        <w:tc>
          <w:tcPr>
            <w:tcW w:w="1134" w:type="dxa"/>
          </w:tcPr>
          <w:p w14:paraId="10D286D1" w14:textId="132633C8" w:rsidR="00266B21" w:rsidRDefault="00266B21" w:rsidP="00465384">
            <w:pPr>
              <w:pStyle w:val="RCTstable"/>
              <w:jc w:val="center"/>
            </w:pPr>
            <w:r>
              <w:t>11</w:t>
            </w:r>
          </w:p>
        </w:tc>
      </w:tr>
      <w:tr w:rsidR="004A0E1A" w:rsidRPr="00C12274" w14:paraId="6B984F2D" w14:textId="77777777" w:rsidTr="004A0E1A">
        <w:tc>
          <w:tcPr>
            <w:tcW w:w="2841" w:type="dxa"/>
          </w:tcPr>
          <w:p w14:paraId="3D118355" w14:textId="67733ED0" w:rsidR="004A0E1A" w:rsidRPr="00C12274" w:rsidRDefault="004A0E1A" w:rsidP="002747EA">
            <w:pPr>
              <w:pStyle w:val="RCTstable"/>
            </w:pPr>
            <w:r>
              <w:rPr>
                <w:noProof/>
              </w:rPr>
              <w:t>Muktabhant et al 2015</w:t>
            </w:r>
            <w:r>
              <w:fldChar w:fldCharType="begin"/>
            </w:r>
            <w:r w:rsidR="002747EA">
              <w:instrText xml:space="preserve"> ADDIN EN.CITE &lt;EndNote&gt;&lt;Cite&gt;&lt;Author&gt;Muktabhant&lt;/Author&gt;&lt;Year&gt;2015&lt;/Year&gt;&lt;RecNum&gt;632&lt;/RecNum&gt;&lt;DisplayText&gt;&lt;style face="superscript" font="Trebuchet MS" size="9"&gt;417&lt;/style&gt;&lt;/DisplayText&gt;&lt;record&gt;&lt;rec-number&gt;632&lt;/rec-number&gt;&lt;foreign-keys&gt;&lt;key app="EN" db-id="exvasrfx2dtraoesasxp2szsxa2df502592x" timestamp="1540425405"&gt;632&lt;/key&gt;&lt;/foreign-keys&gt;&lt;ref-type name="Journal Article"&gt;17&lt;/ref-type&gt;&lt;contributors&gt;&lt;authors&gt;&lt;author&gt;Muktabhant, B.&lt;/author&gt;&lt;author&gt;Lawrie, T. A.&lt;/author&gt;&lt;author&gt;Lumbiganon, P.&lt;/author&gt;&lt;author&gt;Laopaiboon, M.&lt;/author&gt;&lt;/authors&gt;&lt;/contributors&gt;&lt;auth-address&gt;Department of Nutrition, Faculty of Public Health, Khon Kaen University, 123 Friendship Highway, Khon Kaen, Khon Kaen, Thailand, 40002.&lt;/auth-address&gt;&lt;titles&gt;&lt;title&gt;Diet or exercise, or both, for preventing excessive weight gain in pregnancy&lt;/title&gt;&lt;secondary-title&gt;Cochrane Database Syst Rev&lt;/secondary-title&gt;&lt;/titles&gt;&lt;periodical&gt;&lt;full-title&gt;Cochrane Database Syst Rev&lt;/full-title&gt;&lt;/periodical&gt;&lt;pages&gt;CD007145&lt;/pages&gt;&lt;number&gt;6&lt;/number&gt;&lt;edition&gt;2015/06/13&lt;/edition&gt;&lt;keywords&gt;&lt;keyword&gt;Counseling&lt;/keyword&gt;&lt;keyword&gt;*Diet&lt;/keyword&gt;&lt;keyword&gt;*Exercise&lt;/keyword&gt;&lt;keyword&gt;Female&lt;/keyword&gt;&lt;keyword&gt;Humans&lt;/keyword&gt;&lt;keyword&gt;Infant, Newborn&lt;/keyword&gt;&lt;keyword&gt;Overweight/complications/*prevention &amp;amp; control&lt;/keyword&gt;&lt;keyword&gt;Pregnancy&lt;/keyword&gt;&lt;keyword&gt;Pregnancy Complications/*prevention &amp;amp; control&lt;/keyword&gt;&lt;keyword&gt;Randomized Controlled Trials as Topic&lt;/keyword&gt;&lt;keyword&gt;*Weight Gain&lt;/keyword&gt;&lt;/keywords&gt;&lt;dates&gt;&lt;year&gt;2015&lt;/year&gt;&lt;pub-dates&gt;&lt;date&gt;Jun 15&lt;/date&gt;&lt;/pub-dates&gt;&lt;/dates&gt;&lt;isbn&gt;1469-493X (Electronic)&amp;#xD;1361-6137 (Linking)&lt;/isbn&gt;&lt;accession-num&gt;26068707&lt;/accession-num&gt;&lt;urls&gt;&lt;related-urls&gt;&lt;url&gt;https://www.ncbi.nlm.nih.gov/pubmed/26068707&lt;/url&gt;&lt;/related-urls&gt;&lt;/urls&gt;&lt;electronic-resource-num&gt;10.1002/14651858.CD007145.pub3&lt;/electronic-resource-num&gt;&lt;/record&gt;&lt;/Cite&gt;&lt;/EndNote&gt;</w:instrText>
            </w:r>
            <w:r>
              <w:fldChar w:fldCharType="separate"/>
            </w:r>
            <w:r w:rsidR="002747EA" w:rsidRPr="002747EA">
              <w:rPr>
                <w:noProof/>
                <w:sz w:val="18"/>
                <w:vertAlign w:val="superscript"/>
              </w:rPr>
              <w:t>417</w:t>
            </w:r>
            <w:r>
              <w:fldChar w:fldCharType="end"/>
            </w:r>
          </w:p>
        </w:tc>
        <w:tc>
          <w:tcPr>
            <w:tcW w:w="2547" w:type="dxa"/>
          </w:tcPr>
          <w:p w14:paraId="63E82D57" w14:textId="77777777" w:rsidR="004A0E1A" w:rsidRPr="00C12274" w:rsidRDefault="004A0E1A" w:rsidP="004A0E1A">
            <w:pPr>
              <w:pStyle w:val="RCTstable"/>
            </w:pPr>
            <w:r>
              <w:t>BMI ≥25</w:t>
            </w:r>
          </w:p>
        </w:tc>
        <w:tc>
          <w:tcPr>
            <w:tcW w:w="2982" w:type="dxa"/>
          </w:tcPr>
          <w:p w14:paraId="5D205E29" w14:textId="19C953C1" w:rsidR="004A0E1A" w:rsidRPr="00BE0624" w:rsidRDefault="008E1F6E" w:rsidP="004A0E1A">
            <w:pPr>
              <w:pStyle w:val="RCTstable"/>
              <w:jc w:val="center"/>
            </w:pPr>
            <w:r>
              <w:rPr>
                <w:rFonts w:eastAsiaTheme="majorEastAsia"/>
              </w:rPr>
              <w:t xml:space="preserve">MD </w:t>
            </w:r>
            <w:r w:rsidR="004A0E1A" w:rsidRPr="00BE0624">
              <w:rPr>
                <w:rFonts w:eastAsiaTheme="majorEastAsia"/>
              </w:rPr>
              <w:t>−0.34 (−1.15 to 0.47)</w:t>
            </w:r>
          </w:p>
        </w:tc>
        <w:tc>
          <w:tcPr>
            <w:tcW w:w="1134" w:type="dxa"/>
          </w:tcPr>
          <w:p w14:paraId="3DC938E4" w14:textId="77777777" w:rsidR="004A0E1A" w:rsidRPr="00BE0624" w:rsidRDefault="004A0E1A" w:rsidP="004A0E1A">
            <w:pPr>
              <w:pStyle w:val="RCTstable"/>
              <w:jc w:val="center"/>
            </w:pPr>
            <w:r w:rsidRPr="00BE0624">
              <w:t>5</w:t>
            </w:r>
          </w:p>
        </w:tc>
      </w:tr>
      <w:tr w:rsidR="004A0E1A" w:rsidRPr="00C12274" w14:paraId="6362E88F" w14:textId="77777777" w:rsidTr="004A0E1A">
        <w:tc>
          <w:tcPr>
            <w:tcW w:w="2841" w:type="dxa"/>
          </w:tcPr>
          <w:p w14:paraId="4D227512" w14:textId="21143F9E" w:rsidR="004A0E1A" w:rsidRPr="00C12274" w:rsidRDefault="004A0E1A" w:rsidP="002747EA">
            <w:pPr>
              <w:pStyle w:val="RCTstable"/>
            </w:pPr>
            <w:r w:rsidRPr="00C12274">
              <w:rPr>
                <w:noProof/>
              </w:rPr>
              <w:t>Wiebe et al 2015</w:t>
            </w:r>
            <w:r>
              <w:fldChar w:fldCharType="begin"/>
            </w:r>
            <w:r w:rsidR="002747EA">
              <w:instrText xml:space="preserve"> ADDIN EN.CITE &lt;EndNote&gt;&lt;Cite&gt;&lt;Author&gt;Wiebe&lt;/Author&gt;&lt;Year&gt;2015&lt;/Year&gt;&lt;RecNum&gt;583&lt;/RecNum&gt;&lt;DisplayText&gt;&lt;style face="superscript" font="Trebuchet MS" size="9"&gt;459&lt;/style&gt;&lt;/DisplayText&gt;&lt;record&gt;&lt;rec-number&gt;583&lt;/rec-number&gt;&lt;foreign-keys&gt;&lt;key app="EN" db-id="exvasrfx2dtraoesasxp2szsxa2df502592x" timestamp="1536367432"&gt;583&lt;/key&gt;&lt;/foreign-keys&gt;&lt;ref-type name="Journal Article"&gt;17&lt;/ref-type&gt;&lt;contributors&gt;&lt;authors&gt;&lt;author&gt;Wiebe, H. W.&lt;/author&gt;&lt;author&gt;Boule, N. G.&lt;/author&gt;&lt;author&gt;Chari, R.&lt;/author&gt;&lt;author&gt;Davenport, M. H.&lt;/author&gt;&lt;/authors&gt;&lt;/contributors&gt;&lt;auth-address&gt;Program for Pregnancy and Postpartum Health and Physical Activity and Diabetes Laboratory, Faculty of Physical Education and Recreation, the Women and Children&amp;apos;s Health Research Institute, the Alberta Diabetes Institute, and the Department of Obstetrics and Gynecology, University of Alberta, Edmonton, Alberta, Canada.&lt;/auth-address&gt;&lt;titles&gt;&lt;title&gt;The effect of supervised prenatal exercise on fetal growth: a meta-analysis&lt;/title&gt;&lt;secondary-title&gt;Obstet Gynecol&lt;/secondary-title&gt;&lt;/titles&gt;&lt;periodical&gt;&lt;full-title&gt;Obstet Gynecol&lt;/full-title&gt;&lt;/periodical&gt;&lt;pages&gt;1185-94&lt;/pages&gt;&lt;volume&gt;125&lt;/volume&gt;&lt;number&gt;5&lt;/number&gt;&lt;edition&gt;2015/05/02&lt;/edition&gt;&lt;keywords&gt;&lt;keyword&gt;Birth Weight/*physiology&lt;/keyword&gt;&lt;keyword&gt;Exercise/*physiology&lt;/keyword&gt;&lt;keyword&gt;Female&lt;/keyword&gt;&lt;keyword&gt;Fetal Development/*physiology&lt;/keyword&gt;&lt;keyword&gt;Fetal Macrosomia/epidemiology/prevention &amp;amp; control&lt;/keyword&gt;&lt;keyword&gt;Fetus/*physiology&lt;/keyword&gt;&lt;keyword&gt;Humans&lt;/keyword&gt;&lt;keyword&gt;Pregnancy&lt;/keyword&gt;&lt;keyword&gt;Pregnancy Outcome&lt;/keyword&gt;&lt;keyword&gt;Prenatal Care&lt;/keyword&gt;&lt;keyword&gt;Standard of Care&lt;/keyword&gt;&lt;/keywords&gt;&lt;dates&gt;&lt;year&gt;2015&lt;/year&gt;&lt;pub-dates&gt;&lt;date&gt;May&lt;/date&gt;&lt;/pub-dates&gt;&lt;/dates&gt;&lt;isbn&gt;1873-233X (Electronic)&amp;#xD;0029-7844 (Linking)&lt;/isbn&gt;&lt;accession-num&gt;25932847&lt;/accession-num&gt;&lt;urls&gt;&lt;related-urls&gt;&lt;url&gt;https://www.ncbi.nlm.nih.gov/pubmed/25932847&lt;/url&gt;&lt;/related-urls&gt;&lt;/urls&gt;&lt;electronic-resource-num&gt;10.1097/AOG.0000000000000801&lt;/electronic-resource-num&gt;&lt;/record&gt;&lt;/Cite&gt;&lt;/EndNote&gt;</w:instrText>
            </w:r>
            <w:r>
              <w:fldChar w:fldCharType="separate"/>
            </w:r>
            <w:r w:rsidR="002747EA" w:rsidRPr="002747EA">
              <w:rPr>
                <w:noProof/>
                <w:sz w:val="18"/>
                <w:vertAlign w:val="superscript"/>
              </w:rPr>
              <w:t>459</w:t>
            </w:r>
            <w:r>
              <w:fldChar w:fldCharType="end"/>
            </w:r>
          </w:p>
        </w:tc>
        <w:tc>
          <w:tcPr>
            <w:tcW w:w="2547" w:type="dxa"/>
          </w:tcPr>
          <w:p w14:paraId="3DF219F7" w14:textId="77777777" w:rsidR="004A0E1A" w:rsidRPr="00C12274" w:rsidRDefault="004A0E1A" w:rsidP="004A0E1A">
            <w:pPr>
              <w:pStyle w:val="RCTstable"/>
            </w:pPr>
            <w:r>
              <w:t>BMI ≥25</w:t>
            </w:r>
          </w:p>
        </w:tc>
        <w:tc>
          <w:tcPr>
            <w:tcW w:w="2982" w:type="dxa"/>
          </w:tcPr>
          <w:p w14:paraId="0BDAFE30" w14:textId="3836680E" w:rsidR="004A0E1A" w:rsidRPr="00BE0624" w:rsidRDefault="008E1F6E" w:rsidP="004A0E1A">
            <w:pPr>
              <w:pStyle w:val="RCTstable"/>
              <w:jc w:val="center"/>
            </w:pPr>
            <w:r>
              <w:rPr>
                <w:rFonts w:eastAsiaTheme="majorEastAsia"/>
              </w:rPr>
              <w:t xml:space="preserve">MD </w:t>
            </w:r>
            <w:r w:rsidR="004A0E1A" w:rsidRPr="00BE0624">
              <w:rPr>
                <w:rFonts w:eastAsiaTheme="majorEastAsia"/>
              </w:rPr>
              <w:t>−0.3 (−1.13 to 0.52)</w:t>
            </w:r>
          </w:p>
        </w:tc>
        <w:tc>
          <w:tcPr>
            <w:tcW w:w="1134" w:type="dxa"/>
          </w:tcPr>
          <w:p w14:paraId="6B5628AA" w14:textId="77777777" w:rsidR="004A0E1A" w:rsidRPr="00BE0624" w:rsidRDefault="004A0E1A" w:rsidP="004A0E1A">
            <w:pPr>
              <w:pStyle w:val="RCTstable"/>
              <w:jc w:val="center"/>
            </w:pPr>
            <w:r w:rsidRPr="00BE0624">
              <w:t>3</w:t>
            </w:r>
          </w:p>
        </w:tc>
      </w:tr>
      <w:tr w:rsidR="004A0E1A" w:rsidRPr="00C12274" w14:paraId="013ED478" w14:textId="77777777" w:rsidTr="004A0E1A">
        <w:tc>
          <w:tcPr>
            <w:tcW w:w="2841" w:type="dxa"/>
          </w:tcPr>
          <w:p w14:paraId="648097E1" w14:textId="7E6157F1" w:rsidR="004A0E1A" w:rsidRPr="00C12274" w:rsidRDefault="004A0E1A" w:rsidP="002747EA">
            <w:pPr>
              <w:pStyle w:val="RCTstable"/>
            </w:pPr>
            <w:r w:rsidRPr="00C12274">
              <w:rPr>
                <w:noProof/>
              </w:rPr>
              <w:t>Shieh et al 2018</w:t>
            </w:r>
            <w:r>
              <w:fldChar w:fldCharType="begin"/>
            </w:r>
            <w:r w:rsidR="002747EA">
              <w:instrText xml:space="preserve"> ADDIN EN.CITE &lt;EndNote&gt;&lt;Cite&gt;&lt;Author&gt;Shieh&lt;/Author&gt;&lt;Year&gt;2018&lt;/Year&gt;&lt;RecNum&gt;1075&lt;/RecNum&gt;&lt;DisplayText&gt;&lt;style face="superscript" font="Trebuchet MS" size="9"&gt;410&lt;/style&gt;&lt;/DisplayText&gt;&lt;record&gt;&lt;rec-number&gt;1075&lt;/rec-number&gt;&lt;foreign-keys&gt;&lt;key app="EN" db-id="exvasrfx2dtraoesasxp2szsxa2df502592x" timestamp="1551246740"&gt;1075&lt;/key&gt;&lt;key app="ENWeb" db-id=""&gt;0&lt;/key&gt;&lt;/foreign-keys&gt;&lt;ref-type name="Journal Article"&gt;17&lt;/ref-type&gt;&lt;contributors&gt;&lt;authors&gt;&lt;author&gt;Shieh, C.&lt;/author&gt;&lt;author&gt;Cullen, D. L.&lt;/author&gt;&lt;author&gt;Pike, C.&lt;/author&gt;&lt;author&gt;Pressler, S. J.&lt;/author&gt;&lt;/authors&gt;&lt;/contributors&gt;&lt;titles&gt;&lt;title&gt;Intervention strategies for preventing excessive gestational weight gain: systematic review and meta-analysis&lt;/title&gt;&lt;secondary-title&gt;Obesity Reviews&lt;/secondary-title&gt;&lt;/titles&gt;&lt;periodical&gt;&lt;full-title&gt;Obesity Reviews&lt;/full-title&gt;&lt;/periodical&gt;&lt;pages&gt;1093-1109&lt;/pages&gt;&lt;volume&gt;19&lt;/volume&gt;&lt;number&gt;8&lt;/number&gt;&lt;section&gt;1093&lt;/section&gt;&lt;dates&gt;&lt;year&gt;2018&lt;/year&gt;&lt;/dates&gt;&lt;isbn&gt;14677881&lt;/isbn&gt;&lt;urls&gt;&lt;/urls&gt;&lt;electronic-resource-num&gt;10.1111/obr.12691&lt;/electronic-resource-num&gt;&lt;/record&gt;&lt;/Cite&gt;&lt;/EndNote&gt;</w:instrText>
            </w:r>
            <w:r>
              <w:fldChar w:fldCharType="separate"/>
            </w:r>
            <w:r w:rsidR="002747EA" w:rsidRPr="002747EA">
              <w:rPr>
                <w:noProof/>
                <w:sz w:val="18"/>
                <w:vertAlign w:val="superscript"/>
              </w:rPr>
              <w:t>410</w:t>
            </w:r>
            <w:r>
              <w:fldChar w:fldCharType="end"/>
            </w:r>
          </w:p>
        </w:tc>
        <w:tc>
          <w:tcPr>
            <w:tcW w:w="2547" w:type="dxa"/>
          </w:tcPr>
          <w:p w14:paraId="344F7C17" w14:textId="77777777" w:rsidR="004A0E1A" w:rsidRPr="00C12274" w:rsidRDefault="004A0E1A" w:rsidP="004A0E1A">
            <w:pPr>
              <w:pStyle w:val="RCTstable"/>
            </w:pPr>
            <w:r>
              <w:t>BMI ≥25</w:t>
            </w:r>
          </w:p>
        </w:tc>
        <w:tc>
          <w:tcPr>
            <w:tcW w:w="2982" w:type="dxa"/>
          </w:tcPr>
          <w:p w14:paraId="685840AA" w14:textId="38056290" w:rsidR="004A0E1A" w:rsidRPr="00BE0624" w:rsidRDefault="008E1F6E" w:rsidP="004A0E1A">
            <w:pPr>
              <w:pStyle w:val="RCTstable"/>
              <w:jc w:val="center"/>
            </w:pPr>
            <w:r>
              <w:rPr>
                <w:rFonts w:eastAsiaTheme="majorEastAsia"/>
              </w:rPr>
              <w:t xml:space="preserve">MD </w:t>
            </w:r>
            <w:r w:rsidR="004A0E1A" w:rsidRPr="00BE0624">
              <w:rPr>
                <w:rFonts w:eastAsiaTheme="majorEastAsia"/>
              </w:rPr>
              <w:t>−0.28 (−1.50 to 0.94)</w:t>
            </w:r>
          </w:p>
        </w:tc>
        <w:tc>
          <w:tcPr>
            <w:tcW w:w="1134" w:type="dxa"/>
          </w:tcPr>
          <w:p w14:paraId="1CB5B072" w14:textId="77777777" w:rsidR="004A0E1A" w:rsidRPr="00BE0624" w:rsidRDefault="004A0E1A" w:rsidP="004A0E1A">
            <w:pPr>
              <w:pStyle w:val="RCTstable"/>
              <w:jc w:val="center"/>
            </w:pPr>
            <w:r w:rsidRPr="00BE0624">
              <w:t>6</w:t>
            </w:r>
          </w:p>
        </w:tc>
      </w:tr>
      <w:tr w:rsidR="00A5540F" w:rsidRPr="00B87066" w14:paraId="57F1622D" w14:textId="77777777" w:rsidTr="00A5540F">
        <w:tc>
          <w:tcPr>
            <w:tcW w:w="9504" w:type="dxa"/>
            <w:gridSpan w:val="4"/>
            <w:shd w:val="clear" w:color="auto" w:fill="D9E2F3" w:themeFill="accent1" w:themeFillTint="33"/>
          </w:tcPr>
          <w:p w14:paraId="1E4F014B" w14:textId="77777777" w:rsidR="00A5540F" w:rsidRPr="00B87066" w:rsidRDefault="00A5540F" w:rsidP="00A5540F">
            <w:pPr>
              <w:pStyle w:val="RCTstable"/>
              <w:rPr>
                <w:i/>
              </w:rPr>
            </w:pPr>
            <w:r w:rsidRPr="00B87066">
              <w:rPr>
                <w:i/>
              </w:rPr>
              <w:t>Weight gain exceeding IOM guidelines</w:t>
            </w:r>
          </w:p>
        </w:tc>
      </w:tr>
      <w:tr w:rsidR="00A5540F" w:rsidRPr="00B87066" w14:paraId="7EA01EBB" w14:textId="77777777" w:rsidTr="00A5540F">
        <w:tc>
          <w:tcPr>
            <w:tcW w:w="2841" w:type="dxa"/>
            <w:tcBorders>
              <w:bottom w:val="single" w:sz="4" w:space="0" w:color="3B3474"/>
            </w:tcBorders>
            <w:shd w:val="clear" w:color="auto" w:fill="F2F2F2" w:themeFill="background1" w:themeFillShade="F2"/>
          </w:tcPr>
          <w:p w14:paraId="62504092" w14:textId="77777777" w:rsidR="00A5540F" w:rsidRPr="00B87066" w:rsidRDefault="00A5540F" w:rsidP="00A5540F">
            <w:pPr>
              <w:pStyle w:val="RCTstable"/>
            </w:pPr>
            <w:r w:rsidRPr="00B87066">
              <w:t>Current review</w:t>
            </w:r>
          </w:p>
        </w:tc>
        <w:tc>
          <w:tcPr>
            <w:tcW w:w="2547" w:type="dxa"/>
            <w:tcBorders>
              <w:bottom w:val="single" w:sz="4" w:space="0" w:color="3B3474"/>
            </w:tcBorders>
            <w:shd w:val="clear" w:color="auto" w:fill="F2F2F2" w:themeFill="background1" w:themeFillShade="F2"/>
          </w:tcPr>
          <w:p w14:paraId="3BCA1448" w14:textId="77777777" w:rsidR="00A5540F" w:rsidRPr="00B87066" w:rsidRDefault="00A5540F" w:rsidP="00A5540F">
            <w:pPr>
              <w:pStyle w:val="RCTstable"/>
            </w:pPr>
            <w:r w:rsidRPr="00B87066">
              <w:t>Mixed BMIs</w:t>
            </w:r>
          </w:p>
        </w:tc>
        <w:tc>
          <w:tcPr>
            <w:tcW w:w="2982" w:type="dxa"/>
            <w:tcBorders>
              <w:bottom w:val="single" w:sz="4" w:space="0" w:color="3B3474"/>
            </w:tcBorders>
            <w:shd w:val="clear" w:color="auto" w:fill="F2F2F2" w:themeFill="background1" w:themeFillShade="F2"/>
          </w:tcPr>
          <w:p w14:paraId="5278CF91" w14:textId="77777777" w:rsidR="00A5540F" w:rsidRPr="00A33D96" w:rsidRDefault="00A5540F" w:rsidP="00A5540F">
            <w:pPr>
              <w:pStyle w:val="RCTstable"/>
              <w:jc w:val="center"/>
            </w:pPr>
            <w:r w:rsidRPr="00A33D96">
              <w:t>RR 0.77 (0.69 to 0.87)</w:t>
            </w:r>
          </w:p>
        </w:tc>
        <w:tc>
          <w:tcPr>
            <w:tcW w:w="1134" w:type="dxa"/>
            <w:tcBorders>
              <w:bottom w:val="single" w:sz="4" w:space="0" w:color="3B3474"/>
            </w:tcBorders>
            <w:shd w:val="clear" w:color="auto" w:fill="F2F2F2" w:themeFill="background1" w:themeFillShade="F2"/>
          </w:tcPr>
          <w:p w14:paraId="7FBFDD77" w14:textId="77777777" w:rsidR="00A5540F" w:rsidRPr="00B87066" w:rsidRDefault="00A5540F" w:rsidP="00A5540F">
            <w:pPr>
              <w:pStyle w:val="RCTstable"/>
              <w:jc w:val="center"/>
            </w:pPr>
            <w:r>
              <w:t>16</w:t>
            </w:r>
          </w:p>
        </w:tc>
      </w:tr>
      <w:tr w:rsidR="00A5540F" w:rsidRPr="00B87066" w14:paraId="37E9D8F7" w14:textId="77777777" w:rsidTr="00A5540F">
        <w:tc>
          <w:tcPr>
            <w:tcW w:w="2841" w:type="dxa"/>
            <w:shd w:val="clear" w:color="auto" w:fill="auto"/>
          </w:tcPr>
          <w:p w14:paraId="5FC7D98D" w14:textId="6B6A4093" w:rsidR="00A5540F" w:rsidRPr="00B87066" w:rsidRDefault="00A5540F" w:rsidP="002747EA">
            <w:pPr>
              <w:pStyle w:val="RCTstable"/>
            </w:pPr>
            <w:r w:rsidRPr="00C12274">
              <w:rPr>
                <w:noProof/>
              </w:rPr>
              <w:t>Muktabhant et al 2015</w:t>
            </w:r>
            <w:r>
              <w:fldChar w:fldCharType="begin"/>
            </w:r>
            <w:r w:rsidR="002747EA">
              <w:instrText xml:space="preserve"> ADDIN EN.CITE &lt;EndNote&gt;&lt;Cite&gt;&lt;Author&gt;Muktabhant&lt;/Author&gt;&lt;Year&gt;2015&lt;/Year&gt;&lt;RecNum&gt;632&lt;/RecNum&gt;&lt;DisplayText&gt;&lt;style face="superscript" font="Trebuchet MS" size="9"&gt;417&lt;/style&gt;&lt;/DisplayText&gt;&lt;record&gt;&lt;rec-number&gt;632&lt;/rec-number&gt;&lt;foreign-keys&gt;&lt;key app="EN" db-id="exvasrfx2dtraoesasxp2szsxa2df502592x" timestamp="1540425405"&gt;632&lt;/key&gt;&lt;/foreign-keys&gt;&lt;ref-type name="Journal Article"&gt;17&lt;/ref-type&gt;&lt;contributors&gt;&lt;authors&gt;&lt;author&gt;Muktabhant, B.&lt;/author&gt;&lt;author&gt;Lawrie, T. A.&lt;/author&gt;&lt;author&gt;Lumbiganon, P.&lt;/author&gt;&lt;author&gt;Laopaiboon, M.&lt;/author&gt;&lt;/authors&gt;&lt;/contributors&gt;&lt;auth-address&gt;Department of Nutrition, Faculty of Public Health, Khon Kaen University, 123 Friendship Highway, Khon Kaen, Khon Kaen, Thailand, 40002.&lt;/auth-address&gt;&lt;titles&gt;&lt;title&gt;Diet or exercise, or both, for preventing excessive weight gain in pregnancy&lt;/title&gt;&lt;secondary-title&gt;Cochrane Database Syst Rev&lt;/secondary-title&gt;&lt;/titles&gt;&lt;periodical&gt;&lt;full-title&gt;Cochrane Database Syst Rev&lt;/full-title&gt;&lt;/periodical&gt;&lt;pages&gt;CD007145&lt;/pages&gt;&lt;number&gt;6&lt;/number&gt;&lt;edition&gt;2015/06/13&lt;/edition&gt;&lt;keywords&gt;&lt;keyword&gt;Counseling&lt;/keyword&gt;&lt;keyword&gt;*Diet&lt;/keyword&gt;&lt;keyword&gt;*Exercise&lt;/keyword&gt;&lt;keyword&gt;Female&lt;/keyword&gt;&lt;keyword&gt;Humans&lt;/keyword&gt;&lt;keyword&gt;Infant, Newborn&lt;/keyword&gt;&lt;keyword&gt;Overweight/complications/*prevention &amp;amp; control&lt;/keyword&gt;&lt;keyword&gt;Pregnancy&lt;/keyword&gt;&lt;keyword&gt;Pregnancy Complications/*prevention &amp;amp; control&lt;/keyword&gt;&lt;keyword&gt;Randomized Controlled Trials as Topic&lt;/keyword&gt;&lt;keyword&gt;*Weight Gain&lt;/keyword&gt;&lt;/keywords&gt;&lt;dates&gt;&lt;year&gt;2015&lt;/year&gt;&lt;pub-dates&gt;&lt;date&gt;Jun 15&lt;/date&gt;&lt;/pub-dates&gt;&lt;/dates&gt;&lt;isbn&gt;1469-493X (Electronic)&amp;#xD;1361-6137 (Linking)&lt;/isbn&gt;&lt;accession-num&gt;26068707&lt;/accession-num&gt;&lt;urls&gt;&lt;related-urls&gt;&lt;url&gt;https://www.ncbi.nlm.nih.gov/pubmed/26068707&lt;/url&gt;&lt;/related-urls&gt;&lt;/urls&gt;&lt;electronic-resource-num&gt;10.1002/14651858.CD007145.pub3&lt;/electronic-resource-num&gt;&lt;/record&gt;&lt;/Cite&gt;&lt;/EndNote&gt;</w:instrText>
            </w:r>
            <w:r>
              <w:fldChar w:fldCharType="separate"/>
            </w:r>
            <w:r w:rsidR="002747EA" w:rsidRPr="002747EA">
              <w:rPr>
                <w:noProof/>
                <w:sz w:val="18"/>
                <w:vertAlign w:val="superscript"/>
              </w:rPr>
              <w:t>417</w:t>
            </w:r>
            <w:r>
              <w:fldChar w:fldCharType="end"/>
            </w:r>
          </w:p>
        </w:tc>
        <w:tc>
          <w:tcPr>
            <w:tcW w:w="2547" w:type="dxa"/>
            <w:shd w:val="clear" w:color="auto" w:fill="auto"/>
          </w:tcPr>
          <w:p w14:paraId="10F1EC8A" w14:textId="77777777" w:rsidR="00A5540F" w:rsidRPr="00B87066" w:rsidRDefault="00A5540F" w:rsidP="00A5540F">
            <w:pPr>
              <w:pStyle w:val="RCTstable"/>
            </w:pPr>
            <w:r>
              <w:t>Low risk</w:t>
            </w:r>
          </w:p>
        </w:tc>
        <w:tc>
          <w:tcPr>
            <w:tcW w:w="2982" w:type="dxa"/>
            <w:shd w:val="clear" w:color="auto" w:fill="auto"/>
          </w:tcPr>
          <w:p w14:paraId="2C0C1658" w14:textId="77777777" w:rsidR="00A5540F" w:rsidRPr="00B87066" w:rsidRDefault="00A5540F" w:rsidP="00A5540F">
            <w:pPr>
              <w:pStyle w:val="RCTstable"/>
              <w:jc w:val="center"/>
            </w:pPr>
            <w:r>
              <w:t>RR 0.69 (0.47 to 1.02)</w:t>
            </w:r>
          </w:p>
        </w:tc>
        <w:tc>
          <w:tcPr>
            <w:tcW w:w="1134" w:type="dxa"/>
            <w:shd w:val="clear" w:color="auto" w:fill="auto"/>
          </w:tcPr>
          <w:p w14:paraId="66C1E7E3" w14:textId="77777777" w:rsidR="00A5540F" w:rsidRPr="00B87066" w:rsidRDefault="00A5540F" w:rsidP="00A5540F">
            <w:pPr>
              <w:pStyle w:val="RCTstable"/>
              <w:jc w:val="center"/>
            </w:pPr>
            <w:r>
              <w:t>2</w:t>
            </w:r>
          </w:p>
        </w:tc>
      </w:tr>
      <w:tr w:rsidR="00A5540F" w:rsidRPr="00B87066" w14:paraId="0D2139AA" w14:textId="77777777" w:rsidTr="00A5540F">
        <w:tc>
          <w:tcPr>
            <w:tcW w:w="2841" w:type="dxa"/>
            <w:shd w:val="clear" w:color="auto" w:fill="auto"/>
          </w:tcPr>
          <w:p w14:paraId="21354BFB" w14:textId="7339EC6F" w:rsidR="00A5540F" w:rsidRPr="00B87066" w:rsidRDefault="00A5540F" w:rsidP="002747EA">
            <w:pPr>
              <w:pStyle w:val="RCTstable"/>
            </w:pPr>
            <w:r w:rsidRPr="00C12274">
              <w:rPr>
                <w:noProof/>
              </w:rPr>
              <w:t>Muktabhant et al 2015</w:t>
            </w:r>
            <w:r>
              <w:fldChar w:fldCharType="begin"/>
            </w:r>
            <w:r w:rsidR="002747EA">
              <w:instrText xml:space="preserve"> ADDIN EN.CITE &lt;EndNote&gt;&lt;Cite&gt;&lt;Author&gt;Muktabhant&lt;/Author&gt;&lt;Year&gt;2015&lt;/Year&gt;&lt;RecNum&gt;632&lt;/RecNum&gt;&lt;DisplayText&gt;&lt;style face="superscript" font="Trebuchet MS" size="9"&gt;417&lt;/style&gt;&lt;/DisplayText&gt;&lt;record&gt;&lt;rec-number&gt;632&lt;/rec-number&gt;&lt;foreign-keys&gt;&lt;key app="EN" db-id="exvasrfx2dtraoesasxp2szsxa2df502592x" timestamp="1540425405"&gt;632&lt;/key&gt;&lt;/foreign-keys&gt;&lt;ref-type name="Journal Article"&gt;17&lt;/ref-type&gt;&lt;contributors&gt;&lt;authors&gt;&lt;author&gt;Muktabhant, B.&lt;/author&gt;&lt;author&gt;Lawrie, T. A.&lt;/author&gt;&lt;author&gt;Lumbiganon, P.&lt;/author&gt;&lt;author&gt;Laopaiboon, M.&lt;/author&gt;&lt;/authors&gt;&lt;/contributors&gt;&lt;auth-address&gt;Department of Nutrition, Faculty of Public Health, Khon Kaen University, 123 Friendship Highway, Khon Kaen, Khon Kaen, Thailand, 40002.&lt;/auth-address&gt;&lt;titles&gt;&lt;title&gt;Diet or exercise, or both, for preventing excessive weight gain in pregnancy&lt;/title&gt;&lt;secondary-title&gt;Cochrane Database Syst Rev&lt;/secondary-title&gt;&lt;/titles&gt;&lt;periodical&gt;&lt;full-title&gt;Cochrane Database Syst Rev&lt;/full-title&gt;&lt;/periodical&gt;&lt;pages&gt;CD007145&lt;/pages&gt;&lt;number&gt;6&lt;/number&gt;&lt;edition&gt;2015/06/13&lt;/edition&gt;&lt;keywords&gt;&lt;keyword&gt;Counseling&lt;/keyword&gt;&lt;keyword&gt;*Diet&lt;/keyword&gt;&lt;keyword&gt;*Exercise&lt;/keyword&gt;&lt;keyword&gt;Female&lt;/keyword&gt;&lt;keyword&gt;Humans&lt;/keyword&gt;&lt;keyword&gt;Infant, Newborn&lt;/keyword&gt;&lt;keyword&gt;Overweight/complications/*prevention &amp;amp; control&lt;/keyword&gt;&lt;keyword&gt;Pregnancy&lt;/keyword&gt;&lt;keyword&gt;Pregnancy Complications/*prevention &amp;amp; control&lt;/keyword&gt;&lt;keyword&gt;Randomized Controlled Trials as Topic&lt;/keyword&gt;&lt;keyword&gt;*Weight Gain&lt;/keyword&gt;&lt;/keywords&gt;&lt;dates&gt;&lt;year&gt;2015&lt;/year&gt;&lt;pub-dates&gt;&lt;date&gt;Jun 15&lt;/date&gt;&lt;/pub-dates&gt;&lt;/dates&gt;&lt;isbn&gt;1469-493X (Electronic)&amp;#xD;1361-6137 (Linking)&lt;/isbn&gt;&lt;accession-num&gt;26068707&lt;/accession-num&gt;&lt;urls&gt;&lt;related-urls&gt;&lt;url&gt;https://www.ncbi.nlm.nih.gov/pubmed/26068707&lt;/url&gt;&lt;/related-urls&gt;&lt;/urls&gt;&lt;electronic-resource-num&gt;10.1002/14651858.CD007145.pub3&lt;/electronic-resource-num&gt;&lt;/record&gt;&lt;/Cite&gt;&lt;/EndNote&gt;</w:instrText>
            </w:r>
            <w:r>
              <w:fldChar w:fldCharType="separate"/>
            </w:r>
            <w:r w:rsidR="002747EA" w:rsidRPr="002747EA">
              <w:rPr>
                <w:noProof/>
                <w:sz w:val="18"/>
                <w:vertAlign w:val="superscript"/>
              </w:rPr>
              <w:t>417</w:t>
            </w:r>
            <w:r>
              <w:fldChar w:fldCharType="end"/>
            </w:r>
          </w:p>
        </w:tc>
        <w:tc>
          <w:tcPr>
            <w:tcW w:w="2547" w:type="dxa"/>
            <w:shd w:val="clear" w:color="auto" w:fill="auto"/>
          </w:tcPr>
          <w:p w14:paraId="14B0A445" w14:textId="77777777" w:rsidR="00A5540F" w:rsidRPr="00B87066" w:rsidRDefault="00A5540F" w:rsidP="00A5540F">
            <w:pPr>
              <w:pStyle w:val="RCTstable"/>
            </w:pPr>
            <w:r>
              <w:t>Mixed risk</w:t>
            </w:r>
          </w:p>
        </w:tc>
        <w:tc>
          <w:tcPr>
            <w:tcW w:w="2982" w:type="dxa"/>
            <w:shd w:val="clear" w:color="auto" w:fill="auto"/>
          </w:tcPr>
          <w:p w14:paraId="579A9480" w14:textId="77777777" w:rsidR="00A5540F" w:rsidRPr="00B87066" w:rsidRDefault="00A5540F" w:rsidP="00A5540F">
            <w:pPr>
              <w:pStyle w:val="RCTstable"/>
              <w:jc w:val="center"/>
            </w:pPr>
            <w:r>
              <w:t>RR 0.77 (0.66 to 0.88)</w:t>
            </w:r>
          </w:p>
        </w:tc>
        <w:tc>
          <w:tcPr>
            <w:tcW w:w="1134" w:type="dxa"/>
            <w:shd w:val="clear" w:color="auto" w:fill="auto"/>
          </w:tcPr>
          <w:p w14:paraId="603FDD7F" w14:textId="77777777" w:rsidR="00A5540F" w:rsidRPr="00B87066" w:rsidRDefault="00A5540F" w:rsidP="00A5540F">
            <w:pPr>
              <w:pStyle w:val="RCTstable"/>
              <w:jc w:val="center"/>
            </w:pPr>
            <w:r>
              <w:t>3</w:t>
            </w:r>
          </w:p>
        </w:tc>
      </w:tr>
      <w:tr w:rsidR="00B72FCA" w:rsidRPr="00B87066" w14:paraId="03DB8CF4" w14:textId="77777777" w:rsidTr="00B72FCA">
        <w:trPr>
          <w:trHeight w:val="267"/>
        </w:trPr>
        <w:tc>
          <w:tcPr>
            <w:tcW w:w="2841" w:type="dxa"/>
            <w:shd w:val="clear" w:color="auto" w:fill="auto"/>
          </w:tcPr>
          <w:p w14:paraId="472B8CE4" w14:textId="74363D38" w:rsidR="00B72FCA" w:rsidRDefault="00B72FCA" w:rsidP="002747EA">
            <w:pPr>
              <w:pStyle w:val="RCTstable"/>
              <w:rPr>
                <w:noProof/>
              </w:rPr>
            </w:pPr>
            <w:r>
              <w:rPr>
                <w:noProof/>
              </w:rPr>
              <w:t>Ruchat et al 2018</w:t>
            </w:r>
            <w:r w:rsidR="00D07346">
              <w:rPr>
                <w:noProof/>
              </w:rPr>
              <w:fldChar w:fldCharType="begin">
                <w:fldData xml:space="preserve">PEVuZE5vdGU+PENpdGU+PEF1dGhvcj5SdWNoYXQ8L0F1dGhvcj48WWVhcj4yMDE4PC9ZZWFyPjxS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</w:fldData>
              </w:fldChar>
            </w:r>
            <w:r w:rsidR="002747EA">
              <w:rPr>
                <w:noProof/>
              </w:rPr>
              <w:instrText xml:space="preserve"> ADDIN EN.CITE </w:instrText>
            </w:r>
            <w:r w:rsidR="002747EA">
              <w:rPr>
                <w:noProof/>
              </w:rPr>
              <w:fldChar w:fldCharType="begin">
                <w:fldData xml:space="preserve">PEVuZE5vdGU+PENpdGU+PEF1dGhvcj5SdWNoYXQ8L0F1dGhvcj48WWVhcj4yMDE4PC9ZZWFyPjxS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</w:fldData>
              </w:fldChar>
            </w:r>
            <w:r w:rsidR="002747EA">
              <w:rPr>
                <w:noProof/>
              </w:rPr>
              <w:instrText xml:space="preserve"> ADDIN EN.CITE.DATA </w:instrText>
            </w:r>
            <w:r w:rsidR="002747EA">
              <w:rPr>
                <w:noProof/>
              </w:rPr>
            </w:r>
            <w:r w:rsidR="002747EA">
              <w:rPr>
                <w:noProof/>
              </w:rPr>
              <w:fldChar w:fldCharType="end"/>
            </w:r>
            <w:r w:rsidR="00D07346">
              <w:rPr>
                <w:noProof/>
              </w:rPr>
            </w:r>
            <w:r w:rsidR="00D07346">
              <w:rPr>
                <w:noProof/>
              </w:rPr>
              <w:fldChar w:fldCharType="separate"/>
            </w:r>
            <w:r w:rsidR="002747EA" w:rsidRPr="002747EA">
              <w:rPr>
                <w:noProof/>
                <w:sz w:val="18"/>
                <w:vertAlign w:val="superscript"/>
              </w:rPr>
              <w:t>465</w:t>
            </w:r>
            <w:r w:rsidR="00D07346">
              <w:rPr>
                <w:noProof/>
              </w:rPr>
              <w:fldChar w:fldCharType="end"/>
            </w:r>
          </w:p>
        </w:tc>
        <w:tc>
          <w:tcPr>
            <w:tcW w:w="2547" w:type="dxa"/>
            <w:shd w:val="clear" w:color="auto" w:fill="auto"/>
          </w:tcPr>
          <w:p w14:paraId="6CC8F498" w14:textId="77777777" w:rsidR="00B72FCA" w:rsidRDefault="00B72FCA" w:rsidP="00A5540F">
            <w:pPr>
              <w:pStyle w:val="RCTstable"/>
            </w:pPr>
          </w:p>
        </w:tc>
        <w:tc>
          <w:tcPr>
            <w:tcW w:w="2982" w:type="dxa"/>
            <w:shd w:val="clear" w:color="auto" w:fill="auto"/>
          </w:tcPr>
          <w:p w14:paraId="745C6F64" w14:textId="65AEE23B" w:rsidR="00B72FCA" w:rsidRDefault="00B72FCA" w:rsidP="00A5540F">
            <w:pPr>
              <w:pStyle w:val="RCTstable"/>
              <w:jc w:val="center"/>
            </w:pPr>
            <w:r>
              <w:t>RR 0.68 (0.57 to 0.80)</w:t>
            </w:r>
          </w:p>
        </w:tc>
        <w:tc>
          <w:tcPr>
            <w:tcW w:w="1134" w:type="dxa"/>
            <w:shd w:val="clear" w:color="auto" w:fill="auto"/>
          </w:tcPr>
          <w:p w14:paraId="192A390E" w14:textId="0129E55A" w:rsidR="00B72FCA" w:rsidRDefault="00B72FCA" w:rsidP="00A5540F">
            <w:pPr>
              <w:pStyle w:val="RCTstable"/>
              <w:jc w:val="center"/>
            </w:pPr>
            <w:r>
              <w:t>15</w:t>
            </w:r>
          </w:p>
        </w:tc>
      </w:tr>
      <w:tr w:rsidR="00A5540F" w:rsidRPr="00B87066" w14:paraId="7ED7A71D" w14:textId="77777777" w:rsidTr="008E1F6E">
        <w:trPr>
          <w:trHeight w:val="267"/>
        </w:trPr>
        <w:tc>
          <w:tcPr>
            <w:tcW w:w="2841" w:type="dxa"/>
            <w:shd w:val="clear" w:color="auto" w:fill="auto"/>
          </w:tcPr>
          <w:p w14:paraId="4EADF125" w14:textId="02DD774F" w:rsidR="00A5540F" w:rsidRPr="00C12274" w:rsidRDefault="00A5540F" w:rsidP="002747EA">
            <w:pPr>
              <w:pStyle w:val="RCTstable"/>
              <w:rPr>
                <w:noProof/>
              </w:rPr>
            </w:pPr>
            <w:r>
              <w:rPr>
                <w:noProof/>
              </w:rPr>
              <w:t>Song et al 2016</w:t>
            </w:r>
            <w:r>
              <w:rPr>
                <w:noProof/>
              </w:rPr>
              <w:fldChar w:fldCharType="begin">
                <w:fldData xml:space="preserve">PEVuZE5vdGU+PENpdGU+PEF1dGhvcj5Tb25nPC9BdXRob3I+PFllYXI+MjAxNjwvWWVhcj48UmVj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</w:fldData>
              </w:fldChar>
            </w:r>
            <w:r w:rsidR="002747EA">
              <w:rPr>
                <w:noProof/>
              </w:rPr>
              <w:instrText xml:space="preserve"> ADDIN EN.CITE </w:instrText>
            </w:r>
            <w:r w:rsidR="002747EA">
              <w:rPr>
                <w:noProof/>
              </w:rPr>
              <w:fldChar w:fldCharType="begin">
                <w:fldData xml:space="preserve">PEVuZE5vdGU+PENpdGU+PEF1dGhvcj5Tb25nPC9BdXRob3I+PFllYXI+MjAxNjwvWWVhcj48UmVj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</w:fldData>
              </w:fldChar>
            </w:r>
            <w:r w:rsidR="002747EA">
              <w:rPr>
                <w:noProof/>
              </w:rPr>
              <w:instrText xml:space="preserve"> ADDIN EN.CITE.DATA </w:instrText>
            </w:r>
            <w:r w:rsidR="002747EA">
              <w:rPr>
                <w:noProof/>
              </w:rPr>
            </w:r>
            <w:r w:rsidR="002747EA">
              <w:rPr>
                <w:noProof/>
              </w:rPr>
              <w:fldChar w:fldCharType="end"/>
            </w:r>
            <w:r>
              <w:rPr>
                <w:noProof/>
              </w:rPr>
            </w:r>
            <w:r>
              <w:rPr>
                <w:noProof/>
              </w:rPr>
              <w:fldChar w:fldCharType="separate"/>
            </w:r>
            <w:r w:rsidR="002747EA" w:rsidRPr="002747EA">
              <w:rPr>
                <w:noProof/>
                <w:sz w:val="18"/>
                <w:vertAlign w:val="superscript"/>
              </w:rPr>
              <w:t>421</w:t>
            </w:r>
            <w:r>
              <w:rPr>
                <w:noProof/>
              </w:rPr>
              <w:fldChar w:fldCharType="end"/>
            </w:r>
          </w:p>
        </w:tc>
        <w:tc>
          <w:tcPr>
            <w:tcW w:w="2547" w:type="dxa"/>
            <w:shd w:val="clear" w:color="auto" w:fill="auto"/>
          </w:tcPr>
          <w:p w14:paraId="0208EFBD" w14:textId="77777777" w:rsidR="00A5540F" w:rsidRPr="00C12274" w:rsidRDefault="00A5540F" w:rsidP="00A5540F">
            <w:pPr>
              <w:pStyle w:val="RCTstable"/>
            </w:pPr>
            <w:r>
              <w:t>Mixed BMIs</w:t>
            </w:r>
          </w:p>
        </w:tc>
        <w:tc>
          <w:tcPr>
            <w:tcW w:w="2982" w:type="dxa"/>
            <w:shd w:val="clear" w:color="auto" w:fill="auto"/>
          </w:tcPr>
          <w:p w14:paraId="2BE1CA3A" w14:textId="77777777" w:rsidR="00A5540F" w:rsidRDefault="00A5540F" w:rsidP="00A5540F">
            <w:pPr>
              <w:pStyle w:val="RCTstable"/>
              <w:jc w:val="center"/>
            </w:pPr>
            <w:r>
              <w:t>RR 0.77 (0.54 to 1.09)</w:t>
            </w:r>
          </w:p>
        </w:tc>
        <w:tc>
          <w:tcPr>
            <w:tcW w:w="1134" w:type="dxa"/>
            <w:shd w:val="clear" w:color="auto" w:fill="auto"/>
          </w:tcPr>
          <w:p w14:paraId="1017DF21" w14:textId="77777777" w:rsidR="00A5540F" w:rsidRDefault="00A5540F" w:rsidP="00A5540F">
            <w:pPr>
              <w:pStyle w:val="RCTstable"/>
              <w:jc w:val="center"/>
            </w:pPr>
            <w:r>
              <w:t>10</w:t>
            </w:r>
          </w:p>
        </w:tc>
      </w:tr>
      <w:tr w:rsidR="00A5540F" w:rsidRPr="00B87066" w14:paraId="4B6B9AEE" w14:textId="77777777" w:rsidTr="00A5540F">
        <w:tc>
          <w:tcPr>
            <w:tcW w:w="2841" w:type="dxa"/>
            <w:tcBorders>
              <w:bottom w:val="single" w:sz="4" w:space="0" w:color="3B3474"/>
            </w:tcBorders>
            <w:shd w:val="clear" w:color="auto" w:fill="auto"/>
          </w:tcPr>
          <w:p w14:paraId="3232F13B" w14:textId="4080463E" w:rsidR="00A5540F" w:rsidRPr="00B87066" w:rsidRDefault="00A5540F" w:rsidP="002747EA">
            <w:pPr>
              <w:pStyle w:val="RCTstable"/>
            </w:pPr>
            <w:r w:rsidRPr="00C12274">
              <w:rPr>
                <w:noProof/>
              </w:rPr>
              <w:t>Muktabhant et al 2015</w:t>
            </w:r>
            <w:r>
              <w:fldChar w:fldCharType="begin"/>
            </w:r>
            <w:r w:rsidR="002747EA">
              <w:instrText xml:space="preserve"> ADDIN EN.CITE &lt;EndNote&gt;&lt;Cite&gt;&lt;Author&gt;Muktabhant&lt;/Author&gt;&lt;Year&gt;2015&lt;/Year&gt;&lt;RecNum&gt;632&lt;/RecNum&gt;&lt;DisplayText&gt;&lt;style face="superscript" font="Trebuchet MS" size="9"&gt;417&lt;/style&gt;&lt;/DisplayText&gt;&lt;record&gt;&lt;rec-number&gt;632&lt;/rec-number&gt;&lt;foreign-keys&gt;&lt;key app="EN" db-id="exvasrfx2dtraoesasxp2szsxa2df502592x" timestamp="1540425405"&gt;632&lt;/key&gt;&lt;/foreign-keys&gt;&lt;ref-type name="Journal Article"&gt;17&lt;/ref-type&gt;&lt;contributors&gt;&lt;authors&gt;&lt;author&gt;Muktabhant, B.&lt;/author&gt;&lt;author&gt;Lawrie, T. A.&lt;/author&gt;&lt;author&gt;Lumbiganon, P.&lt;/author&gt;&lt;author&gt;Laopaiboon, M.&lt;/author&gt;&lt;/authors&gt;&lt;/contributors&gt;&lt;auth-address&gt;Department of Nutrition, Faculty of Public Health, Khon Kaen University, 123 Friendship Highway, Khon Kaen, Khon Kaen, Thailand, 40002.&lt;/auth-address&gt;&lt;titles&gt;&lt;title&gt;Diet or exercise, or both, for preventing excessive weight gain in pregnancy&lt;/title&gt;&lt;secondary-title&gt;Cochrane Database Syst Rev&lt;/secondary-title&gt;&lt;/titles&gt;&lt;periodical&gt;&lt;full-title&gt;Cochrane Database Syst Rev&lt;/full-title&gt;&lt;/periodical&gt;&lt;pages&gt;CD007145&lt;/pages&gt;&lt;number&gt;6&lt;/number&gt;&lt;edition&gt;2015/06/13&lt;/edition&gt;&lt;keywords&gt;&lt;keyword&gt;Counseling&lt;/keyword&gt;&lt;keyword&gt;*Diet&lt;/keyword&gt;&lt;keyword&gt;*Exercise&lt;/keyword&gt;&lt;keyword&gt;Female&lt;/keyword&gt;&lt;keyword&gt;Humans&lt;/keyword&gt;&lt;keyword&gt;Infant, Newborn&lt;/keyword&gt;&lt;keyword&gt;Overweight/complications/*prevention &amp;amp; control&lt;/keyword&gt;&lt;keyword&gt;Pregnancy&lt;/keyword&gt;&lt;keyword&gt;Pregnancy Complications/*prevention &amp;amp; control&lt;/keyword&gt;&lt;keyword&gt;Randomized Controlled Trials as Topic&lt;/keyword&gt;&lt;keyword&gt;*Weight Gain&lt;/keyword&gt;&lt;/keywords&gt;&lt;dates&gt;&lt;year&gt;2015&lt;/year&gt;&lt;pub-dates&gt;&lt;date&gt;Jun 15&lt;/date&gt;&lt;/pub-dates&gt;&lt;/dates&gt;&lt;isbn&gt;1469-493X (Electronic)&amp;#xD;1361-6137 (Linking)&lt;/isbn&gt;&lt;accession-num&gt;26068707&lt;/accession-num&gt;&lt;urls&gt;&lt;related-urls&gt;&lt;url&gt;https://www.ncbi.nlm.nih.gov/pubmed/26068707&lt;/url&gt;&lt;/related-urls&gt;&lt;/urls&gt;&lt;electronic-resource-num&gt;10.1002/14651858.CD007145.pub3&lt;/electronic-resource-num&gt;&lt;/record&gt;&lt;/Cite&gt;&lt;/EndNote&gt;</w:instrText>
            </w:r>
            <w:r>
              <w:fldChar w:fldCharType="separate"/>
            </w:r>
            <w:r w:rsidR="002747EA" w:rsidRPr="002747EA">
              <w:rPr>
                <w:noProof/>
                <w:sz w:val="18"/>
                <w:vertAlign w:val="superscript"/>
              </w:rPr>
              <w:t>417</w:t>
            </w:r>
            <w:r>
              <w:fldChar w:fldCharType="end"/>
            </w:r>
          </w:p>
        </w:tc>
        <w:tc>
          <w:tcPr>
            <w:tcW w:w="2547" w:type="dxa"/>
            <w:tcBorders>
              <w:bottom w:val="single" w:sz="4" w:space="0" w:color="3B3474"/>
            </w:tcBorders>
            <w:shd w:val="clear" w:color="auto" w:fill="auto"/>
          </w:tcPr>
          <w:p w14:paraId="675D3B46" w14:textId="77777777" w:rsidR="00A5540F" w:rsidRPr="00B87066" w:rsidRDefault="00A5540F" w:rsidP="00A5540F">
            <w:pPr>
              <w:pStyle w:val="RCTstable"/>
            </w:pPr>
            <w:r>
              <w:t>High risk</w:t>
            </w:r>
          </w:p>
        </w:tc>
        <w:tc>
          <w:tcPr>
            <w:tcW w:w="2982" w:type="dxa"/>
            <w:tcBorders>
              <w:bottom w:val="single" w:sz="4" w:space="0" w:color="3B3474"/>
            </w:tcBorders>
            <w:shd w:val="clear" w:color="auto" w:fill="auto"/>
          </w:tcPr>
          <w:p w14:paraId="7EB7DA45" w14:textId="77777777" w:rsidR="00A5540F" w:rsidRPr="00B87066" w:rsidRDefault="00A5540F" w:rsidP="00A5540F">
            <w:pPr>
              <w:pStyle w:val="RCTstable"/>
              <w:jc w:val="center"/>
            </w:pPr>
            <w:r>
              <w:t>RR 0.84 (0.73 to 0.95)</w:t>
            </w:r>
          </w:p>
        </w:tc>
        <w:tc>
          <w:tcPr>
            <w:tcW w:w="1134" w:type="dxa"/>
            <w:tcBorders>
              <w:bottom w:val="single" w:sz="4" w:space="0" w:color="3B3474"/>
            </w:tcBorders>
            <w:shd w:val="clear" w:color="auto" w:fill="auto"/>
          </w:tcPr>
          <w:p w14:paraId="6E3D9435" w14:textId="77777777" w:rsidR="00A5540F" w:rsidRPr="00B87066" w:rsidRDefault="00A5540F" w:rsidP="00A5540F">
            <w:pPr>
              <w:pStyle w:val="RCTstable"/>
              <w:jc w:val="center"/>
            </w:pPr>
            <w:r>
              <w:t>5</w:t>
            </w:r>
          </w:p>
        </w:tc>
      </w:tr>
      <w:tr w:rsidR="00A5540F" w:rsidRPr="00B87066" w14:paraId="404CD950" w14:textId="77777777" w:rsidTr="00A5540F">
        <w:tc>
          <w:tcPr>
            <w:tcW w:w="9504" w:type="dxa"/>
            <w:gridSpan w:val="4"/>
            <w:shd w:val="clear" w:color="auto" w:fill="D9E2F3" w:themeFill="accent1" w:themeFillTint="33"/>
          </w:tcPr>
          <w:p w14:paraId="7A238907" w14:textId="77777777" w:rsidR="00A5540F" w:rsidRPr="00B87066" w:rsidRDefault="00A5540F" w:rsidP="00A5540F">
            <w:pPr>
              <w:pStyle w:val="RCTstable"/>
              <w:rPr>
                <w:i/>
              </w:rPr>
            </w:pPr>
            <w:r>
              <w:rPr>
                <w:i/>
              </w:rPr>
              <w:t>Gestational diabetes</w:t>
            </w:r>
          </w:p>
        </w:tc>
      </w:tr>
      <w:tr w:rsidR="00A5540F" w:rsidRPr="00B87066" w14:paraId="6DACCC60" w14:textId="77777777" w:rsidTr="00A5540F">
        <w:tc>
          <w:tcPr>
            <w:tcW w:w="2841" w:type="dxa"/>
            <w:tcBorders>
              <w:bottom w:val="single" w:sz="4" w:space="0" w:color="3B3474"/>
            </w:tcBorders>
            <w:shd w:val="clear" w:color="auto" w:fill="F2F2F2" w:themeFill="background1" w:themeFillShade="F2"/>
          </w:tcPr>
          <w:p w14:paraId="5F39B0FF" w14:textId="77777777" w:rsidR="00A5540F" w:rsidRPr="00B87066" w:rsidRDefault="00A5540F" w:rsidP="00A5540F">
            <w:pPr>
              <w:pStyle w:val="RCTstable"/>
            </w:pPr>
            <w:r w:rsidRPr="00B87066">
              <w:t>Current review</w:t>
            </w:r>
          </w:p>
        </w:tc>
        <w:tc>
          <w:tcPr>
            <w:tcW w:w="2547" w:type="dxa"/>
            <w:tcBorders>
              <w:bottom w:val="single" w:sz="4" w:space="0" w:color="3B3474"/>
            </w:tcBorders>
            <w:shd w:val="clear" w:color="auto" w:fill="F2F2F2" w:themeFill="background1" w:themeFillShade="F2"/>
          </w:tcPr>
          <w:p w14:paraId="434805CC" w14:textId="77777777" w:rsidR="00A5540F" w:rsidRPr="00B87066" w:rsidRDefault="00A5540F" w:rsidP="00A5540F">
            <w:pPr>
              <w:pStyle w:val="RCTstable"/>
            </w:pPr>
            <w:r w:rsidRPr="00B87066">
              <w:t>Mixed BMIs</w:t>
            </w:r>
          </w:p>
        </w:tc>
        <w:tc>
          <w:tcPr>
            <w:tcW w:w="2982" w:type="dxa"/>
            <w:tcBorders>
              <w:bottom w:val="single" w:sz="4" w:space="0" w:color="3B3474"/>
            </w:tcBorders>
            <w:shd w:val="clear" w:color="auto" w:fill="F2F2F2" w:themeFill="background1" w:themeFillShade="F2"/>
          </w:tcPr>
          <w:p w14:paraId="3D1330CF" w14:textId="77777777" w:rsidR="00A5540F" w:rsidRPr="00B70B7B" w:rsidRDefault="00A5540F" w:rsidP="00A5540F">
            <w:pPr>
              <w:pStyle w:val="RCTstable"/>
              <w:jc w:val="center"/>
            </w:pPr>
            <w:r w:rsidRPr="00B70B7B">
              <w:t>RR 0.74 (0.60 to 0.90)</w:t>
            </w:r>
          </w:p>
        </w:tc>
        <w:tc>
          <w:tcPr>
            <w:tcW w:w="1134" w:type="dxa"/>
            <w:tcBorders>
              <w:bottom w:val="single" w:sz="4" w:space="0" w:color="3B3474"/>
            </w:tcBorders>
            <w:shd w:val="clear" w:color="auto" w:fill="F2F2F2" w:themeFill="background1" w:themeFillShade="F2"/>
          </w:tcPr>
          <w:p w14:paraId="24445CE7" w14:textId="77777777" w:rsidR="00A5540F" w:rsidRPr="00B87066" w:rsidRDefault="00A5540F" w:rsidP="00A5540F">
            <w:pPr>
              <w:pStyle w:val="RCTstable"/>
              <w:jc w:val="center"/>
            </w:pPr>
            <w:r>
              <w:t>20</w:t>
            </w:r>
          </w:p>
        </w:tc>
      </w:tr>
      <w:tr w:rsidR="00531C07" w:rsidRPr="00C12274" w14:paraId="377D0B7A" w14:textId="77777777" w:rsidTr="00A5540F">
        <w:tc>
          <w:tcPr>
            <w:tcW w:w="2841" w:type="dxa"/>
          </w:tcPr>
          <w:p w14:paraId="7E852D44" w14:textId="5B30A37A" w:rsidR="00531C07" w:rsidRDefault="00531C07" w:rsidP="002747EA">
            <w:pPr>
              <w:pStyle w:val="RCTstable"/>
              <w:rPr>
                <w:noProof/>
              </w:rPr>
            </w:pPr>
            <w:r>
              <w:rPr>
                <w:noProof/>
              </w:rPr>
              <w:t>Chatzakis et al 2019</w:t>
            </w:r>
            <w:r w:rsidR="00D07346">
              <w:rPr>
                <w:noProof/>
              </w:rPr>
              <w:fldChar w:fldCharType="begin">
                <w:fldData xml:space="preserve">PEVuZE5vdGU+PENpdGU+PEF1dGhvcj5DaGF0emFraXM8L0F1dGhvcj48WWVhcj4yMDE5PC9ZZWFy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=
</w:fldData>
              </w:fldChar>
            </w:r>
            <w:r w:rsidR="002747EA">
              <w:rPr>
                <w:noProof/>
              </w:rPr>
              <w:instrText xml:space="preserve"> ADDIN EN.CITE </w:instrText>
            </w:r>
            <w:r w:rsidR="002747EA">
              <w:rPr>
                <w:noProof/>
              </w:rPr>
              <w:fldChar w:fldCharType="begin">
                <w:fldData xml:space="preserve">PEVuZE5vdGU+PENpdGU+PEF1dGhvcj5DaGF0emFraXM8L0F1dGhvcj48WWVhcj4yMDE5PC9ZZWFy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=
</w:fldData>
              </w:fldChar>
            </w:r>
            <w:r w:rsidR="002747EA">
              <w:rPr>
                <w:noProof/>
              </w:rPr>
              <w:instrText xml:space="preserve"> ADDIN EN.CITE.DATA </w:instrText>
            </w:r>
            <w:r w:rsidR="002747EA">
              <w:rPr>
                <w:noProof/>
              </w:rPr>
            </w:r>
            <w:r w:rsidR="002747EA">
              <w:rPr>
                <w:noProof/>
              </w:rPr>
              <w:fldChar w:fldCharType="end"/>
            </w:r>
            <w:r w:rsidR="00D07346">
              <w:rPr>
                <w:noProof/>
              </w:rPr>
            </w:r>
            <w:r w:rsidR="00D07346">
              <w:rPr>
                <w:noProof/>
              </w:rPr>
              <w:fldChar w:fldCharType="separate"/>
            </w:r>
            <w:r w:rsidR="002747EA" w:rsidRPr="002747EA">
              <w:rPr>
                <w:noProof/>
                <w:sz w:val="18"/>
                <w:vertAlign w:val="superscript"/>
              </w:rPr>
              <w:t>457</w:t>
            </w:r>
            <w:r w:rsidR="00D07346">
              <w:rPr>
                <w:noProof/>
              </w:rPr>
              <w:fldChar w:fldCharType="end"/>
            </w:r>
          </w:p>
        </w:tc>
        <w:tc>
          <w:tcPr>
            <w:tcW w:w="2547" w:type="dxa"/>
          </w:tcPr>
          <w:p w14:paraId="562693B8" w14:textId="4AD712AC" w:rsidR="00531C07" w:rsidRDefault="00531C07" w:rsidP="00A5540F">
            <w:pPr>
              <w:pStyle w:val="RCTstable"/>
            </w:pPr>
            <w:r>
              <w:t>Mixed BMIs</w:t>
            </w:r>
          </w:p>
        </w:tc>
        <w:tc>
          <w:tcPr>
            <w:tcW w:w="2982" w:type="dxa"/>
          </w:tcPr>
          <w:p w14:paraId="20FDEA2A" w14:textId="37F430C5" w:rsidR="00531C07" w:rsidRDefault="00531C07" w:rsidP="00A5540F">
            <w:pPr>
              <w:pStyle w:val="RCTstable"/>
              <w:jc w:val="center"/>
              <w:rPr>
                <w:rFonts w:eastAsiaTheme="majorEastAsia"/>
              </w:rPr>
            </w:pPr>
            <w:r>
              <w:rPr>
                <w:rFonts w:eastAsiaTheme="majorEastAsia"/>
              </w:rPr>
              <w:t>RR 0.80 (0.60 to 1.07)</w:t>
            </w:r>
          </w:p>
        </w:tc>
        <w:tc>
          <w:tcPr>
            <w:tcW w:w="1134" w:type="dxa"/>
          </w:tcPr>
          <w:p w14:paraId="480D0B73" w14:textId="7795D9F2" w:rsidR="00531C07" w:rsidRDefault="00531C07" w:rsidP="00A5540F">
            <w:pPr>
              <w:pStyle w:val="RCTstable"/>
              <w:jc w:val="center"/>
            </w:pPr>
            <w:r>
              <w:t>10</w:t>
            </w:r>
          </w:p>
        </w:tc>
      </w:tr>
      <w:tr w:rsidR="00F15900" w:rsidRPr="00C12274" w14:paraId="035A1EFC" w14:textId="77777777" w:rsidTr="00A5540F">
        <w:tc>
          <w:tcPr>
            <w:tcW w:w="2841" w:type="dxa"/>
          </w:tcPr>
          <w:p w14:paraId="37D82FD4" w14:textId="52C1E0B2" w:rsidR="00F15900" w:rsidRDefault="00F15900" w:rsidP="002747EA">
            <w:pPr>
              <w:pStyle w:val="RCTstable"/>
              <w:rPr>
                <w:noProof/>
              </w:rPr>
            </w:pPr>
            <w:r>
              <w:rPr>
                <w:noProof/>
              </w:rPr>
              <w:t>Davenport et al 2018a</w:t>
            </w:r>
            <w:r w:rsidR="00D07346">
              <w:rPr>
                <w:noProof/>
              </w:rPr>
              <w:fldChar w:fldCharType="begin">
                <w:fldData xml:space="preserve">PEVuZE5vdGU+PENpdGU+PEF1dGhvcj5EYXZlbnBvcnQ8L0F1dGhvcj48WWVhcj4yMDE4PC9ZZWFy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</w:fldData>
              </w:fldChar>
            </w:r>
            <w:r w:rsidR="002747EA">
              <w:rPr>
                <w:noProof/>
              </w:rPr>
              <w:instrText xml:space="preserve"> ADDIN EN.CITE </w:instrText>
            </w:r>
            <w:r w:rsidR="002747EA">
              <w:rPr>
                <w:noProof/>
              </w:rPr>
              <w:fldChar w:fldCharType="begin">
                <w:fldData xml:space="preserve">PEVuZE5vdGU+PENpdGU+PEF1dGhvcj5EYXZlbnBvcnQ8L0F1dGhvcj48WWVhcj4yMDE4PC9ZZWFy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</w:fldData>
              </w:fldChar>
            </w:r>
            <w:r w:rsidR="002747EA">
              <w:rPr>
                <w:noProof/>
              </w:rPr>
              <w:instrText xml:space="preserve"> ADDIN EN.CITE.DATA </w:instrText>
            </w:r>
            <w:r w:rsidR="002747EA">
              <w:rPr>
                <w:noProof/>
              </w:rPr>
            </w:r>
            <w:r w:rsidR="002747EA">
              <w:rPr>
                <w:noProof/>
              </w:rPr>
              <w:fldChar w:fldCharType="end"/>
            </w:r>
            <w:r w:rsidR="00D07346">
              <w:rPr>
                <w:noProof/>
              </w:rPr>
            </w:r>
            <w:r w:rsidR="00D07346">
              <w:rPr>
                <w:noProof/>
              </w:rPr>
              <w:fldChar w:fldCharType="separate"/>
            </w:r>
            <w:r w:rsidR="002747EA" w:rsidRPr="002747EA">
              <w:rPr>
                <w:noProof/>
                <w:sz w:val="18"/>
                <w:vertAlign w:val="superscript"/>
              </w:rPr>
              <w:t>466</w:t>
            </w:r>
            <w:r w:rsidR="00D07346">
              <w:rPr>
                <w:noProof/>
              </w:rPr>
              <w:fldChar w:fldCharType="end"/>
            </w:r>
          </w:p>
        </w:tc>
        <w:tc>
          <w:tcPr>
            <w:tcW w:w="2547" w:type="dxa"/>
          </w:tcPr>
          <w:p w14:paraId="7BAFB2AD" w14:textId="33ED46D6" w:rsidR="00F15900" w:rsidRDefault="002345B7" w:rsidP="00A5540F">
            <w:pPr>
              <w:pStyle w:val="RCTstable"/>
            </w:pPr>
            <w:r>
              <w:t>Mixed BMIs</w:t>
            </w:r>
          </w:p>
        </w:tc>
        <w:tc>
          <w:tcPr>
            <w:tcW w:w="2982" w:type="dxa"/>
          </w:tcPr>
          <w:p w14:paraId="1E668ECF" w14:textId="30C348B9" w:rsidR="00F15900" w:rsidRDefault="002345B7" w:rsidP="00A5540F">
            <w:pPr>
              <w:pStyle w:val="RCTstable"/>
              <w:jc w:val="center"/>
              <w:rPr>
                <w:rFonts w:eastAsiaTheme="majorEastAsia"/>
              </w:rPr>
            </w:pPr>
            <w:r>
              <w:rPr>
                <w:rFonts w:eastAsiaTheme="majorEastAsia"/>
              </w:rPr>
              <w:t>RR 0.62 (0.52 to 0.75)</w:t>
            </w:r>
          </w:p>
        </w:tc>
        <w:tc>
          <w:tcPr>
            <w:tcW w:w="1134" w:type="dxa"/>
          </w:tcPr>
          <w:p w14:paraId="5F816DB2" w14:textId="4EC9B7E6" w:rsidR="00F15900" w:rsidRDefault="002345B7" w:rsidP="00A5540F">
            <w:pPr>
              <w:pStyle w:val="RCTstable"/>
              <w:jc w:val="center"/>
            </w:pPr>
            <w:r>
              <w:t>26</w:t>
            </w:r>
          </w:p>
        </w:tc>
      </w:tr>
      <w:tr w:rsidR="004F111C" w:rsidRPr="00C12274" w14:paraId="045734AB" w14:textId="77777777" w:rsidTr="00A5540F">
        <w:tc>
          <w:tcPr>
            <w:tcW w:w="2841" w:type="dxa"/>
          </w:tcPr>
          <w:p w14:paraId="612541D2" w14:textId="31C4CADE" w:rsidR="004F111C" w:rsidRPr="00C12274" w:rsidRDefault="004F111C" w:rsidP="002747EA">
            <w:pPr>
              <w:pStyle w:val="RCTstable"/>
              <w:rPr>
                <w:noProof/>
              </w:rPr>
            </w:pPr>
            <w:r>
              <w:rPr>
                <w:noProof/>
              </w:rPr>
              <w:t>Guo et al 2019</w:t>
            </w:r>
            <w:r w:rsidR="00767EBF">
              <w:rPr>
                <w:noProof/>
              </w:rPr>
              <w:fldChar w:fldCharType="begin">
                <w:fldData xml:space="preserve">PEVuZE5vdGU+PENpdGU+PEF1dGhvcj5HdW88L0F1dGhvcj48WWVhcj4yMDE5PC9ZZWFyPjxSZWNO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</w:fldData>
              </w:fldChar>
            </w:r>
            <w:r w:rsidR="002747EA">
              <w:rPr>
                <w:noProof/>
              </w:rPr>
              <w:instrText xml:space="preserve"> ADDIN EN.CITE </w:instrText>
            </w:r>
            <w:r w:rsidR="002747EA">
              <w:rPr>
                <w:noProof/>
              </w:rPr>
              <w:fldChar w:fldCharType="begin">
                <w:fldData xml:space="preserve">PEVuZE5vdGU+PENpdGU+PEF1dGhvcj5HdW88L0F1dGhvcj48WWVhcj4yMDE5PC9ZZWFyPjxSZWNO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</w:fldData>
              </w:fldChar>
            </w:r>
            <w:r w:rsidR="002747EA">
              <w:rPr>
                <w:noProof/>
              </w:rPr>
              <w:instrText xml:space="preserve"> ADDIN EN.CITE.DATA </w:instrText>
            </w:r>
            <w:r w:rsidR="002747EA">
              <w:rPr>
                <w:noProof/>
              </w:rPr>
            </w:r>
            <w:r w:rsidR="002747EA">
              <w:rPr>
                <w:noProof/>
              </w:rPr>
              <w:fldChar w:fldCharType="end"/>
            </w:r>
            <w:r w:rsidR="00767EBF">
              <w:rPr>
                <w:noProof/>
              </w:rPr>
            </w:r>
            <w:r w:rsidR="00767EBF">
              <w:rPr>
                <w:noProof/>
              </w:rPr>
              <w:fldChar w:fldCharType="separate"/>
            </w:r>
            <w:r w:rsidR="002747EA" w:rsidRPr="002747EA">
              <w:rPr>
                <w:noProof/>
                <w:sz w:val="18"/>
                <w:vertAlign w:val="superscript"/>
              </w:rPr>
              <w:t>419</w:t>
            </w:r>
            <w:r w:rsidR="00767EBF">
              <w:rPr>
                <w:noProof/>
              </w:rPr>
              <w:fldChar w:fldCharType="end"/>
            </w:r>
          </w:p>
        </w:tc>
        <w:tc>
          <w:tcPr>
            <w:tcW w:w="2547" w:type="dxa"/>
          </w:tcPr>
          <w:p w14:paraId="6D5AF139" w14:textId="2437B950" w:rsidR="004F111C" w:rsidRDefault="004F111C" w:rsidP="00A5540F">
            <w:pPr>
              <w:pStyle w:val="RCTstable"/>
            </w:pPr>
            <w:r>
              <w:t>Mixed BMIs</w:t>
            </w:r>
          </w:p>
        </w:tc>
        <w:tc>
          <w:tcPr>
            <w:tcW w:w="2982" w:type="dxa"/>
          </w:tcPr>
          <w:p w14:paraId="54E5130A" w14:textId="08CD0A2F" w:rsidR="004F111C" w:rsidRDefault="004F111C" w:rsidP="00A5540F">
            <w:pPr>
              <w:pStyle w:val="RCTstable"/>
              <w:jc w:val="center"/>
              <w:rPr>
                <w:rFonts w:eastAsiaTheme="majorEastAsia"/>
              </w:rPr>
            </w:pPr>
            <w:r>
              <w:rPr>
                <w:rFonts w:eastAsiaTheme="majorEastAsia"/>
              </w:rPr>
              <w:t>RR 0.70 (0.59 to 0.84)</w:t>
            </w:r>
          </w:p>
        </w:tc>
        <w:tc>
          <w:tcPr>
            <w:tcW w:w="1134" w:type="dxa"/>
          </w:tcPr>
          <w:p w14:paraId="73183FDF" w14:textId="3D0C5191" w:rsidR="004F111C" w:rsidRDefault="004F111C" w:rsidP="00A5540F">
            <w:pPr>
              <w:pStyle w:val="RCTstable"/>
              <w:jc w:val="center"/>
            </w:pPr>
            <w:r>
              <w:t>19</w:t>
            </w:r>
          </w:p>
        </w:tc>
      </w:tr>
      <w:tr w:rsidR="00A5540F" w:rsidRPr="00C12274" w14:paraId="37805D34" w14:textId="77777777" w:rsidTr="00A5540F">
        <w:tc>
          <w:tcPr>
            <w:tcW w:w="2841" w:type="dxa"/>
          </w:tcPr>
          <w:p w14:paraId="19298380" w14:textId="75B710E4" w:rsidR="00A5540F" w:rsidRPr="00C12274" w:rsidRDefault="00A5540F" w:rsidP="002747EA">
            <w:pPr>
              <w:pStyle w:val="RCTstable"/>
            </w:pPr>
            <w:r w:rsidRPr="00C12274">
              <w:rPr>
                <w:noProof/>
              </w:rPr>
              <w:t>da Silva et al 2017b</w:t>
            </w:r>
            <w:r>
              <w:fldChar w:fldCharType="begin">
                <w:fldData xml:space="preserve">PEVuZE5vdGU+PENpdGU+PEF1dGhvcj5kYSBTaWx2YTwvQXV0aG9yPjxZZWFyPjIwMTc8L1llYXI+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</w:fldData>
              </w:fldChar>
            </w:r>
            <w:r w:rsidR="002747EA">
              <w:instrText xml:space="preserve"> ADDIN EN.CITE </w:instrText>
            </w:r>
            <w:r w:rsidR="002747EA">
              <w:fldChar w:fldCharType="begin">
                <w:fldData xml:space="preserve">PEVuZE5vdGU+PENpdGU+PEF1dGhvcj5kYSBTaWx2YTwvQXV0aG9yPjxZZWFyPjIwMTc8L1llYXI+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</w:fldData>
              </w:fldChar>
            </w:r>
            <w:r w:rsidR="002747EA">
              <w:instrText xml:space="preserve"> ADDIN EN.CITE.DATA </w:instrText>
            </w:r>
            <w:r w:rsidR="002747EA">
              <w:fldChar w:fldCharType="end"/>
            </w:r>
            <w:r>
              <w:fldChar w:fldCharType="separate"/>
            </w:r>
            <w:r w:rsidR="002747EA" w:rsidRPr="002747EA">
              <w:rPr>
                <w:noProof/>
                <w:sz w:val="18"/>
                <w:vertAlign w:val="superscript"/>
              </w:rPr>
              <w:t>456</w:t>
            </w:r>
            <w:r>
              <w:fldChar w:fldCharType="end"/>
            </w:r>
          </w:p>
        </w:tc>
        <w:tc>
          <w:tcPr>
            <w:tcW w:w="2547" w:type="dxa"/>
          </w:tcPr>
          <w:p w14:paraId="68A68C74" w14:textId="77777777" w:rsidR="00A5540F" w:rsidRPr="00C12274" w:rsidRDefault="00A5540F" w:rsidP="00A5540F">
            <w:pPr>
              <w:pStyle w:val="RCTstable"/>
            </w:pPr>
            <w:r>
              <w:t>Mixed</w:t>
            </w:r>
            <w:r w:rsidRPr="00C12274">
              <w:t xml:space="preserve"> </w:t>
            </w:r>
            <w:r>
              <w:t>BMIs</w:t>
            </w:r>
          </w:p>
        </w:tc>
        <w:tc>
          <w:tcPr>
            <w:tcW w:w="2982" w:type="dxa"/>
          </w:tcPr>
          <w:p w14:paraId="58673EDE" w14:textId="77777777" w:rsidR="00A5540F" w:rsidRPr="00BE0624" w:rsidRDefault="00A5540F" w:rsidP="00A5540F">
            <w:pPr>
              <w:pStyle w:val="RCTstable"/>
              <w:jc w:val="center"/>
            </w:pPr>
            <w:r>
              <w:rPr>
                <w:rFonts w:eastAsiaTheme="majorEastAsia"/>
              </w:rPr>
              <w:t>RR 0.67 (0.49 to 0.92)</w:t>
            </w:r>
          </w:p>
        </w:tc>
        <w:tc>
          <w:tcPr>
            <w:tcW w:w="1134" w:type="dxa"/>
          </w:tcPr>
          <w:p w14:paraId="0BE3A6BD" w14:textId="77777777" w:rsidR="00A5540F" w:rsidRPr="00BE0624" w:rsidRDefault="00A5540F" w:rsidP="00A5540F">
            <w:pPr>
              <w:pStyle w:val="RCTstable"/>
              <w:jc w:val="center"/>
            </w:pPr>
            <w:r>
              <w:t>10</w:t>
            </w:r>
          </w:p>
        </w:tc>
      </w:tr>
      <w:tr w:rsidR="00A5540F" w:rsidRPr="00B87066" w14:paraId="48132D16" w14:textId="77777777" w:rsidTr="00A5540F">
        <w:tc>
          <w:tcPr>
            <w:tcW w:w="2841" w:type="dxa"/>
            <w:shd w:val="clear" w:color="auto" w:fill="auto"/>
          </w:tcPr>
          <w:p w14:paraId="528464BD" w14:textId="41E6BCC0" w:rsidR="00A5540F" w:rsidRPr="00B87066" w:rsidRDefault="00A5540F" w:rsidP="002747EA">
            <w:pPr>
              <w:pStyle w:val="RCTstable"/>
            </w:pPr>
            <w:r>
              <w:t>Bennett et al 2018</w:t>
            </w:r>
            <w:r>
              <w:fldChar w:fldCharType="begin">
                <w:fldData xml:space="preserve">PEVuZE5vdGU+PENpdGU+PEF1dGhvcj5CZW5uZXR0PC9BdXRob3I+PFllYXI+MjAxODwvWWVhcj48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</w:fldData>
              </w:fldChar>
            </w:r>
            <w:r w:rsidR="002747EA">
              <w:instrText xml:space="preserve"> ADDIN EN.CITE </w:instrText>
            </w:r>
            <w:r w:rsidR="002747EA">
              <w:fldChar w:fldCharType="begin">
                <w:fldData xml:space="preserve">PEVuZE5vdGU+PENpdGU+PEF1dGhvcj5CZW5uZXR0PC9BdXRob3I+PFllYXI+MjAxODwvWWVhcj48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</w:fldData>
              </w:fldChar>
            </w:r>
            <w:r w:rsidR="002747EA">
              <w:instrText xml:space="preserve"> ADDIN EN.CITE.DATA </w:instrText>
            </w:r>
            <w:r w:rsidR="002747EA">
              <w:fldChar w:fldCharType="end"/>
            </w:r>
            <w:r>
              <w:fldChar w:fldCharType="separate"/>
            </w:r>
            <w:r w:rsidR="002747EA" w:rsidRPr="002747EA">
              <w:rPr>
                <w:noProof/>
                <w:sz w:val="18"/>
                <w:vertAlign w:val="superscript"/>
              </w:rPr>
              <w:t>418</w:t>
            </w:r>
            <w:r>
              <w:fldChar w:fldCharType="end"/>
            </w:r>
          </w:p>
        </w:tc>
        <w:tc>
          <w:tcPr>
            <w:tcW w:w="2547" w:type="dxa"/>
            <w:shd w:val="clear" w:color="auto" w:fill="auto"/>
          </w:tcPr>
          <w:p w14:paraId="3C198020" w14:textId="77777777" w:rsidR="00A5540F" w:rsidRPr="00B87066" w:rsidRDefault="00A5540F" w:rsidP="00A5540F">
            <w:pPr>
              <w:pStyle w:val="RCTstable"/>
            </w:pPr>
            <w:r>
              <w:t>Mixed BMIs</w:t>
            </w:r>
          </w:p>
        </w:tc>
        <w:tc>
          <w:tcPr>
            <w:tcW w:w="2982" w:type="dxa"/>
            <w:shd w:val="clear" w:color="auto" w:fill="auto"/>
          </w:tcPr>
          <w:p w14:paraId="395520D2" w14:textId="77777777" w:rsidR="00A5540F" w:rsidRPr="00B87066" w:rsidRDefault="00A5540F" w:rsidP="00A5540F">
            <w:pPr>
              <w:pStyle w:val="RCTstable"/>
              <w:jc w:val="center"/>
            </w:pPr>
            <w:r>
              <w:t>RR 0.65 (0.50 to 0.85)</w:t>
            </w:r>
          </w:p>
        </w:tc>
        <w:tc>
          <w:tcPr>
            <w:tcW w:w="1134" w:type="dxa"/>
            <w:shd w:val="clear" w:color="auto" w:fill="auto"/>
          </w:tcPr>
          <w:p w14:paraId="11D8DFEC" w14:textId="77777777" w:rsidR="00A5540F" w:rsidRPr="00B87066" w:rsidRDefault="00A5540F" w:rsidP="00A5540F">
            <w:pPr>
              <w:pStyle w:val="RCTstable"/>
              <w:jc w:val="center"/>
            </w:pPr>
            <w:r>
              <w:t>5</w:t>
            </w:r>
          </w:p>
        </w:tc>
      </w:tr>
      <w:tr w:rsidR="00A5540F" w:rsidRPr="00B87066" w14:paraId="713017EF" w14:textId="77777777" w:rsidTr="00A5540F">
        <w:tc>
          <w:tcPr>
            <w:tcW w:w="2841" w:type="dxa"/>
            <w:shd w:val="clear" w:color="auto" w:fill="auto"/>
          </w:tcPr>
          <w:p w14:paraId="22B5825B" w14:textId="4235ED33" w:rsidR="00A5540F" w:rsidRDefault="00A5540F" w:rsidP="002747EA">
            <w:pPr>
              <w:pStyle w:val="RCTstable"/>
            </w:pPr>
            <w:r>
              <w:t>Han et al 2012</w:t>
            </w:r>
            <w:r>
              <w:fldChar w:fldCharType="begin"/>
            </w:r>
            <w:r w:rsidR="002747EA">
              <w:instrText xml:space="preserve"> ADDIN EN.CITE &lt;EndNote&gt;&lt;Cite&gt;&lt;Author&gt;Han&lt;/Author&gt;&lt;Year&gt;2012&lt;/Year&gt;&lt;RecNum&gt;635&lt;/RecNum&gt;&lt;DisplayText&gt;&lt;style face="superscript" font="Trebuchet MS" size="9"&gt;467&lt;/style&gt;&lt;/DisplayText&gt;&lt;record&gt;&lt;rec-number&gt;635&lt;/rec-number&gt;&lt;foreign-keys&gt;&lt;key app="EN" db-id="exvasrfx2dtraoesasxp2szsxa2df502592x" timestamp="1540429015"&gt;635&lt;/key&gt;&lt;key app="ENWeb" db-id=""&gt;0&lt;/key&gt;&lt;/foreign-keys&gt;&lt;ref-type name="Journal Article"&gt;17&lt;/ref-type&gt;&lt;contributors&gt;&lt;authors&gt;&lt;author&gt;Han, S.,&lt;/author&gt;&lt;author&gt;Middleton, P.,&lt;/author&gt;&lt;author&gt;Crowther, C.A.,&lt;/author&gt;&lt;/authors&gt;&lt;/contributors&gt;&lt;titles&gt;&lt;title&gt;Exercise for pregnant women for preventing gestational diabetes mellitus&lt;/title&gt;&lt;secondary-title&gt;Cochrane Database of Systematic Reviews&lt;/secondary-title&gt;&lt;/titles&gt;&lt;periodical&gt;&lt;full-title&gt;Cochrane Database of Systematic Reviews&lt;/full-title&gt;&lt;/periodical&gt;&lt;dates&gt;&lt;year&gt;2012&lt;/year&gt;&lt;/dates&gt;&lt;isbn&gt;14651858&lt;/isbn&gt;&lt;urls&gt;&lt;/urls&gt;&lt;electronic-resource-num&gt;10.1002/14651858.CD009021.pub2&lt;/electronic-resource-num&gt;&lt;/record&gt;&lt;/Cite&gt;&lt;/EndNote&gt;</w:instrText>
            </w:r>
            <w:r>
              <w:fldChar w:fldCharType="separate"/>
            </w:r>
            <w:r w:rsidR="002747EA" w:rsidRPr="002747EA">
              <w:rPr>
                <w:noProof/>
                <w:sz w:val="18"/>
                <w:vertAlign w:val="superscript"/>
              </w:rPr>
              <w:t>467</w:t>
            </w:r>
            <w:r>
              <w:fldChar w:fldCharType="end"/>
            </w:r>
          </w:p>
        </w:tc>
        <w:tc>
          <w:tcPr>
            <w:tcW w:w="2547" w:type="dxa"/>
            <w:shd w:val="clear" w:color="auto" w:fill="auto"/>
          </w:tcPr>
          <w:p w14:paraId="28569CF9" w14:textId="77777777" w:rsidR="00A5540F" w:rsidRDefault="00A5540F" w:rsidP="00A5540F">
            <w:pPr>
              <w:pStyle w:val="RCTstable"/>
            </w:pPr>
            <w:r>
              <w:t>Mixed BMIs</w:t>
            </w:r>
          </w:p>
        </w:tc>
        <w:tc>
          <w:tcPr>
            <w:tcW w:w="2982" w:type="dxa"/>
            <w:shd w:val="clear" w:color="auto" w:fill="auto"/>
          </w:tcPr>
          <w:p w14:paraId="1DD0D3FA" w14:textId="77777777" w:rsidR="00A5540F" w:rsidRDefault="00A5540F" w:rsidP="00A5540F">
            <w:pPr>
              <w:pStyle w:val="RCTstable"/>
              <w:jc w:val="center"/>
            </w:pPr>
            <w:r>
              <w:t>RR 1.10 (0.66 to 1.84)</w:t>
            </w:r>
          </w:p>
        </w:tc>
        <w:tc>
          <w:tcPr>
            <w:tcW w:w="1134" w:type="dxa"/>
            <w:shd w:val="clear" w:color="auto" w:fill="auto"/>
          </w:tcPr>
          <w:p w14:paraId="6F60D74A" w14:textId="77777777" w:rsidR="00A5540F" w:rsidRDefault="00A5540F" w:rsidP="00A5540F">
            <w:pPr>
              <w:pStyle w:val="RCTstable"/>
              <w:jc w:val="center"/>
            </w:pPr>
            <w:r>
              <w:t>3</w:t>
            </w:r>
          </w:p>
        </w:tc>
      </w:tr>
      <w:tr w:rsidR="00A5540F" w:rsidRPr="00B87066" w14:paraId="09DB43F8" w14:textId="77777777" w:rsidTr="00A5540F">
        <w:tc>
          <w:tcPr>
            <w:tcW w:w="2841" w:type="dxa"/>
            <w:vMerge w:val="restart"/>
            <w:shd w:val="clear" w:color="auto" w:fill="auto"/>
          </w:tcPr>
          <w:p w14:paraId="5D1314F2" w14:textId="7E0229A3" w:rsidR="00A5540F" w:rsidRPr="00BE0624" w:rsidRDefault="00A5540F" w:rsidP="002747EA">
            <w:pPr>
              <w:pStyle w:val="RCTstable"/>
              <w:rPr>
                <w:rFonts w:ascii="Lucida Grande" w:hAnsi="Lucida Grande" w:cs="Lucida Grande"/>
                <w:sz w:val="20"/>
                <w:szCs w:val="20"/>
              </w:rPr>
            </w:pPr>
            <w:r w:rsidRPr="00C12274">
              <w:rPr>
                <w:noProof/>
              </w:rPr>
              <w:t>International Weight Management in Pregnancy Collaborative</w:t>
            </w:r>
            <w:r>
              <w:rPr>
                <w:noProof/>
              </w:rPr>
              <w:t xml:space="preserve"> </w:t>
            </w:r>
            <w:r w:rsidRPr="00C12274">
              <w:rPr>
                <w:noProof/>
              </w:rPr>
              <w:t>2017</w:t>
            </w:r>
            <w:r>
              <w:rPr>
                <w:noProof/>
              </w:rPr>
              <w:fldChar w:fldCharType="begin">
                <w:fldData xml:space="preserve">PEVuZE5vdGU+PENpdGU+PEF1dGhvcj5JbnRlcm5hdGlvbmFsIFdlaWdodCBNYW5hZ2VtZW50IGlu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</w:fldData>
              </w:fldChar>
            </w:r>
            <w:r w:rsidR="002747EA">
              <w:rPr>
                <w:noProof/>
              </w:rPr>
              <w:instrText xml:space="preserve"> ADDIN EN.CITE </w:instrText>
            </w:r>
            <w:r w:rsidR="002747EA">
              <w:rPr>
                <w:noProof/>
              </w:rPr>
              <w:fldChar w:fldCharType="begin">
                <w:fldData xml:space="preserve">PEVuZE5vdGU+PENpdGU+PEF1dGhvcj5JbnRlcm5hdGlvbmFsIFdlaWdodCBNYW5hZ2VtZW50IGlu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</w:fldData>
              </w:fldChar>
            </w:r>
            <w:r w:rsidR="002747EA">
              <w:rPr>
                <w:noProof/>
              </w:rPr>
              <w:instrText xml:space="preserve"> ADDIN EN.CITE.DATA </w:instrText>
            </w:r>
            <w:r w:rsidR="002747EA">
              <w:rPr>
                <w:noProof/>
              </w:rPr>
            </w:r>
            <w:r w:rsidR="002747EA">
              <w:rPr>
                <w:noProof/>
              </w:rPr>
              <w:fldChar w:fldCharType="end"/>
            </w:r>
            <w:r>
              <w:rPr>
                <w:noProof/>
              </w:rPr>
            </w:r>
            <w:r>
              <w:rPr>
                <w:noProof/>
              </w:rPr>
              <w:fldChar w:fldCharType="separate"/>
            </w:r>
            <w:r w:rsidR="002747EA" w:rsidRPr="002747EA">
              <w:rPr>
                <w:noProof/>
                <w:sz w:val="18"/>
                <w:vertAlign w:val="superscript"/>
              </w:rPr>
              <w:t>415</w:t>
            </w:r>
            <w:r>
              <w:rPr>
                <w:noProof/>
              </w:rPr>
              <w:fldChar w:fldCharType="end"/>
            </w:r>
            <w:r w:rsidRPr="00C12274">
              <w:rPr>
                <w:noProof/>
              </w:rPr>
              <w:t xml:space="preserve"> </w:t>
            </w:r>
          </w:p>
        </w:tc>
        <w:tc>
          <w:tcPr>
            <w:tcW w:w="2547" w:type="dxa"/>
            <w:shd w:val="clear" w:color="auto" w:fill="auto"/>
          </w:tcPr>
          <w:p w14:paraId="4017821F" w14:textId="77777777" w:rsidR="00A5540F" w:rsidRDefault="00A5540F" w:rsidP="00A5540F">
            <w:pPr>
              <w:pStyle w:val="RCTstable"/>
            </w:pPr>
            <w:r w:rsidRPr="00C12274">
              <w:rPr>
                <w:rFonts w:ascii="Helvetica" w:hAnsi="Helvetica"/>
              </w:rPr>
              <w:t>Mixed</w:t>
            </w:r>
            <w:r>
              <w:rPr>
                <w:rFonts w:ascii="Helvetica" w:hAnsi="Helvetica"/>
              </w:rPr>
              <w:t xml:space="preserve"> BMIs</w:t>
            </w:r>
            <w:r w:rsidRPr="00C12274">
              <w:rPr>
                <w:rFonts w:ascii="Helvetica" w:hAnsi="Helvetica"/>
              </w:rPr>
              <w:t>; IPD</w:t>
            </w:r>
          </w:p>
        </w:tc>
        <w:tc>
          <w:tcPr>
            <w:tcW w:w="2982" w:type="dxa"/>
            <w:shd w:val="clear" w:color="auto" w:fill="auto"/>
          </w:tcPr>
          <w:p w14:paraId="60E7C2EA" w14:textId="77777777" w:rsidR="00A5540F" w:rsidRDefault="00A5540F" w:rsidP="00A5540F">
            <w:pPr>
              <w:pStyle w:val="RCTstable"/>
              <w:jc w:val="center"/>
            </w:pPr>
            <w:r>
              <w:t>OR 0.67 (0.46 to 0.95)</w:t>
            </w:r>
          </w:p>
        </w:tc>
        <w:tc>
          <w:tcPr>
            <w:tcW w:w="1134" w:type="dxa"/>
            <w:shd w:val="clear" w:color="auto" w:fill="auto"/>
          </w:tcPr>
          <w:p w14:paraId="362D7B2D" w14:textId="77777777" w:rsidR="00A5540F" w:rsidRDefault="00A5540F" w:rsidP="00A5540F">
            <w:pPr>
              <w:pStyle w:val="RCTstable"/>
              <w:jc w:val="center"/>
            </w:pPr>
            <w:r>
              <w:t>10</w:t>
            </w:r>
          </w:p>
        </w:tc>
      </w:tr>
      <w:tr w:rsidR="00A5540F" w:rsidRPr="00B87066" w14:paraId="6F19BF55" w14:textId="77777777" w:rsidTr="00A5540F">
        <w:tc>
          <w:tcPr>
            <w:tcW w:w="2841" w:type="dxa"/>
            <w:vMerge/>
            <w:shd w:val="clear" w:color="auto" w:fill="auto"/>
          </w:tcPr>
          <w:p w14:paraId="3BCB33AC" w14:textId="77777777" w:rsidR="00A5540F" w:rsidRPr="00C12274" w:rsidRDefault="00A5540F" w:rsidP="00A5540F">
            <w:pPr>
              <w:spacing w:before="0" w:after="0" w:line="240" w:lineRule="auto"/>
              <w:rPr>
                <w:noProof/>
                <w:sz w:val="16"/>
                <w:szCs w:val="16"/>
              </w:rPr>
            </w:pPr>
          </w:p>
        </w:tc>
        <w:tc>
          <w:tcPr>
            <w:tcW w:w="2547" w:type="dxa"/>
            <w:shd w:val="clear" w:color="auto" w:fill="auto"/>
          </w:tcPr>
          <w:p w14:paraId="7D8A1842" w14:textId="77777777" w:rsidR="00A5540F" w:rsidRDefault="00A5540F" w:rsidP="00A5540F">
            <w:pPr>
              <w:pStyle w:val="RCTstable"/>
            </w:pPr>
            <w:r w:rsidRPr="00C12274">
              <w:rPr>
                <w:rFonts w:ascii="Helvetica" w:hAnsi="Helvetica"/>
              </w:rPr>
              <w:t>Mixed</w:t>
            </w:r>
            <w:r>
              <w:rPr>
                <w:rFonts w:ascii="Helvetica" w:hAnsi="Helvetica"/>
              </w:rPr>
              <w:t xml:space="preserve"> BMIs</w:t>
            </w:r>
            <w:r w:rsidRPr="00C12274">
              <w:rPr>
                <w:rFonts w:ascii="Helvetica" w:hAnsi="Helvetica"/>
              </w:rPr>
              <w:t>; IPD and non-IPD</w:t>
            </w:r>
          </w:p>
        </w:tc>
        <w:tc>
          <w:tcPr>
            <w:tcW w:w="2982" w:type="dxa"/>
            <w:shd w:val="clear" w:color="auto" w:fill="auto"/>
          </w:tcPr>
          <w:p w14:paraId="35D1A6D2" w14:textId="77777777" w:rsidR="00A5540F" w:rsidRDefault="00A5540F" w:rsidP="00A5540F">
            <w:pPr>
              <w:pStyle w:val="RCTstable"/>
              <w:jc w:val="center"/>
            </w:pPr>
            <w:r>
              <w:t>OR 0.66 (0.53 to 0.83)</w:t>
            </w:r>
          </w:p>
        </w:tc>
        <w:tc>
          <w:tcPr>
            <w:tcW w:w="1134" w:type="dxa"/>
            <w:shd w:val="clear" w:color="auto" w:fill="auto"/>
          </w:tcPr>
          <w:p w14:paraId="46F99018" w14:textId="77777777" w:rsidR="00A5540F" w:rsidRDefault="00A5540F" w:rsidP="00A5540F">
            <w:pPr>
              <w:pStyle w:val="RCTstable"/>
              <w:jc w:val="center"/>
            </w:pPr>
            <w:r>
              <w:t>27</w:t>
            </w:r>
          </w:p>
        </w:tc>
      </w:tr>
      <w:tr w:rsidR="00196B9A" w:rsidRPr="00B87066" w14:paraId="139D9577" w14:textId="77777777" w:rsidTr="00A5540F">
        <w:tc>
          <w:tcPr>
            <w:tcW w:w="2841" w:type="dxa"/>
            <w:shd w:val="clear" w:color="auto" w:fill="auto"/>
          </w:tcPr>
          <w:p w14:paraId="7D125755" w14:textId="4D4EFE4B" w:rsidR="00196B9A" w:rsidRDefault="00196B9A" w:rsidP="002747EA">
            <w:pPr>
              <w:pStyle w:val="RCTstable"/>
            </w:pPr>
            <w:r>
              <w:t>Russo et al 2015</w:t>
            </w:r>
            <w:r w:rsidR="00283324">
              <w:fldChar w:fldCharType="begin"/>
            </w:r>
            <w:r w:rsidR="002747EA">
              <w:instrText xml:space="preserve"> ADDIN EN.CITE &lt;EndNote&gt;&lt;Cite&gt;&lt;Author&gt;Russo&lt;/Author&gt;&lt;Year&gt;2015&lt;/Year&gt;&lt;RecNum&gt;1784&lt;/RecNum&gt;&lt;DisplayText&gt;&lt;style face="superscript" font="Trebuchet MS" size="9"&gt;468&lt;/style&gt;&lt;/DisplayText&gt;&lt;record&gt;&lt;rec-number&gt;1784&lt;/rec-number&gt;&lt;foreign-keys&gt;&lt;key app="EN" db-id="exvasrfx2dtraoesasxp2szsxa2df502592x" timestamp="1583213365"&gt;1784&lt;/key&gt;&lt;key app="ENWeb" db-id=""&gt;0&lt;/key&gt;&lt;/foreign-keys&gt;&lt;ref-type name="Journal Article"&gt;17&lt;/ref-type&gt;&lt;contributors&gt;&lt;authors&gt;&lt;author&gt;Russo, L. M.&lt;/author&gt;&lt;author&gt;Nobles, C.&lt;/author&gt;&lt;author&gt;Ertel, K. A.&lt;/author&gt;&lt;author&gt;Chasan-Taber, L.&lt;/author&gt;&lt;author&gt;Whitcomb, B. W.&lt;/author&gt;&lt;/authors&gt;&lt;/contributors&gt;&lt;auth-address&gt;Division of Biostatistics and Epidemiology, University of Massachusetts, Amherst, Massachusetts.&lt;/auth-address&gt;&lt;titles&gt;&lt;title&gt;Physical activity interventions in pregnancy and risk of gestational diabetes mellitus: a systematic review and meta-analysis&lt;/title&gt;&lt;secondary-title&gt;Obstet Gynecol&lt;/secondary-title&gt;&lt;/titles&gt;&lt;periodical&gt;&lt;full-title&gt;Obstet Gynecol&lt;/full-title&gt;&lt;/periodical&gt;&lt;pages&gt;576-82&lt;/pages&gt;&lt;volume&gt;125&lt;/volume&gt;&lt;number&gt;3&lt;/number&gt;&lt;edition&gt;2015/03/03&lt;/edition&gt;&lt;keywords&gt;&lt;keyword&gt;Diabetes, Gestational/*prevention &amp;amp; control&lt;/keyword&gt;&lt;keyword&gt;*Exercise&lt;/keyword&gt;&lt;keyword&gt;Female&lt;/keyword&gt;&lt;keyword&gt;Humans&lt;/keyword&gt;&lt;keyword&gt;Pregnancy&lt;/keyword&gt;&lt;keyword&gt;Randomized Controlled Trials as Topic&lt;/keyword&gt;&lt;/keywords&gt;&lt;dates&gt;&lt;year&gt;2015&lt;/year&gt;&lt;pub-dates&gt;&lt;date&gt;Mar&lt;/date&gt;&lt;/pub-dates&gt;&lt;/dates&gt;&lt;isbn&gt;1873-233X (Electronic)&amp;#xD;0029-7844 (Linking)&lt;/isbn&gt;&lt;accession-num&gt;25730218&lt;/accession-num&gt;&lt;urls&gt;&lt;related-urls&gt;&lt;url&gt;https://www.ncbi.nlm.nih.gov/pubmed/25730218&lt;/url&gt;&lt;/related-urls&gt;&lt;/urls&gt;&lt;electronic-resource-num&gt;10.1097/AOG.0000000000000691&lt;/electronic-resource-num&gt;&lt;/record&gt;&lt;/Cite&gt;&lt;/EndNote&gt;</w:instrText>
            </w:r>
            <w:r w:rsidR="00283324">
              <w:fldChar w:fldCharType="separate"/>
            </w:r>
            <w:r w:rsidR="002747EA" w:rsidRPr="002747EA">
              <w:rPr>
                <w:noProof/>
                <w:sz w:val="18"/>
                <w:vertAlign w:val="superscript"/>
              </w:rPr>
              <w:t>468</w:t>
            </w:r>
            <w:r w:rsidR="00283324">
              <w:fldChar w:fldCharType="end"/>
            </w:r>
          </w:p>
        </w:tc>
        <w:tc>
          <w:tcPr>
            <w:tcW w:w="2547" w:type="dxa"/>
            <w:shd w:val="clear" w:color="auto" w:fill="auto"/>
          </w:tcPr>
          <w:p w14:paraId="43AD5DC7" w14:textId="6655747C" w:rsidR="00196B9A" w:rsidRDefault="00196B9A" w:rsidP="00A5540F">
            <w:pPr>
              <w:pStyle w:val="RCTstable"/>
            </w:pPr>
            <w:r>
              <w:t>Mixed BMIs</w:t>
            </w:r>
          </w:p>
        </w:tc>
        <w:tc>
          <w:tcPr>
            <w:tcW w:w="2982" w:type="dxa"/>
            <w:shd w:val="clear" w:color="auto" w:fill="auto"/>
          </w:tcPr>
          <w:p w14:paraId="6CF3658B" w14:textId="021E4D15" w:rsidR="00196B9A" w:rsidRDefault="00196B9A" w:rsidP="00A5540F">
            <w:pPr>
              <w:pStyle w:val="RCTstable"/>
              <w:jc w:val="center"/>
            </w:pPr>
            <w:r>
              <w:t>RR 0.72 (0.58 to 0.91)</w:t>
            </w:r>
          </w:p>
        </w:tc>
        <w:tc>
          <w:tcPr>
            <w:tcW w:w="1134" w:type="dxa"/>
            <w:shd w:val="clear" w:color="auto" w:fill="auto"/>
          </w:tcPr>
          <w:p w14:paraId="508B85EC" w14:textId="5F7FC909" w:rsidR="00196B9A" w:rsidRDefault="00196B9A" w:rsidP="00A5540F">
            <w:pPr>
              <w:pStyle w:val="RCTstable"/>
              <w:jc w:val="center"/>
            </w:pPr>
            <w:r>
              <w:t>10</w:t>
            </w:r>
          </w:p>
        </w:tc>
      </w:tr>
      <w:tr w:rsidR="00A5540F" w:rsidRPr="00B87066" w14:paraId="09672A9F" w14:textId="77777777" w:rsidTr="00A5540F">
        <w:tc>
          <w:tcPr>
            <w:tcW w:w="2841" w:type="dxa"/>
            <w:shd w:val="clear" w:color="auto" w:fill="auto"/>
          </w:tcPr>
          <w:p w14:paraId="49CE1F2F" w14:textId="02783A57" w:rsidR="00A5540F" w:rsidRDefault="00A5540F" w:rsidP="002747EA">
            <w:pPr>
              <w:pStyle w:val="RCTstable"/>
            </w:pPr>
            <w:r>
              <w:t>Sanabria-Martinez et al 2015</w:t>
            </w:r>
            <w:r>
              <w:fldChar w:fldCharType="begin">
                <w:fldData xml:space="preserve">PEVuZE5vdGU+PENpdGU+PEF1dGhvcj5TYW5hYnJpYS1NYXJ0aW5lejwvQXV0aG9yPjxZZWFyPjIw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</w:fldData>
              </w:fldChar>
            </w:r>
            <w:r w:rsidR="002747EA">
              <w:instrText xml:space="preserve"> ADDIN EN.CITE </w:instrText>
            </w:r>
            <w:r w:rsidR="002747EA">
              <w:fldChar w:fldCharType="begin">
                <w:fldData xml:space="preserve">PEVuZE5vdGU+PENpdGU+PEF1dGhvcj5TYW5hYnJpYS1NYXJ0aW5lejwvQXV0aG9yPjxZZWFyPjIw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</w:fldData>
              </w:fldChar>
            </w:r>
            <w:r w:rsidR="002747EA">
              <w:instrText xml:space="preserve"> ADDIN EN.CITE.DATA </w:instrText>
            </w:r>
            <w:r w:rsidR="002747EA">
              <w:fldChar w:fldCharType="end"/>
            </w:r>
            <w:r>
              <w:fldChar w:fldCharType="separate"/>
            </w:r>
            <w:r w:rsidR="002747EA" w:rsidRPr="002747EA">
              <w:rPr>
                <w:noProof/>
                <w:sz w:val="18"/>
                <w:vertAlign w:val="superscript"/>
              </w:rPr>
              <w:t>458</w:t>
            </w:r>
            <w:r>
              <w:fldChar w:fldCharType="end"/>
            </w:r>
          </w:p>
        </w:tc>
        <w:tc>
          <w:tcPr>
            <w:tcW w:w="2547" w:type="dxa"/>
            <w:shd w:val="clear" w:color="auto" w:fill="auto"/>
          </w:tcPr>
          <w:p w14:paraId="038F18EE" w14:textId="77777777" w:rsidR="00A5540F" w:rsidRDefault="00A5540F" w:rsidP="00A5540F">
            <w:pPr>
              <w:pStyle w:val="RCTstable"/>
            </w:pPr>
            <w:r>
              <w:t>Mixed BMIs</w:t>
            </w:r>
          </w:p>
        </w:tc>
        <w:tc>
          <w:tcPr>
            <w:tcW w:w="2982" w:type="dxa"/>
            <w:shd w:val="clear" w:color="auto" w:fill="auto"/>
          </w:tcPr>
          <w:p w14:paraId="23BC278C" w14:textId="77777777" w:rsidR="00A5540F" w:rsidRDefault="00A5540F" w:rsidP="00A5540F">
            <w:pPr>
              <w:pStyle w:val="RCTstable"/>
              <w:jc w:val="center"/>
            </w:pPr>
            <w:r>
              <w:t>RR 0.69 (0.52 to 0.91)</w:t>
            </w:r>
          </w:p>
        </w:tc>
        <w:tc>
          <w:tcPr>
            <w:tcW w:w="1134" w:type="dxa"/>
            <w:shd w:val="clear" w:color="auto" w:fill="auto"/>
          </w:tcPr>
          <w:p w14:paraId="0445EB79" w14:textId="77777777" w:rsidR="00A5540F" w:rsidRDefault="00A5540F" w:rsidP="00A5540F">
            <w:pPr>
              <w:pStyle w:val="RCTstable"/>
              <w:jc w:val="center"/>
            </w:pPr>
            <w:r>
              <w:t>8</w:t>
            </w:r>
          </w:p>
        </w:tc>
      </w:tr>
      <w:tr w:rsidR="00A5540F" w:rsidRPr="00B87066" w14:paraId="2286C706" w14:textId="77777777" w:rsidTr="00A5540F">
        <w:tc>
          <w:tcPr>
            <w:tcW w:w="2841" w:type="dxa"/>
            <w:shd w:val="clear" w:color="auto" w:fill="auto"/>
          </w:tcPr>
          <w:p w14:paraId="55DAC8F0" w14:textId="4F232B45" w:rsidR="00A5540F" w:rsidRDefault="00A5540F" w:rsidP="002747EA">
            <w:pPr>
              <w:pStyle w:val="RCTstable"/>
            </w:pPr>
            <w:r>
              <w:t>Zheng et al 2017</w:t>
            </w:r>
            <w:r>
              <w:fldChar w:fldCharType="begin"/>
            </w:r>
            <w:r w:rsidR="002747EA">
              <w:instrText xml:space="preserve"> ADDIN EN.CITE &lt;EndNote&gt;&lt;Cite&gt;&lt;Author&gt;Zheng&lt;/Author&gt;&lt;Year&gt;2017&lt;/Year&gt;&lt;RecNum&gt;1186&lt;/RecNum&gt;&lt;DisplayText&gt;&lt;style face="superscript" font="Trebuchet MS" size="9"&gt;469&lt;/style&gt;&lt;/DisplayText&gt;&lt;record&gt;&lt;rec-number&gt;1186&lt;/rec-number&gt;&lt;foreign-keys&gt;&lt;key app="EN" db-id="exvasrfx2dtraoesasxp2szsxa2df502592x" timestamp="1559007913"&gt;1186&lt;/key&gt;&lt;key app="ENWeb" db-id=""&gt;0&lt;/key&gt;&lt;/foreign-keys&gt;&lt;ref-type name="Journal Article"&gt;17&lt;/ref-type&gt;&lt;contributors&gt;&lt;authors&gt;&lt;author&gt;Zheng, J.&lt;/author&gt;&lt;author&gt;Wang, H.&lt;/author&gt;&lt;author&gt;Ren, M.&lt;/author&gt;&lt;/authors&gt;&lt;/contributors&gt;&lt;titles&gt;&lt;title&gt;Influence of exercise intervention on gestational diabetes mellitus: a systematic review and meta-analysis&lt;/title&gt;&lt;secondary-title&gt;Journal of Endocrinological Investigation&lt;/secondary-title&gt;&lt;/titles&gt;&lt;periodical&gt;&lt;full-title&gt;Journal of Endocrinological Investigation&lt;/full-title&gt;&lt;/periodical&gt;&lt;pages&gt;1027-1033&lt;/pages&gt;&lt;volume&gt;40&lt;/volume&gt;&lt;number&gt;10&lt;/number&gt;&lt;section&gt;1027&lt;/section&gt;&lt;dates&gt;&lt;year&gt;2017&lt;/year&gt;&lt;/dates&gt;&lt;isbn&gt;1720-8386&lt;/isbn&gt;&lt;urls&gt;&lt;/urls&gt;&lt;electronic-resource-num&gt;10.1007/s40618-017-0673-3&lt;/electronic-resource-num&gt;&lt;/record&gt;&lt;/Cite&gt;&lt;/EndNote&gt;</w:instrText>
            </w:r>
            <w:r>
              <w:fldChar w:fldCharType="separate"/>
            </w:r>
            <w:r w:rsidR="002747EA" w:rsidRPr="002747EA">
              <w:rPr>
                <w:noProof/>
                <w:sz w:val="18"/>
                <w:vertAlign w:val="superscript"/>
              </w:rPr>
              <w:t>469</w:t>
            </w:r>
            <w:r>
              <w:fldChar w:fldCharType="end"/>
            </w:r>
          </w:p>
        </w:tc>
        <w:tc>
          <w:tcPr>
            <w:tcW w:w="2547" w:type="dxa"/>
            <w:shd w:val="clear" w:color="auto" w:fill="auto"/>
          </w:tcPr>
          <w:p w14:paraId="455B7B59" w14:textId="77777777" w:rsidR="00A5540F" w:rsidRDefault="00A5540F" w:rsidP="00A5540F">
            <w:pPr>
              <w:pStyle w:val="RCTstable"/>
            </w:pPr>
            <w:r>
              <w:t>Mixed BMIs</w:t>
            </w:r>
          </w:p>
        </w:tc>
        <w:tc>
          <w:tcPr>
            <w:tcW w:w="2982" w:type="dxa"/>
            <w:shd w:val="clear" w:color="auto" w:fill="auto"/>
          </w:tcPr>
          <w:p w14:paraId="6197EF34" w14:textId="77777777" w:rsidR="00A5540F" w:rsidRDefault="00A5540F" w:rsidP="00A5540F">
            <w:pPr>
              <w:pStyle w:val="RCTstable"/>
              <w:jc w:val="center"/>
            </w:pPr>
            <w:r>
              <w:t>OR 0.62 (0.43 to 0.89)</w:t>
            </w:r>
          </w:p>
        </w:tc>
        <w:tc>
          <w:tcPr>
            <w:tcW w:w="1134" w:type="dxa"/>
            <w:shd w:val="clear" w:color="auto" w:fill="auto"/>
          </w:tcPr>
          <w:p w14:paraId="1CC090FC" w14:textId="77777777" w:rsidR="00A5540F" w:rsidRDefault="00A5540F" w:rsidP="00A5540F">
            <w:pPr>
              <w:pStyle w:val="RCTstable"/>
              <w:jc w:val="center"/>
            </w:pPr>
            <w:r>
              <w:t>4</w:t>
            </w:r>
          </w:p>
        </w:tc>
      </w:tr>
      <w:tr w:rsidR="00B8364C" w:rsidRPr="00B87066" w14:paraId="21101DBB" w14:textId="77777777" w:rsidTr="00A5540F">
        <w:tc>
          <w:tcPr>
            <w:tcW w:w="2841" w:type="dxa"/>
            <w:shd w:val="clear" w:color="auto" w:fill="auto"/>
          </w:tcPr>
          <w:p w14:paraId="614746F6" w14:textId="1D73187E" w:rsidR="00B8364C" w:rsidRDefault="00B8364C" w:rsidP="002747EA">
            <w:pPr>
              <w:pStyle w:val="RCTstable"/>
            </w:pPr>
            <w:r>
              <w:t>Ming et al 2018</w:t>
            </w:r>
            <w:r w:rsidR="00D07346">
              <w:fldChar w:fldCharType="begin">
                <w:fldData xml:space="preserve">PEVuZE5vdGU+PENpdGU+PEF1dGhvcj5NaW5nPC9BdXRob3I+PFllYXI+MjAxODwvWWVhcj48UmVj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</w:fldData>
              </w:fldChar>
            </w:r>
            <w:r w:rsidR="002747EA">
              <w:instrText xml:space="preserve"> ADDIN EN.CITE </w:instrText>
            </w:r>
            <w:r w:rsidR="002747EA">
              <w:fldChar w:fldCharType="begin">
                <w:fldData xml:space="preserve">PEVuZE5vdGU+PENpdGU+PEF1dGhvcj5NaW5nPC9BdXRob3I+PFllYXI+MjAxODwvWWVhcj48UmVj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</w:fldData>
              </w:fldChar>
            </w:r>
            <w:r w:rsidR="002747EA">
              <w:instrText xml:space="preserve"> ADDIN EN.CITE.DATA </w:instrText>
            </w:r>
            <w:r w:rsidR="002747EA">
              <w:fldChar w:fldCharType="end"/>
            </w:r>
            <w:r w:rsidR="00D07346">
              <w:fldChar w:fldCharType="separate"/>
            </w:r>
            <w:r w:rsidR="002747EA" w:rsidRPr="002747EA">
              <w:rPr>
                <w:noProof/>
                <w:sz w:val="18"/>
                <w:vertAlign w:val="superscript"/>
              </w:rPr>
              <w:t>470</w:t>
            </w:r>
            <w:r w:rsidR="00D07346">
              <w:fldChar w:fldCharType="end"/>
            </w:r>
          </w:p>
        </w:tc>
        <w:tc>
          <w:tcPr>
            <w:tcW w:w="2547" w:type="dxa"/>
            <w:shd w:val="clear" w:color="auto" w:fill="auto"/>
          </w:tcPr>
          <w:p w14:paraId="067A42CF" w14:textId="05893770" w:rsidR="00B8364C" w:rsidRDefault="00B8364C" w:rsidP="00A5540F">
            <w:pPr>
              <w:pStyle w:val="RCTstable"/>
            </w:pPr>
            <w:r>
              <w:t>Healthy weight</w:t>
            </w:r>
          </w:p>
        </w:tc>
        <w:tc>
          <w:tcPr>
            <w:tcW w:w="2982" w:type="dxa"/>
            <w:shd w:val="clear" w:color="auto" w:fill="auto"/>
          </w:tcPr>
          <w:p w14:paraId="1B61A0D8" w14:textId="05769137" w:rsidR="00B8364C" w:rsidRDefault="00B8364C" w:rsidP="00A5540F">
            <w:pPr>
              <w:pStyle w:val="RCTstable"/>
              <w:jc w:val="center"/>
            </w:pPr>
            <w:r>
              <w:t>RR 0.58 (0.37 to 0.90)</w:t>
            </w:r>
          </w:p>
        </w:tc>
        <w:tc>
          <w:tcPr>
            <w:tcW w:w="1134" w:type="dxa"/>
            <w:shd w:val="clear" w:color="auto" w:fill="auto"/>
          </w:tcPr>
          <w:p w14:paraId="0B64474D" w14:textId="30ADA68D" w:rsidR="00B8364C" w:rsidRDefault="00B8364C" w:rsidP="00A5540F">
            <w:pPr>
              <w:pStyle w:val="RCTstable"/>
              <w:jc w:val="center"/>
            </w:pPr>
            <w:r>
              <w:t>8</w:t>
            </w:r>
          </w:p>
        </w:tc>
      </w:tr>
      <w:tr w:rsidR="00B100D2" w:rsidRPr="00B87066" w14:paraId="7F68461E" w14:textId="77777777" w:rsidTr="00A5540F">
        <w:tc>
          <w:tcPr>
            <w:tcW w:w="2841" w:type="dxa"/>
            <w:shd w:val="clear" w:color="auto" w:fill="auto"/>
          </w:tcPr>
          <w:p w14:paraId="6BAF24CB" w14:textId="2B585461" w:rsidR="00B100D2" w:rsidRDefault="00B100D2" w:rsidP="002747EA">
            <w:pPr>
              <w:pStyle w:val="RCTstable"/>
            </w:pPr>
            <w:r>
              <w:t>Nasiri-Amiri et al 2019</w:t>
            </w:r>
            <w:r w:rsidR="00D07346">
              <w:fldChar w:fldCharType="begin">
                <w:fldData xml:space="preserve">PEVuZE5vdGU+PENpdGU+PEF1dGhvcj5OYXNpcmktQW1pcmk8L0F1dGhvcj48WWVhcj4yMDE5PC9Z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</w:fldData>
              </w:fldChar>
            </w:r>
            <w:r w:rsidR="002747EA">
              <w:instrText xml:space="preserve"> ADDIN EN.CITE </w:instrText>
            </w:r>
            <w:r w:rsidR="002747EA">
              <w:fldChar w:fldCharType="begin">
                <w:fldData xml:space="preserve">PEVuZE5vdGU+PENpdGU+PEF1dGhvcj5OYXNpcmktQW1pcmk8L0F1dGhvcj48WWVhcj4yMDE5PC9Z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</w:fldData>
              </w:fldChar>
            </w:r>
            <w:r w:rsidR="002747EA">
              <w:instrText xml:space="preserve"> ADDIN EN.CITE.DATA </w:instrText>
            </w:r>
            <w:r w:rsidR="002747EA">
              <w:fldChar w:fldCharType="end"/>
            </w:r>
            <w:r w:rsidR="00D07346">
              <w:fldChar w:fldCharType="separate"/>
            </w:r>
            <w:r w:rsidR="002747EA" w:rsidRPr="002747EA">
              <w:rPr>
                <w:noProof/>
                <w:sz w:val="18"/>
                <w:vertAlign w:val="superscript"/>
              </w:rPr>
              <w:t>471</w:t>
            </w:r>
            <w:r w:rsidR="00D07346">
              <w:fldChar w:fldCharType="end"/>
            </w:r>
          </w:p>
        </w:tc>
        <w:tc>
          <w:tcPr>
            <w:tcW w:w="2547" w:type="dxa"/>
            <w:shd w:val="clear" w:color="auto" w:fill="auto"/>
          </w:tcPr>
          <w:p w14:paraId="39237768" w14:textId="321D0071" w:rsidR="00B100D2" w:rsidRDefault="00B100D2" w:rsidP="00A5540F">
            <w:pPr>
              <w:pStyle w:val="RCTstable"/>
            </w:pPr>
            <w:r>
              <w:t>Mixed BMIs</w:t>
            </w:r>
          </w:p>
        </w:tc>
        <w:tc>
          <w:tcPr>
            <w:tcW w:w="2982" w:type="dxa"/>
            <w:shd w:val="clear" w:color="auto" w:fill="auto"/>
          </w:tcPr>
          <w:p w14:paraId="20A8ADC5" w14:textId="1DA6CE96" w:rsidR="00B100D2" w:rsidRDefault="00B100D2" w:rsidP="00A5540F">
            <w:pPr>
              <w:pStyle w:val="RCTstable"/>
              <w:jc w:val="center"/>
            </w:pPr>
            <w:r>
              <w:t>RR 0.76 (0.56 to 1.03)</w:t>
            </w:r>
          </w:p>
        </w:tc>
        <w:tc>
          <w:tcPr>
            <w:tcW w:w="1134" w:type="dxa"/>
            <w:shd w:val="clear" w:color="auto" w:fill="auto"/>
          </w:tcPr>
          <w:p w14:paraId="021F2202" w14:textId="23501AAC" w:rsidR="00B100D2" w:rsidRDefault="00B100D2" w:rsidP="00A5540F">
            <w:pPr>
              <w:pStyle w:val="RCTstable"/>
              <w:jc w:val="center"/>
            </w:pPr>
            <w:r>
              <w:t>8</w:t>
            </w:r>
          </w:p>
        </w:tc>
      </w:tr>
      <w:tr w:rsidR="00A5540F" w:rsidRPr="00B87066" w14:paraId="1A5E9D90" w14:textId="77777777" w:rsidTr="00A5540F">
        <w:tc>
          <w:tcPr>
            <w:tcW w:w="2841" w:type="dxa"/>
          </w:tcPr>
          <w:p w14:paraId="278E02DA" w14:textId="2DCCDFA1" w:rsidR="00A5540F" w:rsidRPr="00B87066" w:rsidRDefault="00A5540F" w:rsidP="002747EA">
            <w:pPr>
              <w:pStyle w:val="RCTstable"/>
            </w:pPr>
            <w:r>
              <w:t>Bennett et al 2018</w:t>
            </w:r>
            <w:r>
              <w:fldChar w:fldCharType="begin">
                <w:fldData xml:space="preserve">PEVuZE5vdGU+PENpdGU+PEF1dGhvcj5CZW5uZXR0PC9BdXRob3I+PFllYXI+MjAxODwvWWVhcj48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</w:fldData>
              </w:fldChar>
            </w:r>
            <w:r w:rsidR="002747EA">
              <w:instrText xml:space="preserve"> ADDIN EN.CITE </w:instrText>
            </w:r>
            <w:r w:rsidR="002747EA">
              <w:fldChar w:fldCharType="begin">
                <w:fldData xml:space="preserve">PEVuZE5vdGU+PENpdGU+PEF1dGhvcj5CZW5uZXR0PC9BdXRob3I+PFllYXI+MjAxODwvWWVhcj48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</w:fldData>
              </w:fldChar>
            </w:r>
            <w:r w:rsidR="002747EA">
              <w:instrText xml:space="preserve"> ADDIN EN.CITE.DATA </w:instrText>
            </w:r>
            <w:r w:rsidR="002747EA">
              <w:fldChar w:fldCharType="end"/>
            </w:r>
            <w:r>
              <w:fldChar w:fldCharType="separate"/>
            </w:r>
            <w:r w:rsidR="002747EA" w:rsidRPr="002747EA">
              <w:rPr>
                <w:noProof/>
                <w:sz w:val="18"/>
                <w:vertAlign w:val="superscript"/>
              </w:rPr>
              <w:t>418</w:t>
            </w:r>
            <w:r>
              <w:fldChar w:fldCharType="end"/>
            </w:r>
          </w:p>
        </w:tc>
        <w:tc>
          <w:tcPr>
            <w:tcW w:w="2547" w:type="dxa"/>
          </w:tcPr>
          <w:p w14:paraId="0E103E97" w14:textId="77777777" w:rsidR="00A5540F" w:rsidRPr="00B87066" w:rsidRDefault="00A5540F" w:rsidP="00A5540F">
            <w:pPr>
              <w:pStyle w:val="RCTstable"/>
            </w:pPr>
            <w:r>
              <w:t>Overweight and obese</w:t>
            </w:r>
          </w:p>
        </w:tc>
        <w:tc>
          <w:tcPr>
            <w:tcW w:w="2982" w:type="dxa"/>
          </w:tcPr>
          <w:p w14:paraId="203DCEB8" w14:textId="77777777" w:rsidR="00A5540F" w:rsidRPr="00B87066" w:rsidRDefault="00A5540F" w:rsidP="00A5540F">
            <w:pPr>
              <w:pStyle w:val="RCTstable"/>
              <w:jc w:val="center"/>
            </w:pPr>
            <w:r>
              <w:t>RR 0.62 (0.37 to 1.02)</w:t>
            </w:r>
          </w:p>
        </w:tc>
        <w:tc>
          <w:tcPr>
            <w:tcW w:w="1134" w:type="dxa"/>
          </w:tcPr>
          <w:p w14:paraId="7E303498" w14:textId="77777777" w:rsidR="00A5540F" w:rsidRPr="00B87066" w:rsidRDefault="00A5540F" w:rsidP="00A5540F">
            <w:pPr>
              <w:pStyle w:val="RCTstable"/>
              <w:jc w:val="center"/>
            </w:pPr>
            <w:r>
              <w:t>6</w:t>
            </w:r>
          </w:p>
        </w:tc>
      </w:tr>
      <w:tr w:rsidR="00A5540F" w:rsidRPr="00B87066" w14:paraId="77A74D08" w14:textId="77777777" w:rsidTr="00A5540F">
        <w:tc>
          <w:tcPr>
            <w:tcW w:w="2841" w:type="dxa"/>
            <w:tcBorders>
              <w:bottom w:val="single" w:sz="4" w:space="0" w:color="3B3474"/>
            </w:tcBorders>
          </w:tcPr>
          <w:p w14:paraId="3ACF57FB" w14:textId="6D01E3C6" w:rsidR="00A5540F" w:rsidRDefault="00A5540F" w:rsidP="002747EA">
            <w:pPr>
              <w:pStyle w:val="RCTstable"/>
            </w:pPr>
            <w:r>
              <w:t>Madhurvata et al 2015</w:t>
            </w:r>
            <w:r>
              <w:fldChar w:fldCharType="begin"/>
            </w:r>
            <w:r w:rsidR="002747EA">
              <w:instrText xml:space="preserve"> ADDIN EN.CITE &lt;EndNote&gt;&lt;Cite&gt;&lt;Author&gt;Madhuvrata&lt;/Author&gt;&lt;Year&gt;2015&lt;/Year&gt;&lt;RecNum&gt;1184&lt;/RecNum&gt;&lt;DisplayText&gt;&lt;style face="superscript" font="Trebuchet MS" size="9"&gt;420&lt;/style&gt;&lt;/DisplayText&gt;&lt;record&gt;&lt;rec-number&gt;1184&lt;/rec-number&gt;&lt;foreign-keys&gt;&lt;key app="EN" db-id="exvasrfx2dtraoesasxp2szsxa2df502592x" timestamp="1558928434"&gt;1184&lt;/key&gt;&lt;key app="ENWeb" db-id=""&gt;0&lt;/key&gt;&lt;/foreign-keys&gt;&lt;ref-type name="Journal Article"&gt;17&lt;/ref-type&gt;&lt;contributors&gt;&lt;authors&gt;&lt;author&gt;Madhuvrata, P.&lt;/author&gt;&lt;author&gt;Govinden, G.&lt;/author&gt;&lt;author&gt;Bustani, R.&lt;/author&gt;&lt;author&gt;Song, S.&lt;/author&gt;&lt;author&gt;Farrell, T. A.&lt;/author&gt;&lt;/authors&gt;&lt;/contributors&gt;&lt;auth-address&gt;Department of Obstetrics and Gynaecology, Jessop Wing, Sheffield Teaching Hospitals NHS Trust, Sheffield, UK.&amp;#xD;Department of Diabetes and Endocrinology, Sheffield Teaching Hospitals NHS Trust, Sheffield, UK.&lt;/auth-address&gt;&lt;titles&gt;&lt;title&gt;Prevention of gestational diabetes in pregnant women with risk factors for gestational diabetes: a systematic review and meta-analysis of randomised trials&lt;/title&gt;&lt;secondary-title&gt;Obstet Med&lt;/secondary-title&gt;&lt;/titles&gt;&lt;periodical&gt;&lt;full-title&gt;Obstet Med&lt;/full-title&gt;&lt;/periodical&gt;&lt;pages&gt;68-85&lt;/pages&gt;&lt;volume&gt;8&lt;/volume&gt;&lt;number&gt;2&lt;/number&gt;&lt;edition&gt;2015/06/01&lt;/edition&gt;&lt;keywords&gt;&lt;keyword&gt;Gestational diabetes&lt;/keyword&gt;&lt;keyword&gt;diet&lt;/keyword&gt;&lt;keyword&gt;exercise&lt;/keyword&gt;&lt;keyword&gt;lifestyle and pharmacological intervention&lt;/keyword&gt;&lt;keyword&gt;prevention&lt;/keyword&gt;&lt;/keywords&gt;&lt;dates&gt;&lt;year&gt;2015&lt;/year&gt;&lt;pub-dates&gt;&lt;date&gt;Jun&lt;/date&gt;&lt;/pub-dates&gt;&lt;/dates&gt;&lt;isbn&gt;1753-495X (Print)&amp;#xD;1753-495X (Linking)&lt;/isbn&gt;&lt;accession-num&gt;27512459&lt;/accession-num&gt;&lt;urls&gt;&lt;related-urls&gt;&lt;url&gt;https://www.ncbi.nlm.nih.gov/pubmed/27512459&lt;/url&gt;&lt;/related-urls&gt;&lt;/urls&gt;&lt;custom2&gt;PMC4935009&lt;/custom2&gt;&lt;electronic-resource-num&gt;10.1177/1753495X15576673&lt;/electronic-resource-num&gt;&lt;/record&gt;&lt;/Cite&gt;&lt;/EndNote&gt;</w:instrText>
            </w:r>
            <w:r>
              <w:fldChar w:fldCharType="separate"/>
            </w:r>
            <w:r w:rsidR="002747EA" w:rsidRPr="002747EA">
              <w:rPr>
                <w:noProof/>
                <w:sz w:val="18"/>
                <w:vertAlign w:val="superscript"/>
              </w:rPr>
              <w:t>420</w:t>
            </w:r>
            <w:r>
              <w:fldChar w:fldCharType="end"/>
            </w:r>
          </w:p>
        </w:tc>
        <w:tc>
          <w:tcPr>
            <w:tcW w:w="2547" w:type="dxa"/>
            <w:tcBorders>
              <w:bottom w:val="single" w:sz="4" w:space="0" w:color="3B3474"/>
            </w:tcBorders>
          </w:tcPr>
          <w:p w14:paraId="3F6F1AA4" w14:textId="77777777" w:rsidR="00A5540F" w:rsidRDefault="00A5540F" w:rsidP="00A5540F">
            <w:pPr>
              <w:pStyle w:val="RCTstable"/>
            </w:pPr>
            <w:r>
              <w:t>Obese</w:t>
            </w:r>
          </w:p>
        </w:tc>
        <w:tc>
          <w:tcPr>
            <w:tcW w:w="2982" w:type="dxa"/>
            <w:tcBorders>
              <w:bottom w:val="single" w:sz="4" w:space="0" w:color="3B3474"/>
            </w:tcBorders>
          </w:tcPr>
          <w:p w14:paraId="245DD2FB" w14:textId="77777777" w:rsidR="00A5540F" w:rsidRDefault="00A5540F" w:rsidP="00A5540F">
            <w:pPr>
              <w:pStyle w:val="RCTstable"/>
              <w:jc w:val="center"/>
            </w:pPr>
            <w:r>
              <w:t>OR 0.77 (0.33 to 1.79)</w:t>
            </w:r>
          </w:p>
        </w:tc>
        <w:tc>
          <w:tcPr>
            <w:tcW w:w="1134" w:type="dxa"/>
            <w:tcBorders>
              <w:bottom w:val="single" w:sz="4" w:space="0" w:color="3B3474"/>
            </w:tcBorders>
          </w:tcPr>
          <w:p w14:paraId="3E73B303" w14:textId="77777777" w:rsidR="00A5540F" w:rsidRDefault="00A5540F" w:rsidP="00A5540F">
            <w:pPr>
              <w:pStyle w:val="RCTstable"/>
              <w:jc w:val="center"/>
            </w:pPr>
            <w:r>
              <w:t>3</w:t>
            </w:r>
          </w:p>
        </w:tc>
      </w:tr>
      <w:tr w:rsidR="00A5540F" w:rsidRPr="00B87066" w14:paraId="74701AF2" w14:textId="77777777" w:rsidTr="00A5540F">
        <w:tc>
          <w:tcPr>
            <w:tcW w:w="9504" w:type="dxa"/>
            <w:gridSpan w:val="4"/>
            <w:shd w:val="clear" w:color="auto" w:fill="D9E2F3" w:themeFill="accent1" w:themeFillTint="33"/>
          </w:tcPr>
          <w:p w14:paraId="68432F07" w14:textId="77777777" w:rsidR="00A5540F" w:rsidRPr="00B87066" w:rsidRDefault="00A5540F" w:rsidP="00A5540F">
            <w:pPr>
              <w:pStyle w:val="RCTstable"/>
              <w:rPr>
                <w:i/>
              </w:rPr>
            </w:pPr>
            <w:r>
              <w:rPr>
                <w:i/>
              </w:rPr>
              <w:t>Gestational hypertension</w:t>
            </w:r>
          </w:p>
        </w:tc>
      </w:tr>
      <w:tr w:rsidR="00A5540F" w:rsidRPr="00B87066" w14:paraId="0053833A" w14:textId="77777777" w:rsidTr="00A5540F">
        <w:tc>
          <w:tcPr>
            <w:tcW w:w="2841" w:type="dxa"/>
            <w:tcBorders>
              <w:bottom w:val="single" w:sz="4" w:space="0" w:color="3B3474"/>
            </w:tcBorders>
            <w:shd w:val="clear" w:color="auto" w:fill="F2F2F2" w:themeFill="background1" w:themeFillShade="F2"/>
          </w:tcPr>
          <w:p w14:paraId="0BC6BC57" w14:textId="77777777" w:rsidR="00A5540F" w:rsidRPr="00B87066" w:rsidRDefault="00A5540F" w:rsidP="00A5540F">
            <w:pPr>
              <w:pStyle w:val="RCTstable"/>
            </w:pPr>
            <w:r w:rsidRPr="00B87066">
              <w:t>Current review</w:t>
            </w:r>
          </w:p>
        </w:tc>
        <w:tc>
          <w:tcPr>
            <w:tcW w:w="2547" w:type="dxa"/>
            <w:tcBorders>
              <w:bottom w:val="single" w:sz="4" w:space="0" w:color="3B3474"/>
            </w:tcBorders>
            <w:shd w:val="clear" w:color="auto" w:fill="F2F2F2" w:themeFill="background1" w:themeFillShade="F2"/>
          </w:tcPr>
          <w:p w14:paraId="623403FC" w14:textId="77777777" w:rsidR="00A5540F" w:rsidRPr="00B87066" w:rsidRDefault="00A5540F" w:rsidP="00A5540F">
            <w:pPr>
              <w:pStyle w:val="RCTstable"/>
            </w:pPr>
            <w:r w:rsidRPr="00B87066">
              <w:t>Mixed BMIs</w:t>
            </w:r>
          </w:p>
        </w:tc>
        <w:tc>
          <w:tcPr>
            <w:tcW w:w="2982" w:type="dxa"/>
            <w:tcBorders>
              <w:bottom w:val="single" w:sz="4" w:space="0" w:color="3B3474"/>
            </w:tcBorders>
            <w:shd w:val="clear" w:color="auto" w:fill="F2F2F2" w:themeFill="background1" w:themeFillShade="F2"/>
          </w:tcPr>
          <w:p w14:paraId="0089C519" w14:textId="316E0EA4" w:rsidR="00A5540F" w:rsidRPr="00A33D96" w:rsidRDefault="00A5540F" w:rsidP="00A5540F">
            <w:pPr>
              <w:pStyle w:val="RCTstable"/>
              <w:jc w:val="center"/>
            </w:pPr>
            <w:r w:rsidRPr="00A33D96">
              <w:t>RR 0.</w:t>
            </w:r>
            <w:r w:rsidR="004F2B93">
              <w:t>51</w:t>
            </w:r>
            <w:r w:rsidRPr="00A33D96">
              <w:t xml:space="preserve"> (0.</w:t>
            </w:r>
            <w:r w:rsidR="004F2B93">
              <w:t>37</w:t>
            </w:r>
            <w:r w:rsidRPr="00A33D96">
              <w:t xml:space="preserve"> to 0.</w:t>
            </w:r>
            <w:r w:rsidR="004F2B93">
              <w:t>71</w:t>
            </w:r>
            <w:r w:rsidRPr="00A33D96">
              <w:t>)</w:t>
            </w:r>
          </w:p>
        </w:tc>
        <w:tc>
          <w:tcPr>
            <w:tcW w:w="1134" w:type="dxa"/>
            <w:tcBorders>
              <w:bottom w:val="single" w:sz="4" w:space="0" w:color="3B3474"/>
            </w:tcBorders>
            <w:shd w:val="clear" w:color="auto" w:fill="F2F2F2" w:themeFill="background1" w:themeFillShade="F2"/>
          </w:tcPr>
          <w:p w14:paraId="405B0ECC" w14:textId="6634757A" w:rsidR="00A5540F" w:rsidRPr="00B87066" w:rsidRDefault="004F2B93" w:rsidP="00A5540F">
            <w:pPr>
              <w:pStyle w:val="RCTstable"/>
              <w:jc w:val="center"/>
            </w:pPr>
            <w:r>
              <w:t>7</w:t>
            </w:r>
          </w:p>
        </w:tc>
      </w:tr>
      <w:tr w:rsidR="00531C07" w:rsidRPr="00C12274" w14:paraId="46DAA5EE" w14:textId="77777777" w:rsidTr="0002532B">
        <w:tc>
          <w:tcPr>
            <w:tcW w:w="2841" w:type="dxa"/>
          </w:tcPr>
          <w:p w14:paraId="29E34105" w14:textId="21B863F0" w:rsidR="00531C07" w:rsidRDefault="00531C07" w:rsidP="002747EA">
            <w:pPr>
              <w:pStyle w:val="RCTstable"/>
              <w:rPr>
                <w:noProof/>
              </w:rPr>
            </w:pPr>
            <w:r>
              <w:rPr>
                <w:noProof/>
              </w:rPr>
              <w:t>Chatzakis et al 2019</w:t>
            </w:r>
            <w:r w:rsidR="00D07346">
              <w:rPr>
                <w:noProof/>
              </w:rPr>
              <w:fldChar w:fldCharType="begin">
                <w:fldData xml:space="preserve">PEVuZE5vdGU+PENpdGU+PEF1dGhvcj5DaGF0emFraXM8L0F1dGhvcj48WWVhcj4yMDE5PC9ZZWFy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=
</w:fldData>
              </w:fldChar>
            </w:r>
            <w:r w:rsidR="002747EA">
              <w:rPr>
                <w:noProof/>
              </w:rPr>
              <w:instrText xml:space="preserve"> ADDIN EN.CITE </w:instrText>
            </w:r>
            <w:r w:rsidR="002747EA">
              <w:rPr>
                <w:noProof/>
              </w:rPr>
              <w:fldChar w:fldCharType="begin">
                <w:fldData xml:space="preserve">PEVuZE5vdGU+PENpdGU+PEF1dGhvcj5DaGF0emFraXM8L0F1dGhvcj48WWVhcj4yMDE5PC9ZZWFy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=
</w:fldData>
              </w:fldChar>
            </w:r>
            <w:r w:rsidR="002747EA">
              <w:rPr>
                <w:noProof/>
              </w:rPr>
              <w:instrText xml:space="preserve"> ADDIN EN.CITE.DATA </w:instrText>
            </w:r>
            <w:r w:rsidR="002747EA">
              <w:rPr>
                <w:noProof/>
              </w:rPr>
            </w:r>
            <w:r w:rsidR="002747EA">
              <w:rPr>
                <w:noProof/>
              </w:rPr>
              <w:fldChar w:fldCharType="end"/>
            </w:r>
            <w:r w:rsidR="00D07346">
              <w:rPr>
                <w:noProof/>
              </w:rPr>
            </w:r>
            <w:r w:rsidR="00D07346">
              <w:rPr>
                <w:noProof/>
              </w:rPr>
              <w:fldChar w:fldCharType="separate"/>
            </w:r>
            <w:r w:rsidR="002747EA" w:rsidRPr="002747EA">
              <w:rPr>
                <w:noProof/>
                <w:sz w:val="18"/>
                <w:vertAlign w:val="superscript"/>
              </w:rPr>
              <w:t>457</w:t>
            </w:r>
            <w:r w:rsidR="00D07346">
              <w:rPr>
                <w:noProof/>
              </w:rPr>
              <w:fldChar w:fldCharType="end"/>
            </w:r>
          </w:p>
        </w:tc>
        <w:tc>
          <w:tcPr>
            <w:tcW w:w="2547" w:type="dxa"/>
          </w:tcPr>
          <w:p w14:paraId="0E42225A" w14:textId="77777777" w:rsidR="00531C07" w:rsidRDefault="00531C07" w:rsidP="0002532B">
            <w:pPr>
              <w:pStyle w:val="RCTstable"/>
            </w:pPr>
            <w:r>
              <w:t>Mixed BMIs</w:t>
            </w:r>
          </w:p>
        </w:tc>
        <w:tc>
          <w:tcPr>
            <w:tcW w:w="2982" w:type="dxa"/>
          </w:tcPr>
          <w:p w14:paraId="1A2C9FC1" w14:textId="3E714FDF" w:rsidR="00531C07" w:rsidRDefault="00531C07" w:rsidP="00531C07">
            <w:pPr>
              <w:pStyle w:val="RCTstable"/>
              <w:jc w:val="center"/>
              <w:rPr>
                <w:rFonts w:eastAsiaTheme="majorEastAsia"/>
              </w:rPr>
            </w:pPr>
            <w:r>
              <w:rPr>
                <w:rFonts w:eastAsiaTheme="majorEastAsia"/>
              </w:rPr>
              <w:t>RR 0.63 (0.37 to 1.06)</w:t>
            </w:r>
          </w:p>
        </w:tc>
        <w:tc>
          <w:tcPr>
            <w:tcW w:w="1134" w:type="dxa"/>
          </w:tcPr>
          <w:p w14:paraId="3CF96669" w14:textId="6164CB15" w:rsidR="00531C07" w:rsidRDefault="00531C07" w:rsidP="0002532B">
            <w:pPr>
              <w:pStyle w:val="RCTstable"/>
              <w:jc w:val="center"/>
            </w:pPr>
            <w:r>
              <w:t>5</w:t>
            </w:r>
          </w:p>
        </w:tc>
      </w:tr>
      <w:tr w:rsidR="002966C2" w:rsidRPr="00C12274" w14:paraId="2CD3D183" w14:textId="77777777" w:rsidTr="0002532B">
        <w:tc>
          <w:tcPr>
            <w:tcW w:w="2841" w:type="dxa"/>
          </w:tcPr>
          <w:p w14:paraId="00D39A72" w14:textId="1BB6EB58" w:rsidR="002966C2" w:rsidRDefault="002966C2" w:rsidP="002747EA">
            <w:pPr>
              <w:pStyle w:val="RCTstable"/>
              <w:rPr>
                <w:noProof/>
              </w:rPr>
            </w:pPr>
            <w:r>
              <w:rPr>
                <w:noProof/>
              </w:rPr>
              <w:t>Davenport et al 2018a</w:t>
            </w:r>
            <w:r w:rsidR="00D07346">
              <w:rPr>
                <w:noProof/>
              </w:rPr>
              <w:fldChar w:fldCharType="begin">
                <w:fldData xml:space="preserve">PEVuZE5vdGU+PENpdGU+PEF1dGhvcj5EYXZlbnBvcnQ8L0F1dGhvcj48WWVhcj4yMDE4PC9ZZWFy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</w:fldData>
              </w:fldChar>
            </w:r>
            <w:r w:rsidR="002747EA">
              <w:rPr>
                <w:noProof/>
              </w:rPr>
              <w:instrText xml:space="preserve"> ADDIN EN.CITE </w:instrText>
            </w:r>
            <w:r w:rsidR="002747EA">
              <w:rPr>
                <w:noProof/>
              </w:rPr>
              <w:fldChar w:fldCharType="begin">
                <w:fldData xml:space="preserve">PEVuZE5vdGU+PENpdGU+PEF1dGhvcj5EYXZlbnBvcnQ8L0F1dGhvcj48WWVhcj4yMDE4PC9ZZWFy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</w:fldData>
              </w:fldChar>
            </w:r>
            <w:r w:rsidR="002747EA">
              <w:rPr>
                <w:noProof/>
              </w:rPr>
              <w:instrText xml:space="preserve"> ADDIN EN.CITE.DATA </w:instrText>
            </w:r>
            <w:r w:rsidR="002747EA">
              <w:rPr>
                <w:noProof/>
              </w:rPr>
            </w:r>
            <w:r w:rsidR="002747EA">
              <w:rPr>
                <w:noProof/>
              </w:rPr>
              <w:fldChar w:fldCharType="end"/>
            </w:r>
            <w:r w:rsidR="00D07346">
              <w:rPr>
                <w:noProof/>
              </w:rPr>
            </w:r>
            <w:r w:rsidR="00D07346">
              <w:rPr>
                <w:noProof/>
              </w:rPr>
              <w:fldChar w:fldCharType="separate"/>
            </w:r>
            <w:r w:rsidR="002747EA" w:rsidRPr="002747EA">
              <w:rPr>
                <w:noProof/>
                <w:sz w:val="18"/>
                <w:vertAlign w:val="superscript"/>
              </w:rPr>
              <w:t>466</w:t>
            </w:r>
            <w:r w:rsidR="00D07346">
              <w:rPr>
                <w:noProof/>
              </w:rPr>
              <w:fldChar w:fldCharType="end"/>
            </w:r>
          </w:p>
        </w:tc>
        <w:tc>
          <w:tcPr>
            <w:tcW w:w="2547" w:type="dxa"/>
          </w:tcPr>
          <w:p w14:paraId="50D8BC17" w14:textId="77777777" w:rsidR="002966C2" w:rsidRDefault="002966C2" w:rsidP="0002532B">
            <w:pPr>
              <w:pStyle w:val="RCTstable"/>
            </w:pPr>
            <w:r>
              <w:t>Mixed BMIs</w:t>
            </w:r>
          </w:p>
        </w:tc>
        <w:tc>
          <w:tcPr>
            <w:tcW w:w="2982" w:type="dxa"/>
          </w:tcPr>
          <w:p w14:paraId="25B48C6F" w14:textId="7A753E8F" w:rsidR="002966C2" w:rsidRDefault="002966C2" w:rsidP="0012421A">
            <w:pPr>
              <w:pStyle w:val="RCTstable"/>
              <w:jc w:val="center"/>
              <w:rPr>
                <w:rFonts w:eastAsiaTheme="majorEastAsia"/>
              </w:rPr>
            </w:pPr>
            <w:r>
              <w:rPr>
                <w:rFonts w:eastAsiaTheme="majorEastAsia"/>
              </w:rPr>
              <w:t>RR 0.</w:t>
            </w:r>
            <w:r w:rsidR="0012421A">
              <w:rPr>
                <w:rFonts w:eastAsiaTheme="majorEastAsia"/>
              </w:rPr>
              <w:t>59</w:t>
            </w:r>
            <w:r>
              <w:rPr>
                <w:rFonts w:eastAsiaTheme="majorEastAsia"/>
              </w:rPr>
              <w:t xml:space="preserve"> (0.</w:t>
            </w:r>
            <w:r w:rsidR="0012421A">
              <w:rPr>
                <w:rFonts w:eastAsiaTheme="majorEastAsia"/>
              </w:rPr>
              <w:t>37</w:t>
            </w:r>
            <w:r>
              <w:rPr>
                <w:rFonts w:eastAsiaTheme="majorEastAsia"/>
              </w:rPr>
              <w:t xml:space="preserve"> to 0.</w:t>
            </w:r>
            <w:r w:rsidR="0012421A">
              <w:rPr>
                <w:rFonts w:eastAsiaTheme="majorEastAsia"/>
              </w:rPr>
              <w:t>94</w:t>
            </w:r>
            <w:r>
              <w:rPr>
                <w:rFonts w:eastAsiaTheme="majorEastAsia"/>
              </w:rPr>
              <w:t>)</w:t>
            </w:r>
          </w:p>
        </w:tc>
        <w:tc>
          <w:tcPr>
            <w:tcW w:w="1134" w:type="dxa"/>
          </w:tcPr>
          <w:p w14:paraId="1A7C479B" w14:textId="15E0CC2A" w:rsidR="002966C2" w:rsidRDefault="0012421A" w:rsidP="0002532B">
            <w:pPr>
              <w:pStyle w:val="RCTstable"/>
              <w:jc w:val="center"/>
            </w:pPr>
            <w:r>
              <w:t>15</w:t>
            </w:r>
          </w:p>
        </w:tc>
      </w:tr>
      <w:tr w:rsidR="00A5540F" w:rsidRPr="00B87066" w14:paraId="7DFE4AD7" w14:textId="77777777" w:rsidTr="00A5540F">
        <w:tc>
          <w:tcPr>
            <w:tcW w:w="2841" w:type="dxa"/>
            <w:vMerge w:val="restart"/>
            <w:shd w:val="clear" w:color="auto" w:fill="auto"/>
          </w:tcPr>
          <w:p w14:paraId="1EDE0238" w14:textId="68112B50" w:rsidR="00A5540F" w:rsidRPr="00B87066" w:rsidRDefault="00A5540F" w:rsidP="002747EA">
            <w:pPr>
              <w:pStyle w:val="RCTstable"/>
            </w:pPr>
            <w:r w:rsidRPr="00C12274">
              <w:rPr>
                <w:noProof/>
              </w:rPr>
              <w:t>International Weight Management in Pregnancy Collaborative</w:t>
            </w:r>
            <w:r>
              <w:rPr>
                <w:noProof/>
              </w:rPr>
              <w:t xml:space="preserve"> </w:t>
            </w:r>
            <w:r w:rsidRPr="00C12274">
              <w:rPr>
                <w:noProof/>
              </w:rPr>
              <w:t>2017</w:t>
            </w:r>
            <w:r>
              <w:rPr>
                <w:noProof/>
              </w:rPr>
              <w:fldChar w:fldCharType="begin">
                <w:fldData xml:space="preserve">PEVuZE5vdGU+PENpdGU+PEF1dGhvcj5JbnRlcm5hdGlvbmFsIFdlaWdodCBNYW5hZ2VtZW50IGlu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</w:fldData>
              </w:fldChar>
            </w:r>
            <w:r w:rsidR="002747EA">
              <w:rPr>
                <w:noProof/>
              </w:rPr>
              <w:instrText xml:space="preserve"> ADDIN EN.CITE </w:instrText>
            </w:r>
            <w:r w:rsidR="002747EA">
              <w:rPr>
                <w:noProof/>
              </w:rPr>
              <w:fldChar w:fldCharType="begin">
                <w:fldData xml:space="preserve">PEVuZE5vdGU+PENpdGU+PEF1dGhvcj5JbnRlcm5hdGlvbmFsIFdlaWdodCBNYW5hZ2VtZW50IGlu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</w:fldData>
              </w:fldChar>
            </w:r>
            <w:r w:rsidR="002747EA">
              <w:rPr>
                <w:noProof/>
              </w:rPr>
              <w:instrText xml:space="preserve"> ADDIN EN.CITE.DATA </w:instrText>
            </w:r>
            <w:r w:rsidR="002747EA">
              <w:rPr>
                <w:noProof/>
              </w:rPr>
            </w:r>
            <w:r w:rsidR="002747EA">
              <w:rPr>
                <w:noProof/>
              </w:rPr>
              <w:fldChar w:fldCharType="end"/>
            </w:r>
            <w:r>
              <w:rPr>
                <w:noProof/>
              </w:rPr>
            </w:r>
            <w:r>
              <w:rPr>
                <w:noProof/>
              </w:rPr>
              <w:fldChar w:fldCharType="separate"/>
            </w:r>
            <w:r w:rsidR="002747EA" w:rsidRPr="002747EA">
              <w:rPr>
                <w:noProof/>
                <w:sz w:val="18"/>
                <w:vertAlign w:val="superscript"/>
              </w:rPr>
              <w:t>415</w:t>
            </w:r>
            <w:r>
              <w:rPr>
                <w:noProof/>
              </w:rPr>
              <w:fldChar w:fldCharType="end"/>
            </w:r>
          </w:p>
        </w:tc>
        <w:tc>
          <w:tcPr>
            <w:tcW w:w="2547" w:type="dxa"/>
            <w:shd w:val="clear" w:color="auto" w:fill="auto"/>
          </w:tcPr>
          <w:p w14:paraId="4607D006" w14:textId="77777777" w:rsidR="00A5540F" w:rsidRPr="00B87066" w:rsidRDefault="00A5540F" w:rsidP="00A5540F">
            <w:pPr>
              <w:pStyle w:val="RCTstable"/>
            </w:pPr>
            <w:r w:rsidRPr="00C12274">
              <w:rPr>
                <w:rFonts w:ascii="Helvetica" w:hAnsi="Helvetica"/>
              </w:rPr>
              <w:t>Mixed</w:t>
            </w:r>
            <w:r>
              <w:rPr>
                <w:rFonts w:ascii="Helvetica" w:hAnsi="Helvetica"/>
              </w:rPr>
              <w:t xml:space="preserve"> BMIs</w:t>
            </w:r>
            <w:r w:rsidRPr="00C12274">
              <w:rPr>
                <w:rFonts w:ascii="Helvetica" w:hAnsi="Helvetica"/>
              </w:rPr>
              <w:t>; IPD</w:t>
            </w:r>
          </w:p>
        </w:tc>
        <w:tc>
          <w:tcPr>
            <w:tcW w:w="2982" w:type="dxa"/>
            <w:shd w:val="clear" w:color="auto" w:fill="auto"/>
          </w:tcPr>
          <w:p w14:paraId="34C44874" w14:textId="77777777" w:rsidR="00A5540F" w:rsidRPr="00B87066" w:rsidRDefault="00A5540F" w:rsidP="00A5540F">
            <w:pPr>
              <w:pStyle w:val="RCTstable"/>
              <w:jc w:val="center"/>
            </w:pPr>
            <w:r>
              <w:t>OR 0.74 (0.42 to 1.33)</w:t>
            </w:r>
          </w:p>
        </w:tc>
        <w:tc>
          <w:tcPr>
            <w:tcW w:w="1134" w:type="dxa"/>
            <w:shd w:val="clear" w:color="auto" w:fill="auto"/>
          </w:tcPr>
          <w:p w14:paraId="691C4E8C" w14:textId="77777777" w:rsidR="00A5540F" w:rsidRPr="00B87066" w:rsidRDefault="00A5540F" w:rsidP="00A5540F">
            <w:pPr>
              <w:pStyle w:val="RCTstable"/>
              <w:jc w:val="center"/>
            </w:pPr>
            <w:r>
              <w:t>7</w:t>
            </w:r>
          </w:p>
        </w:tc>
      </w:tr>
      <w:tr w:rsidR="00A5540F" w:rsidRPr="00B87066" w14:paraId="78595FDB" w14:textId="77777777" w:rsidTr="00A5540F">
        <w:tc>
          <w:tcPr>
            <w:tcW w:w="2841" w:type="dxa"/>
            <w:vMerge/>
            <w:shd w:val="clear" w:color="auto" w:fill="auto"/>
          </w:tcPr>
          <w:p w14:paraId="1F8A0F38" w14:textId="77777777" w:rsidR="00A5540F" w:rsidRPr="00C12274" w:rsidRDefault="00A5540F" w:rsidP="00A5540F">
            <w:pPr>
              <w:pStyle w:val="RCTstable"/>
              <w:rPr>
                <w:noProof/>
              </w:rPr>
            </w:pPr>
          </w:p>
        </w:tc>
        <w:tc>
          <w:tcPr>
            <w:tcW w:w="2547" w:type="dxa"/>
            <w:shd w:val="clear" w:color="auto" w:fill="auto"/>
          </w:tcPr>
          <w:p w14:paraId="0E76AD97" w14:textId="77777777" w:rsidR="00A5540F" w:rsidRPr="00B87066" w:rsidRDefault="00A5540F" w:rsidP="00A5540F">
            <w:pPr>
              <w:pStyle w:val="RCTstable"/>
            </w:pPr>
            <w:r w:rsidRPr="00C12274">
              <w:rPr>
                <w:rFonts w:ascii="Helvetica" w:hAnsi="Helvetica"/>
              </w:rPr>
              <w:t>Mixed</w:t>
            </w:r>
            <w:r>
              <w:rPr>
                <w:rFonts w:ascii="Helvetica" w:hAnsi="Helvetica"/>
              </w:rPr>
              <w:t xml:space="preserve"> BMIs</w:t>
            </w:r>
            <w:r w:rsidRPr="00C12274">
              <w:rPr>
                <w:rFonts w:ascii="Helvetica" w:hAnsi="Helvetica"/>
              </w:rPr>
              <w:t>; IPD and non-IPD</w:t>
            </w:r>
          </w:p>
        </w:tc>
        <w:tc>
          <w:tcPr>
            <w:tcW w:w="2982" w:type="dxa"/>
            <w:shd w:val="clear" w:color="auto" w:fill="auto"/>
          </w:tcPr>
          <w:p w14:paraId="79EE2FF3" w14:textId="77777777" w:rsidR="00A5540F" w:rsidRPr="00B87066" w:rsidRDefault="00A5540F" w:rsidP="00A5540F">
            <w:pPr>
              <w:pStyle w:val="RCTstable"/>
              <w:jc w:val="center"/>
            </w:pPr>
            <w:r>
              <w:t>OR 0.68 (0.49 to 0.93)</w:t>
            </w:r>
          </w:p>
        </w:tc>
        <w:tc>
          <w:tcPr>
            <w:tcW w:w="1134" w:type="dxa"/>
            <w:shd w:val="clear" w:color="auto" w:fill="auto"/>
          </w:tcPr>
          <w:p w14:paraId="41B28306" w14:textId="77777777" w:rsidR="00A5540F" w:rsidRPr="00B87066" w:rsidRDefault="00A5540F" w:rsidP="00A5540F">
            <w:pPr>
              <w:pStyle w:val="RCTstable"/>
              <w:jc w:val="center"/>
            </w:pPr>
            <w:r>
              <w:t>20</w:t>
            </w:r>
          </w:p>
        </w:tc>
      </w:tr>
      <w:tr w:rsidR="002210C4" w:rsidRPr="00B87066" w14:paraId="318F9B79" w14:textId="77777777" w:rsidTr="002D0E62">
        <w:tc>
          <w:tcPr>
            <w:tcW w:w="2841" w:type="dxa"/>
          </w:tcPr>
          <w:p w14:paraId="426DDF52" w14:textId="7CF0B427" w:rsidR="002210C4" w:rsidRPr="00C12274" w:rsidRDefault="002210C4" w:rsidP="002747EA">
            <w:pPr>
              <w:pStyle w:val="RCTstable"/>
              <w:rPr>
                <w:noProof/>
              </w:rPr>
            </w:pPr>
            <w:r>
              <w:rPr>
                <w:noProof/>
              </w:rPr>
              <w:t>Magro-Malosso et al 2017</w:t>
            </w:r>
            <w:r w:rsidR="00283324">
              <w:rPr>
                <w:noProof/>
              </w:rPr>
              <w:fldChar w:fldCharType="begin"/>
            </w:r>
            <w:r w:rsidR="002747EA">
              <w:rPr>
                <w:noProof/>
              </w:rPr>
              <w:instrText xml:space="preserve"> ADDIN EN.CITE &lt;EndNote&gt;&lt;Cite&gt;&lt;Author&gt;Magro-Malosso&lt;/Author&gt;&lt;Year&gt;2017&lt;/Year&gt;&lt;RecNum&gt;891&lt;/RecNum&gt;&lt;DisplayText&gt;&lt;style face="superscript" font="Trebuchet MS" size="9"&gt;472&lt;/style&gt;&lt;/DisplayText&gt;&lt;record&gt;&lt;rec-number&gt;891&lt;/rec-number&gt;&lt;foreign-keys&gt;&lt;key app="EN" db-id="exvasrfx2dtraoesasxp2szsxa2df502592x" timestamp="1541540800"&gt;891&lt;/key&gt;&lt;key app="ENWeb" db-id=""&gt;0&lt;/key&gt;&lt;/foreign-keys&gt;&lt;ref-type name="Journal Article"&gt;17&lt;/ref-type&gt;&lt;contributors&gt;&lt;authors&gt;&lt;author&gt;Magro-Malosso, Elena R.&lt;/author&gt;&lt;author&gt;Saccone, Gabriele&lt;/author&gt;&lt;author&gt;Di Tommaso, Mariarosaria&lt;/author&gt;&lt;author&gt;Roman, Amanda&lt;/author&gt;&lt;author&gt;Berghella, Vincenzo&lt;/author&gt;&lt;/authors&gt;&lt;/contributors&gt;&lt;titles&gt;&lt;title&gt;Exercise during pregnancy and risk of gestational hypertensive disorders: a systematic review and meta-analysis&lt;/title&gt;&lt;secondary-title&gt;Acta Obstetricia et Gynecologica Scandinavica&lt;/secondary-title&gt;&lt;/titles&gt;&lt;periodical&gt;&lt;full-title&gt;Acta Obstetricia et Gynecologica Scandinavica&lt;/full-title&gt;&lt;/periodical&gt;&lt;pages&gt;921-931&lt;/pages&gt;&lt;volume&gt;96&lt;/volume&gt;&lt;number&gt;8&lt;/number&gt;&lt;section&gt;921&lt;/section&gt;&lt;dates&gt;&lt;year&gt;2017&lt;/year&gt;&lt;/dates&gt;&lt;isbn&gt;00016349&lt;/isbn&gt;&lt;urls&gt;&lt;/urls&gt;&lt;electronic-resource-num&gt;10.1111/aogs.13151&lt;/electronic-resource-num&gt;&lt;/record&gt;&lt;/Cite&gt;&lt;/EndNote&gt;</w:instrText>
            </w:r>
            <w:r w:rsidR="00283324">
              <w:rPr>
                <w:noProof/>
              </w:rPr>
              <w:fldChar w:fldCharType="separate"/>
            </w:r>
            <w:r w:rsidR="002747EA" w:rsidRPr="002747EA">
              <w:rPr>
                <w:noProof/>
                <w:sz w:val="18"/>
                <w:vertAlign w:val="superscript"/>
              </w:rPr>
              <w:t>472</w:t>
            </w:r>
            <w:r w:rsidR="00283324">
              <w:rPr>
                <w:noProof/>
              </w:rPr>
              <w:fldChar w:fldCharType="end"/>
            </w:r>
          </w:p>
        </w:tc>
        <w:tc>
          <w:tcPr>
            <w:tcW w:w="2547" w:type="dxa"/>
          </w:tcPr>
          <w:p w14:paraId="0C1D34F1" w14:textId="77777777" w:rsidR="002210C4" w:rsidRDefault="002210C4" w:rsidP="002D0E62">
            <w:pPr>
              <w:pStyle w:val="RCTstable"/>
            </w:pPr>
            <w:r>
              <w:t>Mixed BMIs</w:t>
            </w:r>
          </w:p>
        </w:tc>
        <w:tc>
          <w:tcPr>
            <w:tcW w:w="2982" w:type="dxa"/>
          </w:tcPr>
          <w:p w14:paraId="5784C775" w14:textId="263EA85F" w:rsidR="002210C4" w:rsidRDefault="002210C4" w:rsidP="002210C4">
            <w:pPr>
              <w:pStyle w:val="RCTstable"/>
              <w:jc w:val="center"/>
            </w:pPr>
            <w:r>
              <w:t>RR 0.54 (0.40 to 0.74)</w:t>
            </w:r>
          </w:p>
        </w:tc>
        <w:tc>
          <w:tcPr>
            <w:tcW w:w="1134" w:type="dxa"/>
          </w:tcPr>
          <w:p w14:paraId="1BE4BF67" w14:textId="19136405" w:rsidR="002210C4" w:rsidRDefault="002210C4" w:rsidP="002D0E62">
            <w:pPr>
              <w:pStyle w:val="RCTstable"/>
              <w:jc w:val="center"/>
            </w:pPr>
            <w:r>
              <w:t>17</w:t>
            </w:r>
          </w:p>
        </w:tc>
      </w:tr>
      <w:tr w:rsidR="00A5540F" w:rsidRPr="00B87066" w14:paraId="23685FE6" w14:textId="77777777" w:rsidTr="00A5540F">
        <w:tc>
          <w:tcPr>
            <w:tcW w:w="9504" w:type="dxa"/>
            <w:gridSpan w:val="4"/>
            <w:shd w:val="clear" w:color="auto" w:fill="D9E2F3" w:themeFill="accent1" w:themeFillTint="33"/>
          </w:tcPr>
          <w:p w14:paraId="17BF5D3B" w14:textId="77777777" w:rsidR="00A5540F" w:rsidRPr="00B87066" w:rsidRDefault="00A5540F" w:rsidP="00A5540F">
            <w:pPr>
              <w:pStyle w:val="RCTstable"/>
              <w:rPr>
                <w:i/>
              </w:rPr>
            </w:pPr>
            <w:r>
              <w:rPr>
                <w:i/>
              </w:rPr>
              <w:t>Pre-eclampsia</w:t>
            </w:r>
          </w:p>
        </w:tc>
      </w:tr>
      <w:tr w:rsidR="00A5540F" w:rsidRPr="00B87066" w14:paraId="221EFAA3" w14:textId="77777777" w:rsidTr="00A5540F">
        <w:tc>
          <w:tcPr>
            <w:tcW w:w="2841" w:type="dxa"/>
            <w:tcBorders>
              <w:bottom w:val="single" w:sz="4" w:space="0" w:color="3B3474"/>
            </w:tcBorders>
            <w:shd w:val="clear" w:color="auto" w:fill="F2F2F2" w:themeFill="background1" w:themeFillShade="F2"/>
          </w:tcPr>
          <w:p w14:paraId="7633CE9F" w14:textId="77777777" w:rsidR="00A5540F" w:rsidRPr="00B87066" w:rsidRDefault="00A5540F" w:rsidP="00A5540F">
            <w:pPr>
              <w:pStyle w:val="RCTstable"/>
            </w:pPr>
            <w:r w:rsidRPr="00B87066">
              <w:t>Current review</w:t>
            </w:r>
          </w:p>
        </w:tc>
        <w:tc>
          <w:tcPr>
            <w:tcW w:w="2547" w:type="dxa"/>
            <w:tcBorders>
              <w:bottom w:val="single" w:sz="4" w:space="0" w:color="3B3474"/>
            </w:tcBorders>
            <w:shd w:val="clear" w:color="auto" w:fill="F2F2F2" w:themeFill="background1" w:themeFillShade="F2"/>
          </w:tcPr>
          <w:p w14:paraId="3C8AA252" w14:textId="77777777" w:rsidR="00A5540F" w:rsidRPr="00B87066" w:rsidRDefault="00A5540F" w:rsidP="00A5540F">
            <w:pPr>
              <w:pStyle w:val="RCTstable"/>
            </w:pPr>
            <w:r w:rsidRPr="00B87066">
              <w:t>Mixed BMIs</w:t>
            </w:r>
          </w:p>
        </w:tc>
        <w:tc>
          <w:tcPr>
            <w:tcW w:w="2982" w:type="dxa"/>
            <w:tcBorders>
              <w:bottom w:val="single" w:sz="4" w:space="0" w:color="3B3474"/>
            </w:tcBorders>
            <w:shd w:val="clear" w:color="auto" w:fill="F2F2F2" w:themeFill="background1" w:themeFillShade="F2"/>
          </w:tcPr>
          <w:p w14:paraId="2D8207AC" w14:textId="4B9E1EFA" w:rsidR="00A5540F" w:rsidRPr="0016710A" w:rsidRDefault="00A5540F" w:rsidP="004F2B93">
            <w:pPr>
              <w:pStyle w:val="RCTstable"/>
              <w:jc w:val="center"/>
            </w:pPr>
            <w:r w:rsidRPr="0016710A">
              <w:t>RR 0.</w:t>
            </w:r>
            <w:r w:rsidR="004F2B93">
              <w:t>78</w:t>
            </w:r>
            <w:r w:rsidR="004F2B93" w:rsidRPr="0016710A">
              <w:t xml:space="preserve"> </w:t>
            </w:r>
            <w:r w:rsidRPr="0016710A">
              <w:t>(0.</w:t>
            </w:r>
            <w:r w:rsidR="004F2B93">
              <w:t>53</w:t>
            </w:r>
            <w:r w:rsidRPr="0016710A">
              <w:t xml:space="preserve"> to 1.</w:t>
            </w:r>
            <w:r w:rsidR="004F2B93">
              <w:t>15</w:t>
            </w:r>
            <w:r w:rsidRPr="0016710A">
              <w:t>)</w:t>
            </w:r>
          </w:p>
        </w:tc>
        <w:tc>
          <w:tcPr>
            <w:tcW w:w="1134" w:type="dxa"/>
            <w:tcBorders>
              <w:bottom w:val="single" w:sz="4" w:space="0" w:color="3B3474"/>
            </w:tcBorders>
            <w:shd w:val="clear" w:color="auto" w:fill="F2F2F2" w:themeFill="background1" w:themeFillShade="F2"/>
          </w:tcPr>
          <w:p w14:paraId="706D09D4" w14:textId="77777777" w:rsidR="00A5540F" w:rsidRPr="00B87066" w:rsidRDefault="00A5540F" w:rsidP="00A5540F">
            <w:pPr>
              <w:pStyle w:val="RCTstable"/>
              <w:jc w:val="center"/>
            </w:pPr>
            <w:r>
              <w:t>7</w:t>
            </w:r>
          </w:p>
        </w:tc>
      </w:tr>
      <w:tr w:rsidR="00531C07" w:rsidRPr="00C12274" w14:paraId="26E5825A" w14:textId="77777777" w:rsidTr="0002532B">
        <w:tc>
          <w:tcPr>
            <w:tcW w:w="2841" w:type="dxa"/>
          </w:tcPr>
          <w:p w14:paraId="7F2627A2" w14:textId="461700B1" w:rsidR="00531C07" w:rsidRDefault="00531C07" w:rsidP="002747EA">
            <w:pPr>
              <w:pStyle w:val="RCTstable"/>
              <w:rPr>
                <w:noProof/>
              </w:rPr>
            </w:pPr>
            <w:r>
              <w:rPr>
                <w:noProof/>
              </w:rPr>
              <w:t>Chatzakis et al 2019</w:t>
            </w:r>
            <w:r w:rsidR="00D07346">
              <w:rPr>
                <w:noProof/>
              </w:rPr>
              <w:fldChar w:fldCharType="begin">
                <w:fldData xml:space="preserve">PEVuZE5vdGU+PENpdGU+PEF1dGhvcj5DaGF0emFraXM8L0F1dGhvcj48WWVhcj4yMDE5PC9ZZWFy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=
</w:fldData>
              </w:fldChar>
            </w:r>
            <w:r w:rsidR="002747EA">
              <w:rPr>
                <w:noProof/>
              </w:rPr>
              <w:instrText xml:space="preserve"> ADDIN EN.CITE </w:instrText>
            </w:r>
            <w:r w:rsidR="002747EA">
              <w:rPr>
                <w:noProof/>
              </w:rPr>
              <w:fldChar w:fldCharType="begin">
                <w:fldData xml:space="preserve">PEVuZE5vdGU+PENpdGU+PEF1dGhvcj5DaGF0emFraXM8L0F1dGhvcj48WWVhcj4yMDE5PC9ZZWFy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=
</w:fldData>
              </w:fldChar>
            </w:r>
            <w:r w:rsidR="002747EA">
              <w:rPr>
                <w:noProof/>
              </w:rPr>
              <w:instrText xml:space="preserve"> ADDIN EN.CITE.DATA </w:instrText>
            </w:r>
            <w:r w:rsidR="002747EA">
              <w:rPr>
                <w:noProof/>
              </w:rPr>
            </w:r>
            <w:r w:rsidR="002747EA">
              <w:rPr>
                <w:noProof/>
              </w:rPr>
              <w:fldChar w:fldCharType="end"/>
            </w:r>
            <w:r w:rsidR="00D07346">
              <w:rPr>
                <w:noProof/>
              </w:rPr>
            </w:r>
            <w:r w:rsidR="00D07346">
              <w:rPr>
                <w:noProof/>
              </w:rPr>
              <w:fldChar w:fldCharType="separate"/>
            </w:r>
            <w:r w:rsidR="002747EA" w:rsidRPr="002747EA">
              <w:rPr>
                <w:noProof/>
                <w:sz w:val="18"/>
                <w:vertAlign w:val="superscript"/>
              </w:rPr>
              <w:t>457</w:t>
            </w:r>
            <w:r w:rsidR="00D07346">
              <w:rPr>
                <w:noProof/>
              </w:rPr>
              <w:fldChar w:fldCharType="end"/>
            </w:r>
          </w:p>
        </w:tc>
        <w:tc>
          <w:tcPr>
            <w:tcW w:w="2547" w:type="dxa"/>
          </w:tcPr>
          <w:p w14:paraId="75CB661A" w14:textId="77777777" w:rsidR="00531C07" w:rsidRDefault="00531C07" w:rsidP="0002532B">
            <w:pPr>
              <w:pStyle w:val="RCTstable"/>
            </w:pPr>
            <w:r>
              <w:t>Mixed BMIs</w:t>
            </w:r>
          </w:p>
        </w:tc>
        <w:tc>
          <w:tcPr>
            <w:tcW w:w="2982" w:type="dxa"/>
          </w:tcPr>
          <w:p w14:paraId="1718D96D" w14:textId="655DE83F" w:rsidR="00531C07" w:rsidRDefault="00531C07" w:rsidP="0002532B">
            <w:pPr>
              <w:pStyle w:val="RCTstable"/>
              <w:jc w:val="center"/>
              <w:rPr>
                <w:rFonts w:eastAsiaTheme="majorEastAsia"/>
              </w:rPr>
            </w:pPr>
            <w:r>
              <w:rPr>
                <w:rFonts w:eastAsiaTheme="majorEastAsia"/>
              </w:rPr>
              <w:t>RR 0.87 (0.58 to 1.32)</w:t>
            </w:r>
          </w:p>
        </w:tc>
        <w:tc>
          <w:tcPr>
            <w:tcW w:w="1134" w:type="dxa"/>
          </w:tcPr>
          <w:p w14:paraId="2F59E651" w14:textId="50E0E046" w:rsidR="00531C07" w:rsidRDefault="00531C07" w:rsidP="0002532B">
            <w:pPr>
              <w:pStyle w:val="RCTstable"/>
              <w:jc w:val="center"/>
            </w:pPr>
            <w:r>
              <w:t>6</w:t>
            </w:r>
          </w:p>
        </w:tc>
      </w:tr>
      <w:tr w:rsidR="0012421A" w:rsidRPr="00C12274" w14:paraId="0B6D58AF" w14:textId="77777777" w:rsidTr="0002532B">
        <w:tc>
          <w:tcPr>
            <w:tcW w:w="2841" w:type="dxa"/>
          </w:tcPr>
          <w:p w14:paraId="29287C6D" w14:textId="13B1E5E2" w:rsidR="0012421A" w:rsidRDefault="0012421A" w:rsidP="002747EA">
            <w:pPr>
              <w:pStyle w:val="RCTstable"/>
              <w:rPr>
                <w:noProof/>
              </w:rPr>
            </w:pPr>
            <w:r>
              <w:rPr>
                <w:noProof/>
              </w:rPr>
              <w:t>Davenport et al 2018a</w:t>
            </w:r>
            <w:r w:rsidR="00D07346">
              <w:rPr>
                <w:noProof/>
              </w:rPr>
              <w:fldChar w:fldCharType="begin">
                <w:fldData xml:space="preserve">PEVuZE5vdGU+PENpdGU+PEF1dGhvcj5EYXZlbnBvcnQ8L0F1dGhvcj48WWVhcj4yMDE4PC9ZZWFy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</w:fldData>
              </w:fldChar>
            </w:r>
            <w:r w:rsidR="002747EA">
              <w:rPr>
                <w:noProof/>
              </w:rPr>
              <w:instrText xml:space="preserve"> ADDIN EN.CITE </w:instrText>
            </w:r>
            <w:r w:rsidR="002747EA">
              <w:rPr>
                <w:noProof/>
              </w:rPr>
              <w:fldChar w:fldCharType="begin">
                <w:fldData xml:space="preserve">PEVuZE5vdGU+PENpdGU+PEF1dGhvcj5EYXZlbnBvcnQ8L0F1dGhvcj48WWVhcj4yMDE4PC9ZZWFy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</w:fldData>
              </w:fldChar>
            </w:r>
            <w:r w:rsidR="002747EA">
              <w:rPr>
                <w:noProof/>
              </w:rPr>
              <w:instrText xml:space="preserve"> ADDIN EN.CITE.DATA </w:instrText>
            </w:r>
            <w:r w:rsidR="002747EA">
              <w:rPr>
                <w:noProof/>
              </w:rPr>
            </w:r>
            <w:r w:rsidR="002747EA">
              <w:rPr>
                <w:noProof/>
              </w:rPr>
              <w:fldChar w:fldCharType="end"/>
            </w:r>
            <w:r w:rsidR="00D07346">
              <w:rPr>
                <w:noProof/>
              </w:rPr>
            </w:r>
            <w:r w:rsidR="00D07346">
              <w:rPr>
                <w:noProof/>
              </w:rPr>
              <w:fldChar w:fldCharType="separate"/>
            </w:r>
            <w:r w:rsidR="002747EA" w:rsidRPr="002747EA">
              <w:rPr>
                <w:noProof/>
                <w:sz w:val="18"/>
                <w:vertAlign w:val="superscript"/>
              </w:rPr>
              <w:t>466</w:t>
            </w:r>
            <w:r w:rsidR="00D07346">
              <w:rPr>
                <w:noProof/>
              </w:rPr>
              <w:fldChar w:fldCharType="end"/>
            </w:r>
          </w:p>
        </w:tc>
        <w:tc>
          <w:tcPr>
            <w:tcW w:w="2547" w:type="dxa"/>
          </w:tcPr>
          <w:p w14:paraId="113A1959" w14:textId="77777777" w:rsidR="0012421A" w:rsidRDefault="0012421A" w:rsidP="0002532B">
            <w:pPr>
              <w:pStyle w:val="RCTstable"/>
            </w:pPr>
            <w:r>
              <w:t>Mixed BMIs</w:t>
            </w:r>
          </w:p>
        </w:tc>
        <w:tc>
          <w:tcPr>
            <w:tcW w:w="2982" w:type="dxa"/>
          </w:tcPr>
          <w:p w14:paraId="7CEB2433" w14:textId="77777777" w:rsidR="0012421A" w:rsidRDefault="0012421A" w:rsidP="0002532B">
            <w:pPr>
              <w:pStyle w:val="RCTstable"/>
              <w:jc w:val="center"/>
              <w:rPr>
                <w:rFonts w:eastAsiaTheme="majorEastAsia"/>
              </w:rPr>
            </w:pPr>
            <w:r>
              <w:rPr>
                <w:rFonts w:eastAsiaTheme="majorEastAsia"/>
              </w:rPr>
              <w:t>RR 0.61 (0.43 to 0.85)</w:t>
            </w:r>
          </w:p>
        </w:tc>
        <w:tc>
          <w:tcPr>
            <w:tcW w:w="1134" w:type="dxa"/>
          </w:tcPr>
          <w:p w14:paraId="63D8B38F" w14:textId="77777777" w:rsidR="0012421A" w:rsidRDefault="0012421A" w:rsidP="0002532B">
            <w:pPr>
              <w:pStyle w:val="RCTstable"/>
              <w:jc w:val="center"/>
            </w:pPr>
            <w:r>
              <w:t>23</w:t>
            </w:r>
          </w:p>
        </w:tc>
      </w:tr>
      <w:tr w:rsidR="00A5540F" w:rsidRPr="00C12274" w14:paraId="1D3405AE" w14:textId="77777777" w:rsidTr="00A5540F">
        <w:tc>
          <w:tcPr>
            <w:tcW w:w="2841" w:type="dxa"/>
          </w:tcPr>
          <w:p w14:paraId="1981F2FE" w14:textId="3BA35232" w:rsidR="00A5540F" w:rsidRPr="00C12274" w:rsidRDefault="00A5540F" w:rsidP="002747EA">
            <w:pPr>
              <w:pStyle w:val="RCTstable"/>
            </w:pPr>
            <w:r w:rsidRPr="00C12274">
              <w:rPr>
                <w:noProof/>
              </w:rPr>
              <w:t>da Silva et al 2017b</w:t>
            </w:r>
            <w:r>
              <w:fldChar w:fldCharType="begin">
                <w:fldData xml:space="preserve">PEVuZE5vdGU+PENpdGU+PEF1dGhvcj5kYSBTaWx2YTwvQXV0aG9yPjxZZWFyPjIwMTc8L1llYXI+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</w:fldData>
              </w:fldChar>
            </w:r>
            <w:r w:rsidR="002747EA">
              <w:instrText xml:space="preserve"> ADDIN EN.CITE </w:instrText>
            </w:r>
            <w:r w:rsidR="002747EA">
              <w:fldChar w:fldCharType="begin">
                <w:fldData xml:space="preserve">PEVuZE5vdGU+PENpdGU+PEF1dGhvcj5kYSBTaWx2YTwvQXV0aG9yPjxZZWFyPjIwMTc8L1llYXI+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</w:fldData>
              </w:fldChar>
            </w:r>
            <w:r w:rsidR="002747EA">
              <w:instrText xml:space="preserve"> ADDIN EN.CITE.DATA </w:instrText>
            </w:r>
            <w:r w:rsidR="002747EA">
              <w:fldChar w:fldCharType="end"/>
            </w:r>
            <w:r>
              <w:fldChar w:fldCharType="separate"/>
            </w:r>
            <w:r w:rsidR="002747EA" w:rsidRPr="002747EA">
              <w:rPr>
                <w:noProof/>
                <w:sz w:val="18"/>
                <w:vertAlign w:val="superscript"/>
              </w:rPr>
              <w:t>456</w:t>
            </w:r>
            <w:r>
              <w:fldChar w:fldCharType="end"/>
            </w:r>
          </w:p>
        </w:tc>
        <w:tc>
          <w:tcPr>
            <w:tcW w:w="2547" w:type="dxa"/>
          </w:tcPr>
          <w:p w14:paraId="2953C175" w14:textId="77777777" w:rsidR="00A5540F" w:rsidRPr="00C12274" w:rsidRDefault="00A5540F" w:rsidP="00A5540F">
            <w:pPr>
              <w:pStyle w:val="RCTstable"/>
            </w:pPr>
            <w:r>
              <w:t>Mixed</w:t>
            </w:r>
            <w:r w:rsidRPr="00C12274">
              <w:t xml:space="preserve"> </w:t>
            </w:r>
            <w:r>
              <w:t>BMIs</w:t>
            </w:r>
          </w:p>
        </w:tc>
        <w:tc>
          <w:tcPr>
            <w:tcW w:w="2982" w:type="dxa"/>
          </w:tcPr>
          <w:p w14:paraId="0D316E6A" w14:textId="77777777" w:rsidR="00A5540F" w:rsidRPr="00BE0624" w:rsidRDefault="00A5540F" w:rsidP="00A5540F">
            <w:pPr>
              <w:pStyle w:val="RCTstable"/>
              <w:jc w:val="center"/>
            </w:pPr>
            <w:r>
              <w:rPr>
                <w:rFonts w:eastAsiaTheme="majorEastAsia"/>
              </w:rPr>
              <w:t>RR 0.93 (0.55 to 1.57)</w:t>
            </w:r>
          </w:p>
        </w:tc>
        <w:tc>
          <w:tcPr>
            <w:tcW w:w="1134" w:type="dxa"/>
          </w:tcPr>
          <w:p w14:paraId="3C6581DE" w14:textId="77777777" w:rsidR="00A5540F" w:rsidRPr="00BE0624" w:rsidRDefault="00A5540F" w:rsidP="00A5540F">
            <w:pPr>
              <w:pStyle w:val="RCTstable"/>
              <w:jc w:val="center"/>
            </w:pPr>
            <w:r>
              <w:t>3</w:t>
            </w:r>
          </w:p>
        </w:tc>
      </w:tr>
      <w:tr w:rsidR="00A5540F" w:rsidRPr="00B87066" w14:paraId="23BB88E5" w14:textId="77777777" w:rsidTr="00A5540F">
        <w:tc>
          <w:tcPr>
            <w:tcW w:w="2841" w:type="dxa"/>
            <w:shd w:val="clear" w:color="auto" w:fill="auto"/>
          </w:tcPr>
          <w:p w14:paraId="6FCAAA7E" w14:textId="1F63F772" w:rsidR="00A5540F" w:rsidRPr="00B87066" w:rsidRDefault="00A5540F" w:rsidP="002747EA">
            <w:pPr>
              <w:pStyle w:val="RCTstable"/>
            </w:pPr>
            <w:r>
              <w:t>Han et al 2012</w:t>
            </w:r>
            <w:r>
              <w:fldChar w:fldCharType="begin"/>
            </w:r>
            <w:r w:rsidR="002747EA">
              <w:instrText xml:space="preserve"> ADDIN EN.CITE &lt;EndNote&gt;&lt;Cite&gt;&lt;Author&gt;Han&lt;/Author&gt;&lt;Year&gt;2012&lt;/Year&gt;&lt;RecNum&gt;635&lt;/RecNum&gt;&lt;DisplayText&gt;&lt;style face="superscript" font="Trebuchet MS" size="9"&gt;467&lt;/style&gt;&lt;/DisplayText&gt;&lt;record&gt;&lt;rec-number&gt;635&lt;/rec-number&gt;&lt;foreign-keys&gt;&lt;key app="EN" db-id="exvasrfx2dtraoesasxp2szsxa2df502592x" timestamp="1540429015"&gt;635&lt;/key&gt;&lt;key app="ENWeb" db-id=""&gt;0&lt;/key&gt;&lt;/foreign-keys&gt;&lt;ref-type name="Journal Article"&gt;17&lt;/ref-type&gt;&lt;contributors&gt;&lt;authors&gt;&lt;author&gt;Han, S.,&lt;/author&gt;&lt;author&gt;Middleton, P.,&lt;/author&gt;&lt;author&gt;Crowther, C.A.,&lt;/author&gt;&lt;/authors&gt;&lt;/contributors&gt;&lt;titles&gt;&lt;title&gt;Exercise for pregnant women for preventing gestational diabetes mellitus&lt;/title&gt;&lt;secondary-title&gt;Cochrane Database of Systematic Reviews&lt;/secondary-title&gt;&lt;/titles&gt;&lt;periodical&gt;&lt;full-title&gt;Cochrane Database of Systematic Reviews&lt;/full-title&gt;&lt;/periodical&gt;&lt;dates&gt;&lt;year&gt;2012&lt;/year&gt;&lt;/dates&gt;&lt;isbn&gt;14651858&lt;/isbn&gt;&lt;urls&gt;&lt;/urls&gt;&lt;electronic-resource-num&gt;10.1002/14651858.CD009021.pub2&lt;/electronic-resource-num&gt;&lt;/record&gt;&lt;/Cite&gt;&lt;/EndNote&gt;</w:instrText>
            </w:r>
            <w:r>
              <w:fldChar w:fldCharType="separate"/>
            </w:r>
            <w:r w:rsidR="002747EA" w:rsidRPr="002747EA">
              <w:rPr>
                <w:noProof/>
                <w:sz w:val="18"/>
                <w:vertAlign w:val="superscript"/>
              </w:rPr>
              <w:t>467</w:t>
            </w:r>
            <w:r>
              <w:fldChar w:fldCharType="end"/>
            </w:r>
          </w:p>
        </w:tc>
        <w:tc>
          <w:tcPr>
            <w:tcW w:w="2547" w:type="dxa"/>
            <w:shd w:val="clear" w:color="auto" w:fill="auto"/>
          </w:tcPr>
          <w:p w14:paraId="4CFB8C26" w14:textId="77777777" w:rsidR="00A5540F" w:rsidRPr="00B87066" w:rsidRDefault="00A5540F" w:rsidP="00A5540F">
            <w:pPr>
              <w:pStyle w:val="RCTstable"/>
            </w:pPr>
            <w:r>
              <w:t>Mixed BMIs</w:t>
            </w:r>
          </w:p>
        </w:tc>
        <w:tc>
          <w:tcPr>
            <w:tcW w:w="2982" w:type="dxa"/>
            <w:shd w:val="clear" w:color="auto" w:fill="auto"/>
          </w:tcPr>
          <w:p w14:paraId="693C68B1" w14:textId="77777777" w:rsidR="00A5540F" w:rsidRPr="00B87066" w:rsidRDefault="00A5540F" w:rsidP="00A5540F">
            <w:pPr>
              <w:pStyle w:val="RCTstable"/>
              <w:jc w:val="center"/>
            </w:pPr>
            <w:r>
              <w:t>RR 1.00 (0.51 to 1.97)</w:t>
            </w:r>
          </w:p>
        </w:tc>
        <w:tc>
          <w:tcPr>
            <w:tcW w:w="1134" w:type="dxa"/>
            <w:shd w:val="clear" w:color="auto" w:fill="auto"/>
          </w:tcPr>
          <w:p w14:paraId="4D8934CD" w14:textId="77777777" w:rsidR="00A5540F" w:rsidRPr="00B87066" w:rsidRDefault="00A5540F" w:rsidP="00A5540F">
            <w:pPr>
              <w:pStyle w:val="RCTstable"/>
              <w:jc w:val="center"/>
            </w:pPr>
            <w:r>
              <w:t>2</w:t>
            </w:r>
          </w:p>
        </w:tc>
      </w:tr>
      <w:tr w:rsidR="002210C4" w:rsidRPr="00B87066" w14:paraId="4E5EA985" w14:textId="77777777" w:rsidTr="002D0E62">
        <w:tc>
          <w:tcPr>
            <w:tcW w:w="2841" w:type="dxa"/>
          </w:tcPr>
          <w:p w14:paraId="03964D7C" w14:textId="3A6E6DF1" w:rsidR="002210C4" w:rsidRPr="00C12274" w:rsidRDefault="002210C4" w:rsidP="002747EA">
            <w:pPr>
              <w:pStyle w:val="RCTstable"/>
              <w:rPr>
                <w:noProof/>
              </w:rPr>
            </w:pPr>
            <w:r>
              <w:rPr>
                <w:noProof/>
              </w:rPr>
              <w:t>Magro-Malosso et al 2017</w:t>
            </w:r>
            <w:r w:rsidR="00283324">
              <w:rPr>
                <w:noProof/>
              </w:rPr>
              <w:fldChar w:fldCharType="begin"/>
            </w:r>
            <w:r w:rsidR="002747EA">
              <w:rPr>
                <w:noProof/>
              </w:rPr>
              <w:instrText xml:space="preserve"> ADDIN EN.CITE &lt;EndNote&gt;&lt;Cite&gt;&lt;Author&gt;Magro-Malosso&lt;/Author&gt;&lt;Year&gt;2017&lt;/Year&gt;&lt;RecNum&gt;891&lt;/RecNum&gt;&lt;DisplayText&gt;&lt;style face="superscript" font="Trebuchet MS" size="9"&gt;472&lt;/style&gt;&lt;/DisplayText&gt;&lt;record&gt;&lt;rec-number&gt;891&lt;/rec-number&gt;&lt;foreign-keys&gt;&lt;key app="EN" db-id="exvasrfx2dtraoesasxp2szsxa2df502592x" timestamp="1541540800"&gt;891&lt;/key&gt;&lt;key app="ENWeb" db-id=""&gt;0&lt;/key&gt;&lt;/foreign-keys&gt;&lt;ref-type name="Journal Article"&gt;17&lt;/ref-type&gt;&lt;contributors&gt;&lt;authors&gt;&lt;author&gt;Magro-Malosso, Elena R.&lt;/author&gt;&lt;author&gt;Saccone, Gabriele&lt;/author&gt;&lt;author&gt;Di Tommaso, Mariarosaria&lt;/author&gt;&lt;author&gt;Roman, Amanda&lt;/author&gt;&lt;author&gt;Berghella, Vincenzo&lt;/author&gt;&lt;/authors&gt;&lt;/contributors&gt;&lt;titles&gt;&lt;title&gt;Exercise during pregnancy and risk of gestational hypertensive disorders: a systematic review and meta-analysis&lt;/title&gt;&lt;secondary-title&gt;Acta Obstetricia et Gynecologica Scandinavica&lt;/secondary-title&gt;&lt;/titles&gt;&lt;periodical&gt;&lt;full-title&gt;Acta Obstetricia et Gynecologica Scandinavica&lt;/full-title&gt;&lt;/periodical&gt;&lt;pages&gt;921-931&lt;/pages&gt;&lt;volume&gt;96&lt;/volume&gt;&lt;number&gt;8&lt;/number&gt;&lt;section&gt;921&lt;/section&gt;&lt;dates&gt;&lt;year&gt;2017&lt;/year&gt;&lt;/dates&gt;&lt;isbn&gt;00016349&lt;/isbn&gt;&lt;urls&gt;&lt;/urls&gt;&lt;electronic-resource-num&gt;10.1111/aogs.13151&lt;/electronic-resource-num&gt;&lt;/record&gt;&lt;/Cite&gt;&lt;/EndNote&gt;</w:instrText>
            </w:r>
            <w:r w:rsidR="00283324">
              <w:rPr>
                <w:noProof/>
              </w:rPr>
              <w:fldChar w:fldCharType="separate"/>
            </w:r>
            <w:r w:rsidR="002747EA" w:rsidRPr="002747EA">
              <w:rPr>
                <w:noProof/>
                <w:sz w:val="18"/>
                <w:vertAlign w:val="superscript"/>
              </w:rPr>
              <w:t>472</w:t>
            </w:r>
            <w:r w:rsidR="00283324">
              <w:rPr>
                <w:noProof/>
              </w:rPr>
              <w:fldChar w:fldCharType="end"/>
            </w:r>
          </w:p>
        </w:tc>
        <w:tc>
          <w:tcPr>
            <w:tcW w:w="2547" w:type="dxa"/>
          </w:tcPr>
          <w:p w14:paraId="382749C4" w14:textId="77777777" w:rsidR="002210C4" w:rsidRDefault="002210C4" w:rsidP="002D0E62">
            <w:pPr>
              <w:pStyle w:val="RCTstable"/>
            </w:pPr>
            <w:r>
              <w:t>Mixed BMIs</w:t>
            </w:r>
          </w:p>
        </w:tc>
        <w:tc>
          <w:tcPr>
            <w:tcW w:w="2982" w:type="dxa"/>
          </w:tcPr>
          <w:p w14:paraId="5645B520" w14:textId="58D6C5C4" w:rsidR="002210C4" w:rsidRDefault="002210C4" w:rsidP="002210C4">
            <w:pPr>
              <w:pStyle w:val="RCTstable"/>
              <w:jc w:val="center"/>
            </w:pPr>
            <w:r>
              <w:t>RR 0.79 (0.45 to 1.38)</w:t>
            </w:r>
          </w:p>
        </w:tc>
        <w:tc>
          <w:tcPr>
            <w:tcW w:w="1134" w:type="dxa"/>
          </w:tcPr>
          <w:p w14:paraId="4B426D0F" w14:textId="090B8088" w:rsidR="002210C4" w:rsidRDefault="002210C4" w:rsidP="002D0E62">
            <w:pPr>
              <w:pStyle w:val="RCTstable"/>
              <w:jc w:val="center"/>
            </w:pPr>
            <w:r>
              <w:t>7</w:t>
            </w:r>
          </w:p>
        </w:tc>
      </w:tr>
      <w:tr w:rsidR="00A5540F" w:rsidRPr="00B87066" w14:paraId="688557B3" w14:textId="77777777" w:rsidTr="00A5540F">
        <w:tc>
          <w:tcPr>
            <w:tcW w:w="2841" w:type="dxa"/>
            <w:shd w:val="clear" w:color="auto" w:fill="auto"/>
          </w:tcPr>
          <w:p w14:paraId="6C7F8CA9" w14:textId="1FB33101" w:rsidR="00A5540F" w:rsidRDefault="00A5540F" w:rsidP="002747EA">
            <w:pPr>
              <w:pStyle w:val="RCTstable"/>
            </w:pPr>
            <w:r w:rsidRPr="00C12274">
              <w:rPr>
                <w:noProof/>
              </w:rPr>
              <w:t>Muktabhant et al 2015</w:t>
            </w:r>
            <w:r>
              <w:fldChar w:fldCharType="begin"/>
            </w:r>
            <w:r w:rsidR="002747EA">
              <w:instrText xml:space="preserve"> ADDIN EN.CITE &lt;EndNote&gt;&lt;Cite&gt;&lt;Author&gt;Muktabhant&lt;/Author&gt;&lt;Year&gt;2015&lt;/Year&gt;&lt;RecNum&gt;632&lt;/RecNum&gt;&lt;DisplayText&gt;&lt;style face="superscript" font="Trebuchet MS" size="9"&gt;417&lt;/style&gt;&lt;/DisplayText&gt;&lt;record&gt;&lt;rec-number&gt;632&lt;/rec-number&gt;&lt;foreign-keys&gt;&lt;key app="EN" db-id="exvasrfx2dtraoesasxp2szsxa2df502592x" timestamp="1540425405"&gt;632&lt;/key&gt;&lt;/foreign-keys&gt;&lt;ref-type name="Journal Article"&gt;17&lt;/ref-type&gt;&lt;contributors&gt;&lt;authors&gt;&lt;author&gt;Muktabhant, B.&lt;/author&gt;&lt;author&gt;Lawrie, T. A.&lt;/author&gt;&lt;author&gt;Lumbiganon, P.&lt;/author&gt;&lt;author&gt;Laopaiboon, M.&lt;/author&gt;&lt;/authors&gt;&lt;/contributors&gt;&lt;auth-address&gt;Department of Nutrition, Faculty of Public Health, Khon Kaen University, 123 Friendship Highway, Khon Kaen, Khon Kaen, Thailand, 40002.&lt;/auth-address&gt;&lt;titles&gt;&lt;title&gt;Diet or exercise, or both, for preventing excessive weight gain in pregnancy&lt;/title&gt;&lt;secondary-title&gt;Cochrane Database Syst Rev&lt;/secondary-title&gt;&lt;/titles&gt;&lt;periodical&gt;&lt;full-title&gt;Cochrane Database Syst Rev&lt;/full-title&gt;&lt;/periodical&gt;&lt;pages&gt;CD007145&lt;/pages&gt;&lt;number&gt;6&lt;/number&gt;&lt;edition&gt;2015/06/13&lt;/edition&gt;&lt;keywords&gt;&lt;keyword&gt;Counseling&lt;/keyword&gt;&lt;keyword&gt;*Diet&lt;/keyword&gt;&lt;keyword&gt;*Exercise&lt;/keyword&gt;&lt;keyword&gt;Female&lt;/keyword&gt;&lt;keyword&gt;Humans&lt;/keyword&gt;&lt;keyword&gt;Infant, Newborn&lt;/keyword&gt;&lt;keyword&gt;Overweight/complications/*prevention &amp;amp; control&lt;/keyword&gt;&lt;keyword&gt;Pregnancy&lt;/keyword&gt;&lt;keyword&gt;Pregnancy Complications/*prevention &amp;amp; control&lt;/keyword&gt;&lt;keyword&gt;Randomized Controlled Trials as Topic&lt;/keyword&gt;&lt;keyword&gt;*Weight Gain&lt;/keyword&gt;&lt;/keywords&gt;&lt;dates&gt;&lt;year&gt;2015&lt;/year&gt;&lt;pub-dates&gt;&lt;date&gt;Jun 15&lt;/date&gt;&lt;/pub-dates&gt;&lt;/dates&gt;&lt;isbn&gt;1469-493X (Electronic)&amp;#xD;1361-6137 (Linking)&lt;/isbn&gt;&lt;accession-num&gt;26068707&lt;/accession-num&gt;&lt;urls&gt;&lt;related-urls&gt;&lt;url&gt;https://www.ncbi.nlm.nih.gov/pubmed/26068707&lt;/url&gt;&lt;/related-urls&gt;&lt;/urls&gt;&lt;electronic-resource-num&gt;10.1002/14651858.CD007145.pub3&lt;/electronic-resource-num&gt;&lt;/record&gt;&lt;/Cite&gt;&lt;/EndNote&gt;</w:instrText>
            </w:r>
            <w:r>
              <w:fldChar w:fldCharType="separate"/>
            </w:r>
            <w:r w:rsidR="002747EA" w:rsidRPr="002747EA">
              <w:rPr>
                <w:noProof/>
                <w:sz w:val="18"/>
                <w:vertAlign w:val="superscript"/>
              </w:rPr>
              <w:t>417</w:t>
            </w:r>
            <w:r>
              <w:fldChar w:fldCharType="end"/>
            </w:r>
          </w:p>
        </w:tc>
        <w:tc>
          <w:tcPr>
            <w:tcW w:w="2547" w:type="dxa"/>
            <w:shd w:val="clear" w:color="auto" w:fill="auto"/>
          </w:tcPr>
          <w:p w14:paraId="74441691" w14:textId="77777777" w:rsidR="00A5540F" w:rsidRDefault="00A5540F" w:rsidP="00A5540F">
            <w:pPr>
              <w:pStyle w:val="RCTstable"/>
            </w:pPr>
            <w:r>
              <w:t>Mixed BMIs</w:t>
            </w:r>
          </w:p>
        </w:tc>
        <w:tc>
          <w:tcPr>
            <w:tcW w:w="2982" w:type="dxa"/>
            <w:shd w:val="clear" w:color="auto" w:fill="auto"/>
          </w:tcPr>
          <w:p w14:paraId="7322BD85" w14:textId="77777777" w:rsidR="00A5540F" w:rsidRDefault="00A5540F" w:rsidP="00A5540F">
            <w:pPr>
              <w:pStyle w:val="RCTstable"/>
              <w:jc w:val="center"/>
            </w:pPr>
            <w:r>
              <w:t>RR 0.99 (0.58 to 1.66)</w:t>
            </w:r>
          </w:p>
        </w:tc>
        <w:tc>
          <w:tcPr>
            <w:tcW w:w="1134" w:type="dxa"/>
            <w:shd w:val="clear" w:color="auto" w:fill="auto"/>
          </w:tcPr>
          <w:p w14:paraId="16CD9978" w14:textId="77777777" w:rsidR="00A5540F" w:rsidRDefault="00A5540F" w:rsidP="00A5540F">
            <w:pPr>
              <w:pStyle w:val="RCTstable"/>
              <w:jc w:val="center"/>
            </w:pPr>
            <w:r>
              <w:t>4</w:t>
            </w:r>
          </w:p>
        </w:tc>
      </w:tr>
      <w:tr w:rsidR="00792F14" w:rsidRPr="00B87066" w14:paraId="0F14FD2F" w14:textId="77777777" w:rsidTr="00A5540F">
        <w:tc>
          <w:tcPr>
            <w:tcW w:w="2841" w:type="dxa"/>
            <w:shd w:val="clear" w:color="auto" w:fill="auto"/>
          </w:tcPr>
          <w:p w14:paraId="303EF7E2" w14:textId="3639F632" w:rsidR="00792F14" w:rsidRPr="00C12274" w:rsidRDefault="00792F14" w:rsidP="002747EA">
            <w:pPr>
              <w:pStyle w:val="RCTstable"/>
              <w:rPr>
                <w:noProof/>
              </w:rPr>
            </w:pPr>
            <w:r>
              <w:rPr>
                <w:noProof/>
              </w:rPr>
              <w:t>Syngelaki et al 2019</w:t>
            </w:r>
            <w:r w:rsidR="00D07346">
              <w:rPr>
                <w:noProof/>
              </w:rPr>
              <w:fldChar w:fldCharType="begin">
                <w:fldData xml:space="preserve">PEVuZE5vdGU+PENpdGU+PEF1dGhvcj5TeW5nZWxha2k8L0F1dGhvcj48WWVhcj4yMDE5PC9ZZWFy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</w:fldData>
              </w:fldChar>
            </w:r>
            <w:r w:rsidR="002747EA">
              <w:rPr>
                <w:noProof/>
              </w:rPr>
              <w:instrText xml:space="preserve"> ADDIN EN.CITE </w:instrText>
            </w:r>
            <w:r w:rsidR="002747EA">
              <w:rPr>
                <w:noProof/>
              </w:rPr>
              <w:fldChar w:fldCharType="begin">
                <w:fldData xml:space="preserve">PEVuZE5vdGU+PENpdGU+PEF1dGhvcj5TeW5nZWxha2k8L0F1dGhvcj48WWVhcj4yMDE5PC9ZZWFy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</w:fldData>
              </w:fldChar>
            </w:r>
            <w:r w:rsidR="002747EA">
              <w:rPr>
                <w:noProof/>
              </w:rPr>
              <w:instrText xml:space="preserve"> ADDIN EN.CITE.DATA </w:instrText>
            </w:r>
            <w:r w:rsidR="002747EA">
              <w:rPr>
                <w:noProof/>
              </w:rPr>
            </w:r>
            <w:r w:rsidR="002747EA">
              <w:rPr>
                <w:noProof/>
              </w:rPr>
              <w:fldChar w:fldCharType="end"/>
            </w:r>
            <w:r w:rsidR="00D07346">
              <w:rPr>
                <w:noProof/>
              </w:rPr>
            </w:r>
            <w:r w:rsidR="00D07346">
              <w:rPr>
                <w:noProof/>
              </w:rPr>
              <w:fldChar w:fldCharType="separate"/>
            </w:r>
            <w:r w:rsidR="002747EA" w:rsidRPr="002747EA">
              <w:rPr>
                <w:noProof/>
                <w:sz w:val="18"/>
                <w:vertAlign w:val="superscript"/>
              </w:rPr>
              <w:t>423</w:t>
            </w:r>
            <w:r w:rsidR="00D07346">
              <w:rPr>
                <w:noProof/>
              </w:rPr>
              <w:fldChar w:fldCharType="end"/>
            </w:r>
          </w:p>
        </w:tc>
        <w:tc>
          <w:tcPr>
            <w:tcW w:w="2547" w:type="dxa"/>
            <w:shd w:val="clear" w:color="auto" w:fill="auto"/>
          </w:tcPr>
          <w:p w14:paraId="7AB87124" w14:textId="5A38DDCA" w:rsidR="00792F14" w:rsidRDefault="00026EDE" w:rsidP="00A5540F">
            <w:pPr>
              <w:pStyle w:val="RCTstable"/>
            </w:pPr>
            <w:r>
              <w:t>Mixed BMIs</w:t>
            </w:r>
          </w:p>
        </w:tc>
        <w:tc>
          <w:tcPr>
            <w:tcW w:w="2982" w:type="dxa"/>
            <w:shd w:val="clear" w:color="auto" w:fill="auto"/>
          </w:tcPr>
          <w:p w14:paraId="10D95C54" w14:textId="0F7E078A" w:rsidR="00792F14" w:rsidRDefault="00026EDE" w:rsidP="00A5540F">
            <w:pPr>
              <w:pStyle w:val="RCTstable"/>
              <w:jc w:val="center"/>
            </w:pPr>
            <w:r>
              <w:t>RR 1.13 (0.45 to 2.86)</w:t>
            </w:r>
          </w:p>
        </w:tc>
        <w:tc>
          <w:tcPr>
            <w:tcW w:w="1134" w:type="dxa"/>
            <w:shd w:val="clear" w:color="auto" w:fill="auto"/>
          </w:tcPr>
          <w:p w14:paraId="7DB7CBDE" w14:textId="70F3F632" w:rsidR="00792F14" w:rsidRDefault="00026EDE" w:rsidP="00A5540F">
            <w:pPr>
              <w:pStyle w:val="RCTstable"/>
              <w:jc w:val="center"/>
            </w:pPr>
            <w:r>
              <w:t>3</w:t>
            </w:r>
          </w:p>
        </w:tc>
      </w:tr>
      <w:tr w:rsidR="00A5540F" w:rsidRPr="00B87066" w14:paraId="6D9DAB27" w14:textId="77777777" w:rsidTr="00A5540F">
        <w:tc>
          <w:tcPr>
            <w:tcW w:w="2841" w:type="dxa"/>
            <w:tcBorders>
              <w:bottom w:val="single" w:sz="4" w:space="0" w:color="3B3474"/>
            </w:tcBorders>
            <w:shd w:val="clear" w:color="auto" w:fill="auto"/>
          </w:tcPr>
          <w:p w14:paraId="5E825653" w14:textId="46BEC636" w:rsidR="00A5540F" w:rsidRDefault="00A5540F" w:rsidP="002747EA">
            <w:pPr>
              <w:pStyle w:val="RCTstable"/>
            </w:pPr>
            <w:r>
              <w:t>Zheng et al 2017</w:t>
            </w:r>
            <w:r>
              <w:fldChar w:fldCharType="begin"/>
            </w:r>
            <w:r w:rsidR="002747EA">
              <w:instrText xml:space="preserve"> ADDIN EN.CITE &lt;EndNote&gt;&lt;Cite&gt;&lt;Author&gt;Zheng&lt;/Author&gt;&lt;Year&gt;2017&lt;/Year&gt;&lt;RecNum&gt;1186&lt;/RecNum&gt;&lt;DisplayText&gt;&lt;style face="superscript" font="Trebuchet MS" size="9"&gt;469&lt;/style&gt;&lt;/DisplayText&gt;&lt;record&gt;&lt;rec-number&gt;1186&lt;/rec-number&gt;&lt;foreign-keys&gt;&lt;key app="EN" db-id="exvasrfx2dtraoesasxp2szsxa2df502592x" timestamp="1559007913"&gt;1186&lt;/key&gt;&lt;key app="ENWeb" db-id=""&gt;0&lt;/key&gt;&lt;/foreign-keys&gt;&lt;ref-type name="Journal Article"&gt;17&lt;/ref-type&gt;&lt;contributors&gt;&lt;authors&gt;&lt;author&gt;Zheng, J.&lt;/author&gt;&lt;author&gt;Wang, H.&lt;/author&gt;&lt;author&gt;Ren, M.&lt;/author&gt;&lt;/authors&gt;&lt;/contributors&gt;&lt;titles&gt;&lt;title&gt;Influence of exercise intervention on gestational diabetes mellitus: a systematic review and meta-analysis&lt;/title&gt;&lt;secondary-title&gt;Journal of Endocrinological Investigation&lt;/secondary-title&gt;&lt;/titles&gt;&lt;periodical&gt;&lt;full-title&gt;Journal of Endocrinological Investigation&lt;/full-title&gt;&lt;/periodical&gt;&lt;pages&gt;1027-1033&lt;/pages&gt;&lt;volume&gt;40&lt;/volume&gt;&lt;number&gt;10&lt;/number&gt;&lt;section&gt;1027&lt;/section&gt;&lt;dates&gt;&lt;year&gt;2017&lt;/year&gt;&lt;/dates&gt;&lt;isbn&gt;1720-8386&lt;/isbn&gt;&lt;urls&gt;&lt;/urls&gt;&lt;electronic-resource-num&gt;10.1007/s40618-017-0673-3&lt;/electronic-resource-num&gt;&lt;/record&gt;&lt;/Cite&gt;&lt;/EndNote&gt;</w:instrText>
            </w:r>
            <w:r>
              <w:fldChar w:fldCharType="separate"/>
            </w:r>
            <w:r w:rsidR="002747EA" w:rsidRPr="002747EA">
              <w:rPr>
                <w:noProof/>
                <w:sz w:val="18"/>
                <w:vertAlign w:val="superscript"/>
              </w:rPr>
              <w:t>469</w:t>
            </w:r>
            <w:r>
              <w:fldChar w:fldCharType="end"/>
            </w:r>
          </w:p>
        </w:tc>
        <w:tc>
          <w:tcPr>
            <w:tcW w:w="2547" w:type="dxa"/>
            <w:tcBorders>
              <w:bottom w:val="single" w:sz="4" w:space="0" w:color="3B3474"/>
            </w:tcBorders>
            <w:shd w:val="clear" w:color="auto" w:fill="auto"/>
          </w:tcPr>
          <w:p w14:paraId="4936A85C" w14:textId="77777777" w:rsidR="00A5540F" w:rsidRDefault="00A5540F" w:rsidP="00A5540F">
            <w:pPr>
              <w:pStyle w:val="RCTstable"/>
            </w:pPr>
            <w:r>
              <w:t>Mixed BMIs</w:t>
            </w:r>
          </w:p>
        </w:tc>
        <w:tc>
          <w:tcPr>
            <w:tcW w:w="2982" w:type="dxa"/>
            <w:tcBorders>
              <w:bottom w:val="single" w:sz="4" w:space="0" w:color="3B3474"/>
            </w:tcBorders>
            <w:shd w:val="clear" w:color="auto" w:fill="auto"/>
          </w:tcPr>
          <w:p w14:paraId="50E5B513" w14:textId="77777777" w:rsidR="00A5540F" w:rsidRDefault="00A5540F" w:rsidP="00A5540F">
            <w:pPr>
              <w:pStyle w:val="RCTstable"/>
              <w:jc w:val="center"/>
            </w:pPr>
            <w:r>
              <w:t>OR 1.05 (0.53 to 2.07)</w:t>
            </w:r>
          </w:p>
        </w:tc>
        <w:tc>
          <w:tcPr>
            <w:tcW w:w="1134" w:type="dxa"/>
            <w:tcBorders>
              <w:bottom w:val="single" w:sz="4" w:space="0" w:color="3B3474"/>
            </w:tcBorders>
            <w:shd w:val="clear" w:color="auto" w:fill="auto"/>
          </w:tcPr>
          <w:p w14:paraId="17608A13" w14:textId="77777777" w:rsidR="00A5540F" w:rsidRDefault="00A5540F" w:rsidP="00A5540F">
            <w:pPr>
              <w:pStyle w:val="RCTstable"/>
              <w:jc w:val="center"/>
            </w:pPr>
            <w:r>
              <w:t>2</w:t>
            </w:r>
          </w:p>
        </w:tc>
      </w:tr>
      <w:tr w:rsidR="00A5540F" w:rsidRPr="00B87066" w14:paraId="49EB4ACF" w14:textId="77777777" w:rsidTr="00A5540F">
        <w:tc>
          <w:tcPr>
            <w:tcW w:w="9504" w:type="dxa"/>
            <w:gridSpan w:val="4"/>
            <w:shd w:val="clear" w:color="auto" w:fill="D9E2F3" w:themeFill="accent1" w:themeFillTint="33"/>
          </w:tcPr>
          <w:p w14:paraId="54BBF678" w14:textId="77777777" w:rsidR="00A5540F" w:rsidRPr="00B87066" w:rsidRDefault="00A5540F" w:rsidP="00A5540F">
            <w:pPr>
              <w:pStyle w:val="RCTstable"/>
              <w:rPr>
                <w:i/>
              </w:rPr>
            </w:pPr>
            <w:r>
              <w:rPr>
                <w:i/>
              </w:rPr>
              <w:t>Caesarean section</w:t>
            </w:r>
          </w:p>
        </w:tc>
      </w:tr>
      <w:tr w:rsidR="00A5540F" w:rsidRPr="00B87066" w14:paraId="66F3A193" w14:textId="77777777" w:rsidTr="00A5540F">
        <w:tc>
          <w:tcPr>
            <w:tcW w:w="2841" w:type="dxa"/>
            <w:tcBorders>
              <w:bottom w:val="single" w:sz="4" w:space="0" w:color="3B3474"/>
            </w:tcBorders>
            <w:shd w:val="clear" w:color="auto" w:fill="F2F2F2" w:themeFill="background1" w:themeFillShade="F2"/>
          </w:tcPr>
          <w:p w14:paraId="62A1D2A5" w14:textId="77777777" w:rsidR="00A5540F" w:rsidRPr="00B87066" w:rsidRDefault="00A5540F" w:rsidP="00A5540F">
            <w:pPr>
              <w:pStyle w:val="RCTstable"/>
            </w:pPr>
            <w:r w:rsidRPr="00B87066">
              <w:t>Current review</w:t>
            </w:r>
          </w:p>
        </w:tc>
        <w:tc>
          <w:tcPr>
            <w:tcW w:w="2547" w:type="dxa"/>
            <w:tcBorders>
              <w:bottom w:val="single" w:sz="4" w:space="0" w:color="3B3474"/>
            </w:tcBorders>
            <w:shd w:val="clear" w:color="auto" w:fill="F2F2F2" w:themeFill="background1" w:themeFillShade="F2"/>
          </w:tcPr>
          <w:p w14:paraId="751AEFE9" w14:textId="77777777" w:rsidR="00A5540F" w:rsidRPr="00B87066" w:rsidRDefault="00A5540F" w:rsidP="00A5540F">
            <w:pPr>
              <w:pStyle w:val="RCTstable"/>
            </w:pPr>
            <w:r w:rsidRPr="00B87066">
              <w:t>Mixed BMIs</w:t>
            </w:r>
          </w:p>
        </w:tc>
        <w:tc>
          <w:tcPr>
            <w:tcW w:w="2982" w:type="dxa"/>
            <w:tcBorders>
              <w:bottom w:val="single" w:sz="4" w:space="0" w:color="3B3474"/>
            </w:tcBorders>
            <w:shd w:val="clear" w:color="auto" w:fill="F2F2F2" w:themeFill="background1" w:themeFillShade="F2"/>
          </w:tcPr>
          <w:p w14:paraId="2572B408" w14:textId="0C172B6C" w:rsidR="00A5540F" w:rsidRPr="00B70B7B" w:rsidRDefault="00A5540F" w:rsidP="00941544">
            <w:pPr>
              <w:pStyle w:val="RCTstable"/>
              <w:jc w:val="center"/>
            </w:pPr>
            <w:r w:rsidRPr="00B70B7B">
              <w:t>RR 0.85 (0.</w:t>
            </w:r>
            <w:r w:rsidR="00941544" w:rsidRPr="00B70B7B">
              <w:t>7</w:t>
            </w:r>
            <w:r w:rsidR="00941544">
              <w:t>4</w:t>
            </w:r>
            <w:r w:rsidR="00941544" w:rsidRPr="00B70B7B">
              <w:t xml:space="preserve"> </w:t>
            </w:r>
            <w:r w:rsidRPr="00B70B7B">
              <w:t>to 0.98)</w:t>
            </w:r>
          </w:p>
        </w:tc>
        <w:tc>
          <w:tcPr>
            <w:tcW w:w="1134" w:type="dxa"/>
            <w:tcBorders>
              <w:bottom w:val="single" w:sz="4" w:space="0" w:color="3B3474"/>
            </w:tcBorders>
            <w:shd w:val="clear" w:color="auto" w:fill="F2F2F2" w:themeFill="background1" w:themeFillShade="F2"/>
          </w:tcPr>
          <w:p w14:paraId="3C717072" w14:textId="14D46B13" w:rsidR="00A5540F" w:rsidRPr="00B87066" w:rsidRDefault="00FE7368" w:rsidP="00A5540F">
            <w:pPr>
              <w:pStyle w:val="RCTstable"/>
              <w:jc w:val="center"/>
            </w:pPr>
            <w:r>
              <w:t>25</w:t>
            </w:r>
          </w:p>
        </w:tc>
      </w:tr>
      <w:tr w:rsidR="00531C07" w:rsidRPr="00C12274" w14:paraId="419E6712" w14:textId="77777777" w:rsidTr="0002532B">
        <w:tc>
          <w:tcPr>
            <w:tcW w:w="2841" w:type="dxa"/>
          </w:tcPr>
          <w:p w14:paraId="5EA3A84E" w14:textId="21519185" w:rsidR="00531C07" w:rsidRDefault="00531C07" w:rsidP="002747EA">
            <w:pPr>
              <w:pStyle w:val="RCTstable"/>
              <w:rPr>
                <w:noProof/>
              </w:rPr>
            </w:pPr>
            <w:r>
              <w:rPr>
                <w:noProof/>
              </w:rPr>
              <w:t>Chatzakis et al 2019</w:t>
            </w:r>
            <w:r w:rsidR="00D07346">
              <w:rPr>
                <w:noProof/>
              </w:rPr>
              <w:fldChar w:fldCharType="begin">
                <w:fldData xml:space="preserve">PEVuZE5vdGU+PENpdGU+PEF1dGhvcj5DaGF0emFraXM8L0F1dGhvcj48WWVhcj4yMDE5PC9ZZWFy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=
</w:fldData>
              </w:fldChar>
            </w:r>
            <w:r w:rsidR="002747EA">
              <w:rPr>
                <w:noProof/>
              </w:rPr>
              <w:instrText xml:space="preserve"> ADDIN EN.CITE </w:instrText>
            </w:r>
            <w:r w:rsidR="002747EA">
              <w:rPr>
                <w:noProof/>
              </w:rPr>
              <w:fldChar w:fldCharType="begin">
                <w:fldData xml:space="preserve">PEVuZE5vdGU+PENpdGU+PEF1dGhvcj5DaGF0emFraXM8L0F1dGhvcj48WWVhcj4yMDE5PC9ZZWFy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=
</w:fldData>
              </w:fldChar>
            </w:r>
            <w:r w:rsidR="002747EA">
              <w:rPr>
                <w:noProof/>
              </w:rPr>
              <w:instrText xml:space="preserve"> ADDIN EN.CITE.DATA </w:instrText>
            </w:r>
            <w:r w:rsidR="002747EA">
              <w:rPr>
                <w:noProof/>
              </w:rPr>
            </w:r>
            <w:r w:rsidR="002747EA">
              <w:rPr>
                <w:noProof/>
              </w:rPr>
              <w:fldChar w:fldCharType="end"/>
            </w:r>
            <w:r w:rsidR="00D07346">
              <w:rPr>
                <w:noProof/>
              </w:rPr>
            </w:r>
            <w:r w:rsidR="00D07346">
              <w:rPr>
                <w:noProof/>
              </w:rPr>
              <w:fldChar w:fldCharType="separate"/>
            </w:r>
            <w:r w:rsidR="002747EA" w:rsidRPr="002747EA">
              <w:rPr>
                <w:noProof/>
                <w:sz w:val="18"/>
                <w:vertAlign w:val="superscript"/>
              </w:rPr>
              <w:t>457</w:t>
            </w:r>
            <w:r w:rsidR="00D07346">
              <w:rPr>
                <w:noProof/>
              </w:rPr>
              <w:fldChar w:fldCharType="end"/>
            </w:r>
          </w:p>
        </w:tc>
        <w:tc>
          <w:tcPr>
            <w:tcW w:w="2547" w:type="dxa"/>
          </w:tcPr>
          <w:p w14:paraId="477CAD00" w14:textId="77777777" w:rsidR="00531C07" w:rsidRDefault="00531C07" w:rsidP="0002532B">
            <w:pPr>
              <w:pStyle w:val="RCTstable"/>
            </w:pPr>
            <w:r>
              <w:t>Mixed BMIs</w:t>
            </w:r>
          </w:p>
        </w:tc>
        <w:tc>
          <w:tcPr>
            <w:tcW w:w="2982" w:type="dxa"/>
          </w:tcPr>
          <w:p w14:paraId="1505ABB9" w14:textId="20CB5EEC" w:rsidR="00531C07" w:rsidRDefault="00531C07" w:rsidP="0002532B">
            <w:pPr>
              <w:pStyle w:val="RCTstable"/>
              <w:jc w:val="center"/>
              <w:rPr>
                <w:rFonts w:eastAsiaTheme="majorEastAsia"/>
              </w:rPr>
            </w:pPr>
            <w:r>
              <w:rPr>
                <w:rFonts w:eastAsiaTheme="majorEastAsia"/>
              </w:rPr>
              <w:t>RR 0.99 (0.85 to 1.17)</w:t>
            </w:r>
          </w:p>
        </w:tc>
        <w:tc>
          <w:tcPr>
            <w:tcW w:w="1134" w:type="dxa"/>
          </w:tcPr>
          <w:p w14:paraId="1599A011" w14:textId="2AF7947D" w:rsidR="00531C07" w:rsidRDefault="00531C07" w:rsidP="0002532B">
            <w:pPr>
              <w:pStyle w:val="RCTstable"/>
              <w:jc w:val="center"/>
            </w:pPr>
            <w:r>
              <w:t>9</w:t>
            </w:r>
          </w:p>
        </w:tc>
      </w:tr>
      <w:tr w:rsidR="00FF3859" w:rsidRPr="008A66F0" w14:paraId="70621E76" w14:textId="77777777" w:rsidTr="00A5540F">
        <w:tc>
          <w:tcPr>
            <w:tcW w:w="2841" w:type="dxa"/>
            <w:shd w:val="clear" w:color="auto" w:fill="auto"/>
          </w:tcPr>
          <w:p w14:paraId="7B83329B" w14:textId="0D8E5E45" w:rsidR="00FF3859" w:rsidRPr="008A66F0" w:rsidRDefault="00FF3859" w:rsidP="002747EA">
            <w:pPr>
              <w:pStyle w:val="RCTstable"/>
            </w:pPr>
            <w:r w:rsidRPr="008A66F0">
              <w:t>Davenport et al 2019</w:t>
            </w:r>
            <w:r w:rsidR="00F15900">
              <w:t>d</w:t>
            </w:r>
            <w:r w:rsidR="003E3405">
              <w:fldChar w:fldCharType="begin">
                <w:fldData xml:space="preserve">PEVuZE5vdGU+PENpdGU+PEF1dGhvcj5EYXZlbnBvcnQ8L0F1dGhvcj48WWVhcj4yMDE5PC9ZZWFy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</w:fldData>
              </w:fldChar>
            </w:r>
            <w:r w:rsidR="002747EA">
              <w:instrText xml:space="preserve"> ADDIN EN.CITE </w:instrText>
            </w:r>
            <w:r w:rsidR="002747EA">
              <w:fldChar w:fldCharType="begin">
                <w:fldData xml:space="preserve">PEVuZE5vdGU+PENpdGU+PEF1dGhvcj5EYXZlbnBvcnQ8L0F1dGhvcj48WWVhcj4yMDE5PC9ZZWFy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</w:fldData>
              </w:fldChar>
            </w:r>
            <w:r w:rsidR="002747EA">
              <w:instrText xml:space="preserve"> ADDIN EN.CITE.DATA </w:instrText>
            </w:r>
            <w:r w:rsidR="002747EA">
              <w:fldChar w:fldCharType="end"/>
            </w:r>
            <w:r w:rsidR="003E3405">
              <w:fldChar w:fldCharType="separate"/>
            </w:r>
            <w:r w:rsidR="002747EA" w:rsidRPr="002747EA">
              <w:rPr>
                <w:noProof/>
                <w:sz w:val="18"/>
                <w:vertAlign w:val="superscript"/>
              </w:rPr>
              <w:t>473</w:t>
            </w:r>
            <w:r w:rsidR="003E3405">
              <w:fldChar w:fldCharType="end"/>
            </w:r>
          </w:p>
        </w:tc>
        <w:tc>
          <w:tcPr>
            <w:tcW w:w="2547" w:type="dxa"/>
            <w:shd w:val="clear" w:color="auto" w:fill="auto"/>
          </w:tcPr>
          <w:p w14:paraId="733950BA" w14:textId="78CAD7F3" w:rsidR="00FF3859" w:rsidRPr="008A66F0" w:rsidRDefault="006741D1" w:rsidP="00A5540F">
            <w:pPr>
              <w:pStyle w:val="RCTstable"/>
            </w:pPr>
            <w:r w:rsidRPr="008A66F0">
              <w:t>Mixed BMIs</w:t>
            </w:r>
          </w:p>
        </w:tc>
        <w:tc>
          <w:tcPr>
            <w:tcW w:w="2982" w:type="dxa"/>
            <w:shd w:val="clear" w:color="auto" w:fill="auto"/>
          </w:tcPr>
          <w:p w14:paraId="78DAE97A" w14:textId="0E7AE376" w:rsidR="00FF3859" w:rsidRPr="008A66F0" w:rsidRDefault="001D3659" w:rsidP="00A5540F">
            <w:pPr>
              <w:pStyle w:val="RCTstable"/>
              <w:jc w:val="center"/>
            </w:pPr>
            <w:r w:rsidRPr="008A66F0">
              <w:t>OR 0.91 (0.79 to 1.05)</w:t>
            </w:r>
          </w:p>
        </w:tc>
        <w:tc>
          <w:tcPr>
            <w:tcW w:w="1134" w:type="dxa"/>
            <w:shd w:val="clear" w:color="auto" w:fill="auto"/>
          </w:tcPr>
          <w:p w14:paraId="013BDB8B" w14:textId="27E0DEAA" w:rsidR="00FF3859" w:rsidRPr="008A66F0" w:rsidRDefault="006741D1" w:rsidP="00A5540F">
            <w:pPr>
              <w:pStyle w:val="RCTstable"/>
              <w:jc w:val="center"/>
            </w:pPr>
            <w:r w:rsidRPr="008A66F0">
              <w:t>46</w:t>
            </w:r>
          </w:p>
        </w:tc>
      </w:tr>
      <w:tr w:rsidR="00E80348" w:rsidRPr="008A66F0" w14:paraId="0FA09FCF" w14:textId="77777777" w:rsidTr="00A5540F">
        <w:tc>
          <w:tcPr>
            <w:tcW w:w="2841" w:type="dxa"/>
            <w:shd w:val="clear" w:color="auto" w:fill="auto"/>
          </w:tcPr>
          <w:p w14:paraId="1D5E7E59" w14:textId="6BAB03A4" w:rsidR="00E80348" w:rsidRPr="008A66F0" w:rsidRDefault="00E80348" w:rsidP="002747EA">
            <w:pPr>
              <w:pStyle w:val="RCTstable"/>
            </w:pPr>
            <w:r w:rsidRPr="008A66F0">
              <w:t>Domenjoz et al 2014</w:t>
            </w:r>
            <w:r w:rsidR="003E3405">
              <w:fldChar w:fldCharType="begin"/>
            </w:r>
            <w:r w:rsidR="002747EA">
              <w:instrText xml:space="preserve"> ADDIN EN.CITE &lt;EndNote&gt;&lt;Cite&gt;&lt;Author&gt;Domenjoz&lt;/Author&gt;&lt;Year&gt;2014&lt;/Year&gt;&lt;RecNum&gt;1220&lt;/RecNum&gt;&lt;DisplayText&gt;&lt;style face="superscript" font="Trebuchet MS" size="9"&gt;474&lt;/style&gt;&lt;/DisplayText&gt;&lt;record&gt;&lt;rec-number&gt;1220&lt;/rec-number&gt;&lt;foreign-keys&gt;&lt;key app="EN" db-id="exvasrfx2dtraoesasxp2szsxa2df502592x" timestamp="1562467301"&gt;1220&lt;/key&gt;&lt;key app="ENWeb" db-id=""&gt;0&lt;/key&gt;&lt;/foreign-keys&gt;&lt;ref-type name="Journal Article"&gt;17&lt;/ref-type&gt;&lt;contributors&gt;&lt;authors&gt;&lt;author&gt;Domenjoz, I.&lt;/author&gt;&lt;author&gt;Kayser, B.&lt;/author&gt;&lt;author&gt;Boulvain, M.&lt;/author&gt;&lt;/authors&gt;&lt;/contributors&gt;&lt;auth-address&gt;Faculty of Medicine of Geneva, Switzerland. Electronic address: domenjozi@bluewin.ch.&amp;#xD;Institute of Sports Sciences, University of Lausanne, Switzerland.&amp;#xD;Faculty of Medicine of Geneva, Switzerland.&lt;/auth-address&gt;&lt;titles&gt;&lt;title&gt;Effect of physical activity during pregnancy on mode of delivery&lt;/title&gt;&lt;secondary-title&gt;Am J Obstet Gynecol&lt;/secondary-title&gt;&lt;/titles&gt;&lt;periodical&gt;&lt;full-title&gt;Am J Obstet Gynecol&lt;/full-title&gt;&lt;/periodical&gt;&lt;pages&gt;401 e1-11&lt;/pages&gt;&lt;volume&gt;211&lt;/volume&gt;&lt;number&gt;4&lt;/number&gt;&lt;edition&gt;2014/03/19&lt;/edition&gt;&lt;keywords&gt;&lt;keyword&gt;Cesarean Section/statistics &amp;amp; numerical data&lt;/keyword&gt;&lt;keyword&gt;Delivery, Obstetric/*statistics &amp;amp; numerical data&lt;/keyword&gt;&lt;keyword&gt;*Exercise&lt;/keyword&gt;&lt;keyword&gt;Female&lt;/keyword&gt;&lt;keyword&gt;Humans&lt;/keyword&gt;&lt;keyword&gt;Models, Statistical&lt;/keyword&gt;&lt;keyword&gt;Obstetric Labor Complications/*prevention &amp;amp; control&lt;/keyword&gt;&lt;keyword&gt;Pregnancy&lt;/keyword&gt;&lt;keyword&gt;Prenatal Care/*methods&lt;/keyword&gt;&lt;keyword&gt;cesarean&lt;/keyword&gt;&lt;keyword&gt;delivery&lt;/keyword&gt;&lt;keyword&gt;physical activity&lt;/keyword&gt;&lt;/keywords&gt;&lt;dates&gt;&lt;year&gt;2014&lt;/year&gt;&lt;pub-dates&gt;&lt;date&gt;Oct&lt;/date&gt;&lt;/pub-dates&gt;&lt;/dates&gt;&lt;isbn&gt;1097-6868 (Electronic)&amp;#xD;0002-9378 (Linking)&lt;/isbn&gt;&lt;accession-num&gt;24631706&lt;/accession-num&gt;&lt;urls&gt;&lt;related-urls&gt;&lt;url&gt;https://www.ncbi.nlm.nih.gov/pubmed/24631706&lt;/url&gt;&lt;/related-urls&gt;&lt;/urls&gt;&lt;electronic-resource-num&gt;10.1016/j.ajog.2014.03.030&lt;/electronic-resource-num&gt;&lt;/record&gt;&lt;/Cite&gt;&lt;/EndNote&gt;</w:instrText>
            </w:r>
            <w:r w:rsidR="003E3405">
              <w:fldChar w:fldCharType="separate"/>
            </w:r>
            <w:r w:rsidR="002747EA" w:rsidRPr="002747EA">
              <w:rPr>
                <w:noProof/>
                <w:sz w:val="18"/>
                <w:vertAlign w:val="superscript"/>
              </w:rPr>
              <w:t>474</w:t>
            </w:r>
            <w:r w:rsidR="003E3405">
              <w:fldChar w:fldCharType="end"/>
            </w:r>
          </w:p>
        </w:tc>
        <w:tc>
          <w:tcPr>
            <w:tcW w:w="2547" w:type="dxa"/>
            <w:shd w:val="clear" w:color="auto" w:fill="auto"/>
          </w:tcPr>
          <w:p w14:paraId="4D21CEC2" w14:textId="725FB2F3" w:rsidR="00E80348" w:rsidRPr="008A66F0" w:rsidRDefault="00E80348" w:rsidP="00A5540F">
            <w:pPr>
              <w:pStyle w:val="RCTstable"/>
            </w:pPr>
            <w:r w:rsidRPr="008A66F0">
              <w:t>Mixed BMIs</w:t>
            </w:r>
          </w:p>
        </w:tc>
        <w:tc>
          <w:tcPr>
            <w:tcW w:w="2982" w:type="dxa"/>
            <w:shd w:val="clear" w:color="auto" w:fill="auto"/>
          </w:tcPr>
          <w:p w14:paraId="2505CBAF" w14:textId="30EDA540" w:rsidR="00E80348" w:rsidRPr="008A66F0" w:rsidRDefault="00E80348" w:rsidP="00816DA6">
            <w:pPr>
              <w:pStyle w:val="RCTstable"/>
              <w:jc w:val="center"/>
            </w:pPr>
            <w:r w:rsidRPr="008A66F0">
              <w:t xml:space="preserve">RR 0.85 (0.73 </w:t>
            </w:r>
            <w:r w:rsidR="00816DA6">
              <w:t>to</w:t>
            </w:r>
            <w:r w:rsidRPr="008A66F0">
              <w:t xml:space="preserve"> 0.99)</w:t>
            </w:r>
          </w:p>
        </w:tc>
        <w:tc>
          <w:tcPr>
            <w:tcW w:w="1134" w:type="dxa"/>
            <w:shd w:val="clear" w:color="auto" w:fill="auto"/>
          </w:tcPr>
          <w:p w14:paraId="6A63BEEE" w14:textId="107BA58A" w:rsidR="00E80348" w:rsidRPr="008A66F0" w:rsidRDefault="00E80348" w:rsidP="00A5540F">
            <w:pPr>
              <w:pStyle w:val="RCTstable"/>
              <w:jc w:val="center"/>
            </w:pPr>
            <w:r w:rsidRPr="008A66F0">
              <w:t>16</w:t>
            </w:r>
          </w:p>
        </w:tc>
      </w:tr>
      <w:tr w:rsidR="00B61974" w:rsidRPr="00B87066" w14:paraId="463393D2" w14:textId="77777777" w:rsidTr="00A5540F">
        <w:tc>
          <w:tcPr>
            <w:tcW w:w="2841" w:type="dxa"/>
            <w:shd w:val="clear" w:color="auto" w:fill="auto"/>
          </w:tcPr>
          <w:p w14:paraId="7FD387ED" w14:textId="5B1123C9" w:rsidR="00B61974" w:rsidRPr="008A66F0" w:rsidRDefault="00B61974" w:rsidP="002747EA">
            <w:pPr>
              <w:pStyle w:val="RCTstable"/>
            </w:pPr>
            <w:r w:rsidRPr="008A66F0">
              <w:t>Poyatos-Leon et al 2015</w:t>
            </w:r>
            <w:r w:rsidR="003E3405">
              <w:fldChar w:fldCharType="begin">
                <w:fldData xml:space="preserve">PEVuZE5vdGU+PENpdGU+PEF1dGhvcj5Qb3lhdG9zLUxlb248L0F1dGhvcj48WWVhcj4yMDE1PC9Z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</w:fldData>
              </w:fldChar>
            </w:r>
            <w:r w:rsidR="002747EA">
              <w:instrText xml:space="preserve"> ADDIN EN.CITE </w:instrText>
            </w:r>
            <w:r w:rsidR="002747EA">
              <w:fldChar w:fldCharType="begin">
                <w:fldData xml:space="preserve">PEVuZE5vdGU+PENpdGU+PEF1dGhvcj5Qb3lhdG9zLUxlb248L0F1dGhvcj48WWVhcj4yMDE1PC9Z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</w:fldData>
              </w:fldChar>
            </w:r>
            <w:r w:rsidR="002747EA">
              <w:instrText xml:space="preserve"> ADDIN EN.CITE.DATA </w:instrText>
            </w:r>
            <w:r w:rsidR="002747EA">
              <w:fldChar w:fldCharType="end"/>
            </w:r>
            <w:r w:rsidR="003E3405">
              <w:fldChar w:fldCharType="separate"/>
            </w:r>
            <w:r w:rsidR="002747EA" w:rsidRPr="002747EA">
              <w:rPr>
                <w:noProof/>
                <w:sz w:val="18"/>
                <w:vertAlign w:val="superscript"/>
              </w:rPr>
              <w:t>475</w:t>
            </w:r>
            <w:r w:rsidR="003E3405">
              <w:fldChar w:fldCharType="end"/>
            </w:r>
          </w:p>
        </w:tc>
        <w:tc>
          <w:tcPr>
            <w:tcW w:w="2547" w:type="dxa"/>
            <w:shd w:val="clear" w:color="auto" w:fill="auto"/>
          </w:tcPr>
          <w:p w14:paraId="71128136" w14:textId="399135F6" w:rsidR="00B61974" w:rsidRPr="008A66F0" w:rsidRDefault="00B61974" w:rsidP="00A5540F">
            <w:pPr>
              <w:pStyle w:val="RCTstable"/>
            </w:pPr>
            <w:r w:rsidRPr="008A66F0">
              <w:t>Mixed BMIS</w:t>
            </w:r>
          </w:p>
        </w:tc>
        <w:tc>
          <w:tcPr>
            <w:tcW w:w="2982" w:type="dxa"/>
            <w:shd w:val="clear" w:color="auto" w:fill="auto"/>
          </w:tcPr>
          <w:p w14:paraId="6DF3E708" w14:textId="12CFE94C" w:rsidR="00B61974" w:rsidRPr="008A66F0" w:rsidRDefault="00B61974" w:rsidP="00A5540F">
            <w:pPr>
              <w:pStyle w:val="RCTstable"/>
              <w:jc w:val="center"/>
            </w:pPr>
            <w:r w:rsidRPr="008A66F0">
              <w:t>RR 0.78 (0.58 to 1.05)</w:t>
            </w:r>
          </w:p>
        </w:tc>
        <w:tc>
          <w:tcPr>
            <w:tcW w:w="1134" w:type="dxa"/>
            <w:shd w:val="clear" w:color="auto" w:fill="auto"/>
          </w:tcPr>
          <w:p w14:paraId="40F305D5" w14:textId="43BAB827" w:rsidR="00B61974" w:rsidRDefault="00B61974" w:rsidP="00A5540F">
            <w:pPr>
              <w:pStyle w:val="RCTstable"/>
              <w:jc w:val="center"/>
            </w:pPr>
            <w:r w:rsidRPr="008A66F0">
              <w:t>10</w:t>
            </w:r>
          </w:p>
        </w:tc>
      </w:tr>
      <w:tr w:rsidR="00A5540F" w:rsidRPr="00B87066" w14:paraId="196D1A27" w14:textId="77777777" w:rsidTr="00A5540F">
        <w:tc>
          <w:tcPr>
            <w:tcW w:w="2841" w:type="dxa"/>
            <w:shd w:val="clear" w:color="auto" w:fill="auto"/>
          </w:tcPr>
          <w:p w14:paraId="2B8A6E47" w14:textId="69E63567" w:rsidR="00A5540F" w:rsidRPr="00B87066" w:rsidRDefault="00A5540F" w:rsidP="002747EA">
            <w:pPr>
              <w:pStyle w:val="RCTstable"/>
            </w:pPr>
            <w:r>
              <w:t>Han et al 2012</w:t>
            </w:r>
            <w:r>
              <w:fldChar w:fldCharType="begin"/>
            </w:r>
            <w:r w:rsidR="002747EA">
              <w:instrText xml:space="preserve"> ADDIN EN.CITE &lt;EndNote&gt;&lt;Cite&gt;&lt;Author&gt;Han&lt;/Author&gt;&lt;Year&gt;2012&lt;/Year&gt;&lt;RecNum&gt;635&lt;/RecNum&gt;&lt;DisplayText&gt;&lt;style face="superscript" font="Trebuchet MS" size="9"&gt;467&lt;/style&gt;&lt;/DisplayText&gt;&lt;record&gt;&lt;rec-number&gt;635&lt;/rec-number&gt;&lt;foreign-keys&gt;&lt;key app="EN" db-id="exvasrfx2dtraoesasxp2szsxa2df502592x" timestamp="1540429015"&gt;635&lt;/key&gt;&lt;key app="ENWeb" db-id=""&gt;0&lt;/key&gt;&lt;/foreign-keys&gt;&lt;ref-type name="Journal Article"&gt;17&lt;/ref-type&gt;&lt;contributors&gt;&lt;authors&gt;&lt;author&gt;Han, S.,&lt;/author&gt;&lt;author&gt;Middleton, P.,&lt;/author&gt;&lt;author&gt;Crowther, C.A.,&lt;/author&gt;&lt;/authors&gt;&lt;/contributors&gt;&lt;titles&gt;&lt;title&gt;Exercise for pregnant women for preventing gestational diabetes mellitus&lt;/title&gt;&lt;secondary-title&gt;Cochrane Database of Systematic Reviews&lt;/secondary-title&gt;&lt;/titles&gt;&lt;periodical&gt;&lt;full-title&gt;Cochrane Database of Systematic Reviews&lt;/full-title&gt;&lt;/periodical&gt;&lt;dates&gt;&lt;year&gt;2012&lt;/year&gt;&lt;/dates&gt;&lt;isbn&gt;14651858&lt;/isbn&gt;&lt;urls&gt;&lt;/urls&gt;&lt;electronic-resource-num&gt;10.1002/14651858.CD009021.pub2&lt;/electronic-resource-num&gt;&lt;/record&gt;&lt;/Cite&gt;&lt;/EndNote&gt;</w:instrText>
            </w:r>
            <w:r>
              <w:fldChar w:fldCharType="separate"/>
            </w:r>
            <w:r w:rsidR="002747EA" w:rsidRPr="002747EA">
              <w:rPr>
                <w:noProof/>
                <w:sz w:val="18"/>
                <w:vertAlign w:val="superscript"/>
              </w:rPr>
              <w:t>467</w:t>
            </w:r>
            <w:r>
              <w:fldChar w:fldCharType="end"/>
            </w:r>
          </w:p>
        </w:tc>
        <w:tc>
          <w:tcPr>
            <w:tcW w:w="2547" w:type="dxa"/>
            <w:shd w:val="clear" w:color="auto" w:fill="auto"/>
          </w:tcPr>
          <w:p w14:paraId="78B56684" w14:textId="77777777" w:rsidR="00A5540F" w:rsidRPr="00B87066" w:rsidRDefault="00A5540F" w:rsidP="00A5540F">
            <w:pPr>
              <w:pStyle w:val="RCTstable"/>
            </w:pPr>
            <w:r>
              <w:t>Mixed BMIs</w:t>
            </w:r>
          </w:p>
        </w:tc>
        <w:tc>
          <w:tcPr>
            <w:tcW w:w="2982" w:type="dxa"/>
            <w:shd w:val="clear" w:color="auto" w:fill="auto"/>
          </w:tcPr>
          <w:p w14:paraId="622AD627" w14:textId="77777777" w:rsidR="00A5540F" w:rsidRPr="00B87066" w:rsidRDefault="00A5540F" w:rsidP="00A5540F">
            <w:pPr>
              <w:pStyle w:val="RCTstable"/>
              <w:jc w:val="center"/>
            </w:pPr>
            <w:r>
              <w:t>RR 1.33 (0.97 to 1.84)</w:t>
            </w:r>
          </w:p>
        </w:tc>
        <w:tc>
          <w:tcPr>
            <w:tcW w:w="1134" w:type="dxa"/>
            <w:shd w:val="clear" w:color="auto" w:fill="auto"/>
          </w:tcPr>
          <w:p w14:paraId="20668E48" w14:textId="77777777" w:rsidR="00A5540F" w:rsidRPr="00B87066" w:rsidRDefault="00A5540F" w:rsidP="00A5540F">
            <w:pPr>
              <w:pStyle w:val="RCTstable"/>
              <w:jc w:val="center"/>
            </w:pPr>
            <w:r>
              <w:t>2</w:t>
            </w:r>
          </w:p>
        </w:tc>
      </w:tr>
      <w:tr w:rsidR="00A5540F" w:rsidRPr="00B87066" w14:paraId="169ED6FF" w14:textId="77777777" w:rsidTr="00A5540F">
        <w:tc>
          <w:tcPr>
            <w:tcW w:w="2841" w:type="dxa"/>
            <w:vMerge w:val="restart"/>
          </w:tcPr>
          <w:p w14:paraId="09911447" w14:textId="1EBD82D3" w:rsidR="00A5540F" w:rsidRPr="00B87066" w:rsidRDefault="00A5540F" w:rsidP="002747EA">
            <w:pPr>
              <w:pStyle w:val="RCTstable"/>
            </w:pPr>
            <w:r w:rsidRPr="00C12274">
              <w:rPr>
                <w:noProof/>
              </w:rPr>
              <w:t>International Weight Management in Pregnancy Collaborative</w:t>
            </w:r>
            <w:r>
              <w:rPr>
                <w:noProof/>
              </w:rPr>
              <w:t xml:space="preserve"> </w:t>
            </w:r>
            <w:r w:rsidRPr="00C12274">
              <w:rPr>
                <w:noProof/>
              </w:rPr>
              <w:t>2017</w:t>
            </w:r>
            <w:r>
              <w:rPr>
                <w:noProof/>
              </w:rPr>
              <w:fldChar w:fldCharType="begin">
                <w:fldData xml:space="preserve">PEVuZE5vdGU+PENpdGU+PEF1dGhvcj5JbnRlcm5hdGlvbmFsIFdlaWdodCBNYW5hZ2VtZW50IGlu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</w:fldData>
              </w:fldChar>
            </w:r>
            <w:r w:rsidR="002747EA">
              <w:rPr>
                <w:noProof/>
              </w:rPr>
              <w:instrText xml:space="preserve"> ADDIN EN.CITE </w:instrText>
            </w:r>
            <w:r w:rsidR="002747EA">
              <w:rPr>
                <w:noProof/>
              </w:rPr>
              <w:fldChar w:fldCharType="begin">
                <w:fldData xml:space="preserve">PEVuZE5vdGU+PENpdGU+PEF1dGhvcj5JbnRlcm5hdGlvbmFsIFdlaWdodCBNYW5hZ2VtZW50IGlu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</w:fldData>
              </w:fldChar>
            </w:r>
            <w:r w:rsidR="002747EA">
              <w:rPr>
                <w:noProof/>
              </w:rPr>
              <w:instrText xml:space="preserve"> ADDIN EN.CITE.DATA </w:instrText>
            </w:r>
            <w:r w:rsidR="002747EA">
              <w:rPr>
                <w:noProof/>
              </w:rPr>
            </w:r>
            <w:r w:rsidR="002747EA">
              <w:rPr>
                <w:noProof/>
              </w:rPr>
              <w:fldChar w:fldCharType="end"/>
            </w:r>
            <w:r>
              <w:rPr>
                <w:noProof/>
              </w:rPr>
            </w:r>
            <w:r>
              <w:rPr>
                <w:noProof/>
              </w:rPr>
              <w:fldChar w:fldCharType="separate"/>
            </w:r>
            <w:r w:rsidR="002747EA" w:rsidRPr="002747EA">
              <w:rPr>
                <w:noProof/>
                <w:sz w:val="18"/>
                <w:vertAlign w:val="superscript"/>
              </w:rPr>
              <w:t>415</w:t>
            </w:r>
            <w:r>
              <w:rPr>
                <w:noProof/>
              </w:rPr>
              <w:fldChar w:fldCharType="end"/>
            </w:r>
          </w:p>
        </w:tc>
        <w:tc>
          <w:tcPr>
            <w:tcW w:w="2547" w:type="dxa"/>
          </w:tcPr>
          <w:p w14:paraId="1DC38D8F" w14:textId="77777777" w:rsidR="00A5540F" w:rsidRPr="00B87066" w:rsidRDefault="00A5540F" w:rsidP="00A5540F">
            <w:pPr>
              <w:pStyle w:val="RCTstable"/>
            </w:pPr>
            <w:r w:rsidRPr="00C12274">
              <w:rPr>
                <w:rFonts w:ascii="Helvetica" w:hAnsi="Helvetica"/>
              </w:rPr>
              <w:t>Mixed</w:t>
            </w:r>
            <w:r>
              <w:rPr>
                <w:rFonts w:ascii="Helvetica" w:hAnsi="Helvetica"/>
              </w:rPr>
              <w:t xml:space="preserve"> BMIs</w:t>
            </w:r>
            <w:r w:rsidRPr="00C12274">
              <w:rPr>
                <w:rFonts w:ascii="Helvetica" w:hAnsi="Helvetica"/>
              </w:rPr>
              <w:t>; IPD</w:t>
            </w:r>
          </w:p>
        </w:tc>
        <w:tc>
          <w:tcPr>
            <w:tcW w:w="2982" w:type="dxa"/>
          </w:tcPr>
          <w:p w14:paraId="721A6F67" w14:textId="77777777" w:rsidR="00A5540F" w:rsidRPr="00B87066" w:rsidRDefault="00A5540F" w:rsidP="00A5540F">
            <w:pPr>
              <w:pStyle w:val="RCTstable"/>
              <w:jc w:val="center"/>
            </w:pPr>
            <w:r>
              <w:t>OR 0.82 (0.67 to 1.01)</w:t>
            </w:r>
          </w:p>
        </w:tc>
        <w:tc>
          <w:tcPr>
            <w:tcW w:w="1134" w:type="dxa"/>
          </w:tcPr>
          <w:p w14:paraId="7B30B50E" w14:textId="77777777" w:rsidR="00A5540F" w:rsidRPr="00B87066" w:rsidRDefault="00A5540F" w:rsidP="00A5540F">
            <w:pPr>
              <w:pStyle w:val="RCTstable"/>
              <w:jc w:val="center"/>
            </w:pPr>
            <w:r>
              <w:t>13</w:t>
            </w:r>
          </w:p>
        </w:tc>
      </w:tr>
      <w:tr w:rsidR="00A5540F" w:rsidRPr="00B87066" w14:paraId="3413BB00" w14:textId="77777777" w:rsidTr="00A5540F">
        <w:tc>
          <w:tcPr>
            <w:tcW w:w="2841" w:type="dxa"/>
            <w:vMerge/>
          </w:tcPr>
          <w:p w14:paraId="66AAA051" w14:textId="77777777" w:rsidR="00A5540F" w:rsidRPr="00C12274" w:rsidRDefault="00A5540F" w:rsidP="00A5540F">
            <w:pPr>
              <w:pStyle w:val="RCTstable"/>
              <w:rPr>
                <w:noProof/>
              </w:rPr>
            </w:pPr>
          </w:p>
        </w:tc>
        <w:tc>
          <w:tcPr>
            <w:tcW w:w="2547" w:type="dxa"/>
          </w:tcPr>
          <w:p w14:paraId="3AD53FA8" w14:textId="77777777" w:rsidR="00A5540F" w:rsidRPr="00B87066" w:rsidRDefault="00A5540F" w:rsidP="00A5540F">
            <w:pPr>
              <w:pStyle w:val="RCTstable"/>
            </w:pPr>
            <w:r w:rsidRPr="00C12274">
              <w:rPr>
                <w:rFonts w:ascii="Helvetica" w:hAnsi="Helvetica"/>
              </w:rPr>
              <w:t>Mixed</w:t>
            </w:r>
            <w:r>
              <w:rPr>
                <w:rFonts w:ascii="Helvetica" w:hAnsi="Helvetica"/>
              </w:rPr>
              <w:t xml:space="preserve"> BMIs</w:t>
            </w:r>
            <w:r w:rsidRPr="00C12274">
              <w:rPr>
                <w:rFonts w:ascii="Helvetica" w:hAnsi="Helvetica"/>
              </w:rPr>
              <w:t>; IPD and non-IPD</w:t>
            </w:r>
          </w:p>
        </w:tc>
        <w:tc>
          <w:tcPr>
            <w:tcW w:w="2982" w:type="dxa"/>
          </w:tcPr>
          <w:p w14:paraId="21F7F004" w14:textId="77777777" w:rsidR="00A5540F" w:rsidRPr="00B87066" w:rsidRDefault="00A5540F" w:rsidP="00A5540F">
            <w:pPr>
              <w:pStyle w:val="RCTstable"/>
              <w:jc w:val="center"/>
            </w:pPr>
            <w:r>
              <w:t>OR 0.83 (0.73 to 0.95)</w:t>
            </w:r>
          </w:p>
        </w:tc>
        <w:tc>
          <w:tcPr>
            <w:tcW w:w="1134" w:type="dxa"/>
          </w:tcPr>
          <w:p w14:paraId="3FBF9714" w14:textId="77777777" w:rsidR="00A5540F" w:rsidRPr="00B87066" w:rsidRDefault="00A5540F" w:rsidP="00A5540F">
            <w:pPr>
              <w:pStyle w:val="RCTstable"/>
              <w:jc w:val="center"/>
            </w:pPr>
            <w:r>
              <w:t>32</w:t>
            </w:r>
          </w:p>
        </w:tc>
      </w:tr>
      <w:tr w:rsidR="00206761" w:rsidRPr="00B87066" w14:paraId="2A0A471C" w14:textId="77777777" w:rsidTr="00A5540F">
        <w:tc>
          <w:tcPr>
            <w:tcW w:w="2841" w:type="dxa"/>
          </w:tcPr>
          <w:p w14:paraId="36723597" w14:textId="6176BD01" w:rsidR="00206761" w:rsidRPr="00C12274" w:rsidRDefault="00206761" w:rsidP="002747EA">
            <w:pPr>
              <w:pStyle w:val="RCTstable"/>
              <w:rPr>
                <w:noProof/>
              </w:rPr>
            </w:pPr>
            <w:r>
              <w:rPr>
                <w:noProof/>
              </w:rPr>
              <w:t>Magro-Malosso et al 2017</w:t>
            </w:r>
            <w:r w:rsidR="00283324">
              <w:rPr>
                <w:noProof/>
              </w:rPr>
              <w:fldChar w:fldCharType="begin"/>
            </w:r>
            <w:r w:rsidR="002747EA">
              <w:rPr>
                <w:noProof/>
              </w:rPr>
              <w:instrText xml:space="preserve"> ADDIN EN.CITE &lt;EndNote&gt;&lt;Cite&gt;&lt;Author&gt;Magro-Malosso&lt;/Author&gt;&lt;Year&gt;2017&lt;/Year&gt;&lt;RecNum&gt;891&lt;/RecNum&gt;&lt;DisplayText&gt;&lt;style face="superscript" font="Trebuchet MS" size="9"&gt;472&lt;/style&gt;&lt;/DisplayText&gt;&lt;record&gt;&lt;rec-number&gt;891&lt;/rec-number&gt;&lt;foreign-keys&gt;&lt;key app="EN" db-id="exvasrfx2dtraoesasxp2szsxa2df502592x" timestamp="1541540800"&gt;891&lt;/key&gt;&lt;key app="ENWeb" db-id=""&gt;0&lt;/key&gt;&lt;/foreign-keys&gt;&lt;ref-type name="Journal Article"&gt;17&lt;/ref-type&gt;&lt;contributors&gt;&lt;authors&gt;&lt;author&gt;Magro-Malosso, Elena R.&lt;/author&gt;&lt;author&gt;Saccone, Gabriele&lt;/author&gt;&lt;author&gt;Di Tommaso, Mariarosaria&lt;/author&gt;&lt;author&gt;Roman, Amanda&lt;/author&gt;&lt;author&gt;Berghella, Vincenzo&lt;/author&gt;&lt;/authors&gt;&lt;/contributors&gt;&lt;titles&gt;&lt;title&gt;Exercise during pregnancy and risk of gestational hypertensive disorders: a systematic review and meta-analysis&lt;/title&gt;&lt;secondary-title&gt;Acta Obstetricia et Gynecologica Scandinavica&lt;/secondary-title&gt;&lt;/titles&gt;&lt;periodical&gt;&lt;full-title&gt;Acta Obstetricia et Gynecologica Scandinavica&lt;/full-title&gt;&lt;/periodical&gt;&lt;pages&gt;921-931&lt;/pages&gt;&lt;volume&gt;96&lt;/volume&gt;&lt;number&gt;8&lt;/number&gt;&lt;section&gt;921&lt;/section&gt;&lt;dates&gt;&lt;year&gt;2017&lt;/year&gt;&lt;/dates&gt;&lt;isbn&gt;00016349&lt;/isbn&gt;&lt;urls&gt;&lt;/urls&gt;&lt;electronic-resource-num&gt;10.1111/aogs.13151&lt;/electronic-resource-num&gt;&lt;/record&gt;&lt;/Cite&gt;&lt;/EndNote&gt;</w:instrText>
            </w:r>
            <w:r w:rsidR="00283324">
              <w:rPr>
                <w:noProof/>
              </w:rPr>
              <w:fldChar w:fldCharType="separate"/>
            </w:r>
            <w:r w:rsidR="002747EA" w:rsidRPr="002747EA">
              <w:rPr>
                <w:noProof/>
                <w:sz w:val="18"/>
                <w:vertAlign w:val="superscript"/>
              </w:rPr>
              <w:t>472</w:t>
            </w:r>
            <w:r w:rsidR="00283324">
              <w:rPr>
                <w:noProof/>
              </w:rPr>
              <w:fldChar w:fldCharType="end"/>
            </w:r>
          </w:p>
        </w:tc>
        <w:tc>
          <w:tcPr>
            <w:tcW w:w="2547" w:type="dxa"/>
          </w:tcPr>
          <w:p w14:paraId="567EC1FD" w14:textId="48D73AFB" w:rsidR="00206761" w:rsidRDefault="00206761" w:rsidP="00A5540F">
            <w:pPr>
              <w:pStyle w:val="RCTstable"/>
            </w:pPr>
            <w:r>
              <w:t>Mixed BMIs</w:t>
            </w:r>
          </w:p>
        </w:tc>
        <w:tc>
          <w:tcPr>
            <w:tcW w:w="2982" w:type="dxa"/>
          </w:tcPr>
          <w:p w14:paraId="57E4E279" w14:textId="589908CE" w:rsidR="00206761" w:rsidRDefault="00206761" w:rsidP="00A5540F">
            <w:pPr>
              <w:pStyle w:val="RCTstable"/>
              <w:jc w:val="center"/>
            </w:pPr>
            <w:r>
              <w:t>RR 0.84 (0.73 to 0.98)</w:t>
            </w:r>
          </w:p>
        </w:tc>
        <w:tc>
          <w:tcPr>
            <w:tcW w:w="1134" w:type="dxa"/>
          </w:tcPr>
          <w:p w14:paraId="02D11474" w14:textId="01F3ADA4" w:rsidR="00206761" w:rsidRDefault="00206761" w:rsidP="00A5540F">
            <w:pPr>
              <w:pStyle w:val="RCTstable"/>
              <w:jc w:val="center"/>
            </w:pPr>
            <w:r>
              <w:t>14</w:t>
            </w:r>
          </w:p>
        </w:tc>
      </w:tr>
      <w:tr w:rsidR="00A5540F" w:rsidRPr="00B87066" w14:paraId="443DFB49" w14:textId="77777777" w:rsidTr="00A5540F">
        <w:tc>
          <w:tcPr>
            <w:tcW w:w="2841" w:type="dxa"/>
          </w:tcPr>
          <w:p w14:paraId="73F9B594" w14:textId="22330DA2" w:rsidR="00A5540F" w:rsidRPr="00B87066" w:rsidRDefault="00A5540F" w:rsidP="002747EA">
            <w:pPr>
              <w:pStyle w:val="RCTstable"/>
            </w:pPr>
            <w:r w:rsidRPr="00C12274">
              <w:rPr>
                <w:noProof/>
              </w:rPr>
              <w:t>Muktabhant et al 2015</w:t>
            </w:r>
            <w:r>
              <w:fldChar w:fldCharType="begin"/>
            </w:r>
            <w:r w:rsidR="002747EA">
              <w:instrText xml:space="preserve"> ADDIN EN.CITE &lt;EndNote&gt;&lt;Cite&gt;&lt;Author&gt;Muktabhant&lt;/Author&gt;&lt;Year&gt;2015&lt;/Year&gt;&lt;RecNum&gt;632&lt;/RecNum&gt;&lt;DisplayText&gt;&lt;style face="superscript" font="Trebuchet MS" size="9"&gt;417&lt;/style&gt;&lt;/DisplayText&gt;&lt;record&gt;&lt;rec-number&gt;632&lt;/rec-number&gt;&lt;foreign-keys&gt;&lt;key app="EN" db-id="exvasrfx2dtraoesasxp2szsxa2df502592x" timestamp="1540425405"&gt;632&lt;/key&gt;&lt;/foreign-keys&gt;&lt;ref-type name="Journal Article"&gt;17&lt;/ref-type&gt;&lt;contributors&gt;&lt;authors&gt;&lt;author&gt;Muktabhant, B.&lt;/author&gt;&lt;author&gt;Lawrie, T. A.&lt;/author&gt;&lt;author&gt;Lumbiganon, P.&lt;/author&gt;&lt;author&gt;Laopaiboon, M.&lt;/author&gt;&lt;/authors&gt;&lt;/contributors&gt;&lt;auth-address&gt;Department of Nutrition, Faculty of Public Health, Khon Kaen University, 123 Friendship Highway, Khon Kaen, Khon Kaen, Thailand, 40002.&lt;/auth-address&gt;&lt;titles&gt;&lt;title&gt;Diet or exercise, or both, for preventing excessive weight gain in pregnancy&lt;/title&gt;&lt;secondary-title&gt;Cochrane Database Syst Rev&lt;/secondary-title&gt;&lt;/titles&gt;&lt;periodical&gt;&lt;full-title&gt;Cochrane Database Syst Rev&lt;/full-title&gt;&lt;/periodical&gt;&lt;pages&gt;CD007145&lt;/pages&gt;&lt;number&gt;6&lt;/number&gt;&lt;edition&gt;2015/06/13&lt;/edition&gt;&lt;keywords&gt;&lt;keyword&gt;Counseling&lt;/keyword&gt;&lt;keyword&gt;*Diet&lt;/keyword&gt;&lt;keyword&gt;*Exercise&lt;/keyword&gt;&lt;keyword&gt;Female&lt;/keyword&gt;&lt;keyword&gt;Humans&lt;/keyword&gt;&lt;keyword&gt;Infant, Newborn&lt;/keyword&gt;&lt;keyword&gt;Overweight/complications/*prevention &amp;amp; control&lt;/keyword&gt;&lt;keyword&gt;Pregnancy&lt;/keyword&gt;&lt;keyword&gt;Pregnancy Complications/*prevention &amp;amp; control&lt;/keyword&gt;&lt;keyword&gt;Randomized Controlled Trials as Topic&lt;/keyword&gt;&lt;keyword&gt;*Weight Gain&lt;/keyword&gt;&lt;/keywords&gt;&lt;dates&gt;&lt;year&gt;2015&lt;/year&gt;&lt;pub-dates&gt;&lt;date&gt;Jun 15&lt;/date&gt;&lt;/pub-dates&gt;&lt;/dates&gt;&lt;isbn&gt;1469-493X (Electronic)&amp;#xD;1361-6137 (Linking)&lt;/isbn&gt;&lt;accession-num&gt;26068707&lt;/accession-num&gt;&lt;urls&gt;&lt;related-urls&gt;&lt;url&gt;https://www.ncbi.nlm.nih.gov/pubmed/26068707&lt;/url&gt;&lt;/related-urls&gt;&lt;/urls&gt;&lt;electronic-resource-num&gt;10.1002/14651858.CD007145.pub3&lt;/electronic-resource-num&gt;&lt;/record&gt;&lt;/Cite&gt;&lt;/EndNote&gt;</w:instrText>
            </w:r>
            <w:r>
              <w:fldChar w:fldCharType="separate"/>
            </w:r>
            <w:r w:rsidR="002747EA" w:rsidRPr="002747EA">
              <w:rPr>
                <w:noProof/>
                <w:sz w:val="18"/>
                <w:vertAlign w:val="superscript"/>
              </w:rPr>
              <w:t>417</w:t>
            </w:r>
            <w:r>
              <w:fldChar w:fldCharType="end"/>
            </w:r>
          </w:p>
        </w:tc>
        <w:tc>
          <w:tcPr>
            <w:tcW w:w="2547" w:type="dxa"/>
          </w:tcPr>
          <w:p w14:paraId="4DB7F303" w14:textId="77777777" w:rsidR="00A5540F" w:rsidRPr="00B87066" w:rsidRDefault="00A5540F" w:rsidP="00A5540F">
            <w:pPr>
              <w:pStyle w:val="RCTstable"/>
            </w:pPr>
            <w:r>
              <w:t>Mixed risk</w:t>
            </w:r>
          </w:p>
        </w:tc>
        <w:tc>
          <w:tcPr>
            <w:tcW w:w="2982" w:type="dxa"/>
          </w:tcPr>
          <w:p w14:paraId="24F2AADC" w14:textId="77777777" w:rsidR="00A5540F" w:rsidRPr="00B87066" w:rsidRDefault="00A5540F" w:rsidP="00A5540F">
            <w:pPr>
              <w:pStyle w:val="RCTstable"/>
              <w:jc w:val="center"/>
            </w:pPr>
            <w:r>
              <w:t>RR 0.96 (0.76 to 1.22)</w:t>
            </w:r>
          </w:p>
        </w:tc>
        <w:tc>
          <w:tcPr>
            <w:tcW w:w="1134" w:type="dxa"/>
          </w:tcPr>
          <w:p w14:paraId="0C917B90" w14:textId="77777777" w:rsidR="00A5540F" w:rsidRPr="00B87066" w:rsidRDefault="00A5540F" w:rsidP="00A5540F">
            <w:pPr>
              <w:pStyle w:val="RCTstable"/>
              <w:jc w:val="center"/>
            </w:pPr>
            <w:r>
              <w:t>6</w:t>
            </w:r>
          </w:p>
        </w:tc>
      </w:tr>
      <w:tr w:rsidR="00A5540F" w:rsidRPr="00B87066" w14:paraId="0B397467" w14:textId="77777777" w:rsidTr="00A5540F">
        <w:tc>
          <w:tcPr>
            <w:tcW w:w="2841" w:type="dxa"/>
          </w:tcPr>
          <w:p w14:paraId="18DDED4C" w14:textId="359FA312" w:rsidR="00A5540F" w:rsidRPr="00C12274" w:rsidRDefault="00A5540F" w:rsidP="002747EA">
            <w:pPr>
              <w:pStyle w:val="RCTstable"/>
              <w:rPr>
                <w:noProof/>
              </w:rPr>
            </w:pPr>
            <w:r w:rsidRPr="00C12274">
              <w:rPr>
                <w:noProof/>
              </w:rPr>
              <w:t>Thangaratinam et al 2012a</w:t>
            </w:r>
            <w:r>
              <w:rPr>
                <w:noProof/>
              </w:rPr>
              <w:fldChar w:fldCharType="begin">
                <w:fldData xml:space="preserve">PEVuZE5vdGU+PENpdGU+PEF1dGhvcj5UaGFuZ2FyYXRpbmFtPC9BdXRob3I+PFllYXI+MjAxMjwv
WWVhcj48UmVjTnVtPjYzMDwvUmVjTnVtPjxEaXNwbGF5VGV4dD48c3R5bGUgZmFjZT0ic3VwZXJz
Y3JpcHQiIGZvbnQ9IlRyZWJ1Y2hldCBNUyIgc2l6ZT0iOSI+NDExPC9zdHlsZT48L0Rpc3BsYXlU
ZXh0PjxyZWNvcmQ+PHJlYy1udW1iZXI+NjMwPC9yZWMtbnVtYmVyPjxmb3JlaWduLWtleXM+PGtl
eSBhcHA9IkVOIiBkYi1pZD0iZXh2YXNyZngyZHRyYW9lc2FzeHAyc3pzeGEyZGY1MDI1OTJ4IiB0
aW1lc3RhbXA9IjE1NDA0MjUzNDQiPjYzMD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EdWRhLCBX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</w:fldData>
              </w:fldChar>
            </w:r>
            <w:r w:rsidR="002747EA">
              <w:rPr>
                <w:noProof/>
              </w:rPr>
              <w:instrText xml:space="preserve"> ADDIN EN.CITE </w:instrText>
            </w:r>
            <w:r w:rsidR="002747EA">
              <w:rPr>
                <w:noProof/>
              </w:rPr>
              <w:fldChar w:fldCharType="begin">
                <w:fldData xml:space="preserve">PEVuZE5vdGU+PENpdGU+PEF1dGhvcj5UaGFuZ2FyYXRpbmFtPC9BdXRob3I+PFllYXI+MjAxMjwv
WWVhcj48UmVjTnVtPjYzMDwvUmVjTnVtPjxEaXNwbGF5VGV4dD48c3R5bGUgZmFjZT0ic3VwZXJz
Y3JpcHQiIGZvbnQ9IlRyZWJ1Y2hldCBNUyIgc2l6ZT0iOSI+NDExPC9zdHlsZT48L0Rpc3BsYXlU
ZXh0PjxyZWNvcmQ+PHJlYy1udW1iZXI+NjMwPC9yZWMtbnVtYmVyPjxmb3JlaWduLWtleXM+PGtl
eSBhcHA9IkVOIiBkYi1pZD0iZXh2YXNyZngyZHRyYW9lc2FzeHAyc3pzeGEyZGY1MDI1OTJ4IiB0
aW1lc3RhbXA9IjE1NDA0MjUzNDQiPjYzMD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EdWRhLCBX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</w:fldData>
              </w:fldChar>
            </w:r>
            <w:r w:rsidR="002747EA">
              <w:rPr>
                <w:noProof/>
              </w:rPr>
              <w:instrText xml:space="preserve"> ADDIN EN.CITE.DATA </w:instrText>
            </w:r>
            <w:r w:rsidR="002747EA">
              <w:rPr>
                <w:noProof/>
              </w:rPr>
            </w:r>
            <w:r w:rsidR="002747EA">
              <w:rPr>
                <w:noProof/>
              </w:rPr>
              <w:fldChar w:fldCharType="end"/>
            </w:r>
            <w:r>
              <w:rPr>
                <w:noProof/>
              </w:rPr>
            </w:r>
            <w:r>
              <w:rPr>
                <w:noProof/>
              </w:rPr>
              <w:fldChar w:fldCharType="separate"/>
            </w:r>
            <w:r w:rsidR="002747EA" w:rsidRPr="002747EA">
              <w:rPr>
                <w:noProof/>
                <w:sz w:val="18"/>
                <w:vertAlign w:val="superscript"/>
              </w:rPr>
              <w:t>411</w:t>
            </w:r>
            <w:r>
              <w:rPr>
                <w:noProof/>
              </w:rPr>
              <w:fldChar w:fldCharType="end"/>
            </w:r>
          </w:p>
        </w:tc>
        <w:tc>
          <w:tcPr>
            <w:tcW w:w="2547" w:type="dxa"/>
          </w:tcPr>
          <w:p w14:paraId="14E544EB" w14:textId="77777777" w:rsidR="00A5540F" w:rsidRDefault="00A5540F" w:rsidP="00A5540F">
            <w:pPr>
              <w:pStyle w:val="RCTstable"/>
            </w:pPr>
            <w:r w:rsidRPr="00C12274">
              <w:t>Mixed</w:t>
            </w:r>
            <w:r>
              <w:t xml:space="preserve"> BMIs</w:t>
            </w:r>
          </w:p>
        </w:tc>
        <w:tc>
          <w:tcPr>
            <w:tcW w:w="2982" w:type="dxa"/>
          </w:tcPr>
          <w:p w14:paraId="3A91A9B6" w14:textId="77777777" w:rsidR="00A5540F" w:rsidRDefault="00A5540F" w:rsidP="00A5540F">
            <w:pPr>
              <w:pStyle w:val="RCTstable"/>
              <w:jc w:val="center"/>
            </w:pPr>
            <w:r>
              <w:t>RR 0.92 (0.68 to 1.24)</w:t>
            </w:r>
          </w:p>
        </w:tc>
        <w:tc>
          <w:tcPr>
            <w:tcW w:w="1134" w:type="dxa"/>
          </w:tcPr>
          <w:p w14:paraId="012889C1" w14:textId="77777777" w:rsidR="00A5540F" w:rsidRDefault="00A5540F" w:rsidP="00A5540F">
            <w:pPr>
              <w:pStyle w:val="RCTstable"/>
              <w:jc w:val="center"/>
            </w:pPr>
            <w:r>
              <w:t>4</w:t>
            </w:r>
          </w:p>
        </w:tc>
      </w:tr>
      <w:tr w:rsidR="00A5540F" w:rsidRPr="00B87066" w14:paraId="4C67003C" w14:textId="77777777" w:rsidTr="00A5540F">
        <w:tc>
          <w:tcPr>
            <w:tcW w:w="2841" w:type="dxa"/>
          </w:tcPr>
          <w:p w14:paraId="36334B3E" w14:textId="43546E73" w:rsidR="00A5540F" w:rsidRPr="00C12274" w:rsidRDefault="00A5540F" w:rsidP="002747EA">
            <w:pPr>
              <w:pStyle w:val="RCTstable"/>
              <w:rPr>
                <w:noProof/>
              </w:rPr>
            </w:pPr>
            <w:r w:rsidRPr="00916B76">
              <w:t>Thangaratinam</w:t>
            </w:r>
            <w:r>
              <w:t xml:space="preserve"> et al 2012b</w:t>
            </w:r>
            <w:r>
              <w:fldChar w:fldCharType="begin">
                <w:fldData xml:space="preserve">PEVuZE5vdGU+PENpdGU+PEF1dGhvcj5UaGFuZ2FyYXRpbmFtPC9BdXRob3I+PFllYXI+MjAxMjwv
WWVhcj48UmVjTnVtPjYzMTwvUmVjTnVtPjxEaXNwbGF5VGV4dD48c3R5bGUgZmFjZT0ic3VwZXJz
Y3JpcHQiIGZvbnQ9IlRyZWJ1Y2hldCBNUyIgc2l6ZT0iOSI+NDEyPC9zdHlsZT48L0Rpc3BsYXlU
ZXh0PjxyZWNvcmQ+PHJlYy1udW1iZXI+NjMxPC9yZWMtbnVtYmVyPjxmb3JlaWduLWtleXM+PGtl
eSBhcHA9IkVOIiBkYi1pZD0iZXh2YXNyZngyZHRyYW9lc2FzeHAyc3pzeGEyZGY1MDI1OTJ4IiB0
aW1lc3RhbXA9IjE1NDA0MjUzNDQiPjYzMT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Sb3NlYm9v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==
</w:fldData>
              </w:fldChar>
            </w:r>
            <w:r w:rsidR="002747EA">
              <w:instrText xml:space="preserve"> ADDIN EN.CITE </w:instrText>
            </w:r>
            <w:r w:rsidR="002747EA">
              <w:fldChar w:fldCharType="begin">
                <w:fldData xml:space="preserve">PEVuZE5vdGU+PENpdGU+PEF1dGhvcj5UaGFuZ2FyYXRpbmFtPC9BdXRob3I+PFllYXI+MjAxMjwv
WWVhcj48UmVjTnVtPjYzMTwvUmVjTnVtPjxEaXNwbGF5VGV4dD48c3R5bGUgZmFjZT0ic3VwZXJz
Y3JpcHQiIGZvbnQ9IlRyZWJ1Y2hldCBNUyIgc2l6ZT0iOSI+NDEyPC9zdHlsZT48L0Rpc3BsYXlU
ZXh0PjxyZWNvcmQ+PHJlYy1udW1iZXI+NjMxPC9yZWMtbnVtYmVyPjxmb3JlaWduLWtleXM+PGtl
eSBhcHA9IkVOIiBkYi1pZD0iZXh2YXNyZngyZHRyYW9lc2FzeHAyc3pzeGEyZGY1MDI1OTJ4IiB0
aW1lc3RhbXA9IjE1NDA0MjUzNDQiPjYzMT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Sb3NlYm9v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==
</w:fldData>
              </w:fldChar>
            </w:r>
            <w:r w:rsidR="002747EA">
              <w:instrText xml:space="preserve"> ADDIN EN.CITE.DATA </w:instrText>
            </w:r>
            <w:r w:rsidR="002747EA">
              <w:fldChar w:fldCharType="end"/>
            </w:r>
            <w:r>
              <w:fldChar w:fldCharType="separate"/>
            </w:r>
            <w:r w:rsidR="002747EA" w:rsidRPr="002747EA">
              <w:rPr>
                <w:noProof/>
                <w:sz w:val="18"/>
                <w:vertAlign w:val="superscript"/>
              </w:rPr>
              <w:t>412</w:t>
            </w:r>
            <w:r>
              <w:fldChar w:fldCharType="end"/>
            </w:r>
          </w:p>
        </w:tc>
        <w:tc>
          <w:tcPr>
            <w:tcW w:w="2547" w:type="dxa"/>
          </w:tcPr>
          <w:p w14:paraId="68DA54DD" w14:textId="77777777" w:rsidR="00A5540F" w:rsidRPr="00C12274" w:rsidRDefault="00A5540F" w:rsidP="00A5540F">
            <w:pPr>
              <w:pStyle w:val="RCTstable"/>
            </w:pPr>
            <w:r>
              <w:t>Mixed BMIs</w:t>
            </w:r>
          </w:p>
        </w:tc>
        <w:tc>
          <w:tcPr>
            <w:tcW w:w="2982" w:type="dxa"/>
          </w:tcPr>
          <w:p w14:paraId="1AF68172" w14:textId="77777777" w:rsidR="00A5540F" w:rsidRDefault="00A5540F" w:rsidP="00A5540F">
            <w:pPr>
              <w:pStyle w:val="RCTstable"/>
              <w:jc w:val="center"/>
            </w:pPr>
            <w:r>
              <w:t>RR 0.88 (0.66 to 1.17)</w:t>
            </w:r>
          </w:p>
        </w:tc>
        <w:tc>
          <w:tcPr>
            <w:tcW w:w="1134" w:type="dxa"/>
          </w:tcPr>
          <w:p w14:paraId="7DD0C01C" w14:textId="77777777" w:rsidR="00A5540F" w:rsidRDefault="00A5540F" w:rsidP="00A5540F">
            <w:pPr>
              <w:pStyle w:val="RCTstable"/>
              <w:jc w:val="center"/>
            </w:pPr>
            <w:r>
              <w:t>5</w:t>
            </w:r>
          </w:p>
        </w:tc>
      </w:tr>
      <w:tr w:rsidR="00A5540F" w:rsidRPr="00B87066" w14:paraId="21CF3193" w14:textId="77777777" w:rsidTr="00A5540F">
        <w:tc>
          <w:tcPr>
            <w:tcW w:w="2841" w:type="dxa"/>
          </w:tcPr>
          <w:p w14:paraId="2680E6A0" w14:textId="6710E7FF" w:rsidR="00A5540F" w:rsidRPr="00B87066" w:rsidRDefault="00A5540F" w:rsidP="002747EA">
            <w:pPr>
              <w:pStyle w:val="RCTstable"/>
            </w:pPr>
            <w:r w:rsidRPr="00C12274">
              <w:rPr>
                <w:noProof/>
              </w:rPr>
              <w:t>Muktabhant et al 2015</w:t>
            </w:r>
            <w:r>
              <w:fldChar w:fldCharType="begin"/>
            </w:r>
            <w:r w:rsidR="002747EA">
              <w:instrText xml:space="preserve"> ADDIN EN.CITE &lt;EndNote&gt;&lt;Cite&gt;&lt;Author&gt;Muktabhant&lt;/Author&gt;&lt;Year&gt;2015&lt;/Year&gt;&lt;RecNum&gt;632&lt;/RecNum&gt;&lt;DisplayText&gt;&lt;style face="superscript" font="Trebuchet MS" size="9"&gt;417&lt;/style&gt;&lt;/DisplayText&gt;&lt;record&gt;&lt;rec-number&gt;632&lt;/rec-number&gt;&lt;foreign-keys&gt;&lt;key app="EN" db-id="exvasrfx2dtraoesasxp2szsxa2df502592x" timestamp="1540425405"&gt;632&lt;/key&gt;&lt;/foreign-keys&gt;&lt;ref-type name="Journal Article"&gt;17&lt;/ref-type&gt;&lt;contributors&gt;&lt;authors&gt;&lt;author&gt;Muktabhant, B.&lt;/author&gt;&lt;author&gt;Lawrie, T. A.&lt;/author&gt;&lt;author&gt;Lumbiganon, P.&lt;/author&gt;&lt;author&gt;Laopaiboon, M.&lt;/author&gt;&lt;/authors&gt;&lt;/contributors&gt;&lt;auth-address&gt;Department of Nutrition, Faculty of Public Health, Khon Kaen University, 123 Friendship Highway, Khon Kaen, Khon Kaen, Thailand, 40002.&lt;/auth-address&gt;&lt;titles&gt;&lt;title&gt;Diet or exercise, or both, for preventing excessive weight gain in pregnancy&lt;/title&gt;&lt;secondary-title&gt;Cochrane Database Syst Rev&lt;/secondary-title&gt;&lt;/titles&gt;&lt;periodical&gt;&lt;full-title&gt;Cochrane Database Syst Rev&lt;/full-title&gt;&lt;/periodical&gt;&lt;pages&gt;CD007145&lt;/pages&gt;&lt;number&gt;6&lt;/number&gt;&lt;edition&gt;2015/06/13&lt;/edition&gt;&lt;keywords&gt;&lt;keyword&gt;Counseling&lt;/keyword&gt;&lt;keyword&gt;*Diet&lt;/keyword&gt;&lt;keyword&gt;*Exercise&lt;/keyword&gt;&lt;keyword&gt;Female&lt;/keyword&gt;&lt;keyword&gt;Humans&lt;/keyword&gt;&lt;keyword&gt;Infant, Newborn&lt;/keyword&gt;&lt;keyword&gt;Overweight/complications/*prevention &amp;amp; control&lt;/keyword&gt;&lt;keyword&gt;Pregnancy&lt;/keyword&gt;&lt;keyword&gt;Pregnancy Complications/*prevention &amp;amp; control&lt;/keyword&gt;&lt;keyword&gt;Randomized Controlled Trials as Topic&lt;/keyword&gt;&lt;keyword&gt;*Weight Gain&lt;/keyword&gt;&lt;/keywords&gt;&lt;dates&gt;&lt;year&gt;2015&lt;/year&gt;&lt;pub-dates&gt;&lt;date&gt;Jun 15&lt;/date&gt;&lt;/pub-dates&gt;&lt;/dates&gt;&lt;isbn&gt;1469-493X (Electronic)&amp;#xD;1361-6137 (Linking)&lt;/isbn&gt;&lt;accession-num&gt;26068707&lt;/accession-num&gt;&lt;urls&gt;&lt;related-urls&gt;&lt;url&gt;https://www.ncbi.nlm.nih.gov/pubmed/26068707&lt;/url&gt;&lt;/related-urls&gt;&lt;/urls&gt;&lt;electronic-resource-num&gt;10.1002/14651858.CD007145.pub3&lt;/electronic-resource-num&gt;&lt;/record&gt;&lt;/Cite&gt;&lt;/EndNote&gt;</w:instrText>
            </w:r>
            <w:r>
              <w:fldChar w:fldCharType="separate"/>
            </w:r>
            <w:r w:rsidR="002747EA" w:rsidRPr="002747EA">
              <w:rPr>
                <w:noProof/>
                <w:sz w:val="18"/>
                <w:vertAlign w:val="superscript"/>
              </w:rPr>
              <w:t>417</w:t>
            </w:r>
            <w:r>
              <w:fldChar w:fldCharType="end"/>
            </w:r>
          </w:p>
        </w:tc>
        <w:tc>
          <w:tcPr>
            <w:tcW w:w="2547" w:type="dxa"/>
          </w:tcPr>
          <w:p w14:paraId="3A1C4006" w14:textId="77777777" w:rsidR="00A5540F" w:rsidRPr="00B87066" w:rsidRDefault="00A5540F" w:rsidP="00A5540F">
            <w:pPr>
              <w:pStyle w:val="RCTstable"/>
            </w:pPr>
            <w:r>
              <w:t>High risk</w:t>
            </w:r>
          </w:p>
        </w:tc>
        <w:tc>
          <w:tcPr>
            <w:tcW w:w="2982" w:type="dxa"/>
          </w:tcPr>
          <w:p w14:paraId="68D0ECFC" w14:textId="77777777" w:rsidR="00A5540F" w:rsidRPr="00B87066" w:rsidRDefault="00A5540F" w:rsidP="00A5540F">
            <w:pPr>
              <w:pStyle w:val="RCTstable"/>
              <w:jc w:val="center"/>
            </w:pPr>
            <w:r>
              <w:t>RR 0.98 (0.81 to 1.20)</w:t>
            </w:r>
          </w:p>
        </w:tc>
        <w:tc>
          <w:tcPr>
            <w:tcW w:w="1134" w:type="dxa"/>
          </w:tcPr>
          <w:p w14:paraId="32207257" w14:textId="77777777" w:rsidR="00A5540F" w:rsidRPr="00B87066" w:rsidRDefault="00A5540F" w:rsidP="00A5540F">
            <w:pPr>
              <w:pStyle w:val="RCTstable"/>
              <w:jc w:val="center"/>
            </w:pPr>
            <w:r>
              <w:t>5</w:t>
            </w:r>
          </w:p>
        </w:tc>
      </w:tr>
      <w:tr w:rsidR="0006269C" w:rsidRPr="00B87066" w14:paraId="7C4C08AC" w14:textId="77777777" w:rsidTr="0006269C">
        <w:tc>
          <w:tcPr>
            <w:tcW w:w="9504" w:type="dxa"/>
            <w:gridSpan w:val="4"/>
            <w:shd w:val="clear" w:color="auto" w:fill="D9E2F3" w:themeFill="accent1" w:themeFillTint="33"/>
          </w:tcPr>
          <w:p w14:paraId="73A782A6" w14:textId="03009E01" w:rsidR="0006269C" w:rsidRPr="00B87066" w:rsidRDefault="00734EB1" w:rsidP="0006269C">
            <w:pPr>
              <w:pStyle w:val="RCTstable"/>
              <w:rPr>
                <w:i/>
              </w:rPr>
            </w:pPr>
            <w:r>
              <w:rPr>
                <w:i/>
              </w:rPr>
              <w:t>Antenatal depression</w:t>
            </w:r>
          </w:p>
        </w:tc>
      </w:tr>
      <w:tr w:rsidR="0006269C" w:rsidRPr="00B87066" w14:paraId="147EEB33" w14:textId="77777777" w:rsidTr="0006269C">
        <w:tc>
          <w:tcPr>
            <w:tcW w:w="2841" w:type="dxa"/>
            <w:tcBorders>
              <w:bottom w:val="single" w:sz="4" w:space="0" w:color="3B3474"/>
            </w:tcBorders>
            <w:shd w:val="clear" w:color="auto" w:fill="F2F2F2" w:themeFill="background1" w:themeFillShade="F2"/>
          </w:tcPr>
          <w:p w14:paraId="0BF59DC2" w14:textId="77777777" w:rsidR="0006269C" w:rsidRPr="00B87066" w:rsidRDefault="0006269C" w:rsidP="0006269C">
            <w:pPr>
              <w:pStyle w:val="RCTstable"/>
            </w:pPr>
            <w:r w:rsidRPr="00B87066">
              <w:t>Current review</w:t>
            </w:r>
          </w:p>
        </w:tc>
        <w:tc>
          <w:tcPr>
            <w:tcW w:w="2547" w:type="dxa"/>
            <w:tcBorders>
              <w:bottom w:val="single" w:sz="4" w:space="0" w:color="3B3474"/>
            </w:tcBorders>
            <w:shd w:val="clear" w:color="auto" w:fill="F2F2F2" w:themeFill="background1" w:themeFillShade="F2"/>
          </w:tcPr>
          <w:p w14:paraId="68B1C4E9" w14:textId="77777777" w:rsidR="0006269C" w:rsidRPr="00B87066" w:rsidRDefault="0006269C" w:rsidP="0006269C">
            <w:pPr>
              <w:pStyle w:val="RCTstable"/>
            </w:pPr>
            <w:r w:rsidRPr="00B87066">
              <w:t>Mixed BMIs</w:t>
            </w:r>
          </w:p>
        </w:tc>
        <w:tc>
          <w:tcPr>
            <w:tcW w:w="2982" w:type="dxa"/>
            <w:tcBorders>
              <w:bottom w:val="single" w:sz="4" w:space="0" w:color="3B3474"/>
            </w:tcBorders>
            <w:shd w:val="clear" w:color="auto" w:fill="F2F2F2" w:themeFill="background1" w:themeFillShade="F2"/>
          </w:tcPr>
          <w:p w14:paraId="06DC09A5" w14:textId="44C2B235" w:rsidR="0006269C" w:rsidRPr="00B70B7B" w:rsidRDefault="00734EB1" w:rsidP="00FE7368">
            <w:pPr>
              <w:pStyle w:val="RCTstable"/>
              <w:jc w:val="center"/>
            </w:pPr>
            <w:r>
              <w:t>RR 0.4</w:t>
            </w:r>
            <w:r w:rsidR="00FE7368">
              <w:t>4</w:t>
            </w:r>
            <w:r>
              <w:t xml:space="preserve"> (0.</w:t>
            </w:r>
            <w:r w:rsidR="00FE7368">
              <w:t>32</w:t>
            </w:r>
            <w:r>
              <w:t xml:space="preserve"> to 0.61)</w:t>
            </w:r>
          </w:p>
        </w:tc>
        <w:tc>
          <w:tcPr>
            <w:tcW w:w="1134" w:type="dxa"/>
            <w:tcBorders>
              <w:bottom w:val="single" w:sz="4" w:space="0" w:color="3B3474"/>
            </w:tcBorders>
            <w:shd w:val="clear" w:color="auto" w:fill="F2F2F2" w:themeFill="background1" w:themeFillShade="F2"/>
          </w:tcPr>
          <w:p w14:paraId="426AC11A" w14:textId="7C3B7577" w:rsidR="0006269C" w:rsidRPr="00B87066" w:rsidRDefault="00FE7368" w:rsidP="0006269C">
            <w:pPr>
              <w:pStyle w:val="RCTstable"/>
              <w:jc w:val="center"/>
            </w:pPr>
            <w:r>
              <w:t>6</w:t>
            </w:r>
          </w:p>
        </w:tc>
      </w:tr>
      <w:tr w:rsidR="0006269C" w:rsidRPr="008A66F0" w14:paraId="0AAF82F9" w14:textId="77777777" w:rsidTr="0006269C">
        <w:tc>
          <w:tcPr>
            <w:tcW w:w="2841" w:type="dxa"/>
            <w:shd w:val="clear" w:color="auto" w:fill="auto"/>
          </w:tcPr>
          <w:p w14:paraId="6411B474" w14:textId="61C8CF45" w:rsidR="0006269C" w:rsidRPr="008A66F0" w:rsidRDefault="0006269C" w:rsidP="002747EA">
            <w:pPr>
              <w:pStyle w:val="RCTstable"/>
            </w:pPr>
            <w:r w:rsidRPr="008A66F0">
              <w:t>Davenport et al 2019</w:t>
            </w:r>
            <w:r w:rsidR="002345B7">
              <w:t>e</w:t>
            </w:r>
            <w:r w:rsidR="00283324">
              <w:fldChar w:fldCharType="begin">
                <w:fldData xml:space="preserve">PEVuZE5vdGU+PENpdGU+PEF1dGhvcj5EYXZlbnBvcnQ8L0F1dGhvcj48WWVhcj4yMDE4PC9ZZWFy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</w:fldData>
              </w:fldChar>
            </w:r>
            <w:r w:rsidR="002747EA">
              <w:instrText xml:space="preserve"> ADDIN EN.CITE </w:instrText>
            </w:r>
            <w:r w:rsidR="002747EA">
              <w:fldChar w:fldCharType="begin">
                <w:fldData xml:space="preserve">PEVuZE5vdGU+PENpdGU+PEF1dGhvcj5EYXZlbnBvcnQ8L0F1dGhvcj48WWVhcj4yMDE4PC9ZZWFy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</w:fldData>
              </w:fldChar>
            </w:r>
            <w:r w:rsidR="002747EA">
              <w:instrText xml:space="preserve"> ADDIN EN.CITE.DATA </w:instrText>
            </w:r>
            <w:r w:rsidR="002747EA">
              <w:fldChar w:fldCharType="end"/>
            </w:r>
            <w:r w:rsidR="00283324">
              <w:fldChar w:fldCharType="separate"/>
            </w:r>
            <w:r w:rsidR="002747EA" w:rsidRPr="002747EA">
              <w:rPr>
                <w:noProof/>
                <w:sz w:val="18"/>
                <w:vertAlign w:val="superscript"/>
              </w:rPr>
              <w:t>476</w:t>
            </w:r>
            <w:r w:rsidR="00283324">
              <w:fldChar w:fldCharType="end"/>
            </w:r>
          </w:p>
        </w:tc>
        <w:tc>
          <w:tcPr>
            <w:tcW w:w="2547" w:type="dxa"/>
            <w:shd w:val="clear" w:color="auto" w:fill="auto"/>
          </w:tcPr>
          <w:p w14:paraId="1644B76F" w14:textId="77777777" w:rsidR="0006269C" w:rsidRPr="008A66F0" w:rsidRDefault="0006269C" w:rsidP="0006269C">
            <w:pPr>
              <w:pStyle w:val="RCTstable"/>
            </w:pPr>
            <w:r w:rsidRPr="008A66F0">
              <w:t>Mixed BMIs</w:t>
            </w:r>
          </w:p>
        </w:tc>
        <w:tc>
          <w:tcPr>
            <w:tcW w:w="2982" w:type="dxa"/>
            <w:shd w:val="clear" w:color="auto" w:fill="auto"/>
          </w:tcPr>
          <w:p w14:paraId="653DE960" w14:textId="7C93D864" w:rsidR="0006269C" w:rsidRPr="008A66F0" w:rsidRDefault="0006269C" w:rsidP="00872046">
            <w:pPr>
              <w:pStyle w:val="RCTstable"/>
              <w:jc w:val="center"/>
            </w:pPr>
            <w:r w:rsidRPr="008A66F0">
              <w:t>OR 0.</w:t>
            </w:r>
            <w:r w:rsidR="00872046">
              <w:t>33 (0.21 to 0.53)</w:t>
            </w:r>
          </w:p>
        </w:tc>
        <w:tc>
          <w:tcPr>
            <w:tcW w:w="1134" w:type="dxa"/>
            <w:shd w:val="clear" w:color="auto" w:fill="auto"/>
          </w:tcPr>
          <w:p w14:paraId="132EEFBB" w14:textId="290CF03E" w:rsidR="0006269C" w:rsidRPr="008A66F0" w:rsidRDefault="00872046" w:rsidP="00872046">
            <w:pPr>
              <w:pStyle w:val="RCTstable"/>
              <w:jc w:val="center"/>
            </w:pPr>
            <w:r>
              <w:t>5</w:t>
            </w:r>
          </w:p>
        </w:tc>
      </w:tr>
      <w:tr w:rsidR="00B100D2" w:rsidRPr="00B87066" w14:paraId="6D21C78E" w14:textId="77777777" w:rsidTr="006A7633">
        <w:tc>
          <w:tcPr>
            <w:tcW w:w="9504" w:type="dxa"/>
            <w:gridSpan w:val="4"/>
            <w:shd w:val="clear" w:color="auto" w:fill="D9E2F3" w:themeFill="accent1" w:themeFillTint="33"/>
          </w:tcPr>
          <w:p w14:paraId="5D8FB50E" w14:textId="77777777" w:rsidR="00B100D2" w:rsidRPr="00B87066" w:rsidRDefault="00B100D2" w:rsidP="006A7633">
            <w:pPr>
              <w:pStyle w:val="RCTstable"/>
              <w:rPr>
                <w:i/>
              </w:rPr>
            </w:pPr>
            <w:r>
              <w:rPr>
                <w:i/>
              </w:rPr>
              <w:t>Postnatal depression</w:t>
            </w:r>
          </w:p>
        </w:tc>
      </w:tr>
      <w:tr w:rsidR="00B100D2" w:rsidRPr="00B87066" w14:paraId="36700CE7" w14:textId="77777777" w:rsidTr="006A7633">
        <w:tc>
          <w:tcPr>
            <w:tcW w:w="2841" w:type="dxa"/>
            <w:tcBorders>
              <w:bottom w:val="single" w:sz="4" w:space="0" w:color="3B3474"/>
            </w:tcBorders>
            <w:shd w:val="clear" w:color="auto" w:fill="F2F2F2" w:themeFill="background1" w:themeFillShade="F2"/>
          </w:tcPr>
          <w:p w14:paraId="43F17AE3" w14:textId="77777777" w:rsidR="00B100D2" w:rsidRPr="00B87066" w:rsidRDefault="00B100D2" w:rsidP="006A7633">
            <w:pPr>
              <w:pStyle w:val="RCTstable"/>
            </w:pPr>
            <w:r w:rsidRPr="00B87066">
              <w:t>Current review</w:t>
            </w:r>
          </w:p>
        </w:tc>
        <w:tc>
          <w:tcPr>
            <w:tcW w:w="2547" w:type="dxa"/>
            <w:tcBorders>
              <w:bottom w:val="single" w:sz="4" w:space="0" w:color="3B3474"/>
            </w:tcBorders>
            <w:shd w:val="clear" w:color="auto" w:fill="F2F2F2" w:themeFill="background1" w:themeFillShade="F2"/>
          </w:tcPr>
          <w:p w14:paraId="22042A50" w14:textId="77777777" w:rsidR="00B100D2" w:rsidRPr="00B87066" w:rsidRDefault="00B100D2" w:rsidP="006A7633">
            <w:pPr>
              <w:pStyle w:val="RCTstable"/>
            </w:pPr>
            <w:r w:rsidRPr="00B87066">
              <w:t>Mixed BMIs</w:t>
            </w:r>
          </w:p>
        </w:tc>
        <w:tc>
          <w:tcPr>
            <w:tcW w:w="2982" w:type="dxa"/>
            <w:tcBorders>
              <w:bottom w:val="single" w:sz="4" w:space="0" w:color="3B3474"/>
            </w:tcBorders>
            <w:shd w:val="clear" w:color="auto" w:fill="F2F2F2" w:themeFill="background1" w:themeFillShade="F2"/>
          </w:tcPr>
          <w:p w14:paraId="14D7FC5B" w14:textId="77777777" w:rsidR="00B100D2" w:rsidRPr="00A33D96" w:rsidRDefault="00B100D2" w:rsidP="006A7633">
            <w:pPr>
              <w:pStyle w:val="RCTstable"/>
              <w:jc w:val="center"/>
            </w:pPr>
            <w:r>
              <w:t>RR 0.47 (0.34 to 0.65)</w:t>
            </w:r>
          </w:p>
        </w:tc>
        <w:tc>
          <w:tcPr>
            <w:tcW w:w="1134" w:type="dxa"/>
            <w:tcBorders>
              <w:bottom w:val="single" w:sz="4" w:space="0" w:color="3B3474"/>
            </w:tcBorders>
            <w:shd w:val="clear" w:color="auto" w:fill="F2F2F2" w:themeFill="background1" w:themeFillShade="F2"/>
          </w:tcPr>
          <w:p w14:paraId="3CF8F8DD" w14:textId="77777777" w:rsidR="00B100D2" w:rsidRPr="00B87066" w:rsidRDefault="00B100D2" w:rsidP="006A7633">
            <w:pPr>
              <w:pStyle w:val="RCTstable"/>
              <w:jc w:val="center"/>
            </w:pPr>
            <w:r>
              <w:t>5</w:t>
            </w:r>
          </w:p>
        </w:tc>
      </w:tr>
      <w:tr w:rsidR="00B100D2" w:rsidRPr="00B87066" w14:paraId="7B880585" w14:textId="77777777" w:rsidTr="006A7633">
        <w:tc>
          <w:tcPr>
            <w:tcW w:w="2841" w:type="dxa"/>
            <w:shd w:val="clear" w:color="auto" w:fill="auto"/>
          </w:tcPr>
          <w:p w14:paraId="03ABD2DD" w14:textId="13BA6BAC" w:rsidR="00B100D2" w:rsidRPr="00B87066" w:rsidRDefault="00B100D2" w:rsidP="002747EA">
            <w:pPr>
              <w:pStyle w:val="RCTstable"/>
            </w:pPr>
            <w:r>
              <w:rPr>
                <w:noProof/>
              </w:rPr>
              <w:t>Nakamura et al 2019</w:t>
            </w:r>
            <w:r w:rsidR="00D07346">
              <w:fldChar w:fldCharType="begin">
                <w:fldData xml:space="preserve">PEVuZE5vdGU+PENpdGU+PEF1dGhvcj5OYWthbXVyYTwvQXV0aG9yPjxZZWFyPjIwMTk8L1llYXI+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</w:fldData>
              </w:fldChar>
            </w:r>
            <w:r w:rsidR="002747EA">
              <w:instrText xml:space="preserve"> ADDIN EN.CITE </w:instrText>
            </w:r>
            <w:r w:rsidR="002747EA">
              <w:fldChar w:fldCharType="begin">
                <w:fldData xml:space="preserve">PEVuZE5vdGU+PENpdGU+PEF1dGhvcj5OYWthbXVyYTwvQXV0aG9yPjxZZWFyPjIwMTk8L1llYXI+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</w:fldData>
              </w:fldChar>
            </w:r>
            <w:r w:rsidR="002747EA">
              <w:instrText xml:space="preserve"> ADDIN EN.CITE.DATA </w:instrText>
            </w:r>
            <w:r w:rsidR="002747EA">
              <w:fldChar w:fldCharType="end"/>
            </w:r>
            <w:r w:rsidR="00D07346">
              <w:fldChar w:fldCharType="separate"/>
            </w:r>
            <w:r w:rsidR="002747EA" w:rsidRPr="002747EA">
              <w:rPr>
                <w:noProof/>
                <w:sz w:val="18"/>
                <w:vertAlign w:val="superscript"/>
              </w:rPr>
              <w:t>477</w:t>
            </w:r>
            <w:r w:rsidR="00D07346">
              <w:fldChar w:fldCharType="end"/>
            </w:r>
          </w:p>
        </w:tc>
        <w:tc>
          <w:tcPr>
            <w:tcW w:w="2547" w:type="dxa"/>
            <w:shd w:val="clear" w:color="auto" w:fill="auto"/>
          </w:tcPr>
          <w:p w14:paraId="71C50CB3" w14:textId="77777777" w:rsidR="00B100D2" w:rsidRPr="00B87066" w:rsidRDefault="00B100D2" w:rsidP="006A7633">
            <w:pPr>
              <w:pStyle w:val="RCTstable"/>
            </w:pPr>
            <w:r>
              <w:t>Mixed BMIs</w:t>
            </w:r>
          </w:p>
        </w:tc>
        <w:tc>
          <w:tcPr>
            <w:tcW w:w="2982" w:type="dxa"/>
            <w:shd w:val="clear" w:color="auto" w:fill="auto"/>
          </w:tcPr>
          <w:p w14:paraId="2F851382" w14:textId="77777777" w:rsidR="00B100D2" w:rsidRPr="006E008D" w:rsidRDefault="00B100D2" w:rsidP="008E1F6E">
            <w:pPr>
              <w:pStyle w:val="RCTstable"/>
              <w:jc w:val="center"/>
            </w:pPr>
            <w:r>
              <w:t>SMD −0.58 (</w:t>
            </w:r>
            <w:r w:rsidRPr="006E008D">
              <w:t>−1.09 to −0.08</w:t>
            </w:r>
            <w:r>
              <w:t>)</w:t>
            </w:r>
          </w:p>
        </w:tc>
        <w:tc>
          <w:tcPr>
            <w:tcW w:w="1134" w:type="dxa"/>
            <w:shd w:val="clear" w:color="auto" w:fill="auto"/>
          </w:tcPr>
          <w:p w14:paraId="1F4A2C09" w14:textId="77777777" w:rsidR="00B100D2" w:rsidRPr="00B87066" w:rsidRDefault="00B100D2" w:rsidP="006A7633">
            <w:pPr>
              <w:pStyle w:val="RCTstable"/>
              <w:jc w:val="center"/>
            </w:pPr>
            <w:r>
              <w:t>6</w:t>
            </w:r>
          </w:p>
        </w:tc>
      </w:tr>
      <w:tr w:rsidR="008846A5" w:rsidRPr="00B87066" w14:paraId="74216BCA" w14:textId="77777777" w:rsidTr="006A7633">
        <w:tc>
          <w:tcPr>
            <w:tcW w:w="9504" w:type="dxa"/>
            <w:gridSpan w:val="4"/>
            <w:shd w:val="clear" w:color="auto" w:fill="D9E2F3" w:themeFill="accent1" w:themeFillTint="33"/>
          </w:tcPr>
          <w:p w14:paraId="47507190" w14:textId="368155FD" w:rsidR="008846A5" w:rsidRPr="00B87066" w:rsidRDefault="008846A5" w:rsidP="008846A5">
            <w:pPr>
              <w:pStyle w:val="RCTstable"/>
              <w:rPr>
                <w:i/>
              </w:rPr>
            </w:pPr>
            <w:r>
              <w:rPr>
                <w:i/>
              </w:rPr>
              <w:t>Postnatal weight retention</w:t>
            </w:r>
          </w:p>
        </w:tc>
      </w:tr>
      <w:tr w:rsidR="008846A5" w:rsidRPr="00B87066" w14:paraId="1BB65892" w14:textId="77777777" w:rsidTr="006A7633">
        <w:tc>
          <w:tcPr>
            <w:tcW w:w="2841" w:type="dxa"/>
            <w:tcBorders>
              <w:bottom w:val="single" w:sz="4" w:space="0" w:color="3B3474"/>
            </w:tcBorders>
            <w:shd w:val="clear" w:color="auto" w:fill="F2F2F2" w:themeFill="background1" w:themeFillShade="F2"/>
          </w:tcPr>
          <w:p w14:paraId="4131135A" w14:textId="77777777" w:rsidR="008846A5" w:rsidRPr="00B87066" w:rsidRDefault="008846A5" w:rsidP="006A7633">
            <w:pPr>
              <w:pStyle w:val="RCTstable"/>
            </w:pPr>
            <w:r w:rsidRPr="00B87066">
              <w:t>Current review</w:t>
            </w:r>
          </w:p>
        </w:tc>
        <w:tc>
          <w:tcPr>
            <w:tcW w:w="2547" w:type="dxa"/>
            <w:tcBorders>
              <w:bottom w:val="single" w:sz="4" w:space="0" w:color="3B3474"/>
            </w:tcBorders>
            <w:shd w:val="clear" w:color="auto" w:fill="F2F2F2" w:themeFill="background1" w:themeFillShade="F2"/>
          </w:tcPr>
          <w:p w14:paraId="12C03DFD" w14:textId="77777777" w:rsidR="008846A5" w:rsidRPr="00B87066" w:rsidRDefault="008846A5" w:rsidP="006A7633">
            <w:pPr>
              <w:pStyle w:val="RCTstable"/>
            </w:pPr>
            <w:r w:rsidRPr="00B87066">
              <w:t>Mixed BMIs</w:t>
            </w:r>
          </w:p>
        </w:tc>
        <w:tc>
          <w:tcPr>
            <w:tcW w:w="2982" w:type="dxa"/>
            <w:tcBorders>
              <w:bottom w:val="single" w:sz="4" w:space="0" w:color="3B3474"/>
            </w:tcBorders>
            <w:shd w:val="clear" w:color="auto" w:fill="F2F2F2" w:themeFill="background1" w:themeFillShade="F2"/>
          </w:tcPr>
          <w:p w14:paraId="7416C1AA" w14:textId="526D7CD0" w:rsidR="008846A5" w:rsidRPr="00A33D96" w:rsidRDefault="00FF7A3D" w:rsidP="006A7633">
            <w:pPr>
              <w:pStyle w:val="RCTstable"/>
              <w:jc w:val="center"/>
            </w:pPr>
            <w:r>
              <w:t xml:space="preserve">MD </w:t>
            </w:r>
            <w:r w:rsidRPr="006E008D">
              <w:t>−</w:t>
            </w:r>
            <w:r>
              <w:t>0.20 (</w:t>
            </w:r>
            <w:r w:rsidRPr="006E008D">
              <w:t>−</w:t>
            </w:r>
            <w:r>
              <w:t>1.48 to 1.09)</w:t>
            </w:r>
          </w:p>
        </w:tc>
        <w:tc>
          <w:tcPr>
            <w:tcW w:w="1134" w:type="dxa"/>
            <w:tcBorders>
              <w:bottom w:val="single" w:sz="4" w:space="0" w:color="3B3474"/>
            </w:tcBorders>
            <w:shd w:val="clear" w:color="auto" w:fill="F2F2F2" w:themeFill="background1" w:themeFillShade="F2"/>
          </w:tcPr>
          <w:p w14:paraId="28107DC9" w14:textId="77777777" w:rsidR="008846A5" w:rsidRPr="00B87066" w:rsidRDefault="008846A5" w:rsidP="006A7633">
            <w:pPr>
              <w:pStyle w:val="RCTstable"/>
              <w:jc w:val="center"/>
            </w:pPr>
            <w:r>
              <w:t>5</w:t>
            </w:r>
          </w:p>
        </w:tc>
      </w:tr>
      <w:tr w:rsidR="008846A5" w:rsidRPr="00B87066" w14:paraId="4311B547" w14:textId="77777777" w:rsidTr="006A7633">
        <w:tc>
          <w:tcPr>
            <w:tcW w:w="2841" w:type="dxa"/>
            <w:shd w:val="clear" w:color="auto" w:fill="auto"/>
          </w:tcPr>
          <w:p w14:paraId="3D7096A1" w14:textId="33830C1A" w:rsidR="008846A5" w:rsidRPr="00B87066" w:rsidRDefault="00FF7A3D" w:rsidP="002747EA">
            <w:pPr>
              <w:pStyle w:val="RCTstable"/>
            </w:pPr>
            <w:r>
              <w:rPr>
                <w:noProof/>
              </w:rPr>
              <w:t>Ruchat et al 2018</w:t>
            </w:r>
            <w:r w:rsidR="00D07346">
              <w:fldChar w:fldCharType="begin">
                <w:fldData xml:space="preserve">PEVuZE5vdGU+PENpdGU+PEF1dGhvcj5SdWNoYXQ8L0F1dGhvcj48WWVhcj4yMDE4PC9ZZWFyPjxS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</w:fldData>
              </w:fldChar>
            </w:r>
            <w:r w:rsidR="002747EA">
              <w:instrText xml:space="preserve"> ADDIN EN.CITE </w:instrText>
            </w:r>
            <w:r w:rsidR="002747EA">
              <w:fldChar w:fldCharType="begin">
                <w:fldData xml:space="preserve">PEVuZE5vdGU+PENpdGU+PEF1dGhvcj5SdWNoYXQ8L0F1dGhvcj48WWVhcj4yMDE4PC9ZZWFyPjxS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</w:fldData>
              </w:fldChar>
            </w:r>
            <w:r w:rsidR="002747EA">
              <w:instrText xml:space="preserve"> ADDIN EN.CITE.DATA </w:instrText>
            </w:r>
            <w:r w:rsidR="002747EA">
              <w:fldChar w:fldCharType="end"/>
            </w:r>
            <w:r w:rsidR="00D07346">
              <w:fldChar w:fldCharType="separate"/>
            </w:r>
            <w:r w:rsidR="002747EA" w:rsidRPr="002747EA">
              <w:rPr>
                <w:noProof/>
                <w:sz w:val="18"/>
                <w:vertAlign w:val="superscript"/>
              </w:rPr>
              <w:t>465</w:t>
            </w:r>
            <w:r w:rsidR="00D07346">
              <w:fldChar w:fldCharType="end"/>
            </w:r>
          </w:p>
        </w:tc>
        <w:tc>
          <w:tcPr>
            <w:tcW w:w="2547" w:type="dxa"/>
            <w:shd w:val="clear" w:color="auto" w:fill="auto"/>
          </w:tcPr>
          <w:p w14:paraId="234F842B" w14:textId="77777777" w:rsidR="008846A5" w:rsidRPr="00B87066" w:rsidRDefault="008846A5" w:rsidP="006A7633">
            <w:pPr>
              <w:pStyle w:val="RCTstable"/>
            </w:pPr>
            <w:r>
              <w:t>Mixed BMIs</w:t>
            </w:r>
          </w:p>
        </w:tc>
        <w:tc>
          <w:tcPr>
            <w:tcW w:w="2982" w:type="dxa"/>
            <w:shd w:val="clear" w:color="auto" w:fill="auto"/>
          </w:tcPr>
          <w:p w14:paraId="3C8E2BC1" w14:textId="77BCC391" w:rsidR="008846A5" w:rsidRPr="006E008D" w:rsidRDefault="00FF7A3D" w:rsidP="006A7633">
            <w:pPr>
              <w:pStyle w:val="RCTstable"/>
              <w:jc w:val="center"/>
            </w:pPr>
            <w:r>
              <w:t xml:space="preserve">MD </w:t>
            </w:r>
            <w:r w:rsidRPr="006E008D">
              <w:t>−</w:t>
            </w:r>
            <w:r>
              <w:t>0.92 (</w:t>
            </w:r>
            <w:r w:rsidRPr="006E008D">
              <w:t>−</w:t>
            </w:r>
            <w:r>
              <w:t>1.84 to 0.00)</w:t>
            </w:r>
          </w:p>
        </w:tc>
        <w:tc>
          <w:tcPr>
            <w:tcW w:w="1134" w:type="dxa"/>
            <w:shd w:val="clear" w:color="auto" w:fill="auto"/>
          </w:tcPr>
          <w:p w14:paraId="3531658D" w14:textId="7A189BF8" w:rsidR="008846A5" w:rsidRPr="00B87066" w:rsidRDefault="00FF7A3D" w:rsidP="006A7633">
            <w:pPr>
              <w:pStyle w:val="RCTstable"/>
              <w:jc w:val="center"/>
            </w:pPr>
            <w:r>
              <w:t>3</w:t>
            </w:r>
          </w:p>
        </w:tc>
      </w:tr>
    </w:tbl>
    <w:p w14:paraId="24AD9032" w14:textId="44A1EEAF" w:rsidR="00A5540F" w:rsidRPr="00C12274" w:rsidRDefault="00932C6D" w:rsidP="00932C6D">
      <w:pPr>
        <w:pStyle w:val="TableName"/>
      </w:pPr>
      <w:bookmarkStart w:id="217" w:name="_Toc40956682"/>
      <w:r>
        <w:t xml:space="preserve">Q9 </w:t>
      </w:r>
      <w:r w:rsidR="004A0E1A">
        <w:t>Findings</w:t>
      </w:r>
      <w:r w:rsidR="00A5540F" w:rsidRPr="00C12274">
        <w:t xml:space="preserve"> of </w:t>
      </w:r>
      <w:r w:rsidR="004A0E1A">
        <w:t xml:space="preserve">systematic </w:t>
      </w:r>
      <w:r w:rsidR="00A5540F" w:rsidRPr="00C12274">
        <w:t xml:space="preserve">reviews </w:t>
      </w:r>
      <w:r w:rsidR="00A5540F">
        <w:t xml:space="preserve">of exercise interventions </w:t>
      </w:r>
      <w:r w:rsidR="004A0E1A">
        <w:t>—</w:t>
      </w:r>
      <w:r w:rsidR="00A5540F" w:rsidRPr="00C12274">
        <w:t xml:space="preserve"> </w:t>
      </w:r>
      <w:r w:rsidR="00A5540F">
        <w:t>infant</w:t>
      </w:r>
      <w:r w:rsidR="00A5540F" w:rsidRPr="00C12274">
        <w:t xml:space="preserve"> outcome</w:t>
      </w:r>
      <w:r w:rsidR="00A5540F">
        <w:t>s</w:t>
      </w:r>
      <w:bookmarkEnd w:id="217"/>
    </w:p>
    <w:tbl>
      <w:tblPr>
        <w:tblStyle w:val="TableGrid"/>
        <w:tblW w:w="9504" w:type="dxa"/>
        <w:tblLook w:val="04A0" w:firstRow="1" w:lastRow="0" w:firstColumn="1" w:lastColumn="0" w:noHBand="0" w:noVBand="1"/>
        <w:tblCaption w:val="Table 104: Q9 Findings of systematic reviews of exercise interventions — infant outcomes"/>
      </w:tblPr>
      <w:tblGrid>
        <w:gridCol w:w="2841"/>
        <w:gridCol w:w="2547"/>
        <w:gridCol w:w="2982"/>
        <w:gridCol w:w="1134"/>
      </w:tblGrid>
      <w:tr w:rsidR="00A5540F" w:rsidRPr="00B87066" w14:paraId="2210FEEC" w14:textId="77777777" w:rsidTr="00A5540F">
        <w:trPr>
          <w:tblHeader/>
        </w:trPr>
        <w:tc>
          <w:tcPr>
            <w:tcW w:w="2841" w:type="dxa"/>
            <w:tcBorders>
              <w:bottom w:val="single" w:sz="4" w:space="0" w:color="3B3474"/>
            </w:tcBorders>
          </w:tcPr>
          <w:p w14:paraId="3181A60E" w14:textId="77777777" w:rsidR="00A5540F" w:rsidRPr="00B87066" w:rsidRDefault="00A5540F" w:rsidP="00A5540F">
            <w:pPr>
              <w:spacing w:before="40" w:after="40" w:line="240" w:lineRule="auto"/>
              <w:rPr>
                <w:b/>
                <w:sz w:val="16"/>
                <w:szCs w:val="16"/>
              </w:rPr>
            </w:pPr>
            <w:r w:rsidRPr="00B87066">
              <w:rPr>
                <w:b/>
                <w:sz w:val="16"/>
                <w:szCs w:val="16"/>
              </w:rPr>
              <w:t>Ref</w:t>
            </w:r>
          </w:p>
        </w:tc>
        <w:tc>
          <w:tcPr>
            <w:tcW w:w="2547" w:type="dxa"/>
            <w:tcBorders>
              <w:bottom w:val="single" w:sz="4" w:space="0" w:color="3B3474"/>
            </w:tcBorders>
          </w:tcPr>
          <w:p w14:paraId="55CC4366" w14:textId="77777777" w:rsidR="00A5540F" w:rsidRPr="00B87066" w:rsidRDefault="00A5540F" w:rsidP="00A5540F">
            <w:pPr>
              <w:spacing w:before="40" w:after="40" w:line="240" w:lineRule="auto"/>
              <w:rPr>
                <w:b/>
                <w:sz w:val="16"/>
                <w:szCs w:val="16"/>
              </w:rPr>
            </w:pPr>
            <w:r w:rsidRPr="00B87066">
              <w:rPr>
                <w:b/>
                <w:sz w:val="16"/>
                <w:szCs w:val="16"/>
              </w:rPr>
              <w:t>Population</w:t>
            </w:r>
          </w:p>
        </w:tc>
        <w:tc>
          <w:tcPr>
            <w:tcW w:w="2982" w:type="dxa"/>
            <w:tcBorders>
              <w:bottom w:val="single" w:sz="4" w:space="0" w:color="3B3474"/>
            </w:tcBorders>
          </w:tcPr>
          <w:p w14:paraId="18427181" w14:textId="07A7D3E6" w:rsidR="00A5540F" w:rsidRPr="00B87066" w:rsidRDefault="00FD63C3" w:rsidP="008E1F6E">
            <w:pPr>
              <w:spacing w:before="40" w:after="40" w:line="240" w:lineRule="auto"/>
              <w:jc w:val="center"/>
              <w:rPr>
                <w:b/>
                <w:sz w:val="16"/>
                <w:szCs w:val="16"/>
              </w:rPr>
            </w:pPr>
            <w:r>
              <w:rPr>
                <w:b/>
                <w:sz w:val="16"/>
                <w:szCs w:val="16"/>
              </w:rPr>
              <w:t>Effect</w:t>
            </w:r>
            <w:r w:rsidR="00A5540F" w:rsidRPr="00B87066">
              <w:rPr>
                <w:b/>
                <w:sz w:val="16"/>
                <w:szCs w:val="16"/>
              </w:rPr>
              <w:t xml:space="preserve"> (95% CI)</w:t>
            </w:r>
          </w:p>
        </w:tc>
        <w:tc>
          <w:tcPr>
            <w:tcW w:w="1134" w:type="dxa"/>
            <w:tcBorders>
              <w:bottom w:val="single" w:sz="4" w:space="0" w:color="3B3474"/>
            </w:tcBorders>
          </w:tcPr>
          <w:p w14:paraId="48092659" w14:textId="77777777" w:rsidR="00A5540F" w:rsidRPr="00B87066" w:rsidRDefault="00A5540F" w:rsidP="00A5540F">
            <w:pPr>
              <w:spacing w:before="40" w:after="40" w:line="240" w:lineRule="auto"/>
              <w:jc w:val="center"/>
              <w:rPr>
                <w:b/>
                <w:sz w:val="16"/>
                <w:szCs w:val="16"/>
              </w:rPr>
            </w:pPr>
            <w:r w:rsidRPr="00B87066">
              <w:rPr>
                <w:b/>
                <w:sz w:val="16"/>
                <w:szCs w:val="16"/>
              </w:rPr>
              <w:t>Number of studies</w:t>
            </w:r>
          </w:p>
        </w:tc>
      </w:tr>
      <w:tr w:rsidR="00A5540F" w:rsidRPr="00B87066" w14:paraId="6E66BC53" w14:textId="77777777" w:rsidTr="00A5540F">
        <w:tc>
          <w:tcPr>
            <w:tcW w:w="9504" w:type="dxa"/>
            <w:gridSpan w:val="4"/>
            <w:shd w:val="clear" w:color="auto" w:fill="D9E2F3" w:themeFill="accent1" w:themeFillTint="33"/>
          </w:tcPr>
          <w:p w14:paraId="01106E5E" w14:textId="77777777" w:rsidR="00A5540F" w:rsidRPr="00B87066" w:rsidRDefault="00A5540F" w:rsidP="00A5540F">
            <w:pPr>
              <w:pStyle w:val="RCTstable"/>
              <w:rPr>
                <w:i/>
              </w:rPr>
            </w:pPr>
            <w:r>
              <w:rPr>
                <w:i/>
              </w:rPr>
              <w:t>Preterm birth</w:t>
            </w:r>
          </w:p>
        </w:tc>
      </w:tr>
      <w:tr w:rsidR="00A5540F" w:rsidRPr="00B87066" w14:paraId="5E90055D" w14:textId="77777777" w:rsidTr="00A5540F">
        <w:tc>
          <w:tcPr>
            <w:tcW w:w="2841" w:type="dxa"/>
            <w:tcBorders>
              <w:bottom w:val="single" w:sz="4" w:space="0" w:color="3B3474"/>
            </w:tcBorders>
            <w:shd w:val="clear" w:color="auto" w:fill="F2F2F2" w:themeFill="background1" w:themeFillShade="F2"/>
          </w:tcPr>
          <w:p w14:paraId="7653B47C" w14:textId="77777777" w:rsidR="00A5540F" w:rsidRPr="00B87066" w:rsidRDefault="00A5540F" w:rsidP="00A5540F">
            <w:pPr>
              <w:pStyle w:val="RCTstable"/>
            </w:pPr>
            <w:r w:rsidRPr="00B87066">
              <w:t>Current review</w:t>
            </w:r>
          </w:p>
        </w:tc>
        <w:tc>
          <w:tcPr>
            <w:tcW w:w="2547" w:type="dxa"/>
            <w:tcBorders>
              <w:bottom w:val="single" w:sz="4" w:space="0" w:color="3B3474"/>
            </w:tcBorders>
            <w:shd w:val="clear" w:color="auto" w:fill="F2F2F2" w:themeFill="background1" w:themeFillShade="F2"/>
          </w:tcPr>
          <w:p w14:paraId="043FF9DA" w14:textId="77777777" w:rsidR="00A5540F" w:rsidRPr="00B87066" w:rsidRDefault="00A5540F" w:rsidP="00A5540F">
            <w:pPr>
              <w:pStyle w:val="RCTstable"/>
            </w:pPr>
            <w:r w:rsidRPr="00B87066">
              <w:t>Mixed BMIs</w:t>
            </w:r>
          </w:p>
        </w:tc>
        <w:tc>
          <w:tcPr>
            <w:tcW w:w="2982" w:type="dxa"/>
            <w:tcBorders>
              <w:bottom w:val="single" w:sz="4" w:space="0" w:color="3B3474"/>
            </w:tcBorders>
            <w:shd w:val="clear" w:color="auto" w:fill="F2F2F2" w:themeFill="background1" w:themeFillShade="F2"/>
          </w:tcPr>
          <w:p w14:paraId="2560DCF7" w14:textId="77777777" w:rsidR="00A5540F" w:rsidRPr="0016710A" w:rsidRDefault="00A5540F" w:rsidP="00A5540F">
            <w:pPr>
              <w:pStyle w:val="RCTstable"/>
              <w:jc w:val="center"/>
            </w:pPr>
            <w:r w:rsidRPr="0016710A">
              <w:t>RR 0.95 (0.74 to 1.22)</w:t>
            </w:r>
          </w:p>
        </w:tc>
        <w:tc>
          <w:tcPr>
            <w:tcW w:w="1134" w:type="dxa"/>
            <w:tcBorders>
              <w:bottom w:val="single" w:sz="4" w:space="0" w:color="3B3474"/>
            </w:tcBorders>
            <w:shd w:val="clear" w:color="auto" w:fill="F2F2F2" w:themeFill="background1" w:themeFillShade="F2"/>
          </w:tcPr>
          <w:p w14:paraId="1009AF20" w14:textId="77777777" w:rsidR="00A5540F" w:rsidRPr="00B87066" w:rsidRDefault="00A5540F" w:rsidP="00A5540F">
            <w:pPr>
              <w:pStyle w:val="RCTstable"/>
              <w:jc w:val="center"/>
            </w:pPr>
            <w:r>
              <w:t>15</w:t>
            </w:r>
          </w:p>
        </w:tc>
      </w:tr>
      <w:tr w:rsidR="00F816A0" w:rsidRPr="00B94B87" w14:paraId="33B51FDF" w14:textId="77777777" w:rsidTr="00A5540F">
        <w:tc>
          <w:tcPr>
            <w:tcW w:w="2841" w:type="dxa"/>
            <w:shd w:val="clear" w:color="auto" w:fill="auto"/>
          </w:tcPr>
          <w:p w14:paraId="3B1E988B" w14:textId="7875030A" w:rsidR="00F816A0" w:rsidRPr="00B94B87" w:rsidRDefault="00F816A0" w:rsidP="002747EA">
            <w:pPr>
              <w:pStyle w:val="RCTstable"/>
            </w:pPr>
            <w:r w:rsidRPr="00B94B87">
              <w:t xml:space="preserve">Aune et al </w:t>
            </w:r>
            <w:r w:rsidR="00CC7B2A" w:rsidRPr="00B94B87">
              <w:t>2017</w:t>
            </w:r>
            <w:r w:rsidR="003E3405">
              <w:fldChar w:fldCharType="begin"/>
            </w:r>
            <w:r w:rsidR="002747EA">
              <w:instrText xml:space="preserve"> ADDIN EN.CITE &lt;EndNote&gt;&lt;Cite&gt;&lt;Author&gt;Aune&lt;/Author&gt;&lt;Year&gt;2017&lt;/Year&gt;&lt;RecNum&gt;665&lt;/RecNum&gt;&lt;DisplayText&gt;&lt;style face="superscript" font="Trebuchet MS" size="9"&gt;478&lt;/style&gt;&lt;/DisplayText&gt;&lt;record&gt;&lt;rec-number&gt;665&lt;/rec-number&gt;&lt;foreign-keys&gt;&lt;key app="EN" db-id="exvasrfx2dtraoesasxp2szsxa2df502592x" timestamp="1540441913"&gt;665&lt;/key&gt;&lt;/foreign-keys&gt;&lt;ref-type name="Journal Article"&gt;17&lt;/ref-type&gt;&lt;contributors&gt;&lt;authors&gt;&lt;author&gt;Aune, D.&lt;/author&gt;&lt;author&gt;Schlesinger, S.&lt;/author&gt;&lt;author&gt;Henriksen, T.&lt;/author&gt;&lt;author&gt;Saugstad, O. D.&lt;/author&gt;&lt;author&gt;Tonstad, S.&lt;/author&gt;&lt;/authors&gt;&lt;/contributors&gt;&lt;auth-address&gt;Department of Public Health and General Practice, Faculty of Medicine, Norwegian University of Science and Technology, Trondheim, Norway.&amp;#xD;Department of Epidemiology and Biostatistics, School of Public Health, Imperial College London, London, UK.&amp;#xD;Bjorknes University College, Oslo, Norway.&amp;#xD;Section of Obstetrics, Division of Obstetrics and Gynaecology, Rikshospitalet, Oslo University Hospital, Oslo, Norway.&amp;#xD;Department of Pediatric Research, Rikshospitalet, Oslo University Hospital, University of Oslo, Oslo, Norway.&amp;#xD;Department of Preventive Cardiology, Oslo University Hospital, University of Oslo, Oslo, Norway.&lt;/auth-address&gt;&lt;titles&gt;&lt;title&gt;Physical activity and the risk of preterm birth: a systematic review and meta-analysis of epidemiological studies&lt;/title&gt;&lt;secondary-title&gt;BJOG&lt;/secondary-title&gt;&lt;/titles&gt;&lt;periodical&gt;&lt;full-title&gt;BJOG&lt;/full-title&gt;&lt;/periodical&gt;&lt;pages&gt;1816-1826&lt;/pages&gt;&lt;volume&gt;124&lt;/volume&gt;&lt;number&gt;12&lt;/number&gt;&lt;edition&gt;2017/04/05&lt;/edition&gt;&lt;keywords&gt;&lt;keyword&gt;Meta-analysis&lt;/keyword&gt;&lt;keyword&gt;physical activity&lt;/keyword&gt;&lt;keyword&gt;preterm birth&lt;/keyword&gt;&lt;/keywords&gt;&lt;dates&gt;&lt;year&gt;2017&lt;/year&gt;&lt;pub-dates&gt;&lt;date&gt;Nov&lt;/date&gt;&lt;/pub-dates&gt;&lt;/dates&gt;&lt;isbn&gt;1471-0528 (Electronic)&amp;#xD;1470-0328 (Linking)&lt;/isbn&gt;&lt;accession-num&gt;28374930&lt;/accession-num&gt;&lt;urls&gt;&lt;related-urls&gt;&lt;url&gt;https://www.ncbi.nlm.nih.gov/pubmed/28374930&lt;/url&gt;&lt;/related-urls&gt;&lt;/urls&gt;&lt;electronic-resource-num&gt;10.1111/1471-0528.14672&lt;/electronic-resource-num&gt;&lt;/record&gt;&lt;/Cite&gt;&lt;/EndNote&gt;</w:instrText>
            </w:r>
            <w:r w:rsidR="003E3405">
              <w:fldChar w:fldCharType="separate"/>
            </w:r>
            <w:r w:rsidR="002747EA" w:rsidRPr="002747EA">
              <w:rPr>
                <w:noProof/>
                <w:sz w:val="18"/>
                <w:vertAlign w:val="superscript"/>
              </w:rPr>
              <w:t>478</w:t>
            </w:r>
            <w:r w:rsidR="003E3405">
              <w:fldChar w:fldCharType="end"/>
            </w:r>
          </w:p>
        </w:tc>
        <w:tc>
          <w:tcPr>
            <w:tcW w:w="2547" w:type="dxa"/>
            <w:shd w:val="clear" w:color="auto" w:fill="auto"/>
          </w:tcPr>
          <w:p w14:paraId="1FCED062" w14:textId="483F9E5A" w:rsidR="00F816A0" w:rsidRPr="00B94B87" w:rsidRDefault="00CC7B2A" w:rsidP="00A5540F">
            <w:pPr>
              <w:pStyle w:val="RCTstable"/>
            </w:pPr>
            <w:r w:rsidRPr="00B94B87">
              <w:t>Mixed BMIs</w:t>
            </w:r>
          </w:p>
        </w:tc>
        <w:tc>
          <w:tcPr>
            <w:tcW w:w="2982" w:type="dxa"/>
            <w:shd w:val="clear" w:color="auto" w:fill="auto"/>
          </w:tcPr>
          <w:p w14:paraId="5C1D08CE" w14:textId="53C60A16" w:rsidR="00F816A0" w:rsidRPr="00B94B87" w:rsidRDefault="00CC7B2A" w:rsidP="00A5540F">
            <w:pPr>
              <w:pStyle w:val="RCTstable"/>
              <w:jc w:val="center"/>
            </w:pPr>
            <w:r w:rsidRPr="00B94B87">
              <w:t>RR 0.91 (0.72 to 1.15)</w:t>
            </w:r>
          </w:p>
        </w:tc>
        <w:tc>
          <w:tcPr>
            <w:tcW w:w="1134" w:type="dxa"/>
            <w:shd w:val="clear" w:color="auto" w:fill="auto"/>
          </w:tcPr>
          <w:p w14:paraId="60E7B26E" w14:textId="6F7DCD73" w:rsidR="00F816A0" w:rsidRPr="00B94B87" w:rsidRDefault="00CC7B2A" w:rsidP="00A5540F">
            <w:pPr>
              <w:pStyle w:val="RCTstable"/>
              <w:jc w:val="center"/>
            </w:pPr>
            <w:r w:rsidRPr="00B94B87">
              <w:t>21</w:t>
            </w:r>
          </w:p>
        </w:tc>
      </w:tr>
      <w:tr w:rsidR="00531C07" w:rsidRPr="00C12274" w14:paraId="2A531813" w14:textId="77777777" w:rsidTr="0002532B">
        <w:tc>
          <w:tcPr>
            <w:tcW w:w="2841" w:type="dxa"/>
          </w:tcPr>
          <w:p w14:paraId="77084E4E" w14:textId="7115B5D3" w:rsidR="00531C07" w:rsidRDefault="00531C07" w:rsidP="002747EA">
            <w:pPr>
              <w:pStyle w:val="RCTstable"/>
              <w:rPr>
                <w:noProof/>
              </w:rPr>
            </w:pPr>
            <w:r>
              <w:rPr>
                <w:noProof/>
              </w:rPr>
              <w:t>Chatzakis et al 2019</w:t>
            </w:r>
            <w:r w:rsidR="00D07346">
              <w:rPr>
                <w:noProof/>
              </w:rPr>
              <w:fldChar w:fldCharType="begin">
                <w:fldData xml:space="preserve">PEVuZE5vdGU+PENpdGU+PEF1dGhvcj5DaGF0emFraXM8L0F1dGhvcj48WWVhcj4yMDE5PC9ZZWFy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=
</w:fldData>
              </w:fldChar>
            </w:r>
            <w:r w:rsidR="002747EA">
              <w:rPr>
                <w:noProof/>
              </w:rPr>
              <w:instrText xml:space="preserve"> ADDIN EN.CITE </w:instrText>
            </w:r>
            <w:r w:rsidR="002747EA">
              <w:rPr>
                <w:noProof/>
              </w:rPr>
              <w:fldChar w:fldCharType="begin">
                <w:fldData xml:space="preserve">PEVuZE5vdGU+PENpdGU+PEF1dGhvcj5DaGF0emFraXM8L0F1dGhvcj48WWVhcj4yMDE5PC9ZZWFy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=
</w:fldData>
              </w:fldChar>
            </w:r>
            <w:r w:rsidR="002747EA">
              <w:rPr>
                <w:noProof/>
              </w:rPr>
              <w:instrText xml:space="preserve"> ADDIN EN.CITE.DATA </w:instrText>
            </w:r>
            <w:r w:rsidR="002747EA">
              <w:rPr>
                <w:noProof/>
              </w:rPr>
            </w:r>
            <w:r w:rsidR="002747EA">
              <w:rPr>
                <w:noProof/>
              </w:rPr>
              <w:fldChar w:fldCharType="end"/>
            </w:r>
            <w:r w:rsidR="00D07346">
              <w:rPr>
                <w:noProof/>
              </w:rPr>
            </w:r>
            <w:r w:rsidR="00D07346">
              <w:rPr>
                <w:noProof/>
              </w:rPr>
              <w:fldChar w:fldCharType="separate"/>
            </w:r>
            <w:r w:rsidR="002747EA" w:rsidRPr="002747EA">
              <w:rPr>
                <w:noProof/>
                <w:sz w:val="18"/>
                <w:vertAlign w:val="superscript"/>
              </w:rPr>
              <w:t>457</w:t>
            </w:r>
            <w:r w:rsidR="00D07346">
              <w:rPr>
                <w:noProof/>
              </w:rPr>
              <w:fldChar w:fldCharType="end"/>
            </w:r>
          </w:p>
        </w:tc>
        <w:tc>
          <w:tcPr>
            <w:tcW w:w="2547" w:type="dxa"/>
          </w:tcPr>
          <w:p w14:paraId="14B110CE" w14:textId="77777777" w:rsidR="00531C07" w:rsidRDefault="00531C07" w:rsidP="0002532B">
            <w:pPr>
              <w:pStyle w:val="RCTstable"/>
            </w:pPr>
            <w:r>
              <w:t>Mixed BMIs</w:t>
            </w:r>
          </w:p>
        </w:tc>
        <w:tc>
          <w:tcPr>
            <w:tcW w:w="2982" w:type="dxa"/>
          </w:tcPr>
          <w:p w14:paraId="67DE7C16" w14:textId="7E7EE330" w:rsidR="00531C07" w:rsidRDefault="00531C07" w:rsidP="00531C07">
            <w:pPr>
              <w:pStyle w:val="RCTstable"/>
              <w:jc w:val="center"/>
              <w:rPr>
                <w:rFonts w:eastAsiaTheme="majorEastAsia"/>
              </w:rPr>
            </w:pPr>
            <w:r>
              <w:rPr>
                <w:rFonts w:eastAsiaTheme="majorEastAsia"/>
              </w:rPr>
              <w:t>RR 1.11 (0.57 to 2.19)</w:t>
            </w:r>
          </w:p>
        </w:tc>
        <w:tc>
          <w:tcPr>
            <w:tcW w:w="1134" w:type="dxa"/>
          </w:tcPr>
          <w:p w14:paraId="5D4B3C3F" w14:textId="2326FDCC" w:rsidR="00531C07" w:rsidRDefault="00531C07" w:rsidP="0002532B">
            <w:pPr>
              <w:pStyle w:val="RCTstable"/>
              <w:jc w:val="center"/>
            </w:pPr>
            <w:r>
              <w:t>6</w:t>
            </w:r>
          </w:p>
        </w:tc>
      </w:tr>
      <w:tr w:rsidR="00D212E2" w:rsidRPr="00B94B87" w14:paraId="4A75669D" w14:textId="77777777" w:rsidTr="0002532B">
        <w:tc>
          <w:tcPr>
            <w:tcW w:w="2841" w:type="dxa"/>
            <w:shd w:val="clear" w:color="auto" w:fill="auto"/>
          </w:tcPr>
          <w:p w14:paraId="0A407903" w14:textId="7836BC2B" w:rsidR="00D212E2" w:rsidRPr="00B94B87" w:rsidRDefault="00D212E2" w:rsidP="002747EA">
            <w:pPr>
              <w:pStyle w:val="RCTstable"/>
              <w:rPr>
                <w:noProof/>
              </w:rPr>
            </w:pPr>
            <w:r>
              <w:t>Davenport et al 2018b</w:t>
            </w:r>
            <w:r w:rsidR="00D07346">
              <w:rPr>
                <w:noProof/>
              </w:rPr>
              <w:fldChar w:fldCharType="begin">
                <w:fldData xml:space="preserve">PEVuZE5vdGU+PENpdGU+PEF1dGhvcj5EYXZlbnBvcnQ8L0F1dGhvcj48WWVhcj4yMDE4PC9ZZWFy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</w:fldData>
              </w:fldChar>
            </w:r>
            <w:r w:rsidR="002747EA">
              <w:rPr>
                <w:noProof/>
              </w:rPr>
              <w:instrText xml:space="preserve"> ADDIN EN.CITE </w:instrText>
            </w:r>
            <w:r w:rsidR="002747EA">
              <w:rPr>
                <w:noProof/>
              </w:rPr>
              <w:fldChar w:fldCharType="begin">
                <w:fldData xml:space="preserve">PEVuZE5vdGU+PENpdGU+PEF1dGhvcj5EYXZlbnBvcnQ8L0F1dGhvcj48WWVhcj4yMDE4PC9ZZWFy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</w:fldData>
              </w:fldChar>
            </w:r>
            <w:r w:rsidR="002747EA">
              <w:rPr>
                <w:noProof/>
              </w:rPr>
              <w:instrText xml:space="preserve"> ADDIN EN.CITE.DATA </w:instrText>
            </w:r>
            <w:r w:rsidR="002747EA">
              <w:rPr>
                <w:noProof/>
              </w:rPr>
            </w:r>
            <w:r w:rsidR="002747EA">
              <w:rPr>
                <w:noProof/>
              </w:rPr>
              <w:fldChar w:fldCharType="end"/>
            </w:r>
            <w:r w:rsidR="00D07346">
              <w:rPr>
                <w:noProof/>
              </w:rPr>
            </w:r>
            <w:r w:rsidR="00D07346">
              <w:rPr>
                <w:noProof/>
              </w:rPr>
              <w:fldChar w:fldCharType="separate"/>
            </w:r>
            <w:r w:rsidR="002747EA" w:rsidRPr="002747EA">
              <w:rPr>
                <w:noProof/>
                <w:sz w:val="18"/>
                <w:vertAlign w:val="superscript"/>
              </w:rPr>
              <w:t>479</w:t>
            </w:r>
            <w:r w:rsidR="00D07346">
              <w:rPr>
                <w:noProof/>
              </w:rPr>
              <w:fldChar w:fldCharType="end"/>
            </w:r>
          </w:p>
        </w:tc>
        <w:tc>
          <w:tcPr>
            <w:tcW w:w="2547" w:type="dxa"/>
            <w:shd w:val="clear" w:color="auto" w:fill="auto"/>
          </w:tcPr>
          <w:p w14:paraId="666F30B1" w14:textId="77777777" w:rsidR="00D212E2" w:rsidRPr="00B94B87" w:rsidRDefault="00D212E2" w:rsidP="0002532B">
            <w:pPr>
              <w:pStyle w:val="RCTstable"/>
            </w:pPr>
            <w:r w:rsidRPr="00B94B87">
              <w:t>Mixed BMIs</w:t>
            </w:r>
          </w:p>
        </w:tc>
        <w:tc>
          <w:tcPr>
            <w:tcW w:w="2982" w:type="dxa"/>
            <w:shd w:val="clear" w:color="auto" w:fill="auto"/>
          </w:tcPr>
          <w:p w14:paraId="52ABF6E0" w14:textId="00A11025" w:rsidR="00D212E2" w:rsidRPr="00B94B87" w:rsidRDefault="00D212E2" w:rsidP="00D212E2">
            <w:pPr>
              <w:pStyle w:val="RCTstable"/>
              <w:jc w:val="center"/>
            </w:pPr>
            <w:r w:rsidRPr="00B94B87">
              <w:t xml:space="preserve">RR </w:t>
            </w:r>
            <w:r>
              <w:t>1.12 (0.88 to 1.42)</w:t>
            </w:r>
          </w:p>
        </w:tc>
        <w:tc>
          <w:tcPr>
            <w:tcW w:w="1134" w:type="dxa"/>
            <w:shd w:val="clear" w:color="auto" w:fill="auto"/>
          </w:tcPr>
          <w:p w14:paraId="2A2AE3E4" w14:textId="6824D023" w:rsidR="00D212E2" w:rsidRPr="00B94B87" w:rsidRDefault="00D212E2" w:rsidP="0002532B">
            <w:pPr>
              <w:pStyle w:val="RCTstable"/>
              <w:jc w:val="center"/>
            </w:pPr>
            <w:r>
              <w:t>27</w:t>
            </w:r>
          </w:p>
        </w:tc>
      </w:tr>
      <w:tr w:rsidR="00F816A0" w:rsidRPr="00B94B87" w14:paraId="42AC7CCF" w14:textId="77777777" w:rsidTr="00A5540F">
        <w:tc>
          <w:tcPr>
            <w:tcW w:w="2841" w:type="dxa"/>
            <w:shd w:val="clear" w:color="auto" w:fill="auto"/>
          </w:tcPr>
          <w:p w14:paraId="219D16C6" w14:textId="7F0D713B" w:rsidR="00F816A0" w:rsidRPr="00B94B87" w:rsidRDefault="002B1C7E" w:rsidP="002747EA">
            <w:pPr>
              <w:pStyle w:val="RCTstable"/>
            </w:pPr>
            <w:r w:rsidRPr="00B94B87">
              <w:t>Di Mascio et al 2016</w:t>
            </w:r>
            <w:r w:rsidR="003E3405">
              <w:fldChar w:fldCharType="begin">
                <w:fldData xml:space="preserve">PEVuZE5vdGU+PENpdGU+PEF1dGhvcj5NYWdyby1NYWxvc3NvPC9BdXRob3I+PFllYXI+MjAxNzwv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=
</w:fldData>
              </w:fldChar>
            </w:r>
            <w:r w:rsidR="002747EA">
              <w:instrText xml:space="preserve"> ADDIN EN.CITE </w:instrText>
            </w:r>
            <w:r w:rsidR="002747EA">
              <w:fldChar w:fldCharType="begin">
                <w:fldData xml:space="preserve">PEVuZE5vdGU+PENpdGU+PEF1dGhvcj5NYWdyby1NYWxvc3NvPC9BdXRob3I+PFllYXI+MjAxNzwv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=
</w:fldData>
              </w:fldChar>
            </w:r>
            <w:r w:rsidR="002747EA">
              <w:instrText xml:space="preserve"> ADDIN EN.CITE.DATA </w:instrText>
            </w:r>
            <w:r w:rsidR="002747EA">
              <w:fldChar w:fldCharType="end"/>
            </w:r>
            <w:r w:rsidR="003E3405">
              <w:fldChar w:fldCharType="separate"/>
            </w:r>
            <w:r w:rsidR="002747EA" w:rsidRPr="002747EA">
              <w:rPr>
                <w:noProof/>
                <w:sz w:val="18"/>
                <w:vertAlign w:val="superscript"/>
              </w:rPr>
              <w:t>480</w:t>
            </w:r>
            <w:r w:rsidR="003E3405">
              <w:fldChar w:fldCharType="end"/>
            </w:r>
          </w:p>
        </w:tc>
        <w:tc>
          <w:tcPr>
            <w:tcW w:w="2547" w:type="dxa"/>
            <w:shd w:val="clear" w:color="auto" w:fill="auto"/>
          </w:tcPr>
          <w:p w14:paraId="227F5CBC" w14:textId="53F59FCD" w:rsidR="00F816A0" w:rsidRPr="00B94B87" w:rsidRDefault="002B1C7E" w:rsidP="00A5540F">
            <w:pPr>
              <w:pStyle w:val="RCTstable"/>
            </w:pPr>
            <w:r w:rsidRPr="00B94B87">
              <w:t>Normal weight range</w:t>
            </w:r>
          </w:p>
        </w:tc>
        <w:tc>
          <w:tcPr>
            <w:tcW w:w="2982" w:type="dxa"/>
            <w:shd w:val="clear" w:color="auto" w:fill="auto"/>
          </w:tcPr>
          <w:p w14:paraId="0B15519F" w14:textId="3C6D66BA" w:rsidR="00F816A0" w:rsidRPr="00B94B87" w:rsidRDefault="002B1C7E" w:rsidP="00A5540F">
            <w:pPr>
              <w:pStyle w:val="RCTstable"/>
              <w:jc w:val="center"/>
            </w:pPr>
            <w:r w:rsidRPr="00B94B87">
              <w:t>RR 1.01 (0.68 to 1.50)</w:t>
            </w:r>
          </w:p>
        </w:tc>
        <w:tc>
          <w:tcPr>
            <w:tcW w:w="1134" w:type="dxa"/>
            <w:shd w:val="clear" w:color="auto" w:fill="auto"/>
          </w:tcPr>
          <w:p w14:paraId="4BE8F284" w14:textId="4C0AC35D" w:rsidR="00F816A0" w:rsidRPr="00B94B87" w:rsidRDefault="002B1C7E" w:rsidP="00A5540F">
            <w:pPr>
              <w:pStyle w:val="RCTstable"/>
              <w:jc w:val="center"/>
            </w:pPr>
            <w:r w:rsidRPr="00B94B87">
              <w:t>8</w:t>
            </w:r>
          </w:p>
        </w:tc>
      </w:tr>
      <w:tr w:rsidR="00A5540F" w:rsidRPr="00B94B87" w14:paraId="09CB60FC" w14:textId="77777777" w:rsidTr="00A5540F">
        <w:tc>
          <w:tcPr>
            <w:tcW w:w="2841" w:type="dxa"/>
            <w:shd w:val="clear" w:color="auto" w:fill="auto"/>
          </w:tcPr>
          <w:p w14:paraId="562A971A" w14:textId="21377EB3" w:rsidR="00A5540F" w:rsidRPr="00B94B87" w:rsidRDefault="00A5540F" w:rsidP="002747EA">
            <w:pPr>
              <w:pStyle w:val="RCTstable"/>
            </w:pPr>
            <w:r w:rsidRPr="00B94B87">
              <w:t>Zheng et al 2017</w:t>
            </w:r>
            <w:r w:rsidRPr="00B94B87">
              <w:fldChar w:fldCharType="begin"/>
            </w:r>
            <w:r w:rsidR="002747EA">
              <w:instrText xml:space="preserve"> ADDIN EN.CITE &lt;EndNote&gt;&lt;Cite&gt;&lt;Author&gt;Zheng&lt;/Author&gt;&lt;Year&gt;2017&lt;/Year&gt;&lt;RecNum&gt;1186&lt;/RecNum&gt;&lt;DisplayText&gt;&lt;style face="superscript" font="Trebuchet MS" size="9"&gt;469&lt;/style&gt;&lt;/DisplayText&gt;&lt;record&gt;&lt;rec-number&gt;1186&lt;/rec-number&gt;&lt;foreign-keys&gt;&lt;key app="EN" db-id="exvasrfx2dtraoesasxp2szsxa2df502592x" timestamp="1559007913"&gt;1186&lt;/key&gt;&lt;key app="ENWeb" db-id=""&gt;0&lt;/key&gt;&lt;/foreign-keys&gt;&lt;ref-type name="Journal Article"&gt;17&lt;/ref-type&gt;&lt;contributors&gt;&lt;authors&gt;&lt;author&gt;Zheng, J.&lt;/author&gt;&lt;author&gt;Wang, H.&lt;/author&gt;&lt;author&gt;Ren, M.&lt;/author&gt;&lt;/authors&gt;&lt;/contributors&gt;&lt;titles&gt;&lt;title&gt;Influence of exercise intervention on gestational diabetes mellitus: a systematic review and meta-analysis&lt;/title&gt;&lt;secondary-title&gt;Journal of Endocrinological Investigation&lt;/secondary-title&gt;&lt;/titles&gt;&lt;periodical&gt;&lt;full-title&gt;Journal of Endocrinological Investigation&lt;/full-title&gt;&lt;/periodical&gt;&lt;pages&gt;1027-1033&lt;/pages&gt;&lt;volume&gt;40&lt;/volume&gt;&lt;number&gt;10&lt;/number&gt;&lt;section&gt;1027&lt;/section&gt;&lt;dates&gt;&lt;year&gt;2017&lt;/year&gt;&lt;/dates&gt;&lt;isbn&gt;1720-8386&lt;/isbn&gt;&lt;urls&gt;&lt;/urls&gt;&lt;electronic-resource-num&gt;10.1007/s40618-017-0673-3&lt;/electronic-resource-num&gt;&lt;/record&gt;&lt;/Cite&gt;&lt;/EndNote&gt;</w:instrText>
            </w:r>
            <w:r w:rsidRPr="00B94B87">
              <w:fldChar w:fldCharType="separate"/>
            </w:r>
            <w:r w:rsidR="002747EA" w:rsidRPr="002747EA">
              <w:rPr>
                <w:noProof/>
                <w:sz w:val="18"/>
                <w:vertAlign w:val="superscript"/>
              </w:rPr>
              <w:t>469</w:t>
            </w:r>
            <w:r w:rsidRPr="00B94B87">
              <w:fldChar w:fldCharType="end"/>
            </w:r>
          </w:p>
        </w:tc>
        <w:tc>
          <w:tcPr>
            <w:tcW w:w="2547" w:type="dxa"/>
            <w:shd w:val="clear" w:color="auto" w:fill="auto"/>
          </w:tcPr>
          <w:p w14:paraId="3AF3A3E0" w14:textId="77777777" w:rsidR="00A5540F" w:rsidRPr="00B94B87" w:rsidRDefault="00A5540F" w:rsidP="00A5540F">
            <w:pPr>
              <w:pStyle w:val="RCTstable"/>
            </w:pPr>
            <w:r w:rsidRPr="00B94B87">
              <w:t>Mixed BMIs</w:t>
            </w:r>
          </w:p>
        </w:tc>
        <w:tc>
          <w:tcPr>
            <w:tcW w:w="2982" w:type="dxa"/>
            <w:shd w:val="clear" w:color="auto" w:fill="auto"/>
          </w:tcPr>
          <w:p w14:paraId="2FE2A3A4" w14:textId="77777777" w:rsidR="00A5540F" w:rsidRPr="00B94B87" w:rsidRDefault="00A5540F" w:rsidP="00A5540F">
            <w:pPr>
              <w:pStyle w:val="RCTstable"/>
              <w:jc w:val="center"/>
            </w:pPr>
            <w:r w:rsidRPr="00B94B87">
              <w:t>OR 0.93 (0.44 to 1.99)</w:t>
            </w:r>
          </w:p>
        </w:tc>
        <w:tc>
          <w:tcPr>
            <w:tcW w:w="1134" w:type="dxa"/>
            <w:shd w:val="clear" w:color="auto" w:fill="auto"/>
          </w:tcPr>
          <w:p w14:paraId="24AC8732" w14:textId="77777777" w:rsidR="00A5540F" w:rsidRPr="00B94B87" w:rsidRDefault="00A5540F" w:rsidP="00A5540F">
            <w:pPr>
              <w:pStyle w:val="RCTstable"/>
              <w:jc w:val="center"/>
            </w:pPr>
            <w:r w:rsidRPr="00B94B87">
              <w:t>2</w:t>
            </w:r>
          </w:p>
        </w:tc>
      </w:tr>
      <w:tr w:rsidR="00A5540F" w:rsidRPr="00B94B87" w14:paraId="34432A54" w14:textId="77777777" w:rsidTr="00A5540F">
        <w:tc>
          <w:tcPr>
            <w:tcW w:w="2841" w:type="dxa"/>
            <w:shd w:val="clear" w:color="auto" w:fill="auto"/>
          </w:tcPr>
          <w:p w14:paraId="5A545287" w14:textId="736A8B34" w:rsidR="00A5540F" w:rsidRPr="00B94B87" w:rsidRDefault="00A5540F" w:rsidP="002747EA">
            <w:pPr>
              <w:pStyle w:val="RCTstable"/>
            </w:pPr>
            <w:r w:rsidRPr="00B94B87">
              <w:rPr>
                <w:noProof/>
              </w:rPr>
              <w:t>Muktabhant et al 2015</w:t>
            </w:r>
            <w:r w:rsidRPr="00B94B87">
              <w:fldChar w:fldCharType="begin"/>
            </w:r>
            <w:r w:rsidR="002747EA">
              <w:instrText xml:space="preserve"> ADDIN EN.CITE &lt;EndNote&gt;&lt;Cite&gt;&lt;Author&gt;Muktabhant&lt;/Author&gt;&lt;Year&gt;2015&lt;/Year&gt;&lt;RecNum&gt;632&lt;/RecNum&gt;&lt;DisplayText&gt;&lt;style face="superscript" font="Trebuchet MS" size="9"&gt;417&lt;/style&gt;&lt;/DisplayText&gt;&lt;record&gt;&lt;rec-number&gt;632&lt;/rec-number&gt;&lt;foreign-keys&gt;&lt;key app="EN" db-id="exvasrfx2dtraoesasxp2szsxa2df502592x" timestamp="1540425405"&gt;632&lt;/key&gt;&lt;/foreign-keys&gt;&lt;ref-type name="Journal Article"&gt;17&lt;/ref-type&gt;&lt;contributors&gt;&lt;authors&gt;&lt;author&gt;Muktabhant, B.&lt;/author&gt;&lt;author&gt;Lawrie, T. A.&lt;/author&gt;&lt;author&gt;Lumbiganon, P.&lt;/author&gt;&lt;author&gt;Laopaiboon, M.&lt;/author&gt;&lt;/authors&gt;&lt;/contributors&gt;&lt;auth-address&gt;Department of Nutrition, Faculty of Public Health, Khon Kaen University, 123 Friendship Highway, Khon Kaen, Khon Kaen, Thailand, 40002.&lt;/auth-address&gt;&lt;titles&gt;&lt;title&gt;Diet or exercise, or both, for preventing excessive weight gain in pregnancy&lt;/title&gt;&lt;secondary-title&gt;Cochrane Database Syst Rev&lt;/secondary-title&gt;&lt;/titles&gt;&lt;periodical&gt;&lt;full-title&gt;Cochrane Database Syst Rev&lt;/full-title&gt;&lt;/periodical&gt;&lt;pages&gt;CD007145&lt;/pages&gt;&lt;number&gt;6&lt;/number&gt;&lt;edition&gt;2015/06/13&lt;/edition&gt;&lt;keywords&gt;&lt;keyword&gt;Counseling&lt;/keyword&gt;&lt;keyword&gt;*Diet&lt;/keyword&gt;&lt;keyword&gt;*Exercise&lt;/keyword&gt;&lt;keyword&gt;Female&lt;/keyword&gt;&lt;keyword&gt;Humans&lt;/keyword&gt;&lt;keyword&gt;Infant, Newborn&lt;/keyword&gt;&lt;keyword&gt;Overweight/complications/*prevention &amp;amp; control&lt;/keyword&gt;&lt;keyword&gt;Pregnancy&lt;/keyword&gt;&lt;keyword&gt;Pregnancy Complications/*prevention &amp;amp; control&lt;/keyword&gt;&lt;keyword&gt;Randomized Controlled Trials as Topic&lt;/keyword&gt;&lt;keyword&gt;*Weight Gain&lt;/keyword&gt;&lt;/keywords&gt;&lt;dates&gt;&lt;year&gt;2015&lt;/year&gt;&lt;pub-dates&gt;&lt;date&gt;Jun 15&lt;/date&gt;&lt;/pub-dates&gt;&lt;/dates&gt;&lt;isbn&gt;1469-493X (Electronic)&amp;#xD;1361-6137 (Linking)&lt;/isbn&gt;&lt;accession-num&gt;26068707&lt;/accession-num&gt;&lt;urls&gt;&lt;related-urls&gt;&lt;url&gt;https://www.ncbi.nlm.nih.gov/pubmed/26068707&lt;/url&gt;&lt;/related-urls&gt;&lt;/urls&gt;&lt;electronic-resource-num&gt;10.1002/14651858.CD007145.pub3&lt;/electronic-resource-num&gt;&lt;/record&gt;&lt;/Cite&gt;&lt;/EndNote&gt;</w:instrText>
            </w:r>
            <w:r w:rsidRPr="00B94B87">
              <w:fldChar w:fldCharType="separate"/>
            </w:r>
            <w:r w:rsidR="002747EA" w:rsidRPr="002747EA">
              <w:rPr>
                <w:noProof/>
                <w:sz w:val="18"/>
                <w:vertAlign w:val="superscript"/>
              </w:rPr>
              <w:t>417</w:t>
            </w:r>
            <w:r w:rsidRPr="00B94B87">
              <w:fldChar w:fldCharType="end"/>
            </w:r>
          </w:p>
        </w:tc>
        <w:tc>
          <w:tcPr>
            <w:tcW w:w="2547" w:type="dxa"/>
            <w:shd w:val="clear" w:color="auto" w:fill="auto"/>
          </w:tcPr>
          <w:p w14:paraId="6FEEDA9C" w14:textId="77777777" w:rsidR="00A5540F" w:rsidRPr="00B94B87" w:rsidRDefault="00A5540F" w:rsidP="00A5540F">
            <w:pPr>
              <w:pStyle w:val="RCTstable"/>
            </w:pPr>
            <w:r w:rsidRPr="00B94B87">
              <w:t>Mixed risk</w:t>
            </w:r>
          </w:p>
        </w:tc>
        <w:tc>
          <w:tcPr>
            <w:tcW w:w="2982" w:type="dxa"/>
            <w:shd w:val="clear" w:color="auto" w:fill="auto"/>
          </w:tcPr>
          <w:p w14:paraId="39457D25" w14:textId="77777777" w:rsidR="00A5540F" w:rsidRPr="00B94B87" w:rsidRDefault="00A5540F" w:rsidP="00A5540F">
            <w:pPr>
              <w:pStyle w:val="RCTstable"/>
              <w:jc w:val="center"/>
            </w:pPr>
            <w:r w:rsidRPr="00B94B87">
              <w:t>RR 1.92 (0.75 to 4.93)</w:t>
            </w:r>
          </w:p>
        </w:tc>
        <w:tc>
          <w:tcPr>
            <w:tcW w:w="1134" w:type="dxa"/>
            <w:shd w:val="clear" w:color="auto" w:fill="auto"/>
          </w:tcPr>
          <w:p w14:paraId="39DED2A1" w14:textId="77777777" w:rsidR="00A5540F" w:rsidRPr="00B94B87" w:rsidRDefault="00A5540F" w:rsidP="00A5540F">
            <w:pPr>
              <w:pStyle w:val="RCTstable"/>
              <w:jc w:val="center"/>
            </w:pPr>
            <w:r w:rsidRPr="00B94B87">
              <w:t>3</w:t>
            </w:r>
          </w:p>
        </w:tc>
      </w:tr>
      <w:tr w:rsidR="00A5540F" w:rsidRPr="00B94B87" w14:paraId="484B363C" w14:textId="77777777" w:rsidTr="00A5540F">
        <w:tc>
          <w:tcPr>
            <w:tcW w:w="2841" w:type="dxa"/>
            <w:shd w:val="clear" w:color="auto" w:fill="auto"/>
          </w:tcPr>
          <w:p w14:paraId="0FBBA911" w14:textId="64C02923" w:rsidR="00A5540F" w:rsidRPr="00B94B87" w:rsidRDefault="00A5540F" w:rsidP="002747EA">
            <w:pPr>
              <w:pStyle w:val="RCTstable"/>
              <w:rPr>
                <w:noProof/>
              </w:rPr>
            </w:pPr>
            <w:r w:rsidRPr="00B94B87">
              <w:rPr>
                <w:noProof/>
              </w:rPr>
              <w:t>Thangaratinam et al 2012a</w:t>
            </w:r>
            <w:r w:rsidRPr="00B94B87">
              <w:rPr>
                <w:noProof/>
              </w:rPr>
              <w:fldChar w:fldCharType="begin">
                <w:fldData xml:space="preserve">PEVuZE5vdGU+PENpdGU+PEF1dGhvcj5UaGFuZ2FyYXRpbmFtPC9BdXRob3I+PFllYXI+MjAxMjwv
WWVhcj48UmVjTnVtPjYzMDwvUmVjTnVtPjxEaXNwbGF5VGV4dD48c3R5bGUgZmFjZT0ic3VwZXJz
Y3JpcHQiIGZvbnQ9IlRyZWJ1Y2hldCBNUyIgc2l6ZT0iOSI+NDExPC9zdHlsZT48L0Rpc3BsYXlU
ZXh0PjxyZWNvcmQ+PHJlYy1udW1iZXI+NjMwPC9yZWMtbnVtYmVyPjxmb3JlaWduLWtleXM+PGtl
eSBhcHA9IkVOIiBkYi1pZD0iZXh2YXNyZngyZHRyYW9lc2FzeHAyc3pzeGEyZGY1MDI1OTJ4IiB0
aW1lc3RhbXA9IjE1NDA0MjUzNDQiPjYzMD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EdWRhLCBX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</w:fldData>
              </w:fldChar>
            </w:r>
            <w:r w:rsidR="002747EA">
              <w:rPr>
                <w:noProof/>
              </w:rPr>
              <w:instrText xml:space="preserve"> ADDIN EN.CITE </w:instrText>
            </w:r>
            <w:r w:rsidR="002747EA">
              <w:rPr>
                <w:noProof/>
              </w:rPr>
              <w:fldChar w:fldCharType="begin">
                <w:fldData xml:space="preserve">PEVuZE5vdGU+PENpdGU+PEF1dGhvcj5UaGFuZ2FyYXRpbmFtPC9BdXRob3I+PFllYXI+MjAxMjwv
WWVhcj48UmVjTnVtPjYzMDwvUmVjTnVtPjxEaXNwbGF5VGV4dD48c3R5bGUgZmFjZT0ic3VwZXJz
Y3JpcHQiIGZvbnQ9IlRyZWJ1Y2hldCBNUyIgc2l6ZT0iOSI+NDExPC9zdHlsZT48L0Rpc3BsYXlU
ZXh0PjxyZWNvcmQ+PHJlYy1udW1iZXI+NjMwPC9yZWMtbnVtYmVyPjxmb3JlaWduLWtleXM+PGtl
eSBhcHA9IkVOIiBkYi1pZD0iZXh2YXNyZngyZHRyYW9lc2FzeHAyc3pzeGEyZGY1MDI1OTJ4IiB0
aW1lc3RhbXA9IjE1NDA0MjUzNDQiPjYzMD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EdWRhLCBX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</w:fldData>
              </w:fldChar>
            </w:r>
            <w:r w:rsidR="002747EA">
              <w:rPr>
                <w:noProof/>
              </w:rPr>
              <w:instrText xml:space="preserve"> ADDIN EN.CITE.DATA </w:instrText>
            </w:r>
            <w:r w:rsidR="002747EA">
              <w:rPr>
                <w:noProof/>
              </w:rPr>
            </w:r>
            <w:r w:rsidR="002747EA">
              <w:rPr>
                <w:noProof/>
              </w:rPr>
              <w:fldChar w:fldCharType="end"/>
            </w:r>
            <w:r w:rsidRPr="00B94B87">
              <w:rPr>
                <w:noProof/>
              </w:rPr>
            </w:r>
            <w:r w:rsidRPr="00B94B87">
              <w:rPr>
                <w:noProof/>
              </w:rPr>
              <w:fldChar w:fldCharType="separate"/>
            </w:r>
            <w:r w:rsidR="002747EA" w:rsidRPr="002747EA">
              <w:rPr>
                <w:noProof/>
                <w:sz w:val="18"/>
                <w:vertAlign w:val="superscript"/>
              </w:rPr>
              <w:t>411</w:t>
            </w:r>
            <w:r w:rsidRPr="00B94B87">
              <w:rPr>
                <w:noProof/>
              </w:rPr>
              <w:fldChar w:fldCharType="end"/>
            </w:r>
          </w:p>
        </w:tc>
        <w:tc>
          <w:tcPr>
            <w:tcW w:w="2547" w:type="dxa"/>
            <w:shd w:val="clear" w:color="auto" w:fill="auto"/>
          </w:tcPr>
          <w:p w14:paraId="2D51AEC5" w14:textId="77777777" w:rsidR="00A5540F" w:rsidRPr="00B94B87" w:rsidRDefault="00A5540F" w:rsidP="00A5540F">
            <w:pPr>
              <w:pStyle w:val="RCTstable"/>
            </w:pPr>
            <w:r w:rsidRPr="00B94B87">
              <w:t>Mixed BMIs</w:t>
            </w:r>
          </w:p>
        </w:tc>
        <w:tc>
          <w:tcPr>
            <w:tcW w:w="2982" w:type="dxa"/>
            <w:shd w:val="clear" w:color="auto" w:fill="auto"/>
          </w:tcPr>
          <w:p w14:paraId="31AA7AE2" w14:textId="77777777" w:rsidR="00A5540F" w:rsidRPr="00B94B87" w:rsidRDefault="00A5540F" w:rsidP="00A5540F">
            <w:pPr>
              <w:pStyle w:val="RCTstable"/>
              <w:jc w:val="center"/>
            </w:pPr>
            <w:r w:rsidRPr="00B94B87">
              <w:t>RR 1.12 (0.44 to 2.85)</w:t>
            </w:r>
          </w:p>
        </w:tc>
        <w:tc>
          <w:tcPr>
            <w:tcW w:w="1134" w:type="dxa"/>
            <w:shd w:val="clear" w:color="auto" w:fill="auto"/>
          </w:tcPr>
          <w:p w14:paraId="7438F63B" w14:textId="77777777" w:rsidR="00A5540F" w:rsidRPr="00B94B87" w:rsidRDefault="00A5540F" w:rsidP="00A5540F">
            <w:pPr>
              <w:pStyle w:val="RCTstable"/>
              <w:jc w:val="center"/>
            </w:pPr>
            <w:r w:rsidRPr="00B94B87">
              <w:t>4</w:t>
            </w:r>
          </w:p>
        </w:tc>
      </w:tr>
      <w:tr w:rsidR="00A5540F" w:rsidRPr="00B94B87" w14:paraId="27FD3F88" w14:textId="77777777" w:rsidTr="00A5540F">
        <w:tc>
          <w:tcPr>
            <w:tcW w:w="2841" w:type="dxa"/>
            <w:shd w:val="clear" w:color="auto" w:fill="auto"/>
          </w:tcPr>
          <w:p w14:paraId="086C7EEE" w14:textId="7F7D6498" w:rsidR="00A5540F" w:rsidRPr="00B94B87" w:rsidRDefault="00A5540F" w:rsidP="002747EA">
            <w:pPr>
              <w:pStyle w:val="RCTstable"/>
              <w:rPr>
                <w:noProof/>
              </w:rPr>
            </w:pPr>
            <w:r w:rsidRPr="00B94B87">
              <w:t>Thangaratinam et al 2012b</w:t>
            </w:r>
            <w:r w:rsidRPr="00B94B87">
              <w:fldChar w:fldCharType="begin">
                <w:fldData xml:space="preserve">PEVuZE5vdGU+PENpdGU+PEF1dGhvcj5UaGFuZ2FyYXRpbmFtPC9BdXRob3I+PFllYXI+MjAxMjwv
WWVhcj48UmVjTnVtPjYzMTwvUmVjTnVtPjxEaXNwbGF5VGV4dD48c3R5bGUgZmFjZT0ic3VwZXJz
Y3JpcHQiIGZvbnQ9IlRyZWJ1Y2hldCBNUyIgc2l6ZT0iOSI+NDEyPC9zdHlsZT48L0Rpc3BsYXlU
ZXh0PjxyZWNvcmQ+PHJlYy1udW1iZXI+NjMxPC9yZWMtbnVtYmVyPjxmb3JlaWduLWtleXM+PGtl
eSBhcHA9IkVOIiBkYi1pZD0iZXh2YXNyZngyZHRyYW9lc2FzeHAyc3pzeGEyZGY1MDI1OTJ4IiB0
aW1lc3RhbXA9IjE1NDA0MjUzNDQiPjYzMT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Sb3NlYm9v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==
</w:fldData>
              </w:fldChar>
            </w:r>
            <w:r w:rsidR="002747EA">
              <w:instrText xml:space="preserve"> ADDIN EN.CITE </w:instrText>
            </w:r>
            <w:r w:rsidR="002747EA">
              <w:fldChar w:fldCharType="begin">
                <w:fldData xml:space="preserve">PEVuZE5vdGU+PENpdGU+PEF1dGhvcj5UaGFuZ2FyYXRpbmFtPC9BdXRob3I+PFllYXI+MjAxMjwv
WWVhcj48UmVjTnVtPjYzMTwvUmVjTnVtPjxEaXNwbGF5VGV4dD48c3R5bGUgZmFjZT0ic3VwZXJz
Y3JpcHQiIGZvbnQ9IlRyZWJ1Y2hldCBNUyIgc2l6ZT0iOSI+NDEyPC9zdHlsZT48L0Rpc3BsYXlU
ZXh0PjxyZWNvcmQ+PHJlYy1udW1iZXI+NjMxPC9yZWMtbnVtYmVyPjxmb3JlaWduLWtleXM+PGtl
eSBhcHA9IkVOIiBkYi1pZD0iZXh2YXNyZngyZHRyYW9lc2FzeHAyc3pzeGEyZGY1MDI1OTJ4IiB0
aW1lc3RhbXA9IjE1NDA0MjUzNDQiPjYzMT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Sb3NlYm9v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==
</w:fldData>
              </w:fldChar>
            </w:r>
            <w:r w:rsidR="002747EA">
              <w:instrText xml:space="preserve"> ADDIN EN.CITE.DATA </w:instrText>
            </w:r>
            <w:r w:rsidR="002747EA">
              <w:fldChar w:fldCharType="end"/>
            </w:r>
            <w:r w:rsidRPr="00B94B87">
              <w:fldChar w:fldCharType="separate"/>
            </w:r>
            <w:r w:rsidR="002747EA" w:rsidRPr="002747EA">
              <w:rPr>
                <w:noProof/>
                <w:sz w:val="18"/>
                <w:vertAlign w:val="superscript"/>
              </w:rPr>
              <w:t>412</w:t>
            </w:r>
            <w:r w:rsidRPr="00B94B87">
              <w:fldChar w:fldCharType="end"/>
            </w:r>
          </w:p>
        </w:tc>
        <w:tc>
          <w:tcPr>
            <w:tcW w:w="2547" w:type="dxa"/>
            <w:shd w:val="clear" w:color="auto" w:fill="auto"/>
          </w:tcPr>
          <w:p w14:paraId="454E2FDA" w14:textId="77777777" w:rsidR="00A5540F" w:rsidRPr="00B94B87" w:rsidRDefault="00A5540F" w:rsidP="00A5540F">
            <w:pPr>
              <w:pStyle w:val="RCTstable"/>
            </w:pPr>
            <w:r w:rsidRPr="00B94B87">
              <w:t>Mixed BMIs</w:t>
            </w:r>
          </w:p>
        </w:tc>
        <w:tc>
          <w:tcPr>
            <w:tcW w:w="2982" w:type="dxa"/>
            <w:shd w:val="clear" w:color="auto" w:fill="auto"/>
          </w:tcPr>
          <w:p w14:paraId="638E8B4B" w14:textId="77777777" w:rsidR="00A5540F" w:rsidRPr="00B94B87" w:rsidRDefault="00A5540F" w:rsidP="00A5540F">
            <w:pPr>
              <w:pStyle w:val="RCTstable"/>
              <w:jc w:val="center"/>
            </w:pPr>
            <w:r w:rsidRPr="00B94B87">
              <w:t>RR 1.22 (0.51 to 2.90)</w:t>
            </w:r>
          </w:p>
        </w:tc>
        <w:tc>
          <w:tcPr>
            <w:tcW w:w="1134" w:type="dxa"/>
            <w:shd w:val="clear" w:color="auto" w:fill="auto"/>
          </w:tcPr>
          <w:p w14:paraId="6E82B8ED" w14:textId="77777777" w:rsidR="00A5540F" w:rsidRPr="00B94B87" w:rsidRDefault="00A5540F" w:rsidP="00A5540F">
            <w:pPr>
              <w:pStyle w:val="RCTstable"/>
              <w:jc w:val="center"/>
            </w:pPr>
            <w:r w:rsidRPr="00B94B87">
              <w:t>5</w:t>
            </w:r>
          </w:p>
        </w:tc>
      </w:tr>
      <w:tr w:rsidR="00A5540F" w:rsidRPr="00B94B87" w14:paraId="29456F96" w14:textId="77777777" w:rsidTr="00A5540F">
        <w:tc>
          <w:tcPr>
            <w:tcW w:w="2841" w:type="dxa"/>
            <w:tcBorders>
              <w:bottom w:val="single" w:sz="4" w:space="0" w:color="3B3474"/>
            </w:tcBorders>
            <w:shd w:val="clear" w:color="auto" w:fill="auto"/>
          </w:tcPr>
          <w:p w14:paraId="397AF962" w14:textId="450575BC" w:rsidR="00A5540F" w:rsidRPr="00B94B87" w:rsidRDefault="00A5540F" w:rsidP="002747EA">
            <w:pPr>
              <w:pStyle w:val="RCTstable"/>
            </w:pPr>
            <w:r w:rsidRPr="00B94B87">
              <w:rPr>
                <w:noProof/>
              </w:rPr>
              <w:t>Muktabhant et al 2015</w:t>
            </w:r>
            <w:r w:rsidRPr="00B94B87">
              <w:fldChar w:fldCharType="begin"/>
            </w:r>
            <w:r w:rsidR="002747EA">
              <w:instrText xml:space="preserve"> ADDIN EN.CITE &lt;EndNote&gt;&lt;Cite&gt;&lt;Author&gt;Muktabhant&lt;/Author&gt;&lt;Year&gt;2015&lt;/Year&gt;&lt;RecNum&gt;632&lt;/RecNum&gt;&lt;DisplayText&gt;&lt;style face="superscript" font="Trebuchet MS" size="9"&gt;417&lt;/style&gt;&lt;/DisplayText&gt;&lt;record&gt;&lt;rec-number&gt;632&lt;/rec-number&gt;&lt;foreign-keys&gt;&lt;key app="EN" db-id="exvasrfx2dtraoesasxp2szsxa2df502592x" timestamp="1540425405"&gt;632&lt;/key&gt;&lt;/foreign-keys&gt;&lt;ref-type name="Journal Article"&gt;17&lt;/ref-type&gt;&lt;contributors&gt;&lt;authors&gt;&lt;author&gt;Muktabhant, B.&lt;/author&gt;&lt;author&gt;Lawrie, T. A.&lt;/author&gt;&lt;author&gt;Lumbiganon, P.&lt;/author&gt;&lt;author&gt;Laopaiboon, M.&lt;/author&gt;&lt;/authors&gt;&lt;/contributors&gt;&lt;auth-address&gt;Department of Nutrition, Faculty of Public Health, Khon Kaen University, 123 Friendship Highway, Khon Kaen, Khon Kaen, Thailand, 40002.&lt;/auth-address&gt;&lt;titles&gt;&lt;title&gt;Diet or exercise, or both, for preventing excessive weight gain in pregnancy&lt;/title&gt;&lt;secondary-title&gt;Cochrane Database Syst Rev&lt;/secondary-title&gt;&lt;/titles&gt;&lt;periodical&gt;&lt;full-title&gt;Cochrane Database Syst Rev&lt;/full-title&gt;&lt;/periodical&gt;&lt;pages&gt;CD007145&lt;/pages&gt;&lt;number&gt;6&lt;/number&gt;&lt;edition&gt;2015/06/13&lt;/edition&gt;&lt;keywords&gt;&lt;keyword&gt;Counseling&lt;/keyword&gt;&lt;keyword&gt;*Diet&lt;/keyword&gt;&lt;keyword&gt;*Exercise&lt;/keyword&gt;&lt;keyword&gt;Female&lt;/keyword&gt;&lt;keyword&gt;Humans&lt;/keyword&gt;&lt;keyword&gt;Infant, Newborn&lt;/keyword&gt;&lt;keyword&gt;Overweight/complications/*prevention &amp;amp; control&lt;/keyword&gt;&lt;keyword&gt;Pregnancy&lt;/keyword&gt;&lt;keyword&gt;Pregnancy Complications/*prevention &amp;amp; control&lt;/keyword&gt;&lt;keyword&gt;Randomized Controlled Trials as Topic&lt;/keyword&gt;&lt;keyword&gt;*Weight Gain&lt;/keyword&gt;&lt;/keywords&gt;&lt;dates&gt;&lt;year&gt;2015&lt;/year&gt;&lt;pub-dates&gt;&lt;date&gt;Jun 15&lt;/date&gt;&lt;/pub-dates&gt;&lt;/dates&gt;&lt;isbn&gt;1469-493X (Electronic)&amp;#xD;1361-6137 (Linking)&lt;/isbn&gt;&lt;accession-num&gt;26068707&lt;/accession-num&gt;&lt;urls&gt;&lt;related-urls&gt;&lt;url&gt;https://www.ncbi.nlm.nih.gov/pubmed/26068707&lt;/url&gt;&lt;/related-urls&gt;&lt;/urls&gt;&lt;electronic-resource-num&gt;10.1002/14651858.CD007145.pub3&lt;/electronic-resource-num&gt;&lt;/record&gt;&lt;/Cite&gt;&lt;/EndNote&gt;</w:instrText>
            </w:r>
            <w:r w:rsidRPr="00B94B87">
              <w:fldChar w:fldCharType="separate"/>
            </w:r>
            <w:r w:rsidR="002747EA" w:rsidRPr="002747EA">
              <w:rPr>
                <w:noProof/>
                <w:sz w:val="18"/>
                <w:vertAlign w:val="superscript"/>
              </w:rPr>
              <w:t>417</w:t>
            </w:r>
            <w:r w:rsidRPr="00B94B87">
              <w:fldChar w:fldCharType="end"/>
            </w:r>
          </w:p>
        </w:tc>
        <w:tc>
          <w:tcPr>
            <w:tcW w:w="2547" w:type="dxa"/>
            <w:tcBorders>
              <w:bottom w:val="single" w:sz="4" w:space="0" w:color="3B3474"/>
            </w:tcBorders>
            <w:shd w:val="clear" w:color="auto" w:fill="auto"/>
          </w:tcPr>
          <w:p w14:paraId="3DBDE830" w14:textId="77777777" w:rsidR="00A5540F" w:rsidRPr="00B94B87" w:rsidRDefault="00A5540F" w:rsidP="00A5540F">
            <w:pPr>
              <w:pStyle w:val="RCTstable"/>
            </w:pPr>
            <w:r w:rsidRPr="00B94B87">
              <w:t>High risk</w:t>
            </w:r>
          </w:p>
        </w:tc>
        <w:tc>
          <w:tcPr>
            <w:tcW w:w="2982" w:type="dxa"/>
            <w:tcBorders>
              <w:bottom w:val="single" w:sz="4" w:space="0" w:color="3B3474"/>
            </w:tcBorders>
            <w:shd w:val="clear" w:color="auto" w:fill="auto"/>
          </w:tcPr>
          <w:p w14:paraId="39814D22" w14:textId="77777777" w:rsidR="00A5540F" w:rsidRPr="00B94B87" w:rsidRDefault="00A5540F" w:rsidP="00A5540F">
            <w:pPr>
              <w:pStyle w:val="RCTstable"/>
              <w:jc w:val="center"/>
            </w:pPr>
            <w:r w:rsidRPr="00B94B87">
              <w:t>RR 1.34 (0.51 to 3.55)</w:t>
            </w:r>
          </w:p>
        </w:tc>
        <w:tc>
          <w:tcPr>
            <w:tcW w:w="1134" w:type="dxa"/>
            <w:tcBorders>
              <w:bottom w:val="single" w:sz="4" w:space="0" w:color="3B3474"/>
            </w:tcBorders>
            <w:shd w:val="clear" w:color="auto" w:fill="auto"/>
          </w:tcPr>
          <w:p w14:paraId="3078E712" w14:textId="77777777" w:rsidR="00A5540F" w:rsidRPr="00B94B87" w:rsidRDefault="00A5540F" w:rsidP="00A5540F">
            <w:pPr>
              <w:pStyle w:val="RCTstable"/>
              <w:jc w:val="center"/>
            </w:pPr>
            <w:r w:rsidRPr="00B94B87">
              <w:t>3</w:t>
            </w:r>
          </w:p>
        </w:tc>
      </w:tr>
      <w:tr w:rsidR="00CC7B2A" w:rsidRPr="00B87066" w14:paraId="48D083BC" w14:textId="77777777" w:rsidTr="00A5540F">
        <w:tc>
          <w:tcPr>
            <w:tcW w:w="2841" w:type="dxa"/>
            <w:tcBorders>
              <w:bottom w:val="single" w:sz="4" w:space="0" w:color="3B3474"/>
            </w:tcBorders>
            <w:shd w:val="clear" w:color="auto" w:fill="auto"/>
          </w:tcPr>
          <w:p w14:paraId="64D99EF1" w14:textId="2611546D" w:rsidR="00CC7B2A" w:rsidRPr="00B94B87" w:rsidRDefault="00CC7B2A" w:rsidP="002747EA">
            <w:pPr>
              <w:pStyle w:val="RCTstable"/>
              <w:rPr>
                <w:noProof/>
              </w:rPr>
            </w:pPr>
            <w:r w:rsidRPr="00B94B87">
              <w:rPr>
                <w:noProof/>
              </w:rPr>
              <w:t>Magro</w:t>
            </w:r>
            <w:r w:rsidR="00B94B87" w:rsidRPr="00B94B87">
              <w:rPr>
                <w:noProof/>
              </w:rPr>
              <w:t>-Malosso et al 2017</w:t>
            </w:r>
            <w:r w:rsidR="003E3405">
              <w:rPr>
                <w:noProof/>
              </w:rPr>
              <w:fldChar w:fldCharType="begin">
                <w:fldData xml:space="preserve">PEVuZE5vdGU+PENpdGU+PEF1dGhvcj5NYWdyby1NYWxvc3NvPC9BdXRob3I+PFllYXI+MjAxNzwv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=
</w:fldData>
              </w:fldChar>
            </w:r>
            <w:r w:rsidR="002747EA">
              <w:rPr>
                <w:noProof/>
              </w:rPr>
              <w:instrText xml:space="preserve"> ADDIN EN.CITE </w:instrText>
            </w:r>
            <w:r w:rsidR="002747EA">
              <w:rPr>
                <w:noProof/>
              </w:rPr>
              <w:fldChar w:fldCharType="begin">
                <w:fldData xml:space="preserve">PEVuZE5vdGU+PENpdGU+PEF1dGhvcj5NYWdyby1NYWxvc3NvPC9BdXRob3I+PFllYXI+MjAxNzwv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=
</w:fldData>
              </w:fldChar>
            </w:r>
            <w:r w:rsidR="002747EA">
              <w:rPr>
                <w:noProof/>
              </w:rPr>
              <w:instrText xml:space="preserve"> ADDIN EN.CITE.DATA </w:instrText>
            </w:r>
            <w:r w:rsidR="002747EA">
              <w:rPr>
                <w:noProof/>
              </w:rPr>
            </w:r>
            <w:r w:rsidR="002747EA">
              <w:rPr>
                <w:noProof/>
              </w:rPr>
              <w:fldChar w:fldCharType="end"/>
            </w:r>
            <w:r w:rsidR="003E3405">
              <w:rPr>
                <w:noProof/>
              </w:rPr>
            </w:r>
            <w:r w:rsidR="003E3405">
              <w:rPr>
                <w:noProof/>
              </w:rPr>
              <w:fldChar w:fldCharType="separate"/>
            </w:r>
            <w:r w:rsidR="002747EA" w:rsidRPr="002747EA">
              <w:rPr>
                <w:noProof/>
                <w:sz w:val="18"/>
                <w:vertAlign w:val="superscript"/>
              </w:rPr>
              <w:t>480</w:t>
            </w:r>
            <w:r w:rsidR="003E3405">
              <w:rPr>
                <w:noProof/>
              </w:rPr>
              <w:fldChar w:fldCharType="end"/>
            </w:r>
          </w:p>
        </w:tc>
        <w:tc>
          <w:tcPr>
            <w:tcW w:w="2547" w:type="dxa"/>
            <w:tcBorders>
              <w:bottom w:val="single" w:sz="4" w:space="0" w:color="3B3474"/>
            </w:tcBorders>
            <w:shd w:val="clear" w:color="auto" w:fill="auto"/>
          </w:tcPr>
          <w:p w14:paraId="0BB382C8" w14:textId="6FA0D202" w:rsidR="00CC7B2A" w:rsidRPr="00B94B87" w:rsidRDefault="00285BC7" w:rsidP="00A5540F">
            <w:pPr>
              <w:pStyle w:val="RCTstable"/>
            </w:pPr>
            <w:r w:rsidRPr="00B94B87">
              <w:t>High risk</w:t>
            </w:r>
          </w:p>
        </w:tc>
        <w:tc>
          <w:tcPr>
            <w:tcW w:w="2982" w:type="dxa"/>
            <w:tcBorders>
              <w:bottom w:val="single" w:sz="4" w:space="0" w:color="3B3474"/>
            </w:tcBorders>
            <w:shd w:val="clear" w:color="auto" w:fill="auto"/>
          </w:tcPr>
          <w:p w14:paraId="00ACF678" w14:textId="07A5992E" w:rsidR="00CC7B2A" w:rsidRPr="00B94B87" w:rsidRDefault="00285BC7" w:rsidP="00A5540F">
            <w:pPr>
              <w:pStyle w:val="RCTstable"/>
              <w:jc w:val="center"/>
            </w:pPr>
            <w:r w:rsidRPr="00B94B87">
              <w:t>RR 0.62 (0.41 to 0.95)</w:t>
            </w:r>
          </w:p>
        </w:tc>
        <w:tc>
          <w:tcPr>
            <w:tcW w:w="1134" w:type="dxa"/>
            <w:tcBorders>
              <w:bottom w:val="single" w:sz="4" w:space="0" w:color="3B3474"/>
            </w:tcBorders>
            <w:shd w:val="clear" w:color="auto" w:fill="auto"/>
          </w:tcPr>
          <w:p w14:paraId="06781BD6" w14:textId="76F23653" w:rsidR="00CC7B2A" w:rsidRDefault="00285BC7" w:rsidP="00A5540F">
            <w:pPr>
              <w:pStyle w:val="RCTstable"/>
              <w:jc w:val="center"/>
            </w:pPr>
            <w:r w:rsidRPr="00B94B87">
              <w:t>10</w:t>
            </w:r>
          </w:p>
        </w:tc>
      </w:tr>
      <w:tr w:rsidR="00420E8E" w:rsidRPr="00B87066" w14:paraId="29D396EB" w14:textId="77777777" w:rsidTr="0002532B">
        <w:tc>
          <w:tcPr>
            <w:tcW w:w="9504" w:type="dxa"/>
            <w:gridSpan w:val="4"/>
            <w:shd w:val="clear" w:color="auto" w:fill="D9E2F3" w:themeFill="accent1" w:themeFillTint="33"/>
          </w:tcPr>
          <w:p w14:paraId="335A49F2" w14:textId="2F7F8D00" w:rsidR="00420E8E" w:rsidRPr="00B87066" w:rsidRDefault="00C16476" w:rsidP="0002532B">
            <w:pPr>
              <w:pStyle w:val="RCTstable"/>
              <w:rPr>
                <w:i/>
              </w:rPr>
            </w:pPr>
            <w:r>
              <w:rPr>
                <w:i/>
              </w:rPr>
              <w:t>Low birthweight</w:t>
            </w:r>
          </w:p>
        </w:tc>
      </w:tr>
      <w:tr w:rsidR="00420E8E" w:rsidRPr="00B87066" w14:paraId="72E01276" w14:textId="77777777" w:rsidTr="0002532B">
        <w:tc>
          <w:tcPr>
            <w:tcW w:w="2841" w:type="dxa"/>
            <w:tcBorders>
              <w:bottom w:val="single" w:sz="4" w:space="0" w:color="3B3474"/>
            </w:tcBorders>
            <w:shd w:val="clear" w:color="auto" w:fill="F2F2F2" w:themeFill="background1" w:themeFillShade="F2"/>
          </w:tcPr>
          <w:p w14:paraId="35516C38" w14:textId="77777777" w:rsidR="00420E8E" w:rsidRPr="00B87066" w:rsidRDefault="00420E8E" w:rsidP="0002532B">
            <w:pPr>
              <w:pStyle w:val="RCTstable"/>
            </w:pPr>
            <w:r w:rsidRPr="00B87066">
              <w:t>Current review</w:t>
            </w:r>
          </w:p>
        </w:tc>
        <w:tc>
          <w:tcPr>
            <w:tcW w:w="2547" w:type="dxa"/>
            <w:tcBorders>
              <w:bottom w:val="single" w:sz="4" w:space="0" w:color="3B3474"/>
            </w:tcBorders>
            <w:shd w:val="clear" w:color="auto" w:fill="F2F2F2" w:themeFill="background1" w:themeFillShade="F2"/>
          </w:tcPr>
          <w:p w14:paraId="0FB178B0" w14:textId="77777777" w:rsidR="00420E8E" w:rsidRPr="00B87066" w:rsidRDefault="00420E8E" w:rsidP="0002532B">
            <w:pPr>
              <w:pStyle w:val="RCTstable"/>
            </w:pPr>
            <w:r w:rsidRPr="00B87066">
              <w:t>Mixed BMIs</w:t>
            </w:r>
          </w:p>
        </w:tc>
        <w:tc>
          <w:tcPr>
            <w:tcW w:w="2982" w:type="dxa"/>
            <w:tcBorders>
              <w:bottom w:val="single" w:sz="4" w:space="0" w:color="3B3474"/>
            </w:tcBorders>
            <w:shd w:val="clear" w:color="auto" w:fill="F2F2F2" w:themeFill="background1" w:themeFillShade="F2"/>
          </w:tcPr>
          <w:p w14:paraId="266FB156" w14:textId="1F4ACABB" w:rsidR="00420E8E" w:rsidRPr="0016710A" w:rsidRDefault="00C16476" w:rsidP="0002532B">
            <w:pPr>
              <w:pStyle w:val="RCTstable"/>
              <w:jc w:val="center"/>
            </w:pPr>
            <w:r>
              <w:t>RR 0.94 (0.68 to 1.28</w:t>
            </w:r>
            <w:r w:rsidR="00420E8E" w:rsidRPr="0016710A">
              <w:t>)</w:t>
            </w:r>
          </w:p>
        </w:tc>
        <w:tc>
          <w:tcPr>
            <w:tcW w:w="1134" w:type="dxa"/>
            <w:tcBorders>
              <w:bottom w:val="single" w:sz="4" w:space="0" w:color="3B3474"/>
            </w:tcBorders>
            <w:shd w:val="clear" w:color="auto" w:fill="F2F2F2" w:themeFill="background1" w:themeFillShade="F2"/>
          </w:tcPr>
          <w:p w14:paraId="25F2E8F7" w14:textId="20BAD488" w:rsidR="00420E8E" w:rsidRPr="00B87066" w:rsidRDefault="00420E8E" w:rsidP="0002532B">
            <w:pPr>
              <w:pStyle w:val="RCTstable"/>
              <w:jc w:val="center"/>
            </w:pPr>
            <w:r>
              <w:t>1</w:t>
            </w:r>
            <w:r w:rsidR="00C16476">
              <w:t>1</w:t>
            </w:r>
          </w:p>
        </w:tc>
      </w:tr>
      <w:tr w:rsidR="00C16476" w:rsidRPr="00B94B87" w14:paraId="5762B6BC" w14:textId="77777777" w:rsidTr="0002532B">
        <w:tc>
          <w:tcPr>
            <w:tcW w:w="2841" w:type="dxa"/>
            <w:shd w:val="clear" w:color="auto" w:fill="auto"/>
          </w:tcPr>
          <w:p w14:paraId="76779AF9" w14:textId="467E66C3" w:rsidR="00C16476" w:rsidRPr="00B94B87" w:rsidRDefault="00C16476" w:rsidP="002747EA">
            <w:pPr>
              <w:pStyle w:val="RCTstable"/>
              <w:rPr>
                <w:noProof/>
              </w:rPr>
            </w:pPr>
            <w:r>
              <w:t xml:space="preserve">Davenport et al </w:t>
            </w:r>
            <w:r w:rsidR="00D212E2">
              <w:t>2018b</w:t>
            </w:r>
            <w:r w:rsidR="00D07346">
              <w:rPr>
                <w:noProof/>
              </w:rPr>
              <w:fldChar w:fldCharType="begin">
                <w:fldData xml:space="preserve">PEVuZE5vdGU+PENpdGU+PEF1dGhvcj5EYXZlbnBvcnQ8L0F1dGhvcj48WWVhcj4yMDE4PC9ZZWFy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</w:fldData>
              </w:fldChar>
            </w:r>
            <w:r w:rsidR="002747EA">
              <w:rPr>
                <w:noProof/>
              </w:rPr>
              <w:instrText xml:space="preserve"> ADDIN EN.CITE </w:instrText>
            </w:r>
            <w:r w:rsidR="002747EA">
              <w:rPr>
                <w:noProof/>
              </w:rPr>
              <w:fldChar w:fldCharType="begin">
                <w:fldData xml:space="preserve">PEVuZE5vdGU+PENpdGU+PEF1dGhvcj5EYXZlbnBvcnQ8L0F1dGhvcj48WWVhcj4yMDE4PC9ZZWFy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</w:fldData>
              </w:fldChar>
            </w:r>
            <w:r w:rsidR="002747EA">
              <w:rPr>
                <w:noProof/>
              </w:rPr>
              <w:instrText xml:space="preserve"> ADDIN EN.CITE.DATA </w:instrText>
            </w:r>
            <w:r w:rsidR="002747EA">
              <w:rPr>
                <w:noProof/>
              </w:rPr>
            </w:r>
            <w:r w:rsidR="002747EA">
              <w:rPr>
                <w:noProof/>
              </w:rPr>
              <w:fldChar w:fldCharType="end"/>
            </w:r>
            <w:r w:rsidR="00D07346">
              <w:rPr>
                <w:noProof/>
              </w:rPr>
            </w:r>
            <w:r w:rsidR="00D07346">
              <w:rPr>
                <w:noProof/>
              </w:rPr>
              <w:fldChar w:fldCharType="separate"/>
            </w:r>
            <w:r w:rsidR="002747EA" w:rsidRPr="002747EA">
              <w:rPr>
                <w:noProof/>
                <w:sz w:val="18"/>
                <w:vertAlign w:val="superscript"/>
              </w:rPr>
              <w:t>479</w:t>
            </w:r>
            <w:r w:rsidR="00D07346">
              <w:rPr>
                <w:noProof/>
              </w:rPr>
              <w:fldChar w:fldCharType="end"/>
            </w:r>
          </w:p>
        </w:tc>
        <w:tc>
          <w:tcPr>
            <w:tcW w:w="2547" w:type="dxa"/>
            <w:shd w:val="clear" w:color="auto" w:fill="auto"/>
          </w:tcPr>
          <w:p w14:paraId="65814129" w14:textId="77777777" w:rsidR="00C16476" w:rsidRPr="00B94B87" w:rsidRDefault="00C16476" w:rsidP="0002532B">
            <w:pPr>
              <w:pStyle w:val="RCTstable"/>
            </w:pPr>
            <w:r w:rsidRPr="00B94B87">
              <w:t>Mixed BMIs</w:t>
            </w:r>
          </w:p>
        </w:tc>
        <w:tc>
          <w:tcPr>
            <w:tcW w:w="2982" w:type="dxa"/>
            <w:shd w:val="clear" w:color="auto" w:fill="auto"/>
          </w:tcPr>
          <w:p w14:paraId="2AADA1BB" w14:textId="0F8D55F7" w:rsidR="00C16476" w:rsidRPr="00B94B87" w:rsidRDefault="00C16476" w:rsidP="00436056">
            <w:pPr>
              <w:pStyle w:val="RCTstable"/>
              <w:jc w:val="center"/>
            </w:pPr>
            <w:r w:rsidRPr="00B94B87">
              <w:t xml:space="preserve">RR </w:t>
            </w:r>
            <w:r w:rsidR="00D212E2">
              <w:t>0.</w:t>
            </w:r>
            <w:r w:rsidR="00436056">
              <w:t>91</w:t>
            </w:r>
            <w:r w:rsidR="00D212E2">
              <w:t xml:space="preserve"> (0.</w:t>
            </w:r>
            <w:r w:rsidR="00436056">
              <w:t>70</w:t>
            </w:r>
            <w:r w:rsidR="00D212E2">
              <w:t xml:space="preserve"> to </w:t>
            </w:r>
            <w:r w:rsidR="00436056">
              <w:t>1.20</w:t>
            </w:r>
            <w:r w:rsidR="00D212E2">
              <w:t>)</w:t>
            </w:r>
          </w:p>
        </w:tc>
        <w:tc>
          <w:tcPr>
            <w:tcW w:w="1134" w:type="dxa"/>
            <w:shd w:val="clear" w:color="auto" w:fill="auto"/>
          </w:tcPr>
          <w:p w14:paraId="6222429F" w14:textId="58A4BCCB" w:rsidR="00C16476" w:rsidRPr="00B94B87" w:rsidRDefault="00436056" w:rsidP="0002532B">
            <w:pPr>
              <w:pStyle w:val="RCTstable"/>
              <w:jc w:val="center"/>
            </w:pPr>
            <w:r>
              <w:t>15</w:t>
            </w:r>
          </w:p>
        </w:tc>
      </w:tr>
      <w:tr w:rsidR="00A5540F" w:rsidRPr="00B87066" w14:paraId="3045E068" w14:textId="77777777" w:rsidTr="00A5540F">
        <w:tc>
          <w:tcPr>
            <w:tcW w:w="9504" w:type="dxa"/>
            <w:gridSpan w:val="4"/>
            <w:shd w:val="clear" w:color="auto" w:fill="D9E2F3" w:themeFill="accent1" w:themeFillTint="33"/>
          </w:tcPr>
          <w:p w14:paraId="67D6A35C" w14:textId="77777777" w:rsidR="00A5540F" w:rsidRPr="00B87066" w:rsidRDefault="00A5540F" w:rsidP="00A5540F">
            <w:pPr>
              <w:pStyle w:val="RCTstable"/>
              <w:rPr>
                <w:i/>
              </w:rPr>
            </w:pPr>
            <w:r>
              <w:rPr>
                <w:i/>
              </w:rPr>
              <w:t>Macrosomia &gt;4,000g</w:t>
            </w:r>
          </w:p>
        </w:tc>
      </w:tr>
      <w:tr w:rsidR="00A5540F" w:rsidRPr="00B87066" w14:paraId="679BA76F" w14:textId="77777777" w:rsidTr="00A5540F">
        <w:tc>
          <w:tcPr>
            <w:tcW w:w="2841" w:type="dxa"/>
            <w:tcBorders>
              <w:bottom w:val="single" w:sz="4" w:space="0" w:color="3B3474"/>
            </w:tcBorders>
            <w:shd w:val="clear" w:color="auto" w:fill="F2F2F2" w:themeFill="background1" w:themeFillShade="F2"/>
          </w:tcPr>
          <w:p w14:paraId="03BEC369" w14:textId="77777777" w:rsidR="00A5540F" w:rsidRPr="00B87066" w:rsidRDefault="00A5540F" w:rsidP="00A5540F">
            <w:pPr>
              <w:pStyle w:val="RCTstable"/>
            </w:pPr>
            <w:r w:rsidRPr="00B87066">
              <w:t>Current review</w:t>
            </w:r>
          </w:p>
        </w:tc>
        <w:tc>
          <w:tcPr>
            <w:tcW w:w="2547" w:type="dxa"/>
            <w:tcBorders>
              <w:bottom w:val="single" w:sz="4" w:space="0" w:color="3B3474"/>
            </w:tcBorders>
            <w:shd w:val="clear" w:color="auto" w:fill="F2F2F2" w:themeFill="background1" w:themeFillShade="F2"/>
          </w:tcPr>
          <w:p w14:paraId="485B4D83" w14:textId="77777777" w:rsidR="00A5540F" w:rsidRPr="00B87066" w:rsidRDefault="00A5540F" w:rsidP="00A5540F">
            <w:pPr>
              <w:pStyle w:val="RCTstable"/>
            </w:pPr>
            <w:r w:rsidRPr="00B87066">
              <w:t>Mixed BMIs</w:t>
            </w:r>
          </w:p>
        </w:tc>
        <w:tc>
          <w:tcPr>
            <w:tcW w:w="2982" w:type="dxa"/>
            <w:tcBorders>
              <w:bottom w:val="single" w:sz="4" w:space="0" w:color="3B3474"/>
            </w:tcBorders>
            <w:shd w:val="clear" w:color="auto" w:fill="F2F2F2" w:themeFill="background1" w:themeFillShade="F2"/>
          </w:tcPr>
          <w:p w14:paraId="71B98788" w14:textId="77777777" w:rsidR="00A5540F" w:rsidRPr="0016710A" w:rsidRDefault="00A5540F" w:rsidP="00A5540F">
            <w:pPr>
              <w:pStyle w:val="RCTstable"/>
              <w:jc w:val="center"/>
            </w:pPr>
            <w:r w:rsidRPr="0016710A">
              <w:t>RR 0.75 (0.59 to 0.96)</w:t>
            </w:r>
          </w:p>
        </w:tc>
        <w:tc>
          <w:tcPr>
            <w:tcW w:w="1134" w:type="dxa"/>
            <w:tcBorders>
              <w:bottom w:val="single" w:sz="4" w:space="0" w:color="3B3474"/>
            </w:tcBorders>
            <w:shd w:val="clear" w:color="auto" w:fill="F2F2F2" w:themeFill="background1" w:themeFillShade="F2"/>
          </w:tcPr>
          <w:p w14:paraId="759170A7" w14:textId="77777777" w:rsidR="00A5540F" w:rsidRPr="00B87066" w:rsidRDefault="00A5540F" w:rsidP="00A5540F">
            <w:pPr>
              <w:pStyle w:val="RCTstable"/>
              <w:jc w:val="center"/>
            </w:pPr>
            <w:r>
              <w:t>15</w:t>
            </w:r>
          </w:p>
        </w:tc>
      </w:tr>
      <w:tr w:rsidR="00D212E2" w:rsidRPr="00B94B87" w14:paraId="66DC843C" w14:textId="77777777" w:rsidTr="0002532B">
        <w:tc>
          <w:tcPr>
            <w:tcW w:w="2841" w:type="dxa"/>
            <w:shd w:val="clear" w:color="auto" w:fill="auto"/>
          </w:tcPr>
          <w:p w14:paraId="4B5E679E" w14:textId="574C4109" w:rsidR="00D212E2" w:rsidRPr="00B94B87" w:rsidRDefault="00D212E2" w:rsidP="002747EA">
            <w:pPr>
              <w:pStyle w:val="RCTstable"/>
              <w:rPr>
                <w:noProof/>
              </w:rPr>
            </w:pPr>
            <w:r>
              <w:t>Davenport et al 2018b</w:t>
            </w:r>
            <w:r w:rsidR="00D07346">
              <w:rPr>
                <w:noProof/>
              </w:rPr>
              <w:fldChar w:fldCharType="begin">
                <w:fldData xml:space="preserve">PEVuZE5vdGU+PENpdGU+PEF1dGhvcj5EYXZlbnBvcnQ8L0F1dGhvcj48WWVhcj4yMDE4PC9ZZWFy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</w:fldData>
              </w:fldChar>
            </w:r>
            <w:r w:rsidR="002747EA">
              <w:rPr>
                <w:noProof/>
              </w:rPr>
              <w:instrText xml:space="preserve"> ADDIN EN.CITE </w:instrText>
            </w:r>
            <w:r w:rsidR="002747EA">
              <w:rPr>
                <w:noProof/>
              </w:rPr>
              <w:fldChar w:fldCharType="begin">
                <w:fldData xml:space="preserve">PEVuZE5vdGU+PENpdGU+PEF1dGhvcj5EYXZlbnBvcnQ8L0F1dGhvcj48WWVhcj4yMDE4PC9ZZWFy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</w:fldData>
              </w:fldChar>
            </w:r>
            <w:r w:rsidR="002747EA">
              <w:rPr>
                <w:noProof/>
              </w:rPr>
              <w:instrText xml:space="preserve"> ADDIN EN.CITE.DATA </w:instrText>
            </w:r>
            <w:r w:rsidR="002747EA">
              <w:rPr>
                <w:noProof/>
              </w:rPr>
            </w:r>
            <w:r w:rsidR="002747EA">
              <w:rPr>
                <w:noProof/>
              </w:rPr>
              <w:fldChar w:fldCharType="end"/>
            </w:r>
            <w:r w:rsidR="00D07346">
              <w:rPr>
                <w:noProof/>
              </w:rPr>
            </w:r>
            <w:r w:rsidR="00D07346">
              <w:rPr>
                <w:noProof/>
              </w:rPr>
              <w:fldChar w:fldCharType="separate"/>
            </w:r>
            <w:r w:rsidR="002747EA" w:rsidRPr="002747EA">
              <w:rPr>
                <w:noProof/>
                <w:sz w:val="18"/>
                <w:vertAlign w:val="superscript"/>
              </w:rPr>
              <w:t>479</w:t>
            </w:r>
            <w:r w:rsidR="00D07346">
              <w:rPr>
                <w:noProof/>
              </w:rPr>
              <w:fldChar w:fldCharType="end"/>
            </w:r>
          </w:p>
        </w:tc>
        <w:tc>
          <w:tcPr>
            <w:tcW w:w="2547" w:type="dxa"/>
            <w:shd w:val="clear" w:color="auto" w:fill="auto"/>
          </w:tcPr>
          <w:p w14:paraId="7FB9E3ED" w14:textId="77777777" w:rsidR="00D212E2" w:rsidRPr="00B94B87" w:rsidRDefault="00D212E2" w:rsidP="0002532B">
            <w:pPr>
              <w:pStyle w:val="RCTstable"/>
            </w:pPr>
            <w:r w:rsidRPr="00B94B87">
              <w:t>Mixed BMIs</w:t>
            </w:r>
          </w:p>
        </w:tc>
        <w:tc>
          <w:tcPr>
            <w:tcW w:w="2982" w:type="dxa"/>
            <w:shd w:val="clear" w:color="auto" w:fill="auto"/>
          </w:tcPr>
          <w:p w14:paraId="1969EF8A" w14:textId="68F682AD" w:rsidR="00D212E2" w:rsidRPr="00B94B87" w:rsidRDefault="00D212E2" w:rsidP="0002532B">
            <w:pPr>
              <w:pStyle w:val="RCTstable"/>
              <w:jc w:val="center"/>
            </w:pPr>
            <w:r w:rsidRPr="00B94B87">
              <w:t xml:space="preserve">RR </w:t>
            </w:r>
            <w:r>
              <w:t>0.97 (0.83 to 1.13)</w:t>
            </w:r>
          </w:p>
        </w:tc>
        <w:tc>
          <w:tcPr>
            <w:tcW w:w="1134" w:type="dxa"/>
            <w:shd w:val="clear" w:color="auto" w:fill="auto"/>
          </w:tcPr>
          <w:p w14:paraId="10173F1A" w14:textId="30EC82B9" w:rsidR="00D212E2" w:rsidRPr="00B94B87" w:rsidRDefault="00D212E2" w:rsidP="0002532B">
            <w:pPr>
              <w:pStyle w:val="RCTstable"/>
              <w:jc w:val="center"/>
            </w:pPr>
            <w:r>
              <w:t>1</w:t>
            </w:r>
            <w:r w:rsidR="00436056">
              <w:t>5</w:t>
            </w:r>
          </w:p>
        </w:tc>
      </w:tr>
      <w:tr w:rsidR="00A5540F" w:rsidRPr="00B87066" w14:paraId="51B9063F" w14:textId="77777777" w:rsidTr="00A5540F">
        <w:tc>
          <w:tcPr>
            <w:tcW w:w="2841" w:type="dxa"/>
            <w:shd w:val="clear" w:color="auto" w:fill="auto"/>
          </w:tcPr>
          <w:p w14:paraId="59733566" w14:textId="0F895E7E" w:rsidR="00A5540F" w:rsidRPr="00B87066" w:rsidRDefault="00A5540F" w:rsidP="002747EA">
            <w:pPr>
              <w:pStyle w:val="RCTstable"/>
            </w:pPr>
            <w:r>
              <w:t>Han et al 2012</w:t>
            </w:r>
            <w:r>
              <w:fldChar w:fldCharType="begin"/>
            </w:r>
            <w:r w:rsidR="002747EA">
              <w:instrText xml:space="preserve"> ADDIN EN.CITE &lt;EndNote&gt;&lt;Cite&gt;&lt;Author&gt;Han&lt;/Author&gt;&lt;Year&gt;2012&lt;/Year&gt;&lt;RecNum&gt;635&lt;/RecNum&gt;&lt;DisplayText&gt;&lt;style face="superscript" font="Trebuchet MS" size="9"&gt;467&lt;/style&gt;&lt;/DisplayText&gt;&lt;record&gt;&lt;rec-number&gt;635&lt;/rec-number&gt;&lt;foreign-keys&gt;&lt;key app="EN" db-id="exvasrfx2dtraoesasxp2szsxa2df502592x" timestamp="1540429015"&gt;635&lt;/key&gt;&lt;key app="ENWeb" db-id=""&gt;0&lt;/key&gt;&lt;/foreign-keys&gt;&lt;ref-type name="Journal Article"&gt;17&lt;/ref-type&gt;&lt;contributors&gt;&lt;authors&gt;&lt;author&gt;Han, S.,&lt;/author&gt;&lt;author&gt;Middleton, P.,&lt;/author&gt;&lt;author&gt;Crowther, C.A.,&lt;/author&gt;&lt;/authors&gt;&lt;/contributors&gt;&lt;titles&gt;&lt;title&gt;Exercise for pregnant women for preventing gestational diabetes mellitus&lt;/title&gt;&lt;secondary-title&gt;Cochrane Database of Systematic Reviews&lt;/secondary-title&gt;&lt;/titles&gt;&lt;periodical&gt;&lt;full-title&gt;Cochrane Database of Systematic Reviews&lt;/full-title&gt;&lt;/periodical&gt;&lt;dates&gt;&lt;year&gt;2012&lt;/year&gt;&lt;/dates&gt;&lt;isbn&gt;14651858&lt;/isbn&gt;&lt;urls&gt;&lt;/urls&gt;&lt;electronic-resource-num&gt;10.1002/14651858.CD009021.pub2&lt;/electronic-resource-num&gt;&lt;/record&gt;&lt;/Cite&gt;&lt;/EndNote&gt;</w:instrText>
            </w:r>
            <w:r>
              <w:fldChar w:fldCharType="separate"/>
            </w:r>
            <w:r w:rsidR="002747EA" w:rsidRPr="002747EA">
              <w:rPr>
                <w:noProof/>
                <w:sz w:val="18"/>
                <w:vertAlign w:val="superscript"/>
              </w:rPr>
              <w:t>467</w:t>
            </w:r>
            <w:r>
              <w:fldChar w:fldCharType="end"/>
            </w:r>
          </w:p>
        </w:tc>
        <w:tc>
          <w:tcPr>
            <w:tcW w:w="2547" w:type="dxa"/>
            <w:shd w:val="clear" w:color="auto" w:fill="auto"/>
          </w:tcPr>
          <w:p w14:paraId="33D46F5C" w14:textId="77777777" w:rsidR="00A5540F" w:rsidRPr="00B87066" w:rsidRDefault="00A5540F" w:rsidP="00A5540F">
            <w:pPr>
              <w:pStyle w:val="RCTstable"/>
            </w:pPr>
            <w:r>
              <w:t>Mixed BMIs</w:t>
            </w:r>
          </w:p>
        </w:tc>
        <w:tc>
          <w:tcPr>
            <w:tcW w:w="2982" w:type="dxa"/>
            <w:shd w:val="clear" w:color="auto" w:fill="auto"/>
          </w:tcPr>
          <w:p w14:paraId="77C0E613" w14:textId="77777777" w:rsidR="00A5540F" w:rsidRPr="00B87066" w:rsidRDefault="00A5540F" w:rsidP="00A5540F">
            <w:pPr>
              <w:pStyle w:val="RCTstable"/>
              <w:jc w:val="center"/>
            </w:pPr>
            <w:r>
              <w:t>RR 0.91 (0.68 to 1.22)</w:t>
            </w:r>
          </w:p>
        </w:tc>
        <w:tc>
          <w:tcPr>
            <w:tcW w:w="1134" w:type="dxa"/>
            <w:shd w:val="clear" w:color="auto" w:fill="auto"/>
          </w:tcPr>
          <w:p w14:paraId="3E4755F2" w14:textId="77777777" w:rsidR="00A5540F" w:rsidRPr="00B87066" w:rsidRDefault="00A5540F" w:rsidP="00A5540F">
            <w:pPr>
              <w:pStyle w:val="RCTstable"/>
              <w:jc w:val="center"/>
            </w:pPr>
            <w:r>
              <w:t>2</w:t>
            </w:r>
          </w:p>
        </w:tc>
      </w:tr>
      <w:tr w:rsidR="00A5540F" w:rsidRPr="00B87066" w14:paraId="50D5AC53" w14:textId="77777777" w:rsidTr="00A5540F">
        <w:tc>
          <w:tcPr>
            <w:tcW w:w="2841" w:type="dxa"/>
            <w:shd w:val="clear" w:color="auto" w:fill="auto"/>
          </w:tcPr>
          <w:p w14:paraId="423176DA" w14:textId="5CA43E70" w:rsidR="00A5540F" w:rsidRPr="00B87066" w:rsidRDefault="00A5540F" w:rsidP="002747EA">
            <w:pPr>
              <w:pStyle w:val="RCTstable"/>
            </w:pPr>
            <w:r w:rsidRPr="00C12274">
              <w:rPr>
                <w:noProof/>
              </w:rPr>
              <w:t>Muktabhant et al 2015</w:t>
            </w:r>
            <w:r>
              <w:fldChar w:fldCharType="begin"/>
            </w:r>
            <w:r w:rsidR="002747EA">
              <w:instrText xml:space="preserve"> ADDIN EN.CITE &lt;EndNote&gt;&lt;Cite&gt;&lt;Author&gt;Muktabhant&lt;/Author&gt;&lt;Year&gt;2015&lt;/Year&gt;&lt;RecNum&gt;632&lt;/RecNum&gt;&lt;DisplayText&gt;&lt;style face="superscript" font="Trebuchet MS" size="9"&gt;417&lt;/style&gt;&lt;/DisplayText&gt;&lt;record&gt;&lt;rec-number&gt;632&lt;/rec-number&gt;&lt;foreign-keys&gt;&lt;key app="EN" db-id="exvasrfx2dtraoesasxp2szsxa2df502592x" timestamp="1540425405"&gt;632&lt;/key&gt;&lt;/foreign-keys&gt;&lt;ref-type name="Journal Article"&gt;17&lt;/ref-type&gt;&lt;contributors&gt;&lt;authors&gt;&lt;author&gt;Muktabhant, B.&lt;/author&gt;&lt;author&gt;Lawrie, T. A.&lt;/author&gt;&lt;author&gt;Lumbiganon, P.&lt;/author&gt;&lt;author&gt;Laopaiboon, M.&lt;/author&gt;&lt;/authors&gt;&lt;/contributors&gt;&lt;auth-address&gt;Department of Nutrition, Faculty of Public Health, Khon Kaen University, 123 Friendship Highway, Khon Kaen, Khon Kaen, Thailand, 40002.&lt;/auth-address&gt;&lt;titles&gt;&lt;title&gt;Diet or exercise, or both, for preventing excessive weight gain in pregnancy&lt;/title&gt;&lt;secondary-title&gt;Cochrane Database Syst Rev&lt;/secondary-title&gt;&lt;/titles&gt;&lt;periodical&gt;&lt;full-title&gt;Cochrane Database Syst Rev&lt;/full-title&gt;&lt;/periodical&gt;&lt;pages&gt;CD007145&lt;/pages&gt;&lt;number&gt;6&lt;/number&gt;&lt;edition&gt;2015/06/13&lt;/edition&gt;&lt;keywords&gt;&lt;keyword&gt;Counseling&lt;/keyword&gt;&lt;keyword&gt;*Diet&lt;/keyword&gt;&lt;keyword&gt;*Exercise&lt;/keyword&gt;&lt;keyword&gt;Female&lt;/keyword&gt;&lt;keyword&gt;Humans&lt;/keyword&gt;&lt;keyword&gt;Infant, Newborn&lt;/keyword&gt;&lt;keyword&gt;Overweight/complications/*prevention &amp;amp; control&lt;/keyword&gt;&lt;keyword&gt;Pregnancy&lt;/keyword&gt;&lt;keyword&gt;Pregnancy Complications/*prevention &amp;amp; control&lt;/keyword&gt;&lt;keyword&gt;Randomized Controlled Trials as Topic&lt;/keyword&gt;&lt;keyword&gt;*Weight Gain&lt;/keyword&gt;&lt;/keywords&gt;&lt;dates&gt;&lt;year&gt;2015&lt;/year&gt;&lt;pub-dates&gt;&lt;date&gt;Jun 15&lt;/date&gt;&lt;/pub-dates&gt;&lt;/dates&gt;&lt;isbn&gt;1469-493X (Electronic)&amp;#xD;1361-6137 (Linking)&lt;/isbn&gt;&lt;accession-num&gt;26068707&lt;/accession-num&gt;&lt;urls&gt;&lt;related-urls&gt;&lt;url&gt;https://www.ncbi.nlm.nih.gov/pubmed/26068707&lt;/url&gt;&lt;/related-urls&gt;&lt;/urls&gt;&lt;electronic-resource-num&gt;10.1002/14651858.CD007145.pub3&lt;/electronic-resource-num&gt;&lt;/record&gt;&lt;/Cite&gt;&lt;/EndNote&gt;</w:instrText>
            </w:r>
            <w:r>
              <w:fldChar w:fldCharType="separate"/>
            </w:r>
            <w:r w:rsidR="002747EA" w:rsidRPr="002747EA">
              <w:rPr>
                <w:noProof/>
                <w:sz w:val="18"/>
                <w:vertAlign w:val="superscript"/>
              </w:rPr>
              <w:t>417</w:t>
            </w:r>
            <w:r>
              <w:fldChar w:fldCharType="end"/>
            </w:r>
          </w:p>
        </w:tc>
        <w:tc>
          <w:tcPr>
            <w:tcW w:w="2547" w:type="dxa"/>
            <w:shd w:val="clear" w:color="auto" w:fill="auto"/>
          </w:tcPr>
          <w:p w14:paraId="7EA96C79" w14:textId="77777777" w:rsidR="00A5540F" w:rsidRPr="00B87066" w:rsidRDefault="00A5540F" w:rsidP="00A5540F">
            <w:pPr>
              <w:pStyle w:val="RCTstable"/>
            </w:pPr>
            <w:r>
              <w:t>Mixed risk</w:t>
            </w:r>
          </w:p>
        </w:tc>
        <w:tc>
          <w:tcPr>
            <w:tcW w:w="2982" w:type="dxa"/>
            <w:shd w:val="clear" w:color="auto" w:fill="auto"/>
          </w:tcPr>
          <w:p w14:paraId="44B351A5" w14:textId="77777777" w:rsidR="00A5540F" w:rsidRPr="00B87066" w:rsidRDefault="00A5540F" w:rsidP="00A5540F">
            <w:pPr>
              <w:pStyle w:val="RCTstable"/>
              <w:jc w:val="center"/>
            </w:pPr>
            <w:r>
              <w:t>RR 0.81 (0.64 to 1.02)</w:t>
            </w:r>
          </w:p>
        </w:tc>
        <w:tc>
          <w:tcPr>
            <w:tcW w:w="1134" w:type="dxa"/>
            <w:shd w:val="clear" w:color="auto" w:fill="auto"/>
          </w:tcPr>
          <w:p w14:paraId="2E50122A" w14:textId="77777777" w:rsidR="00A5540F" w:rsidRPr="00B87066" w:rsidRDefault="00A5540F" w:rsidP="00A5540F">
            <w:pPr>
              <w:pStyle w:val="RCTstable"/>
              <w:jc w:val="center"/>
            </w:pPr>
            <w:r>
              <w:t>7</w:t>
            </w:r>
          </w:p>
        </w:tc>
      </w:tr>
      <w:tr w:rsidR="00A5540F" w:rsidRPr="00B87066" w14:paraId="04FBBF9D" w14:textId="77777777" w:rsidTr="00A5540F">
        <w:tc>
          <w:tcPr>
            <w:tcW w:w="2841" w:type="dxa"/>
            <w:shd w:val="clear" w:color="auto" w:fill="auto"/>
          </w:tcPr>
          <w:p w14:paraId="3040C88A" w14:textId="70CEEBFE" w:rsidR="00A5540F" w:rsidRDefault="00A5540F" w:rsidP="002747EA">
            <w:pPr>
              <w:pStyle w:val="RCTstable"/>
            </w:pPr>
            <w:r>
              <w:t>Oostdam et al 2011</w:t>
            </w:r>
            <w:r>
              <w:fldChar w:fldCharType="begin"/>
            </w:r>
            <w:r w:rsidR="002747EA">
              <w:instrText xml:space="preserve"> ADDIN EN.CITE &lt;EndNote&gt;&lt;Cite&gt;&lt;Author&gt;Oostdam&lt;/Author&gt;&lt;Year&gt;2011&lt;/Year&gt;&lt;RecNum&gt;1187&lt;/RecNum&gt;&lt;DisplayText&gt;&lt;style face="superscript" font="Trebuchet MS" size="9"&gt;424&lt;/style&gt;&lt;/DisplayText&gt;&lt;record&gt;&lt;rec-number&gt;1187&lt;/rec-number&gt;&lt;foreign-keys&gt;&lt;key app="EN" db-id="exvasrfx2dtraoesasxp2szsxa2df502592x" timestamp="1559008180"&gt;1187&lt;/key&gt;&lt;key app="ENWeb" db-id=""&gt;0&lt;/key&gt;&lt;/foreign-keys&gt;&lt;ref-type name="Journal Article"&gt;17&lt;/ref-type&gt;&lt;contributors&gt;&lt;authors&gt;&lt;author&gt;Oostdam, N.&lt;/author&gt;&lt;author&gt;van Poppel, M. N.&lt;/author&gt;&lt;author&gt;Wouters, M. G.&lt;/author&gt;&lt;author&gt;van Mechelen, W.&lt;/author&gt;&lt;/authors&gt;&lt;/contributors&gt;&lt;auth-address&gt;Department of Public and Occupational Health, EMGO+ Institute for Health and Care Research, VU University Medical Centre, Amsterdam, The Netherlands.&lt;/auth-address&gt;&lt;titles&gt;&lt;title&gt;Interventions for preventing gestational diabetes mellitus: a systematic review and meta-analysis&lt;/title&gt;&lt;secondary-title&gt;J Womens Health (Larchmt)&lt;/secondary-title&gt;&lt;/titles&gt;&lt;periodical&gt;&lt;full-title&gt;J Womens Health (Larchmt)&lt;/full-title&gt;&lt;/periodical&gt;&lt;pages&gt;1551-63&lt;/pages&gt;&lt;volume&gt;20&lt;/volume&gt;&lt;number&gt;10&lt;/number&gt;&lt;edition&gt;2011/08/16&lt;/edition&gt;&lt;keywords&gt;&lt;keyword&gt;Diabetes, Gestational/*prevention &amp;amp; control&lt;/keyword&gt;&lt;keyword&gt;Female&lt;/keyword&gt;&lt;keyword&gt;Humans&lt;/keyword&gt;&lt;keyword&gt;Pregnancy&lt;/keyword&gt;&lt;keyword&gt;Primary Prevention/*methods/*standards&lt;/keyword&gt;&lt;/keywords&gt;&lt;dates&gt;&lt;year&gt;2011&lt;/year&gt;&lt;pub-dates&gt;&lt;date&gt;Oct&lt;/date&gt;&lt;/pub-dates&gt;&lt;/dates&gt;&lt;isbn&gt;1931-843X (Electronic)&amp;#xD;1540-9996 (Linking)&lt;/isbn&gt;&lt;accession-num&gt;21838525&lt;/accession-num&gt;&lt;urls&gt;&lt;related-urls&gt;&lt;url&gt;https://www.ncbi.nlm.nih.gov/pubmed/21838525&lt;/url&gt;&lt;/related-urls&gt;&lt;/urls&gt;&lt;electronic-resource-num&gt;10.1089/jwh.2010.2703&lt;/electronic-resource-num&gt;&lt;/record&gt;&lt;/Cite&gt;&lt;/EndNote&gt;</w:instrText>
            </w:r>
            <w:r>
              <w:fldChar w:fldCharType="separate"/>
            </w:r>
            <w:r w:rsidR="002747EA" w:rsidRPr="002747EA">
              <w:rPr>
                <w:noProof/>
                <w:sz w:val="18"/>
                <w:vertAlign w:val="superscript"/>
              </w:rPr>
              <w:t>424</w:t>
            </w:r>
            <w:r>
              <w:fldChar w:fldCharType="end"/>
            </w:r>
          </w:p>
        </w:tc>
        <w:tc>
          <w:tcPr>
            <w:tcW w:w="2547" w:type="dxa"/>
            <w:shd w:val="clear" w:color="auto" w:fill="auto"/>
          </w:tcPr>
          <w:p w14:paraId="405A2E8C" w14:textId="77777777" w:rsidR="00A5540F" w:rsidRDefault="00A5540F" w:rsidP="00A5540F">
            <w:pPr>
              <w:pStyle w:val="RCTstable"/>
            </w:pPr>
            <w:r>
              <w:t>Mixed BMIs</w:t>
            </w:r>
          </w:p>
        </w:tc>
        <w:tc>
          <w:tcPr>
            <w:tcW w:w="2982" w:type="dxa"/>
            <w:shd w:val="clear" w:color="auto" w:fill="auto"/>
          </w:tcPr>
          <w:p w14:paraId="5EB89796" w14:textId="77777777" w:rsidR="00A5540F" w:rsidRDefault="00A5540F" w:rsidP="00A5540F">
            <w:pPr>
              <w:pStyle w:val="RCTstable"/>
              <w:jc w:val="center"/>
            </w:pPr>
            <w:r>
              <w:t>RR 0.36 (0.13 to 0.99)</w:t>
            </w:r>
          </w:p>
        </w:tc>
        <w:tc>
          <w:tcPr>
            <w:tcW w:w="1134" w:type="dxa"/>
            <w:shd w:val="clear" w:color="auto" w:fill="auto"/>
          </w:tcPr>
          <w:p w14:paraId="6A9C3074" w14:textId="77777777" w:rsidR="00A5540F" w:rsidRDefault="00A5540F" w:rsidP="00A5540F">
            <w:pPr>
              <w:pStyle w:val="RCTstable"/>
              <w:jc w:val="center"/>
            </w:pPr>
            <w:r>
              <w:t>2</w:t>
            </w:r>
          </w:p>
        </w:tc>
      </w:tr>
      <w:tr w:rsidR="00A5540F" w:rsidRPr="00B87066" w14:paraId="04E8F9F1" w14:textId="77777777" w:rsidTr="00A5540F">
        <w:tc>
          <w:tcPr>
            <w:tcW w:w="2841" w:type="dxa"/>
            <w:tcBorders>
              <w:bottom w:val="single" w:sz="4" w:space="0" w:color="3B3474"/>
            </w:tcBorders>
            <w:shd w:val="clear" w:color="auto" w:fill="auto"/>
          </w:tcPr>
          <w:p w14:paraId="48F2ABF9" w14:textId="7C194456" w:rsidR="00A5540F" w:rsidRPr="00B87066" w:rsidRDefault="00A5540F" w:rsidP="002747EA">
            <w:pPr>
              <w:pStyle w:val="RCTstable"/>
            </w:pPr>
            <w:r w:rsidRPr="00C12274">
              <w:rPr>
                <w:noProof/>
              </w:rPr>
              <w:t>Muktabhant et al 2015</w:t>
            </w:r>
            <w:r>
              <w:fldChar w:fldCharType="begin"/>
            </w:r>
            <w:r w:rsidR="002747EA">
              <w:instrText xml:space="preserve"> ADDIN EN.CITE &lt;EndNote&gt;&lt;Cite&gt;&lt;Author&gt;Muktabhant&lt;/Author&gt;&lt;Year&gt;2015&lt;/Year&gt;&lt;RecNum&gt;632&lt;/RecNum&gt;&lt;DisplayText&gt;&lt;style face="superscript" font="Trebuchet MS" size="9"&gt;417&lt;/style&gt;&lt;/DisplayText&gt;&lt;record&gt;&lt;rec-number&gt;632&lt;/rec-number&gt;&lt;foreign-keys&gt;&lt;key app="EN" db-id="exvasrfx2dtraoesasxp2szsxa2df502592x" timestamp="1540425405"&gt;632&lt;/key&gt;&lt;/foreign-keys&gt;&lt;ref-type name="Journal Article"&gt;17&lt;/ref-type&gt;&lt;contributors&gt;&lt;authors&gt;&lt;author&gt;Muktabhant, B.&lt;/author&gt;&lt;author&gt;Lawrie, T. A.&lt;/author&gt;&lt;author&gt;Lumbiganon, P.&lt;/author&gt;&lt;author&gt;Laopaiboon, M.&lt;/author&gt;&lt;/authors&gt;&lt;/contributors&gt;&lt;auth-address&gt;Department of Nutrition, Faculty of Public Health, Khon Kaen University, 123 Friendship Highway, Khon Kaen, Khon Kaen, Thailand, 40002.&lt;/auth-address&gt;&lt;titles&gt;&lt;title&gt;Diet or exercise, or both, for preventing excessive weight gain in pregnancy&lt;/title&gt;&lt;secondary-title&gt;Cochrane Database Syst Rev&lt;/secondary-title&gt;&lt;/titles&gt;&lt;periodical&gt;&lt;full-title&gt;Cochrane Database Syst Rev&lt;/full-title&gt;&lt;/periodical&gt;&lt;pages&gt;CD007145&lt;/pages&gt;&lt;number&gt;6&lt;/number&gt;&lt;edition&gt;2015/06/13&lt;/edition&gt;&lt;keywords&gt;&lt;keyword&gt;Counseling&lt;/keyword&gt;&lt;keyword&gt;*Diet&lt;/keyword&gt;&lt;keyword&gt;*Exercise&lt;/keyword&gt;&lt;keyword&gt;Female&lt;/keyword&gt;&lt;keyword&gt;Humans&lt;/keyword&gt;&lt;keyword&gt;Infant, Newborn&lt;/keyword&gt;&lt;keyword&gt;Overweight/complications/*prevention &amp;amp; control&lt;/keyword&gt;&lt;keyword&gt;Pregnancy&lt;/keyword&gt;&lt;keyword&gt;Pregnancy Complications/*prevention &amp;amp; control&lt;/keyword&gt;&lt;keyword&gt;Randomized Controlled Trials as Topic&lt;/keyword&gt;&lt;keyword&gt;*Weight Gain&lt;/keyword&gt;&lt;/keywords&gt;&lt;dates&gt;&lt;year&gt;2015&lt;/year&gt;&lt;pub-dates&gt;&lt;date&gt;Jun 15&lt;/date&gt;&lt;/pub-dates&gt;&lt;/dates&gt;&lt;isbn&gt;1469-493X (Electronic)&amp;#xD;1361-6137 (Linking)&lt;/isbn&gt;&lt;accession-num&gt;26068707&lt;/accession-num&gt;&lt;urls&gt;&lt;related-urls&gt;&lt;url&gt;https://www.ncbi.nlm.nih.gov/pubmed/26068707&lt;/url&gt;&lt;/related-urls&gt;&lt;/urls&gt;&lt;electronic-resource-num&gt;10.1002/14651858.CD007145.pub3&lt;/electronic-resource-num&gt;&lt;/record&gt;&lt;/Cite&gt;&lt;/EndNote&gt;</w:instrText>
            </w:r>
            <w:r>
              <w:fldChar w:fldCharType="separate"/>
            </w:r>
            <w:r w:rsidR="002747EA" w:rsidRPr="002747EA">
              <w:rPr>
                <w:noProof/>
                <w:sz w:val="18"/>
                <w:vertAlign w:val="superscript"/>
              </w:rPr>
              <w:t>417</w:t>
            </w:r>
            <w:r>
              <w:fldChar w:fldCharType="end"/>
            </w:r>
          </w:p>
        </w:tc>
        <w:tc>
          <w:tcPr>
            <w:tcW w:w="2547" w:type="dxa"/>
            <w:tcBorders>
              <w:bottom w:val="single" w:sz="4" w:space="0" w:color="3B3474"/>
            </w:tcBorders>
            <w:shd w:val="clear" w:color="auto" w:fill="auto"/>
          </w:tcPr>
          <w:p w14:paraId="20BC434E" w14:textId="77777777" w:rsidR="00A5540F" w:rsidRPr="00B87066" w:rsidRDefault="00A5540F" w:rsidP="00A5540F">
            <w:pPr>
              <w:pStyle w:val="RCTstable"/>
            </w:pPr>
            <w:r>
              <w:t>High risk</w:t>
            </w:r>
          </w:p>
        </w:tc>
        <w:tc>
          <w:tcPr>
            <w:tcW w:w="2982" w:type="dxa"/>
            <w:tcBorders>
              <w:bottom w:val="single" w:sz="4" w:space="0" w:color="3B3474"/>
            </w:tcBorders>
            <w:shd w:val="clear" w:color="auto" w:fill="auto"/>
          </w:tcPr>
          <w:p w14:paraId="716EC4A0" w14:textId="77777777" w:rsidR="00A5540F" w:rsidRPr="00B87066" w:rsidRDefault="00A5540F" w:rsidP="00A5540F">
            <w:pPr>
              <w:pStyle w:val="RCTstable"/>
              <w:jc w:val="center"/>
            </w:pPr>
            <w:r>
              <w:t>RR 0.65 (0.22 to 1.91)</w:t>
            </w:r>
          </w:p>
        </w:tc>
        <w:tc>
          <w:tcPr>
            <w:tcW w:w="1134" w:type="dxa"/>
            <w:tcBorders>
              <w:bottom w:val="single" w:sz="4" w:space="0" w:color="3B3474"/>
            </w:tcBorders>
            <w:shd w:val="clear" w:color="auto" w:fill="auto"/>
          </w:tcPr>
          <w:p w14:paraId="417A1E4B" w14:textId="77777777" w:rsidR="00A5540F" w:rsidRPr="00B87066" w:rsidRDefault="00A5540F" w:rsidP="00A5540F">
            <w:pPr>
              <w:pStyle w:val="RCTstable"/>
              <w:jc w:val="center"/>
            </w:pPr>
            <w:r>
              <w:t>3</w:t>
            </w:r>
          </w:p>
        </w:tc>
      </w:tr>
      <w:tr w:rsidR="00A5540F" w:rsidRPr="00B87066" w14:paraId="5D7921BD" w14:textId="77777777" w:rsidTr="00A5540F">
        <w:tc>
          <w:tcPr>
            <w:tcW w:w="9504" w:type="dxa"/>
            <w:gridSpan w:val="4"/>
            <w:shd w:val="clear" w:color="auto" w:fill="D9E2F3" w:themeFill="accent1" w:themeFillTint="33"/>
          </w:tcPr>
          <w:p w14:paraId="78C94C18" w14:textId="77777777" w:rsidR="00A5540F" w:rsidRPr="00B87066" w:rsidRDefault="00A5540F" w:rsidP="00A5540F">
            <w:pPr>
              <w:pStyle w:val="RCTstable"/>
              <w:rPr>
                <w:i/>
              </w:rPr>
            </w:pPr>
            <w:r>
              <w:rPr>
                <w:i/>
              </w:rPr>
              <w:t>Small for gestational age</w:t>
            </w:r>
          </w:p>
        </w:tc>
      </w:tr>
      <w:tr w:rsidR="00A5540F" w:rsidRPr="00B87066" w14:paraId="6E3532CF" w14:textId="77777777" w:rsidTr="00A5540F">
        <w:tc>
          <w:tcPr>
            <w:tcW w:w="2841" w:type="dxa"/>
            <w:tcBorders>
              <w:bottom w:val="single" w:sz="4" w:space="0" w:color="3B3474"/>
            </w:tcBorders>
            <w:shd w:val="clear" w:color="auto" w:fill="F2F2F2" w:themeFill="background1" w:themeFillShade="F2"/>
          </w:tcPr>
          <w:p w14:paraId="0B103498" w14:textId="77777777" w:rsidR="00A5540F" w:rsidRPr="00B87066" w:rsidRDefault="00A5540F" w:rsidP="00A5540F">
            <w:pPr>
              <w:pStyle w:val="RCTstable"/>
            </w:pPr>
            <w:r w:rsidRPr="00B87066">
              <w:t>Current review</w:t>
            </w:r>
          </w:p>
        </w:tc>
        <w:tc>
          <w:tcPr>
            <w:tcW w:w="2547" w:type="dxa"/>
            <w:tcBorders>
              <w:bottom w:val="single" w:sz="4" w:space="0" w:color="3B3474"/>
            </w:tcBorders>
            <w:shd w:val="clear" w:color="auto" w:fill="F2F2F2" w:themeFill="background1" w:themeFillShade="F2"/>
          </w:tcPr>
          <w:p w14:paraId="07BE5209" w14:textId="77777777" w:rsidR="00A5540F" w:rsidRPr="00B87066" w:rsidRDefault="00A5540F" w:rsidP="00A5540F">
            <w:pPr>
              <w:pStyle w:val="RCTstable"/>
            </w:pPr>
            <w:r w:rsidRPr="00B87066">
              <w:t>Mixed BMIs</w:t>
            </w:r>
          </w:p>
        </w:tc>
        <w:tc>
          <w:tcPr>
            <w:tcW w:w="2982" w:type="dxa"/>
            <w:tcBorders>
              <w:bottom w:val="single" w:sz="4" w:space="0" w:color="3B3474"/>
            </w:tcBorders>
            <w:shd w:val="clear" w:color="auto" w:fill="F2F2F2" w:themeFill="background1" w:themeFillShade="F2"/>
          </w:tcPr>
          <w:p w14:paraId="2B5DDA32" w14:textId="3FE95690" w:rsidR="00A5540F" w:rsidRPr="008D54CA" w:rsidRDefault="00A5540F" w:rsidP="004F2B93">
            <w:pPr>
              <w:pStyle w:val="RCTstable"/>
              <w:jc w:val="center"/>
            </w:pPr>
            <w:r w:rsidRPr="008D54CA">
              <w:t>RR 0.</w:t>
            </w:r>
            <w:r w:rsidR="004F2B93">
              <w:t>76</w:t>
            </w:r>
            <w:r w:rsidR="004F2B93" w:rsidRPr="008D54CA">
              <w:t xml:space="preserve"> </w:t>
            </w:r>
            <w:r w:rsidRPr="008D54CA">
              <w:t>(0.5</w:t>
            </w:r>
            <w:r w:rsidR="004F2B93">
              <w:t>0</w:t>
            </w:r>
            <w:r w:rsidRPr="008D54CA">
              <w:t xml:space="preserve"> to 1.</w:t>
            </w:r>
            <w:r w:rsidR="004F2B93">
              <w:t>1</w:t>
            </w:r>
            <w:r w:rsidRPr="008D54CA">
              <w:t>7)</w:t>
            </w:r>
          </w:p>
        </w:tc>
        <w:tc>
          <w:tcPr>
            <w:tcW w:w="1134" w:type="dxa"/>
            <w:tcBorders>
              <w:bottom w:val="single" w:sz="4" w:space="0" w:color="3B3474"/>
            </w:tcBorders>
            <w:shd w:val="clear" w:color="auto" w:fill="F2F2F2" w:themeFill="background1" w:themeFillShade="F2"/>
          </w:tcPr>
          <w:p w14:paraId="4A88691C" w14:textId="77777777" w:rsidR="00A5540F" w:rsidRPr="00B87066" w:rsidRDefault="00A5540F" w:rsidP="00A5540F">
            <w:pPr>
              <w:pStyle w:val="RCTstable"/>
              <w:jc w:val="center"/>
            </w:pPr>
            <w:r>
              <w:t>10</w:t>
            </w:r>
          </w:p>
        </w:tc>
      </w:tr>
      <w:tr w:rsidR="00A5540F" w:rsidRPr="00B87066" w14:paraId="57D16EF1" w14:textId="77777777" w:rsidTr="00A5540F">
        <w:tc>
          <w:tcPr>
            <w:tcW w:w="2841" w:type="dxa"/>
            <w:vMerge w:val="restart"/>
            <w:shd w:val="clear" w:color="auto" w:fill="auto"/>
          </w:tcPr>
          <w:p w14:paraId="09EB0EA9" w14:textId="106D5977" w:rsidR="00A5540F" w:rsidRDefault="00A5540F" w:rsidP="002747EA">
            <w:pPr>
              <w:pStyle w:val="RCTstable"/>
            </w:pPr>
            <w:r w:rsidRPr="00C12274">
              <w:rPr>
                <w:noProof/>
              </w:rPr>
              <w:t>International Weight Management in Pregnancy Collaborative</w:t>
            </w:r>
            <w:r>
              <w:rPr>
                <w:noProof/>
              </w:rPr>
              <w:t xml:space="preserve"> </w:t>
            </w:r>
            <w:r w:rsidRPr="00C12274">
              <w:rPr>
                <w:noProof/>
              </w:rPr>
              <w:t>2017</w:t>
            </w:r>
            <w:r>
              <w:rPr>
                <w:noProof/>
              </w:rPr>
              <w:fldChar w:fldCharType="begin">
                <w:fldData xml:space="preserve">PEVuZE5vdGU+PENpdGU+PEF1dGhvcj5JbnRlcm5hdGlvbmFsIFdlaWdodCBNYW5hZ2VtZW50IGlu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</w:fldData>
              </w:fldChar>
            </w:r>
            <w:r w:rsidR="002747EA">
              <w:rPr>
                <w:noProof/>
              </w:rPr>
              <w:instrText xml:space="preserve"> ADDIN EN.CITE </w:instrText>
            </w:r>
            <w:r w:rsidR="002747EA">
              <w:rPr>
                <w:noProof/>
              </w:rPr>
              <w:fldChar w:fldCharType="begin">
                <w:fldData xml:space="preserve">PEVuZE5vdGU+PENpdGU+PEF1dGhvcj5JbnRlcm5hdGlvbmFsIFdlaWdodCBNYW5hZ2VtZW50IGlu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</w:fldData>
              </w:fldChar>
            </w:r>
            <w:r w:rsidR="002747EA">
              <w:rPr>
                <w:noProof/>
              </w:rPr>
              <w:instrText xml:space="preserve"> ADDIN EN.CITE.DATA </w:instrText>
            </w:r>
            <w:r w:rsidR="002747EA">
              <w:rPr>
                <w:noProof/>
              </w:rPr>
            </w:r>
            <w:r w:rsidR="002747EA">
              <w:rPr>
                <w:noProof/>
              </w:rPr>
              <w:fldChar w:fldCharType="end"/>
            </w:r>
            <w:r>
              <w:rPr>
                <w:noProof/>
              </w:rPr>
            </w:r>
            <w:r>
              <w:rPr>
                <w:noProof/>
              </w:rPr>
              <w:fldChar w:fldCharType="separate"/>
            </w:r>
            <w:r w:rsidR="002747EA" w:rsidRPr="002747EA">
              <w:rPr>
                <w:noProof/>
                <w:sz w:val="18"/>
                <w:vertAlign w:val="superscript"/>
              </w:rPr>
              <w:t>415</w:t>
            </w:r>
            <w:r>
              <w:rPr>
                <w:noProof/>
              </w:rPr>
              <w:fldChar w:fldCharType="end"/>
            </w:r>
          </w:p>
        </w:tc>
        <w:tc>
          <w:tcPr>
            <w:tcW w:w="2547" w:type="dxa"/>
            <w:shd w:val="clear" w:color="auto" w:fill="auto"/>
          </w:tcPr>
          <w:p w14:paraId="199E2CC2" w14:textId="77777777" w:rsidR="00A5540F" w:rsidRDefault="00A5540F" w:rsidP="00A5540F">
            <w:pPr>
              <w:pStyle w:val="RCTstable"/>
            </w:pPr>
            <w:r w:rsidRPr="00C12274">
              <w:rPr>
                <w:rFonts w:ascii="Helvetica" w:hAnsi="Helvetica"/>
              </w:rPr>
              <w:t>Mixed</w:t>
            </w:r>
            <w:r>
              <w:rPr>
                <w:rFonts w:ascii="Helvetica" w:hAnsi="Helvetica"/>
              </w:rPr>
              <w:t xml:space="preserve"> BMIs</w:t>
            </w:r>
            <w:r w:rsidRPr="00C12274">
              <w:rPr>
                <w:rFonts w:ascii="Helvetica" w:hAnsi="Helvetica"/>
              </w:rPr>
              <w:t>; IPD</w:t>
            </w:r>
          </w:p>
        </w:tc>
        <w:tc>
          <w:tcPr>
            <w:tcW w:w="2982" w:type="dxa"/>
            <w:shd w:val="clear" w:color="auto" w:fill="auto"/>
          </w:tcPr>
          <w:p w14:paraId="6427CD44" w14:textId="77777777" w:rsidR="00A5540F" w:rsidRDefault="00A5540F" w:rsidP="00A5540F">
            <w:pPr>
              <w:pStyle w:val="RCTstable"/>
              <w:jc w:val="center"/>
            </w:pPr>
            <w:r>
              <w:t>OR 1.05 (0.84 to 1.34)</w:t>
            </w:r>
          </w:p>
        </w:tc>
        <w:tc>
          <w:tcPr>
            <w:tcW w:w="1134" w:type="dxa"/>
            <w:shd w:val="clear" w:color="auto" w:fill="auto"/>
          </w:tcPr>
          <w:p w14:paraId="65FA8BC8" w14:textId="77777777" w:rsidR="00A5540F" w:rsidRDefault="00A5540F" w:rsidP="00A5540F">
            <w:pPr>
              <w:pStyle w:val="RCTstable"/>
              <w:jc w:val="center"/>
            </w:pPr>
            <w:r>
              <w:t>14</w:t>
            </w:r>
          </w:p>
        </w:tc>
      </w:tr>
      <w:tr w:rsidR="00A5540F" w:rsidRPr="00B87066" w14:paraId="2A4C61D0" w14:textId="77777777" w:rsidTr="00A5540F">
        <w:tc>
          <w:tcPr>
            <w:tcW w:w="2841" w:type="dxa"/>
            <w:vMerge/>
            <w:shd w:val="clear" w:color="auto" w:fill="auto"/>
          </w:tcPr>
          <w:p w14:paraId="1899F3FC" w14:textId="77777777" w:rsidR="00A5540F" w:rsidRDefault="00A5540F" w:rsidP="00A5540F">
            <w:pPr>
              <w:pStyle w:val="RCTstable"/>
            </w:pPr>
          </w:p>
        </w:tc>
        <w:tc>
          <w:tcPr>
            <w:tcW w:w="2547" w:type="dxa"/>
            <w:shd w:val="clear" w:color="auto" w:fill="auto"/>
          </w:tcPr>
          <w:p w14:paraId="6531DB9E" w14:textId="77777777" w:rsidR="00A5540F" w:rsidRDefault="00A5540F" w:rsidP="00A5540F">
            <w:pPr>
              <w:pStyle w:val="RCTstable"/>
            </w:pPr>
            <w:r w:rsidRPr="00C12274">
              <w:rPr>
                <w:rFonts w:ascii="Helvetica" w:hAnsi="Helvetica"/>
              </w:rPr>
              <w:t>Mixed</w:t>
            </w:r>
            <w:r>
              <w:rPr>
                <w:rFonts w:ascii="Helvetica" w:hAnsi="Helvetica"/>
              </w:rPr>
              <w:t xml:space="preserve"> BMIs</w:t>
            </w:r>
            <w:r w:rsidRPr="00C12274">
              <w:rPr>
                <w:rFonts w:ascii="Helvetica" w:hAnsi="Helvetica"/>
              </w:rPr>
              <w:t>; IPD and non-IPD</w:t>
            </w:r>
          </w:p>
        </w:tc>
        <w:tc>
          <w:tcPr>
            <w:tcW w:w="2982" w:type="dxa"/>
            <w:shd w:val="clear" w:color="auto" w:fill="auto"/>
          </w:tcPr>
          <w:p w14:paraId="44C32AC5" w14:textId="77777777" w:rsidR="00A5540F" w:rsidRDefault="00A5540F" w:rsidP="00A5540F">
            <w:pPr>
              <w:pStyle w:val="RCTstable"/>
              <w:jc w:val="center"/>
            </w:pPr>
            <w:r>
              <w:t>OR 1.01 (0.83 to 1.24)</w:t>
            </w:r>
          </w:p>
        </w:tc>
        <w:tc>
          <w:tcPr>
            <w:tcW w:w="1134" w:type="dxa"/>
            <w:shd w:val="clear" w:color="auto" w:fill="auto"/>
          </w:tcPr>
          <w:p w14:paraId="0E4C9066" w14:textId="77777777" w:rsidR="00A5540F" w:rsidRDefault="00A5540F" w:rsidP="00A5540F">
            <w:pPr>
              <w:pStyle w:val="RCTstable"/>
              <w:jc w:val="center"/>
            </w:pPr>
            <w:r>
              <w:t>21</w:t>
            </w:r>
          </w:p>
        </w:tc>
      </w:tr>
      <w:tr w:rsidR="00A5540F" w:rsidRPr="00B87066" w14:paraId="6C14E856" w14:textId="77777777" w:rsidTr="00A5540F">
        <w:tc>
          <w:tcPr>
            <w:tcW w:w="2841" w:type="dxa"/>
            <w:shd w:val="clear" w:color="auto" w:fill="auto"/>
          </w:tcPr>
          <w:p w14:paraId="4F512A59" w14:textId="02A218C4" w:rsidR="00A5540F" w:rsidRDefault="00A5540F" w:rsidP="002747EA">
            <w:pPr>
              <w:pStyle w:val="RCTstable"/>
            </w:pPr>
            <w:r w:rsidRPr="00C12274">
              <w:rPr>
                <w:noProof/>
              </w:rPr>
              <w:t>Thangaratinam et al 2012a</w:t>
            </w:r>
            <w:r>
              <w:rPr>
                <w:noProof/>
              </w:rPr>
              <w:fldChar w:fldCharType="begin">
                <w:fldData xml:space="preserve">PEVuZE5vdGU+PENpdGU+PEF1dGhvcj5UaGFuZ2FyYXRpbmFtPC9BdXRob3I+PFllYXI+MjAxMjwv
WWVhcj48UmVjTnVtPjYzMDwvUmVjTnVtPjxEaXNwbGF5VGV4dD48c3R5bGUgZmFjZT0ic3VwZXJz
Y3JpcHQiIGZvbnQ9IlRyZWJ1Y2hldCBNUyIgc2l6ZT0iOSI+NDExPC9zdHlsZT48L0Rpc3BsYXlU
ZXh0PjxyZWNvcmQ+PHJlYy1udW1iZXI+NjMwPC9yZWMtbnVtYmVyPjxmb3JlaWduLWtleXM+PGtl
eSBhcHA9IkVOIiBkYi1pZD0iZXh2YXNyZngyZHRyYW9lc2FzeHAyc3pzeGEyZGY1MDI1OTJ4IiB0
aW1lc3RhbXA9IjE1NDA0MjUzNDQiPjYzMD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EdWRhLCBX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</w:fldData>
              </w:fldChar>
            </w:r>
            <w:r w:rsidR="002747EA">
              <w:rPr>
                <w:noProof/>
              </w:rPr>
              <w:instrText xml:space="preserve"> ADDIN EN.CITE </w:instrText>
            </w:r>
            <w:r w:rsidR="002747EA">
              <w:rPr>
                <w:noProof/>
              </w:rPr>
              <w:fldChar w:fldCharType="begin">
                <w:fldData xml:space="preserve">PEVuZE5vdGU+PENpdGU+PEF1dGhvcj5UaGFuZ2FyYXRpbmFtPC9BdXRob3I+PFllYXI+MjAxMjwv
WWVhcj48UmVjTnVtPjYzMDwvUmVjTnVtPjxEaXNwbGF5VGV4dD48c3R5bGUgZmFjZT0ic3VwZXJz
Y3JpcHQiIGZvbnQ9IlRyZWJ1Y2hldCBNUyIgc2l6ZT0iOSI+NDExPC9zdHlsZT48L0Rpc3BsYXlU
ZXh0PjxyZWNvcmQ+PHJlYy1udW1iZXI+NjMwPC9yZWMtbnVtYmVyPjxmb3JlaWduLWtleXM+PGtl
eSBhcHA9IkVOIiBkYi1pZD0iZXh2YXNyZngyZHRyYW9lc2FzeHAyc3pzeGEyZGY1MDI1OTJ4IiB0
aW1lc3RhbXA9IjE1NDA0MjUzNDQiPjYzMD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EdWRhLCBX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</w:fldData>
              </w:fldChar>
            </w:r>
            <w:r w:rsidR="002747EA">
              <w:rPr>
                <w:noProof/>
              </w:rPr>
              <w:instrText xml:space="preserve"> ADDIN EN.CITE.DATA </w:instrText>
            </w:r>
            <w:r w:rsidR="002747EA">
              <w:rPr>
                <w:noProof/>
              </w:rPr>
            </w:r>
            <w:r w:rsidR="002747EA">
              <w:rPr>
                <w:noProof/>
              </w:rPr>
              <w:fldChar w:fldCharType="end"/>
            </w:r>
            <w:r>
              <w:rPr>
                <w:noProof/>
              </w:rPr>
            </w:r>
            <w:r>
              <w:rPr>
                <w:noProof/>
              </w:rPr>
              <w:fldChar w:fldCharType="separate"/>
            </w:r>
            <w:r w:rsidR="002747EA" w:rsidRPr="002747EA">
              <w:rPr>
                <w:noProof/>
                <w:sz w:val="18"/>
                <w:vertAlign w:val="superscript"/>
              </w:rPr>
              <w:t>411</w:t>
            </w:r>
            <w:r>
              <w:rPr>
                <w:noProof/>
              </w:rPr>
              <w:fldChar w:fldCharType="end"/>
            </w:r>
          </w:p>
        </w:tc>
        <w:tc>
          <w:tcPr>
            <w:tcW w:w="2547" w:type="dxa"/>
            <w:shd w:val="clear" w:color="auto" w:fill="auto"/>
          </w:tcPr>
          <w:p w14:paraId="77D2849A" w14:textId="77777777" w:rsidR="00A5540F" w:rsidRDefault="00A5540F" w:rsidP="00A5540F">
            <w:pPr>
              <w:pStyle w:val="RCTstable"/>
            </w:pPr>
            <w:r w:rsidRPr="00C12274">
              <w:t>Mixed</w:t>
            </w:r>
            <w:r>
              <w:t xml:space="preserve"> BMIs</w:t>
            </w:r>
          </w:p>
        </w:tc>
        <w:tc>
          <w:tcPr>
            <w:tcW w:w="2982" w:type="dxa"/>
            <w:shd w:val="clear" w:color="auto" w:fill="auto"/>
          </w:tcPr>
          <w:p w14:paraId="6235F3D7" w14:textId="77777777" w:rsidR="00A5540F" w:rsidRDefault="00A5540F" w:rsidP="00A5540F">
            <w:pPr>
              <w:pStyle w:val="RCTstable"/>
              <w:jc w:val="center"/>
            </w:pPr>
            <w:r>
              <w:t>RR 1.31 (0.50 to 3.42)</w:t>
            </w:r>
          </w:p>
        </w:tc>
        <w:tc>
          <w:tcPr>
            <w:tcW w:w="1134" w:type="dxa"/>
            <w:shd w:val="clear" w:color="auto" w:fill="auto"/>
          </w:tcPr>
          <w:p w14:paraId="4AD86E86" w14:textId="77777777" w:rsidR="00A5540F" w:rsidRDefault="00A5540F" w:rsidP="00A5540F">
            <w:pPr>
              <w:pStyle w:val="RCTstable"/>
              <w:jc w:val="center"/>
            </w:pPr>
            <w:r>
              <w:t>3</w:t>
            </w:r>
          </w:p>
        </w:tc>
      </w:tr>
      <w:tr w:rsidR="00A5540F" w:rsidRPr="00B87066" w14:paraId="39DD3E75" w14:textId="77777777" w:rsidTr="00A5540F">
        <w:tc>
          <w:tcPr>
            <w:tcW w:w="2841" w:type="dxa"/>
            <w:tcBorders>
              <w:bottom w:val="single" w:sz="4" w:space="0" w:color="3B3474"/>
            </w:tcBorders>
            <w:shd w:val="clear" w:color="auto" w:fill="auto"/>
          </w:tcPr>
          <w:p w14:paraId="79222D64" w14:textId="4556DA29" w:rsidR="00A5540F" w:rsidRPr="00C12274" w:rsidRDefault="00A5540F" w:rsidP="002747EA">
            <w:pPr>
              <w:pStyle w:val="RCTstable"/>
              <w:rPr>
                <w:noProof/>
              </w:rPr>
            </w:pPr>
            <w:r w:rsidRPr="00916B76">
              <w:t>Thangaratinam</w:t>
            </w:r>
            <w:r>
              <w:t xml:space="preserve"> et al 2012b</w:t>
            </w:r>
            <w:r>
              <w:fldChar w:fldCharType="begin">
                <w:fldData xml:space="preserve">PEVuZE5vdGU+PENpdGU+PEF1dGhvcj5UaGFuZ2FyYXRpbmFtPC9BdXRob3I+PFllYXI+MjAxMjwv
WWVhcj48UmVjTnVtPjYzMTwvUmVjTnVtPjxEaXNwbGF5VGV4dD48c3R5bGUgZmFjZT0ic3VwZXJz
Y3JpcHQiIGZvbnQ9IlRyZWJ1Y2hldCBNUyIgc2l6ZT0iOSI+NDEyPC9zdHlsZT48L0Rpc3BsYXlU
ZXh0PjxyZWNvcmQ+PHJlYy1udW1iZXI+NjMxPC9yZWMtbnVtYmVyPjxmb3JlaWduLWtleXM+PGtl
eSBhcHA9IkVOIiBkYi1pZD0iZXh2YXNyZngyZHRyYW9lc2FzeHAyc3pzeGEyZGY1MDI1OTJ4IiB0
aW1lc3RhbXA9IjE1NDA0MjUzNDQiPjYzMT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Sb3NlYm9v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==
</w:fldData>
              </w:fldChar>
            </w:r>
            <w:r w:rsidR="002747EA">
              <w:instrText xml:space="preserve"> ADDIN EN.CITE </w:instrText>
            </w:r>
            <w:r w:rsidR="002747EA">
              <w:fldChar w:fldCharType="begin">
                <w:fldData xml:space="preserve">PEVuZE5vdGU+PENpdGU+PEF1dGhvcj5UaGFuZ2FyYXRpbmFtPC9BdXRob3I+PFllYXI+MjAxMjwv
WWVhcj48UmVjTnVtPjYzMTwvUmVjTnVtPjxEaXNwbGF5VGV4dD48c3R5bGUgZmFjZT0ic3VwZXJz
Y3JpcHQiIGZvbnQ9IlRyZWJ1Y2hldCBNUyIgc2l6ZT0iOSI+NDEyPC9zdHlsZT48L0Rpc3BsYXlU
ZXh0PjxyZWNvcmQ+PHJlYy1udW1iZXI+NjMxPC9yZWMtbnVtYmVyPjxmb3JlaWduLWtleXM+PGtl
eSBhcHA9IkVOIiBkYi1pZD0iZXh2YXNyZngyZHRyYW9lc2FzeHAyc3pzeGEyZGY1MDI1OTJ4IiB0
aW1lc3RhbXA9IjE1NDA0MjUzNDQiPjYzMT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Sb3NlYm9v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==
</w:fldData>
              </w:fldChar>
            </w:r>
            <w:r w:rsidR="002747EA">
              <w:instrText xml:space="preserve"> ADDIN EN.CITE.DATA </w:instrText>
            </w:r>
            <w:r w:rsidR="002747EA">
              <w:fldChar w:fldCharType="end"/>
            </w:r>
            <w:r>
              <w:fldChar w:fldCharType="separate"/>
            </w:r>
            <w:r w:rsidR="002747EA" w:rsidRPr="002747EA">
              <w:rPr>
                <w:noProof/>
                <w:sz w:val="18"/>
                <w:vertAlign w:val="superscript"/>
              </w:rPr>
              <w:t>412</w:t>
            </w:r>
            <w:r>
              <w:fldChar w:fldCharType="end"/>
            </w:r>
          </w:p>
        </w:tc>
        <w:tc>
          <w:tcPr>
            <w:tcW w:w="2547" w:type="dxa"/>
            <w:tcBorders>
              <w:bottom w:val="single" w:sz="4" w:space="0" w:color="3B3474"/>
            </w:tcBorders>
            <w:shd w:val="clear" w:color="auto" w:fill="auto"/>
          </w:tcPr>
          <w:p w14:paraId="2F3442CD" w14:textId="77777777" w:rsidR="00A5540F" w:rsidRPr="00C12274" w:rsidRDefault="00A5540F" w:rsidP="00A5540F">
            <w:pPr>
              <w:pStyle w:val="RCTstable"/>
            </w:pPr>
            <w:r>
              <w:t>Mixed BMIs</w:t>
            </w:r>
          </w:p>
        </w:tc>
        <w:tc>
          <w:tcPr>
            <w:tcW w:w="2982" w:type="dxa"/>
            <w:tcBorders>
              <w:bottom w:val="single" w:sz="4" w:space="0" w:color="3B3474"/>
            </w:tcBorders>
            <w:shd w:val="clear" w:color="auto" w:fill="auto"/>
          </w:tcPr>
          <w:p w14:paraId="02F3747D" w14:textId="77777777" w:rsidR="00A5540F" w:rsidRDefault="00A5540F" w:rsidP="00A5540F">
            <w:pPr>
              <w:pStyle w:val="RCTstable"/>
              <w:jc w:val="center"/>
            </w:pPr>
            <w:r>
              <w:t>RR 1.28 (0.52 to 3.15)</w:t>
            </w:r>
          </w:p>
        </w:tc>
        <w:tc>
          <w:tcPr>
            <w:tcW w:w="1134" w:type="dxa"/>
            <w:tcBorders>
              <w:bottom w:val="single" w:sz="4" w:space="0" w:color="3B3474"/>
            </w:tcBorders>
            <w:shd w:val="clear" w:color="auto" w:fill="auto"/>
          </w:tcPr>
          <w:p w14:paraId="50C893DC" w14:textId="77777777" w:rsidR="00A5540F" w:rsidRDefault="00A5540F" w:rsidP="00A5540F">
            <w:pPr>
              <w:pStyle w:val="RCTstable"/>
              <w:jc w:val="center"/>
            </w:pPr>
            <w:r>
              <w:t>4</w:t>
            </w:r>
          </w:p>
        </w:tc>
      </w:tr>
      <w:tr w:rsidR="00A5540F" w:rsidRPr="00C12274" w14:paraId="6DA0E716" w14:textId="77777777" w:rsidTr="00A5540F">
        <w:tc>
          <w:tcPr>
            <w:tcW w:w="2841" w:type="dxa"/>
          </w:tcPr>
          <w:p w14:paraId="77B1EFAF" w14:textId="0758B898" w:rsidR="00A5540F" w:rsidRPr="00C12274" w:rsidRDefault="00A5540F" w:rsidP="002747EA">
            <w:pPr>
              <w:pStyle w:val="RCTstable"/>
            </w:pPr>
            <w:r w:rsidRPr="00C12274">
              <w:rPr>
                <w:noProof/>
              </w:rPr>
              <w:t>da Silva et al 2017b</w:t>
            </w:r>
            <w:r>
              <w:fldChar w:fldCharType="begin">
                <w:fldData xml:space="preserve">PEVuZE5vdGU+PENpdGU+PEF1dGhvcj5kYSBTaWx2YTwvQXV0aG9yPjxZZWFyPjIwMTc8L1llYXI+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</w:fldData>
              </w:fldChar>
            </w:r>
            <w:r w:rsidR="002747EA">
              <w:instrText xml:space="preserve"> ADDIN EN.CITE </w:instrText>
            </w:r>
            <w:r w:rsidR="002747EA">
              <w:fldChar w:fldCharType="begin">
                <w:fldData xml:space="preserve">PEVuZE5vdGU+PENpdGU+PEF1dGhvcj5kYSBTaWx2YTwvQXV0aG9yPjxZZWFyPjIwMTc8L1llYXI+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</w:fldData>
              </w:fldChar>
            </w:r>
            <w:r w:rsidR="002747EA">
              <w:instrText xml:space="preserve"> ADDIN EN.CITE.DATA </w:instrText>
            </w:r>
            <w:r w:rsidR="002747EA">
              <w:fldChar w:fldCharType="end"/>
            </w:r>
            <w:r>
              <w:fldChar w:fldCharType="separate"/>
            </w:r>
            <w:r w:rsidR="002747EA" w:rsidRPr="002747EA">
              <w:rPr>
                <w:noProof/>
                <w:sz w:val="18"/>
                <w:vertAlign w:val="superscript"/>
              </w:rPr>
              <w:t>456</w:t>
            </w:r>
            <w:r>
              <w:fldChar w:fldCharType="end"/>
            </w:r>
          </w:p>
        </w:tc>
        <w:tc>
          <w:tcPr>
            <w:tcW w:w="2547" w:type="dxa"/>
          </w:tcPr>
          <w:p w14:paraId="0044FCF9" w14:textId="77777777" w:rsidR="00A5540F" w:rsidRPr="00C12274" w:rsidRDefault="00A5540F" w:rsidP="00A5540F">
            <w:pPr>
              <w:pStyle w:val="RCTstable"/>
            </w:pPr>
            <w:r>
              <w:t>Mixed</w:t>
            </w:r>
            <w:r w:rsidRPr="00C12274">
              <w:t xml:space="preserve"> </w:t>
            </w:r>
            <w:r>
              <w:t>BMIs</w:t>
            </w:r>
          </w:p>
        </w:tc>
        <w:tc>
          <w:tcPr>
            <w:tcW w:w="2982" w:type="dxa"/>
          </w:tcPr>
          <w:p w14:paraId="71A97B40" w14:textId="77777777" w:rsidR="00A5540F" w:rsidRPr="00BE0624" w:rsidRDefault="00A5540F" w:rsidP="00A5540F">
            <w:pPr>
              <w:pStyle w:val="RCTstable"/>
              <w:jc w:val="center"/>
            </w:pPr>
            <w:r>
              <w:rPr>
                <w:rFonts w:eastAsiaTheme="majorEastAsia"/>
              </w:rPr>
              <w:t>RR 1.08 (0.66 to 1.76)</w:t>
            </w:r>
          </w:p>
        </w:tc>
        <w:tc>
          <w:tcPr>
            <w:tcW w:w="1134" w:type="dxa"/>
          </w:tcPr>
          <w:p w14:paraId="0DEA3932" w14:textId="77777777" w:rsidR="00A5540F" w:rsidRPr="00BE0624" w:rsidRDefault="00A5540F" w:rsidP="00A5540F">
            <w:pPr>
              <w:pStyle w:val="RCTstable"/>
              <w:jc w:val="center"/>
            </w:pPr>
            <w:r>
              <w:t>4</w:t>
            </w:r>
          </w:p>
        </w:tc>
      </w:tr>
      <w:tr w:rsidR="00A5540F" w:rsidRPr="00C12274" w14:paraId="1E8F7C46" w14:textId="77777777" w:rsidTr="00A5540F">
        <w:tc>
          <w:tcPr>
            <w:tcW w:w="2841" w:type="dxa"/>
          </w:tcPr>
          <w:p w14:paraId="50CE3279" w14:textId="522688EC" w:rsidR="00A5540F" w:rsidRPr="00C12274" w:rsidRDefault="00A5540F" w:rsidP="002747EA">
            <w:pPr>
              <w:pStyle w:val="RCTstable"/>
              <w:rPr>
                <w:noProof/>
              </w:rPr>
            </w:pPr>
            <w:r>
              <w:rPr>
                <w:noProof/>
              </w:rPr>
              <w:t>Wiebe et al 2015</w:t>
            </w:r>
            <w:r>
              <w:rPr>
                <w:noProof/>
              </w:rPr>
              <w:fldChar w:fldCharType="begin"/>
            </w:r>
            <w:r w:rsidR="002747EA">
              <w:rPr>
                <w:noProof/>
              </w:rPr>
              <w:instrText xml:space="preserve"> ADDIN EN.CITE &lt;EndNote&gt;&lt;Cite&gt;&lt;Author&gt;Wiebe&lt;/Author&gt;&lt;Year&gt;2015&lt;/Year&gt;&lt;RecNum&gt;583&lt;/RecNum&gt;&lt;DisplayText&gt;&lt;style face="superscript" font="Trebuchet MS" size="9"&gt;459&lt;/style&gt;&lt;/DisplayText&gt;&lt;record&gt;&lt;rec-number&gt;583&lt;/rec-number&gt;&lt;foreign-keys&gt;&lt;key app="EN" db-id="exvasrfx2dtraoesasxp2szsxa2df502592x" timestamp="1536367432"&gt;583&lt;/key&gt;&lt;/foreign-keys&gt;&lt;ref-type name="Journal Article"&gt;17&lt;/ref-type&gt;&lt;contributors&gt;&lt;authors&gt;&lt;author&gt;Wiebe, H. W.&lt;/author&gt;&lt;author&gt;Boule, N. G.&lt;/author&gt;&lt;author&gt;Chari, R.&lt;/author&gt;&lt;author&gt;Davenport, M. H.&lt;/author&gt;&lt;/authors&gt;&lt;/contributors&gt;&lt;auth-address&gt;Program for Pregnancy and Postpartum Health and Physical Activity and Diabetes Laboratory, Faculty of Physical Education and Recreation, the Women and Children&amp;apos;s Health Research Institute, the Alberta Diabetes Institute, and the Department of Obstetrics and Gynecology, University of Alberta, Edmonton, Alberta, Canada.&lt;/auth-address&gt;&lt;titles&gt;&lt;title&gt;The effect of supervised prenatal exercise on fetal growth: a meta-analysis&lt;/title&gt;&lt;secondary-title&gt;Obstet Gynecol&lt;/secondary-title&gt;&lt;/titles&gt;&lt;periodical&gt;&lt;full-title&gt;Obstet Gynecol&lt;/full-title&gt;&lt;/periodical&gt;&lt;pages&gt;1185-94&lt;/pages&gt;&lt;volume&gt;125&lt;/volume&gt;&lt;number&gt;5&lt;/number&gt;&lt;edition&gt;2015/05/02&lt;/edition&gt;&lt;keywords&gt;&lt;keyword&gt;Birth Weight/*physiology&lt;/keyword&gt;&lt;keyword&gt;Exercise/*physiology&lt;/keyword&gt;&lt;keyword&gt;Female&lt;/keyword&gt;&lt;keyword&gt;Fetal Development/*physiology&lt;/keyword&gt;&lt;keyword&gt;Fetal Macrosomia/epidemiology/prevention &amp;amp; control&lt;/keyword&gt;&lt;keyword&gt;Fetus/*physiology&lt;/keyword&gt;&lt;keyword&gt;Humans&lt;/keyword&gt;&lt;keyword&gt;Pregnancy&lt;/keyword&gt;&lt;keyword&gt;Pregnancy Outcome&lt;/keyword&gt;&lt;keyword&gt;Prenatal Care&lt;/keyword&gt;&lt;keyword&gt;Standard of Care&lt;/keyword&gt;&lt;/keywords&gt;&lt;dates&gt;&lt;year&gt;2015&lt;/year&gt;&lt;pub-dates&gt;&lt;date&gt;May&lt;/date&gt;&lt;/pub-dates&gt;&lt;/dates&gt;&lt;isbn&gt;1873-233X (Electronic)&amp;#xD;0029-7844 (Linking)&lt;/isbn&gt;&lt;accession-num&gt;25932847&lt;/accession-num&gt;&lt;urls&gt;&lt;related-urls&gt;&lt;url&gt;https://www.ncbi.nlm.nih.gov/pubmed/25932847&lt;/url&gt;&lt;/related-urls&gt;&lt;/urls&gt;&lt;electronic-resource-num&gt;10.1097/AOG.0000000000000801&lt;/electronic-resource-num&gt;&lt;/record&gt;&lt;/Cite&gt;&lt;/EndNote&gt;</w:instrText>
            </w:r>
            <w:r>
              <w:rPr>
                <w:noProof/>
              </w:rPr>
              <w:fldChar w:fldCharType="separate"/>
            </w:r>
            <w:r w:rsidR="002747EA" w:rsidRPr="002747EA">
              <w:rPr>
                <w:noProof/>
                <w:sz w:val="18"/>
                <w:vertAlign w:val="superscript"/>
              </w:rPr>
              <w:t>459</w:t>
            </w:r>
            <w:r>
              <w:rPr>
                <w:noProof/>
              </w:rPr>
              <w:fldChar w:fldCharType="end"/>
            </w:r>
          </w:p>
        </w:tc>
        <w:tc>
          <w:tcPr>
            <w:tcW w:w="2547" w:type="dxa"/>
          </w:tcPr>
          <w:p w14:paraId="117332FD" w14:textId="77777777" w:rsidR="00A5540F" w:rsidRDefault="00A5540F" w:rsidP="00A5540F">
            <w:pPr>
              <w:pStyle w:val="RCTstable"/>
            </w:pPr>
            <w:r>
              <w:t>Low risk</w:t>
            </w:r>
          </w:p>
        </w:tc>
        <w:tc>
          <w:tcPr>
            <w:tcW w:w="2982" w:type="dxa"/>
          </w:tcPr>
          <w:p w14:paraId="0B77BE06" w14:textId="77777777" w:rsidR="00A5540F" w:rsidRDefault="00A5540F" w:rsidP="00A5540F">
            <w:pPr>
              <w:pStyle w:val="RCTstable"/>
              <w:jc w:val="center"/>
              <w:rPr>
                <w:rFonts w:eastAsiaTheme="majorEastAsia"/>
              </w:rPr>
            </w:pPr>
            <w:r>
              <w:rPr>
                <w:rFonts w:eastAsiaTheme="majorEastAsia"/>
              </w:rPr>
              <w:t>OR 1.10 (0.73 to 1.66)</w:t>
            </w:r>
          </w:p>
        </w:tc>
        <w:tc>
          <w:tcPr>
            <w:tcW w:w="1134" w:type="dxa"/>
          </w:tcPr>
          <w:p w14:paraId="0BC1A2CE" w14:textId="77777777" w:rsidR="00A5540F" w:rsidRDefault="00A5540F" w:rsidP="00A5540F">
            <w:pPr>
              <w:pStyle w:val="RCTstable"/>
              <w:jc w:val="center"/>
            </w:pPr>
            <w:r>
              <w:t>8</w:t>
            </w:r>
          </w:p>
        </w:tc>
      </w:tr>
      <w:tr w:rsidR="00A5540F" w:rsidRPr="00C12274" w14:paraId="28DB725B" w14:textId="77777777" w:rsidTr="00A5540F">
        <w:tc>
          <w:tcPr>
            <w:tcW w:w="2841" w:type="dxa"/>
          </w:tcPr>
          <w:p w14:paraId="019F4F31" w14:textId="0B17CCB6" w:rsidR="00A5540F" w:rsidRPr="00C12274" w:rsidRDefault="00A5540F" w:rsidP="002747EA">
            <w:pPr>
              <w:pStyle w:val="RCTstable"/>
              <w:rPr>
                <w:noProof/>
              </w:rPr>
            </w:pPr>
            <w:r>
              <w:rPr>
                <w:noProof/>
              </w:rPr>
              <w:t>Wiebe et al 2015</w:t>
            </w:r>
            <w:r>
              <w:rPr>
                <w:noProof/>
              </w:rPr>
              <w:fldChar w:fldCharType="begin"/>
            </w:r>
            <w:r w:rsidR="002747EA">
              <w:rPr>
                <w:noProof/>
              </w:rPr>
              <w:instrText xml:space="preserve"> ADDIN EN.CITE &lt;EndNote&gt;&lt;Cite&gt;&lt;Author&gt;Wiebe&lt;/Author&gt;&lt;Year&gt;2015&lt;/Year&gt;&lt;RecNum&gt;583&lt;/RecNum&gt;&lt;DisplayText&gt;&lt;style face="superscript" font="Trebuchet MS" size="9"&gt;459&lt;/style&gt;&lt;/DisplayText&gt;&lt;record&gt;&lt;rec-number&gt;583&lt;/rec-number&gt;&lt;foreign-keys&gt;&lt;key app="EN" db-id="exvasrfx2dtraoesasxp2szsxa2df502592x" timestamp="1536367432"&gt;583&lt;/key&gt;&lt;/foreign-keys&gt;&lt;ref-type name="Journal Article"&gt;17&lt;/ref-type&gt;&lt;contributors&gt;&lt;authors&gt;&lt;author&gt;Wiebe, H. W.&lt;/author&gt;&lt;author&gt;Boule, N. G.&lt;/author&gt;&lt;author&gt;Chari, R.&lt;/author&gt;&lt;author&gt;Davenport, M. H.&lt;/author&gt;&lt;/authors&gt;&lt;/contributors&gt;&lt;auth-address&gt;Program for Pregnancy and Postpartum Health and Physical Activity and Diabetes Laboratory, Faculty of Physical Education and Recreation, the Women and Children&amp;apos;s Health Research Institute, the Alberta Diabetes Institute, and the Department of Obstetrics and Gynecology, University of Alberta, Edmonton, Alberta, Canada.&lt;/auth-address&gt;&lt;titles&gt;&lt;title&gt;The effect of supervised prenatal exercise on fetal growth: a meta-analysis&lt;/title&gt;&lt;secondary-title&gt;Obstet Gynecol&lt;/secondary-title&gt;&lt;/titles&gt;&lt;periodical&gt;&lt;full-title&gt;Obstet Gynecol&lt;/full-title&gt;&lt;/periodical&gt;&lt;pages&gt;1185-94&lt;/pages&gt;&lt;volume&gt;125&lt;/volume&gt;&lt;number&gt;5&lt;/number&gt;&lt;edition&gt;2015/05/02&lt;/edition&gt;&lt;keywords&gt;&lt;keyword&gt;Birth Weight/*physiology&lt;/keyword&gt;&lt;keyword&gt;Exercise/*physiology&lt;/keyword&gt;&lt;keyword&gt;Female&lt;/keyword&gt;&lt;keyword&gt;Fetal Development/*physiology&lt;/keyword&gt;&lt;keyword&gt;Fetal Macrosomia/epidemiology/prevention &amp;amp; control&lt;/keyword&gt;&lt;keyword&gt;Fetus/*physiology&lt;/keyword&gt;&lt;keyword&gt;Humans&lt;/keyword&gt;&lt;keyword&gt;Pregnancy&lt;/keyword&gt;&lt;keyword&gt;Pregnancy Outcome&lt;/keyword&gt;&lt;keyword&gt;Prenatal Care&lt;/keyword&gt;&lt;keyword&gt;Standard of Care&lt;/keyword&gt;&lt;/keywords&gt;&lt;dates&gt;&lt;year&gt;2015&lt;/year&gt;&lt;pub-dates&gt;&lt;date&gt;May&lt;/date&gt;&lt;/pub-dates&gt;&lt;/dates&gt;&lt;isbn&gt;1873-233X (Electronic)&amp;#xD;0029-7844 (Linking)&lt;/isbn&gt;&lt;accession-num&gt;25932847&lt;/accession-num&gt;&lt;urls&gt;&lt;related-urls&gt;&lt;url&gt;https://www.ncbi.nlm.nih.gov/pubmed/25932847&lt;/url&gt;&lt;/related-urls&gt;&lt;/urls&gt;&lt;electronic-resource-num&gt;10.1097/AOG.0000000000000801&lt;/electronic-resource-num&gt;&lt;/record&gt;&lt;/Cite&gt;&lt;/EndNote&gt;</w:instrText>
            </w:r>
            <w:r>
              <w:rPr>
                <w:noProof/>
              </w:rPr>
              <w:fldChar w:fldCharType="separate"/>
            </w:r>
            <w:r w:rsidR="002747EA" w:rsidRPr="002747EA">
              <w:rPr>
                <w:noProof/>
                <w:sz w:val="18"/>
                <w:vertAlign w:val="superscript"/>
              </w:rPr>
              <w:t>459</w:t>
            </w:r>
            <w:r>
              <w:rPr>
                <w:noProof/>
              </w:rPr>
              <w:fldChar w:fldCharType="end"/>
            </w:r>
          </w:p>
        </w:tc>
        <w:tc>
          <w:tcPr>
            <w:tcW w:w="2547" w:type="dxa"/>
          </w:tcPr>
          <w:p w14:paraId="57ADC265" w14:textId="77777777" w:rsidR="00A5540F" w:rsidRDefault="00A5540F" w:rsidP="00A5540F">
            <w:pPr>
              <w:pStyle w:val="RCTstable"/>
            </w:pPr>
            <w:r>
              <w:t>Overweight and obese</w:t>
            </w:r>
          </w:p>
        </w:tc>
        <w:tc>
          <w:tcPr>
            <w:tcW w:w="2982" w:type="dxa"/>
          </w:tcPr>
          <w:p w14:paraId="4007945A" w14:textId="77777777" w:rsidR="00A5540F" w:rsidRDefault="00A5540F" w:rsidP="00A5540F">
            <w:pPr>
              <w:pStyle w:val="RCTstable"/>
              <w:jc w:val="center"/>
              <w:rPr>
                <w:rFonts w:eastAsiaTheme="majorEastAsia"/>
              </w:rPr>
            </w:pPr>
            <w:r>
              <w:rPr>
                <w:rFonts w:eastAsiaTheme="majorEastAsia"/>
              </w:rPr>
              <w:t>OR 0.90 (0.31 to 2.63)</w:t>
            </w:r>
          </w:p>
        </w:tc>
        <w:tc>
          <w:tcPr>
            <w:tcW w:w="1134" w:type="dxa"/>
          </w:tcPr>
          <w:p w14:paraId="7DD32911" w14:textId="77777777" w:rsidR="00A5540F" w:rsidRDefault="00A5540F" w:rsidP="00A5540F">
            <w:pPr>
              <w:pStyle w:val="RCTstable"/>
              <w:jc w:val="center"/>
            </w:pPr>
            <w:r>
              <w:t>2</w:t>
            </w:r>
          </w:p>
        </w:tc>
      </w:tr>
      <w:tr w:rsidR="00A5540F" w:rsidRPr="00B87066" w14:paraId="02C78F9E" w14:textId="77777777" w:rsidTr="00A5540F">
        <w:tc>
          <w:tcPr>
            <w:tcW w:w="9504" w:type="dxa"/>
            <w:gridSpan w:val="4"/>
            <w:shd w:val="clear" w:color="auto" w:fill="D9E2F3" w:themeFill="accent1" w:themeFillTint="33"/>
          </w:tcPr>
          <w:p w14:paraId="05BEC63C" w14:textId="77777777" w:rsidR="00A5540F" w:rsidRPr="00B87066" w:rsidRDefault="00A5540F" w:rsidP="00A5540F">
            <w:pPr>
              <w:pStyle w:val="RCTstable"/>
              <w:rPr>
                <w:i/>
              </w:rPr>
            </w:pPr>
            <w:r>
              <w:rPr>
                <w:i/>
              </w:rPr>
              <w:t>Large for gestational age</w:t>
            </w:r>
          </w:p>
        </w:tc>
      </w:tr>
      <w:tr w:rsidR="00A5540F" w:rsidRPr="00B87066" w14:paraId="33AA2DCC" w14:textId="77777777" w:rsidTr="00A5540F">
        <w:tc>
          <w:tcPr>
            <w:tcW w:w="2841" w:type="dxa"/>
            <w:tcBorders>
              <w:bottom w:val="single" w:sz="4" w:space="0" w:color="3B3474"/>
            </w:tcBorders>
            <w:shd w:val="clear" w:color="auto" w:fill="F2F2F2" w:themeFill="background1" w:themeFillShade="F2"/>
          </w:tcPr>
          <w:p w14:paraId="3CDD4D22" w14:textId="77777777" w:rsidR="00A5540F" w:rsidRPr="00B87066" w:rsidRDefault="00A5540F" w:rsidP="00A5540F">
            <w:pPr>
              <w:pStyle w:val="RCTstable"/>
            </w:pPr>
            <w:r w:rsidRPr="00B87066">
              <w:t>Current review</w:t>
            </w:r>
          </w:p>
        </w:tc>
        <w:tc>
          <w:tcPr>
            <w:tcW w:w="2547" w:type="dxa"/>
            <w:tcBorders>
              <w:bottom w:val="single" w:sz="4" w:space="0" w:color="3B3474"/>
            </w:tcBorders>
            <w:shd w:val="clear" w:color="auto" w:fill="F2F2F2" w:themeFill="background1" w:themeFillShade="F2"/>
          </w:tcPr>
          <w:p w14:paraId="10E4D5B1" w14:textId="77777777" w:rsidR="00A5540F" w:rsidRPr="00B87066" w:rsidRDefault="00A5540F" w:rsidP="00A5540F">
            <w:pPr>
              <w:pStyle w:val="RCTstable"/>
            </w:pPr>
            <w:r w:rsidRPr="00B87066">
              <w:t>Mixed BMIs</w:t>
            </w:r>
          </w:p>
        </w:tc>
        <w:tc>
          <w:tcPr>
            <w:tcW w:w="2982" w:type="dxa"/>
            <w:tcBorders>
              <w:bottom w:val="single" w:sz="4" w:space="0" w:color="3B3474"/>
            </w:tcBorders>
            <w:shd w:val="clear" w:color="auto" w:fill="F2F2F2" w:themeFill="background1" w:themeFillShade="F2"/>
          </w:tcPr>
          <w:p w14:paraId="35E6A498" w14:textId="1BB7D1D4" w:rsidR="00A5540F" w:rsidRPr="007F28C5" w:rsidRDefault="00A5540F" w:rsidP="00A5540F">
            <w:pPr>
              <w:pStyle w:val="RCTstable"/>
              <w:jc w:val="center"/>
            </w:pPr>
            <w:r w:rsidRPr="007F28C5">
              <w:t>RR 0.9</w:t>
            </w:r>
            <w:r w:rsidR="004F2B93">
              <w:t>1</w:t>
            </w:r>
            <w:r w:rsidRPr="007F28C5">
              <w:t xml:space="preserve"> (0.</w:t>
            </w:r>
            <w:r w:rsidR="004F2B93">
              <w:t>61</w:t>
            </w:r>
            <w:r w:rsidRPr="007F28C5">
              <w:t xml:space="preserve"> to 1.3</w:t>
            </w:r>
            <w:r w:rsidR="004F2B93">
              <w:t>6</w:t>
            </w:r>
            <w:r w:rsidRPr="007F28C5">
              <w:t>)</w:t>
            </w:r>
          </w:p>
        </w:tc>
        <w:tc>
          <w:tcPr>
            <w:tcW w:w="1134" w:type="dxa"/>
            <w:tcBorders>
              <w:bottom w:val="single" w:sz="4" w:space="0" w:color="3B3474"/>
            </w:tcBorders>
            <w:shd w:val="clear" w:color="auto" w:fill="F2F2F2" w:themeFill="background1" w:themeFillShade="F2"/>
          </w:tcPr>
          <w:p w14:paraId="6C452505" w14:textId="77777777" w:rsidR="00A5540F" w:rsidRPr="00B87066" w:rsidRDefault="00A5540F" w:rsidP="00A5540F">
            <w:pPr>
              <w:pStyle w:val="RCTstable"/>
              <w:jc w:val="center"/>
            </w:pPr>
            <w:r>
              <w:t>9</w:t>
            </w:r>
          </w:p>
        </w:tc>
      </w:tr>
      <w:tr w:rsidR="00531C07" w:rsidRPr="00C12274" w14:paraId="0D2E9DEB" w14:textId="77777777" w:rsidTr="0002532B">
        <w:tc>
          <w:tcPr>
            <w:tcW w:w="2841" w:type="dxa"/>
          </w:tcPr>
          <w:p w14:paraId="72CFCB5A" w14:textId="5611D3B5" w:rsidR="00531C07" w:rsidRDefault="00531C07" w:rsidP="002747EA">
            <w:pPr>
              <w:pStyle w:val="RCTstable"/>
              <w:rPr>
                <w:noProof/>
              </w:rPr>
            </w:pPr>
            <w:r>
              <w:rPr>
                <w:noProof/>
              </w:rPr>
              <w:t>Chatzakis et al 2019</w:t>
            </w:r>
            <w:r w:rsidR="00D07346">
              <w:rPr>
                <w:noProof/>
              </w:rPr>
              <w:fldChar w:fldCharType="begin">
                <w:fldData xml:space="preserve">PEVuZE5vdGU+PENpdGU+PEF1dGhvcj5DaGF0emFraXM8L0F1dGhvcj48WWVhcj4yMDE5PC9ZZWFy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=
</w:fldData>
              </w:fldChar>
            </w:r>
            <w:r w:rsidR="002747EA">
              <w:rPr>
                <w:noProof/>
              </w:rPr>
              <w:instrText xml:space="preserve"> ADDIN EN.CITE </w:instrText>
            </w:r>
            <w:r w:rsidR="002747EA">
              <w:rPr>
                <w:noProof/>
              </w:rPr>
              <w:fldChar w:fldCharType="begin">
                <w:fldData xml:space="preserve">PEVuZE5vdGU+PENpdGU+PEF1dGhvcj5DaGF0emFraXM8L0F1dGhvcj48WWVhcj4yMDE5PC9ZZWFy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=
</w:fldData>
              </w:fldChar>
            </w:r>
            <w:r w:rsidR="002747EA">
              <w:rPr>
                <w:noProof/>
              </w:rPr>
              <w:instrText xml:space="preserve"> ADDIN EN.CITE.DATA </w:instrText>
            </w:r>
            <w:r w:rsidR="002747EA">
              <w:rPr>
                <w:noProof/>
              </w:rPr>
            </w:r>
            <w:r w:rsidR="002747EA">
              <w:rPr>
                <w:noProof/>
              </w:rPr>
              <w:fldChar w:fldCharType="end"/>
            </w:r>
            <w:r w:rsidR="00D07346">
              <w:rPr>
                <w:noProof/>
              </w:rPr>
            </w:r>
            <w:r w:rsidR="00D07346">
              <w:rPr>
                <w:noProof/>
              </w:rPr>
              <w:fldChar w:fldCharType="separate"/>
            </w:r>
            <w:r w:rsidR="002747EA" w:rsidRPr="002747EA">
              <w:rPr>
                <w:noProof/>
                <w:sz w:val="18"/>
                <w:vertAlign w:val="superscript"/>
              </w:rPr>
              <w:t>457</w:t>
            </w:r>
            <w:r w:rsidR="00D07346">
              <w:rPr>
                <w:noProof/>
              </w:rPr>
              <w:fldChar w:fldCharType="end"/>
            </w:r>
          </w:p>
        </w:tc>
        <w:tc>
          <w:tcPr>
            <w:tcW w:w="2547" w:type="dxa"/>
          </w:tcPr>
          <w:p w14:paraId="28B93D06" w14:textId="77777777" w:rsidR="00531C07" w:rsidRDefault="00531C07" w:rsidP="0002532B">
            <w:pPr>
              <w:pStyle w:val="RCTstable"/>
            </w:pPr>
            <w:r>
              <w:t>Mixed BMIs</w:t>
            </w:r>
          </w:p>
        </w:tc>
        <w:tc>
          <w:tcPr>
            <w:tcW w:w="2982" w:type="dxa"/>
          </w:tcPr>
          <w:p w14:paraId="6566D66F" w14:textId="0E45D1E1" w:rsidR="00531C07" w:rsidRDefault="00531C07" w:rsidP="00531C07">
            <w:pPr>
              <w:pStyle w:val="RCTstable"/>
              <w:jc w:val="center"/>
              <w:rPr>
                <w:rFonts w:eastAsiaTheme="majorEastAsia"/>
              </w:rPr>
            </w:pPr>
            <w:r>
              <w:rPr>
                <w:rFonts w:eastAsiaTheme="majorEastAsia"/>
              </w:rPr>
              <w:t>RR 1.00 (0.66 to 1.49)</w:t>
            </w:r>
          </w:p>
        </w:tc>
        <w:tc>
          <w:tcPr>
            <w:tcW w:w="1134" w:type="dxa"/>
          </w:tcPr>
          <w:p w14:paraId="353D5690" w14:textId="107E8A4C" w:rsidR="00531C07" w:rsidRDefault="00531C07" w:rsidP="0002532B">
            <w:pPr>
              <w:pStyle w:val="RCTstable"/>
              <w:jc w:val="center"/>
            </w:pPr>
            <w:r>
              <w:t>7</w:t>
            </w:r>
          </w:p>
        </w:tc>
      </w:tr>
      <w:tr w:rsidR="0002532B" w:rsidRPr="00C12274" w14:paraId="62AEEB43" w14:textId="77777777" w:rsidTr="0002532B">
        <w:tc>
          <w:tcPr>
            <w:tcW w:w="2841" w:type="dxa"/>
          </w:tcPr>
          <w:p w14:paraId="380B393E" w14:textId="58D38510" w:rsidR="0002532B" w:rsidRDefault="0002532B" w:rsidP="002747EA">
            <w:pPr>
              <w:pStyle w:val="RCTstable"/>
              <w:rPr>
                <w:noProof/>
              </w:rPr>
            </w:pPr>
            <w:r>
              <w:rPr>
                <w:noProof/>
              </w:rPr>
              <w:t>Guillemette et al 2018</w:t>
            </w:r>
            <w:r w:rsidR="00D07346">
              <w:rPr>
                <w:noProof/>
              </w:rPr>
              <w:fldChar w:fldCharType="begin">
                <w:fldData xml:space="preserve">PEVuZE5vdGU+PENpdGU+PEF1dGhvcj5HdWlsbGVtZXR0ZTwvQXV0aG9yPjxZZWFyPjIwMTg8L1ll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</w:fldData>
              </w:fldChar>
            </w:r>
            <w:r w:rsidR="002747EA">
              <w:rPr>
                <w:noProof/>
              </w:rPr>
              <w:instrText xml:space="preserve"> ADDIN EN.CITE </w:instrText>
            </w:r>
            <w:r w:rsidR="002747EA">
              <w:rPr>
                <w:noProof/>
              </w:rPr>
              <w:fldChar w:fldCharType="begin">
                <w:fldData xml:space="preserve">PEVuZE5vdGU+PENpdGU+PEF1dGhvcj5HdWlsbGVtZXR0ZTwvQXV0aG9yPjxZZWFyPjIwMTg8L1ll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</w:fldData>
              </w:fldChar>
            </w:r>
            <w:r w:rsidR="002747EA">
              <w:rPr>
                <w:noProof/>
              </w:rPr>
              <w:instrText xml:space="preserve"> ADDIN EN.CITE.DATA </w:instrText>
            </w:r>
            <w:r w:rsidR="002747EA">
              <w:rPr>
                <w:noProof/>
              </w:rPr>
            </w:r>
            <w:r w:rsidR="002747EA">
              <w:rPr>
                <w:noProof/>
              </w:rPr>
              <w:fldChar w:fldCharType="end"/>
            </w:r>
            <w:r w:rsidR="00D07346">
              <w:rPr>
                <w:noProof/>
              </w:rPr>
            </w:r>
            <w:r w:rsidR="00D07346">
              <w:rPr>
                <w:noProof/>
              </w:rPr>
              <w:fldChar w:fldCharType="separate"/>
            </w:r>
            <w:r w:rsidR="002747EA" w:rsidRPr="002747EA">
              <w:rPr>
                <w:noProof/>
                <w:sz w:val="18"/>
                <w:vertAlign w:val="superscript"/>
              </w:rPr>
              <w:t>481</w:t>
            </w:r>
            <w:r w:rsidR="00D07346">
              <w:rPr>
                <w:noProof/>
              </w:rPr>
              <w:fldChar w:fldCharType="end"/>
            </w:r>
          </w:p>
        </w:tc>
        <w:tc>
          <w:tcPr>
            <w:tcW w:w="2547" w:type="dxa"/>
          </w:tcPr>
          <w:p w14:paraId="219FC4FC" w14:textId="7B03B64D" w:rsidR="0002532B" w:rsidRDefault="00FD63C3" w:rsidP="0002532B">
            <w:pPr>
              <w:pStyle w:val="RCTstable"/>
            </w:pPr>
            <w:r>
              <w:t>Mixed BMIs</w:t>
            </w:r>
          </w:p>
        </w:tc>
        <w:tc>
          <w:tcPr>
            <w:tcW w:w="2982" w:type="dxa"/>
          </w:tcPr>
          <w:p w14:paraId="0954B9A3" w14:textId="41A1EE88" w:rsidR="0002532B" w:rsidRDefault="00FD63C3" w:rsidP="00531C07">
            <w:pPr>
              <w:pStyle w:val="RCTstable"/>
              <w:jc w:val="center"/>
              <w:rPr>
                <w:rFonts w:eastAsiaTheme="majorEastAsia"/>
              </w:rPr>
            </w:pPr>
            <w:r>
              <w:rPr>
                <w:rFonts w:eastAsiaTheme="majorEastAsia"/>
              </w:rPr>
              <w:t>RR 0.85 (0.51 to 1.44)</w:t>
            </w:r>
          </w:p>
        </w:tc>
        <w:tc>
          <w:tcPr>
            <w:tcW w:w="1134" w:type="dxa"/>
          </w:tcPr>
          <w:p w14:paraId="12625DA3" w14:textId="7C48A4A7" w:rsidR="0002532B" w:rsidRDefault="00FD63C3" w:rsidP="0002532B">
            <w:pPr>
              <w:pStyle w:val="RCTstable"/>
              <w:jc w:val="center"/>
            </w:pPr>
            <w:r>
              <w:t>7</w:t>
            </w:r>
          </w:p>
        </w:tc>
      </w:tr>
      <w:tr w:rsidR="00A5540F" w:rsidRPr="00B87066" w14:paraId="1B23C5A9" w14:textId="77777777" w:rsidTr="00A5540F">
        <w:tc>
          <w:tcPr>
            <w:tcW w:w="2841" w:type="dxa"/>
            <w:vMerge w:val="restart"/>
            <w:shd w:val="clear" w:color="auto" w:fill="auto"/>
          </w:tcPr>
          <w:p w14:paraId="22ABC40D" w14:textId="32758A45" w:rsidR="00A5540F" w:rsidRDefault="00A5540F" w:rsidP="002747EA">
            <w:pPr>
              <w:pStyle w:val="RCTstable"/>
            </w:pPr>
            <w:r w:rsidRPr="00C12274">
              <w:rPr>
                <w:noProof/>
              </w:rPr>
              <w:t>International Weight Management in Pregnancy Collaborative</w:t>
            </w:r>
            <w:r>
              <w:rPr>
                <w:noProof/>
              </w:rPr>
              <w:t xml:space="preserve"> </w:t>
            </w:r>
            <w:r w:rsidRPr="00C12274">
              <w:rPr>
                <w:noProof/>
              </w:rPr>
              <w:t>2017</w:t>
            </w:r>
            <w:r>
              <w:rPr>
                <w:noProof/>
              </w:rPr>
              <w:fldChar w:fldCharType="begin">
                <w:fldData xml:space="preserve">PEVuZE5vdGU+PENpdGU+PEF1dGhvcj5JbnRlcm5hdGlvbmFsIFdlaWdodCBNYW5hZ2VtZW50IGlu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</w:fldData>
              </w:fldChar>
            </w:r>
            <w:r w:rsidR="002747EA">
              <w:rPr>
                <w:noProof/>
              </w:rPr>
              <w:instrText xml:space="preserve"> ADDIN EN.CITE </w:instrText>
            </w:r>
            <w:r w:rsidR="002747EA">
              <w:rPr>
                <w:noProof/>
              </w:rPr>
              <w:fldChar w:fldCharType="begin">
                <w:fldData xml:space="preserve">PEVuZE5vdGU+PENpdGU+PEF1dGhvcj5JbnRlcm5hdGlvbmFsIFdlaWdodCBNYW5hZ2VtZW50IGlu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</w:fldData>
              </w:fldChar>
            </w:r>
            <w:r w:rsidR="002747EA">
              <w:rPr>
                <w:noProof/>
              </w:rPr>
              <w:instrText xml:space="preserve"> ADDIN EN.CITE.DATA </w:instrText>
            </w:r>
            <w:r w:rsidR="002747EA">
              <w:rPr>
                <w:noProof/>
              </w:rPr>
            </w:r>
            <w:r w:rsidR="002747EA">
              <w:rPr>
                <w:noProof/>
              </w:rPr>
              <w:fldChar w:fldCharType="end"/>
            </w:r>
            <w:r>
              <w:rPr>
                <w:noProof/>
              </w:rPr>
            </w:r>
            <w:r>
              <w:rPr>
                <w:noProof/>
              </w:rPr>
              <w:fldChar w:fldCharType="separate"/>
            </w:r>
            <w:r w:rsidR="002747EA" w:rsidRPr="002747EA">
              <w:rPr>
                <w:noProof/>
                <w:sz w:val="18"/>
                <w:vertAlign w:val="superscript"/>
              </w:rPr>
              <w:t>415</w:t>
            </w:r>
            <w:r>
              <w:rPr>
                <w:noProof/>
              </w:rPr>
              <w:fldChar w:fldCharType="end"/>
            </w:r>
          </w:p>
        </w:tc>
        <w:tc>
          <w:tcPr>
            <w:tcW w:w="2547" w:type="dxa"/>
            <w:shd w:val="clear" w:color="auto" w:fill="auto"/>
          </w:tcPr>
          <w:p w14:paraId="328CF181" w14:textId="77777777" w:rsidR="00A5540F" w:rsidRDefault="00A5540F" w:rsidP="00A5540F">
            <w:pPr>
              <w:pStyle w:val="RCTstable"/>
            </w:pPr>
            <w:r w:rsidRPr="00C12274">
              <w:rPr>
                <w:rFonts w:ascii="Helvetica" w:hAnsi="Helvetica"/>
              </w:rPr>
              <w:t>Mixed</w:t>
            </w:r>
            <w:r>
              <w:rPr>
                <w:rFonts w:ascii="Helvetica" w:hAnsi="Helvetica"/>
              </w:rPr>
              <w:t xml:space="preserve"> BMIs</w:t>
            </w:r>
            <w:r w:rsidRPr="00C12274">
              <w:rPr>
                <w:rFonts w:ascii="Helvetica" w:hAnsi="Helvetica"/>
              </w:rPr>
              <w:t>; IPD</w:t>
            </w:r>
          </w:p>
        </w:tc>
        <w:tc>
          <w:tcPr>
            <w:tcW w:w="2982" w:type="dxa"/>
            <w:shd w:val="clear" w:color="auto" w:fill="auto"/>
          </w:tcPr>
          <w:p w14:paraId="64199FFA" w14:textId="77777777" w:rsidR="00A5540F" w:rsidRDefault="00A5540F" w:rsidP="00A5540F">
            <w:pPr>
              <w:pStyle w:val="RCTstable"/>
              <w:jc w:val="center"/>
            </w:pPr>
            <w:r>
              <w:t>OR 0.96 (0.59 to 1.54)</w:t>
            </w:r>
          </w:p>
        </w:tc>
        <w:tc>
          <w:tcPr>
            <w:tcW w:w="1134" w:type="dxa"/>
            <w:shd w:val="clear" w:color="auto" w:fill="auto"/>
          </w:tcPr>
          <w:p w14:paraId="461B29EA" w14:textId="77777777" w:rsidR="00A5540F" w:rsidRDefault="00A5540F" w:rsidP="00A5540F">
            <w:pPr>
              <w:pStyle w:val="RCTstable"/>
              <w:jc w:val="center"/>
            </w:pPr>
            <w:r>
              <w:t>15</w:t>
            </w:r>
          </w:p>
        </w:tc>
      </w:tr>
      <w:tr w:rsidR="00A5540F" w:rsidRPr="00B87066" w14:paraId="325131A0" w14:textId="77777777" w:rsidTr="00A5540F">
        <w:tc>
          <w:tcPr>
            <w:tcW w:w="2841" w:type="dxa"/>
            <w:vMerge/>
            <w:shd w:val="clear" w:color="auto" w:fill="auto"/>
          </w:tcPr>
          <w:p w14:paraId="46629B18" w14:textId="77777777" w:rsidR="00A5540F" w:rsidRDefault="00A5540F" w:rsidP="00A5540F">
            <w:pPr>
              <w:pStyle w:val="RCTstable"/>
            </w:pPr>
          </w:p>
        </w:tc>
        <w:tc>
          <w:tcPr>
            <w:tcW w:w="2547" w:type="dxa"/>
            <w:shd w:val="clear" w:color="auto" w:fill="auto"/>
          </w:tcPr>
          <w:p w14:paraId="4FE4B21F" w14:textId="77777777" w:rsidR="00A5540F" w:rsidRDefault="00A5540F" w:rsidP="00A5540F">
            <w:pPr>
              <w:pStyle w:val="RCTstable"/>
            </w:pPr>
            <w:r w:rsidRPr="00C12274">
              <w:rPr>
                <w:rFonts w:ascii="Helvetica" w:hAnsi="Helvetica"/>
              </w:rPr>
              <w:t>Mixed</w:t>
            </w:r>
            <w:r>
              <w:rPr>
                <w:rFonts w:ascii="Helvetica" w:hAnsi="Helvetica"/>
              </w:rPr>
              <w:t xml:space="preserve"> BMIs</w:t>
            </w:r>
            <w:r w:rsidRPr="00C12274">
              <w:rPr>
                <w:rFonts w:ascii="Helvetica" w:hAnsi="Helvetica"/>
              </w:rPr>
              <w:t>; IPD and non-IPD</w:t>
            </w:r>
          </w:p>
        </w:tc>
        <w:tc>
          <w:tcPr>
            <w:tcW w:w="2982" w:type="dxa"/>
            <w:shd w:val="clear" w:color="auto" w:fill="auto"/>
          </w:tcPr>
          <w:p w14:paraId="13923744" w14:textId="77777777" w:rsidR="00A5540F" w:rsidRDefault="00A5540F" w:rsidP="00A5540F">
            <w:pPr>
              <w:pStyle w:val="RCTstable"/>
              <w:jc w:val="center"/>
            </w:pPr>
            <w:r>
              <w:t>OR 0.96 (0.67 to 1.37)</w:t>
            </w:r>
          </w:p>
        </w:tc>
        <w:tc>
          <w:tcPr>
            <w:tcW w:w="1134" w:type="dxa"/>
            <w:shd w:val="clear" w:color="auto" w:fill="auto"/>
          </w:tcPr>
          <w:p w14:paraId="6B5EE3AC" w14:textId="77777777" w:rsidR="00A5540F" w:rsidRDefault="00A5540F" w:rsidP="00A5540F">
            <w:pPr>
              <w:pStyle w:val="RCTstable"/>
              <w:jc w:val="center"/>
            </w:pPr>
            <w:r>
              <w:t>21</w:t>
            </w:r>
          </w:p>
        </w:tc>
      </w:tr>
      <w:tr w:rsidR="00A5540F" w:rsidRPr="00B87066" w14:paraId="1B009F66" w14:textId="77777777" w:rsidTr="00A5540F">
        <w:tc>
          <w:tcPr>
            <w:tcW w:w="2841" w:type="dxa"/>
            <w:shd w:val="clear" w:color="auto" w:fill="auto"/>
          </w:tcPr>
          <w:p w14:paraId="6FE98F94" w14:textId="28A42B15" w:rsidR="00A5540F" w:rsidRDefault="00A5540F" w:rsidP="002747EA">
            <w:pPr>
              <w:pStyle w:val="RCTstable"/>
            </w:pPr>
            <w:r w:rsidRPr="00C12274">
              <w:rPr>
                <w:noProof/>
              </w:rPr>
              <w:t>Thangaratinam et al 2012a</w:t>
            </w:r>
            <w:r>
              <w:rPr>
                <w:noProof/>
              </w:rPr>
              <w:fldChar w:fldCharType="begin">
                <w:fldData xml:space="preserve">PEVuZE5vdGU+PENpdGU+PEF1dGhvcj5UaGFuZ2FyYXRpbmFtPC9BdXRob3I+PFllYXI+MjAxMjwv
WWVhcj48UmVjTnVtPjYzMDwvUmVjTnVtPjxEaXNwbGF5VGV4dD48c3R5bGUgZmFjZT0ic3VwZXJz
Y3JpcHQiIGZvbnQ9IlRyZWJ1Y2hldCBNUyIgc2l6ZT0iOSI+NDExPC9zdHlsZT48L0Rpc3BsYXlU
ZXh0PjxyZWNvcmQ+PHJlYy1udW1iZXI+NjMwPC9yZWMtbnVtYmVyPjxmb3JlaWduLWtleXM+PGtl
eSBhcHA9IkVOIiBkYi1pZD0iZXh2YXNyZngyZHRyYW9lc2FzeHAyc3pzeGEyZGY1MDI1OTJ4IiB0
aW1lc3RhbXA9IjE1NDA0MjUzNDQiPjYzMD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EdWRhLCBX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</w:fldData>
              </w:fldChar>
            </w:r>
            <w:r w:rsidR="002747EA">
              <w:rPr>
                <w:noProof/>
              </w:rPr>
              <w:instrText xml:space="preserve"> ADDIN EN.CITE </w:instrText>
            </w:r>
            <w:r w:rsidR="002747EA">
              <w:rPr>
                <w:noProof/>
              </w:rPr>
              <w:fldChar w:fldCharType="begin">
                <w:fldData xml:space="preserve">PEVuZE5vdGU+PENpdGU+PEF1dGhvcj5UaGFuZ2FyYXRpbmFtPC9BdXRob3I+PFllYXI+MjAxMjwv
WWVhcj48UmVjTnVtPjYzMDwvUmVjTnVtPjxEaXNwbGF5VGV4dD48c3R5bGUgZmFjZT0ic3VwZXJz
Y3JpcHQiIGZvbnQ9IlRyZWJ1Y2hldCBNUyIgc2l6ZT0iOSI+NDExPC9zdHlsZT48L0Rpc3BsYXlU
ZXh0PjxyZWNvcmQ+PHJlYy1udW1iZXI+NjMwPC9yZWMtbnVtYmVyPjxmb3JlaWduLWtleXM+PGtl
eSBhcHA9IkVOIiBkYi1pZD0iZXh2YXNyZngyZHRyYW9lc2FzeHAyc3pzeGEyZGY1MDI1OTJ4IiB0
aW1lc3RhbXA9IjE1NDA0MjUzNDQiPjYzMD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EdWRhLCBX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</w:fldData>
              </w:fldChar>
            </w:r>
            <w:r w:rsidR="002747EA">
              <w:rPr>
                <w:noProof/>
              </w:rPr>
              <w:instrText xml:space="preserve"> ADDIN EN.CITE.DATA </w:instrText>
            </w:r>
            <w:r w:rsidR="002747EA">
              <w:rPr>
                <w:noProof/>
              </w:rPr>
            </w:r>
            <w:r w:rsidR="002747EA">
              <w:rPr>
                <w:noProof/>
              </w:rPr>
              <w:fldChar w:fldCharType="end"/>
            </w:r>
            <w:r>
              <w:rPr>
                <w:noProof/>
              </w:rPr>
            </w:r>
            <w:r>
              <w:rPr>
                <w:noProof/>
              </w:rPr>
              <w:fldChar w:fldCharType="separate"/>
            </w:r>
            <w:r w:rsidR="002747EA" w:rsidRPr="002747EA">
              <w:rPr>
                <w:noProof/>
                <w:sz w:val="18"/>
                <w:vertAlign w:val="superscript"/>
              </w:rPr>
              <w:t>411</w:t>
            </w:r>
            <w:r>
              <w:rPr>
                <w:noProof/>
              </w:rPr>
              <w:fldChar w:fldCharType="end"/>
            </w:r>
          </w:p>
        </w:tc>
        <w:tc>
          <w:tcPr>
            <w:tcW w:w="2547" w:type="dxa"/>
            <w:shd w:val="clear" w:color="auto" w:fill="auto"/>
          </w:tcPr>
          <w:p w14:paraId="6E361367" w14:textId="77777777" w:rsidR="00A5540F" w:rsidRDefault="00A5540F" w:rsidP="00A5540F">
            <w:pPr>
              <w:pStyle w:val="RCTstable"/>
            </w:pPr>
            <w:r w:rsidRPr="00C12274">
              <w:t>Mixed</w:t>
            </w:r>
            <w:r>
              <w:t xml:space="preserve"> BMIs</w:t>
            </w:r>
          </w:p>
        </w:tc>
        <w:tc>
          <w:tcPr>
            <w:tcW w:w="2982" w:type="dxa"/>
            <w:shd w:val="clear" w:color="auto" w:fill="auto"/>
          </w:tcPr>
          <w:p w14:paraId="2B935353" w14:textId="77777777" w:rsidR="00A5540F" w:rsidRDefault="00A5540F" w:rsidP="00A5540F">
            <w:pPr>
              <w:pStyle w:val="RCTstable"/>
              <w:jc w:val="center"/>
            </w:pPr>
            <w:r>
              <w:t>RR 0.37 (0.06 to 2.30)</w:t>
            </w:r>
          </w:p>
        </w:tc>
        <w:tc>
          <w:tcPr>
            <w:tcW w:w="1134" w:type="dxa"/>
            <w:shd w:val="clear" w:color="auto" w:fill="auto"/>
          </w:tcPr>
          <w:p w14:paraId="4DF06933" w14:textId="77777777" w:rsidR="00A5540F" w:rsidRDefault="00A5540F" w:rsidP="00A5540F">
            <w:pPr>
              <w:pStyle w:val="RCTstable"/>
              <w:jc w:val="center"/>
            </w:pPr>
            <w:r>
              <w:t>2</w:t>
            </w:r>
          </w:p>
        </w:tc>
      </w:tr>
      <w:tr w:rsidR="00A5540F" w:rsidRPr="00B87066" w14:paraId="4316D949" w14:textId="77777777" w:rsidTr="00A5540F">
        <w:tc>
          <w:tcPr>
            <w:tcW w:w="2841" w:type="dxa"/>
            <w:shd w:val="clear" w:color="auto" w:fill="auto"/>
          </w:tcPr>
          <w:p w14:paraId="01EFC5AE" w14:textId="368A2500" w:rsidR="00A5540F" w:rsidRPr="00C12274" w:rsidRDefault="00A5540F" w:rsidP="002747EA">
            <w:pPr>
              <w:pStyle w:val="RCTstable"/>
              <w:rPr>
                <w:noProof/>
              </w:rPr>
            </w:pPr>
            <w:r w:rsidRPr="00916B76">
              <w:t>Thangaratinam</w:t>
            </w:r>
            <w:r>
              <w:t xml:space="preserve"> et al 2012b</w:t>
            </w:r>
            <w:r>
              <w:fldChar w:fldCharType="begin">
                <w:fldData xml:space="preserve">PEVuZE5vdGU+PENpdGU+PEF1dGhvcj5UaGFuZ2FyYXRpbmFtPC9BdXRob3I+PFllYXI+MjAxMjwv
WWVhcj48UmVjTnVtPjYzMTwvUmVjTnVtPjxEaXNwbGF5VGV4dD48c3R5bGUgZmFjZT0ic3VwZXJz
Y3JpcHQiIGZvbnQ9IlRyZWJ1Y2hldCBNUyIgc2l6ZT0iOSI+NDEyPC9zdHlsZT48L0Rpc3BsYXlU
ZXh0PjxyZWNvcmQ+PHJlYy1udW1iZXI+NjMxPC9yZWMtbnVtYmVyPjxmb3JlaWduLWtleXM+PGtl
eSBhcHA9IkVOIiBkYi1pZD0iZXh2YXNyZngyZHRyYW9lc2FzeHAyc3pzeGEyZGY1MDI1OTJ4IiB0
aW1lc3RhbXA9IjE1NDA0MjUzNDQiPjYzMT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Sb3NlYm9v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==
</w:fldData>
              </w:fldChar>
            </w:r>
            <w:r w:rsidR="002747EA">
              <w:instrText xml:space="preserve"> ADDIN EN.CITE </w:instrText>
            </w:r>
            <w:r w:rsidR="002747EA">
              <w:fldChar w:fldCharType="begin">
                <w:fldData xml:space="preserve">PEVuZE5vdGU+PENpdGU+PEF1dGhvcj5UaGFuZ2FyYXRpbmFtPC9BdXRob3I+PFllYXI+MjAxMjwv
WWVhcj48UmVjTnVtPjYzMTwvUmVjTnVtPjxEaXNwbGF5VGV4dD48c3R5bGUgZmFjZT0ic3VwZXJz
Y3JpcHQiIGZvbnQ9IlRyZWJ1Y2hldCBNUyIgc2l6ZT0iOSI+NDEyPC9zdHlsZT48L0Rpc3BsYXlU
ZXh0PjxyZWNvcmQ+PHJlYy1udW1iZXI+NjMxPC9yZWMtbnVtYmVyPjxmb3JlaWduLWtleXM+PGtl
eSBhcHA9IkVOIiBkYi1pZD0iZXh2YXNyZngyZHRyYW9lc2FzeHAyc3pzeGEyZGY1MDI1OTJ4IiB0
aW1lc3RhbXA9IjE1NDA0MjUzNDQiPjYzMT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Sb3NlYm9v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==
</w:fldData>
              </w:fldChar>
            </w:r>
            <w:r w:rsidR="002747EA">
              <w:instrText xml:space="preserve"> ADDIN EN.CITE.DATA </w:instrText>
            </w:r>
            <w:r w:rsidR="002747EA">
              <w:fldChar w:fldCharType="end"/>
            </w:r>
            <w:r>
              <w:fldChar w:fldCharType="separate"/>
            </w:r>
            <w:r w:rsidR="002747EA" w:rsidRPr="002747EA">
              <w:rPr>
                <w:noProof/>
                <w:sz w:val="18"/>
                <w:vertAlign w:val="superscript"/>
              </w:rPr>
              <w:t>412</w:t>
            </w:r>
            <w:r>
              <w:fldChar w:fldCharType="end"/>
            </w:r>
          </w:p>
        </w:tc>
        <w:tc>
          <w:tcPr>
            <w:tcW w:w="2547" w:type="dxa"/>
            <w:shd w:val="clear" w:color="auto" w:fill="auto"/>
          </w:tcPr>
          <w:p w14:paraId="667F4B79" w14:textId="77777777" w:rsidR="00A5540F" w:rsidRPr="00C12274" w:rsidRDefault="00A5540F" w:rsidP="00A5540F">
            <w:pPr>
              <w:pStyle w:val="RCTstable"/>
            </w:pPr>
            <w:r>
              <w:t>Mixed BMIs</w:t>
            </w:r>
          </w:p>
        </w:tc>
        <w:tc>
          <w:tcPr>
            <w:tcW w:w="2982" w:type="dxa"/>
            <w:shd w:val="clear" w:color="auto" w:fill="auto"/>
          </w:tcPr>
          <w:p w14:paraId="3C7F41B1" w14:textId="77777777" w:rsidR="00A5540F" w:rsidRDefault="00A5540F" w:rsidP="00A5540F">
            <w:pPr>
              <w:pStyle w:val="RCTstable"/>
              <w:jc w:val="center"/>
            </w:pPr>
            <w:r>
              <w:t>RR 0.52 (0.25 to 1.09)</w:t>
            </w:r>
          </w:p>
        </w:tc>
        <w:tc>
          <w:tcPr>
            <w:tcW w:w="1134" w:type="dxa"/>
            <w:shd w:val="clear" w:color="auto" w:fill="auto"/>
          </w:tcPr>
          <w:p w14:paraId="790800E2" w14:textId="77777777" w:rsidR="00A5540F" w:rsidRDefault="00A5540F" w:rsidP="00A5540F">
            <w:pPr>
              <w:pStyle w:val="RCTstable"/>
              <w:jc w:val="center"/>
            </w:pPr>
            <w:r>
              <w:t>4</w:t>
            </w:r>
          </w:p>
        </w:tc>
      </w:tr>
      <w:tr w:rsidR="00A5540F" w:rsidRPr="00C12274" w14:paraId="3909887C" w14:textId="77777777" w:rsidTr="00A5540F">
        <w:tc>
          <w:tcPr>
            <w:tcW w:w="2841" w:type="dxa"/>
          </w:tcPr>
          <w:p w14:paraId="5E9A90AC" w14:textId="6D5FA834" w:rsidR="00A5540F" w:rsidRPr="00C12274" w:rsidRDefault="00A5540F" w:rsidP="002747EA">
            <w:pPr>
              <w:pStyle w:val="RCTstable"/>
            </w:pPr>
            <w:r w:rsidRPr="00C12274">
              <w:rPr>
                <w:noProof/>
              </w:rPr>
              <w:t>da Silva et al 2017b</w:t>
            </w:r>
            <w:r>
              <w:fldChar w:fldCharType="begin">
                <w:fldData xml:space="preserve">PEVuZE5vdGU+PENpdGU+PEF1dGhvcj5kYSBTaWx2YTwvQXV0aG9yPjxZZWFyPjIwMTc8L1llYXI+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</w:fldData>
              </w:fldChar>
            </w:r>
            <w:r w:rsidR="002747EA">
              <w:instrText xml:space="preserve"> ADDIN EN.CITE </w:instrText>
            </w:r>
            <w:r w:rsidR="002747EA">
              <w:fldChar w:fldCharType="begin">
                <w:fldData xml:space="preserve">PEVuZE5vdGU+PENpdGU+PEF1dGhvcj5kYSBTaWx2YTwvQXV0aG9yPjxZZWFyPjIwMTc8L1llYXI+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</w:fldData>
              </w:fldChar>
            </w:r>
            <w:r w:rsidR="002747EA">
              <w:instrText xml:space="preserve"> ADDIN EN.CITE.DATA </w:instrText>
            </w:r>
            <w:r w:rsidR="002747EA">
              <w:fldChar w:fldCharType="end"/>
            </w:r>
            <w:r>
              <w:fldChar w:fldCharType="separate"/>
            </w:r>
            <w:r w:rsidR="002747EA" w:rsidRPr="002747EA">
              <w:rPr>
                <w:noProof/>
                <w:sz w:val="18"/>
                <w:vertAlign w:val="superscript"/>
              </w:rPr>
              <w:t>456</w:t>
            </w:r>
            <w:r>
              <w:fldChar w:fldCharType="end"/>
            </w:r>
          </w:p>
        </w:tc>
        <w:tc>
          <w:tcPr>
            <w:tcW w:w="2547" w:type="dxa"/>
          </w:tcPr>
          <w:p w14:paraId="6AACF770" w14:textId="77777777" w:rsidR="00A5540F" w:rsidRPr="00C12274" w:rsidRDefault="00A5540F" w:rsidP="00A5540F">
            <w:pPr>
              <w:pStyle w:val="RCTstable"/>
            </w:pPr>
            <w:r>
              <w:t>Mixed</w:t>
            </w:r>
            <w:r w:rsidRPr="00C12274">
              <w:t xml:space="preserve"> </w:t>
            </w:r>
            <w:r>
              <w:t>BMIs</w:t>
            </w:r>
          </w:p>
        </w:tc>
        <w:tc>
          <w:tcPr>
            <w:tcW w:w="2982" w:type="dxa"/>
          </w:tcPr>
          <w:p w14:paraId="089D858B" w14:textId="77777777" w:rsidR="00A5540F" w:rsidRPr="00BE0624" w:rsidRDefault="00A5540F" w:rsidP="00A5540F">
            <w:pPr>
              <w:pStyle w:val="RCTstable"/>
              <w:jc w:val="center"/>
            </w:pPr>
            <w:r>
              <w:rPr>
                <w:rFonts w:eastAsiaTheme="majorEastAsia"/>
              </w:rPr>
              <w:t>RR 0.51 (0.30 to 0.87)</w:t>
            </w:r>
          </w:p>
        </w:tc>
        <w:tc>
          <w:tcPr>
            <w:tcW w:w="1134" w:type="dxa"/>
          </w:tcPr>
          <w:p w14:paraId="1E18D0A8" w14:textId="77777777" w:rsidR="00A5540F" w:rsidRPr="00BE0624" w:rsidRDefault="00A5540F" w:rsidP="00A5540F">
            <w:pPr>
              <w:pStyle w:val="RCTstable"/>
              <w:jc w:val="center"/>
            </w:pPr>
            <w:r>
              <w:t>3</w:t>
            </w:r>
          </w:p>
        </w:tc>
      </w:tr>
      <w:tr w:rsidR="00A5540F" w:rsidRPr="00C12274" w14:paraId="13E8376C" w14:textId="77777777" w:rsidTr="00A5540F">
        <w:tc>
          <w:tcPr>
            <w:tcW w:w="2841" w:type="dxa"/>
          </w:tcPr>
          <w:p w14:paraId="3DC5D384" w14:textId="7DEA20D2" w:rsidR="00A5540F" w:rsidRPr="00C12274" w:rsidRDefault="00A5540F" w:rsidP="002747EA">
            <w:pPr>
              <w:pStyle w:val="RCTstable"/>
              <w:rPr>
                <w:noProof/>
              </w:rPr>
            </w:pPr>
            <w:r>
              <w:rPr>
                <w:noProof/>
              </w:rPr>
              <w:t>Wiebe et al 2015</w:t>
            </w:r>
            <w:r>
              <w:rPr>
                <w:noProof/>
              </w:rPr>
              <w:fldChar w:fldCharType="begin"/>
            </w:r>
            <w:r w:rsidR="002747EA">
              <w:rPr>
                <w:noProof/>
              </w:rPr>
              <w:instrText xml:space="preserve"> ADDIN EN.CITE &lt;EndNote&gt;&lt;Cite&gt;&lt;Author&gt;Wiebe&lt;/Author&gt;&lt;Year&gt;2015&lt;/Year&gt;&lt;RecNum&gt;583&lt;/RecNum&gt;&lt;DisplayText&gt;&lt;style face="superscript" font="Trebuchet MS" size="9"&gt;459&lt;/style&gt;&lt;/DisplayText&gt;&lt;record&gt;&lt;rec-number&gt;583&lt;/rec-number&gt;&lt;foreign-keys&gt;&lt;key app="EN" db-id="exvasrfx2dtraoesasxp2szsxa2df502592x" timestamp="1536367432"&gt;583&lt;/key&gt;&lt;/foreign-keys&gt;&lt;ref-type name="Journal Article"&gt;17&lt;/ref-type&gt;&lt;contributors&gt;&lt;authors&gt;&lt;author&gt;Wiebe, H. W.&lt;/author&gt;&lt;author&gt;Boule, N. G.&lt;/author&gt;&lt;author&gt;Chari, R.&lt;/author&gt;&lt;author&gt;Davenport, M. H.&lt;/author&gt;&lt;/authors&gt;&lt;/contributors&gt;&lt;auth-address&gt;Program for Pregnancy and Postpartum Health and Physical Activity and Diabetes Laboratory, Faculty of Physical Education and Recreation, the Women and Children&amp;apos;s Health Research Institute, the Alberta Diabetes Institute, and the Department of Obstetrics and Gynecology, University of Alberta, Edmonton, Alberta, Canada.&lt;/auth-address&gt;&lt;titles&gt;&lt;title&gt;The effect of supervised prenatal exercise on fetal growth: a meta-analysis&lt;/title&gt;&lt;secondary-title&gt;Obstet Gynecol&lt;/secondary-title&gt;&lt;/titles&gt;&lt;periodical&gt;&lt;full-title&gt;Obstet Gynecol&lt;/full-title&gt;&lt;/periodical&gt;&lt;pages&gt;1185-94&lt;/pages&gt;&lt;volume&gt;125&lt;/volume&gt;&lt;number&gt;5&lt;/number&gt;&lt;edition&gt;2015/05/02&lt;/edition&gt;&lt;keywords&gt;&lt;keyword&gt;Birth Weight/*physiology&lt;/keyword&gt;&lt;keyword&gt;Exercise/*physiology&lt;/keyword&gt;&lt;keyword&gt;Female&lt;/keyword&gt;&lt;keyword&gt;Fetal Development/*physiology&lt;/keyword&gt;&lt;keyword&gt;Fetal Macrosomia/epidemiology/prevention &amp;amp; control&lt;/keyword&gt;&lt;keyword&gt;Fetus/*physiology&lt;/keyword&gt;&lt;keyword&gt;Humans&lt;/keyword&gt;&lt;keyword&gt;Pregnancy&lt;/keyword&gt;&lt;keyword&gt;Pregnancy Outcome&lt;/keyword&gt;&lt;keyword&gt;Prenatal Care&lt;/keyword&gt;&lt;keyword&gt;Standard of Care&lt;/keyword&gt;&lt;/keywords&gt;&lt;dates&gt;&lt;year&gt;2015&lt;/year&gt;&lt;pub-dates&gt;&lt;date&gt;May&lt;/date&gt;&lt;/pub-dates&gt;&lt;/dates&gt;&lt;isbn&gt;1873-233X (Electronic)&amp;#xD;0029-7844 (Linking)&lt;/isbn&gt;&lt;accession-num&gt;25932847&lt;/accession-num&gt;&lt;urls&gt;&lt;related-urls&gt;&lt;url&gt;https://www.ncbi.nlm.nih.gov/pubmed/25932847&lt;/url&gt;&lt;/related-urls&gt;&lt;/urls&gt;&lt;electronic-resource-num&gt;10.1097/AOG.0000000000000801&lt;/electronic-resource-num&gt;&lt;/record&gt;&lt;/Cite&gt;&lt;/EndNote&gt;</w:instrText>
            </w:r>
            <w:r>
              <w:rPr>
                <w:noProof/>
              </w:rPr>
              <w:fldChar w:fldCharType="separate"/>
            </w:r>
            <w:r w:rsidR="002747EA" w:rsidRPr="002747EA">
              <w:rPr>
                <w:noProof/>
                <w:sz w:val="18"/>
                <w:vertAlign w:val="superscript"/>
              </w:rPr>
              <w:t>459</w:t>
            </w:r>
            <w:r>
              <w:rPr>
                <w:noProof/>
              </w:rPr>
              <w:fldChar w:fldCharType="end"/>
            </w:r>
          </w:p>
        </w:tc>
        <w:tc>
          <w:tcPr>
            <w:tcW w:w="2547" w:type="dxa"/>
          </w:tcPr>
          <w:p w14:paraId="695039F4" w14:textId="77777777" w:rsidR="00A5540F" w:rsidRDefault="00A5540F" w:rsidP="00A5540F">
            <w:pPr>
              <w:pStyle w:val="RCTstable"/>
            </w:pPr>
            <w:r>
              <w:t>Low risk</w:t>
            </w:r>
          </w:p>
        </w:tc>
        <w:tc>
          <w:tcPr>
            <w:tcW w:w="2982" w:type="dxa"/>
          </w:tcPr>
          <w:p w14:paraId="45CC3F06" w14:textId="77777777" w:rsidR="00A5540F" w:rsidRDefault="00A5540F" w:rsidP="00A5540F">
            <w:pPr>
              <w:pStyle w:val="RCTstable"/>
              <w:jc w:val="center"/>
              <w:rPr>
                <w:rFonts w:eastAsiaTheme="majorEastAsia"/>
              </w:rPr>
            </w:pPr>
            <w:r>
              <w:rPr>
                <w:rFonts w:eastAsiaTheme="majorEastAsia"/>
              </w:rPr>
              <w:t>OR 0.68 (0.54 to 0.87)</w:t>
            </w:r>
          </w:p>
        </w:tc>
        <w:tc>
          <w:tcPr>
            <w:tcW w:w="1134" w:type="dxa"/>
          </w:tcPr>
          <w:p w14:paraId="479AACE9" w14:textId="77777777" w:rsidR="00A5540F" w:rsidRDefault="00A5540F" w:rsidP="00A5540F">
            <w:pPr>
              <w:pStyle w:val="RCTstable"/>
              <w:jc w:val="center"/>
            </w:pPr>
            <w:r>
              <w:t>13</w:t>
            </w:r>
          </w:p>
        </w:tc>
      </w:tr>
      <w:tr w:rsidR="00A5540F" w:rsidRPr="00C12274" w14:paraId="72AD181F" w14:textId="77777777" w:rsidTr="00A5540F">
        <w:tc>
          <w:tcPr>
            <w:tcW w:w="2841" w:type="dxa"/>
          </w:tcPr>
          <w:p w14:paraId="4EA2D65E" w14:textId="697BC6F9" w:rsidR="00A5540F" w:rsidRPr="00C12274" w:rsidRDefault="00A5540F" w:rsidP="002747EA">
            <w:pPr>
              <w:pStyle w:val="RCTstable"/>
              <w:rPr>
                <w:noProof/>
              </w:rPr>
            </w:pPr>
            <w:r>
              <w:rPr>
                <w:noProof/>
              </w:rPr>
              <w:t>Wiebe et al 2015</w:t>
            </w:r>
            <w:r>
              <w:rPr>
                <w:noProof/>
              </w:rPr>
              <w:fldChar w:fldCharType="begin"/>
            </w:r>
            <w:r w:rsidR="002747EA">
              <w:rPr>
                <w:noProof/>
              </w:rPr>
              <w:instrText xml:space="preserve"> ADDIN EN.CITE &lt;EndNote&gt;&lt;Cite&gt;&lt;Author&gt;Wiebe&lt;/Author&gt;&lt;Year&gt;2015&lt;/Year&gt;&lt;RecNum&gt;583&lt;/RecNum&gt;&lt;DisplayText&gt;&lt;style face="superscript" font="Trebuchet MS" size="9"&gt;459&lt;/style&gt;&lt;/DisplayText&gt;&lt;record&gt;&lt;rec-number&gt;583&lt;/rec-number&gt;&lt;foreign-keys&gt;&lt;key app="EN" db-id="exvasrfx2dtraoesasxp2szsxa2df502592x" timestamp="1536367432"&gt;583&lt;/key&gt;&lt;/foreign-keys&gt;&lt;ref-type name="Journal Article"&gt;17&lt;/ref-type&gt;&lt;contributors&gt;&lt;authors&gt;&lt;author&gt;Wiebe, H. W.&lt;/author&gt;&lt;author&gt;Boule, N. G.&lt;/author&gt;&lt;author&gt;Chari, R.&lt;/author&gt;&lt;author&gt;Davenport, M. H.&lt;/author&gt;&lt;/authors&gt;&lt;/contributors&gt;&lt;auth-address&gt;Program for Pregnancy and Postpartum Health and Physical Activity and Diabetes Laboratory, Faculty of Physical Education and Recreation, the Women and Children&amp;apos;s Health Research Institute, the Alberta Diabetes Institute, and the Department of Obstetrics and Gynecology, University of Alberta, Edmonton, Alberta, Canada.&lt;/auth-address&gt;&lt;titles&gt;&lt;title&gt;The effect of supervised prenatal exercise on fetal growth: a meta-analysis&lt;/title&gt;&lt;secondary-title&gt;Obstet Gynecol&lt;/secondary-title&gt;&lt;/titles&gt;&lt;periodical&gt;&lt;full-title&gt;Obstet Gynecol&lt;/full-title&gt;&lt;/periodical&gt;&lt;pages&gt;1185-94&lt;/pages&gt;&lt;volume&gt;125&lt;/volume&gt;&lt;number&gt;5&lt;/number&gt;&lt;edition&gt;2015/05/02&lt;/edition&gt;&lt;keywords&gt;&lt;keyword&gt;Birth Weight/*physiology&lt;/keyword&gt;&lt;keyword&gt;Exercise/*physiology&lt;/keyword&gt;&lt;keyword&gt;Female&lt;/keyword&gt;&lt;keyword&gt;Fetal Development/*physiology&lt;/keyword&gt;&lt;keyword&gt;Fetal Macrosomia/epidemiology/prevention &amp;amp; control&lt;/keyword&gt;&lt;keyword&gt;Fetus/*physiology&lt;/keyword&gt;&lt;keyword&gt;Humans&lt;/keyword&gt;&lt;keyword&gt;Pregnancy&lt;/keyword&gt;&lt;keyword&gt;Pregnancy Outcome&lt;/keyword&gt;&lt;keyword&gt;Prenatal Care&lt;/keyword&gt;&lt;keyword&gt;Standard of Care&lt;/keyword&gt;&lt;/keywords&gt;&lt;dates&gt;&lt;year&gt;2015&lt;/year&gt;&lt;pub-dates&gt;&lt;date&gt;May&lt;/date&gt;&lt;/pub-dates&gt;&lt;/dates&gt;&lt;isbn&gt;1873-233X (Electronic)&amp;#xD;0029-7844 (Linking)&lt;/isbn&gt;&lt;accession-num&gt;25932847&lt;/accession-num&gt;&lt;urls&gt;&lt;related-urls&gt;&lt;url&gt;https://www.ncbi.nlm.nih.gov/pubmed/25932847&lt;/url&gt;&lt;/related-urls&gt;&lt;/urls&gt;&lt;electronic-resource-num&gt;10.1097/AOG.0000000000000801&lt;/electronic-resource-num&gt;&lt;/record&gt;&lt;/Cite&gt;&lt;/EndNote&gt;</w:instrText>
            </w:r>
            <w:r>
              <w:rPr>
                <w:noProof/>
              </w:rPr>
              <w:fldChar w:fldCharType="separate"/>
            </w:r>
            <w:r w:rsidR="002747EA" w:rsidRPr="002747EA">
              <w:rPr>
                <w:noProof/>
                <w:sz w:val="18"/>
                <w:vertAlign w:val="superscript"/>
              </w:rPr>
              <w:t>459</w:t>
            </w:r>
            <w:r>
              <w:rPr>
                <w:noProof/>
              </w:rPr>
              <w:fldChar w:fldCharType="end"/>
            </w:r>
          </w:p>
        </w:tc>
        <w:tc>
          <w:tcPr>
            <w:tcW w:w="2547" w:type="dxa"/>
          </w:tcPr>
          <w:p w14:paraId="5806AD76" w14:textId="77777777" w:rsidR="00A5540F" w:rsidRDefault="00A5540F" w:rsidP="00A5540F">
            <w:pPr>
              <w:pStyle w:val="RCTstable"/>
            </w:pPr>
            <w:r>
              <w:t>Overweight and obese</w:t>
            </w:r>
          </w:p>
        </w:tc>
        <w:tc>
          <w:tcPr>
            <w:tcW w:w="2982" w:type="dxa"/>
          </w:tcPr>
          <w:p w14:paraId="1339757E" w14:textId="77777777" w:rsidR="00A5540F" w:rsidRDefault="00A5540F" w:rsidP="00A5540F">
            <w:pPr>
              <w:pStyle w:val="RCTstable"/>
              <w:jc w:val="center"/>
              <w:rPr>
                <w:rFonts w:eastAsiaTheme="majorEastAsia"/>
              </w:rPr>
            </w:pPr>
            <w:r>
              <w:rPr>
                <w:rFonts w:eastAsiaTheme="majorEastAsia"/>
              </w:rPr>
              <w:t>OR 0.71 (0.36 to 1.41)</w:t>
            </w:r>
          </w:p>
        </w:tc>
        <w:tc>
          <w:tcPr>
            <w:tcW w:w="1134" w:type="dxa"/>
          </w:tcPr>
          <w:p w14:paraId="1E5D0C49" w14:textId="77777777" w:rsidR="00A5540F" w:rsidRDefault="00A5540F" w:rsidP="00A5540F">
            <w:pPr>
              <w:pStyle w:val="RCTstable"/>
              <w:jc w:val="center"/>
            </w:pPr>
            <w:r>
              <w:t>3</w:t>
            </w:r>
          </w:p>
        </w:tc>
      </w:tr>
      <w:tr w:rsidR="00A5540F" w:rsidRPr="008D54CA" w14:paraId="477AFFE2" w14:textId="77777777" w:rsidTr="00A5540F">
        <w:tc>
          <w:tcPr>
            <w:tcW w:w="9504" w:type="dxa"/>
            <w:gridSpan w:val="4"/>
            <w:shd w:val="clear" w:color="auto" w:fill="D9E2F3" w:themeFill="accent1" w:themeFillTint="33"/>
          </w:tcPr>
          <w:p w14:paraId="758341AA" w14:textId="77777777" w:rsidR="00A5540F" w:rsidRPr="008D54CA" w:rsidRDefault="00A5540F" w:rsidP="00A5540F">
            <w:pPr>
              <w:pStyle w:val="RCTstable"/>
              <w:rPr>
                <w:i/>
              </w:rPr>
            </w:pPr>
            <w:r w:rsidRPr="008D54CA">
              <w:rPr>
                <w:i/>
              </w:rPr>
              <w:t>Apgar score &lt;7 at 5 min</w:t>
            </w:r>
          </w:p>
        </w:tc>
      </w:tr>
      <w:tr w:rsidR="00A5540F" w:rsidRPr="00B87066" w14:paraId="6BF936EE" w14:textId="77777777" w:rsidTr="00A5540F">
        <w:tc>
          <w:tcPr>
            <w:tcW w:w="2841" w:type="dxa"/>
            <w:tcBorders>
              <w:bottom w:val="single" w:sz="4" w:space="0" w:color="3B3474"/>
            </w:tcBorders>
            <w:shd w:val="clear" w:color="auto" w:fill="F2F2F2" w:themeFill="background1" w:themeFillShade="F2"/>
          </w:tcPr>
          <w:p w14:paraId="54B754F2" w14:textId="77777777" w:rsidR="00A5540F" w:rsidRPr="00B87066" w:rsidRDefault="00A5540F" w:rsidP="00A5540F">
            <w:pPr>
              <w:pStyle w:val="RCTstable"/>
            </w:pPr>
            <w:r w:rsidRPr="00B87066">
              <w:t>Current review</w:t>
            </w:r>
          </w:p>
        </w:tc>
        <w:tc>
          <w:tcPr>
            <w:tcW w:w="2547" w:type="dxa"/>
            <w:tcBorders>
              <w:bottom w:val="single" w:sz="4" w:space="0" w:color="3B3474"/>
            </w:tcBorders>
            <w:shd w:val="clear" w:color="auto" w:fill="F2F2F2" w:themeFill="background1" w:themeFillShade="F2"/>
          </w:tcPr>
          <w:p w14:paraId="1842AB92" w14:textId="77777777" w:rsidR="00A5540F" w:rsidRPr="00B87066" w:rsidRDefault="00A5540F" w:rsidP="00A5540F">
            <w:pPr>
              <w:pStyle w:val="RCTstable"/>
            </w:pPr>
            <w:r w:rsidRPr="00B87066">
              <w:t>Mixed BMIs</w:t>
            </w:r>
          </w:p>
        </w:tc>
        <w:tc>
          <w:tcPr>
            <w:tcW w:w="2982" w:type="dxa"/>
            <w:tcBorders>
              <w:bottom w:val="single" w:sz="4" w:space="0" w:color="3B3474"/>
            </w:tcBorders>
            <w:shd w:val="clear" w:color="auto" w:fill="F2F2F2" w:themeFill="background1" w:themeFillShade="F2"/>
          </w:tcPr>
          <w:p w14:paraId="50BCC9D8" w14:textId="77777777" w:rsidR="00A5540F" w:rsidRPr="008D54CA" w:rsidRDefault="00A5540F" w:rsidP="00A5540F">
            <w:pPr>
              <w:pStyle w:val="RCTstable"/>
              <w:jc w:val="center"/>
            </w:pPr>
            <w:r w:rsidRPr="008D54CA">
              <w:t>RR 1.23 (0.44 to 3.42)</w:t>
            </w:r>
          </w:p>
        </w:tc>
        <w:tc>
          <w:tcPr>
            <w:tcW w:w="1134" w:type="dxa"/>
            <w:tcBorders>
              <w:bottom w:val="single" w:sz="4" w:space="0" w:color="3B3474"/>
            </w:tcBorders>
            <w:shd w:val="clear" w:color="auto" w:fill="F2F2F2" w:themeFill="background1" w:themeFillShade="F2"/>
          </w:tcPr>
          <w:p w14:paraId="75983A15" w14:textId="77777777" w:rsidR="00A5540F" w:rsidRPr="00B87066" w:rsidRDefault="00A5540F" w:rsidP="00A5540F">
            <w:pPr>
              <w:pStyle w:val="RCTstable"/>
              <w:jc w:val="center"/>
            </w:pPr>
            <w:r>
              <w:t>5</w:t>
            </w:r>
          </w:p>
        </w:tc>
      </w:tr>
      <w:tr w:rsidR="00A5540F" w:rsidRPr="00B87066" w14:paraId="04FD15F8" w14:textId="77777777" w:rsidTr="00A5540F">
        <w:tc>
          <w:tcPr>
            <w:tcW w:w="2841" w:type="dxa"/>
            <w:shd w:val="clear" w:color="auto" w:fill="auto"/>
          </w:tcPr>
          <w:p w14:paraId="52BD39AD" w14:textId="63A4E534" w:rsidR="00A5540F" w:rsidRPr="00B87066" w:rsidRDefault="00A5540F" w:rsidP="002747EA">
            <w:pPr>
              <w:pStyle w:val="RCTstable"/>
            </w:pPr>
            <w:r>
              <w:t>Han et al 2012</w:t>
            </w:r>
            <w:r>
              <w:fldChar w:fldCharType="begin"/>
            </w:r>
            <w:r w:rsidR="002747EA">
              <w:instrText xml:space="preserve"> ADDIN EN.CITE &lt;EndNote&gt;&lt;Cite&gt;&lt;Author&gt;Han&lt;/Author&gt;&lt;Year&gt;2012&lt;/Year&gt;&lt;RecNum&gt;635&lt;/RecNum&gt;&lt;DisplayText&gt;&lt;style face="superscript" font="Trebuchet MS" size="9"&gt;467&lt;/style&gt;&lt;/DisplayText&gt;&lt;record&gt;&lt;rec-number&gt;635&lt;/rec-number&gt;&lt;foreign-keys&gt;&lt;key app="EN" db-id="exvasrfx2dtraoesasxp2szsxa2df502592x" timestamp="1540429015"&gt;635&lt;/key&gt;&lt;key app="ENWeb" db-id=""&gt;0&lt;/key&gt;&lt;/foreign-keys&gt;&lt;ref-type name="Journal Article"&gt;17&lt;/ref-type&gt;&lt;contributors&gt;&lt;authors&gt;&lt;author&gt;Han, S.,&lt;/author&gt;&lt;author&gt;Middleton, P.,&lt;/author&gt;&lt;author&gt;Crowther, C.A.,&lt;/author&gt;&lt;/authors&gt;&lt;/contributors&gt;&lt;titles&gt;&lt;title&gt;Exercise for pregnant women for preventing gestational diabetes mellitus&lt;/title&gt;&lt;secondary-title&gt;Cochrane Database of Systematic Reviews&lt;/secondary-title&gt;&lt;/titles&gt;&lt;periodical&gt;&lt;full-title&gt;Cochrane Database of Systematic Reviews&lt;/full-title&gt;&lt;/periodical&gt;&lt;dates&gt;&lt;year&gt;2012&lt;/year&gt;&lt;/dates&gt;&lt;isbn&gt;14651858&lt;/isbn&gt;&lt;urls&gt;&lt;/urls&gt;&lt;electronic-resource-num&gt;10.1002/14651858.CD009021.pub2&lt;/electronic-resource-num&gt;&lt;/record&gt;&lt;/Cite&gt;&lt;/EndNote&gt;</w:instrText>
            </w:r>
            <w:r>
              <w:fldChar w:fldCharType="separate"/>
            </w:r>
            <w:r w:rsidR="002747EA" w:rsidRPr="002747EA">
              <w:rPr>
                <w:noProof/>
                <w:sz w:val="18"/>
                <w:vertAlign w:val="superscript"/>
              </w:rPr>
              <w:t>467</w:t>
            </w:r>
            <w:r>
              <w:fldChar w:fldCharType="end"/>
            </w:r>
          </w:p>
        </w:tc>
        <w:tc>
          <w:tcPr>
            <w:tcW w:w="2547" w:type="dxa"/>
            <w:shd w:val="clear" w:color="auto" w:fill="auto"/>
          </w:tcPr>
          <w:p w14:paraId="405A8D5F" w14:textId="77777777" w:rsidR="00A5540F" w:rsidRPr="00B87066" w:rsidRDefault="00A5540F" w:rsidP="00A5540F">
            <w:pPr>
              <w:pStyle w:val="RCTstable"/>
            </w:pPr>
            <w:r>
              <w:t>Mixed BMIs</w:t>
            </w:r>
          </w:p>
        </w:tc>
        <w:tc>
          <w:tcPr>
            <w:tcW w:w="2982" w:type="dxa"/>
            <w:shd w:val="clear" w:color="auto" w:fill="auto"/>
          </w:tcPr>
          <w:p w14:paraId="6CEE4216" w14:textId="77777777" w:rsidR="00A5540F" w:rsidRPr="00B87066" w:rsidRDefault="00A5540F" w:rsidP="00A5540F">
            <w:pPr>
              <w:pStyle w:val="RCTstable"/>
              <w:jc w:val="center"/>
            </w:pPr>
            <w:r>
              <w:t>RR 1.00 (0.27 to 3.65)</w:t>
            </w:r>
          </w:p>
        </w:tc>
        <w:tc>
          <w:tcPr>
            <w:tcW w:w="1134" w:type="dxa"/>
            <w:shd w:val="clear" w:color="auto" w:fill="auto"/>
          </w:tcPr>
          <w:p w14:paraId="0B6A3843" w14:textId="77777777" w:rsidR="00A5540F" w:rsidRPr="00B87066" w:rsidRDefault="00A5540F" w:rsidP="00A5540F">
            <w:pPr>
              <w:pStyle w:val="RCTstable"/>
              <w:jc w:val="center"/>
            </w:pPr>
            <w:r>
              <w:t>2</w:t>
            </w:r>
          </w:p>
        </w:tc>
      </w:tr>
      <w:tr w:rsidR="00A5540F" w:rsidRPr="00B87066" w14:paraId="3BCF9359" w14:textId="77777777" w:rsidTr="00A5540F">
        <w:tc>
          <w:tcPr>
            <w:tcW w:w="2841" w:type="dxa"/>
            <w:shd w:val="clear" w:color="auto" w:fill="auto"/>
          </w:tcPr>
          <w:p w14:paraId="7C408456" w14:textId="45B5F5C6" w:rsidR="00A5540F" w:rsidRDefault="00A5540F" w:rsidP="002747EA">
            <w:pPr>
              <w:pStyle w:val="RCTstable"/>
            </w:pPr>
            <w:r>
              <w:t>Zheng et al 2017</w:t>
            </w:r>
            <w:r>
              <w:fldChar w:fldCharType="begin"/>
            </w:r>
            <w:r w:rsidR="002747EA">
              <w:instrText xml:space="preserve"> ADDIN EN.CITE &lt;EndNote&gt;&lt;Cite&gt;&lt;Author&gt;Zheng&lt;/Author&gt;&lt;Year&gt;2017&lt;/Year&gt;&lt;RecNum&gt;1186&lt;/RecNum&gt;&lt;DisplayText&gt;&lt;style face="superscript" font="Trebuchet MS" size="9"&gt;469&lt;/style&gt;&lt;/DisplayText&gt;&lt;record&gt;&lt;rec-number&gt;1186&lt;/rec-number&gt;&lt;foreign-keys&gt;&lt;key app="EN" db-id="exvasrfx2dtraoesasxp2szsxa2df502592x" timestamp="1559007913"&gt;1186&lt;/key&gt;&lt;key app="ENWeb" db-id=""&gt;0&lt;/key&gt;&lt;/foreign-keys&gt;&lt;ref-type name="Journal Article"&gt;17&lt;/ref-type&gt;&lt;contributors&gt;&lt;authors&gt;&lt;author&gt;Zheng, J.&lt;/author&gt;&lt;author&gt;Wang, H.&lt;/author&gt;&lt;author&gt;Ren, M.&lt;/author&gt;&lt;/authors&gt;&lt;/contributors&gt;&lt;titles&gt;&lt;title&gt;Influence of exercise intervention on gestational diabetes mellitus: a systematic review and meta-analysis&lt;/title&gt;&lt;secondary-title&gt;Journal of Endocrinological Investigation&lt;/secondary-title&gt;&lt;/titles&gt;&lt;periodical&gt;&lt;full-title&gt;Journal of Endocrinological Investigation&lt;/full-title&gt;&lt;/periodical&gt;&lt;pages&gt;1027-1033&lt;/pages&gt;&lt;volume&gt;40&lt;/volume&gt;&lt;number&gt;10&lt;/number&gt;&lt;section&gt;1027&lt;/section&gt;&lt;dates&gt;&lt;year&gt;2017&lt;/year&gt;&lt;/dates&gt;&lt;isbn&gt;1720-8386&lt;/isbn&gt;&lt;urls&gt;&lt;/urls&gt;&lt;electronic-resource-num&gt;10.1007/s40618-017-0673-3&lt;/electronic-resource-num&gt;&lt;/record&gt;&lt;/Cite&gt;&lt;/EndNote&gt;</w:instrText>
            </w:r>
            <w:r>
              <w:fldChar w:fldCharType="separate"/>
            </w:r>
            <w:r w:rsidR="002747EA" w:rsidRPr="002747EA">
              <w:rPr>
                <w:noProof/>
                <w:sz w:val="18"/>
                <w:vertAlign w:val="superscript"/>
              </w:rPr>
              <w:t>469</w:t>
            </w:r>
            <w:r>
              <w:fldChar w:fldCharType="end"/>
            </w:r>
          </w:p>
        </w:tc>
        <w:tc>
          <w:tcPr>
            <w:tcW w:w="2547" w:type="dxa"/>
            <w:shd w:val="clear" w:color="auto" w:fill="auto"/>
          </w:tcPr>
          <w:p w14:paraId="5221CEC1" w14:textId="77777777" w:rsidR="00A5540F" w:rsidRDefault="00A5540F" w:rsidP="00A5540F">
            <w:pPr>
              <w:pStyle w:val="RCTstable"/>
            </w:pPr>
            <w:r>
              <w:t>Mixed BMIs</w:t>
            </w:r>
          </w:p>
        </w:tc>
        <w:tc>
          <w:tcPr>
            <w:tcW w:w="2982" w:type="dxa"/>
            <w:shd w:val="clear" w:color="auto" w:fill="auto"/>
          </w:tcPr>
          <w:p w14:paraId="76059129" w14:textId="77777777" w:rsidR="00A5540F" w:rsidRDefault="00A5540F" w:rsidP="00A5540F">
            <w:pPr>
              <w:pStyle w:val="RCTstable"/>
              <w:jc w:val="center"/>
            </w:pPr>
            <w:r>
              <w:t>OR 0.78 (0.21 to 2.91)</w:t>
            </w:r>
          </w:p>
        </w:tc>
        <w:tc>
          <w:tcPr>
            <w:tcW w:w="1134" w:type="dxa"/>
            <w:shd w:val="clear" w:color="auto" w:fill="auto"/>
          </w:tcPr>
          <w:p w14:paraId="4E9EC3EF" w14:textId="77777777" w:rsidR="00A5540F" w:rsidRDefault="00A5540F" w:rsidP="00A5540F">
            <w:pPr>
              <w:pStyle w:val="RCTstable"/>
              <w:jc w:val="center"/>
            </w:pPr>
            <w:r>
              <w:t>2</w:t>
            </w:r>
          </w:p>
        </w:tc>
      </w:tr>
    </w:tbl>
    <w:p w14:paraId="255489E9" w14:textId="77777777" w:rsidR="00A5540F" w:rsidRDefault="00A5540F" w:rsidP="00A5540F">
      <w:pPr>
        <w:pStyle w:val="Heading3"/>
      </w:pPr>
      <w:bookmarkStart w:id="218" w:name="_Toc40956546"/>
      <w:r>
        <w:t>Lifestyle counselling on weight gain, diet, exercise and self-monitoring</w:t>
      </w:r>
      <w:bookmarkEnd w:id="218"/>
    </w:p>
    <w:p w14:paraId="373B7B8C" w14:textId="77777777" w:rsidR="00A5540F" w:rsidRDefault="00A5540F" w:rsidP="00A5540F">
      <w:pPr>
        <w:pStyle w:val="Heading4"/>
        <w:rPr>
          <w:lang w:val="en-AU"/>
        </w:rPr>
      </w:pPr>
      <w:r w:rsidRPr="00B11010">
        <w:rPr>
          <w:lang w:val="en-AU"/>
        </w:rPr>
        <w:t>Types of study</w:t>
      </w:r>
    </w:p>
    <w:p w14:paraId="7FFF83C5" w14:textId="094686C1" w:rsidR="00A5540F" w:rsidRPr="00973D70" w:rsidRDefault="00A5540F" w:rsidP="002E2964">
      <w:pPr>
        <w:rPr>
          <w:rFonts w:ascii="Century Gothic" w:hAnsi="Century Gothic"/>
          <w:noProof/>
        </w:rPr>
      </w:pPr>
      <w:r>
        <w:rPr>
          <w:lang w:val="en-AU"/>
        </w:rPr>
        <w:t xml:space="preserve">This review includes </w:t>
      </w:r>
      <w:r w:rsidR="001D3AFF">
        <w:rPr>
          <w:lang w:val="en-AU"/>
        </w:rPr>
        <w:t xml:space="preserve">42 </w:t>
      </w:r>
      <w:r>
        <w:rPr>
          <w:lang w:val="en-AU"/>
        </w:rPr>
        <w:t xml:space="preserve">studies described in </w:t>
      </w:r>
      <w:r w:rsidR="001D3AFF">
        <w:rPr>
          <w:lang w:val="en-AU"/>
        </w:rPr>
        <w:t xml:space="preserve">64 </w:t>
      </w:r>
      <w:r>
        <w:rPr>
          <w:lang w:val="en-AU"/>
        </w:rPr>
        <w:t>papers</w:t>
      </w:r>
      <w:r w:rsidR="00306796">
        <w:rPr>
          <w:lang w:val="en-AU"/>
        </w:rPr>
        <w:t xml:space="preserve"> and including 1</w:t>
      </w:r>
      <w:r w:rsidR="00B11010">
        <w:rPr>
          <w:lang w:val="en-AU"/>
        </w:rPr>
        <w:t>3,618</w:t>
      </w:r>
      <w:r w:rsidR="00306796">
        <w:rPr>
          <w:lang w:val="en-AU"/>
        </w:rPr>
        <w:t xml:space="preserve"> women</w:t>
      </w:r>
      <w:r>
        <w:rPr>
          <w:lang w:val="en-AU"/>
        </w:rPr>
        <w:t xml:space="preserve">. Study populations were heterogeneous and included women </w:t>
      </w:r>
      <w:r w:rsidR="00973D70">
        <w:rPr>
          <w:lang w:val="en-AU"/>
        </w:rPr>
        <w:t>with BMI in the healthy weight range,</w:t>
      </w:r>
      <w:r w:rsidR="00767EBF">
        <w:rPr>
          <w:rFonts w:ascii="Century Gothic" w:hAnsi="Century Gothic"/>
          <w:noProof/>
        </w:rPr>
        <w:fldChar w:fldCharType="begin">
          <w:fldData xml:space="preserve">PEVuZE5vdGU+PENpdGU+PEF1dGhvcj5SdWNoYXQ8L0F1dGhvcj48WWVhcj4yMDEyPC9ZZWFyPjxS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</w:fldData>
        </w:fldChar>
      </w:r>
      <w:r w:rsidR="002747EA">
        <w:rPr>
          <w:rFonts w:ascii="Century Gothic" w:hAnsi="Century Gothic"/>
          <w:noProof/>
        </w:rPr>
        <w:instrText xml:space="preserve"> ADDIN EN.CITE </w:instrText>
      </w:r>
      <w:r w:rsidR="002747EA">
        <w:rPr>
          <w:rFonts w:ascii="Century Gothic" w:hAnsi="Century Gothic"/>
          <w:noProof/>
        </w:rPr>
        <w:fldChar w:fldCharType="begin">
          <w:fldData xml:space="preserve">PEVuZE5vdGU+PENpdGU+PEF1dGhvcj5SdWNoYXQ8L0F1dGhvcj48WWVhcj4yMDEyPC9ZZWFyPjxS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</w:fldData>
        </w:fldChar>
      </w:r>
      <w:r w:rsidR="002747EA">
        <w:rPr>
          <w:rFonts w:ascii="Century Gothic" w:hAnsi="Century Gothic"/>
          <w:noProof/>
        </w:rPr>
        <w:instrText xml:space="preserve"> ADDIN EN.CITE.DATA </w:instrText>
      </w:r>
      <w:r w:rsidR="002747EA">
        <w:rPr>
          <w:rFonts w:ascii="Century Gothic" w:hAnsi="Century Gothic"/>
          <w:noProof/>
        </w:rPr>
      </w:r>
      <w:r w:rsidR="002747EA">
        <w:rPr>
          <w:rFonts w:ascii="Century Gothic" w:hAnsi="Century Gothic"/>
          <w:noProof/>
        </w:rPr>
        <w:fldChar w:fldCharType="end"/>
      </w:r>
      <w:r w:rsidR="00767EBF">
        <w:rPr>
          <w:rFonts w:ascii="Century Gothic" w:hAnsi="Century Gothic"/>
          <w:noProof/>
        </w:rPr>
      </w:r>
      <w:r w:rsidR="00767EBF">
        <w:rPr>
          <w:rFonts w:ascii="Century Gothic" w:hAnsi="Century Gothic"/>
          <w:noProof/>
        </w:rPr>
        <w:fldChar w:fldCharType="separate"/>
      </w:r>
      <w:r w:rsidR="002747EA" w:rsidRPr="002747EA">
        <w:rPr>
          <w:noProof/>
          <w:vertAlign w:val="superscript"/>
        </w:rPr>
        <w:t>482-484</w:t>
      </w:r>
      <w:r w:rsidR="00767EBF">
        <w:rPr>
          <w:rFonts w:ascii="Century Gothic" w:hAnsi="Century Gothic"/>
          <w:noProof/>
        </w:rPr>
        <w:fldChar w:fldCharType="end"/>
      </w:r>
      <w:r w:rsidR="00973D70">
        <w:rPr>
          <w:rFonts w:ascii="Century Gothic" w:hAnsi="Century Gothic"/>
          <w:noProof/>
        </w:rPr>
        <w:t xml:space="preserve"> </w:t>
      </w:r>
      <w:r>
        <w:rPr>
          <w:lang w:val="en-AU"/>
        </w:rPr>
        <w:t>of mixed BMIs,</w:t>
      </w:r>
      <w:r w:rsidRPr="00A52886">
        <w:fldChar w:fldCharType="begin">
          <w:fldData xml:space="preserve">PEVuZE5vdGU+PENpdGU+PEF1dGhvcj5BbHRodWl6ZW48L0F1dGhvcj48WWVhcj4yMDEzPC9ZZWFy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</w:fldData>
        </w:fldChar>
      </w:r>
      <w:r w:rsidR="002747EA">
        <w:instrText xml:space="preserve"> ADDIN EN.CITE </w:instrText>
      </w:r>
      <w:r w:rsidR="002747EA">
        <w:fldChar w:fldCharType="begin">
          <w:fldData xml:space="preserve">PEVuZE5vdGU+PENpdGU+PEF1dGhvcj5BbHRodWl6ZW48L0F1dGhvcj48WWVhcj4yMDEzPC9ZZWFy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</w:fldData>
        </w:fldChar>
      </w:r>
      <w:r w:rsidR="002747EA">
        <w:instrText xml:space="preserve"> ADDIN EN.CITE.DATA </w:instrText>
      </w:r>
      <w:r w:rsidR="002747EA">
        <w:fldChar w:fldCharType="end"/>
      </w:r>
      <w:r w:rsidRPr="00A52886">
        <w:fldChar w:fldCharType="separate"/>
      </w:r>
      <w:r w:rsidR="002747EA" w:rsidRPr="002747EA">
        <w:rPr>
          <w:noProof/>
          <w:vertAlign w:val="superscript"/>
        </w:rPr>
        <w:t>485-498</w:t>
      </w:r>
      <w:r w:rsidRPr="00A52886">
        <w:fldChar w:fldCharType="end"/>
      </w:r>
      <w:r>
        <w:t xml:space="preserve"> with BMI ≥25,</w:t>
      </w:r>
      <w:r>
        <w:fldChar w:fldCharType="begin">
          <w:fldData xml:space="preserve">PEVuZE5vdGU+PENpdGU+PEF1dGhvcj5CcnVubzwvQXV0aG9yPjxZZWFyPjIwMTc8L1llYXI+PFJl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==
</w:fldData>
        </w:fldChar>
      </w:r>
      <w:r w:rsidR="002747EA">
        <w:instrText xml:space="preserve"> ADDIN EN.CITE </w:instrText>
      </w:r>
      <w:r w:rsidR="002747EA">
        <w:fldChar w:fldCharType="begin">
          <w:fldData xml:space="preserve">PEVuZE5vdGU+PENpdGU+PEF1dGhvcj5CcnVubzwvQXV0aG9yPjxZZWFyPjIwMTc8L1llYXI+PFJl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==
</w:fldData>
        </w:fldChar>
      </w:r>
      <w:r w:rsidR="002747EA">
        <w:instrText xml:space="preserve"> ADDIN EN.CITE.DATA </w:instrText>
      </w:r>
      <w:r w:rsidR="002747EA">
        <w:fldChar w:fldCharType="end"/>
      </w:r>
      <w:r>
        <w:fldChar w:fldCharType="separate"/>
      </w:r>
      <w:r w:rsidR="002747EA" w:rsidRPr="002747EA">
        <w:rPr>
          <w:noProof/>
          <w:vertAlign w:val="superscript"/>
        </w:rPr>
        <w:t>499-509</w:t>
      </w:r>
      <w:r>
        <w:fldChar w:fldCharType="end"/>
      </w:r>
      <w:r>
        <w:t xml:space="preserve"> BMI ≥29</w:t>
      </w:r>
      <w:r>
        <w:fldChar w:fldCharType="begin">
          <w:fldData xml:space="preserve">PEVuZE5vdGU+PENpdGU+PEF1dGhvcj5Cb2dhZXJ0czwvQXV0aG9yPjxZZWFyPjIwMTM8L1llYXI+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</w:fldData>
        </w:fldChar>
      </w:r>
      <w:r w:rsidR="002747EA">
        <w:instrText xml:space="preserve"> ADDIN EN.CITE </w:instrText>
      </w:r>
      <w:r w:rsidR="002747EA">
        <w:fldChar w:fldCharType="begin">
          <w:fldData xml:space="preserve">PEVuZE5vdGU+PENpdGU+PEF1dGhvcj5Cb2dhZXJ0czwvQXV0aG9yPjxZZWFyPjIwMTM8L1llYXI+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</w:fldData>
        </w:fldChar>
      </w:r>
      <w:r w:rsidR="002747EA">
        <w:instrText xml:space="preserve"> ADDIN EN.CITE.DATA </w:instrText>
      </w:r>
      <w:r w:rsidR="002747EA">
        <w:fldChar w:fldCharType="end"/>
      </w:r>
      <w:r>
        <w:fldChar w:fldCharType="separate"/>
      </w:r>
      <w:r w:rsidR="002747EA" w:rsidRPr="002747EA">
        <w:rPr>
          <w:noProof/>
          <w:vertAlign w:val="superscript"/>
        </w:rPr>
        <w:t>402,510,511</w:t>
      </w:r>
      <w:r>
        <w:fldChar w:fldCharType="end"/>
      </w:r>
      <w:r>
        <w:rPr>
          <w:lang w:val="en-AU"/>
        </w:rPr>
        <w:t xml:space="preserve"> or BMI ≥30</w:t>
      </w:r>
      <w:r>
        <w:fldChar w:fldCharType="begin">
          <w:fldData xml:space="preserve">PEVuZE5vdGU+PENpdGU+PEF1dGhvcj5SZW5hdWx0PC9BdXRob3I+PFllYXI+MjAxNDwvWWVhcj48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</w:fldData>
        </w:fldChar>
      </w:r>
      <w:r w:rsidR="002747EA">
        <w:instrText xml:space="preserve"> ADDIN EN.CITE </w:instrText>
      </w:r>
      <w:r w:rsidR="002747EA">
        <w:fldChar w:fldCharType="begin">
          <w:fldData xml:space="preserve">PEVuZE5vdGU+PENpdGU+PEF1dGhvcj5SZW5hdWx0PC9BdXRob3I+PFllYXI+MjAxNDwvWWVhcj48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</w:fldData>
        </w:fldChar>
      </w:r>
      <w:r w:rsidR="002747EA">
        <w:instrText xml:space="preserve"> ADDIN EN.CITE.DATA </w:instrText>
      </w:r>
      <w:r w:rsidR="002747EA">
        <w:fldChar w:fldCharType="end"/>
      </w:r>
      <w:r>
        <w:fldChar w:fldCharType="separate"/>
      </w:r>
      <w:r w:rsidR="002747EA" w:rsidRPr="002747EA">
        <w:rPr>
          <w:noProof/>
          <w:vertAlign w:val="superscript"/>
        </w:rPr>
        <w:t>451,512-515</w:t>
      </w:r>
      <w:r>
        <w:fldChar w:fldCharType="end"/>
      </w:r>
      <w:r>
        <w:t xml:space="preserve"> or</w:t>
      </w:r>
      <w:r w:rsidRPr="00783B45">
        <w:t xml:space="preserve"> women at increased risk of gestational diabetes</w:t>
      </w:r>
      <w:r>
        <w:t xml:space="preserve"> — defined as one or more risk factors for gestational diabetes (including BMI ≥25)</w:t>
      </w:r>
      <w:r>
        <w:fldChar w:fldCharType="begin">
          <w:fldData xml:space="preserve">PEVuZE5vdGU+PENpdGU+PEF1dGhvcj5Lb3JwaS1IeW92YWx0aTwvQXV0aG9yPjxZZWFyPjIwMTE8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</w:fldData>
        </w:fldChar>
      </w:r>
      <w:r w:rsidR="002747EA">
        <w:instrText xml:space="preserve"> ADDIN EN.CITE </w:instrText>
      </w:r>
      <w:r w:rsidR="002747EA">
        <w:fldChar w:fldCharType="begin">
          <w:fldData xml:space="preserve">PEVuZE5vdGU+PENpdGU+PEF1dGhvcj5Lb3JwaS1IeW92YWx0aTwvQXV0aG9yPjxZZWFyPjIwMTE8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</w:fldData>
        </w:fldChar>
      </w:r>
      <w:r w:rsidR="002747EA">
        <w:instrText xml:space="preserve"> ADDIN EN.CITE.DATA </w:instrText>
      </w:r>
      <w:r w:rsidR="002747EA">
        <w:fldChar w:fldCharType="end"/>
      </w:r>
      <w:r>
        <w:fldChar w:fldCharType="separate"/>
      </w:r>
      <w:r w:rsidR="002747EA" w:rsidRPr="002747EA">
        <w:rPr>
          <w:noProof/>
          <w:vertAlign w:val="superscript"/>
        </w:rPr>
        <w:t>516-518</w:t>
      </w:r>
      <w:r>
        <w:fldChar w:fldCharType="end"/>
      </w:r>
      <w:r>
        <w:t xml:space="preserve"> or as BMI≥30 and at risk</w:t>
      </w:r>
      <w:r w:rsidRPr="00783B45">
        <w:t>.</w:t>
      </w:r>
      <w:r>
        <w:rPr>
          <w:lang w:val="en-AU"/>
        </w:rPr>
        <w:fldChar w:fldCharType="begin">
          <w:fldData xml:space="preserve">PEVuZE5vdGU+PENpdGU+PEF1dGhvcj5Lb2l2dXNhbG88L0F1dGhvcj48WWVhcj4yMDE2PC9ZZWFy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</w:fldData>
        </w:fldChar>
      </w:r>
      <w:r w:rsidR="002747EA">
        <w:rPr>
          <w:lang w:val="en-AU"/>
        </w:rPr>
        <w:instrText xml:space="preserve"> ADDIN EN.CITE </w:instrText>
      </w:r>
      <w:r w:rsidR="002747EA">
        <w:rPr>
          <w:lang w:val="en-AU"/>
        </w:rPr>
        <w:fldChar w:fldCharType="begin">
          <w:fldData xml:space="preserve">PEVuZE5vdGU+PENpdGU+PEF1dGhvcj5Lb2l2dXNhbG88L0F1dGhvcj48WWVhcj4yMDE2PC9ZZWFy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</w:fldData>
        </w:fldChar>
      </w:r>
      <w:r w:rsidR="002747EA">
        <w:rPr>
          <w:lang w:val="en-AU"/>
        </w:rPr>
        <w:instrText xml:space="preserve"> ADDIN EN.CITE.DATA </w:instrText>
      </w:r>
      <w:r w:rsidR="002747EA">
        <w:rPr>
          <w:lang w:val="en-AU"/>
        </w:rPr>
      </w:r>
      <w:r w:rsidR="002747EA">
        <w:rPr>
          <w:lang w:val="en-AU"/>
        </w:rPr>
        <w:fldChar w:fldCharType="end"/>
      </w:r>
      <w:r>
        <w:rPr>
          <w:lang w:val="en-AU"/>
        </w:rPr>
      </w:r>
      <w:r>
        <w:rPr>
          <w:lang w:val="en-AU"/>
        </w:rPr>
        <w:fldChar w:fldCharType="separate"/>
      </w:r>
      <w:r w:rsidR="002747EA" w:rsidRPr="002747EA">
        <w:rPr>
          <w:noProof/>
          <w:vertAlign w:val="superscript"/>
          <w:lang w:val="en-AU"/>
        </w:rPr>
        <w:t>519,520</w:t>
      </w:r>
      <w:r>
        <w:rPr>
          <w:lang w:val="en-AU"/>
        </w:rPr>
        <w:fldChar w:fldCharType="end"/>
      </w:r>
      <w:r>
        <w:rPr>
          <w:lang w:val="en-AU"/>
        </w:rPr>
        <w:t xml:space="preserve"> </w:t>
      </w:r>
      <w:r>
        <w:t>Most studies were small with f</w:t>
      </w:r>
      <w:r w:rsidR="00AE7C7D">
        <w:t>ewer than 200 participants (n=2</w:t>
      </w:r>
      <w:r w:rsidR="00B11010">
        <w:t>5</w:t>
      </w:r>
      <w:r>
        <w:t>) or between 200 and 400 participants (n=1</w:t>
      </w:r>
      <w:r w:rsidR="007244D9">
        <w:t>2</w:t>
      </w:r>
      <w:r>
        <w:t xml:space="preserve">). There were </w:t>
      </w:r>
      <w:r w:rsidR="00B11010">
        <w:t xml:space="preserve">six </w:t>
      </w:r>
      <w:r>
        <w:t xml:space="preserve">larger studies — </w:t>
      </w:r>
      <w:r w:rsidR="00AE7C7D">
        <w:t>Pears in Ireland (n=565),</w:t>
      </w:r>
      <w:r w:rsidR="00AE7C7D" w:rsidRPr="00A95FF7">
        <w:rPr>
          <w:rFonts w:ascii="Century Gothic" w:hAnsi="Century Gothic"/>
          <w:noProof/>
        </w:rPr>
        <w:fldChar w:fldCharType="begin">
          <w:fldData xml:space="preserve">PEVuZE5vdGU+PENpdGU+PEF1dGhvcj5LZW5uZWxseTwvQXV0aG9yPjxZZWFyPjIwMTg8L1llYXI+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=
</w:fldData>
        </w:fldChar>
      </w:r>
      <w:r w:rsidR="002747EA">
        <w:rPr>
          <w:rFonts w:ascii="Century Gothic" w:hAnsi="Century Gothic"/>
          <w:noProof/>
        </w:rPr>
        <w:instrText xml:space="preserve"> ADDIN EN.CITE </w:instrText>
      </w:r>
      <w:r w:rsidR="002747EA">
        <w:rPr>
          <w:rFonts w:ascii="Century Gothic" w:hAnsi="Century Gothic"/>
          <w:noProof/>
        </w:rPr>
        <w:fldChar w:fldCharType="begin">
          <w:fldData xml:space="preserve">PEVuZE5vdGU+PENpdGU+PEF1dGhvcj5LZW5uZWxseTwvQXV0aG9yPjxZZWFyPjIwMTg8L1llYXI+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=
</w:fldData>
        </w:fldChar>
      </w:r>
      <w:r w:rsidR="002747EA">
        <w:rPr>
          <w:rFonts w:ascii="Century Gothic" w:hAnsi="Century Gothic"/>
          <w:noProof/>
        </w:rPr>
        <w:instrText xml:space="preserve"> ADDIN EN.CITE.DATA </w:instrText>
      </w:r>
      <w:r w:rsidR="002747EA">
        <w:rPr>
          <w:rFonts w:ascii="Century Gothic" w:hAnsi="Century Gothic"/>
          <w:noProof/>
        </w:rPr>
      </w:r>
      <w:r w:rsidR="002747EA">
        <w:rPr>
          <w:rFonts w:ascii="Century Gothic" w:hAnsi="Century Gothic"/>
          <w:noProof/>
        </w:rPr>
        <w:fldChar w:fldCharType="end"/>
      </w:r>
      <w:r w:rsidR="00AE7C7D" w:rsidRPr="00A95FF7">
        <w:rPr>
          <w:rFonts w:ascii="Century Gothic" w:hAnsi="Century Gothic"/>
          <w:noProof/>
        </w:rPr>
      </w:r>
      <w:r w:rsidR="00AE7C7D" w:rsidRPr="00A95FF7">
        <w:rPr>
          <w:rFonts w:ascii="Century Gothic" w:hAnsi="Century Gothic"/>
          <w:noProof/>
        </w:rPr>
        <w:fldChar w:fldCharType="separate"/>
      </w:r>
      <w:r w:rsidR="002747EA" w:rsidRPr="002747EA">
        <w:rPr>
          <w:noProof/>
          <w:vertAlign w:val="superscript"/>
        </w:rPr>
        <w:t>506</w:t>
      </w:r>
      <w:r w:rsidR="00AE7C7D" w:rsidRPr="00A95FF7">
        <w:rPr>
          <w:rFonts w:ascii="Century Gothic" w:hAnsi="Century Gothic"/>
          <w:noProof/>
        </w:rPr>
        <w:fldChar w:fldCharType="end"/>
      </w:r>
      <w:r w:rsidR="00AE7C7D">
        <w:rPr>
          <w:rFonts w:ascii="Century Gothic" w:hAnsi="Century Gothic"/>
          <w:noProof/>
        </w:rPr>
        <w:t xml:space="preserve"> </w:t>
      </w:r>
      <w:r>
        <w:t>Fit for Delivery in Norway (n=591),</w:t>
      </w:r>
      <w:r>
        <w:fldChar w:fldCharType="begin">
          <w:fldData xml:space="preserve">PEVuZE5vdGU+PENpdGU+PEF1dGhvcj5TYWdlZGFsPC9BdXRob3I+PFllYXI+MjAxNzwvWWVhcj48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=
</w:fldData>
        </w:fldChar>
      </w:r>
      <w:r w:rsidR="002747EA">
        <w:instrText xml:space="preserve"> ADDIN EN.CITE </w:instrText>
      </w:r>
      <w:r w:rsidR="002747EA">
        <w:fldChar w:fldCharType="begin">
          <w:fldData xml:space="preserve">PEVuZE5vdGU+PENpdGU+PEF1dGhvcj5TYWdlZGFsPC9BdXRob3I+PFllYXI+MjAxNzwvWWVhcj48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=
</w:fldData>
        </w:fldChar>
      </w:r>
      <w:r w:rsidR="002747EA">
        <w:instrText xml:space="preserve"> ADDIN EN.CITE.DATA </w:instrText>
      </w:r>
      <w:r w:rsidR="002747EA">
        <w:fldChar w:fldCharType="end"/>
      </w:r>
      <w:r>
        <w:fldChar w:fldCharType="separate"/>
      </w:r>
      <w:r w:rsidR="002747EA" w:rsidRPr="002747EA">
        <w:rPr>
          <w:noProof/>
          <w:vertAlign w:val="superscript"/>
        </w:rPr>
        <w:t>487</w:t>
      </w:r>
      <w:r>
        <w:fldChar w:fldCharType="end"/>
      </w:r>
      <w:r>
        <w:t xml:space="preserve"> </w:t>
      </w:r>
      <w:r w:rsidR="00B11010">
        <w:t>OPTIMISE in Australia (n=629)</w:t>
      </w:r>
      <w:r w:rsidR="00B11010">
        <w:rPr>
          <w:noProof/>
        </w:rPr>
        <w:t>,</w:t>
      </w:r>
      <w:r w:rsidR="00D07346">
        <w:rPr>
          <w:noProof/>
        </w:rPr>
        <w:fldChar w:fldCharType="begin"/>
      </w:r>
      <w:r w:rsidR="002747EA">
        <w:rPr>
          <w:noProof/>
        </w:rPr>
        <w:instrText xml:space="preserve"> ADDIN EN.CITE &lt;EndNote&gt;&lt;Cite&gt;&lt;Author&gt;Dodd&lt;/Author&gt;&lt;Year&gt;2019&lt;/Year&gt;&lt;RecNum&gt;1922&lt;/RecNum&gt;&lt;DisplayText&gt;&lt;style face="superscript" font="Trebuchet MS" size="9"&gt;484&lt;/style&gt;&lt;/DisplayText&gt;&lt;record&gt;&lt;rec-number&gt;1922&lt;/rec-number&gt;&lt;foreign-keys&gt;&lt;key app="EN" db-id="exvasrfx2dtraoesasxp2szsxa2df502592x" timestamp="1588560368"&gt;1922&lt;/key&gt;&lt;key app="ENWeb" db-id=""&gt;0&lt;/key&gt;&lt;/foreign-keys&gt;&lt;ref-type name="Journal Article"&gt;17&lt;/ref-type&gt;&lt;contributors&gt;&lt;authors&gt;&lt;author&gt;Dodd, J. M.&lt;/author&gt;&lt;author&gt;Deussen, A. R.&lt;/author&gt;&lt;author&gt;Louise, J.&lt;/author&gt;&lt;/authors&gt;&lt;/contributors&gt;&lt;auth-address&gt;Discipline of Obstetrics &amp;amp; Gynaecology, and Robinson Research Institute, The University of Adelaide, Adelaide, SA 5006, Australia.&amp;#xD;Department of Perinatal Medicine Women&amp;apos;s and Children&amp;apos;s Hospital, North Adelaide, Adelaide, SA 5006, Australia.&lt;/auth-address&gt;&lt;titles&gt;&lt;title&gt;A randomised trial to optimise gestational weight gain and improve maternal and infant health outcomes through antenatal dietary, lifestyle and exercise advice: The OPTIMISE randomised trial&lt;/title&gt;&lt;secondary-title&gt;Nutrients&lt;/secondary-title&gt;&lt;/titles&gt;&lt;periodical&gt;&lt;full-title&gt;Nutrients&lt;/full-title&gt;&lt;/periodical&gt;&lt;volume&gt;11&lt;/volume&gt;&lt;number&gt;12&lt;/number&gt;&lt;edition&gt;2019/12/08&lt;/edition&gt;&lt;keywords&gt;&lt;keyword&gt;dietary and lifestyle intervention&lt;/keyword&gt;&lt;keyword&gt;gestational weight gain&lt;/keyword&gt;&lt;keyword&gt;randomised controlled trial&lt;/keyword&gt;&lt;/keywords&gt;&lt;dates&gt;&lt;year&gt;2019&lt;/year&gt;&lt;pub-dates&gt;&lt;date&gt;Dec 2&lt;/date&gt;&lt;/pub-dates&gt;&lt;/dates&gt;&lt;isbn&gt;2072-6643 (Electronic)&amp;#xD;2072-6643 (Linking)&lt;/isbn&gt;&lt;accession-num&gt;31810217&lt;/accession-num&gt;&lt;urls&gt;&lt;related-urls&gt;&lt;url&gt;https://www.ncbi.nlm.nih.gov/pubmed/31810217&lt;/url&gt;&lt;/related-urls&gt;&lt;/urls&gt;&lt;custom2&gt;PMC6949931&lt;/custom2&gt;&lt;electronic-resource-num&gt;10.3390/nu11122911&lt;/electronic-resource-num&gt;&lt;/record&gt;&lt;/Cite&gt;&lt;/EndNote&gt;</w:instrText>
      </w:r>
      <w:r w:rsidR="00D07346">
        <w:rPr>
          <w:noProof/>
        </w:rPr>
        <w:fldChar w:fldCharType="separate"/>
      </w:r>
      <w:r w:rsidR="002747EA" w:rsidRPr="002747EA">
        <w:rPr>
          <w:noProof/>
          <w:vertAlign w:val="superscript"/>
        </w:rPr>
        <w:t>484</w:t>
      </w:r>
      <w:r w:rsidR="00D07346">
        <w:rPr>
          <w:noProof/>
        </w:rPr>
        <w:fldChar w:fldCharType="end"/>
      </w:r>
      <w:r w:rsidR="00B11010">
        <w:rPr>
          <w:noProof/>
        </w:rPr>
        <w:t xml:space="preserve"> </w:t>
      </w:r>
      <w:r>
        <w:t>UPBEAT in the United Kingdom (n=</w:t>
      </w:r>
      <w:r w:rsidRPr="00C07638">
        <w:rPr>
          <w:rFonts w:ascii="Gill Sans" w:eastAsia="Times New Roman" w:hAnsi="Gill Sans" w:cs="Gill Sans"/>
          <w:color w:val="000000"/>
          <w:szCs w:val="18"/>
        </w:rPr>
        <w:t>1</w:t>
      </w:r>
      <w:r w:rsidR="00A95FF7">
        <w:rPr>
          <w:rFonts w:ascii="Gill Sans" w:eastAsia="Times New Roman" w:hAnsi="Gill Sans" w:cs="Gill Sans"/>
          <w:color w:val="000000"/>
          <w:szCs w:val="18"/>
        </w:rPr>
        <w:t>,</w:t>
      </w:r>
      <w:r w:rsidRPr="00C07638">
        <w:rPr>
          <w:rFonts w:ascii="Gill Sans" w:eastAsia="Times New Roman" w:hAnsi="Gill Sans" w:cs="Gill Sans"/>
          <w:color w:val="000000"/>
          <w:szCs w:val="18"/>
        </w:rPr>
        <w:t>555</w:t>
      </w:r>
      <w:r>
        <w:rPr>
          <w:rFonts w:ascii="Gill Sans" w:eastAsia="Times New Roman" w:hAnsi="Gill Sans" w:cs="Gill Sans"/>
          <w:color w:val="000000"/>
          <w:szCs w:val="18"/>
        </w:rPr>
        <w:t>)</w:t>
      </w:r>
      <w:r w:rsidR="00AE7C7D">
        <w:rPr>
          <w:rFonts w:ascii="Gill Sans" w:eastAsia="Times New Roman" w:hAnsi="Gill Sans" w:cs="Gill Sans"/>
          <w:color w:val="000000"/>
          <w:szCs w:val="18"/>
        </w:rPr>
        <w:t>,</w:t>
      </w:r>
      <w:r>
        <w:rPr>
          <w:rFonts w:ascii="Gill Sans" w:eastAsia="Times New Roman" w:hAnsi="Gill Sans" w:cs="Gill Sans"/>
          <w:color w:val="000000"/>
          <w:szCs w:val="18"/>
        </w:rPr>
        <w:fldChar w:fldCharType="begin"/>
      </w:r>
      <w:r w:rsidR="002747EA">
        <w:rPr>
          <w:rFonts w:ascii="Gill Sans" w:eastAsia="Times New Roman" w:hAnsi="Gill Sans" w:cs="Gill Sans"/>
          <w:color w:val="000000"/>
          <w:szCs w:val="18"/>
        </w:rPr>
        <w:instrText xml:space="preserve"> ADDIN EN.CITE &lt;EndNote&gt;&lt;Cite&gt;&lt;Author&gt;Poston&lt;/Author&gt;&lt;Year&gt;2015&lt;/Year&gt;&lt;RecNum&gt;612&lt;/RecNum&gt;&lt;DisplayText&gt;&lt;style face="superscript" font="Trebuchet MS" size="9"&gt;513&lt;/style&gt;&lt;/DisplayText&gt;&lt;record&gt;&lt;rec-number&gt;612&lt;/rec-number&gt;&lt;foreign-keys&gt;&lt;key app="EN" db-id="exvasrfx2dtraoesasxp2szsxa2df502592x" timestamp="1539048348"&gt;612&lt;/key&gt;&lt;key app="ENWeb" db-id=""&gt;0&lt;/key&gt;&lt;/foreign-keys&gt;&lt;ref-type name="Journal Article"&gt;17&lt;/ref-type&gt;&lt;contributors&gt;&lt;authors&gt;&lt;author&gt;Poston, L.,&lt;/author&gt;&lt;author&gt;Bell, R.,&lt;/author&gt;&lt;author&gt;Croker, H.,&lt;/author&gt;&lt;author&gt;Flynn, A.C.,&lt;/author&gt;&lt;author&gt;Godfrey, K.M.,&lt;/author&gt;&lt;author&gt;Goff, L.,&lt;/author&gt;&lt;/authors&gt;&lt;/contributors&gt;&lt;titles&gt;&lt;title&gt;Effect of a behavioural intervention in obese pregnant women (the UPBEAT study): a multicentre, randomised controlled trial&lt;/title&gt;&lt;secondary-title&gt;The Lancet Diabetes &amp;amp; Endocrinology&lt;/secondary-title&gt;&lt;/titles&gt;&lt;periodical&gt;&lt;full-title&gt;The Lancet Diabetes &amp;amp; Endocrinology&lt;/full-title&gt;&lt;/periodical&gt;&lt;pages&gt;767-777&lt;/pages&gt;&lt;volume&gt;3&lt;/volume&gt;&lt;number&gt;10&lt;/number&gt;&lt;section&gt;767&lt;/section&gt;&lt;dates&gt;&lt;year&gt;2015&lt;/year&gt;&lt;/dates&gt;&lt;isbn&gt;22138587&lt;/isbn&gt;&lt;urls&gt;&lt;/urls&gt;&lt;electronic-resource-num&gt;10.1016/s2213-8587(15)00227-2&lt;/electronic-resource-num&gt;&lt;/record&gt;&lt;/Cite&gt;&lt;/EndNote&gt;</w:instrText>
      </w:r>
      <w:r>
        <w:rPr>
          <w:rFonts w:ascii="Gill Sans" w:eastAsia="Times New Roman" w:hAnsi="Gill Sans" w:cs="Gill Sans"/>
          <w:color w:val="000000"/>
          <w:szCs w:val="18"/>
        </w:rPr>
        <w:fldChar w:fldCharType="separate"/>
      </w:r>
      <w:r w:rsidR="002747EA" w:rsidRPr="002747EA">
        <w:rPr>
          <w:rFonts w:eastAsia="Times New Roman" w:cs="Gill Sans"/>
          <w:noProof/>
          <w:color w:val="000000"/>
          <w:szCs w:val="18"/>
          <w:vertAlign w:val="superscript"/>
        </w:rPr>
        <w:t>513</w:t>
      </w:r>
      <w:r>
        <w:rPr>
          <w:rFonts w:ascii="Gill Sans" w:eastAsia="Times New Roman" w:hAnsi="Gill Sans" w:cs="Gill Sans"/>
          <w:color w:val="000000"/>
          <w:szCs w:val="18"/>
        </w:rPr>
        <w:fldChar w:fldCharType="end"/>
      </w:r>
      <w:r>
        <w:rPr>
          <w:rFonts w:ascii="Gill Sans" w:eastAsia="Times New Roman" w:hAnsi="Gill Sans" w:cs="Gill Sans"/>
          <w:color w:val="000000"/>
          <w:szCs w:val="18"/>
        </w:rPr>
        <w:t xml:space="preserve"> </w:t>
      </w:r>
      <w:r w:rsidR="00AE7C7D">
        <w:t>GeLis in Germany (n=2,009),</w:t>
      </w:r>
      <w:r w:rsidR="00AE7C7D">
        <w:rPr>
          <w:rFonts w:ascii="Century Gothic" w:hAnsi="Century Gothic"/>
          <w:noProof/>
        </w:rPr>
        <w:fldChar w:fldCharType="begin">
          <w:fldData xml:space="preserve">PEVuZE5vdGU+PENpdGU+PEF1dGhvcj5LdW5hdGg8L0F1dGhvcj48WWVhcj4yMDE5PC9ZZWFyPjxS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</w:fldData>
        </w:fldChar>
      </w:r>
      <w:r w:rsidR="002747EA">
        <w:rPr>
          <w:rFonts w:ascii="Century Gothic" w:hAnsi="Century Gothic"/>
          <w:noProof/>
        </w:rPr>
        <w:instrText xml:space="preserve"> ADDIN EN.CITE </w:instrText>
      </w:r>
      <w:r w:rsidR="002747EA">
        <w:rPr>
          <w:rFonts w:ascii="Century Gothic" w:hAnsi="Century Gothic"/>
          <w:noProof/>
        </w:rPr>
        <w:fldChar w:fldCharType="begin">
          <w:fldData xml:space="preserve">PEVuZE5vdGU+PENpdGU+PEF1dGhvcj5LdW5hdGg8L0F1dGhvcj48WWVhcj4yMDE5PC9ZZWFyPjxS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</w:fldData>
        </w:fldChar>
      </w:r>
      <w:r w:rsidR="002747EA">
        <w:rPr>
          <w:rFonts w:ascii="Century Gothic" w:hAnsi="Century Gothic"/>
          <w:noProof/>
        </w:rPr>
        <w:instrText xml:space="preserve"> ADDIN EN.CITE.DATA </w:instrText>
      </w:r>
      <w:r w:rsidR="002747EA">
        <w:rPr>
          <w:rFonts w:ascii="Century Gothic" w:hAnsi="Century Gothic"/>
          <w:noProof/>
        </w:rPr>
      </w:r>
      <w:r w:rsidR="002747EA">
        <w:rPr>
          <w:rFonts w:ascii="Century Gothic" w:hAnsi="Century Gothic"/>
          <w:noProof/>
        </w:rPr>
        <w:fldChar w:fldCharType="end"/>
      </w:r>
      <w:r w:rsidR="00AE7C7D">
        <w:rPr>
          <w:rFonts w:ascii="Century Gothic" w:hAnsi="Century Gothic"/>
          <w:noProof/>
        </w:rPr>
      </w:r>
      <w:r w:rsidR="00AE7C7D">
        <w:rPr>
          <w:rFonts w:ascii="Century Gothic" w:hAnsi="Century Gothic"/>
          <w:noProof/>
        </w:rPr>
        <w:fldChar w:fldCharType="separate"/>
      </w:r>
      <w:r w:rsidR="002747EA" w:rsidRPr="002747EA">
        <w:rPr>
          <w:noProof/>
          <w:vertAlign w:val="superscript"/>
        </w:rPr>
        <w:t>497</w:t>
      </w:r>
      <w:r w:rsidR="00AE7C7D">
        <w:rPr>
          <w:rFonts w:ascii="Century Gothic" w:hAnsi="Century Gothic"/>
          <w:noProof/>
        </w:rPr>
        <w:fldChar w:fldCharType="end"/>
      </w:r>
      <w:r w:rsidR="00AE7C7D">
        <w:rPr>
          <w:rFonts w:ascii="Century Gothic" w:hAnsi="Century Gothic"/>
          <w:noProof/>
        </w:rPr>
        <w:t xml:space="preserve"> </w:t>
      </w:r>
      <w:r>
        <w:rPr>
          <w:rFonts w:ascii="Gill Sans" w:eastAsia="Times New Roman" w:hAnsi="Gill Sans" w:cs="Gill Sans"/>
          <w:color w:val="000000"/>
          <w:szCs w:val="18"/>
        </w:rPr>
        <w:t>and LIMIT in Australia (n=2,212).</w:t>
      </w:r>
      <w:r>
        <w:fldChar w:fldCharType="begin"/>
      </w:r>
      <w:r w:rsidR="002747EA">
        <w:instrText xml:space="preserve"> ADDIN EN.CITE &lt;EndNote&gt;&lt;Cite&gt;&lt;Author&gt;Dodd&lt;/Author&gt;&lt;Year&gt;2014&lt;/Year&gt;&lt;RecNum&gt;1080&lt;/RecNum&gt;&lt;DisplayText&gt;&lt;style face="superscript" font="Trebuchet MS" size="9"&gt;521&lt;/style&gt;&lt;/DisplayText&gt;&lt;record&gt;&lt;rec-number&gt;1080&lt;/rec-number&gt;&lt;foreign-keys&gt;&lt;key app="EN" db-id="exvasrfx2dtraoesasxp2szsxa2df502592x" timestamp="1552946472"&gt;1080&lt;/key&gt;&lt;key app="ENWeb" db-id=""&gt;0&lt;/key&gt;&lt;/foreign-keys&gt;&lt;ref-type name="Journal Article"&gt;17&lt;/ref-type&gt;&lt;contributors&gt;&lt;authors&gt;&lt;author&gt;Dodd, Jodie M.&lt;/author&gt;&lt;author&gt;Grivell, Rosalie M.&lt;/author&gt;&lt;author&gt;Owens, Julie A.&lt;/author&gt;&lt;/authors&gt;&lt;/contributors&gt;&lt;titles&gt;&lt;title&gt;Antenatal Dietary and Lifestyle Interventions for Women Who are Overweight or Obese: Outcomes from the LIMIT Randomized Trial&lt;/title&gt;&lt;secondary-title&gt;Current Nutrition Reports&lt;/secondary-title&gt;&lt;/titles&gt;&lt;periodical&gt;&lt;full-title&gt;Current Nutrition Reports&lt;/full-title&gt;&lt;/periodical&gt;&lt;pages&gt;392-399&lt;/pages&gt;&lt;volume&gt;3&lt;/volume&gt;&lt;number&gt;4&lt;/number&gt;&lt;section&gt;392&lt;/section&gt;&lt;dates&gt;&lt;year&gt;2014&lt;/year&gt;&lt;/dates&gt;&lt;isbn&gt;2161-3311&lt;/isbn&gt;&lt;urls&gt;&lt;/urls&gt;&lt;electronic-resource-num&gt;10.1007/s13668-014-0101-7&lt;/electronic-resource-num&gt;&lt;/record&gt;&lt;/Cite&gt;&lt;/EndNote&gt;</w:instrText>
      </w:r>
      <w:r>
        <w:fldChar w:fldCharType="separate"/>
      </w:r>
      <w:r w:rsidR="002747EA" w:rsidRPr="002747EA">
        <w:rPr>
          <w:noProof/>
          <w:vertAlign w:val="superscript"/>
        </w:rPr>
        <w:t>521</w:t>
      </w:r>
      <w:r>
        <w:fldChar w:fldCharType="end"/>
      </w:r>
      <w:r>
        <w:t xml:space="preserve"> </w:t>
      </w:r>
    </w:p>
    <w:p w14:paraId="086F1B93" w14:textId="3B6FB943" w:rsidR="00A5540F" w:rsidRPr="00973D70" w:rsidRDefault="00A5540F" w:rsidP="004209B7">
      <w:pPr>
        <w:rPr>
          <w:rFonts w:ascii="Century Gothic" w:hAnsi="Century Gothic"/>
          <w:noProof/>
        </w:rPr>
      </w:pPr>
      <w:r>
        <w:rPr>
          <w:lang w:val="en-AU"/>
        </w:rPr>
        <w:t>The s</w:t>
      </w:r>
      <w:r w:rsidRPr="00C12274">
        <w:rPr>
          <w:lang w:val="en-AU"/>
        </w:rPr>
        <w:t>tudies were conducted in</w:t>
      </w:r>
      <w:r w:rsidRPr="00C12274">
        <w:t xml:space="preserve"> Australia (n=</w:t>
      </w:r>
      <w:r w:rsidR="00B11010">
        <w:t>4</w:t>
      </w:r>
      <w:r w:rsidRPr="00C12274">
        <w:t>)</w:t>
      </w:r>
      <w:r>
        <w:t>,</w:t>
      </w:r>
      <w:r>
        <w:fldChar w:fldCharType="begin">
          <w:fldData xml:space="preserve">PEVuZE5vdGU+PENpdGU+PEF1dGhvcj5Eb2RkPC9BdXRob3I+PFllYXI+MjAxNDwvWWVhcj48UmVj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</w:fldData>
        </w:fldChar>
      </w:r>
      <w:r w:rsidR="002747EA">
        <w:instrText xml:space="preserve"> ADDIN EN.CITE </w:instrText>
      </w:r>
      <w:r w:rsidR="002747EA">
        <w:fldChar w:fldCharType="begin">
          <w:fldData xml:space="preserve">PEVuZE5vdGU+PENpdGU+PEF1dGhvcj5Eb2RkPC9BdXRob3I+PFllYXI+MjAxNDwvWWVhcj48UmVj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</w:fldData>
        </w:fldChar>
      </w:r>
      <w:r w:rsidR="002747EA">
        <w:instrText xml:space="preserve"> ADDIN EN.CITE.DATA </w:instrText>
      </w:r>
      <w:r w:rsidR="002747EA">
        <w:fldChar w:fldCharType="end"/>
      </w:r>
      <w:r>
        <w:fldChar w:fldCharType="separate"/>
      </w:r>
      <w:r w:rsidR="002747EA" w:rsidRPr="002747EA">
        <w:rPr>
          <w:noProof/>
          <w:vertAlign w:val="superscript"/>
        </w:rPr>
        <w:t>484,500,520,521</w:t>
      </w:r>
      <w:r>
        <w:fldChar w:fldCharType="end"/>
      </w:r>
      <w:r w:rsidRPr="00C12274">
        <w:t xml:space="preserve"> </w:t>
      </w:r>
      <w:r>
        <w:t>Belgium (n=2),</w:t>
      </w:r>
      <w:r>
        <w:fldChar w:fldCharType="begin">
          <w:fldData xml:space="preserve">PEVuZE5vdGU+PENpdGU+PEF1dGhvcj5Cb2dhZXJ0czwvQXV0aG9yPjxZZWFyPjIwMTM8L1llYXI+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</w:fldData>
        </w:fldChar>
      </w:r>
      <w:r w:rsidR="002747EA">
        <w:instrText xml:space="preserve"> ADDIN EN.CITE </w:instrText>
      </w:r>
      <w:r w:rsidR="002747EA">
        <w:fldChar w:fldCharType="begin">
          <w:fldData xml:space="preserve">PEVuZE5vdGU+PENpdGU+PEF1dGhvcj5Cb2dhZXJ0czwvQXV0aG9yPjxZZWFyPjIwMTM8L1llYXI+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</w:fldData>
        </w:fldChar>
      </w:r>
      <w:r w:rsidR="002747EA">
        <w:instrText xml:space="preserve"> ADDIN EN.CITE.DATA </w:instrText>
      </w:r>
      <w:r w:rsidR="002747EA">
        <w:fldChar w:fldCharType="end"/>
      </w:r>
      <w:r>
        <w:fldChar w:fldCharType="separate"/>
      </w:r>
      <w:r w:rsidR="002747EA" w:rsidRPr="002747EA">
        <w:rPr>
          <w:noProof/>
          <w:vertAlign w:val="superscript"/>
        </w:rPr>
        <w:t>510,511</w:t>
      </w:r>
      <w:r>
        <w:fldChar w:fldCharType="end"/>
      </w:r>
      <w:r>
        <w:t xml:space="preserve"> </w:t>
      </w:r>
      <w:r w:rsidRPr="00C12274">
        <w:t>Canada (n=</w:t>
      </w:r>
      <w:r w:rsidR="00973D70">
        <w:t>3</w:t>
      </w:r>
      <w:r w:rsidRPr="00C12274">
        <w:t>)</w:t>
      </w:r>
      <w:r>
        <w:t>,</w:t>
      </w:r>
      <w:r>
        <w:fldChar w:fldCharType="begin">
          <w:fldData xml:space="preserve">PEVuZE5vdGU+PENpdGU+PEF1dGhvcj5IdWk8L0F1dGhvcj48WWVhcj4yMDEyPC9ZZWFyPjxSZWNO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</w:fldData>
        </w:fldChar>
      </w:r>
      <w:r w:rsidR="002747EA">
        <w:instrText xml:space="preserve"> ADDIN EN.CITE </w:instrText>
      </w:r>
      <w:r w:rsidR="002747EA">
        <w:fldChar w:fldCharType="begin">
          <w:fldData xml:space="preserve">PEVuZE5vdGU+PENpdGU+PEF1dGhvcj5IdWk8L0F1dGhvcj48WWVhcj4yMDEyPC9ZZWFyPjxSZWNO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</w:fldData>
        </w:fldChar>
      </w:r>
      <w:r w:rsidR="002747EA">
        <w:instrText xml:space="preserve"> ADDIN EN.CITE.DATA </w:instrText>
      </w:r>
      <w:r w:rsidR="002747EA">
        <w:fldChar w:fldCharType="end"/>
      </w:r>
      <w:r>
        <w:fldChar w:fldCharType="separate"/>
      </w:r>
      <w:r w:rsidR="002747EA" w:rsidRPr="002747EA">
        <w:rPr>
          <w:noProof/>
          <w:vertAlign w:val="superscript"/>
        </w:rPr>
        <w:t>482,490,491</w:t>
      </w:r>
      <w:r>
        <w:fldChar w:fldCharType="end"/>
      </w:r>
      <w:r w:rsidRPr="00C12274">
        <w:t xml:space="preserve"> China (n=</w:t>
      </w:r>
      <w:r>
        <w:t>2,</w:t>
      </w:r>
      <w:r>
        <w:fldChar w:fldCharType="begin">
          <w:fldData xml:space="preserve">PEVuZE5vdGU+PENpdGU+PEF1dGhvcj5KaW5nPC9BdXRob3I+PFllYXI+MjAxNTwvWWVhcj48UmVj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</w:fldData>
        </w:fldChar>
      </w:r>
      <w:r w:rsidR="002747EA">
        <w:instrText xml:space="preserve"> ADDIN EN.CITE </w:instrText>
      </w:r>
      <w:r w:rsidR="002747EA">
        <w:fldChar w:fldCharType="begin">
          <w:fldData xml:space="preserve">PEVuZE5vdGU+PENpdGU+PEF1dGhvcj5KaW5nPC9BdXRob3I+PFllYXI+MjAxNTwvWWVhcj48UmVj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</w:fldData>
        </w:fldChar>
      </w:r>
      <w:r w:rsidR="002747EA">
        <w:instrText xml:space="preserve"> ADDIN EN.CITE.DATA </w:instrText>
      </w:r>
      <w:r w:rsidR="002747EA">
        <w:fldChar w:fldCharType="end"/>
      </w:r>
      <w:r>
        <w:fldChar w:fldCharType="separate"/>
      </w:r>
      <w:r w:rsidR="002747EA" w:rsidRPr="002747EA">
        <w:rPr>
          <w:noProof/>
          <w:vertAlign w:val="superscript"/>
        </w:rPr>
        <w:t>492,517</w:t>
      </w:r>
      <w:r>
        <w:fldChar w:fldCharType="end"/>
      </w:r>
      <w:r w:rsidRPr="00C12274">
        <w:t xml:space="preserve"> Denmark (n=</w:t>
      </w:r>
      <w:r>
        <w:t>2),</w:t>
      </w:r>
      <w:r>
        <w:fldChar w:fldCharType="begin">
          <w:fldData xml:space="preserve">PEVuZE5vdGU+PENpdGU+PEF1dGhvcj5SZW5hdWx0PC9BdXRob3I+PFllYXI+MjAxNDwvWWVhcj48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</w:fldData>
        </w:fldChar>
      </w:r>
      <w:r w:rsidR="002747EA">
        <w:instrText xml:space="preserve"> ADDIN EN.CITE </w:instrText>
      </w:r>
      <w:r w:rsidR="002747EA">
        <w:fldChar w:fldCharType="begin">
          <w:fldData xml:space="preserve">PEVuZE5vdGU+PENpdGU+PEF1dGhvcj5SZW5hdWx0PC9BdXRob3I+PFllYXI+MjAxNDwvWWVhcj48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</w:fldData>
        </w:fldChar>
      </w:r>
      <w:r w:rsidR="002747EA">
        <w:instrText xml:space="preserve"> ADDIN EN.CITE.DATA </w:instrText>
      </w:r>
      <w:r w:rsidR="002747EA">
        <w:fldChar w:fldCharType="end"/>
      </w:r>
      <w:r>
        <w:fldChar w:fldCharType="separate"/>
      </w:r>
      <w:r w:rsidR="002747EA" w:rsidRPr="002747EA">
        <w:rPr>
          <w:noProof/>
          <w:vertAlign w:val="superscript"/>
        </w:rPr>
        <w:t>451,515</w:t>
      </w:r>
      <w:r>
        <w:fldChar w:fldCharType="end"/>
      </w:r>
      <w:r>
        <w:t xml:space="preserve"> Finland (n=3),</w:t>
      </w:r>
      <w:r>
        <w:fldChar w:fldCharType="begin">
          <w:fldData xml:space="preserve">PEVuZE5vdGU+PENpdGU+PEF1dGhvcj5Lb2l2dXNhbG88L0F1dGhvcj48WWVhcj4yMDE2PC9ZZWFy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</w:fldData>
        </w:fldChar>
      </w:r>
      <w:r w:rsidR="002747EA">
        <w:instrText xml:space="preserve"> ADDIN EN.CITE </w:instrText>
      </w:r>
      <w:r w:rsidR="002747EA">
        <w:fldChar w:fldCharType="begin">
          <w:fldData xml:space="preserve">PEVuZE5vdGU+PENpdGU+PEF1dGhvcj5Lb2l2dXNhbG88L0F1dGhvcj48WWVhcj4yMDE2PC9ZZWFy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</w:fldData>
        </w:fldChar>
      </w:r>
      <w:r w:rsidR="002747EA">
        <w:instrText xml:space="preserve"> ADDIN EN.CITE.DATA </w:instrText>
      </w:r>
      <w:r w:rsidR="002747EA">
        <w:fldChar w:fldCharType="end"/>
      </w:r>
      <w:r>
        <w:fldChar w:fldCharType="separate"/>
      </w:r>
      <w:r w:rsidR="002747EA" w:rsidRPr="002747EA">
        <w:rPr>
          <w:noProof/>
          <w:vertAlign w:val="superscript"/>
        </w:rPr>
        <w:t>516,519,522</w:t>
      </w:r>
      <w:r>
        <w:fldChar w:fldCharType="end"/>
      </w:r>
      <w:r w:rsidR="00A95FF7">
        <w:t xml:space="preserve"> Germany (n=2</w:t>
      </w:r>
      <w:r>
        <w:t>),</w:t>
      </w:r>
      <w:r>
        <w:fldChar w:fldCharType="begin">
          <w:fldData xml:space="preserve">PEVuZE5vdGU+PENpdGU+PEF1dGhvcj5SYXVoPC9BdXRob3I+PFllYXI+MjAxMzwvWWVhcj48UmVj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</w:fldData>
        </w:fldChar>
      </w:r>
      <w:r w:rsidR="002747EA">
        <w:instrText xml:space="preserve"> ADDIN EN.CITE </w:instrText>
      </w:r>
      <w:r w:rsidR="002747EA">
        <w:fldChar w:fldCharType="begin">
          <w:fldData xml:space="preserve">PEVuZE5vdGU+PENpdGU+PEF1dGhvcj5SYXVoPC9BdXRob3I+PFllYXI+MjAxMzwvWWVhcj48UmVj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</w:fldData>
        </w:fldChar>
      </w:r>
      <w:r w:rsidR="002747EA">
        <w:instrText xml:space="preserve"> ADDIN EN.CITE.DATA </w:instrText>
      </w:r>
      <w:r w:rsidR="002747EA">
        <w:fldChar w:fldCharType="end"/>
      </w:r>
      <w:r>
        <w:fldChar w:fldCharType="separate"/>
      </w:r>
      <w:r w:rsidR="002747EA" w:rsidRPr="002747EA">
        <w:rPr>
          <w:noProof/>
          <w:vertAlign w:val="superscript"/>
        </w:rPr>
        <w:t>496,497</w:t>
      </w:r>
      <w:r>
        <w:fldChar w:fldCharType="end"/>
      </w:r>
      <w:r>
        <w:t xml:space="preserve"> </w:t>
      </w:r>
      <w:r w:rsidR="00B11010">
        <w:t>Hong Kong (n=1),</w:t>
      </w:r>
      <w:r w:rsidR="00D07346">
        <w:fldChar w:fldCharType="begin">
          <w:fldData xml:space="preserve">PEVuZE5vdGU+PENpdGU+PEF1dGhvcj5DaGFuPC9BdXRob3I+PFllYXI+MjAxODwvWWVhcj48UmVj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==
</w:fldData>
        </w:fldChar>
      </w:r>
      <w:r w:rsidR="002747EA">
        <w:instrText xml:space="preserve"> ADDIN EN.CITE </w:instrText>
      </w:r>
      <w:r w:rsidR="002747EA">
        <w:fldChar w:fldCharType="begin">
          <w:fldData xml:space="preserve">PEVuZE5vdGU+PENpdGU+PEF1dGhvcj5DaGFuPC9BdXRob3I+PFllYXI+MjAxODwvWWVhcj48UmVj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==
</w:fldData>
        </w:fldChar>
      </w:r>
      <w:r w:rsidR="002747EA">
        <w:instrText xml:space="preserve"> ADDIN EN.CITE.DATA </w:instrText>
      </w:r>
      <w:r w:rsidR="002747EA">
        <w:fldChar w:fldCharType="end"/>
      </w:r>
      <w:r w:rsidR="00D07346">
        <w:fldChar w:fldCharType="separate"/>
      </w:r>
      <w:r w:rsidR="002747EA" w:rsidRPr="002747EA">
        <w:rPr>
          <w:noProof/>
          <w:vertAlign w:val="superscript"/>
        </w:rPr>
        <w:t>518</w:t>
      </w:r>
      <w:r w:rsidR="00D07346">
        <w:fldChar w:fldCharType="end"/>
      </w:r>
      <w:r w:rsidR="00B11010">
        <w:t xml:space="preserve"> </w:t>
      </w:r>
      <w:r>
        <w:t>India (n=1),</w:t>
      </w:r>
      <w:r>
        <w:fldChar w:fldCharType="begin"/>
      </w:r>
      <w:r w:rsidR="002747EA">
        <w:instrText xml:space="preserve"> ADDIN EN.CITE &lt;EndNote&gt;&lt;Cite&gt;&lt;Author&gt;Pawalia&lt;/Author&gt;&lt;Year&gt;2017&lt;/Year&gt;&lt;RecNum&gt;750&lt;/RecNum&gt;&lt;DisplayText&gt;&lt;style face="superscript" font="Trebuchet MS" size="9"&gt;493&lt;/style&gt;&lt;/DisplayText&gt;&lt;record&gt;&lt;rec-number&gt;750&lt;/rec-number&gt;&lt;foreign-keys&gt;&lt;key app="EN" db-id="exvasrfx2dtraoesasxp2szsxa2df502592x" timestamp="1541467919"&gt;750&lt;/key&gt;&lt;key app="ENWeb" db-id=""&gt;0&lt;/key&gt;&lt;/foreign-keys&gt;&lt;ref-type name="Journal Article"&gt;17&lt;/ref-type&gt;&lt;contributors&gt;&lt;authors&gt;&lt;author&gt;Pawalia, Alka&lt;/author&gt;&lt;author&gt;Kulandaivelan, Sivachidambaram&lt;/author&gt;&lt;author&gt;Savant, Satya&lt;/author&gt;&lt;author&gt;Yadav, Vikram Singh&lt;/author&gt;&lt;/authors&gt;&lt;/contributors&gt;&lt;titles&gt;&lt;title&gt;Exercise in Pregnancy: Effect on Obesity Parameters in Indian Women – A Randomized Controlled Trial&lt;/title&gt;&lt;secondary-title&gt;Romanian Journal of Diabetes Nutrition and Metabolic Diseases&lt;/secondary-title&gt;&lt;/titles&gt;&lt;periodical&gt;&lt;full-title&gt;Romanian Journal of Diabetes Nutrition and Metabolic Diseases&lt;/full-title&gt;&lt;/periodical&gt;&lt;volume&gt;24&lt;/volume&gt;&lt;number&gt;4&lt;/number&gt;&lt;dates&gt;&lt;year&gt;2017&lt;/year&gt;&lt;/dates&gt;&lt;isbn&gt;2284-6417&lt;/isbn&gt;&lt;urls&gt;&lt;/urls&gt;&lt;electronic-resource-num&gt;10.1515/rjdnmd-2017-0037&lt;/electronic-resource-num&gt;&lt;/record&gt;&lt;/Cite&gt;&lt;/EndNote&gt;</w:instrText>
      </w:r>
      <w:r>
        <w:fldChar w:fldCharType="separate"/>
      </w:r>
      <w:r w:rsidR="002747EA" w:rsidRPr="002747EA">
        <w:rPr>
          <w:noProof/>
          <w:vertAlign w:val="superscript"/>
        </w:rPr>
        <w:t>493</w:t>
      </w:r>
      <w:r>
        <w:fldChar w:fldCharType="end"/>
      </w:r>
      <w:r>
        <w:t xml:space="preserve"> </w:t>
      </w:r>
      <w:r w:rsidR="00063E54">
        <w:t>Iran (n=1)</w:t>
      </w:r>
      <w:r w:rsidR="00063E54">
        <w:rPr>
          <w:rFonts w:ascii="Century Gothic" w:hAnsi="Century Gothic"/>
          <w:noProof/>
        </w:rPr>
        <w:t>,</w:t>
      </w:r>
      <w:r w:rsidR="00063E54" w:rsidRPr="00063E54">
        <w:rPr>
          <w:rFonts w:ascii="Century Gothic" w:hAnsi="Century Gothic"/>
          <w:noProof/>
        </w:rPr>
        <w:fldChar w:fldCharType="begin"/>
      </w:r>
      <w:r w:rsidR="002747EA">
        <w:rPr>
          <w:rFonts w:ascii="Century Gothic" w:hAnsi="Century Gothic"/>
          <w:noProof/>
        </w:rPr>
        <w:instrText xml:space="preserve"> ADDIN EN.CITE &lt;EndNote&gt;&lt;Cite&gt;&lt;Author&gt;Kiani Asiabar&lt;/Author&gt;&lt;Year&gt;2018&lt;/Year&gt;&lt;RecNum&gt;1380&lt;/RecNum&gt;&lt;DisplayText&gt;&lt;style face="superscript" font="Trebuchet MS" size="9"&gt;498&lt;/style&gt;&lt;/DisplayText&gt;&lt;record&gt;&lt;rec-number&gt;1380&lt;/rec-number&gt;&lt;foreign-keys&gt;&lt;key app="EN" db-id="exvasrfx2dtraoesasxp2szsxa2df502592x" timestamp="1567124571"&gt;1380&lt;/key&gt;&lt;key app="ENWeb" db-id=""&gt;0&lt;/key&gt;&lt;/foreign-keys&gt;&lt;ref-type name="Journal Article"&gt;17&lt;/ref-type&gt;&lt;contributors&gt;&lt;authors&gt;&lt;author&gt;Kiani Asiabar, A.&lt;/author&gt;&lt;author&gt;Amin Shokravi, F.&lt;/author&gt;&lt;author&gt;Hajifaraji, M.&lt;/author&gt;&lt;author&gt;Zayeri, F.&lt;/author&gt;&lt;/authors&gt;&lt;/contributors&gt;&lt;auth-address&gt;Department of Health Education and Health Promotion, Faculty of Medical Sciences, Tarbiat Modares University, Tehran, Iran.&amp;#xD;Department of Midwifery, Faculty of Nursing and Midwifery, Shahed University, Tehran, Iran.&amp;#xD;Department of Health Educations and Health Promotion, Faculty of Medical Sciences, Tarbiat Modares University, Tehran, Iran.&amp;#xD;National Nutrition and Food Technology Research Institute, School of Nutrition Sciences and Food Technology, Shahid Beheshti University of Medical Sciences, Tehran, Iran.&amp;#xD;Department of Biostatistics, Faculty of Paramedical Sciences, Shahid Beheshti University of Medical Sciences, Tehran, Iran.&lt;/auth-address&gt;&lt;titles&gt;&lt;title&gt;The effect of an educational intervention in early pregnancy with spouse&amp;apos;s participation on optimal gestational weight gain in pregnancy: a randomized controlled trial&lt;/title&gt;&lt;secondary-title&gt;Health Educ Res&lt;/secondary-title&gt;&lt;/titles&gt;&lt;periodical&gt;&lt;full-title&gt;Health Educ Res&lt;/full-title&gt;&lt;/periodical&gt;&lt;pages&gt;535-547&lt;/pages&gt;&lt;volume&gt;33&lt;/volume&gt;&lt;number&gt;6&lt;/number&gt;&lt;edition&gt;2018/11/30&lt;/edition&gt;&lt;dates&gt;&lt;year&gt;2018&lt;/year&gt;&lt;pub-dates&gt;&lt;date&gt;Dec 1&lt;/date&gt;&lt;/pub-dates&gt;&lt;/dates&gt;&lt;isbn&gt;1465-3648 (Electronic)&amp;#xD;0268-1153 (Linking)&lt;/isbn&gt;&lt;accession-num&gt;30496409&lt;/accession-num&gt;&lt;urls&gt;&lt;related-urls&gt;&lt;url&gt;https://www.ncbi.nlm.nih.gov/pubmed/30496409&lt;/url&gt;&lt;/related-urls&gt;&lt;/urls&gt;&lt;electronic-resource-num&gt;10.1093/her/cyy040&lt;/electronic-resource-num&gt;&lt;/record&gt;&lt;/Cite&gt;&lt;/EndNote&gt;</w:instrText>
      </w:r>
      <w:r w:rsidR="00063E54" w:rsidRPr="00063E54">
        <w:rPr>
          <w:rFonts w:ascii="Century Gothic" w:hAnsi="Century Gothic"/>
          <w:noProof/>
        </w:rPr>
        <w:fldChar w:fldCharType="separate"/>
      </w:r>
      <w:r w:rsidR="002747EA" w:rsidRPr="002747EA">
        <w:rPr>
          <w:noProof/>
          <w:vertAlign w:val="superscript"/>
        </w:rPr>
        <w:t>498</w:t>
      </w:r>
      <w:r w:rsidR="00063E54" w:rsidRPr="00063E54">
        <w:rPr>
          <w:rFonts w:ascii="Century Gothic" w:hAnsi="Century Gothic"/>
          <w:noProof/>
        </w:rPr>
        <w:fldChar w:fldCharType="end"/>
      </w:r>
      <w:r w:rsidR="00063E54">
        <w:rPr>
          <w:rFonts w:ascii="Century Gothic" w:hAnsi="Century Gothic"/>
          <w:noProof/>
        </w:rPr>
        <w:t xml:space="preserve"> </w:t>
      </w:r>
      <w:r w:rsidR="00AE7C7D">
        <w:t>Ireland (n=1),</w:t>
      </w:r>
      <w:r w:rsidR="00AE7C7D" w:rsidRPr="00A95FF7">
        <w:rPr>
          <w:rFonts w:ascii="Century Gothic" w:hAnsi="Century Gothic"/>
          <w:noProof/>
        </w:rPr>
        <w:fldChar w:fldCharType="begin">
          <w:fldData xml:space="preserve">PEVuZE5vdGU+PENpdGU+PEF1dGhvcj5LZW5uZWxseTwvQXV0aG9yPjxZZWFyPjIwMTg8L1llYXI+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=
</w:fldData>
        </w:fldChar>
      </w:r>
      <w:r w:rsidR="002747EA">
        <w:rPr>
          <w:rFonts w:ascii="Century Gothic" w:hAnsi="Century Gothic"/>
          <w:noProof/>
        </w:rPr>
        <w:instrText xml:space="preserve"> ADDIN EN.CITE </w:instrText>
      </w:r>
      <w:r w:rsidR="002747EA">
        <w:rPr>
          <w:rFonts w:ascii="Century Gothic" w:hAnsi="Century Gothic"/>
          <w:noProof/>
        </w:rPr>
        <w:fldChar w:fldCharType="begin">
          <w:fldData xml:space="preserve">PEVuZE5vdGU+PENpdGU+PEF1dGhvcj5LZW5uZWxseTwvQXV0aG9yPjxZZWFyPjIwMTg8L1llYXI+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=
</w:fldData>
        </w:fldChar>
      </w:r>
      <w:r w:rsidR="002747EA">
        <w:rPr>
          <w:rFonts w:ascii="Century Gothic" w:hAnsi="Century Gothic"/>
          <w:noProof/>
        </w:rPr>
        <w:instrText xml:space="preserve"> ADDIN EN.CITE.DATA </w:instrText>
      </w:r>
      <w:r w:rsidR="002747EA">
        <w:rPr>
          <w:rFonts w:ascii="Century Gothic" w:hAnsi="Century Gothic"/>
          <w:noProof/>
        </w:rPr>
      </w:r>
      <w:r w:rsidR="002747EA">
        <w:rPr>
          <w:rFonts w:ascii="Century Gothic" w:hAnsi="Century Gothic"/>
          <w:noProof/>
        </w:rPr>
        <w:fldChar w:fldCharType="end"/>
      </w:r>
      <w:r w:rsidR="00AE7C7D" w:rsidRPr="00A95FF7">
        <w:rPr>
          <w:rFonts w:ascii="Century Gothic" w:hAnsi="Century Gothic"/>
          <w:noProof/>
        </w:rPr>
      </w:r>
      <w:r w:rsidR="00AE7C7D" w:rsidRPr="00A95FF7">
        <w:rPr>
          <w:rFonts w:ascii="Century Gothic" w:hAnsi="Century Gothic"/>
          <w:noProof/>
        </w:rPr>
        <w:fldChar w:fldCharType="separate"/>
      </w:r>
      <w:r w:rsidR="002747EA" w:rsidRPr="002747EA">
        <w:rPr>
          <w:noProof/>
          <w:vertAlign w:val="superscript"/>
        </w:rPr>
        <w:t>506</w:t>
      </w:r>
      <w:r w:rsidR="00AE7C7D" w:rsidRPr="00A95FF7">
        <w:rPr>
          <w:rFonts w:ascii="Century Gothic" w:hAnsi="Century Gothic"/>
          <w:noProof/>
        </w:rPr>
        <w:fldChar w:fldCharType="end"/>
      </w:r>
      <w:r w:rsidR="00AE7C7D">
        <w:rPr>
          <w:rFonts w:ascii="Century Gothic" w:hAnsi="Century Gothic"/>
          <w:noProof/>
        </w:rPr>
        <w:t xml:space="preserve"> </w:t>
      </w:r>
      <w:r>
        <w:t>Italy (n=2),</w:t>
      </w:r>
      <w:r>
        <w:fldChar w:fldCharType="begin">
          <w:fldData xml:space="preserve">PEVuZE5vdGU+PENpdGU+PEF1dGhvcj5CcnVubzwvQXV0aG9yPjxZZWFyPjIwMTc8L1llYXI+PFJl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</w:fldData>
        </w:fldChar>
      </w:r>
      <w:r w:rsidR="002747EA">
        <w:instrText xml:space="preserve"> ADDIN EN.CITE </w:instrText>
      </w:r>
      <w:r w:rsidR="002747EA">
        <w:fldChar w:fldCharType="begin">
          <w:fldData xml:space="preserve">PEVuZE5vdGU+PENpdGU+PEF1dGhvcj5CcnVubzwvQXV0aG9yPjxZZWFyPjIwMTc8L1llYXI+PFJl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</w:fldData>
        </w:fldChar>
      </w:r>
      <w:r w:rsidR="002747EA">
        <w:instrText xml:space="preserve"> ADDIN EN.CITE.DATA </w:instrText>
      </w:r>
      <w:r w:rsidR="002747EA">
        <w:fldChar w:fldCharType="end"/>
      </w:r>
      <w:r>
        <w:fldChar w:fldCharType="separate"/>
      </w:r>
      <w:r w:rsidR="002747EA" w:rsidRPr="002747EA">
        <w:rPr>
          <w:noProof/>
          <w:vertAlign w:val="superscript"/>
        </w:rPr>
        <w:t>499,504</w:t>
      </w:r>
      <w:r>
        <w:fldChar w:fldCharType="end"/>
      </w:r>
      <w:r w:rsidRPr="00C12274">
        <w:t xml:space="preserve"> the Netherlands (n=1)</w:t>
      </w:r>
      <w:r>
        <w:t>,</w:t>
      </w:r>
      <w:r>
        <w:fldChar w:fldCharType="begin"/>
      </w:r>
      <w:r w:rsidR="002747EA">
        <w:instrText xml:space="preserve"> ADDIN EN.CITE &lt;EndNote&gt;&lt;Cite&gt;&lt;Author&gt;Althuizen&lt;/Author&gt;&lt;Year&gt;2013&lt;/Year&gt;&lt;RecNum&gt;709&lt;/RecNum&gt;&lt;DisplayText&gt;&lt;style face="superscript" font="Trebuchet MS" size="9"&gt;485&lt;/style&gt;&lt;/DisplayText&gt;&lt;record&gt;&lt;rec-number&gt;709&lt;/rec-number&gt;&lt;foreign-keys&gt;&lt;key app="EN" db-id="exvasrfx2dtraoesasxp2szsxa2df502592x" timestamp="1541462216"&gt;709&lt;/key&gt;&lt;/foreign-keys&gt;&lt;ref-type name="Journal Article"&gt;17&lt;/ref-type&gt;&lt;contributors&gt;&lt;authors&gt;&lt;author&gt;Althuizen, E.&lt;/author&gt;&lt;author&gt;van der Wijden, C. L.&lt;/author&gt;&lt;author&gt;van Mechelen, W.&lt;/author&gt;&lt;author&gt;Seidell, J. C.&lt;/author&gt;&lt;author&gt;van Poppel, M. N.&lt;/author&gt;&lt;/authors&gt;&lt;/contributors&gt;&lt;auth-address&gt;Department of Public and Occupational Health and the EMGO Institute for Health and Care Research, VU University Medical Centre, Amsterdam, The Netherlands.&lt;/auth-address&gt;&lt;titles&gt;&lt;title&gt;The effect of a counselling intervention on weight changes during and after pregnancy: a randomised trial&lt;/title&gt;&lt;secondary-title&gt;BJOG&lt;/secondary-title&gt;&lt;/titles&gt;&lt;periodical&gt;&lt;full-title&gt;BJOG&lt;/full-title&gt;&lt;/periodical&gt;&lt;pages&gt;92-9&lt;/pages&gt;&lt;volume&gt;120&lt;/volume&gt;&lt;number&gt;1&lt;/number&gt;&lt;edition&gt;2012/11/06&lt;/edition&gt;&lt;keywords&gt;&lt;keyword&gt;Adult&lt;/keyword&gt;&lt;keyword&gt;Birth Weight&lt;/keyword&gt;&lt;keyword&gt;Body Mass Index&lt;/keyword&gt;&lt;keyword&gt;Counseling/*methods&lt;/keyword&gt;&lt;keyword&gt;Female&lt;/keyword&gt;&lt;keyword&gt;Humans&lt;/keyword&gt;&lt;keyword&gt;Netherlands&lt;/keyword&gt;&lt;keyword&gt;Overweight/*prevention &amp;amp; control&lt;/keyword&gt;&lt;keyword&gt;Patient Compliance&lt;/keyword&gt;&lt;keyword&gt;Pregnancy&lt;/keyword&gt;&lt;keyword&gt;Pregnancy Complications/*prevention &amp;amp; control&lt;/keyword&gt;&lt;keyword&gt;Pregnancy Outcome&lt;/keyword&gt;&lt;keyword&gt;Prenatal Care/*methods&lt;/keyword&gt;&lt;keyword&gt;Weight Gain&lt;/keyword&gt;&lt;/keywords&gt;&lt;dates&gt;&lt;year&gt;2013&lt;/year&gt;&lt;pub-dates&gt;&lt;date&gt;Jan&lt;/date&gt;&lt;/pub-dates&gt;&lt;/dates&gt;&lt;isbn&gt;1471-0528 (Electronic)&amp;#xD;1470-0328 (Linking)&lt;/isbn&gt;&lt;accession-num&gt;23121074&lt;/accession-num&gt;&lt;urls&gt;&lt;related-urls&gt;&lt;url&gt;https://www.ncbi.nlm.nih.gov/pubmed/23121074&lt;/url&gt;&lt;/related-urls&gt;&lt;/urls&gt;&lt;electronic-resource-num&gt;10.1111/1471-0528.12014&lt;/electronic-resource-num&gt;&lt;/record&gt;&lt;/Cite&gt;&lt;/EndNote&gt;</w:instrText>
      </w:r>
      <w:r>
        <w:fldChar w:fldCharType="separate"/>
      </w:r>
      <w:r w:rsidR="002747EA" w:rsidRPr="002747EA">
        <w:rPr>
          <w:noProof/>
          <w:vertAlign w:val="superscript"/>
        </w:rPr>
        <w:t>485</w:t>
      </w:r>
      <w:r>
        <w:fldChar w:fldCharType="end"/>
      </w:r>
      <w:r w:rsidRPr="00C12274">
        <w:t xml:space="preserve"> Norway (n=</w:t>
      </w:r>
      <w:r>
        <w:t>1</w:t>
      </w:r>
      <w:r w:rsidRPr="00C12274">
        <w:t>)</w:t>
      </w:r>
      <w:r>
        <w:t>,</w:t>
      </w:r>
      <w:r>
        <w:fldChar w:fldCharType="begin">
          <w:fldData xml:space="preserve">PEVuZE5vdGU+PENpdGU+PEF1dGhvcj5TYWdlZGFsPC9BdXRob3I+PFllYXI+MjAxNzwvWWVhcj48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=
</w:fldData>
        </w:fldChar>
      </w:r>
      <w:r w:rsidR="002747EA">
        <w:instrText xml:space="preserve"> ADDIN EN.CITE </w:instrText>
      </w:r>
      <w:r w:rsidR="002747EA">
        <w:fldChar w:fldCharType="begin">
          <w:fldData xml:space="preserve">PEVuZE5vdGU+PENpdGU+PEF1dGhvcj5TYWdlZGFsPC9BdXRob3I+PFllYXI+MjAxNzwvWWVhcj48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=
</w:fldData>
        </w:fldChar>
      </w:r>
      <w:r w:rsidR="002747EA">
        <w:instrText xml:space="preserve"> ADDIN EN.CITE.DATA </w:instrText>
      </w:r>
      <w:r w:rsidR="002747EA">
        <w:fldChar w:fldCharType="end"/>
      </w:r>
      <w:r>
        <w:fldChar w:fldCharType="separate"/>
      </w:r>
      <w:r w:rsidR="002747EA" w:rsidRPr="002747EA">
        <w:rPr>
          <w:noProof/>
          <w:vertAlign w:val="superscript"/>
        </w:rPr>
        <w:t>487</w:t>
      </w:r>
      <w:r>
        <w:fldChar w:fldCharType="end"/>
      </w:r>
      <w:r w:rsidRPr="00C12274">
        <w:t xml:space="preserve"> </w:t>
      </w:r>
      <w:r w:rsidR="00B11010">
        <w:t>Puerto Rico (n=1)</w:t>
      </w:r>
      <w:r w:rsidR="00B11010">
        <w:rPr>
          <w:noProof/>
        </w:rPr>
        <w:t>,</w:t>
      </w:r>
      <w:r w:rsidR="00D07346">
        <w:rPr>
          <w:noProof/>
        </w:rPr>
        <w:fldChar w:fldCharType="begin">
          <w:fldData xml:space="preserve">PEVuZE5vdGU+PENpdGU+PEF1dGhvcj5UcmFrLUZlbGxlcm1laWVyPC9BdXRob3I+PFllYXI+MjAx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</w:fldData>
        </w:fldChar>
      </w:r>
      <w:r w:rsidR="002747EA">
        <w:rPr>
          <w:noProof/>
        </w:rPr>
        <w:instrText xml:space="preserve"> ADDIN EN.CITE </w:instrText>
      </w:r>
      <w:r w:rsidR="002747EA">
        <w:rPr>
          <w:noProof/>
        </w:rPr>
        <w:fldChar w:fldCharType="begin">
          <w:fldData xml:space="preserve">PEVuZE5vdGU+PENpdGU+PEF1dGhvcj5UcmFrLUZlbGxlcm1laWVyPC9BdXRob3I+PFllYXI+MjAx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</w:fldData>
        </w:fldChar>
      </w:r>
      <w:r w:rsidR="002747EA">
        <w:rPr>
          <w:noProof/>
        </w:rPr>
        <w:instrText xml:space="preserve"> ADDIN EN.CITE.DATA </w:instrText>
      </w:r>
      <w:r w:rsidR="002747EA">
        <w:rPr>
          <w:noProof/>
        </w:rPr>
      </w:r>
      <w:r w:rsidR="002747EA">
        <w:rPr>
          <w:noProof/>
        </w:rPr>
        <w:fldChar w:fldCharType="end"/>
      </w:r>
      <w:r w:rsidR="00D07346">
        <w:rPr>
          <w:noProof/>
        </w:rPr>
      </w:r>
      <w:r w:rsidR="00D07346">
        <w:rPr>
          <w:noProof/>
        </w:rPr>
        <w:fldChar w:fldCharType="separate"/>
      </w:r>
      <w:r w:rsidR="002747EA" w:rsidRPr="002747EA">
        <w:rPr>
          <w:noProof/>
          <w:vertAlign w:val="superscript"/>
        </w:rPr>
        <w:t>509</w:t>
      </w:r>
      <w:r w:rsidR="00D07346">
        <w:rPr>
          <w:noProof/>
        </w:rPr>
        <w:fldChar w:fldCharType="end"/>
      </w:r>
      <w:r w:rsidR="00B11010">
        <w:rPr>
          <w:noProof/>
        </w:rPr>
        <w:t xml:space="preserve"> </w:t>
      </w:r>
      <w:r w:rsidRPr="00C12274">
        <w:t>Sweden (n=1)</w:t>
      </w:r>
      <w:r>
        <w:t>,</w:t>
      </w:r>
      <w:r>
        <w:fldChar w:fldCharType="begin"/>
      </w:r>
      <w:r w:rsidR="002747EA">
        <w:instrText xml:space="preserve"> ADDIN EN.CITE &lt;EndNote&gt;&lt;Cite&gt;&lt;Author&gt;Ronnberg&lt;/Author&gt;&lt;Year&gt;2015&lt;/Year&gt;&lt;RecNum&gt;754&lt;/RecNum&gt;&lt;DisplayText&gt;&lt;style face="superscript" font="Trebuchet MS" size="9"&gt;486&lt;/style&gt;&lt;/DisplayText&gt;&lt;record&gt;&lt;rec-number&gt;754&lt;/rec-number&gt;&lt;foreign-keys&gt;&lt;key app="EN" db-id="exvasrfx2dtraoesasxp2szsxa2df502592x" timestamp="1541467952"&gt;754&lt;/key&gt;&lt;key app="ENWeb" db-id=""&gt;0&lt;/key&gt;&lt;/foreign-keys&gt;&lt;ref-type name="Journal Article"&gt;17&lt;/ref-type&gt;&lt;contributors&gt;&lt;authors&gt;&lt;author&gt;Ronnberg, A. K.&lt;/author&gt;&lt;author&gt;Ostlund, I.&lt;/author&gt;&lt;author&gt;Fadl, H.&lt;/author&gt;&lt;author&gt;Gottvall, T.&lt;/author&gt;&lt;author&gt;Nilsson, K.&lt;/author&gt;&lt;/authors&gt;&lt;/contributors&gt;&lt;titles&gt;&lt;title&gt;Intervention during pregnancy to reduce excessive gestational weight gain-a randomised controlled trial&lt;/title&gt;&lt;secondary-title&gt;BJOG: An International Journal of Obstetrics &amp;amp; Gynaecology&lt;/secondary-title&gt;&lt;/titles&gt;&lt;periodical&gt;&lt;full-title&gt;BJOG: An International Journal of Obstetrics &amp;amp; Gynaecology&lt;/full-title&gt;&lt;/periodical&gt;&lt;pages&gt;537-544&lt;/pages&gt;&lt;volume&gt;122&lt;/volume&gt;&lt;number&gt;4&lt;/number&gt;&lt;section&gt;537&lt;/section&gt;&lt;dates&gt;&lt;year&gt;2015&lt;/year&gt;&lt;/dates&gt;&lt;isbn&gt;14700328&lt;/isbn&gt;&lt;urls&gt;&lt;/urls&gt;&lt;electronic-resource-num&gt;10.1111/1471-0528.13131&lt;/electronic-resource-num&gt;&lt;/record&gt;&lt;/Cite&gt;&lt;/EndNote&gt;</w:instrText>
      </w:r>
      <w:r>
        <w:fldChar w:fldCharType="separate"/>
      </w:r>
      <w:r w:rsidR="002747EA" w:rsidRPr="002747EA">
        <w:rPr>
          <w:noProof/>
          <w:vertAlign w:val="superscript"/>
        </w:rPr>
        <w:t>486</w:t>
      </w:r>
      <w:r>
        <w:fldChar w:fldCharType="end"/>
      </w:r>
      <w:r w:rsidRPr="00C12274">
        <w:t xml:space="preserve"> </w:t>
      </w:r>
      <w:r>
        <w:t>Turkey (n=1),</w:t>
      </w:r>
      <w:r>
        <w:fldChar w:fldCharType="begin">
          <w:fldData xml:space="preserve">PEVuZE5vdGU+PENpdGU+PEF1dGhvcj5Bc2NpPC9BdXRob3I+PFllYXI+MjAxNjwvWWVhcj48UmVj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</w:fldData>
        </w:fldChar>
      </w:r>
      <w:r w:rsidR="002747EA">
        <w:instrText xml:space="preserve"> ADDIN EN.CITE </w:instrText>
      </w:r>
      <w:r w:rsidR="002747EA">
        <w:fldChar w:fldCharType="begin">
          <w:fldData xml:space="preserve">PEVuZE5vdGU+PENpdGU+PEF1dGhvcj5Bc2NpPC9BdXRob3I+PFllYXI+MjAxNjwvWWVhcj48UmVj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</w:fldData>
        </w:fldChar>
      </w:r>
      <w:r w:rsidR="002747EA">
        <w:instrText xml:space="preserve"> ADDIN EN.CITE.DATA </w:instrText>
      </w:r>
      <w:r w:rsidR="002747EA">
        <w:fldChar w:fldCharType="end"/>
      </w:r>
      <w:r>
        <w:fldChar w:fldCharType="separate"/>
      </w:r>
      <w:r w:rsidR="002747EA" w:rsidRPr="002747EA">
        <w:rPr>
          <w:noProof/>
          <w:vertAlign w:val="superscript"/>
        </w:rPr>
        <w:t>489</w:t>
      </w:r>
      <w:r>
        <w:fldChar w:fldCharType="end"/>
      </w:r>
      <w:r>
        <w:t xml:space="preserve"> </w:t>
      </w:r>
      <w:r w:rsidRPr="00C12274">
        <w:t>United Kingdom (n=</w:t>
      </w:r>
      <w:r>
        <w:t>2),</w:t>
      </w:r>
      <w:r>
        <w:fldChar w:fldCharType="begin">
          <w:fldData xml:space="preserve">PEVuZE5vdGU+PENpdGU+PEF1dGhvcj5Qb3N0b248L0F1dGhvcj48WWVhcj4yMDEzPC9ZZWFyPjxS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==
</w:fldData>
        </w:fldChar>
      </w:r>
      <w:r w:rsidR="002747EA">
        <w:instrText xml:space="preserve"> ADDIN EN.CITE </w:instrText>
      </w:r>
      <w:r w:rsidR="002747EA">
        <w:fldChar w:fldCharType="begin">
          <w:fldData xml:space="preserve">PEVuZE5vdGU+PENpdGU+PEF1dGhvcj5Qb3N0b248L0F1dGhvcj48WWVhcj4yMDEzPC9ZZWFyPjxS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==
</w:fldData>
        </w:fldChar>
      </w:r>
      <w:r w:rsidR="002747EA">
        <w:instrText xml:space="preserve"> ADDIN EN.CITE.DATA </w:instrText>
      </w:r>
      <w:r w:rsidR="002747EA">
        <w:fldChar w:fldCharType="end"/>
      </w:r>
      <w:r>
        <w:fldChar w:fldCharType="separate"/>
      </w:r>
      <w:r w:rsidR="002747EA" w:rsidRPr="002747EA">
        <w:rPr>
          <w:noProof/>
          <w:vertAlign w:val="superscript"/>
        </w:rPr>
        <w:t>512,513</w:t>
      </w:r>
      <w:r>
        <w:fldChar w:fldCharType="end"/>
      </w:r>
      <w:r>
        <w:t xml:space="preserve"> an</w:t>
      </w:r>
      <w:r w:rsidRPr="005B202A">
        <w:t>d United States (n=</w:t>
      </w:r>
      <w:r w:rsidR="00B11010">
        <w:t>10</w:t>
      </w:r>
      <w:r w:rsidRPr="005B202A">
        <w:t>).</w:t>
      </w:r>
      <w:r>
        <w:fldChar w:fldCharType="begin">
          <w:fldData xml:space="preserve">PEVuZE5vdGU+PENpdGU+PEF1dGhvcj5Bc2JlZTwvQXV0aG9yPjxZZWFyPjIwMDk8L1llYXI+PFJl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</w:fldData>
        </w:fldChar>
      </w:r>
      <w:r w:rsidR="002747EA">
        <w:instrText xml:space="preserve"> ADDIN EN.CITE </w:instrText>
      </w:r>
      <w:r w:rsidR="002747EA">
        <w:fldChar w:fldCharType="begin">
          <w:fldData xml:space="preserve">PEVuZE5vdGU+PENpdGU+PEF1dGhvcj5Bc2JlZTwvQXV0aG9yPjxZZWFyPjIwMDk8L1llYXI+PFJl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</w:fldData>
        </w:fldChar>
      </w:r>
      <w:r w:rsidR="002747EA">
        <w:instrText xml:space="preserve"> ADDIN EN.CITE.DATA </w:instrText>
      </w:r>
      <w:r w:rsidR="002747EA">
        <w:fldChar w:fldCharType="end"/>
      </w:r>
      <w:r>
        <w:fldChar w:fldCharType="separate"/>
      </w:r>
      <w:r w:rsidR="002747EA" w:rsidRPr="002747EA">
        <w:rPr>
          <w:noProof/>
          <w:vertAlign w:val="superscript"/>
        </w:rPr>
        <w:t>483,488,494,495,502,503,505,507,508,514</w:t>
      </w:r>
      <w:r>
        <w:fldChar w:fldCharType="end"/>
      </w:r>
      <w:r w:rsidRPr="00C12274">
        <w:t xml:space="preserve"> One multicentre study</w:t>
      </w:r>
      <w:r>
        <w:fldChar w:fldCharType="begin">
          <w:fldData xml:space="preserve">PEVuZE5vdGU+PENpdGU+PEF1dGhvcj5TaW1tb25zPC9BdXRob3I+PFllYXI+MjAxNzwvWWVhcj48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</w:fldData>
        </w:fldChar>
      </w:r>
      <w:r w:rsidR="002747EA">
        <w:instrText xml:space="preserve"> ADDIN EN.CITE </w:instrText>
      </w:r>
      <w:r w:rsidR="002747EA">
        <w:fldChar w:fldCharType="begin">
          <w:fldData xml:space="preserve">PEVuZE5vdGU+PENpdGU+PEF1dGhvcj5TaW1tb25zPC9BdXRob3I+PFllYXI+MjAxNzwvWWVhcj48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</w:fldData>
        </w:fldChar>
      </w:r>
      <w:r w:rsidR="002747EA">
        <w:instrText xml:space="preserve"> ADDIN EN.CITE.DATA </w:instrText>
      </w:r>
      <w:r w:rsidR="002747EA">
        <w:fldChar w:fldCharType="end"/>
      </w:r>
      <w:r>
        <w:fldChar w:fldCharType="separate"/>
      </w:r>
      <w:r w:rsidR="002747EA" w:rsidRPr="002747EA">
        <w:rPr>
          <w:noProof/>
          <w:vertAlign w:val="superscript"/>
        </w:rPr>
        <w:t>402</w:t>
      </w:r>
      <w:r>
        <w:fldChar w:fldCharType="end"/>
      </w:r>
      <w:r>
        <w:t xml:space="preserve"> </w:t>
      </w:r>
      <w:r w:rsidRPr="00C12274">
        <w:t>was conducted in the United Kingdom, Ireland, Netherlands, Austria, Poland, Italy, Spain, Denmark and Belgium.</w:t>
      </w:r>
    </w:p>
    <w:p w14:paraId="29818562" w14:textId="77777777" w:rsidR="00A5540F" w:rsidRPr="00C12274" w:rsidRDefault="00A5540F" w:rsidP="00A5540F">
      <w:pPr>
        <w:pStyle w:val="Heading4"/>
      </w:pPr>
      <w:bookmarkStart w:id="219" w:name="_Toc5978446"/>
      <w:r w:rsidRPr="00C12274">
        <w:t>Types of intervention</w:t>
      </w:r>
      <w:bookmarkEnd w:id="219"/>
    </w:p>
    <w:p w14:paraId="68E6D62B" w14:textId="263DD2D5" w:rsidR="00A5540F" w:rsidRDefault="00A5540F" w:rsidP="00A5540F">
      <w:pPr>
        <w:keepNext/>
        <w:rPr>
          <w:lang w:val="en-AU"/>
        </w:rPr>
      </w:pPr>
      <w:r w:rsidRPr="00ED085D">
        <w:rPr>
          <w:lang w:val="en-AU"/>
        </w:rPr>
        <w:t xml:space="preserve">Of the </w:t>
      </w:r>
      <w:r w:rsidR="00B11010">
        <w:rPr>
          <w:lang w:val="en-AU"/>
        </w:rPr>
        <w:t>42</w:t>
      </w:r>
      <w:r w:rsidR="00B11010" w:rsidRPr="00ED085D">
        <w:rPr>
          <w:lang w:val="en-AU"/>
        </w:rPr>
        <w:t xml:space="preserve"> </w:t>
      </w:r>
      <w:r w:rsidRPr="00ED085D">
        <w:rPr>
          <w:lang w:val="en-AU"/>
        </w:rPr>
        <w:t>studies included in this meta-analysis, the majority</w:t>
      </w:r>
      <w:r>
        <w:rPr>
          <w:lang w:val="en-AU"/>
        </w:rPr>
        <w:t xml:space="preserve"> (n=</w:t>
      </w:r>
      <w:r w:rsidR="007244D9">
        <w:rPr>
          <w:lang w:val="en-AU"/>
        </w:rPr>
        <w:t>3</w:t>
      </w:r>
      <w:r w:rsidR="00B11010">
        <w:rPr>
          <w:lang w:val="en-AU"/>
        </w:rPr>
        <w:t>8</w:t>
      </w:r>
      <w:r w:rsidRPr="00ED085D">
        <w:rPr>
          <w:lang w:val="en-AU"/>
        </w:rPr>
        <w:t xml:space="preserve">) </w:t>
      </w:r>
      <w:r>
        <w:rPr>
          <w:lang w:val="en-AU"/>
        </w:rPr>
        <w:t>were</w:t>
      </w:r>
      <w:r w:rsidRPr="00ED085D">
        <w:rPr>
          <w:lang w:val="en-AU"/>
        </w:rPr>
        <w:t xml:space="preserve"> counselling </w:t>
      </w:r>
      <w:r>
        <w:rPr>
          <w:lang w:val="en-AU"/>
        </w:rPr>
        <w:t>interventions with a focus on</w:t>
      </w:r>
      <w:r w:rsidRPr="00ED085D">
        <w:rPr>
          <w:lang w:val="en-AU"/>
        </w:rPr>
        <w:t xml:space="preserve"> gestational weight gain, diet and </w:t>
      </w:r>
      <w:r>
        <w:rPr>
          <w:lang w:val="en-AU"/>
        </w:rPr>
        <w:t>exercise. Six</w:t>
      </w:r>
      <w:r w:rsidRPr="00ED085D">
        <w:rPr>
          <w:lang w:val="en-AU"/>
        </w:rPr>
        <w:t xml:space="preserve"> studies</w:t>
      </w:r>
      <w:r>
        <w:rPr>
          <w:lang w:val="en-AU"/>
        </w:rPr>
        <w:t xml:space="preserve"> also</w:t>
      </w:r>
      <w:r w:rsidRPr="00ED085D">
        <w:rPr>
          <w:lang w:val="en-AU"/>
        </w:rPr>
        <w:t xml:space="preserve"> involved </w:t>
      </w:r>
      <w:r>
        <w:rPr>
          <w:lang w:val="en-AU"/>
        </w:rPr>
        <w:t xml:space="preserve">some form of </w:t>
      </w:r>
      <w:r w:rsidRPr="00ED085D">
        <w:rPr>
          <w:lang w:val="en-AU"/>
        </w:rPr>
        <w:t>supervised physical activity</w:t>
      </w:r>
      <w:r>
        <w:rPr>
          <w:lang w:val="en-AU"/>
        </w:rPr>
        <w:t xml:space="preserve">. </w:t>
      </w:r>
    </w:p>
    <w:p w14:paraId="7AB31A17" w14:textId="7FED364A" w:rsidR="00A5540F" w:rsidRDefault="00A5540F" w:rsidP="00A5540F">
      <w:pPr>
        <w:keepNext/>
        <w:rPr>
          <w:lang w:val="en-AU"/>
        </w:rPr>
      </w:pPr>
      <w:r>
        <w:rPr>
          <w:lang w:val="en-AU"/>
        </w:rPr>
        <w:t>Weight gain recommendations were based on IOM guidelin</w:t>
      </w:r>
      <w:r w:rsidRPr="006C1DE5">
        <w:rPr>
          <w:lang w:val="en-AU"/>
        </w:rPr>
        <w:t xml:space="preserve">es in </w:t>
      </w:r>
      <w:r w:rsidR="00973D70" w:rsidRPr="006C1DE5">
        <w:rPr>
          <w:lang w:val="en-AU"/>
        </w:rPr>
        <w:t>3</w:t>
      </w:r>
      <w:r w:rsidR="00317B34">
        <w:rPr>
          <w:lang w:val="en-AU"/>
        </w:rPr>
        <w:t>3</w:t>
      </w:r>
      <w:r w:rsidRPr="006C1DE5">
        <w:rPr>
          <w:lang w:val="en-AU"/>
        </w:rPr>
        <w:t xml:space="preserve"> studies.</w:t>
      </w:r>
      <w:r>
        <w:rPr>
          <w:lang w:val="en-AU"/>
        </w:rPr>
        <w:fldChar w:fldCharType="begin">
          <w:fldData xml:space="preserve">NjwvcmVjLW51bWJlcj48Zm9yZWlnbi1rZXlzPjxrZXkgYXBwPSJFTiIgZGItaWQ9ImV4dmFzcmZ4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</w:fldData>
        </w:fldChar>
      </w:r>
      <w:r w:rsidR="002747EA">
        <w:rPr>
          <w:lang w:val="en-AU"/>
        </w:rPr>
        <w:instrText xml:space="preserve"> ADDIN EN.CITE </w:instrText>
      </w:r>
      <w:r w:rsidR="002747EA">
        <w:rPr>
          <w:lang w:val="en-AU"/>
        </w:rPr>
        <w:fldChar w:fldCharType="begin">
          <w:fldData xml:space="preserve">PEVuZE5vdGU+PENpdGU+PEF1dGhvcj5BbHRodWl6ZW48L0F1dGhvcj48WWVhcj4yMDEzPC9ZZWFy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==
</w:fldData>
        </w:fldChar>
      </w:r>
      <w:r w:rsidR="002747EA">
        <w:rPr>
          <w:lang w:val="en-AU"/>
        </w:rPr>
        <w:instrText xml:space="preserve"> ADDIN EN.CITE.DATA </w:instrText>
      </w:r>
      <w:r w:rsidR="002747EA">
        <w:rPr>
          <w:lang w:val="en-AU"/>
        </w:rPr>
      </w:r>
      <w:r w:rsidR="002747EA">
        <w:rPr>
          <w:lang w:val="en-AU"/>
        </w:rPr>
        <w:fldChar w:fldCharType="end"/>
      </w:r>
      <w:r w:rsidR="002747EA">
        <w:rPr>
          <w:lang w:val="en-AU"/>
        </w:rPr>
        <w:fldChar w:fldCharType="begin">
          <w:fldData xml:space="preserve">dHkvKnByZXZlbnRpb24gJmFtcDsgY29udHJvbDwva2V5d29yZD48a2V5d29yZD5PdmVyd2VpZ2h0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==
</w:fldData>
        </w:fldChar>
      </w:r>
      <w:r w:rsidR="002747EA">
        <w:rPr>
          <w:lang w:val="en-AU"/>
        </w:rPr>
        <w:instrText xml:space="preserve"> ADDIN EN.CITE.DATA </w:instrText>
      </w:r>
      <w:r w:rsidR="002747EA">
        <w:rPr>
          <w:lang w:val="en-AU"/>
        </w:rPr>
      </w:r>
      <w:r w:rsidR="002747EA">
        <w:rPr>
          <w:lang w:val="en-AU"/>
        </w:rPr>
        <w:fldChar w:fldCharType="end"/>
      </w:r>
      <w:r w:rsidR="002747EA">
        <w:rPr>
          <w:lang w:val="en-AU"/>
        </w:rPr>
        <w:fldChar w:fldCharType="begin">
          <w:fldData xml:space="preserve">NjwvcmVjLW51bWJlcj48Zm9yZWlnbi1rZXlzPjxrZXkgYXBwPSJFTiIgZGItaWQ9ImV4dmFzcmZ4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</w:fldData>
        </w:fldChar>
      </w:r>
      <w:r w:rsidR="002747EA">
        <w:rPr>
          <w:lang w:val="en-AU"/>
        </w:rPr>
        <w:instrText xml:space="preserve"> ADDIN EN.CITE.DATA </w:instrText>
      </w:r>
      <w:r w:rsidR="002747EA">
        <w:rPr>
          <w:lang w:val="en-AU"/>
        </w:rPr>
      </w:r>
      <w:r w:rsidR="002747EA">
        <w:rPr>
          <w:lang w:val="en-AU"/>
        </w:rPr>
        <w:fldChar w:fldCharType="end"/>
      </w:r>
      <w:r>
        <w:rPr>
          <w:lang w:val="en-AU"/>
        </w:rPr>
      </w:r>
      <w:r>
        <w:rPr>
          <w:lang w:val="en-AU"/>
        </w:rPr>
        <w:fldChar w:fldCharType="separate"/>
      </w:r>
      <w:r w:rsidR="002747EA" w:rsidRPr="002747EA">
        <w:rPr>
          <w:noProof/>
          <w:vertAlign w:val="superscript"/>
          <w:lang w:val="en-AU"/>
        </w:rPr>
        <w:t>402,451,482-492,494-500,502,504-508,510,511,513-515,520,522</w:t>
      </w:r>
      <w:r>
        <w:rPr>
          <w:lang w:val="en-AU"/>
        </w:rPr>
        <w:fldChar w:fldCharType="end"/>
      </w:r>
    </w:p>
    <w:p w14:paraId="43FCE8D4" w14:textId="1437CDCB" w:rsidR="00A5540F" w:rsidRDefault="005F5DD8" w:rsidP="00A5540F">
      <w:pPr>
        <w:keepNext/>
        <w:rPr>
          <w:rFonts w:ascii="Century Gothic" w:hAnsi="Century Gothic"/>
          <w:noProof/>
        </w:rPr>
      </w:pPr>
      <w:r>
        <w:rPr>
          <w:lang w:val="en-AU"/>
        </w:rPr>
        <w:t xml:space="preserve">Most studies </w:t>
      </w:r>
      <w:r w:rsidR="00A5540F">
        <w:rPr>
          <w:lang w:val="en-AU"/>
        </w:rPr>
        <w:t>encouraged some form of self-monitoring.</w:t>
      </w:r>
      <w:r w:rsidR="00A5540F">
        <w:fldChar w:fldCharType="begin">
          <w:fldData xml:space="preserve">cmQ+PGtleXdvcmQ+SHVtYW5zPC9rZXl3b3JkPjxrZXl3b3JkPkludGVudGlvbiB0byBUcmVhdCBB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</w:fldData>
        </w:fldChar>
      </w:r>
      <w:r w:rsidR="002747EA">
        <w:instrText xml:space="preserve"> ADDIN EN.CITE </w:instrText>
      </w:r>
      <w:r w:rsidR="002747EA">
        <w:fldChar w:fldCharType="begin">
          <w:fldData xml:space="preserve">PEVuZE5vdGU+PENpdGU+PEF1dGhvcj5XaWxsY294PC9BdXRob3I+PFllYXI+MjAxNzwvWWVhcj48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==
</w:fldData>
        </w:fldChar>
      </w:r>
      <w:r w:rsidR="002747EA">
        <w:instrText xml:space="preserve"> ADDIN EN.CITE.DATA </w:instrText>
      </w:r>
      <w:r w:rsidR="002747EA">
        <w:fldChar w:fldCharType="end"/>
      </w:r>
      <w:r w:rsidR="002747EA">
        <w:fldChar w:fldCharType="begin">
          <w:fldData xml:space="preserve">cmQ+PGtleXdvcmQ+SHVtYW5zPC9rZXl3b3JkPjxrZXl3b3JkPkludGVudGlvbiB0byBUcmVhdCBB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</w:fldData>
        </w:fldChar>
      </w:r>
      <w:r w:rsidR="002747EA">
        <w:instrText xml:space="preserve"> ADDIN EN.CITE.DATA </w:instrText>
      </w:r>
      <w:r w:rsidR="002747EA">
        <w:fldChar w:fldCharType="end"/>
      </w:r>
      <w:r w:rsidR="00A5540F">
        <w:fldChar w:fldCharType="separate"/>
      </w:r>
      <w:r w:rsidR="002747EA" w:rsidRPr="002747EA">
        <w:rPr>
          <w:noProof/>
          <w:vertAlign w:val="superscript"/>
        </w:rPr>
        <w:t>402,451,483,484,486,490,491,494-496,500-505,508,513-515,520,522</w:t>
      </w:r>
      <w:r w:rsidR="00A5540F">
        <w:fldChar w:fldCharType="end"/>
      </w:r>
      <w:r w:rsidR="00A5540F">
        <w:rPr>
          <w:lang w:val="en-AU"/>
        </w:rPr>
        <w:t xml:space="preserve"> This included providing women with weight gain charts,</w:t>
      </w:r>
      <w:r w:rsidR="00A5540F">
        <w:rPr>
          <w:rFonts w:ascii="Century Gothic" w:hAnsi="Century Gothic"/>
          <w:noProof/>
        </w:rPr>
        <w:fldChar w:fldCharType="begin">
          <w:fldData xml:space="preserve">PEVuZE5vdGU+PENpdGU+PEF1dGhvcj5IYXJyaXNvbjwvQXV0aG9yPjxZZWFyPjIwMTM8L1llYXI+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</w:fldData>
        </w:fldChar>
      </w:r>
      <w:r w:rsidR="002747EA">
        <w:rPr>
          <w:rFonts w:ascii="Century Gothic" w:hAnsi="Century Gothic"/>
          <w:noProof/>
        </w:rPr>
        <w:instrText xml:space="preserve"> ADDIN EN.CITE </w:instrText>
      </w:r>
      <w:r w:rsidR="002747EA">
        <w:rPr>
          <w:rFonts w:ascii="Century Gothic" w:hAnsi="Century Gothic"/>
          <w:noProof/>
        </w:rPr>
        <w:fldChar w:fldCharType="begin">
          <w:fldData xml:space="preserve">PEVuZE5vdGU+PENpdGU+PEF1dGhvcj5IYXJyaXNvbjwvQXV0aG9yPjxZZWFyPjIwMTM8L1llYXI+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</w:fldData>
        </w:fldChar>
      </w:r>
      <w:r w:rsidR="002747EA">
        <w:rPr>
          <w:rFonts w:ascii="Century Gothic" w:hAnsi="Century Gothic"/>
          <w:noProof/>
        </w:rPr>
        <w:instrText xml:space="preserve"> ADDIN EN.CITE.DATA </w:instrText>
      </w:r>
      <w:r w:rsidR="002747EA">
        <w:rPr>
          <w:rFonts w:ascii="Century Gothic" w:hAnsi="Century Gothic"/>
          <w:noProof/>
        </w:rPr>
      </w:r>
      <w:r w:rsidR="002747EA">
        <w:rPr>
          <w:rFonts w:ascii="Century Gothic" w:hAnsi="Century Gothic"/>
          <w:noProof/>
        </w:rPr>
        <w:fldChar w:fldCharType="end"/>
      </w:r>
      <w:r w:rsidR="00A5540F">
        <w:rPr>
          <w:rFonts w:ascii="Century Gothic" w:hAnsi="Century Gothic"/>
          <w:noProof/>
        </w:rPr>
      </w:r>
      <w:r w:rsidR="00A5540F">
        <w:rPr>
          <w:rFonts w:ascii="Century Gothic" w:hAnsi="Century Gothic"/>
          <w:noProof/>
        </w:rPr>
        <w:fldChar w:fldCharType="separate"/>
      </w:r>
      <w:r w:rsidR="002747EA" w:rsidRPr="002747EA">
        <w:rPr>
          <w:noProof/>
          <w:vertAlign w:val="superscript"/>
        </w:rPr>
        <w:t>486,495,507,508,520</w:t>
      </w:r>
      <w:r w:rsidR="00A5540F">
        <w:rPr>
          <w:rFonts w:ascii="Century Gothic" w:hAnsi="Century Gothic"/>
          <w:noProof/>
        </w:rPr>
        <w:fldChar w:fldCharType="end"/>
      </w:r>
      <w:r w:rsidR="00A5540F">
        <w:rPr>
          <w:lang w:val="en-AU"/>
        </w:rPr>
        <w:t xml:space="preserve"> log books,</w:t>
      </w:r>
      <w:r w:rsidR="00A5540F">
        <w:fldChar w:fldCharType="begin">
          <w:fldData xml:space="preserve">PEVuZE5vdGU+PENpdGU+PEF1dGhvcj5IYXdraW5zPC9BdXRob3I+PFllYXI+MjAxNTwvWWVhcj48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</w:fldData>
        </w:fldChar>
      </w:r>
      <w:r w:rsidR="002747EA">
        <w:instrText xml:space="preserve"> ADDIN EN.CITE </w:instrText>
      </w:r>
      <w:r w:rsidR="002747EA">
        <w:fldChar w:fldCharType="begin">
          <w:fldData xml:space="preserve">PEVuZE5vdGU+PENpdGU+PEF1dGhvcj5IYXdraW5zPC9BdXRob3I+PFllYXI+MjAxNTwvWWVhcj48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</w:fldData>
        </w:fldChar>
      </w:r>
      <w:r w:rsidR="002747EA">
        <w:instrText xml:space="preserve"> ADDIN EN.CITE.DATA </w:instrText>
      </w:r>
      <w:r w:rsidR="002747EA">
        <w:fldChar w:fldCharType="end"/>
      </w:r>
      <w:r w:rsidR="00A5540F">
        <w:fldChar w:fldCharType="separate"/>
      </w:r>
      <w:r w:rsidR="002747EA" w:rsidRPr="002747EA">
        <w:rPr>
          <w:noProof/>
          <w:vertAlign w:val="superscript"/>
        </w:rPr>
        <w:t>490,491,494,496,503,508,513,514,522</w:t>
      </w:r>
      <w:r w:rsidR="00A5540F">
        <w:fldChar w:fldCharType="end"/>
      </w:r>
      <w:r w:rsidR="00A5540F">
        <w:rPr>
          <w:lang w:val="en-AU"/>
        </w:rPr>
        <w:t xml:space="preserve"> pedometers</w:t>
      </w:r>
      <w:r w:rsidR="00A95FF7">
        <w:rPr>
          <w:lang w:val="en-AU"/>
        </w:rPr>
        <w:t>,</w:t>
      </w:r>
      <w:r w:rsidR="00A5540F">
        <w:fldChar w:fldCharType="begin">
          <w:fldData xml:space="preserve">PEVuZE5vdGU+PENpdGU+PEF1dGhvcj5HYWxsYWdoZXI8L0F1dGhvcj48WWVhcj4yMDE4PC9ZZWFy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</w:fldData>
        </w:fldChar>
      </w:r>
      <w:r w:rsidR="002747EA">
        <w:instrText xml:space="preserve"> ADDIN EN.CITE </w:instrText>
      </w:r>
      <w:r w:rsidR="002747EA">
        <w:fldChar w:fldCharType="begin">
          <w:fldData xml:space="preserve">PEVuZE5vdGU+PENpdGU+PEF1dGhvcj5HYWxsYWdoZXI8L0F1dGhvcj48WWVhcj4yMDE4PC9ZZWFy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</w:fldData>
        </w:fldChar>
      </w:r>
      <w:r w:rsidR="002747EA">
        <w:instrText xml:space="preserve"> ADDIN EN.CITE.DATA </w:instrText>
      </w:r>
      <w:r w:rsidR="002747EA">
        <w:fldChar w:fldCharType="end"/>
      </w:r>
      <w:r w:rsidR="00A5540F">
        <w:fldChar w:fldCharType="separate"/>
      </w:r>
      <w:r w:rsidR="002747EA" w:rsidRPr="002747EA">
        <w:rPr>
          <w:noProof/>
          <w:vertAlign w:val="superscript"/>
        </w:rPr>
        <w:t>402,451,494,502-504,507,508,513-515,520</w:t>
      </w:r>
      <w:r w:rsidR="00A5540F">
        <w:fldChar w:fldCharType="end"/>
      </w:r>
      <w:r w:rsidR="00A95FF7">
        <w:t xml:space="preserve"> </w:t>
      </w:r>
      <w:r w:rsidR="00A5540F">
        <w:rPr>
          <w:lang w:val="en-AU"/>
        </w:rPr>
        <w:t>self-monitoring text messages</w:t>
      </w:r>
      <w:r w:rsidR="00A5540F">
        <w:fldChar w:fldCharType="begin"/>
      </w:r>
      <w:r w:rsidR="002747EA">
        <w:instrText xml:space="preserve"> ADDIN EN.CITE &lt;EndNote&gt;&lt;Cite&gt;&lt;Author&gt;Willcox&lt;/Author&gt;&lt;Year&gt;2017&lt;/Year&gt;&lt;RecNum&gt;965&lt;/RecNum&gt;&lt;DisplayText&gt;&lt;style face="superscript" font="Trebuchet MS" size="9"&gt;500&lt;/style&gt;&lt;/DisplayText&gt;&lt;record&gt;&lt;rec-number&gt;965&lt;/rec-number&gt;&lt;foreign-keys&gt;&lt;key app="EN" db-id="exvasrfx2dtraoesasxp2szsxa2df502592x" timestamp="1552950079"&gt;965&lt;/key&gt;&lt;key app="ENWeb" db-id=""&gt;0&lt;/key&gt;&lt;/foreign-keys&gt;&lt;ref-type name="Journal Article"&gt;17&lt;/ref-type&gt;&lt;contributors&gt;&lt;authors&gt;&lt;author&gt;Willcox, J.C.,&lt;/author&gt;&lt;author&gt;Wilkinson, S.A.,&lt;/author&gt;&lt;author&gt;Lappas, M.,&lt;/author&gt;&lt;author&gt;Ball, K.,&lt;/author&gt;&lt;author&gt;Crawford, D.,&lt;/author&gt;&lt;author&gt;McCarthy, E.A.,&lt;/author&gt;&lt;author&gt;Fjeldsoe, B.,&lt;/author&gt;&lt;/authors&gt;&lt;/contributors&gt;&lt;auth-address&gt;Departments of Medicine, Public Health, and Ob/Gyn, Temple University, Philadelphia, PA, USA.&lt;/auth-address&gt;&lt;titles&gt;&lt;title&gt;A mobile health intervention promoting healthy gestational weight gain for women entering pregnancy at a high body mass index: the txt4two pilot randomised controlled trial&lt;/title&gt;&lt;secondary-title&gt;BJOG&lt;/secondary-title&gt;&lt;/titles&gt;&lt;periodical&gt;&lt;full-title&gt;BJOG&lt;/full-title&gt;&lt;/periodical&gt;&lt;pages&gt;1718-28&lt;/pages&gt;&lt;volume&gt;124&lt;/volume&gt;&lt;number&gt;11&lt;/number&gt;&lt;edition&gt;2017/04/20&lt;/edition&gt;&lt;dates&gt;&lt;year&gt;2017&lt;/year&gt;&lt;pub-dates&gt;&lt;date&gt;Oct&lt;/date&gt;&lt;/pub-dates&gt;&lt;/dates&gt;&lt;isbn&gt;1471-0528 (Electronic)&amp;#xD;1470-0328 (Linking)&lt;/isbn&gt;&lt;accession-num&gt;28422398&lt;/accession-num&gt;&lt;urls&gt;&lt;related-urls&gt;&lt;url&gt;https://www.ncbi.nlm.nih.gov/pubmed/28422398&lt;/url&gt;&lt;/related-urls&gt;&lt;/urls&gt;&lt;electronic-resource-num&gt;10.1111/1471-0528.14693&lt;/electronic-resource-num&gt;&lt;/record&gt;&lt;/Cite&gt;&lt;/EndNote&gt;</w:instrText>
      </w:r>
      <w:r w:rsidR="00A5540F">
        <w:fldChar w:fldCharType="separate"/>
      </w:r>
      <w:r w:rsidR="002747EA" w:rsidRPr="002747EA">
        <w:rPr>
          <w:noProof/>
          <w:vertAlign w:val="superscript"/>
        </w:rPr>
        <w:t>500</w:t>
      </w:r>
      <w:r w:rsidR="00A5540F">
        <w:fldChar w:fldCharType="end"/>
      </w:r>
      <w:r w:rsidR="00A95FF7">
        <w:t xml:space="preserve"> or a smart phone app.</w:t>
      </w:r>
      <w:r w:rsidR="00A95FF7" w:rsidRPr="005A3ECC">
        <w:rPr>
          <w:rFonts w:ascii="Century Gothic" w:hAnsi="Century Gothic"/>
          <w:noProof/>
        </w:rPr>
        <w:fldChar w:fldCharType="begin">
          <w:fldData xml:space="preserve">PEVuZE5vdGU+PENpdGU+PEF1dGhvcj5WYW4gSG9ybjwvQXV0aG9yPjxZZWFyPjIwMTg8L1llYXI+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</w:fldData>
        </w:fldChar>
      </w:r>
      <w:r w:rsidR="002747EA">
        <w:rPr>
          <w:rFonts w:ascii="Century Gothic" w:hAnsi="Century Gothic"/>
          <w:noProof/>
        </w:rPr>
        <w:instrText xml:space="preserve"> ADDIN EN.CITE </w:instrText>
      </w:r>
      <w:r w:rsidR="002747EA">
        <w:rPr>
          <w:rFonts w:ascii="Century Gothic" w:hAnsi="Century Gothic"/>
          <w:noProof/>
        </w:rPr>
        <w:fldChar w:fldCharType="begin">
          <w:fldData xml:space="preserve">PEVuZE5vdGU+PENpdGU+PEF1dGhvcj5WYW4gSG9ybjwvQXV0aG9yPjxZZWFyPjIwMTg8L1llYXI+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</w:fldData>
        </w:fldChar>
      </w:r>
      <w:r w:rsidR="002747EA">
        <w:rPr>
          <w:rFonts w:ascii="Century Gothic" w:hAnsi="Century Gothic"/>
          <w:noProof/>
        </w:rPr>
        <w:instrText xml:space="preserve"> ADDIN EN.CITE.DATA </w:instrText>
      </w:r>
      <w:r w:rsidR="002747EA">
        <w:rPr>
          <w:rFonts w:ascii="Century Gothic" w:hAnsi="Century Gothic"/>
          <w:noProof/>
        </w:rPr>
      </w:r>
      <w:r w:rsidR="002747EA">
        <w:rPr>
          <w:rFonts w:ascii="Century Gothic" w:hAnsi="Century Gothic"/>
          <w:noProof/>
        </w:rPr>
        <w:fldChar w:fldCharType="end"/>
      </w:r>
      <w:r w:rsidR="00A95FF7" w:rsidRPr="005A3ECC">
        <w:rPr>
          <w:rFonts w:ascii="Century Gothic" w:hAnsi="Century Gothic"/>
          <w:noProof/>
        </w:rPr>
      </w:r>
      <w:r w:rsidR="00A95FF7" w:rsidRPr="005A3ECC">
        <w:rPr>
          <w:rFonts w:ascii="Century Gothic" w:hAnsi="Century Gothic"/>
          <w:noProof/>
        </w:rPr>
        <w:fldChar w:fldCharType="separate"/>
      </w:r>
      <w:r w:rsidR="002747EA" w:rsidRPr="002747EA">
        <w:rPr>
          <w:noProof/>
          <w:vertAlign w:val="superscript"/>
        </w:rPr>
        <w:t>505,506</w:t>
      </w:r>
      <w:r w:rsidR="00A95FF7" w:rsidRPr="005A3ECC">
        <w:rPr>
          <w:rFonts w:ascii="Century Gothic" w:hAnsi="Century Gothic"/>
          <w:noProof/>
        </w:rPr>
        <w:fldChar w:fldCharType="end"/>
      </w:r>
      <w:r w:rsidR="00063E54">
        <w:rPr>
          <w:rFonts w:ascii="Century Gothic" w:hAnsi="Century Gothic"/>
          <w:noProof/>
        </w:rPr>
        <w:t xml:space="preserve"> </w:t>
      </w:r>
    </w:p>
    <w:p w14:paraId="587CEC40" w14:textId="77777777" w:rsidR="00A5540F" w:rsidRDefault="00A5540F" w:rsidP="00A5540F">
      <w:pPr>
        <w:pStyle w:val="Heading5"/>
      </w:pPr>
      <w:r>
        <w:t xml:space="preserve">Dietary components </w:t>
      </w:r>
    </w:p>
    <w:p w14:paraId="4B8027EB" w14:textId="5BE0F1D7" w:rsidR="00A5540F" w:rsidRDefault="00A5540F" w:rsidP="00A5540F">
      <w:r>
        <w:t>Some studies provided specific recommendations on fat, carbohydrate and protein intake</w:t>
      </w:r>
      <w:r>
        <w:fldChar w:fldCharType="begin">
          <w:fldData xml:space="preserve">PEVuZE5vdGU+PENpdGU+PEF1dGhvcj5Bc2JlZTwvQXV0aG9yPjxZZWFyPjIwMDk8L1llYXI+PFJl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</w:fldData>
        </w:fldChar>
      </w:r>
      <w:r w:rsidR="002747EA">
        <w:instrText xml:space="preserve"> ADDIN EN.CITE </w:instrText>
      </w:r>
      <w:r w:rsidR="002747EA">
        <w:fldChar w:fldCharType="begin">
          <w:fldData xml:space="preserve">PEVuZE5vdGU+PENpdGU+PEF1dGhvcj5Bc2JlZTwvQXV0aG9yPjxZZWFyPjIwMDk8L1llYXI+PFJl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</w:fldData>
        </w:fldChar>
      </w:r>
      <w:r w:rsidR="002747EA">
        <w:instrText xml:space="preserve"> ADDIN EN.CITE.DATA </w:instrText>
      </w:r>
      <w:r w:rsidR="002747EA">
        <w:fldChar w:fldCharType="end"/>
      </w:r>
      <w:r>
        <w:fldChar w:fldCharType="separate"/>
      </w:r>
      <w:r w:rsidR="002747EA" w:rsidRPr="002747EA">
        <w:rPr>
          <w:noProof/>
          <w:vertAlign w:val="superscript"/>
        </w:rPr>
        <w:t>482,488,508,510,511,522</w:t>
      </w:r>
      <w:r>
        <w:fldChar w:fldCharType="end"/>
      </w:r>
      <w:r>
        <w:t xml:space="preserve"> and some on kilocalorie intake.</w:t>
      </w:r>
      <w:r>
        <w:fldChar w:fldCharType="begin">
          <w:fldData xml:space="preserve">PEVuZE5vdGU+PENpdGU+PEF1dGhvcj5QaGVsYW48L0F1dGhvcj48WWVhcj4yMDExPC9ZZWFyPjxS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</w:fldData>
        </w:fldChar>
      </w:r>
      <w:r w:rsidR="002747EA">
        <w:instrText xml:space="preserve"> ADDIN EN.CITE </w:instrText>
      </w:r>
      <w:r w:rsidR="002747EA">
        <w:fldChar w:fldCharType="begin">
          <w:fldData xml:space="preserve">PEVuZE5vdGU+PENpdGU+PEF1dGhvcj5QaGVsYW48L0F1dGhvcj48WWVhcj4yMDExPC9ZZWFyPjxS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</w:fldData>
        </w:fldChar>
      </w:r>
      <w:r w:rsidR="002747EA">
        <w:instrText xml:space="preserve"> ADDIN EN.CITE.DATA </w:instrText>
      </w:r>
      <w:r w:rsidR="002747EA">
        <w:fldChar w:fldCharType="end"/>
      </w:r>
      <w:r>
        <w:fldChar w:fldCharType="separate"/>
      </w:r>
      <w:r w:rsidR="002747EA" w:rsidRPr="002747EA">
        <w:rPr>
          <w:noProof/>
          <w:vertAlign w:val="superscript"/>
        </w:rPr>
        <w:t>451,482,494,504,509,516</w:t>
      </w:r>
      <w:r>
        <w:fldChar w:fldCharType="end"/>
      </w:r>
      <w:r>
        <w:t xml:space="preserve"> There was little consistency in approach between these studies.</w:t>
      </w:r>
    </w:p>
    <w:p w14:paraId="0E8845F4" w14:textId="75766376" w:rsidR="00A5540F" w:rsidRDefault="00A5540F" w:rsidP="00A5540F">
      <w:r>
        <w:rPr>
          <w:shd w:val="clear" w:color="auto" w:fill="FFFFFF"/>
        </w:rPr>
        <w:t>Common themes in other studies included reducing intake of saturated fats</w:t>
      </w:r>
      <w:r>
        <w:fldChar w:fldCharType="begin">
          <w:fldData xml:space="preserve">YXV0aG9yPjwvYXV0aG9ycz48L2NvbnRyaWJ1dG9ycz48YXV0aC1hZGRyZXNzPkRpc2NpcGxpbmUg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</w:fldData>
        </w:fldChar>
      </w:r>
      <w:r w:rsidR="002747EA">
        <w:instrText xml:space="preserve"> ADDIN EN.CITE </w:instrText>
      </w:r>
      <w:r w:rsidR="002747EA">
        <w:fldChar w:fldCharType="begin">
          <w:fldData xml:space="preserve">PEVuZE5vdGU+PENpdGU+PEF1dGhvcj5BbHRodWl6ZW48L0F1dGhvcj48WWVhcj4yMDEzPC9ZZWFy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==
</w:fldData>
        </w:fldChar>
      </w:r>
      <w:r w:rsidR="002747EA">
        <w:instrText xml:space="preserve"> ADDIN EN.CITE.DATA </w:instrText>
      </w:r>
      <w:r w:rsidR="002747EA">
        <w:fldChar w:fldCharType="end"/>
      </w:r>
      <w:r w:rsidR="002747EA">
        <w:fldChar w:fldCharType="begin">
          <w:fldData xml:space="preserve">YXV0aG9yPjwvYXV0aG9ycz48L2NvbnRyaWJ1dG9ycz48YXV0aC1hZGRyZXNzPkRpc2NpcGxpbmUg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</w:fldData>
        </w:fldChar>
      </w:r>
      <w:r w:rsidR="002747EA">
        <w:instrText xml:space="preserve"> ADDIN EN.CITE.DATA </w:instrText>
      </w:r>
      <w:r w:rsidR="002747EA">
        <w:fldChar w:fldCharType="end"/>
      </w:r>
      <w:r>
        <w:fldChar w:fldCharType="separate"/>
      </w:r>
      <w:r w:rsidR="002747EA" w:rsidRPr="002747EA">
        <w:rPr>
          <w:noProof/>
          <w:vertAlign w:val="superscript"/>
        </w:rPr>
        <w:t>402,451,482,484,485,493,495,496,498,499,505,509,512,513,519,521</w:t>
      </w:r>
      <w:r>
        <w:fldChar w:fldCharType="end"/>
      </w:r>
      <w:r>
        <w:t xml:space="preserve"> </w:t>
      </w:r>
      <w:r>
        <w:rPr>
          <w:shd w:val="clear" w:color="auto" w:fill="FFFFFF"/>
        </w:rPr>
        <w:t>and sugar (eg in soft drinks)</w:t>
      </w:r>
      <w:r>
        <w:fldChar w:fldCharType="begin">
          <w:fldData xml:space="preserve">PEVuZE5vdGU+PENpdGU+PEF1dGhvcj5BbHRodWl6ZW48L0F1dGhvcj48WWVhcj4yMDEzPC9ZZWFy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==
</w:fldData>
        </w:fldChar>
      </w:r>
      <w:r w:rsidR="002747EA">
        <w:instrText xml:space="preserve"> ADDIN EN.CITE </w:instrText>
      </w:r>
      <w:r w:rsidR="002747EA">
        <w:fldChar w:fldCharType="begin">
          <w:fldData xml:space="preserve">PEVuZE5vdGU+PENpdGU+PEF1dGhvcj5BbHRodWl6ZW48L0F1dGhvcj48WWVhcj4yMDEzPC9ZZWFy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==
</w:fldData>
        </w:fldChar>
      </w:r>
      <w:r w:rsidR="002747EA">
        <w:instrText xml:space="preserve"> ADDIN EN.CITE.DATA </w:instrText>
      </w:r>
      <w:r w:rsidR="002747EA">
        <w:fldChar w:fldCharType="end"/>
      </w:r>
      <w:r>
        <w:fldChar w:fldCharType="separate"/>
      </w:r>
      <w:r w:rsidR="002747EA" w:rsidRPr="002747EA">
        <w:rPr>
          <w:noProof/>
          <w:vertAlign w:val="superscript"/>
        </w:rPr>
        <w:t>485,487,496,498,500,505,512,513,519</w:t>
      </w:r>
      <w:r>
        <w:fldChar w:fldCharType="end"/>
      </w:r>
      <w:r>
        <w:t xml:space="preserve"> and increasing consumption of fruit and vegetables,</w:t>
      </w:r>
      <w:r>
        <w:rPr>
          <w:sz w:val="16"/>
          <w:szCs w:val="16"/>
        </w:rPr>
        <w:fldChar w:fldCharType="begin">
          <w:fldData xml:space="preserve">PEVuZE5vdGU+PENpdGU+PEF1dGhvcj5QYXdhbGlhPC9BdXRob3I+PFllYXI+MjAxNzwvWWVhcj48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</w:fldData>
        </w:fldChar>
      </w:r>
      <w:r w:rsidR="002747EA">
        <w:rPr>
          <w:sz w:val="16"/>
          <w:szCs w:val="16"/>
        </w:rPr>
        <w:instrText xml:space="preserve"> ADDIN EN.CITE </w:instrText>
      </w:r>
      <w:r w:rsidR="002747EA">
        <w:rPr>
          <w:sz w:val="16"/>
          <w:szCs w:val="16"/>
        </w:rPr>
        <w:fldChar w:fldCharType="begin">
          <w:fldData xml:space="preserve">PEVuZE5vdGU+PENpdGU+PEF1dGhvcj5QYXdhbGlhPC9BdXRob3I+PFllYXI+MjAxNzwvWWVhcj48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</w:fldData>
        </w:fldChar>
      </w:r>
      <w:r w:rsidR="002747EA">
        <w:rPr>
          <w:sz w:val="16"/>
          <w:szCs w:val="16"/>
        </w:rPr>
        <w:instrText xml:space="preserve"> ADDIN EN.CITE.DATA </w:instrText>
      </w:r>
      <w:r w:rsidR="002747EA">
        <w:rPr>
          <w:sz w:val="16"/>
          <w:szCs w:val="16"/>
        </w:rPr>
      </w:r>
      <w:r w:rsidR="002747EA">
        <w:rPr>
          <w:sz w:val="16"/>
          <w:szCs w:val="16"/>
        </w:rPr>
        <w:fldChar w:fldCharType="end"/>
      </w:r>
      <w:r>
        <w:rPr>
          <w:sz w:val="16"/>
          <w:szCs w:val="16"/>
        </w:rPr>
      </w:r>
      <w:r>
        <w:rPr>
          <w:sz w:val="16"/>
          <w:szCs w:val="16"/>
        </w:rPr>
        <w:fldChar w:fldCharType="separate"/>
      </w:r>
      <w:r w:rsidR="002747EA" w:rsidRPr="002747EA">
        <w:rPr>
          <w:noProof/>
          <w:szCs w:val="16"/>
          <w:vertAlign w:val="superscript"/>
        </w:rPr>
        <w:t>484,487,493,495,496,498,500,503,505,519,521</w:t>
      </w:r>
      <w:r>
        <w:rPr>
          <w:sz w:val="16"/>
          <w:szCs w:val="16"/>
        </w:rPr>
        <w:fldChar w:fldCharType="end"/>
      </w:r>
      <w:r>
        <w:t xml:space="preserve"> </w:t>
      </w:r>
      <w:r w:rsidR="00973D70">
        <w:t>low glycaemic index foods,</w:t>
      </w:r>
      <w:r w:rsidR="00767EBF">
        <w:rPr>
          <w:rFonts w:ascii="Century Gothic" w:hAnsi="Century Gothic"/>
          <w:noProof/>
        </w:rPr>
        <w:fldChar w:fldCharType="begin">
          <w:fldData xml:space="preserve">PEVuZE5vdGU+PENpdGU+PEF1dGhvcj5SdWNoYXQ8L0F1dGhvcj48WWVhcj4yMDEyPC9ZZWFyPjxS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</w:fldData>
        </w:fldChar>
      </w:r>
      <w:r w:rsidR="002747EA">
        <w:rPr>
          <w:rFonts w:ascii="Century Gothic" w:hAnsi="Century Gothic"/>
          <w:noProof/>
        </w:rPr>
        <w:instrText xml:space="preserve"> ADDIN EN.CITE </w:instrText>
      </w:r>
      <w:r w:rsidR="002747EA">
        <w:rPr>
          <w:rFonts w:ascii="Century Gothic" w:hAnsi="Century Gothic"/>
          <w:noProof/>
        </w:rPr>
        <w:fldChar w:fldCharType="begin">
          <w:fldData xml:space="preserve">PEVuZE5vdGU+PENpdGU+PEF1dGhvcj5SdWNoYXQ8L0F1dGhvcj48WWVhcj4yMDEyPC9ZZWFyPjxS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</w:fldData>
        </w:fldChar>
      </w:r>
      <w:r w:rsidR="002747EA">
        <w:rPr>
          <w:rFonts w:ascii="Century Gothic" w:hAnsi="Century Gothic"/>
          <w:noProof/>
        </w:rPr>
        <w:instrText xml:space="preserve"> ADDIN EN.CITE.DATA </w:instrText>
      </w:r>
      <w:r w:rsidR="002747EA">
        <w:rPr>
          <w:rFonts w:ascii="Century Gothic" w:hAnsi="Century Gothic"/>
          <w:noProof/>
        </w:rPr>
      </w:r>
      <w:r w:rsidR="002747EA">
        <w:rPr>
          <w:rFonts w:ascii="Century Gothic" w:hAnsi="Century Gothic"/>
          <w:noProof/>
        </w:rPr>
        <w:fldChar w:fldCharType="end"/>
      </w:r>
      <w:r w:rsidR="00767EBF">
        <w:rPr>
          <w:rFonts w:ascii="Century Gothic" w:hAnsi="Century Gothic"/>
          <w:noProof/>
        </w:rPr>
      </w:r>
      <w:r w:rsidR="00767EBF">
        <w:rPr>
          <w:rFonts w:ascii="Century Gothic" w:hAnsi="Century Gothic"/>
          <w:noProof/>
        </w:rPr>
        <w:fldChar w:fldCharType="separate"/>
      </w:r>
      <w:r w:rsidR="002747EA" w:rsidRPr="002747EA">
        <w:rPr>
          <w:noProof/>
          <w:vertAlign w:val="superscript"/>
        </w:rPr>
        <w:t>482,499,506</w:t>
      </w:r>
      <w:r w:rsidR="00767EBF">
        <w:rPr>
          <w:rFonts w:ascii="Century Gothic" w:hAnsi="Century Gothic"/>
          <w:noProof/>
        </w:rPr>
        <w:fldChar w:fldCharType="end"/>
      </w:r>
      <w:r w:rsidR="00973D70">
        <w:t xml:space="preserve"> </w:t>
      </w:r>
      <w:r>
        <w:t>and fibre intake</w:t>
      </w:r>
      <w:r>
        <w:fldChar w:fldCharType="begin">
          <w:fldData xml:space="preserve">PEVuZE5vdGU+PENpdGU+PEF1dGhvcj5Eb2RkPC9BdXRob3I+PFllYXI+MjAxNDwvWWVhcj48UmVj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</w:fldData>
        </w:fldChar>
      </w:r>
      <w:r w:rsidR="002747EA">
        <w:instrText xml:space="preserve"> ADDIN EN.CITE </w:instrText>
      </w:r>
      <w:r w:rsidR="002747EA">
        <w:fldChar w:fldCharType="begin">
          <w:fldData xml:space="preserve">PEVuZE5vdGU+PENpdGU+PEF1dGhvcj5Eb2RkPC9BdXRob3I+PFllYXI+MjAxNDwvWWVhcj48UmVj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</w:fldData>
        </w:fldChar>
      </w:r>
      <w:r w:rsidR="002747EA">
        <w:instrText xml:space="preserve"> ADDIN EN.CITE.DATA </w:instrText>
      </w:r>
      <w:r w:rsidR="002747EA">
        <w:fldChar w:fldCharType="end"/>
      </w:r>
      <w:r>
        <w:fldChar w:fldCharType="separate"/>
      </w:r>
      <w:r w:rsidR="002747EA" w:rsidRPr="002747EA">
        <w:rPr>
          <w:noProof/>
          <w:vertAlign w:val="superscript"/>
        </w:rPr>
        <w:t>402,483,484,496,503,505,509,519,521</w:t>
      </w:r>
      <w:r>
        <w:fldChar w:fldCharType="end"/>
      </w:r>
    </w:p>
    <w:p w14:paraId="1CF0647B" w14:textId="77777777" w:rsidR="00A5540F" w:rsidRDefault="00A5540F" w:rsidP="00A5540F">
      <w:r>
        <w:t xml:space="preserve">Not all studies provided detail on the diet promoted through the intervention. </w:t>
      </w:r>
    </w:p>
    <w:p w14:paraId="4D4B770F" w14:textId="77777777" w:rsidR="00A5540F" w:rsidRDefault="00A5540F" w:rsidP="00A5540F">
      <w:pPr>
        <w:pStyle w:val="Heading5"/>
      </w:pPr>
      <w:r>
        <w:t>Exercise component</w:t>
      </w:r>
    </w:p>
    <w:p w14:paraId="63235303" w14:textId="4C04809B" w:rsidR="00A5540F" w:rsidRDefault="00A5540F" w:rsidP="00A5540F">
      <w:r>
        <w:t>Six studies included supervised exercise programs, which ranged from 60 minutes of moderate intensity exercises twice weekly</w:t>
      </w:r>
      <w:r>
        <w:fldChar w:fldCharType="begin">
          <w:fldData xml:space="preserve">PEVuZE5vdGU+PENpdGU+PEF1dGhvcj5TYWdlZGFsPC9BdXRob3I+PFllYXI+MjAxNzwvWWVhcj48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=
</w:fldData>
        </w:fldChar>
      </w:r>
      <w:r w:rsidR="002747EA">
        <w:instrText xml:space="preserve"> ADDIN EN.CITE </w:instrText>
      </w:r>
      <w:r w:rsidR="002747EA">
        <w:fldChar w:fldCharType="begin">
          <w:fldData xml:space="preserve">PEVuZE5vdGU+PENpdGU+PEF1dGhvcj5TYWdlZGFsPC9BdXRob3I+PFllYXI+MjAxNzwvWWVhcj48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=
</w:fldData>
        </w:fldChar>
      </w:r>
      <w:r w:rsidR="002747EA">
        <w:instrText xml:space="preserve"> ADDIN EN.CITE.DATA </w:instrText>
      </w:r>
      <w:r w:rsidR="002747EA">
        <w:fldChar w:fldCharType="end"/>
      </w:r>
      <w:r>
        <w:fldChar w:fldCharType="separate"/>
      </w:r>
      <w:r w:rsidR="002747EA" w:rsidRPr="002747EA">
        <w:rPr>
          <w:noProof/>
          <w:vertAlign w:val="superscript"/>
        </w:rPr>
        <w:t>487</w:t>
      </w:r>
      <w:r>
        <w:fldChar w:fldCharType="end"/>
      </w:r>
      <w:r>
        <w:t xml:space="preserve"> to weekly sessions of 60-90 minutes,</w:t>
      </w:r>
      <w:r>
        <w:rPr>
          <w:sz w:val="16"/>
          <w:szCs w:val="16"/>
        </w:rPr>
        <w:fldChar w:fldCharType="begin"/>
      </w:r>
      <w:r w:rsidR="002747EA">
        <w:rPr>
          <w:sz w:val="16"/>
          <w:szCs w:val="16"/>
        </w:rPr>
        <w:instrText xml:space="preserve"> ADDIN EN.CITE &lt;EndNote&gt;&lt;Cite&gt;&lt;Author&gt;Pawalia&lt;/Author&gt;&lt;Year&gt;2017&lt;/Year&gt;&lt;RecNum&gt;750&lt;/RecNum&gt;&lt;DisplayText&gt;&lt;style face="superscript" font="Trebuchet MS" size="9"&gt;493&lt;/style&gt;&lt;/DisplayText&gt;&lt;record&gt;&lt;rec-number&gt;750&lt;/rec-number&gt;&lt;foreign-keys&gt;&lt;key app="EN" db-id="exvasrfx2dtraoesasxp2szsxa2df502592x" timestamp="1541467919"&gt;750&lt;/key&gt;&lt;key app="ENWeb" db-id=""&gt;0&lt;/key&gt;&lt;/foreign-keys&gt;&lt;ref-type name="Journal Article"&gt;17&lt;/ref-type&gt;&lt;contributors&gt;&lt;authors&gt;&lt;author&gt;Pawalia, Alka&lt;/author&gt;&lt;author&gt;Kulandaivelan, Sivachidambaram&lt;/author&gt;&lt;author&gt;Savant, Satya&lt;/author&gt;&lt;author&gt;Yadav, Vikram Singh&lt;/author&gt;&lt;/authors&gt;&lt;/contributors&gt;&lt;titles&gt;&lt;title&gt;Exercise in Pregnancy: Effect on Obesity Parameters in Indian Women – A Randomized Controlled Trial&lt;/title&gt;&lt;secondary-title&gt;Romanian Journal of Diabetes Nutrition and Metabolic Diseases&lt;/secondary-title&gt;&lt;/titles&gt;&lt;periodical&gt;&lt;full-title&gt;Romanian Journal of Diabetes Nutrition and Metabolic Diseases&lt;/full-title&gt;&lt;/periodical&gt;&lt;volume&gt;24&lt;/volume&gt;&lt;number&gt;4&lt;/number&gt;&lt;dates&gt;&lt;year&gt;2017&lt;/year&gt;&lt;/dates&gt;&lt;isbn&gt;2284-6417&lt;/isbn&gt;&lt;urls&gt;&lt;/urls&gt;&lt;electronic-resource-num&gt;10.1515/rjdnmd-2017-0037&lt;/electronic-resource-num&gt;&lt;/record&gt;&lt;/Cite&gt;&lt;/EndNote&gt;</w:instrText>
      </w:r>
      <w:r>
        <w:rPr>
          <w:sz w:val="16"/>
          <w:szCs w:val="16"/>
        </w:rPr>
        <w:fldChar w:fldCharType="separate"/>
      </w:r>
      <w:r w:rsidR="002747EA" w:rsidRPr="002747EA">
        <w:rPr>
          <w:noProof/>
          <w:szCs w:val="16"/>
          <w:vertAlign w:val="superscript"/>
        </w:rPr>
        <w:t>493</w:t>
      </w:r>
      <w:r>
        <w:rPr>
          <w:sz w:val="16"/>
          <w:szCs w:val="16"/>
        </w:rPr>
        <w:fldChar w:fldCharType="end"/>
      </w:r>
      <w:r>
        <w:rPr>
          <w:sz w:val="16"/>
          <w:szCs w:val="16"/>
        </w:rPr>
        <w:t xml:space="preserve"> </w:t>
      </w:r>
      <w:r w:rsidRPr="00F75AAE">
        <w:t>60 minutes</w:t>
      </w:r>
      <w:r>
        <w:fldChar w:fldCharType="begin"/>
      </w:r>
      <w:r w:rsidR="002747EA">
        <w:instrText xml:space="preserve"> ADDIN EN.CITE &lt;EndNote&gt;&lt;Cite&gt;&lt;Author&gt;Vinter&lt;/Author&gt;&lt;Year&gt;2011&lt;/Year&gt;&lt;RecNum&gt;1111&lt;/RecNum&gt;&lt;DisplayText&gt;&lt;style face="superscript" font="Trebuchet MS" size="9"&gt;515&lt;/style&gt;&lt;/DisplayText&gt;&lt;record&gt;&lt;rec-number&gt;1111&lt;/rec-number&gt;&lt;foreign-keys&gt;&lt;key app="EN" db-id="exvasrfx2dtraoesasxp2szsxa2df502592x" timestamp="1552948617"&gt;1111&lt;/key&gt;&lt;/foreign-keys&gt;&lt;ref-type name="Journal Article"&gt;17&lt;/ref-type&gt;&lt;contributors&gt;&lt;authors&gt;&lt;author&gt;Vinter, C. A.&lt;/author&gt;&lt;author&gt;Jensen, D. M.&lt;/author&gt;&lt;author&gt;Ovesen, P.&lt;/author&gt;&lt;author&gt;Beck-Nielsen, H.&lt;/author&gt;&lt;author&gt;Jorgensen, J. S.&lt;/author&gt;&lt;/authors&gt;&lt;/contributors&gt;&lt;auth-address&gt;Department of Gynecology and Obstetrics, Odense University Hospital, Odense, Denmark. c.vinter@dadlnet.dk&lt;/auth-address&gt;&lt;titles&gt;&lt;title&gt;The LiP (Lifestyle in Pregnancy) study: a randomized controlled trial of lifestyle intervention in 360 obese pregnant women&lt;/title&gt;&lt;secondary-title&gt;Diabetes Care&lt;/secondary-title&gt;&lt;/titles&gt;&lt;periodical&gt;&lt;full-title&gt;Diabetes Care&lt;/full-title&gt;&lt;/periodical&gt;&lt;pages&gt;2502-7&lt;/pages&gt;&lt;volume&gt;34&lt;/volume&gt;&lt;number&gt;12&lt;/number&gt;&lt;edition&gt;2011/10/06&lt;/edition&gt;&lt;keywords&gt;&lt;keyword&gt;Adolescent&lt;/keyword&gt;&lt;keyword&gt;Adult&lt;/keyword&gt;&lt;keyword&gt;Denmark&lt;/keyword&gt;&lt;keyword&gt;Directive Counseling&lt;/keyword&gt;&lt;keyword&gt;Female&lt;/keyword&gt;&lt;keyword&gt;Humans&lt;/keyword&gt;&lt;keyword&gt;*Life Style&lt;/keyword&gt;&lt;keyword&gt;Motor Activity&lt;/keyword&gt;&lt;keyword&gt;Obesity/diet therapy/*therapy&lt;/keyword&gt;&lt;keyword&gt;Physical Education and Training&lt;/keyword&gt;&lt;keyword&gt;Pregnancy&lt;/keyword&gt;&lt;keyword&gt;Pregnancy Complications/diet therapy/*therapy&lt;/keyword&gt;&lt;keyword&gt;Pregnancy Outcome&lt;/keyword&gt;&lt;keyword&gt;Weight Gain&lt;/keyword&gt;&lt;/keywords&gt;&lt;dates&gt;&lt;year&gt;2011&lt;/year&gt;&lt;pub-dates&gt;&lt;date&gt;Dec&lt;/date&gt;&lt;/pub-dates&gt;&lt;/dates&gt;&lt;isbn&gt;1935-5548 (Electronic)&amp;#xD;0149-5992 (Linking)&lt;/isbn&gt;&lt;accession-num&gt;21972411&lt;/accession-num&gt;&lt;urls&gt;&lt;related-urls&gt;&lt;url&gt;https://www.ncbi.nlm.nih.gov/pubmed/21972411&lt;/url&gt;&lt;/related-urls&gt;&lt;/urls&gt;&lt;custom2&gt;PMC3220844&lt;/custom2&gt;&lt;electronic-resource-num&gt;10.2337/dc11-1150&lt;/electronic-resource-num&gt;&lt;/record&gt;&lt;/Cite&gt;&lt;/EndNote&gt;</w:instrText>
      </w:r>
      <w:r>
        <w:fldChar w:fldCharType="separate"/>
      </w:r>
      <w:r w:rsidR="002747EA" w:rsidRPr="002747EA">
        <w:rPr>
          <w:noProof/>
          <w:vertAlign w:val="superscript"/>
        </w:rPr>
        <w:t>515</w:t>
      </w:r>
      <w:r>
        <w:fldChar w:fldCharType="end"/>
      </w:r>
      <w:r>
        <w:t xml:space="preserve"> or 45 minutes.</w:t>
      </w:r>
      <w:r>
        <w:rPr>
          <w:sz w:val="16"/>
          <w:szCs w:val="16"/>
        </w:rPr>
        <w:fldChar w:fldCharType="begin">
          <w:fldData xml:space="preserve">PEVuZE5vdGU+PENpdGU+PEF1dGhvcj5IdWk8L0F1dGhvcj48WWVhcj4yMDEyPC9ZZWFyPjxSZWNO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</w:fldData>
        </w:fldChar>
      </w:r>
      <w:r w:rsidR="002747EA">
        <w:rPr>
          <w:sz w:val="16"/>
          <w:szCs w:val="16"/>
        </w:rPr>
        <w:instrText xml:space="preserve"> ADDIN EN.CITE </w:instrText>
      </w:r>
      <w:r w:rsidR="002747EA">
        <w:rPr>
          <w:sz w:val="16"/>
          <w:szCs w:val="16"/>
        </w:rPr>
        <w:fldChar w:fldCharType="begin">
          <w:fldData xml:space="preserve">PEVuZE5vdGU+PENpdGU+PEF1dGhvcj5IdWk8L0F1dGhvcj48WWVhcj4yMDEyPC9ZZWFyPjxSZWNO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</w:fldData>
        </w:fldChar>
      </w:r>
      <w:r w:rsidR="002747EA">
        <w:rPr>
          <w:sz w:val="16"/>
          <w:szCs w:val="16"/>
        </w:rPr>
        <w:instrText xml:space="preserve"> ADDIN EN.CITE.DATA </w:instrText>
      </w:r>
      <w:r w:rsidR="002747EA">
        <w:rPr>
          <w:sz w:val="16"/>
          <w:szCs w:val="16"/>
        </w:rPr>
      </w:r>
      <w:r w:rsidR="002747EA">
        <w:rPr>
          <w:sz w:val="16"/>
          <w:szCs w:val="16"/>
        </w:rPr>
        <w:fldChar w:fldCharType="end"/>
      </w:r>
      <w:r>
        <w:rPr>
          <w:sz w:val="16"/>
          <w:szCs w:val="16"/>
        </w:rPr>
      </w:r>
      <w:r>
        <w:rPr>
          <w:sz w:val="16"/>
          <w:szCs w:val="16"/>
        </w:rPr>
        <w:fldChar w:fldCharType="separate"/>
      </w:r>
      <w:r w:rsidR="002747EA" w:rsidRPr="002747EA">
        <w:rPr>
          <w:noProof/>
          <w:szCs w:val="16"/>
          <w:vertAlign w:val="superscript"/>
        </w:rPr>
        <w:t>490,491</w:t>
      </w:r>
      <w:r>
        <w:rPr>
          <w:sz w:val="16"/>
          <w:szCs w:val="16"/>
        </w:rPr>
        <w:fldChar w:fldCharType="end"/>
      </w:r>
      <w:r>
        <w:rPr>
          <w:sz w:val="16"/>
          <w:szCs w:val="16"/>
        </w:rPr>
        <w:t xml:space="preserve"> </w:t>
      </w:r>
      <w:r w:rsidRPr="00F75AAE">
        <w:t xml:space="preserve">Two studies described </w:t>
      </w:r>
      <w:r>
        <w:t xml:space="preserve">weekly </w:t>
      </w:r>
      <w:r w:rsidRPr="00F75AAE">
        <w:t>access to swimming pools and/or guided exercise groups</w:t>
      </w:r>
      <w:r>
        <w:fldChar w:fldCharType="begin"/>
      </w:r>
      <w:r w:rsidR="002747EA">
        <w:instrText xml:space="preserve"> ADDIN EN.CITE &lt;EndNote&gt;&lt;Cite&gt;&lt;Author&gt;Koivusalo&lt;/Author&gt;&lt;Year&gt;2016&lt;/Year&gt;&lt;RecNum&gt;733&lt;/RecNum&gt;&lt;DisplayText&gt;&lt;style face="superscript" font="Trebuchet MS" size="9"&gt;519&lt;/style&gt;&lt;/DisplayText&gt;&lt;record&gt;&lt;rec-number&gt;733&lt;/rec-number&gt;&lt;foreign-keys&gt;&lt;key app="EN" db-id="exvasrfx2dtraoesasxp2szsxa2df502592x" timestamp="1541467766"&gt;733&lt;/key&gt;&lt;key app="ENWeb" db-id=""&gt;0&lt;/key&gt;&lt;/foreign-keys&gt;&lt;ref-type name="Journal Article"&gt;17&lt;/ref-type&gt;&lt;contributors&gt;&lt;authors&gt;&lt;author&gt;Koivusalo, S.B.,&lt;/author&gt;&lt;author&gt;Rönö, K.,&lt;/author&gt;&lt;author&gt;Klemetti, M.M.,&lt;/author&gt;&lt;author&gt;Roine, R.P.,&lt;/author&gt;&lt;author&gt;Lindström, J.,&lt;/author&gt;&lt;author&gt;Erkkola, M.,&lt;/author&gt;&lt;/authors&gt;&lt;/contributors&gt;&lt;titles&gt;&lt;title&gt;Gestational diabetes mellitus can be prevented by lifestyle intervention: The Finnish Gestational Diabetes Prevention Study (RADIEL)&lt;/title&gt;&lt;secondary-title&gt;Diabetes Care&lt;/secondary-title&gt;&lt;/titles&gt;&lt;periodical&gt;&lt;full-title&gt;Diabetes Care&lt;/full-title&gt;&lt;/periodical&gt;&lt;pages&gt;24-30&lt;/pages&gt;&lt;volume&gt;39&lt;/volume&gt;&lt;number&gt;1&lt;/number&gt;&lt;section&gt;24&lt;/section&gt;&lt;dates&gt;&lt;year&gt;2016&lt;/year&gt;&lt;/dates&gt;&lt;isbn&gt;0149-5992&amp;#xD;1935-5548&lt;/isbn&gt;&lt;urls&gt;&lt;/urls&gt;&lt;electronic-resource-num&gt;10.2337/dc15-0511&lt;/electronic-resource-num&gt;&lt;/record&gt;&lt;/Cite&gt;&lt;/EndNote&gt;</w:instrText>
      </w:r>
      <w:r>
        <w:fldChar w:fldCharType="separate"/>
      </w:r>
      <w:r w:rsidR="002747EA" w:rsidRPr="002747EA">
        <w:rPr>
          <w:noProof/>
          <w:vertAlign w:val="superscript"/>
        </w:rPr>
        <w:t>519</w:t>
      </w:r>
      <w:r>
        <w:fldChar w:fldCharType="end"/>
      </w:r>
      <w:r>
        <w:t xml:space="preserve"> </w:t>
      </w:r>
      <w:r w:rsidRPr="00F75AAE">
        <w:t>or monthly meetings including group exercise</w:t>
      </w:r>
      <w:r>
        <w:fldChar w:fldCharType="begin">
          <w:fldData xml:space="preserve">PEVuZE5vdGU+PENpdGU+PEF1dGhvcj5MdW90bzwvQXV0aG9yPjxZZWFyPjIwMTE8L1llYXI+PFJl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==
</w:fldData>
        </w:fldChar>
      </w:r>
      <w:r w:rsidR="002747EA">
        <w:instrText xml:space="preserve"> ADDIN EN.CITE </w:instrText>
      </w:r>
      <w:r w:rsidR="002747EA">
        <w:fldChar w:fldCharType="begin">
          <w:fldData xml:space="preserve">PEVuZE5vdGU+PENpdGU+PEF1dGhvcj5MdW90bzwvQXV0aG9yPjxZZWFyPjIwMTE8L1llYXI+PFJl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==
</w:fldData>
        </w:fldChar>
      </w:r>
      <w:r w:rsidR="002747EA">
        <w:instrText xml:space="preserve"> ADDIN EN.CITE.DATA </w:instrText>
      </w:r>
      <w:r w:rsidR="002747EA">
        <w:fldChar w:fldCharType="end"/>
      </w:r>
      <w:r>
        <w:fldChar w:fldCharType="separate"/>
      </w:r>
      <w:r w:rsidR="002747EA" w:rsidRPr="002747EA">
        <w:rPr>
          <w:noProof/>
          <w:vertAlign w:val="superscript"/>
        </w:rPr>
        <w:t>522</w:t>
      </w:r>
      <w:r>
        <w:fldChar w:fldCharType="end"/>
      </w:r>
      <w:r>
        <w:t xml:space="preserve"> but did not describe content or duration.</w:t>
      </w:r>
    </w:p>
    <w:p w14:paraId="5D348EC0" w14:textId="77777777" w:rsidR="00A5540F" w:rsidRDefault="00A5540F" w:rsidP="00A5540F">
      <w:r>
        <w:t>The goals of exercise counselling included:</w:t>
      </w:r>
    </w:p>
    <w:p w14:paraId="445554D6" w14:textId="08087EA4" w:rsidR="00A5540F" w:rsidRPr="00C7383C" w:rsidRDefault="00A5540F" w:rsidP="00A5540F">
      <w:pPr>
        <w:pStyle w:val="bullet"/>
      </w:pPr>
      <w:r w:rsidRPr="00640DFE">
        <w:t>30 minutes</w:t>
      </w:r>
      <w:r>
        <w:t xml:space="preserve"> </w:t>
      </w:r>
      <w:r w:rsidRPr="00640DFE">
        <w:t xml:space="preserve">of moderate intensity </w:t>
      </w:r>
      <w:r>
        <w:t>exercise daily,</w:t>
      </w:r>
      <w:r>
        <w:fldChar w:fldCharType="begin">
          <w:fldData xml:space="preserve">PEVuZE5vdGU+PENpdGU+PEF1dGhvcj5WZXNjbzwvQXV0aG9yPjxZZWFyPjIwMTI8L1llYXI+PFJl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</w:fldData>
        </w:fldChar>
      </w:r>
      <w:r w:rsidR="002747EA">
        <w:instrText xml:space="preserve"> ADDIN EN.CITE </w:instrText>
      </w:r>
      <w:r w:rsidR="002747EA">
        <w:fldChar w:fldCharType="begin">
          <w:fldData xml:space="preserve">PEVuZE5vdGU+PENpdGU+PEF1dGhvcj5WZXNjbzwvQXV0aG9yPjxZZWFyPjIwMTI8L1llYXI+PFJl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</w:fldData>
        </w:fldChar>
      </w:r>
      <w:r w:rsidR="002747EA">
        <w:instrText xml:space="preserve"> ADDIN EN.CITE.DATA </w:instrText>
      </w:r>
      <w:r w:rsidR="002747EA">
        <w:fldChar w:fldCharType="end"/>
      </w:r>
      <w:r>
        <w:fldChar w:fldCharType="separate"/>
      </w:r>
      <w:r w:rsidR="002747EA" w:rsidRPr="002747EA">
        <w:rPr>
          <w:noProof/>
          <w:vertAlign w:val="superscript"/>
        </w:rPr>
        <w:t>486,505,506,514,517</w:t>
      </w:r>
      <w:r>
        <w:fldChar w:fldCharType="end"/>
      </w:r>
      <w:r>
        <w:t xml:space="preserve"> most days,</w:t>
      </w:r>
      <w:r>
        <w:fldChar w:fldCharType="begin">
          <w:fldData xml:space="preserve">PEVuZE5vdGU+PENpdGU+PEF1dGhvcj5QaGVsYW48L0F1dGhvcj48WWVhcj4yMDExPC9ZZWFyPjxS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</w:fldData>
        </w:fldChar>
      </w:r>
      <w:r w:rsidR="002747EA">
        <w:instrText xml:space="preserve"> ADDIN EN.CITE </w:instrText>
      </w:r>
      <w:r w:rsidR="002747EA">
        <w:fldChar w:fldCharType="begin">
          <w:fldData xml:space="preserve">PEVuZE5vdGU+PENpdGU+PEF1dGhvcj5QaGVsYW48L0F1dGhvcj48WWVhcj4yMDExPC9ZZWFyPjxS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</w:fldData>
        </w:fldChar>
      </w:r>
      <w:r w:rsidR="002747EA">
        <w:instrText xml:space="preserve"> ADDIN EN.CITE.DATA </w:instrText>
      </w:r>
      <w:r w:rsidR="002747EA">
        <w:fldChar w:fldCharType="end"/>
      </w:r>
      <w:r>
        <w:fldChar w:fldCharType="separate"/>
      </w:r>
      <w:r w:rsidR="002747EA" w:rsidRPr="002747EA">
        <w:rPr>
          <w:noProof/>
          <w:vertAlign w:val="superscript"/>
        </w:rPr>
        <w:t>485,494,496,498,500,503,508,516</w:t>
      </w:r>
      <w:r>
        <w:fldChar w:fldCharType="end"/>
      </w:r>
      <w:r w:rsidRPr="00C30474">
        <w:t xml:space="preserve"> every second day,</w:t>
      </w:r>
      <w:r>
        <w:fldChar w:fldCharType="begin">
          <w:fldData xml:space="preserve">PEVuZE5vdGU+PENpdGU+PEF1dGhvcj5Bc2NpPC9BdXRob3I+PFllYXI+MjAxNjwvWWVhcj48UmVj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</w:fldData>
        </w:fldChar>
      </w:r>
      <w:r w:rsidR="002747EA">
        <w:instrText xml:space="preserve"> ADDIN EN.CITE </w:instrText>
      </w:r>
      <w:r w:rsidR="002747EA">
        <w:fldChar w:fldCharType="begin">
          <w:fldData xml:space="preserve">PEVuZE5vdGU+PENpdGU+PEF1dGhvcj5Bc2NpPC9BdXRob3I+PFllYXI+MjAxNjwvWWVhcj48UmVj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</w:fldData>
        </w:fldChar>
      </w:r>
      <w:r w:rsidR="002747EA">
        <w:instrText xml:space="preserve"> ADDIN EN.CITE.DATA </w:instrText>
      </w:r>
      <w:r w:rsidR="002747EA">
        <w:fldChar w:fldCharType="end"/>
      </w:r>
      <w:r>
        <w:fldChar w:fldCharType="separate"/>
      </w:r>
      <w:r w:rsidR="002747EA" w:rsidRPr="002747EA">
        <w:rPr>
          <w:noProof/>
          <w:vertAlign w:val="superscript"/>
        </w:rPr>
        <w:t>489</w:t>
      </w:r>
      <w:r>
        <w:fldChar w:fldCharType="end"/>
      </w:r>
      <w:r>
        <w:t xml:space="preserve"> three or more times a week,</w:t>
      </w:r>
      <w:r>
        <w:fldChar w:fldCharType="begin">
          <w:fldData xml:space="preserve">PEVuZE5vdGU+PENpdGU+PEF1dGhvcj5CcnVubzwvQXV0aG9yPjxZZWFyPjIwMTc8L1llYXI+PFJl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</w:fldData>
        </w:fldChar>
      </w:r>
      <w:r w:rsidR="002747EA">
        <w:instrText xml:space="preserve"> ADDIN EN.CITE </w:instrText>
      </w:r>
      <w:r w:rsidR="002747EA">
        <w:fldChar w:fldCharType="begin">
          <w:fldData xml:space="preserve">PEVuZE5vdGU+PENpdGU+PEF1dGhvcj5CcnVubzwvQXV0aG9yPjxZZWFyPjIwMTc8L1llYXI+PFJl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</w:fldData>
        </w:fldChar>
      </w:r>
      <w:r w:rsidR="002747EA">
        <w:instrText xml:space="preserve"> ADDIN EN.CITE.DATA </w:instrText>
      </w:r>
      <w:r w:rsidR="002747EA">
        <w:fldChar w:fldCharType="end"/>
      </w:r>
      <w:r>
        <w:fldChar w:fldCharType="separate"/>
      </w:r>
      <w:r w:rsidR="002747EA" w:rsidRPr="002747EA">
        <w:rPr>
          <w:noProof/>
          <w:vertAlign w:val="superscript"/>
        </w:rPr>
        <w:t>482,488,499,518</w:t>
      </w:r>
      <w:r>
        <w:fldChar w:fldCharType="end"/>
      </w:r>
      <w:r>
        <w:t xml:space="preserve"> or three times a week</w:t>
      </w:r>
      <w:r>
        <w:fldChar w:fldCharType="begin"/>
      </w:r>
      <w:r w:rsidR="002747EA">
        <w:instrText xml:space="preserve"> ADDIN EN.CITE &lt;EndNote&gt;&lt;Cite&gt;&lt;Author&gt;Petrella&lt;/Author&gt;&lt;Year&gt;2013&lt;/Year&gt;&lt;RecNum&gt;751&lt;/RecNum&gt;&lt;DisplayText&gt;&lt;style face="superscript" font="Trebuchet MS" size="9"&gt;504&lt;/style&gt;&lt;/DisplayText&gt;&lt;record&gt;&lt;rec-number&gt;751&lt;/rec-number&gt;&lt;foreign-keys&gt;&lt;key app="EN" db-id="exvasrfx2dtraoesasxp2szsxa2df502592x" timestamp="1541467931"&gt;751&lt;/key&gt;&lt;key app="ENWeb" db-id=""&gt;0&lt;/key&gt;&lt;/foreign-keys&gt;&lt;ref-type name="Journal Article"&gt;17&lt;/ref-type&gt;&lt;contributors&gt;&lt;authors&gt;&lt;author&gt;Petrella, E.&lt;/author&gt;&lt;author&gt;Malavolti, M.&lt;/author&gt;&lt;author&gt;Bertarini, V.&lt;/author&gt;&lt;author&gt;Pignatti, L.&lt;/author&gt;&lt;author&gt;Neri, I.&lt;/author&gt;&lt;author&gt;Battistini, N. C.&lt;/author&gt;&lt;author&gt;Facchinetti, F.&lt;/author&gt;&lt;/authors&gt;&lt;/contributors&gt;&lt;titles&gt;&lt;title&gt;Gestational weight gain in overweight and obese women enrolled in a healthy lifestyle and eating habits program&lt;/title&gt;&lt;secondary-title&gt;J Maternal-Fetal &amp;amp; Neonatal Med&lt;/secondary-title&gt;&lt;/titles&gt;&lt;periodical&gt;&lt;full-title&gt;J Maternal-Fetal &amp;amp; Neonatal Med&lt;/full-title&gt;&lt;/periodical&gt;&lt;pages&gt;1348-1352&lt;/pages&gt;&lt;volume&gt;27&lt;/volume&gt;&lt;number&gt;13&lt;/number&gt;&lt;section&gt;1348&lt;/section&gt;&lt;dates&gt;&lt;year&gt;2013&lt;/year&gt;&lt;/dates&gt;&lt;isbn&gt;1476-7058&amp;#xD;1476-4954&lt;/isbn&gt;&lt;urls&gt;&lt;/urls&gt;&lt;electronic-resource-num&gt;10.3109/14767058.2013.858318&lt;/electronic-resource-num&gt;&lt;/record&gt;&lt;/Cite&gt;&lt;/EndNote&gt;</w:instrText>
      </w:r>
      <w:r>
        <w:fldChar w:fldCharType="separate"/>
      </w:r>
      <w:r w:rsidR="002747EA" w:rsidRPr="002747EA">
        <w:rPr>
          <w:noProof/>
          <w:vertAlign w:val="superscript"/>
        </w:rPr>
        <w:t>504</w:t>
      </w:r>
      <w:r>
        <w:fldChar w:fldCharType="end"/>
      </w:r>
    </w:p>
    <w:p w14:paraId="18A45D9A" w14:textId="5FFC8089" w:rsidR="00A5540F" w:rsidRPr="009523B0" w:rsidRDefault="00A5540F" w:rsidP="00A5540F">
      <w:pPr>
        <w:pStyle w:val="bullet"/>
      </w:pPr>
      <w:r>
        <w:t>moderate</w:t>
      </w:r>
      <w:r w:rsidRPr="00117DC3">
        <w:t xml:space="preserve"> </w:t>
      </w:r>
      <w:r>
        <w:t>intensity exercise</w:t>
      </w:r>
      <w:r w:rsidRPr="00117DC3">
        <w:t xml:space="preserve"> 30 to</w:t>
      </w:r>
      <w:r>
        <w:t xml:space="preserve"> </w:t>
      </w:r>
      <w:r w:rsidRPr="00117DC3">
        <w:t>60 minutes daily</w:t>
      </w:r>
      <w:r>
        <w:fldChar w:fldCharType="begin"/>
      </w:r>
      <w:r w:rsidR="002747EA">
        <w:instrText xml:space="preserve"> ADDIN EN.CITE &lt;EndNote&gt;&lt;Cite&gt;&lt;Author&gt;Vinter&lt;/Author&gt;&lt;Year&gt;2011&lt;/Year&gt;&lt;RecNum&gt;1111&lt;/RecNum&gt;&lt;DisplayText&gt;&lt;style face="superscript" font="Trebuchet MS" size="9"&gt;515&lt;/style&gt;&lt;/DisplayText&gt;&lt;record&gt;&lt;rec-number&gt;1111&lt;/rec-number&gt;&lt;foreign-keys&gt;&lt;key app="EN" db-id="exvasrfx2dtraoesasxp2szsxa2df502592x" timestamp="1552948617"&gt;1111&lt;/key&gt;&lt;/foreign-keys&gt;&lt;ref-type name="Journal Article"&gt;17&lt;/ref-type&gt;&lt;contributors&gt;&lt;authors&gt;&lt;author&gt;Vinter, C. A.&lt;/author&gt;&lt;author&gt;Jensen, D. M.&lt;/author&gt;&lt;author&gt;Ovesen, P.&lt;/author&gt;&lt;author&gt;Beck-Nielsen, H.&lt;/author&gt;&lt;author&gt;Jorgensen, J. S.&lt;/author&gt;&lt;/authors&gt;&lt;/contributors&gt;&lt;auth-address&gt;Department of Gynecology and Obstetrics, Odense University Hospital, Odense, Denmark. c.vinter@dadlnet.dk&lt;/auth-address&gt;&lt;titles&gt;&lt;title&gt;The LiP (Lifestyle in Pregnancy) study: a randomized controlled trial of lifestyle intervention in 360 obese pregnant women&lt;/title&gt;&lt;secondary-title&gt;Diabetes Care&lt;/secondary-title&gt;&lt;/titles&gt;&lt;periodical&gt;&lt;full-title&gt;Diabetes Care&lt;/full-title&gt;&lt;/periodical&gt;&lt;pages&gt;2502-7&lt;/pages&gt;&lt;volume&gt;34&lt;/volume&gt;&lt;number&gt;12&lt;/number&gt;&lt;edition&gt;2011/10/06&lt;/edition&gt;&lt;keywords&gt;&lt;keyword&gt;Adolescent&lt;/keyword&gt;&lt;keyword&gt;Adult&lt;/keyword&gt;&lt;keyword&gt;Denmark&lt;/keyword&gt;&lt;keyword&gt;Directive Counseling&lt;/keyword&gt;&lt;keyword&gt;Female&lt;/keyword&gt;&lt;keyword&gt;Humans&lt;/keyword&gt;&lt;keyword&gt;*Life Style&lt;/keyword&gt;&lt;keyword&gt;Motor Activity&lt;/keyword&gt;&lt;keyword&gt;Obesity/diet therapy/*therapy&lt;/keyword&gt;&lt;keyword&gt;Physical Education and Training&lt;/keyword&gt;&lt;keyword&gt;Pregnancy&lt;/keyword&gt;&lt;keyword&gt;Pregnancy Complications/diet therapy/*therapy&lt;/keyword&gt;&lt;keyword&gt;Pregnancy Outcome&lt;/keyword&gt;&lt;keyword&gt;Weight Gain&lt;/keyword&gt;&lt;/keywords&gt;&lt;dates&gt;&lt;year&gt;2011&lt;/year&gt;&lt;pub-dates&gt;&lt;date&gt;Dec&lt;/date&gt;&lt;/pub-dates&gt;&lt;/dates&gt;&lt;isbn&gt;1935-5548 (Electronic)&amp;#xD;0149-5992 (Linking)&lt;/isbn&gt;&lt;accession-num&gt;21972411&lt;/accession-num&gt;&lt;urls&gt;&lt;related-urls&gt;&lt;url&gt;https://www.ncbi.nlm.nih.gov/pubmed/21972411&lt;/url&gt;&lt;/related-urls&gt;&lt;/urls&gt;&lt;custom2&gt;PMC3220844&lt;/custom2&gt;&lt;electronic-resource-num&gt;10.2337/dc11-1150&lt;/electronic-resource-num&gt;&lt;/record&gt;&lt;/Cite&gt;&lt;/EndNote&gt;</w:instrText>
      </w:r>
      <w:r>
        <w:fldChar w:fldCharType="separate"/>
      </w:r>
      <w:r w:rsidR="002747EA" w:rsidRPr="002747EA">
        <w:rPr>
          <w:noProof/>
          <w:vertAlign w:val="superscript"/>
        </w:rPr>
        <w:t>515</w:t>
      </w:r>
      <w:r>
        <w:fldChar w:fldCharType="end"/>
      </w:r>
    </w:p>
    <w:p w14:paraId="74A797D6" w14:textId="556B4460" w:rsidR="00A5540F" w:rsidRDefault="00A5540F" w:rsidP="00A5540F">
      <w:pPr>
        <w:pStyle w:val="bullet"/>
      </w:pPr>
      <w:r>
        <w:t>a</w:t>
      </w:r>
      <w:r w:rsidRPr="00C345D3">
        <w:t xml:space="preserve"> minimum </w:t>
      </w:r>
      <w:r>
        <w:t xml:space="preserve">of </w:t>
      </w:r>
      <w:r w:rsidRPr="00C345D3">
        <w:t>800 MET (multiples of</w:t>
      </w:r>
      <w:r>
        <w:t xml:space="preserve"> </w:t>
      </w:r>
      <w:r w:rsidRPr="00C345D3">
        <w:t>resting metabolic equivalents) minutes weekly</w:t>
      </w:r>
      <w:r>
        <w:fldChar w:fldCharType="begin">
          <w:fldData xml:space="preserve">PEVuZE5vdGU+PENpdGU+PEF1dGhvcj5MdW90bzwvQXV0aG9yPjxZZWFyPjIwMTE8L1llYXI+PFJl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==
</w:fldData>
        </w:fldChar>
      </w:r>
      <w:r w:rsidR="002747EA">
        <w:instrText xml:space="preserve"> ADDIN EN.CITE </w:instrText>
      </w:r>
      <w:r w:rsidR="002747EA">
        <w:fldChar w:fldCharType="begin">
          <w:fldData xml:space="preserve">PEVuZE5vdGU+PENpdGU+PEF1dGhvcj5MdW90bzwvQXV0aG9yPjxZZWFyPjIwMTE8L1llYXI+PFJl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==
</w:fldData>
        </w:fldChar>
      </w:r>
      <w:r w:rsidR="002747EA">
        <w:instrText xml:space="preserve"> ADDIN EN.CITE.DATA </w:instrText>
      </w:r>
      <w:r w:rsidR="002747EA">
        <w:fldChar w:fldCharType="end"/>
      </w:r>
      <w:r>
        <w:fldChar w:fldCharType="separate"/>
      </w:r>
      <w:r w:rsidR="002747EA" w:rsidRPr="002747EA">
        <w:rPr>
          <w:noProof/>
          <w:vertAlign w:val="superscript"/>
        </w:rPr>
        <w:t>522</w:t>
      </w:r>
      <w:r>
        <w:fldChar w:fldCharType="end"/>
      </w:r>
    </w:p>
    <w:p w14:paraId="5C78E41A" w14:textId="48FCFC12" w:rsidR="00A5540F" w:rsidRPr="00F57D12" w:rsidRDefault="00A5540F" w:rsidP="00A5540F">
      <w:pPr>
        <w:pStyle w:val="bullet"/>
        <w:rPr>
          <w:szCs w:val="24"/>
        </w:rPr>
      </w:pPr>
      <w:r w:rsidRPr="0052477A">
        <w:t>a daily step count of</w:t>
      </w:r>
      <w:r>
        <w:t xml:space="preserve"> 5,000 (women with BMI≥25) or </w:t>
      </w:r>
      <w:r w:rsidRPr="0052477A">
        <w:t>11,000</w:t>
      </w:r>
      <w:r>
        <w:t xml:space="preserve"> (women with BMI≥30)</w:t>
      </w:r>
      <w:r>
        <w:rPr>
          <w:sz w:val="16"/>
          <w:szCs w:val="16"/>
        </w:rPr>
        <w:fldChar w:fldCharType="begin">
          <w:fldData xml:space="preserve">PEVuZE5vdGU+PENpdGU+PEF1dGhvcj5SZW5hdWx0PC9BdXRob3I+PFllYXI+MjAxNDwvWWVhcj48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</w:fldData>
        </w:fldChar>
      </w:r>
      <w:r w:rsidR="002747EA">
        <w:rPr>
          <w:sz w:val="16"/>
          <w:szCs w:val="16"/>
        </w:rPr>
        <w:instrText xml:space="preserve"> ADDIN EN.CITE </w:instrText>
      </w:r>
      <w:r w:rsidR="002747EA">
        <w:rPr>
          <w:sz w:val="16"/>
          <w:szCs w:val="16"/>
        </w:rPr>
        <w:fldChar w:fldCharType="begin">
          <w:fldData xml:space="preserve">PEVuZE5vdGU+PENpdGU+PEF1dGhvcj5SZW5hdWx0PC9BdXRob3I+PFllYXI+MjAxNDwvWWVhcj48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</w:fldData>
        </w:fldChar>
      </w:r>
      <w:r w:rsidR="002747EA">
        <w:rPr>
          <w:sz w:val="16"/>
          <w:szCs w:val="16"/>
        </w:rPr>
        <w:instrText xml:space="preserve"> ADDIN EN.CITE.DATA </w:instrText>
      </w:r>
      <w:r w:rsidR="002747EA">
        <w:rPr>
          <w:sz w:val="16"/>
          <w:szCs w:val="16"/>
        </w:rPr>
      </w:r>
      <w:r w:rsidR="002747EA">
        <w:rPr>
          <w:sz w:val="16"/>
          <w:szCs w:val="16"/>
        </w:rPr>
        <w:fldChar w:fldCharType="end"/>
      </w:r>
      <w:r>
        <w:rPr>
          <w:sz w:val="16"/>
          <w:szCs w:val="16"/>
        </w:rPr>
      </w:r>
      <w:r>
        <w:rPr>
          <w:sz w:val="16"/>
          <w:szCs w:val="16"/>
        </w:rPr>
        <w:fldChar w:fldCharType="separate"/>
      </w:r>
      <w:r w:rsidR="002747EA" w:rsidRPr="002747EA">
        <w:rPr>
          <w:noProof/>
          <w:szCs w:val="16"/>
          <w:vertAlign w:val="superscript"/>
        </w:rPr>
        <w:t>451</w:t>
      </w:r>
      <w:r>
        <w:rPr>
          <w:sz w:val="16"/>
          <w:szCs w:val="16"/>
        </w:rPr>
        <w:fldChar w:fldCharType="end"/>
      </w:r>
    </w:p>
    <w:p w14:paraId="24D3A0EC" w14:textId="1AFA5A53" w:rsidR="00A5540F" w:rsidRPr="005C786C" w:rsidRDefault="00A5540F" w:rsidP="00A5540F">
      <w:pPr>
        <w:pStyle w:val="bullet"/>
      </w:pPr>
      <w:r w:rsidRPr="008C5389">
        <w:t>150 min</w:t>
      </w:r>
      <w:r>
        <w:t xml:space="preserve"> </w:t>
      </w:r>
      <w:r w:rsidRPr="008C5389">
        <w:t xml:space="preserve">of moderate-intensity </w:t>
      </w:r>
      <w:r>
        <w:t xml:space="preserve">exercise </w:t>
      </w:r>
      <w:r w:rsidRPr="008C5389">
        <w:t>per week</w:t>
      </w:r>
      <w:r>
        <w:t>.</w:t>
      </w:r>
      <w:r>
        <w:fldChar w:fldCharType="begin"/>
      </w:r>
      <w:r w:rsidR="002747EA">
        <w:instrText xml:space="preserve"> ADDIN EN.CITE &lt;EndNote&gt;&lt;Cite&gt;&lt;Author&gt;Koivusalo&lt;/Author&gt;&lt;Year&gt;2016&lt;/Year&gt;&lt;RecNum&gt;733&lt;/RecNum&gt;&lt;DisplayText&gt;&lt;style face="superscript" font="Trebuchet MS" size="9"&gt;519&lt;/style&gt;&lt;/DisplayText&gt;&lt;record&gt;&lt;rec-number&gt;733&lt;/rec-number&gt;&lt;foreign-keys&gt;&lt;key app="EN" db-id="exvasrfx2dtraoesasxp2szsxa2df502592x" timestamp="1541467766"&gt;733&lt;/key&gt;&lt;key app="ENWeb" db-id=""&gt;0&lt;/key&gt;&lt;/foreign-keys&gt;&lt;ref-type name="Journal Article"&gt;17&lt;/ref-type&gt;&lt;contributors&gt;&lt;authors&gt;&lt;author&gt;Koivusalo, S.B.,&lt;/author&gt;&lt;author&gt;Rönö, K.,&lt;/author&gt;&lt;author&gt;Klemetti, M.M.,&lt;/author&gt;&lt;author&gt;Roine, R.P.,&lt;/author&gt;&lt;author&gt;Lindström, J.,&lt;/author&gt;&lt;author&gt;Erkkola, M.,&lt;/author&gt;&lt;/authors&gt;&lt;/contributors&gt;&lt;titles&gt;&lt;title&gt;Gestational diabetes mellitus can be prevented by lifestyle intervention: The Finnish Gestational Diabetes Prevention Study (RADIEL)&lt;/title&gt;&lt;secondary-title&gt;Diabetes Care&lt;/secondary-title&gt;&lt;/titles&gt;&lt;periodical&gt;&lt;full-title&gt;Diabetes Care&lt;/full-title&gt;&lt;/periodical&gt;&lt;pages&gt;24-30&lt;/pages&gt;&lt;volume&gt;39&lt;/volume&gt;&lt;number&gt;1&lt;/number&gt;&lt;section&gt;24&lt;/section&gt;&lt;dates&gt;&lt;year&gt;2016&lt;/year&gt;&lt;/dates&gt;&lt;isbn&gt;0149-5992&amp;#xD;1935-5548&lt;/isbn&gt;&lt;urls&gt;&lt;/urls&gt;&lt;electronic-resource-num&gt;10.2337/dc15-0511&lt;/electronic-resource-num&gt;&lt;/record&gt;&lt;/Cite&gt;&lt;/EndNote&gt;</w:instrText>
      </w:r>
      <w:r>
        <w:fldChar w:fldCharType="separate"/>
      </w:r>
      <w:r w:rsidR="002747EA" w:rsidRPr="002747EA">
        <w:rPr>
          <w:noProof/>
          <w:vertAlign w:val="superscript"/>
        </w:rPr>
        <w:t>519</w:t>
      </w:r>
      <w:r>
        <w:fldChar w:fldCharType="end"/>
      </w:r>
    </w:p>
    <w:p w14:paraId="65D151A7" w14:textId="6230B54A" w:rsidR="00A5540F" w:rsidRDefault="00A5540F" w:rsidP="00A5540F">
      <w:r>
        <w:t>Other studies did not specify the amount of exercise but were consistent in promoting an increase in physical activity in general</w:t>
      </w:r>
      <w:r>
        <w:fldChar w:fldCharType="begin">
          <w:fldData xml:space="preserve">PEVuZE5vdGU+PENpdGU+PEF1dGhvcj5TaW1tb25zPC9BdXRob3I+PFllYXI+MjAxNzwvWWVhcj48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</w:fldData>
        </w:fldChar>
      </w:r>
      <w:r w:rsidR="002747EA">
        <w:instrText xml:space="preserve"> ADDIN EN.CITE </w:instrText>
      </w:r>
      <w:r w:rsidR="002747EA">
        <w:fldChar w:fldCharType="begin">
          <w:fldData xml:space="preserve">PEVuZE5vdGU+PENpdGU+PEF1dGhvcj5TaW1tb25zPC9BdXRob3I+PFllYXI+MjAxNzwvWWVhcj48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</w:fldData>
        </w:fldChar>
      </w:r>
      <w:r w:rsidR="002747EA">
        <w:instrText xml:space="preserve"> ADDIN EN.CITE.DATA </w:instrText>
      </w:r>
      <w:r w:rsidR="002747EA">
        <w:fldChar w:fldCharType="end"/>
      </w:r>
      <w:r>
        <w:fldChar w:fldCharType="separate"/>
      </w:r>
      <w:r w:rsidR="002747EA" w:rsidRPr="002747EA">
        <w:rPr>
          <w:noProof/>
          <w:vertAlign w:val="superscript"/>
        </w:rPr>
        <w:t>402,483,484,502,509-513,520</w:t>
      </w:r>
      <w:r>
        <w:fldChar w:fldCharType="end"/>
      </w:r>
      <w:r>
        <w:t xml:space="preserve"> and walking specifically.</w:t>
      </w:r>
      <w:r>
        <w:fldChar w:fldCharType="begin">
          <w:fldData xml:space="preserve">PEVuZE5vdGU+PENpdGU+PEF1dGhvcj5Qb3N0b248L0F1dGhvcj48WWVhcj4yMDEzPC9ZZWFyPjxS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</w:fldData>
        </w:fldChar>
      </w:r>
      <w:r w:rsidR="002747EA">
        <w:instrText xml:space="preserve"> ADDIN EN.CITE </w:instrText>
      </w:r>
      <w:r w:rsidR="002747EA">
        <w:fldChar w:fldCharType="begin">
          <w:fldData xml:space="preserve">PEVuZE5vdGU+PENpdGU+PEF1dGhvcj5Qb3N0b248L0F1dGhvcj48WWVhcj4yMDEzPC9ZZWFyPjxS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</w:fldData>
        </w:fldChar>
      </w:r>
      <w:r w:rsidR="002747EA">
        <w:instrText xml:space="preserve"> ADDIN EN.CITE.DATA </w:instrText>
      </w:r>
      <w:r w:rsidR="002747EA">
        <w:fldChar w:fldCharType="end"/>
      </w:r>
      <w:r>
        <w:fldChar w:fldCharType="separate"/>
      </w:r>
      <w:r w:rsidR="002747EA" w:rsidRPr="002747EA">
        <w:rPr>
          <w:noProof/>
          <w:vertAlign w:val="superscript"/>
        </w:rPr>
        <w:t>495,512,513,521</w:t>
      </w:r>
      <w:r>
        <w:fldChar w:fldCharType="end"/>
      </w:r>
    </w:p>
    <w:p w14:paraId="2A365E4B" w14:textId="77777777" w:rsidR="00A5540F" w:rsidRPr="00C12274" w:rsidRDefault="00A5540F" w:rsidP="00A5540F">
      <w:pPr>
        <w:pStyle w:val="Heading4"/>
      </w:pPr>
      <w:bookmarkStart w:id="220" w:name="_Toc5978447"/>
      <w:r w:rsidRPr="00C12274">
        <w:t>Maternal outcomes</w:t>
      </w:r>
      <w:bookmarkEnd w:id="220"/>
    </w:p>
    <w:p w14:paraId="02CC28EF" w14:textId="7A7EA537" w:rsidR="00A5540F" w:rsidRPr="00C12274" w:rsidRDefault="00A5540F" w:rsidP="00A5540F">
      <w:r w:rsidRPr="00C12274">
        <w:t xml:space="preserve">Mean gestational weight gain was significantly lower in the intervention groups than in the </w:t>
      </w:r>
      <w:r>
        <w:t>usual</w:t>
      </w:r>
      <w:r w:rsidRPr="00C12274">
        <w:t xml:space="preserve"> care groups (</w:t>
      </w:r>
      <w:r w:rsidRPr="00C12274">
        <w:rPr>
          <w:sz w:val="16"/>
          <w:szCs w:val="16"/>
        </w:rPr>
        <w:t>MD -</w:t>
      </w:r>
      <w:r>
        <w:rPr>
          <w:sz w:val="16"/>
          <w:szCs w:val="16"/>
        </w:rPr>
        <w:t>1.</w:t>
      </w:r>
      <w:r w:rsidR="00A669A5">
        <w:rPr>
          <w:sz w:val="16"/>
          <w:szCs w:val="16"/>
        </w:rPr>
        <w:t>25</w:t>
      </w:r>
      <w:r w:rsidR="00A669A5" w:rsidRPr="00C12274">
        <w:rPr>
          <w:sz w:val="16"/>
          <w:szCs w:val="16"/>
        </w:rPr>
        <w:t xml:space="preserve"> </w:t>
      </w:r>
      <w:r w:rsidRPr="00C12274">
        <w:rPr>
          <w:sz w:val="16"/>
          <w:szCs w:val="16"/>
        </w:rPr>
        <w:t>kg; 95%CI -1.</w:t>
      </w:r>
      <w:r w:rsidR="00A669A5">
        <w:rPr>
          <w:sz w:val="16"/>
          <w:szCs w:val="16"/>
        </w:rPr>
        <w:t>64</w:t>
      </w:r>
      <w:r w:rsidR="00A669A5" w:rsidRPr="00C12274">
        <w:rPr>
          <w:sz w:val="16"/>
          <w:szCs w:val="16"/>
        </w:rPr>
        <w:t xml:space="preserve"> </w:t>
      </w:r>
      <w:r w:rsidRPr="00C12274">
        <w:rPr>
          <w:sz w:val="16"/>
          <w:szCs w:val="16"/>
        </w:rPr>
        <w:t>to -0.</w:t>
      </w:r>
      <w:r w:rsidR="00A669A5">
        <w:rPr>
          <w:sz w:val="16"/>
          <w:szCs w:val="16"/>
        </w:rPr>
        <w:t>86</w:t>
      </w:r>
      <w:r w:rsidRPr="00C12274">
        <w:rPr>
          <w:sz w:val="16"/>
          <w:szCs w:val="16"/>
        </w:rPr>
        <w:t xml:space="preserve">; </w:t>
      </w:r>
      <w:r w:rsidR="004A360B">
        <w:rPr>
          <w:sz w:val="16"/>
          <w:szCs w:val="16"/>
        </w:rPr>
        <w:t>3</w:t>
      </w:r>
      <w:r w:rsidR="00A669A5">
        <w:rPr>
          <w:sz w:val="16"/>
          <w:szCs w:val="16"/>
        </w:rPr>
        <w:t>6</w:t>
      </w:r>
      <w:r w:rsidR="00FF064B" w:rsidRPr="00C12274">
        <w:rPr>
          <w:sz w:val="16"/>
          <w:szCs w:val="16"/>
        </w:rPr>
        <w:t xml:space="preserve"> </w:t>
      </w:r>
      <w:r w:rsidRPr="00C12274">
        <w:rPr>
          <w:sz w:val="16"/>
          <w:szCs w:val="16"/>
        </w:rPr>
        <w:t>RCTs; n=</w:t>
      </w:r>
      <w:r w:rsidR="00A669A5">
        <w:rPr>
          <w:sz w:val="16"/>
          <w:szCs w:val="16"/>
        </w:rPr>
        <w:t>9,083</w:t>
      </w:r>
      <w:r w:rsidRPr="00C12274">
        <w:rPr>
          <w:sz w:val="16"/>
          <w:szCs w:val="16"/>
        </w:rPr>
        <w:t xml:space="preserve">; </w:t>
      </w:r>
      <w:r>
        <w:rPr>
          <w:sz w:val="16"/>
          <w:szCs w:val="16"/>
        </w:rPr>
        <w:t>low</w:t>
      </w:r>
      <w:r w:rsidRPr="00C12274">
        <w:rPr>
          <w:sz w:val="16"/>
          <w:szCs w:val="16"/>
        </w:rPr>
        <w:t xml:space="preserve"> </w:t>
      </w:r>
      <w:r w:rsidR="00343BBE">
        <w:rPr>
          <w:sz w:val="16"/>
          <w:szCs w:val="16"/>
        </w:rPr>
        <w:t>certainty</w:t>
      </w:r>
      <w:r w:rsidRPr="00C12274">
        <w:rPr>
          <w:sz w:val="16"/>
          <w:szCs w:val="16"/>
        </w:rPr>
        <w:t xml:space="preserve">; analysis </w:t>
      </w:r>
      <w:r w:rsidR="00BA7CBD">
        <w:rPr>
          <w:sz w:val="16"/>
          <w:szCs w:val="16"/>
        </w:rPr>
        <w:t>5</w:t>
      </w:r>
      <w:r w:rsidRPr="00C12274">
        <w:rPr>
          <w:sz w:val="16"/>
          <w:szCs w:val="16"/>
        </w:rPr>
        <w:t xml:space="preserve">.1; page </w:t>
      </w:r>
      <w:r w:rsidRPr="00C12274">
        <w:rPr>
          <w:sz w:val="16"/>
          <w:szCs w:val="16"/>
        </w:rPr>
        <w:fldChar w:fldCharType="begin"/>
      </w:r>
      <w:r w:rsidRPr="00C12274">
        <w:rPr>
          <w:sz w:val="16"/>
          <w:szCs w:val="16"/>
        </w:rPr>
        <w:instrText xml:space="preserve"> PAGEREF _Ref2167603 \h </w:instrText>
      </w:r>
      <w:r w:rsidRPr="00C12274">
        <w:rPr>
          <w:sz w:val="16"/>
          <w:szCs w:val="16"/>
        </w:rPr>
      </w:r>
      <w:r w:rsidRPr="00C12274">
        <w:rPr>
          <w:sz w:val="16"/>
          <w:szCs w:val="16"/>
        </w:rPr>
        <w:fldChar w:fldCharType="separate"/>
      </w:r>
      <w:r w:rsidR="00BA7CBD">
        <w:rPr>
          <w:noProof/>
          <w:sz w:val="16"/>
          <w:szCs w:val="16"/>
        </w:rPr>
        <w:t>423</w:t>
      </w:r>
      <w:r w:rsidRPr="00C12274">
        <w:rPr>
          <w:sz w:val="16"/>
          <w:szCs w:val="16"/>
        </w:rPr>
        <w:fldChar w:fldCharType="end"/>
      </w:r>
      <w:r w:rsidRPr="00C12274">
        <w:t>).</w:t>
      </w:r>
    </w:p>
    <w:p w14:paraId="6D4B0973" w14:textId="77777777" w:rsidR="00A5540F" w:rsidRPr="00C12274" w:rsidRDefault="00A5540F" w:rsidP="00A5540F">
      <w:r w:rsidRPr="00C12274">
        <w:t>Compared to women in the control groups, among women in the intervention groups, there was a clear reduction in risk of:</w:t>
      </w:r>
    </w:p>
    <w:p w14:paraId="72B67C8F" w14:textId="07042411" w:rsidR="00A5540F" w:rsidRDefault="00A5540F" w:rsidP="00A5540F">
      <w:pPr>
        <w:pStyle w:val="bullet"/>
      </w:pPr>
      <w:r w:rsidRPr="00C12274">
        <w:t>weight gain exceeding IOM guidelines (</w:t>
      </w:r>
      <w:r w:rsidRPr="00C12274">
        <w:rPr>
          <w:sz w:val="16"/>
          <w:szCs w:val="16"/>
        </w:rPr>
        <w:t>RR 0.</w:t>
      </w:r>
      <w:r>
        <w:rPr>
          <w:sz w:val="16"/>
          <w:szCs w:val="16"/>
        </w:rPr>
        <w:t>8</w:t>
      </w:r>
      <w:r w:rsidR="00A669A5">
        <w:rPr>
          <w:sz w:val="16"/>
          <w:szCs w:val="16"/>
        </w:rPr>
        <w:t>3</w:t>
      </w:r>
      <w:r w:rsidRPr="00C12274">
        <w:rPr>
          <w:sz w:val="16"/>
          <w:szCs w:val="16"/>
        </w:rPr>
        <w:t>; 95%CI 0.</w:t>
      </w:r>
      <w:r>
        <w:rPr>
          <w:sz w:val="16"/>
          <w:szCs w:val="16"/>
        </w:rPr>
        <w:t>7</w:t>
      </w:r>
      <w:r w:rsidR="00463682">
        <w:rPr>
          <w:sz w:val="16"/>
          <w:szCs w:val="16"/>
        </w:rPr>
        <w:t>8</w:t>
      </w:r>
      <w:r w:rsidRPr="00C12274">
        <w:rPr>
          <w:sz w:val="16"/>
          <w:szCs w:val="16"/>
        </w:rPr>
        <w:t xml:space="preserve"> to 0.</w:t>
      </w:r>
      <w:r w:rsidR="00A669A5">
        <w:rPr>
          <w:sz w:val="16"/>
          <w:szCs w:val="16"/>
        </w:rPr>
        <w:t>89</w:t>
      </w:r>
      <w:r w:rsidRPr="00C12274">
        <w:rPr>
          <w:sz w:val="16"/>
          <w:szCs w:val="16"/>
        </w:rPr>
        <w:t xml:space="preserve">; </w:t>
      </w:r>
      <w:r>
        <w:rPr>
          <w:sz w:val="16"/>
          <w:szCs w:val="16"/>
        </w:rPr>
        <w:t>2</w:t>
      </w:r>
      <w:r w:rsidR="00A669A5">
        <w:rPr>
          <w:sz w:val="16"/>
          <w:szCs w:val="16"/>
        </w:rPr>
        <w:t>9</w:t>
      </w:r>
      <w:r w:rsidRPr="00C12274">
        <w:rPr>
          <w:sz w:val="16"/>
          <w:szCs w:val="16"/>
        </w:rPr>
        <w:t xml:space="preserve"> RCTs; n=</w:t>
      </w:r>
      <w:r w:rsidR="004A360B">
        <w:rPr>
          <w:sz w:val="16"/>
          <w:szCs w:val="16"/>
        </w:rPr>
        <w:t>7,</w:t>
      </w:r>
      <w:r w:rsidR="00A669A5">
        <w:rPr>
          <w:sz w:val="16"/>
          <w:szCs w:val="16"/>
        </w:rPr>
        <w:t>905</w:t>
      </w:r>
      <w:r w:rsidRPr="00C12274">
        <w:rPr>
          <w:sz w:val="16"/>
          <w:szCs w:val="16"/>
        </w:rPr>
        <w:t xml:space="preserve">; </w:t>
      </w:r>
      <w:r>
        <w:rPr>
          <w:sz w:val="16"/>
          <w:szCs w:val="16"/>
        </w:rPr>
        <w:t>low</w:t>
      </w:r>
      <w:r w:rsidRPr="00C12274">
        <w:rPr>
          <w:sz w:val="16"/>
          <w:szCs w:val="16"/>
        </w:rPr>
        <w:t xml:space="preserve"> </w:t>
      </w:r>
      <w:r w:rsidR="00343BBE">
        <w:rPr>
          <w:sz w:val="16"/>
          <w:szCs w:val="16"/>
        </w:rPr>
        <w:t>certainty</w:t>
      </w:r>
      <w:r w:rsidRPr="00C12274">
        <w:rPr>
          <w:sz w:val="16"/>
          <w:szCs w:val="16"/>
        </w:rPr>
        <w:t xml:space="preserve">; analysis </w:t>
      </w:r>
      <w:r w:rsidR="00BA7CBD">
        <w:rPr>
          <w:sz w:val="16"/>
          <w:szCs w:val="16"/>
        </w:rPr>
        <w:t>5</w:t>
      </w:r>
      <w:r w:rsidRPr="00C12274">
        <w:rPr>
          <w:sz w:val="16"/>
          <w:szCs w:val="16"/>
        </w:rPr>
        <w:t xml:space="preserve">.2; page </w:t>
      </w:r>
      <w:r w:rsidRPr="00C12274">
        <w:rPr>
          <w:sz w:val="16"/>
          <w:szCs w:val="16"/>
        </w:rPr>
        <w:fldChar w:fldCharType="begin"/>
      </w:r>
      <w:r w:rsidRPr="00C12274">
        <w:rPr>
          <w:sz w:val="16"/>
          <w:szCs w:val="16"/>
        </w:rPr>
        <w:instrText xml:space="preserve"> PAGEREF _Ref2168000 \h </w:instrText>
      </w:r>
      <w:r w:rsidRPr="00C12274">
        <w:rPr>
          <w:sz w:val="16"/>
          <w:szCs w:val="16"/>
        </w:rPr>
      </w:r>
      <w:r w:rsidRPr="00C12274">
        <w:rPr>
          <w:sz w:val="16"/>
          <w:szCs w:val="16"/>
        </w:rPr>
        <w:fldChar w:fldCharType="separate"/>
      </w:r>
      <w:r w:rsidR="00BA7CBD">
        <w:rPr>
          <w:noProof/>
          <w:sz w:val="16"/>
          <w:szCs w:val="16"/>
        </w:rPr>
        <w:t>424</w:t>
      </w:r>
      <w:r w:rsidRPr="00C12274">
        <w:rPr>
          <w:sz w:val="16"/>
          <w:szCs w:val="16"/>
        </w:rPr>
        <w:fldChar w:fldCharType="end"/>
      </w:r>
      <w:r w:rsidRPr="00C12274">
        <w:t>)</w:t>
      </w:r>
    </w:p>
    <w:p w14:paraId="5DD56D90" w14:textId="44E85513" w:rsidR="00A5540F" w:rsidRDefault="00A5540F" w:rsidP="00A5540F">
      <w:pPr>
        <w:pStyle w:val="bullet"/>
      </w:pPr>
      <w:r>
        <w:t>postnatal weight retention (at last time reported) (</w:t>
      </w:r>
      <w:r w:rsidRPr="00B872CE">
        <w:rPr>
          <w:sz w:val="16"/>
          <w:szCs w:val="16"/>
        </w:rPr>
        <w:t>MD -1.1</w:t>
      </w:r>
      <w:r w:rsidR="00FF064B">
        <w:rPr>
          <w:sz w:val="16"/>
          <w:szCs w:val="16"/>
        </w:rPr>
        <w:t>9</w:t>
      </w:r>
      <w:r w:rsidRPr="00B872CE">
        <w:rPr>
          <w:sz w:val="16"/>
          <w:szCs w:val="16"/>
        </w:rPr>
        <w:t>; 95%CI -1.</w:t>
      </w:r>
      <w:r w:rsidR="00FF064B">
        <w:rPr>
          <w:sz w:val="16"/>
          <w:szCs w:val="16"/>
        </w:rPr>
        <w:t>62</w:t>
      </w:r>
      <w:r w:rsidRPr="00B872CE">
        <w:rPr>
          <w:sz w:val="16"/>
          <w:szCs w:val="16"/>
        </w:rPr>
        <w:t xml:space="preserve"> to -0.</w:t>
      </w:r>
      <w:r w:rsidR="00FF064B">
        <w:rPr>
          <w:sz w:val="16"/>
          <w:szCs w:val="16"/>
        </w:rPr>
        <w:t>76</w:t>
      </w:r>
      <w:r w:rsidRPr="00B872CE">
        <w:rPr>
          <w:sz w:val="16"/>
          <w:szCs w:val="16"/>
        </w:rPr>
        <w:t xml:space="preserve">; </w:t>
      </w:r>
      <w:r w:rsidR="00AF693E">
        <w:rPr>
          <w:sz w:val="16"/>
          <w:szCs w:val="16"/>
        </w:rPr>
        <w:t>11</w:t>
      </w:r>
      <w:r w:rsidRPr="00B872CE">
        <w:rPr>
          <w:sz w:val="16"/>
          <w:szCs w:val="16"/>
        </w:rPr>
        <w:t xml:space="preserve"> RCTs; n=2,</w:t>
      </w:r>
      <w:r w:rsidR="00FF064B">
        <w:rPr>
          <w:sz w:val="16"/>
          <w:szCs w:val="16"/>
        </w:rPr>
        <w:t>483</w:t>
      </w:r>
      <w:r w:rsidRPr="00B872CE">
        <w:rPr>
          <w:sz w:val="16"/>
          <w:szCs w:val="16"/>
        </w:rPr>
        <w:t xml:space="preserve">; moderate </w:t>
      </w:r>
      <w:r w:rsidR="00343BBE">
        <w:rPr>
          <w:sz w:val="16"/>
          <w:szCs w:val="16"/>
        </w:rPr>
        <w:t>certainty</w:t>
      </w:r>
      <w:r w:rsidRPr="00B872CE">
        <w:rPr>
          <w:sz w:val="16"/>
          <w:szCs w:val="16"/>
        </w:rPr>
        <w:t xml:space="preserve">; analysis </w:t>
      </w:r>
      <w:r w:rsidR="00BA7CBD">
        <w:rPr>
          <w:sz w:val="16"/>
          <w:szCs w:val="16"/>
        </w:rPr>
        <w:t>5</w:t>
      </w:r>
      <w:r w:rsidRPr="00B872CE">
        <w:rPr>
          <w:sz w:val="16"/>
          <w:szCs w:val="16"/>
        </w:rPr>
        <w:t>.</w:t>
      </w:r>
      <w:r w:rsidR="00A669A5">
        <w:rPr>
          <w:sz w:val="16"/>
          <w:szCs w:val="16"/>
        </w:rPr>
        <w:t>8</w:t>
      </w:r>
      <w:r w:rsidRPr="00B872CE">
        <w:rPr>
          <w:sz w:val="16"/>
          <w:szCs w:val="16"/>
        </w:rPr>
        <w:t xml:space="preserve">; page </w:t>
      </w:r>
      <w:r w:rsidRPr="00B872CE">
        <w:rPr>
          <w:sz w:val="16"/>
          <w:szCs w:val="16"/>
          <w:highlight w:val="yellow"/>
        </w:rPr>
        <w:fldChar w:fldCharType="begin"/>
      </w:r>
      <w:r w:rsidRPr="00B872CE">
        <w:rPr>
          <w:sz w:val="16"/>
          <w:szCs w:val="16"/>
        </w:rPr>
        <w:instrText xml:space="preserve"> PAGEREF _Ref5615452 \h </w:instrText>
      </w:r>
      <w:r w:rsidRPr="00B872CE">
        <w:rPr>
          <w:sz w:val="16"/>
          <w:szCs w:val="16"/>
          <w:highlight w:val="yellow"/>
        </w:rPr>
      </w:r>
      <w:r w:rsidRPr="00B872CE">
        <w:rPr>
          <w:sz w:val="16"/>
          <w:szCs w:val="16"/>
          <w:highlight w:val="yellow"/>
        </w:rPr>
        <w:fldChar w:fldCharType="separate"/>
      </w:r>
      <w:r w:rsidR="00BA7CBD">
        <w:rPr>
          <w:noProof/>
          <w:sz w:val="16"/>
          <w:szCs w:val="16"/>
        </w:rPr>
        <w:t>427</w:t>
      </w:r>
      <w:r w:rsidRPr="00B872CE">
        <w:rPr>
          <w:sz w:val="16"/>
          <w:szCs w:val="16"/>
          <w:highlight w:val="yellow"/>
        </w:rPr>
        <w:fldChar w:fldCharType="end"/>
      </w:r>
      <w:r>
        <w:t>).</w:t>
      </w:r>
    </w:p>
    <w:p w14:paraId="5FD911A4" w14:textId="77777777" w:rsidR="00A5540F" w:rsidRPr="00C12274" w:rsidRDefault="00A5540F" w:rsidP="00A5540F">
      <w:r>
        <w:t>There was a probable reduction in risk of:</w:t>
      </w:r>
    </w:p>
    <w:p w14:paraId="2586A2BC" w14:textId="577968A5" w:rsidR="00A5540F" w:rsidRPr="00C12274" w:rsidRDefault="00A5540F" w:rsidP="00A5540F">
      <w:pPr>
        <w:pStyle w:val="bullet"/>
      </w:pPr>
      <w:r w:rsidRPr="00C12274">
        <w:t>gestational diabetes (</w:t>
      </w:r>
      <w:r w:rsidRPr="00C12274">
        <w:rPr>
          <w:sz w:val="16"/>
          <w:szCs w:val="16"/>
        </w:rPr>
        <w:t>RR 0.</w:t>
      </w:r>
      <w:r w:rsidR="00A669A5">
        <w:rPr>
          <w:sz w:val="16"/>
          <w:szCs w:val="16"/>
        </w:rPr>
        <w:t>90</w:t>
      </w:r>
      <w:r w:rsidRPr="00C12274">
        <w:rPr>
          <w:sz w:val="16"/>
          <w:szCs w:val="16"/>
        </w:rPr>
        <w:t>; 95%CI 0.</w:t>
      </w:r>
      <w:r w:rsidR="00A669A5">
        <w:rPr>
          <w:sz w:val="16"/>
          <w:szCs w:val="16"/>
        </w:rPr>
        <w:t>81</w:t>
      </w:r>
      <w:r w:rsidR="00A669A5" w:rsidRPr="00C12274">
        <w:rPr>
          <w:sz w:val="16"/>
          <w:szCs w:val="16"/>
        </w:rPr>
        <w:t xml:space="preserve"> </w:t>
      </w:r>
      <w:r w:rsidRPr="00C12274">
        <w:rPr>
          <w:sz w:val="16"/>
          <w:szCs w:val="16"/>
        </w:rPr>
        <w:t xml:space="preserve">to </w:t>
      </w:r>
      <w:r>
        <w:rPr>
          <w:sz w:val="16"/>
          <w:szCs w:val="16"/>
        </w:rPr>
        <w:t>1.0</w:t>
      </w:r>
      <w:r w:rsidR="00FF064B">
        <w:rPr>
          <w:sz w:val="16"/>
          <w:szCs w:val="16"/>
        </w:rPr>
        <w:t>1</w:t>
      </w:r>
      <w:r w:rsidRPr="00C12274">
        <w:rPr>
          <w:sz w:val="16"/>
          <w:szCs w:val="16"/>
        </w:rPr>
        <w:t xml:space="preserve">; </w:t>
      </w:r>
      <w:r>
        <w:rPr>
          <w:sz w:val="16"/>
          <w:szCs w:val="16"/>
        </w:rPr>
        <w:t>2</w:t>
      </w:r>
      <w:r w:rsidR="00A669A5">
        <w:rPr>
          <w:sz w:val="16"/>
          <w:szCs w:val="16"/>
        </w:rPr>
        <w:t>6</w:t>
      </w:r>
      <w:r w:rsidRPr="00C12274">
        <w:rPr>
          <w:sz w:val="16"/>
          <w:szCs w:val="16"/>
        </w:rPr>
        <w:t xml:space="preserve"> RCTs; n=</w:t>
      </w:r>
      <w:r w:rsidR="00A669A5">
        <w:rPr>
          <w:sz w:val="16"/>
          <w:szCs w:val="16"/>
        </w:rPr>
        <w:t>9,011</w:t>
      </w:r>
      <w:r w:rsidRPr="00C12274">
        <w:rPr>
          <w:sz w:val="16"/>
          <w:szCs w:val="16"/>
        </w:rPr>
        <w:t xml:space="preserve">; </w:t>
      </w:r>
      <w:r>
        <w:rPr>
          <w:sz w:val="16"/>
          <w:szCs w:val="16"/>
        </w:rPr>
        <w:t>moderate</w:t>
      </w:r>
      <w:r w:rsidRPr="00C12274">
        <w:rPr>
          <w:sz w:val="16"/>
          <w:szCs w:val="16"/>
        </w:rPr>
        <w:t xml:space="preserve"> </w:t>
      </w:r>
      <w:r w:rsidR="00343BBE">
        <w:rPr>
          <w:sz w:val="16"/>
          <w:szCs w:val="16"/>
        </w:rPr>
        <w:t>certainty</w:t>
      </w:r>
      <w:r w:rsidRPr="00C12274">
        <w:rPr>
          <w:sz w:val="16"/>
          <w:szCs w:val="16"/>
        </w:rPr>
        <w:t xml:space="preserve">; analysis </w:t>
      </w:r>
      <w:r w:rsidR="00BA7CBD">
        <w:rPr>
          <w:sz w:val="16"/>
          <w:szCs w:val="16"/>
        </w:rPr>
        <w:t>5</w:t>
      </w:r>
      <w:r w:rsidRPr="00C12274">
        <w:rPr>
          <w:sz w:val="16"/>
          <w:szCs w:val="16"/>
        </w:rPr>
        <w:t xml:space="preserve">.3; page </w:t>
      </w:r>
      <w:r w:rsidRPr="00C12274">
        <w:rPr>
          <w:sz w:val="16"/>
          <w:szCs w:val="16"/>
        </w:rPr>
        <w:fldChar w:fldCharType="begin"/>
      </w:r>
      <w:r w:rsidRPr="00C12274">
        <w:rPr>
          <w:sz w:val="16"/>
          <w:szCs w:val="16"/>
        </w:rPr>
        <w:instrText xml:space="preserve"> PAGEREF _Ref2168025 \h </w:instrText>
      </w:r>
      <w:r w:rsidRPr="00C12274">
        <w:rPr>
          <w:sz w:val="16"/>
          <w:szCs w:val="16"/>
        </w:rPr>
      </w:r>
      <w:r w:rsidRPr="00C12274">
        <w:rPr>
          <w:sz w:val="16"/>
          <w:szCs w:val="16"/>
        </w:rPr>
        <w:fldChar w:fldCharType="separate"/>
      </w:r>
      <w:r w:rsidR="00BA7CBD">
        <w:rPr>
          <w:noProof/>
          <w:sz w:val="16"/>
          <w:szCs w:val="16"/>
        </w:rPr>
        <w:t>425</w:t>
      </w:r>
      <w:r w:rsidRPr="00C12274">
        <w:rPr>
          <w:sz w:val="16"/>
          <w:szCs w:val="16"/>
        </w:rPr>
        <w:fldChar w:fldCharType="end"/>
      </w:r>
      <w:r w:rsidRPr="00C12274">
        <w:t>)</w:t>
      </w:r>
    </w:p>
    <w:p w14:paraId="391DDE30" w14:textId="4699A884" w:rsidR="00A5540F" w:rsidRPr="00C12274" w:rsidRDefault="00A5540F" w:rsidP="00A5540F">
      <w:pPr>
        <w:pStyle w:val="bullet"/>
      </w:pPr>
      <w:r w:rsidRPr="00C12274">
        <w:t>caesarean section (</w:t>
      </w:r>
      <w:r w:rsidRPr="00C12274">
        <w:rPr>
          <w:sz w:val="16"/>
          <w:szCs w:val="16"/>
        </w:rPr>
        <w:t>RR 0.</w:t>
      </w:r>
      <w:r>
        <w:rPr>
          <w:sz w:val="16"/>
          <w:szCs w:val="16"/>
        </w:rPr>
        <w:t>9</w:t>
      </w:r>
      <w:r w:rsidR="00FF064B">
        <w:rPr>
          <w:sz w:val="16"/>
          <w:szCs w:val="16"/>
        </w:rPr>
        <w:t>5</w:t>
      </w:r>
      <w:r w:rsidRPr="00C12274">
        <w:rPr>
          <w:sz w:val="16"/>
          <w:szCs w:val="16"/>
        </w:rPr>
        <w:t>; 95%CI 0.</w:t>
      </w:r>
      <w:r>
        <w:rPr>
          <w:sz w:val="16"/>
          <w:szCs w:val="16"/>
        </w:rPr>
        <w:t>8</w:t>
      </w:r>
      <w:r w:rsidR="00FF064B">
        <w:rPr>
          <w:sz w:val="16"/>
          <w:szCs w:val="16"/>
        </w:rPr>
        <w:t>9</w:t>
      </w:r>
      <w:r w:rsidRPr="00C12274">
        <w:rPr>
          <w:sz w:val="16"/>
          <w:szCs w:val="16"/>
        </w:rPr>
        <w:t xml:space="preserve"> to </w:t>
      </w:r>
      <w:r>
        <w:rPr>
          <w:sz w:val="16"/>
          <w:szCs w:val="16"/>
        </w:rPr>
        <w:t>1.0</w:t>
      </w:r>
      <w:r w:rsidR="00A669A5">
        <w:rPr>
          <w:sz w:val="16"/>
          <w:szCs w:val="16"/>
        </w:rPr>
        <w:t>2</w:t>
      </w:r>
      <w:r w:rsidRPr="00C12274">
        <w:rPr>
          <w:sz w:val="16"/>
          <w:szCs w:val="16"/>
        </w:rPr>
        <w:t>; 2</w:t>
      </w:r>
      <w:r w:rsidR="00A669A5">
        <w:rPr>
          <w:sz w:val="16"/>
          <w:szCs w:val="16"/>
        </w:rPr>
        <w:t>5</w:t>
      </w:r>
      <w:r w:rsidRPr="00C12274">
        <w:rPr>
          <w:sz w:val="16"/>
          <w:szCs w:val="16"/>
        </w:rPr>
        <w:t xml:space="preserve"> RCTs; n=</w:t>
      </w:r>
      <w:r w:rsidR="00A669A5">
        <w:rPr>
          <w:sz w:val="16"/>
          <w:szCs w:val="16"/>
        </w:rPr>
        <w:t>9,049</w:t>
      </w:r>
      <w:r w:rsidRPr="00C12274">
        <w:rPr>
          <w:sz w:val="16"/>
          <w:szCs w:val="16"/>
        </w:rPr>
        <w:t xml:space="preserve">; </w:t>
      </w:r>
      <w:r w:rsidR="007633BB">
        <w:rPr>
          <w:sz w:val="16"/>
          <w:szCs w:val="16"/>
        </w:rPr>
        <w:t>low</w:t>
      </w:r>
      <w:r w:rsidR="007633BB" w:rsidRPr="00C12274">
        <w:rPr>
          <w:sz w:val="16"/>
          <w:szCs w:val="16"/>
        </w:rPr>
        <w:t xml:space="preserve"> </w:t>
      </w:r>
      <w:r w:rsidR="00343BBE">
        <w:rPr>
          <w:sz w:val="16"/>
          <w:szCs w:val="16"/>
        </w:rPr>
        <w:t>certainty</w:t>
      </w:r>
      <w:r w:rsidRPr="00C12274">
        <w:rPr>
          <w:sz w:val="16"/>
          <w:szCs w:val="16"/>
        </w:rPr>
        <w:t xml:space="preserve">; analysis </w:t>
      </w:r>
      <w:r w:rsidR="00BA7CBD">
        <w:rPr>
          <w:sz w:val="16"/>
          <w:szCs w:val="16"/>
        </w:rPr>
        <w:t>5</w:t>
      </w:r>
      <w:r w:rsidRPr="00C12274">
        <w:rPr>
          <w:sz w:val="16"/>
          <w:szCs w:val="16"/>
        </w:rPr>
        <w:t xml:space="preserve">.6; page </w:t>
      </w:r>
      <w:r w:rsidRPr="00C12274">
        <w:rPr>
          <w:sz w:val="16"/>
          <w:szCs w:val="16"/>
        </w:rPr>
        <w:fldChar w:fldCharType="begin"/>
      </w:r>
      <w:r w:rsidRPr="00C12274">
        <w:rPr>
          <w:sz w:val="16"/>
          <w:szCs w:val="16"/>
        </w:rPr>
        <w:instrText xml:space="preserve"> PAGEREF _Ref2168506 \h </w:instrText>
      </w:r>
      <w:r w:rsidRPr="00C12274">
        <w:rPr>
          <w:sz w:val="16"/>
          <w:szCs w:val="16"/>
        </w:rPr>
      </w:r>
      <w:r w:rsidRPr="00C12274">
        <w:rPr>
          <w:sz w:val="16"/>
          <w:szCs w:val="16"/>
        </w:rPr>
        <w:fldChar w:fldCharType="separate"/>
      </w:r>
      <w:r w:rsidR="00BA7CBD">
        <w:rPr>
          <w:noProof/>
          <w:sz w:val="16"/>
          <w:szCs w:val="16"/>
        </w:rPr>
        <w:t>426</w:t>
      </w:r>
      <w:r w:rsidRPr="00C12274">
        <w:rPr>
          <w:sz w:val="16"/>
          <w:szCs w:val="16"/>
        </w:rPr>
        <w:fldChar w:fldCharType="end"/>
      </w:r>
      <w:r w:rsidRPr="00C12274">
        <w:t>).</w:t>
      </w:r>
    </w:p>
    <w:p w14:paraId="49E1B3C0" w14:textId="77777777" w:rsidR="00A5540F" w:rsidRDefault="00A5540F" w:rsidP="00A5540F">
      <w:r>
        <w:t>There was no clear difference in:</w:t>
      </w:r>
    </w:p>
    <w:p w14:paraId="72B99E32" w14:textId="2B16A87A" w:rsidR="00A5540F" w:rsidRDefault="00A5540F" w:rsidP="00A5540F">
      <w:pPr>
        <w:pStyle w:val="bullet"/>
      </w:pPr>
      <w:r w:rsidRPr="00C12274">
        <w:t>gestational hypertension (</w:t>
      </w:r>
      <w:r w:rsidRPr="00C12274">
        <w:rPr>
          <w:sz w:val="16"/>
          <w:szCs w:val="16"/>
        </w:rPr>
        <w:t>RR 0.</w:t>
      </w:r>
      <w:r w:rsidR="00E1758C">
        <w:rPr>
          <w:sz w:val="16"/>
          <w:szCs w:val="16"/>
        </w:rPr>
        <w:t>9</w:t>
      </w:r>
      <w:r w:rsidR="00A669A5">
        <w:rPr>
          <w:sz w:val="16"/>
          <w:szCs w:val="16"/>
        </w:rPr>
        <w:t>9</w:t>
      </w:r>
      <w:r w:rsidRPr="00C12274">
        <w:rPr>
          <w:sz w:val="16"/>
          <w:szCs w:val="16"/>
        </w:rPr>
        <w:t>; 95%CI 0.</w:t>
      </w:r>
      <w:r w:rsidR="00A669A5">
        <w:rPr>
          <w:sz w:val="16"/>
          <w:szCs w:val="16"/>
        </w:rPr>
        <w:t>7</w:t>
      </w:r>
      <w:r w:rsidR="00E1758C">
        <w:rPr>
          <w:sz w:val="16"/>
          <w:szCs w:val="16"/>
        </w:rPr>
        <w:t>7</w:t>
      </w:r>
      <w:r w:rsidRPr="00C12274">
        <w:rPr>
          <w:sz w:val="16"/>
          <w:szCs w:val="16"/>
        </w:rPr>
        <w:t xml:space="preserve"> to </w:t>
      </w:r>
      <w:r>
        <w:rPr>
          <w:sz w:val="16"/>
          <w:szCs w:val="16"/>
        </w:rPr>
        <w:t>1.2</w:t>
      </w:r>
      <w:r w:rsidR="00A669A5">
        <w:rPr>
          <w:sz w:val="16"/>
          <w:szCs w:val="16"/>
        </w:rPr>
        <w:t>8</w:t>
      </w:r>
      <w:r w:rsidRPr="00C12274">
        <w:rPr>
          <w:sz w:val="16"/>
          <w:szCs w:val="16"/>
        </w:rPr>
        <w:t xml:space="preserve">; </w:t>
      </w:r>
      <w:r>
        <w:rPr>
          <w:sz w:val="16"/>
          <w:szCs w:val="16"/>
        </w:rPr>
        <w:t>1</w:t>
      </w:r>
      <w:r w:rsidR="00A669A5">
        <w:rPr>
          <w:sz w:val="16"/>
          <w:szCs w:val="16"/>
        </w:rPr>
        <w:t>3</w:t>
      </w:r>
      <w:r w:rsidRPr="00C12274">
        <w:rPr>
          <w:sz w:val="16"/>
          <w:szCs w:val="16"/>
        </w:rPr>
        <w:t xml:space="preserve"> RCTs; n=</w:t>
      </w:r>
      <w:r w:rsidR="00A669A5">
        <w:rPr>
          <w:sz w:val="16"/>
          <w:szCs w:val="16"/>
        </w:rPr>
        <w:t>4,890</w:t>
      </w:r>
      <w:r w:rsidRPr="00C12274">
        <w:rPr>
          <w:sz w:val="16"/>
          <w:szCs w:val="16"/>
        </w:rPr>
        <w:t xml:space="preserve">; </w:t>
      </w:r>
      <w:r>
        <w:rPr>
          <w:sz w:val="16"/>
          <w:szCs w:val="16"/>
        </w:rPr>
        <w:t>low</w:t>
      </w:r>
      <w:r w:rsidRPr="00C12274">
        <w:rPr>
          <w:sz w:val="16"/>
          <w:szCs w:val="16"/>
        </w:rPr>
        <w:t xml:space="preserve"> </w:t>
      </w:r>
      <w:r w:rsidR="00343BBE">
        <w:rPr>
          <w:sz w:val="16"/>
          <w:szCs w:val="16"/>
        </w:rPr>
        <w:t>certainty</w:t>
      </w:r>
      <w:r w:rsidRPr="00C12274">
        <w:rPr>
          <w:sz w:val="16"/>
          <w:szCs w:val="16"/>
        </w:rPr>
        <w:t xml:space="preserve">; analysis </w:t>
      </w:r>
      <w:r w:rsidR="00BA7CBD">
        <w:rPr>
          <w:sz w:val="16"/>
          <w:szCs w:val="16"/>
        </w:rPr>
        <w:t>5</w:t>
      </w:r>
      <w:r w:rsidRPr="00C12274">
        <w:rPr>
          <w:sz w:val="16"/>
          <w:szCs w:val="16"/>
        </w:rPr>
        <w:t xml:space="preserve">.4; page </w:t>
      </w:r>
      <w:r w:rsidRPr="00C12274">
        <w:rPr>
          <w:sz w:val="16"/>
          <w:szCs w:val="16"/>
        </w:rPr>
        <w:fldChar w:fldCharType="begin"/>
      </w:r>
      <w:r w:rsidRPr="00C12274">
        <w:rPr>
          <w:sz w:val="16"/>
          <w:szCs w:val="16"/>
        </w:rPr>
        <w:instrText xml:space="preserve"> PAGEREF _Ref2168446 \h </w:instrText>
      </w:r>
      <w:r w:rsidRPr="00C12274">
        <w:rPr>
          <w:sz w:val="16"/>
          <w:szCs w:val="16"/>
        </w:rPr>
      </w:r>
      <w:r w:rsidRPr="00C12274">
        <w:rPr>
          <w:sz w:val="16"/>
          <w:szCs w:val="16"/>
        </w:rPr>
        <w:fldChar w:fldCharType="separate"/>
      </w:r>
      <w:r w:rsidR="00BA7CBD">
        <w:rPr>
          <w:noProof/>
          <w:sz w:val="16"/>
          <w:szCs w:val="16"/>
        </w:rPr>
        <w:t>425</w:t>
      </w:r>
      <w:r w:rsidRPr="00C12274">
        <w:rPr>
          <w:sz w:val="16"/>
          <w:szCs w:val="16"/>
        </w:rPr>
        <w:fldChar w:fldCharType="end"/>
      </w:r>
      <w:r w:rsidRPr="00C12274">
        <w:t>)</w:t>
      </w:r>
    </w:p>
    <w:p w14:paraId="252B1813" w14:textId="5AD902B1" w:rsidR="00A669A5" w:rsidRPr="008E1F6E" w:rsidRDefault="00A5540F" w:rsidP="00A5540F">
      <w:pPr>
        <w:pStyle w:val="bullet"/>
      </w:pPr>
      <w:r>
        <w:t>pre-eclampsia (</w:t>
      </w:r>
      <w:r w:rsidRPr="000C72DB">
        <w:rPr>
          <w:sz w:val="16"/>
          <w:szCs w:val="16"/>
        </w:rPr>
        <w:t>RR 1.0</w:t>
      </w:r>
      <w:r w:rsidR="00303B86">
        <w:rPr>
          <w:sz w:val="16"/>
          <w:szCs w:val="16"/>
        </w:rPr>
        <w:t>6</w:t>
      </w:r>
      <w:r w:rsidRPr="000C72DB">
        <w:rPr>
          <w:sz w:val="16"/>
          <w:szCs w:val="16"/>
        </w:rPr>
        <w:t>; 95%CI 0.</w:t>
      </w:r>
      <w:r w:rsidR="00303B86" w:rsidRPr="000C72DB">
        <w:rPr>
          <w:sz w:val="16"/>
          <w:szCs w:val="16"/>
        </w:rPr>
        <w:t>8</w:t>
      </w:r>
      <w:r w:rsidR="00303B86">
        <w:rPr>
          <w:sz w:val="16"/>
          <w:szCs w:val="16"/>
        </w:rPr>
        <w:t>7</w:t>
      </w:r>
      <w:r w:rsidR="00303B86" w:rsidRPr="000C72DB">
        <w:rPr>
          <w:sz w:val="16"/>
          <w:szCs w:val="16"/>
        </w:rPr>
        <w:t xml:space="preserve"> </w:t>
      </w:r>
      <w:r w:rsidRPr="000C72DB">
        <w:rPr>
          <w:sz w:val="16"/>
          <w:szCs w:val="16"/>
        </w:rPr>
        <w:t>to 1.</w:t>
      </w:r>
      <w:r w:rsidR="00E1758C">
        <w:rPr>
          <w:sz w:val="16"/>
          <w:szCs w:val="16"/>
        </w:rPr>
        <w:t>29</w:t>
      </w:r>
      <w:r w:rsidRPr="000C72DB">
        <w:rPr>
          <w:sz w:val="16"/>
          <w:szCs w:val="16"/>
        </w:rPr>
        <w:t xml:space="preserve">; </w:t>
      </w:r>
      <w:r w:rsidR="00303B86">
        <w:rPr>
          <w:sz w:val="16"/>
          <w:szCs w:val="16"/>
        </w:rPr>
        <w:t>14</w:t>
      </w:r>
      <w:r w:rsidR="00303B86" w:rsidRPr="000C72DB">
        <w:rPr>
          <w:sz w:val="16"/>
          <w:szCs w:val="16"/>
        </w:rPr>
        <w:t xml:space="preserve"> </w:t>
      </w:r>
      <w:r w:rsidRPr="000C72DB">
        <w:rPr>
          <w:sz w:val="16"/>
          <w:szCs w:val="16"/>
        </w:rPr>
        <w:t>RCTs; n=</w:t>
      </w:r>
      <w:r w:rsidR="00303B86">
        <w:rPr>
          <w:sz w:val="16"/>
          <w:szCs w:val="16"/>
        </w:rPr>
        <w:t>7,069</w:t>
      </w:r>
      <w:r w:rsidRPr="000C72DB">
        <w:rPr>
          <w:sz w:val="16"/>
          <w:szCs w:val="16"/>
        </w:rPr>
        <w:t xml:space="preserve">; low </w:t>
      </w:r>
      <w:r w:rsidR="00343BBE">
        <w:rPr>
          <w:sz w:val="16"/>
          <w:szCs w:val="16"/>
        </w:rPr>
        <w:t>certainty</w:t>
      </w:r>
      <w:r w:rsidRPr="000C72DB">
        <w:rPr>
          <w:sz w:val="16"/>
          <w:szCs w:val="16"/>
        </w:rPr>
        <w:t>; analysi</w:t>
      </w:r>
      <w:r w:rsidRPr="00B872CE">
        <w:rPr>
          <w:sz w:val="16"/>
          <w:szCs w:val="16"/>
        </w:rPr>
        <w:t xml:space="preserve">s </w:t>
      </w:r>
      <w:r w:rsidR="00BA7CBD">
        <w:rPr>
          <w:sz w:val="16"/>
          <w:szCs w:val="16"/>
        </w:rPr>
        <w:t>5</w:t>
      </w:r>
      <w:r w:rsidRPr="00B872CE">
        <w:rPr>
          <w:sz w:val="16"/>
          <w:szCs w:val="16"/>
        </w:rPr>
        <w:t xml:space="preserve">.5; page </w:t>
      </w:r>
      <w:r w:rsidRPr="00B872CE">
        <w:rPr>
          <w:sz w:val="16"/>
          <w:szCs w:val="16"/>
        </w:rPr>
        <w:fldChar w:fldCharType="begin"/>
      </w:r>
      <w:r w:rsidRPr="00B872CE">
        <w:rPr>
          <w:sz w:val="16"/>
          <w:szCs w:val="16"/>
        </w:rPr>
        <w:instrText xml:space="preserve"> PAGEREF _Ref5615491 \h </w:instrText>
      </w:r>
      <w:r w:rsidRPr="00B872CE">
        <w:rPr>
          <w:sz w:val="16"/>
          <w:szCs w:val="16"/>
        </w:rPr>
      </w:r>
      <w:r w:rsidRPr="00B872CE">
        <w:rPr>
          <w:sz w:val="16"/>
          <w:szCs w:val="16"/>
        </w:rPr>
        <w:fldChar w:fldCharType="separate"/>
      </w:r>
      <w:r w:rsidR="00303B86">
        <w:rPr>
          <w:noProof/>
          <w:sz w:val="16"/>
          <w:szCs w:val="16"/>
        </w:rPr>
        <w:t>487</w:t>
      </w:r>
      <w:r w:rsidRPr="00B872CE">
        <w:rPr>
          <w:sz w:val="16"/>
          <w:szCs w:val="16"/>
        </w:rPr>
        <w:fldChar w:fldCharType="end"/>
      </w:r>
      <w:r>
        <w:rPr>
          <w:sz w:val="16"/>
          <w:szCs w:val="16"/>
        </w:rPr>
        <w:t>)</w:t>
      </w:r>
    </w:p>
    <w:p w14:paraId="55F6CF03" w14:textId="52492E98" w:rsidR="00A5540F" w:rsidRPr="00C12274" w:rsidRDefault="00A669A5" w:rsidP="00A5540F">
      <w:pPr>
        <w:pStyle w:val="bullet"/>
      </w:pPr>
      <w:r w:rsidRPr="008E1F6E">
        <w:t>antenatal depression</w:t>
      </w:r>
      <w:r>
        <w:t xml:space="preserve"> (</w:t>
      </w:r>
      <w:r w:rsidRPr="000737A5">
        <w:rPr>
          <w:sz w:val="16"/>
          <w:szCs w:val="16"/>
        </w:rPr>
        <w:t xml:space="preserve">RR </w:t>
      </w:r>
      <w:r>
        <w:rPr>
          <w:sz w:val="16"/>
          <w:szCs w:val="16"/>
        </w:rPr>
        <w:t>0.99</w:t>
      </w:r>
      <w:r w:rsidRPr="000737A5">
        <w:rPr>
          <w:sz w:val="16"/>
          <w:szCs w:val="16"/>
        </w:rPr>
        <w:t>; 95%CI 0.</w:t>
      </w:r>
      <w:r>
        <w:rPr>
          <w:sz w:val="16"/>
          <w:szCs w:val="16"/>
        </w:rPr>
        <w:t>80</w:t>
      </w:r>
      <w:r w:rsidRPr="000737A5">
        <w:rPr>
          <w:sz w:val="16"/>
          <w:szCs w:val="16"/>
        </w:rPr>
        <w:t xml:space="preserve"> to 1.</w:t>
      </w:r>
      <w:r>
        <w:rPr>
          <w:sz w:val="16"/>
          <w:szCs w:val="16"/>
        </w:rPr>
        <w:t xml:space="preserve">22; 2 RCTs; n=2,908; low certainty; analysis 5.7; </w:t>
      </w:r>
      <w:r w:rsidR="00303B86">
        <w:rPr>
          <w:sz w:val="16"/>
          <w:szCs w:val="16"/>
        </w:rPr>
        <w:t xml:space="preserve">page </w:t>
      </w:r>
      <w:r w:rsidR="00303B86">
        <w:rPr>
          <w:sz w:val="16"/>
          <w:szCs w:val="16"/>
        </w:rPr>
        <w:fldChar w:fldCharType="begin"/>
      </w:r>
      <w:r w:rsidR="00303B86">
        <w:rPr>
          <w:sz w:val="16"/>
          <w:szCs w:val="16"/>
        </w:rPr>
        <w:instrText xml:space="preserve"> PAGEREF _Ref40449458 \h </w:instrText>
      </w:r>
      <w:r w:rsidR="00303B86">
        <w:rPr>
          <w:sz w:val="16"/>
          <w:szCs w:val="16"/>
        </w:rPr>
      </w:r>
      <w:r w:rsidR="00303B86">
        <w:rPr>
          <w:sz w:val="16"/>
          <w:szCs w:val="16"/>
        </w:rPr>
        <w:fldChar w:fldCharType="separate"/>
      </w:r>
      <w:r w:rsidR="00303B86">
        <w:rPr>
          <w:noProof/>
          <w:sz w:val="16"/>
          <w:szCs w:val="16"/>
        </w:rPr>
        <w:t>488</w:t>
      </w:r>
      <w:r w:rsidR="00303B86">
        <w:rPr>
          <w:sz w:val="16"/>
          <w:szCs w:val="16"/>
        </w:rPr>
        <w:fldChar w:fldCharType="end"/>
      </w:r>
      <w:r>
        <w:t>)</w:t>
      </w:r>
    </w:p>
    <w:p w14:paraId="787080D3" w14:textId="4E1465A8" w:rsidR="00A5540F" w:rsidRPr="00C12274" w:rsidRDefault="00A5540F" w:rsidP="00A5540F">
      <w:r w:rsidRPr="00C12274">
        <w:t xml:space="preserve">A single study </w:t>
      </w:r>
      <w:r>
        <w:t>found no clear difference in antenatal anxiety (</w:t>
      </w:r>
      <w:r>
        <w:rPr>
          <w:sz w:val="16"/>
          <w:szCs w:val="16"/>
        </w:rPr>
        <w:t>RR 1.1</w:t>
      </w:r>
      <w:r w:rsidRPr="000C72DB">
        <w:rPr>
          <w:sz w:val="16"/>
          <w:szCs w:val="16"/>
        </w:rPr>
        <w:t>4; 95%CI 0.88 to 1.46; n=1,382</w:t>
      </w:r>
      <w:r>
        <w:t>) or postnatal (at 4 months) depression (</w:t>
      </w:r>
      <w:r w:rsidRPr="000C72DB">
        <w:rPr>
          <w:sz w:val="16"/>
          <w:szCs w:val="16"/>
        </w:rPr>
        <w:t>RR</w:t>
      </w:r>
      <w:r>
        <w:rPr>
          <w:sz w:val="16"/>
          <w:szCs w:val="16"/>
        </w:rPr>
        <w:t xml:space="preserve"> </w:t>
      </w:r>
      <w:r w:rsidRPr="000C72DB">
        <w:rPr>
          <w:sz w:val="16"/>
          <w:szCs w:val="16"/>
        </w:rPr>
        <w:t>1.20; 95%CI 0.8 to 1.79; n=1,221</w:t>
      </w:r>
      <w:r>
        <w:t>) or anxiety (</w:t>
      </w:r>
      <w:r w:rsidRPr="000C72DB">
        <w:rPr>
          <w:sz w:val="16"/>
          <w:szCs w:val="16"/>
        </w:rPr>
        <w:t>RR 1.24; 95%CI 0.92 to 1.67; n=1,220</w:t>
      </w:r>
      <w:r>
        <w:t>).</w:t>
      </w:r>
    </w:p>
    <w:p w14:paraId="0F0B1D96" w14:textId="77777777" w:rsidR="00A5540F" w:rsidRPr="00C12274" w:rsidRDefault="00A5540F" w:rsidP="00A5540F">
      <w:pPr>
        <w:pStyle w:val="Heading4"/>
      </w:pPr>
      <w:bookmarkStart w:id="221" w:name="_Toc5978448"/>
      <w:r w:rsidRPr="00C12274">
        <w:t>Infant outcomes</w:t>
      </w:r>
      <w:bookmarkEnd w:id="221"/>
    </w:p>
    <w:p w14:paraId="287C6E37" w14:textId="1631F1A7" w:rsidR="00A5540F" w:rsidRPr="00945318" w:rsidRDefault="00A5540F" w:rsidP="008E1F6E">
      <w:r w:rsidRPr="00C12274">
        <w:t xml:space="preserve">Compared to </w:t>
      </w:r>
      <w:r>
        <w:t>usual care</w:t>
      </w:r>
      <w:r w:rsidRPr="00C12274">
        <w:t>, among women in the intervention groups, there was a clear reduction in risk of</w:t>
      </w:r>
      <w:r w:rsidR="00B04E28">
        <w:t xml:space="preserve"> </w:t>
      </w:r>
      <w:r w:rsidRPr="00945318">
        <w:t>macrosomia &gt;4,500 g (</w:t>
      </w:r>
      <w:r w:rsidRPr="00945318">
        <w:rPr>
          <w:sz w:val="16"/>
          <w:szCs w:val="16"/>
        </w:rPr>
        <w:t xml:space="preserve">RR 0.67; 95%CI 0.46 to 0.97; 5 RCTs; n=3,435; moderate </w:t>
      </w:r>
      <w:r w:rsidR="00343BBE">
        <w:rPr>
          <w:sz w:val="16"/>
          <w:szCs w:val="16"/>
        </w:rPr>
        <w:t>certainty</w:t>
      </w:r>
      <w:r w:rsidR="00BA7CBD">
        <w:rPr>
          <w:sz w:val="16"/>
          <w:szCs w:val="16"/>
        </w:rPr>
        <w:t>; analysis 5</w:t>
      </w:r>
      <w:r>
        <w:rPr>
          <w:sz w:val="16"/>
          <w:szCs w:val="16"/>
        </w:rPr>
        <w:t>.1</w:t>
      </w:r>
      <w:r w:rsidR="00C05019">
        <w:rPr>
          <w:sz w:val="16"/>
          <w:szCs w:val="16"/>
        </w:rPr>
        <w:t>1</w:t>
      </w:r>
      <w:r>
        <w:rPr>
          <w:sz w:val="16"/>
          <w:szCs w:val="16"/>
        </w:rPr>
        <w:t xml:space="preserve">; page </w:t>
      </w:r>
      <w:r>
        <w:rPr>
          <w:sz w:val="16"/>
          <w:szCs w:val="16"/>
        </w:rPr>
        <w:fldChar w:fldCharType="begin"/>
      </w:r>
      <w:r>
        <w:rPr>
          <w:sz w:val="16"/>
          <w:szCs w:val="16"/>
        </w:rPr>
        <w:instrText xml:space="preserve"> PAGEREF _Ref9000948 \h </w:instrText>
      </w:r>
      <w:r>
        <w:rPr>
          <w:sz w:val="16"/>
          <w:szCs w:val="16"/>
        </w:rPr>
      </w:r>
      <w:r>
        <w:rPr>
          <w:sz w:val="16"/>
          <w:szCs w:val="16"/>
        </w:rPr>
        <w:fldChar w:fldCharType="separate"/>
      </w:r>
      <w:r w:rsidR="00BA7CBD">
        <w:rPr>
          <w:noProof/>
          <w:sz w:val="16"/>
          <w:szCs w:val="16"/>
        </w:rPr>
        <w:t>428</w:t>
      </w:r>
      <w:r>
        <w:rPr>
          <w:sz w:val="16"/>
          <w:szCs w:val="16"/>
        </w:rPr>
        <w:fldChar w:fldCharType="end"/>
      </w:r>
      <w:r w:rsidRPr="00945318">
        <w:t>).</w:t>
      </w:r>
    </w:p>
    <w:p w14:paraId="489CEFA0" w14:textId="77777777" w:rsidR="00A5540F" w:rsidRDefault="00A5540F" w:rsidP="00A5540F">
      <w:r>
        <w:t>There was a probable reduction in risk of:</w:t>
      </w:r>
    </w:p>
    <w:p w14:paraId="0B1C05DA" w14:textId="6AC70524" w:rsidR="00A669A5" w:rsidRDefault="00A669A5" w:rsidP="00A669A5">
      <w:pPr>
        <w:pStyle w:val="bullet"/>
      </w:pPr>
      <w:r>
        <w:t>preterm birth (</w:t>
      </w:r>
      <w:r w:rsidRPr="00062CDA">
        <w:rPr>
          <w:sz w:val="16"/>
          <w:szCs w:val="16"/>
        </w:rPr>
        <w:t>RR 0.8</w:t>
      </w:r>
      <w:r>
        <w:rPr>
          <w:sz w:val="16"/>
          <w:szCs w:val="16"/>
        </w:rPr>
        <w:t>5</w:t>
      </w:r>
      <w:r w:rsidRPr="00062CDA">
        <w:rPr>
          <w:sz w:val="16"/>
          <w:szCs w:val="16"/>
        </w:rPr>
        <w:t>; 95%CI 0.</w:t>
      </w:r>
      <w:r>
        <w:rPr>
          <w:sz w:val="16"/>
          <w:szCs w:val="16"/>
        </w:rPr>
        <w:t>72</w:t>
      </w:r>
      <w:r w:rsidRPr="00062CDA">
        <w:rPr>
          <w:sz w:val="16"/>
          <w:szCs w:val="16"/>
        </w:rPr>
        <w:t xml:space="preserve"> to </w:t>
      </w:r>
      <w:r>
        <w:rPr>
          <w:sz w:val="16"/>
          <w:szCs w:val="16"/>
        </w:rPr>
        <w:t>1.01</w:t>
      </w:r>
      <w:r w:rsidRPr="00062CDA">
        <w:rPr>
          <w:sz w:val="16"/>
          <w:szCs w:val="16"/>
        </w:rPr>
        <w:t>; 1</w:t>
      </w:r>
      <w:r>
        <w:rPr>
          <w:sz w:val="16"/>
          <w:szCs w:val="16"/>
        </w:rPr>
        <w:t>8</w:t>
      </w:r>
      <w:r w:rsidRPr="00062CDA">
        <w:rPr>
          <w:sz w:val="16"/>
          <w:szCs w:val="16"/>
        </w:rPr>
        <w:t xml:space="preserve"> RCTs; n=</w:t>
      </w:r>
      <w:r>
        <w:rPr>
          <w:sz w:val="16"/>
          <w:szCs w:val="16"/>
        </w:rPr>
        <w:t xml:space="preserve">7,497; moderate </w:t>
      </w:r>
      <w:r w:rsidR="00343BBE">
        <w:rPr>
          <w:sz w:val="16"/>
          <w:szCs w:val="16"/>
        </w:rPr>
        <w:t>certainty</w:t>
      </w:r>
      <w:r>
        <w:rPr>
          <w:sz w:val="16"/>
          <w:szCs w:val="16"/>
        </w:rPr>
        <w:t xml:space="preserve">; analysis 5.9; page </w:t>
      </w:r>
      <w:r>
        <w:rPr>
          <w:sz w:val="16"/>
          <w:szCs w:val="16"/>
        </w:rPr>
        <w:fldChar w:fldCharType="begin"/>
      </w:r>
      <w:r>
        <w:rPr>
          <w:sz w:val="16"/>
          <w:szCs w:val="16"/>
        </w:rPr>
        <w:instrText xml:space="preserve"> PAGEREF _Ref5615556 \h </w:instrText>
      </w:r>
      <w:r>
        <w:rPr>
          <w:sz w:val="16"/>
          <w:szCs w:val="16"/>
        </w:rPr>
      </w:r>
      <w:r>
        <w:rPr>
          <w:sz w:val="16"/>
          <w:szCs w:val="16"/>
        </w:rPr>
        <w:fldChar w:fldCharType="separate"/>
      </w:r>
      <w:r>
        <w:rPr>
          <w:noProof/>
          <w:sz w:val="16"/>
          <w:szCs w:val="16"/>
        </w:rPr>
        <w:t>427</w:t>
      </w:r>
      <w:r>
        <w:rPr>
          <w:sz w:val="16"/>
          <w:szCs w:val="16"/>
        </w:rPr>
        <w:fldChar w:fldCharType="end"/>
      </w:r>
      <w:r>
        <w:t>)</w:t>
      </w:r>
    </w:p>
    <w:p w14:paraId="47A19714" w14:textId="4F845407" w:rsidR="00A5540F" w:rsidRPr="00945318" w:rsidRDefault="00A5540F" w:rsidP="00A5540F">
      <w:pPr>
        <w:pStyle w:val="bullet"/>
      </w:pPr>
      <w:r w:rsidRPr="00945318">
        <w:t>macrosomia &gt;4,000 g (</w:t>
      </w:r>
      <w:r w:rsidRPr="00945318">
        <w:rPr>
          <w:sz w:val="16"/>
          <w:szCs w:val="16"/>
        </w:rPr>
        <w:t>RR 0.9</w:t>
      </w:r>
      <w:r w:rsidR="00865024">
        <w:rPr>
          <w:sz w:val="16"/>
          <w:szCs w:val="16"/>
        </w:rPr>
        <w:t>1</w:t>
      </w:r>
      <w:r w:rsidRPr="00945318">
        <w:rPr>
          <w:sz w:val="16"/>
          <w:szCs w:val="16"/>
        </w:rPr>
        <w:t>; 95%CI 0.82 to 1.0</w:t>
      </w:r>
      <w:r w:rsidR="00A669A5">
        <w:rPr>
          <w:sz w:val="16"/>
          <w:szCs w:val="16"/>
        </w:rPr>
        <w:t>1</w:t>
      </w:r>
      <w:r w:rsidRPr="00945318">
        <w:rPr>
          <w:sz w:val="16"/>
          <w:szCs w:val="16"/>
        </w:rPr>
        <w:t xml:space="preserve">; </w:t>
      </w:r>
      <w:r w:rsidR="00865024">
        <w:rPr>
          <w:sz w:val="16"/>
          <w:szCs w:val="16"/>
        </w:rPr>
        <w:t>1</w:t>
      </w:r>
      <w:r w:rsidR="00A669A5">
        <w:rPr>
          <w:sz w:val="16"/>
          <w:szCs w:val="16"/>
        </w:rPr>
        <w:t>7</w:t>
      </w:r>
      <w:r w:rsidR="00865024">
        <w:rPr>
          <w:sz w:val="16"/>
          <w:szCs w:val="16"/>
        </w:rPr>
        <w:t xml:space="preserve"> RCTs; n=</w:t>
      </w:r>
      <w:r w:rsidR="00C05019">
        <w:rPr>
          <w:sz w:val="16"/>
          <w:szCs w:val="16"/>
        </w:rPr>
        <w:t>7,644</w:t>
      </w:r>
      <w:r w:rsidR="00865024">
        <w:rPr>
          <w:sz w:val="16"/>
          <w:szCs w:val="16"/>
        </w:rPr>
        <w:t xml:space="preserve">; </w:t>
      </w:r>
      <w:r w:rsidR="007633BB">
        <w:rPr>
          <w:sz w:val="16"/>
          <w:szCs w:val="16"/>
        </w:rPr>
        <w:t>low</w:t>
      </w:r>
      <w:r w:rsidR="007633BB" w:rsidRPr="00945318">
        <w:rPr>
          <w:sz w:val="16"/>
          <w:szCs w:val="16"/>
        </w:rPr>
        <w:t xml:space="preserve"> </w:t>
      </w:r>
      <w:r w:rsidR="00343BBE">
        <w:rPr>
          <w:sz w:val="16"/>
          <w:szCs w:val="16"/>
        </w:rPr>
        <w:t>certainty</w:t>
      </w:r>
      <w:r w:rsidR="00BA7CBD">
        <w:rPr>
          <w:sz w:val="16"/>
          <w:szCs w:val="16"/>
        </w:rPr>
        <w:t>; analysis 5</w:t>
      </w:r>
      <w:r>
        <w:rPr>
          <w:sz w:val="16"/>
          <w:szCs w:val="16"/>
        </w:rPr>
        <w:t>.1</w:t>
      </w:r>
      <w:r w:rsidR="00C05019">
        <w:rPr>
          <w:sz w:val="16"/>
          <w:szCs w:val="16"/>
        </w:rPr>
        <w:t>1</w:t>
      </w:r>
      <w:r>
        <w:rPr>
          <w:sz w:val="16"/>
          <w:szCs w:val="16"/>
        </w:rPr>
        <w:t xml:space="preserve">; page </w:t>
      </w:r>
      <w:r>
        <w:rPr>
          <w:sz w:val="16"/>
          <w:szCs w:val="16"/>
        </w:rPr>
        <w:fldChar w:fldCharType="begin"/>
      </w:r>
      <w:r>
        <w:rPr>
          <w:sz w:val="16"/>
          <w:szCs w:val="16"/>
        </w:rPr>
        <w:instrText xml:space="preserve"> PAGEREF _Ref9000948 \h </w:instrText>
      </w:r>
      <w:r>
        <w:rPr>
          <w:sz w:val="16"/>
          <w:szCs w:val="16"/>
        </w:rPr>
      </w:r>
      <w:r>
        <w:rPr>
          <w:sz w:val="16"/>
          <w:szCs w:val="16"/>
        </w:rPr>
        <w:fldChar w:fldCharType="separate"/>
      </w:r>
      <w:r w:rsidR="00BA7CBD">
        <w:rPr>
          <w:noProof/>
          <w:sz w:val="16"/>
          <w:szCs w:val="16"/>
        </w:rPr>
        <w:t>428</w:t>
      </w:r>
      <w:r>
        <w:rPr>
          <w:sz w:val="16"/>
          <w:szCs w:val="16"/>
        </w:rPr>
        <w:fldChar w:fldCharType="end"/>
      </w:r>
      <w:r w:rsidRPr="00945318">
        <w:t>)</w:t>
      </w:r>
    </w:p>
    <w:p w14:paraId="1D2DBED2" w14:textId="7C99030F" w:rsidR="00A5540F" w:rsidRPr="00C12274" w:rsidRDefault="00A5540F" w:rsidP="00A5540F">
      <w:pPr>
        <w:pStyle w:val="bullet"/>
      </w:pPr>
      <w:r w:rsidRPr="00C12274">
        <w:t>low birth weight (</w:t>
      </w:r>
      <w:r w:rsidRPr="00C12274">
        <w:rPr>
          <w:sz w:val="16"/>
          <w:szCs w:val="16"/>
        </w:rPr>
        <w:t>RR 0.</w:t>
      </w:r>
      <w:r w:rsidR="00C05019">
        <w:rPr>
          <w:sz w:val="16"/>
          <w:szCs w:val="16"/>
        </w:rPr>
        <w:t>87</w:t>
      </w:r>
      <w:r w:rsidRPr="00C12274">
        <w:rPr>
          <w:sz w:val="16"/>
          <w:szCs w:val="16"/>
        </w:rPr>
        <w:t>; 95%CI 0.</w:t>
      </w:r>
      <w:r w:rsidR="00C05019">
        <w:rPr>
          <w:sz w:val="16"/>
          <w:szCs w:val="16"/>
        </w:rPr>
        <w:t>65</w:t>
      </w:r>
      <w:r w:rsidRPr="00C12274">
        <w:rPr>
          <w:sz w:val="16"/>
          <w:szCs w:val="16"/>
        </w:rPr>
        <w:t xml:space="preserve"> to 1.</w:t>
      </w:r>
      <w:r w:rsidR="00C05019">
        <w:rPr>
          <w:sz w:val="16"/>
          <w:szCs w:val="16"/>
        </w:rPr>
        <w:t>17</w:t>
      </w:r>
      <w:r w:rsidRPr="00C12274">
        <w:rPr>
          <w:sz w:val="16"/>
          <w:szCs w:val="16"/>
        </w:rPr>
        <w:t xml:space="preserve">; </w:t>
      </w:r>
      <w:r w:rsidR="00F6067E">
        <w:rPr>
          <w:sz w:val="16"/>
          <w:szCs w:val="16"/>
        </w:rPr>
        <w:t>3</w:t>
      </w:r>
      <w:r w:rsidRPr="00C12274">
        <w:rPr>
          <w:sz w:val="16"/>
          <w:szCs w:val="16"/>
        </w:rPr>
        <w:t> RCTs; n=</w:t>
      </w:r>
      <w:r w:rsidR="00F6067E">
        <w:rPr>
          <w:sz w:val="16"/>
          <w:szCs w:val="16"/>
        </w:rPr>
        <w:t>3,</w:t>
      </w:r>
      <w:r w:rsidR="00C05019">
        <w:rPr>
          <w:sz w:val="16"/>
          <w:szCs w:val="16"/>
        </w:rPr>
        <w:t>665</w:t>
      </w:r>
      <w:r w:rsidRPr="00C12274">
        <w:rPr>
          <w:sz w:val="16"/>
          <w:szCs w:val="16"/>
        </w:rPr>
        <w:t xml:space="preserve">; </w:t>
      </w:r>
      <w:r>
        <w:rPr>
          <w:sz w:val="16"/>
          <w:szCs w:val="16"/>
        </w:rPr>
        <w:t>low</w:t>
      </w:r>
      <w:r w:rsidRPr="00C12274">
        <w:rPr>
          <w:sz w:val="16"/>
          <w:szCs w:val="16"/>
        </w:rPr>
        <w:t xml:space="preserve"> </w:t>
      </w:r>
      <w:r w:rsidR="00343BBE">
        <w:rPr>
          <w:sz w:val="16"/>
          <w:szCs w:val="16"/>
        </w:rPr>
        <w:t>certainty</w:t>
      </w:r>
      <w:r w:rsidRPr="00C12274">
        <w:rPr>
          <w:sz w:val="16"/>
          <w:szCs w:val="16"/>
        </w:rPr>
        <w:t xml:space="preserve">; analysis </w:t>
      </w:r>
      <w:r w:rsidR="00BA7CBD">
        <w:rPr>
          <w:sz w:val="16"/>
          <w:szCs w:val="16"/>
        </w:rPr>
        <w:t>5</w:t>
      </w:r>
      <w:r w:rsidRPr="00C12274">
        <w:rPr>
          <w:sz w:val="16"/>
          <w:szCs w:val="16"/>
        </w:rPr>
        <w:t>.</w:t>
      </w:r>
      <w:r w:rsidR="00C05019">
        <w:rPr>
          <w:sz w:val="16"/>
          <w:szCs w:val="16"/>
        </w:rPr>
        <w:t>10</w:t>
      </w:r>
      <w:r w:rsidRPr="00C12274">
        <w:rPr>
          <w:sz w:val="16"/>
          <w:szCs w:val="16"/>
        </w:rPr>
        <w:t xml:space="preserve">; page </w:t>
      </w:r>
      <w:r w:rsidRPr="00C12274">
        <w:rPr>
          <w:sz w:val="16"/>
          <w:szCs w:val="16"/>
        </w:rPr>
        <w:fldChar w:fldCharType="begin"/>
      </w:r>
      <w:r w:rsidRPr="00C12274">
        <w:rPr>
          <w:sz w:val="16"/>
          <w:szCs w:val="16"/>
        </w:rPr>
        <w:instrText xml:space="preserve"> PAGEREF _Ref2168616 \h </w:instrText>
      </w:r>
      <w:r w:rsidRPr="00C12274">
        <w:rPr>
          <w:sz w:val="16"/>
          <w:szCs w:val="16"/>
        </w:rPr>
      </w:r>
      <w:r w:rsidRPr="00C12274">
        <w:rPr>
          <w:sz w:val="16"/>
          <w:szCs w:val="16"/>
        </w:rPr>
        <w:fldChar w:fldCharType="separate"/>
      </w:r>
      <w:r w:rsidR="00BA7CBD">
        <w:rPr>
          <w:noProof/>
          <w:sz w:val="16"/>
          <w:szCs w:val="16"/>
        </w:rPr>
        <w:t>428</w:t>
      </w:r>
      <w:r w:rsidRPr="00C12274">
        <w:rPr>
          <w:sz w:val="16"/>
          <w:szCs w:val="16"/>
        </w:rPr>
        <w:fldChar w:fldCharType="end"/>
      </w:r>
      <w:r w:rsidRPr="00C12274">
        <w:t>)</w:t>
      </w:r>
    </w:p>
    <w:p w14:paraId="7EFE4EFC" w14:textId="628AE1BC" w:rsidR="00A5540F" w:rsidRPr="00C12274" w:rsidRDefault="00A5540F" w:rsidP="00A5540F">
      <w:pPr>
        <w:pStyle w:val="bullet"/>
      </w:pPr>
      <w:r w:rsidRPr="00C12274">
        <w:t>large for gestational age (</w:t>
      </w:r>
      <w:r w:rsidRPr="00C12274">
        <w:rPr>
          <w:sz w:val="16"/>
          <w:szCs w:val="16"/>
        </w:rPr>
        <w:t>RR 0.</w:t>
      </w:r>
      <w:r w:rsidR="00F6067E">
        <w:rPr>
          <w:sz w:val="16"/>
          <w:szCs w:val="16"/>
        </w:rPr>
        <w:t>89</w:t>
      </w:r>
      <w:r w:rsidRPr="00C12274">
        <w:rPr>
          <w:sz w:val="16"/>
          <w:szCs w:val="16"/>
        </w:rPr>
        <w:t>; 95%CI 0.</w:t>
      </w:r>
      <w:r w:rsidR="00F6067E">
        <w:rPr>
          <w:sz w:val="16"/>
          <w:szCs w:val="16"/>
        </w:rPr>
        <w:t>7</w:t>
      </w:r>
      <w:r w:rsidR="00C05019">
        <w:rPr>
          <w:sz w:val="16"/>
          <w:szCs w:val="16"/>
        </w:rPr>
        <w:t>9</w:t>
      </w:r>
      <w:r w:rsidR="00F6067E" w:rsidRPr="00C12274">
        <w:rPr>
          <w:sz w:val="16"/>
          <w:szCs w:val="16"/>
        </w:rPr>
        <w:t xml:space="preserve"> </w:t>
      </w:r>
      <w:r w:rsidRPr="00C12274">
        <w:rPr>
          <w:sz w:val="16"/>
          <w:szCs w:val="16"/>
        </w:rPr>
        <w:t>to 1.</w:t>
      </w:r>
      <w:r>
        <w:rPr>
          <w:sz w:val="16"/>
          <w:szCs w:val="16"/>
        </w:rPr>
        <w:t>0</w:t>
      </w:r>
      <w:r w:rsidR="00C05019">
        <w:rPr>
          <w:sz w:val="16"/>
          <w:szCs w:val="16"/>
        </w:rPr>
        <w:t>0</w:t>
      </w:r>
      <w:r w:rsidRPr="00C12274">
        <w:rPr>
          <w:sz w:val="16"/>
          <w:szCs w:val="16"/>
        </w:rPr>
        <w:t xml:space="preserve">; </w:t>
      </w:r>
      <w:r w:rsidR="00C05019">
        <w:rPr>
          <w:sz w:val="16"/>
          <w:szCs w:val="16"/>
        </w:rPr>
        <w:t>22</w:t>
      </w:r>
      <w:r w:rsidRPr="00C12274">
        <w:rPr>
          <w:sz w:val="16"/>
          <w:szCs w:val="16"/>
        </w:rPr>
        <w:t> RCTs; n=</w:t>
      </w:r>
      <w:r w:rsidR="00C05019">
        <w:rPr>
          <w:sz w:val="16"/>
          <w:szCs w:val="16"/>
        </w:rPr>
        <w:t>8,455</w:t>
      </w:r>
      <w:r>
        <w:rPr>
          <w:sz w:val="16"/>
          <w:szCs w:val="16"/>
        </w:rPr>
        <w:t xml:space="preserve">; moderate </w:t>
      </w:r>
      <w:r w:rsidR="00343BBE">
        <w:rPr>
          <w:sz w:val="16"/>
          <w:szCs w:val="16"/>
        </w:rPr>
        <w:t>certainty</w:t>
      </w:r>
      <w:r w:rsidR="00BA7CBD">
        <w:rPr>
          <w:sz w:val="16"/>
          <w:szCs w:val="16"/>
        </w:rPr>
        <w:t>; analysis 5</w:t>
      </w:r>
      <w:r w:rsidRPr="00C12274">
        <w:rPr>
          <w:sz w:val="16"/>
          <w:szCs w:val="16"/>
        </w:rPr>
        <w:t>.1</w:t>
      </w:r>
      <w:r w:rsidR="00C05019">
        <w:rPr>
          <w:sz w:val="16"/>
          <w:szCs w:val="16"/>
        </w:rPr>
        <w:t>3</w:t>
      </w:r>
      <w:r w:rsidRPr="00C12274">
        <w:rPr>
          <w:sz w:val="16"/>
          <w:szCs w:val="16"/>
        </w:rPr>
        <w:t>; page </w:t>
      </w:r>
      <w:r w:rsidRPr="00C12274">
        <w:rPr>
          <w:sz w:val="16"/>
          <w:szCs w:val="16"/>
        </w:rPr>
        <w:fldChar w:fldCharType="begin"/>
      </w:r>
      <w:r w:rsidRPr="00C12274">
        <w:rPr>
          <w:sz w:val="16"/>
          <w:szCs w:val="16"/>
        </w:rPr>
        <w:instrText xml:space="preserve"> PAGEREF _Ref2168674 \h </w:instrText>
      </w:r>
      <w:r w:rsidRPr="00C12274">
        <w:rPr>
          <w:sz w:val="16"/>
          <w:szCs w:val="16"/>
        </w:rPr>
      </w:r>
      <w:r w:rsidRPr="00C12274">
        <w:rPr>
          <w:sz w:val="16"/>
          <w:szCs w:val="16"/>
        </w:rPr>
        <w:fldChar w:fldCharType="separate"/>
      </w:r>
      <w:r w:rsidR="00BA7CBD">
        <w:rPr>
          <w:noProof/>
          <w:sz w:val="16"/>
          <w:szCs w:val="16"/>
        </w:rPr>
        <w:t>429</w:t>
      </w:r>
      <w:r w:rsidRPr="00C12274">
        <w:rPr>
          <w:sz w:val="16"/>
          <w:szCs w:val="16"/>
        </w:rPr>
        <w:fldChar w:fldCharType="end"/>
      </w:r>
      <w:r w:rsidRPr="00C12274">
        <w:t>)</w:t>
      </w:r>
    </w:p>
    <w:p w14:paraId="7D290B6F" w14:textId="77777777" w:rsidR="00A5540F" w:rsidRPr="00C12274" w:rsidRDefault="00A5540F" w:rsidP="00A5540F">
      <w:r w:rsidRPr="00C12274">
        <w:t>There was no clear difference in risk of:</w:t>
      </w:r>
    </w:p>
    <w:p w14:paraId="2AA8A520" w14:textId="6C013D50" w:rsidR="00A5540F" w:rsidRPr="00C12274" w:rsidRDefault="00A5540F" w:rsidP="00A5540F">
      <w:pPr>
        <w:pStyle w:val="bullet"/>
      </w:pPr>
      <w:r w:rsidRPr="00C12274">
        <w:t>small for gestational age (</w:t>
      </w:r>
      <w:r w:rsidRPr="00C12274">
        <w:rPr>
          <w:sz w:val="16"/>
          <w:szCs w:val="16"/>
        </w:rPr>
        <w:t xml:space="preserve">RR </w:t>
      </w:r>
      <w:r>
        <w:rPr>
          <w:sz w:val="16"/>
          <w:szCs w:val="16"/>
        </w:rPr>
        <w:t>1.</w:t>
      </w:r>
      <w:r w:rsidR="007444FB">
        <w:rPr>
          <w:sz w:val="16"/>
          <w:szCs w:val="16"/>
        </w:rPr>
        <w:t>05</w:t>
      </w:r>
      <w:r w:rsidRPr="00C12274">
        <w:rPr>
          <w:sz w:val="16"/>
          <w:szCs w:val="16"/>
        </w:rPr>
        <w:t>; 95%CI 0.</w:t>
      </w:r>
      <w:r w:rsidR="007444FB">
        <w:rPr>
          <w:sz w:val="16"/>
          <w:szCs w:val="16"/>
        </w:rPr>
        <w:t>89</w:t>
      </w:r>
      <w:r w:rsidRPr="00C12274">
        <w:rPr>
          <w:sz w:val="16"/>
          <w:szCs w:val="16"/>
        </w:rPr>
        <w:t xml:space="preserve"> to 1.</w:t>
      </w:r>
      <w:r w:rsidR="007444FB">
        <w:rPr>
          <w:sz w:val="16"/>
          <w:szCs w:val="16"/>
        </w:rPr>
        <w:t>25</w:t>
      </w:r>
      <w:r>
        <w:rPr>
          <w:sz w:val="16"/>
          <w:szCs w:val="16"/>
        </w:rPr>
        <w:t>; 1</w:t>
      </w:r>
      <w:r w:rsidR="007444FB">
        <w:rPr>
          <w:sz w:val="16"/>
          <w:szCs w:val="16"/>
        </w:rPr>
        <w:t>6</w:t>
      </w:r>
      <w:r w:rsidRPr="00C12274">
        <w:rPr>
          <w:sz w:val="16"/>
          <w:szCs w:val="16"/>
        </w:rPr>
        <w:t> RCTs; n=</w:t>
      </w:r>
      <w:r w:rsidR="007444FB">
        <w:rPr>
          <w:sz w:val="16"/>
          <w:szCs w:val="16"/>
        </w:rPr>
        <w:t>5,072</w:t>
      </w:r>
      <w:r w:rsidRPr="00C12274">
        <w:rPr>
          <w:sz w:val="16"/>
          <w:szCs w:val="16"/>
        </w:rPr>
        <w:t xml:space="preserve">; </w:t>
      </w:r>
      <w:r>
        <w:rPr>
          <w:sz w:val="16"/>
          <w:szCs w:val="16"/>
        </w:rPr>
        <w:t>low</w:t>
      </w:r>
      <w:r w:rsidRPr="00C12274">
        <w:rPr>
          <w:sz w:val="16"/>
          <w:szCs w:val="16"/>
        </w:rPr>
        <w:t xml:space="preserve"> </w:t>
      </w:r>
      <w:r w:rsidR="00343BBE">
        <w:rPr>
          <w:sz w:val="16"/>
          <w:szCs w:val="16"/>
        </w:rPr>
        <w:t>certainty</w:t>
      </w:r>
      <w:r w:rsidRPr="00C12274">
        <w:rPr>
          <w:sz w:val="16"/>
          <w:szCs w:val="16"/>
        </w:rPr>
        <w:t>;</w:t>
      </w:r>
      <w:r w:rsidR="00BA7CBD">
        <w:rPr>
          <w:sz w:val="16"/>
          <w:szCs w:val="16"/>
        </w:rPr>
        <w:t xml:space="preserve"> analysis 5</w:t>
      </w:r>
      <w:r w:rsidRPr="00C12274">
        <w:rPr>
          <w:sz w:val="16"/>
          <w:szCs w:val="16"/>
        </w:rPr>
        <w:t>.1</w:t>
      </w:r>
      <w:r w:rsidR="00B04E28">
        <w:rPr>
          <w:sz w:val="16"/>
          <w:szCs w:val="16"/>
        </w:rPr>
        <w:t>2</w:t>
      </w:r>
      <w:r w:rsidRPr="00C12274">
        <w:rPr>
          <w:sz w:val="16"/>
          <w:szCs w:val="16"/>
        </w:rPr>
        <w:t xml:space="preserve">; page </w:t>
      </w:r>
      <w:r w:rsidRPr="00C12274">
        <w:rPr>
          <w:sz w:val="16"/>
          <w:szCs w:val="16"/>
        </w:rPr>
        <w:fldChar w:fldCharType="begin"/>
      </w:r>
      <w:r w:rsidRPr="00C12274">
        <w:rPr>
          <w:sz w:val="16"/>
          <w:szCs w:val="16"/>
        </w:rPr>
        <w:instrText xml:space="preserve"> PAGEREF _Ref2168646 \h </w:instrText>
      </w:r>
      <w:r w:rsidRPr="00C12274">
        <w:rPr>
          <w:sz w:val="16"/>
          <w:szCs w:val="16"/>
        </w:rPr>
      </w:r>
      <w:r w:rsidRPr="00C12274">
        <w:rPr>
          <w:sz w:val="16"/>
          <w:szCs w:val="16"/>
        </w:rPr>
        <w:fldChar w:fldCharType="separate"/>
      </w:r>
      <w:r w:rsidR="00BA7CBD">
        <w:rPr>
          <w:noProof/>
          <w:sz w:val="16"/>
          <w:szCs w:val="16"/>
        </w:rPr>
        <w:t>429</w:t>
      </w:r>
      <w:r w:rsidRPr="00C12274">
        <w:rPr>
          <w:sz w:val="16"/>
          <w:szCs w:val="16"/>
        </w:rPr>
        <w:fldChar w:fldCharType="end"/>
      </w:r>
      <w:r w:rsidRPr="00C12274">
        <w:t>)</w:t>
      </w:r>
    </w:p>
    <w:p w14:paraId="22D38396" w14:textId="069A0DFE" w:rsidR="00A5540F" w:rsidRDefault="00A5540F" w:rsidP="00A5540F">
      <w:pPr>
        <w:pStyle w:val="bullet"/>
      </w:pPr>
      <w:r w:rsidRPr="00C12274">
        <w:t>Apgar score &lt;7 at 5 minutes (</w:t>
      </w:r>
      <w:r w:rsidRPr="00C12274">
        <w:rPr>
          <w:sz w:val="16"/>
          <w:szCs w:val="16"/>
        </w:rPr>
        <w:t xml:space="preserve">RR </w:t>
      </w:r>
      <w:r>
        <w:rPr>
          <w:sz w:val="16"/>
          <w:szCs w:val="16"/>
        </w:rPr>
        <w:t>0.80</w:t>
      </w:r>
      <w:r w:rsidRPr="00C12274">
        <w:rPr>
          <w:sz w:val="16"/>
          <w:szCs w:val="16"/>
        </w:rPr>
        <w:t>; 95%CI 0.4</w:t>
      </w:r>
      <w:r>
        <w:rPr>
          <w:sz w:val="16"/>
          <w:szCs w:val="16"/>
        </w:rPr>
        <w:t>8</w:t>
      </w:r>
      <w:r w:rsidRPr="00C12274">
        <w:rPr>
          <w:sz w:val="16"/>
          <w:szCs w:val="16"/>
        </w:rPr>
        <w:t xml:space="preserve"> to </w:t>
      </w:r>
      <w:r>
        <w:rPr>
          <w:sz w:val="16"/>
          <w:szCs w:val="16"/>
        </w:rPr>
        <w:t>1.3</w:t>
      </w:r>
      <w:r w:rsidRPr="00C12274">
        <w:rPr>
          <w:sz w:val="16"/>
          <w:szCs w:val="16"/>
        </w:rPr>
        <w:t xml:space="preserve">2; </w:t>
      </w:r>
      <w:r>
        <w:rPr>
          <w:sz w:val="16"/>
          <w:szCs w:val="16"/>
        </w:rPr>
        <w:t>3</w:t>
      </w:r>
      <w:r w:rsidRPr="00C12274">
        <w:rPr>
          <w:sz w:val="16"/>
          <w:szCs w:val="16"/>
        </w:rPr>
        <w:t> RCTs; n=</w:t>
      </w:r>
      <w:r>
        <w:rPr>
          <w:sz w:val="16"/>
          <w:szCs w:val="16"/>
        </w:rPr>
        <w:t>2,864</w:t>
      </w:r>
      <w:r w:rsidRPr="00C12274">
        <w:rPr>
          <w:sz w:val="16"/>
          <w:szCs w:val="16"/>
        </w:rPr>
        <w:t xml:space="preserve">; </w:t>
      </w:r>
      <w:r>
        <w:rPr>
          <w:sz w:val="16"/>
          <w:szCs w:val="16"/>
        </w:rPr>
        <w:t xml:space="preserve">low </w:t>
      </w:r>
      <w:r w:rsidR="00343BBE">
        <w:rPr>
          <w:sz w:val="16"/>
          <w:szCs w:val="16"/>
        </w:rPr>
        <w:t>certainty</w:t>
      </w:r>
      <w:r w:rsidR="00BA7CBD">
        <w:rPr>
          <w:sz w:val="16"/>
          <w:szCs w:val="16"/>
        </w:rPr>
        <w:t>; analysis 5</w:t>
      </w:r>
      <w:r w:rsidRPr="00C12274">
        <w:rPr>
          <w:sz w:val="16"/>
          <w:szCs w:val="16"/>
        </w:rPr>
        <w:t>.1</w:t>
      </w:r>
      <w:r w:rsidR="00B04E28">
        <w:rPr>
          <w:sz w:val="16"/>
          <w:szCs w:val="16"/>
        </w:rPr>
        <w:t>4</w:t>
      </w:r>
      <w:r w:rsidRPr="00C12274">
        <w:rPr>
          <w:sz w:val="16"/>
          <w:szCs w:val="16"/>
        </w:rPr>
        <w:t>; page </w:t>
      </w:r>
      <w:r w:rsidRPr="00C12274">
        <w:rPr>
          <w:sz w:val="16"/>
          <w:szCs w:val="16"/>
        </w:rPr>
        <w:fldChar w:fldCharType="begin"/>
      </w:r>
      <w:r w:rsidRPr="00C12274">
        <w:rPr>
          <w:sz w:val="16"/>
          <w:szCs w:val="16"/>
        </w:rPr>
        <w:instrText xml:space="preserve"> PAGEREF _Ref2168696 \h </w:instrText>
      </w:r>
      <w:r w:rsidRPr="00C12274">
        <w:rPr>
          <w:sz w:val="16"/>
          <w:szCs w:val="16"/>
        </w:rPr>
      </w:r>
      <w:r w:rsidRPr="00C12274">
        <w:rPr>
          <w:sz w:val="16"/>
          <w:szCs w:val="16"/>
        </w:rPr>
        <w:fldChar w:fldCharType="separate"/>
      </w:r>
      <w:r w:rsidR="00BA7CBD">
        <w:rPr>
          <w:noProof/>
          <w:sz w:val="16"/>
          <w:szCs w:val="16"/>
        </w:rPr>
        <w:t>430</w:t>
      </w:r>
      <w:r w:rsidRPr="00C12274">
        <w:rPr>
          <w:sz w:val="16"/>
          <w:szCs w:val="16"/>
        </w:rPr>
        <w:fldChar w:fldCharType="end"/>
      </w:r>
      <w:r w:rsidRPr="00C12274">
        <w:t>)</w:t>
      </w:r>
    </w:p>
    <w:p w14:paraId="276BC57F" w14:textId="5F177A5A" w:rsidR="00A5540F" w:rsidRPr="00C12274" w:rsidRDefault="00A5540F" w:rsidP="00A5540F">
      <w:pPr>
        <w:pStyle w:val="bullet"/>
      </w:pPr>
      <w:r>
        <w:t xml:space="preserve">weight in early childhood </w:t>
      </w:r>
      <w:r w:rsidRPr="00C12274">
        <w:t>(</w:t>
      </w:r>
      <w:r w:rsidRPr="00C12274">
        <w:rPr>
          <w:sz w:val="16"/>
          <w:szCs w:val="16"/>
        </w:rPr>
        <w:t>MD –0.</w:t>
      </w:r>
      <w:r>
        <w:rPr>
          <w:sz w:val="16"/>
          <w:szCs w:val="16"/>
        </w:rPr>
        <w:t>09</w:t>
      </w:r>
      <w:r w:rsidRPr="00C12274">
        <w:rPr>
          <w:sz w:val="16"/>
          <w:szCs w:val="16"/>
        </w:rPr>
        <w:t>; 95%CI –0.</w:t>
      </w:r>
      <w:r>
        <w:rPr>
          <w:sz w:val="16"/>
          <w:szCs w:val="16"/>
        </w:rPr>
        <w:t>26</w:t>
      </w:r>
      <w:r w:rsidRPr="00C12274">
        <w:rPr>
          <w:sz w:val="16"/>
          <w:szCs w:val="16"/>
        </w:rPr>
        <w:t xml:space="preserve"> to 0.</w:t>
      </w:r>
      <w:r>
        <w:rPr>
          <w:sz w:val="16"/>
          <w:szCs w:val="16"/>
        </w:rPr>
        <w:t>08</w:t>
      </w:r>
      <w:r w:rsidRPr="00C12274">
        <w:rPr>
          <w:sz w:val="16"/>
          <w:szCs w:val="16"/>
        </w:rPr>
        <w:t xml:space="preserve">; </w:t>
      </w:r>
      <w:r>
        <w:rPr>
          <w:sz w:val="16"/>
          <w:szCs w:val="16"/>
        </w:rPr>
        <w:t xml:space="preserve">4 RCTs; n=985; </w:t>
      </w:r>
      <w:r w:rsidR="007633BB">
        <w:rPr>
          <w:sz w:val="16"/>
          <w:szCs w:val="16"/>
        </w:rPr>
        <w:t xml:space="preserve">low </w:t>
      </w:r>
      <w:r w:rsidR="00343BBE">
        <w:rPr>
          <w:sz w:val="16"/>
          <w:szCs w:val="16"/>
        </w:rPr>
        <w:t>certainty</w:t>
      </w:r>
      <w:r w:rsidR="00BA7CBD">
        <w:rPr>
          <w:sz w:val="16"/>
          <w:szCs w:val="16"/>
        </w:rPr>
        <w:t>; analysis 5</w:t>
      </w:r>
      <w:r>
        <w:rPr>
          <w:sz w:val="16"/>
          <w:szCs w:val="16"/>
        </w:rPr>
        <w:t>.1</w:t>
      </w:r>
      <w:r w:rsidR="00B04E28">
        <w:rPr>
          <w:sz w:val="16"/>
          <w:szCs w:val="16"/>
        </w:rPr>
        <w:t>5</w:t>
      </w:r>
      <w:r>
        <w:rPr>
          <w:sz w:val="16"/>
          <w:szCs w:val="16"/>
        </w:rPr>
        <w:t>; page </w:t>
      </w:r>
      <w:r>
        <w:rPr>
          <w:sz w:val="16"/>
          <w:szCs w:val="16"/>
        </w:rPr>
        <w:fldChar w:fldCharType="begin"/>
      </w:r>
      <w:r>
        <w:rPr>
          <w:sz w:val="16"/>
          <w:szCs w:val="16"/>
        </w:rPr>
        <w:instrText xml:space="preserve"> PAGEREF _Ref5615643 \h </w:instrText>
      </w:r>
      <w:r>
        <w:rPr>
          <w:sz w:val="16"/>
          <w:szCs w:val="16"/>
        </w:rPr>
      </w:r>
      <w:r>
        <w:rPr>
          <w:sz w:val="16"/>
          <w:szCs w:val="16"/>
        </w:rPr>
        <w:fldChar w:fldCharType="separate"/>
      </w:r>
      <w:r w:rsidR="00BA7CBD">
        <w:rPr>
          <w:noProof/>
          <w:sz w:val="16"/>
          <w:szCs w:val="16"/>
        </w:rPr>
        <w:t>430</w:t>
      </w:r>
      <w:r>
        <w:rPr>
          <w:sz w:val="16"/>
          <w:szCs w:val="16"/>
        </w:rPr>
        <w:fldChar w:fldCharType="end"/>
      </w:r>
      <w:r w:rsidRPr="00C12274">
        <w:t>)</w:t>
      </w:r>
      <w:r>
        <w:t>.</w:t>
      </w:r>
    </w:p>
    <w:p w14:paraId="6C844EDC" w14:textId="77777777" w:rsidR="00A5540F" w:rsidRDefault="00A5540F" w:rsidP="00A5540F">
      <w:pPr>
        <w:pStyle w:val="Heading4"/>
      </w:pPr>
      <w:bookmarkStart w:id="222" w:name="_Toc5978449"/>
      <w:r>
        <w:t>Cost-effectiveness</w:t>
      </w:r>
      <w:bookmarkEnd w:id="222"/>
    </w:p>
    <w:p w14:paraId="2AD230D4" w14:textId="03E35E2B" w:rsidR="00A5540F" w:rsidRPr="00687508" w:rsidRDefault="00A5540F" w:rsidP="00A5540F">
      <w:r w:rsidRPr="00E725BA">
        <w:t>One study</w:t>
      </w:r>
      <w:r>
        <w:fldChar w:fldCharType="begin">
          <w:fldData xml:space="preserve">PEVuZE5vdGU+PENpdGU+PEF1dGhvcj5MdW90bzwvQXV0aG9yPjxZZWFyPjIwMTE8L1llYXI+PFJl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==
</w:fldData>
        </w:fldChar>
      </w:r>
      <w:r w:rsidR="002747EA">
        <w:instrText xml:space="preserve"> ADDIN EN.CITE </w:instrText>
      </w:r>
      <w:r w:rsidR="002747EA">
        <w:fldChar w:fldCharType="begin">
          <w:fldData xml:space="preserve">PEVuZE5vdGU+PENpdGU+PEF1dGhvcj5MdW90bzwvQXV0aG9yPjxZZWFyPjIwMTE8L1llYXI+PFJl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==
</w:fldData>
        </w:fldChar>
      </w:r>
      <w:r w:rsidR="002747EA">
        <w:instrText xml:space="preserve"> ADDIN EN.CITE.DATA </w:instrText>
      </w:r>
      <w:r w:rsidR="002747EA">
        <w:fldChar w:fldCharType="end"/>
      </w:r>
      <w:r>
        <w:fldChar w:fldCharType="separate"/>
      </w:r>
      <w:r w:rsidR="002747EA" w:rsidRPr="002747EA">
        <w:rPr>
          <w:noProof/>
          <w:vertAlign w:val="superscript"/>
        </w:rPr>
        <w:t>522</w:t>
      </w:r>
      <w:r>
        <w:fldChar w:fldCharType="end"/>
      </w:r>
      <w:r w:rsidRPr="00E725BA">
        <w:t xml:space="preserve"> </w:t>
      </w:r>
      <w:r>
        <w:t>(n=93)</w:t>
      </w:r>
      <w:r w:rsidRPr="00E725BA">
        <w:t xml:space="preserve"> reported on costs associated with counselling sessions during routine antenatal visits</w:t>
      </w:r>
      <w:r>
        <w:t xml:space="preserve"> among women at risk of gestational diabetes in Finland.</w:t>
      </w:r>
      <w:r w:rsidRPr="00E725BA">
        <w:t xml:space="preserve"> The study found no clear difference in costs to families for care </w:t>
      </w:r>
      <w:r>
        <w:t xml:space="preserve">during labour and birth </w:t>
      </w:r>
      <w:r w:rsidRPr="00E725BA">
        <w:t>(</w:t>
      </w:r>
      <w:r w:rsidRPr="005B2FA7">
        <w:rPr>
          <w:sz w:val="16"/>
          <w:szCs w:val="16"/>
        </w:rPr>
        <w:t>MD3.00€; 95%CI –10.82 to 16.82</w:t>
      </w:r>
      <w:r w:rsidRPr="00E725BA">
        <w:t>) or neonatal care (</w:t>
      </w:r>
      <w:r w:rsidRPr="005B2FA7">
        <w:rPr>
          <w:sz w:val="16"/>
          <w:szCs w:val="16"/>
        </w:rPr>
        <w:t>MD3.00€ 95%CI –13.67 to 19.67</w:t>
      </w:r>
      <w:r w:rsidRPr="00E725BA">
        <w:t>). There were also no clear differences in total intervention costs (</w:t>
      </w:r>
      <w:r w:rsidRPr="005B2FA7">
        <w:rPr>
          <w:sz w:val="16"/>
          <w:szCs w:val="16"/>
        </w:rPr>
        <w:t>MD 769.00€; 95%CI –1032.23 to 2570.23</w:t>
      </w:r>
      <w:r>
        <w:t xml:space="preserve">) or in </w:t>
      </w:r>
      <w:r w:rsidRPr="00687508">
        <w:t xml:space="preserve">costs of </w:t>
      </w:r>
      <w:r>
        <w:t xml:space="preserve">maternal </w:t>
      </w:r>
      <w:r w:rsidRPr="00687508">
        <w:t>primary health</w:t>
      </w:r>
      <w:r>
        <w:t xml:space="preserve"> </w:t>
      </w:r>
      <w:r w:rsidRPr="00687508">
        <w:t>care</w:t>
      </w:r>
      <w:r>
        <w:t xml:space="preserve"> (</w:t>
      </w:r>
      <w:r w:rsidRPr="005B2FA7">
        <w:rPr>
          <w:sz w:val="16"/>
          <w:szCs w:val="16"/>
        </w:rPr>
        <w:t xml:space="preserve">MD </w:t>
      </w:r>
      <w:r w:rsidRPr="005B2FA7">
        <w:rPr>
          <w:sz w:val="16"/>
          <w:szCs w:val="16"/>
        </w:rPr>
        <w:noBreakHyphen/>
        <w:t>43.00€; 95%CI -127.61 to 41.61</w:t>
      </w:r>
      <w:r>
        <w:t>),</w:t>
      </w:r>
      <w:r w:rsidRPr="00687508">
        <w:t xml:space="preserve"> </w:t>
      </w:r>
      <w:r>
        <w:t>maternal</w:t>
      </w:r>
      <w:r w:rsidRPr="00687508">
        <w:t xml:space="preserve"> specialist health care (</w:t>
      </w:r>
      <w:r w:rsidRPr="005B2FA7">
        <w:rPr>
          <w:sz w:val="16"/>
          <w:szCs w:val="16"/>
        </w:rPr>
        <w:t xml:space="preserve">MD -47.00€; 95%CI </w:t>
      </w:r>
      <w:r w:rsidRPr="005B2FA7">
        <w:rPr>
          <w:sz w:val="16"/>
          <w:szCs w:val="16"/>
        </w:rPr>
        <w:noBreakHyphen/>
        <w:t>195.33 to 101.33</w:t>
      </w:r>
      <w:r w:rsidRPr="00687508">
        <w:t>), diabetes nurse</w:t>
      </w:r>
      <w:r>
        <w:t xml:space="preserve"> visits</w:t>
      </w:r>
      <w:r w:rsidRPr="00687508">
        <w:t xml:space="preserve"> (</w:t>
      </w:r>
      <w:r w:rsidRPr="005B2FA7">
        <w:rPr>
          <w:sz w:val="16"/>
          <w:szCs w:val="16"/>
        </w:rPr>
        <w:t>MD 6.00€; 95% CI -7.02 to 19.02</w:t>
      </w:r>
      <w:r w:rsidRPr="00687508">
        <w:t xml:space="preserve">), dietitian </w:t>
      </w:r>
      <w:r>
        <w:t xml:space="preserve">visits </w:t>
      </w:r>
      <w:r w:rsidRPr="00687508">
        <w:t>(not</w:t>
      </w:r>
      <w:r>
        <w:t xml:space="preserve"> </w:t>
      </w:r>
      <w:r w:rsidRPr="00687508">
        <w:t>estimable), costs of use of insulin/other diabetes</w:t>
      </w:r>
      <w:r>
        <w:t xml:space="preserve"> </w:t>
      </w:r>
      <w:r w:rsidRPr="00687508">
        <w:t>medications (</w:t>
      </w:r>
      <w:r w:rsidRPr="005B2FA7">
        <w:rPr>
          <w:sz w:val="16"/>
          <w:szCs w:val="16"/>
        </w:rPr>
        <w:t>MD -1.00€; 95%CI -7.83 to 5.83</w:t>
      </w:r>
      <w:r w:rsidRPr="00687508">
        <w:t>), costs</w:t>
      </w:r>
      <w:r>
        <w:t xml:space="preserve"> </w:t>
      </w:r>
      <w:r w:rsidRPr="00687508">
        <w:t xml:space="preserve">of hospital days before and after </w:t>
      </w:r>
      <w:r>
        <w:t>birth</w:t>
      </w:r>
      <w:r w:rsidRPr="00687508">
        <w:t xml:space="preserve"> (</w:t>
      </w:r>
      <w:r w:rsidRPr="005B2FA7">
        <w:rPr>
          <w:sz w:val="16"/>
          <w:szCs w:val="16"/>
        </w:rPr>
        <w:t>MD 101.00€; 95% CI -206.71 to 408.71</w:t>
      </w:r>
      <w:r w:rsidRPr="00687508">
        <w:t xml:space="preserve">), </w:t>
      </w:r>
      <w:r>
        <w:t xml:space="preserve">birthing </w:t>
      </w:r>
      <w:r w:rsidRPr="00687508">
        <w:t>cost to the municipality (</w:t>
      </w:r>
      <w:r w:rsidRPr="005B2FA7">
        <w:rPr>
          <w:sz w:val="16"/>
          <w:szCs w:val="16"/>
        </w:rPr>
        <w:t>MD 22.00€; 95% CI -234.43 to 278.43</w:t>
      </w:r>
      <w:r w:rsidRPr="00687508">
        <w:t>), costs of absence from work (</w:t>
      </w:r>
      <w:r w:rsidRPr="005B2FA7">
        <w:rPr>
          <w:sz w:val="16"/>
          <w:szCs w:val="16"/>
        </w:rPr>
        <w:t xml:space="preserve">MD 128.00€; 95%CI </w:t>
      </w:r>
      <w:r w:rsidRPr="005B2FA7">
        <w:rPr>
          <w:sz w:val="16"/>
          <w:szCs w:val="16"/>
        </w:rPr>
        <w:noBreakHyphen/>
        <w:t>1295.58 to 1551.58</w:t>
      </w:r>
      <w:r w:rsidRPr="00687508">
        <w:t>)</w:t>
      </w:r>
      <w:r>
        <w:t xml:space="preserve"> or</w:t>
      </w:r>
      <w:r w:rsidRPr="00687508">
        <w:t xml:space="preserve"> neonatal care cost to municipality (</w:t>
      </w:r>
      <w:r w:rsidRPr="005B2FA7">
        <w:rPr>
          <w:sz w:val="16"/>
          <w:szCs w:val="16"/>
        </w:rPr>
        <w:t>MD 453.00€; 95%CI -298.20 to 1204.20</w:t>
      </w:r>
      <w:r w:rsidRPr="00687508">
        <w:t>).</w:t>
      </w:r>
    </w:p>
    <w:p w14:paraId="5CA805DD" w14:textId="77777777" w:rsidR="00A5540F" w:rsidRPr="00D92560" w:rsidRDefault="00A5540F" w:rsidP="00A5540F">
      <w:r w:rsidRPr="00D92560">
        <w:t>The study indicated that intensive</w:t>
      </w:r>
      <w:r>
        <w:t xml:space="preserve"> </w:t>
      </w:r>
      <w:r w:rsidRPr="00D92560">
        <w:t xml:space="preserve">lifestyle counselling among </w:t>
      </w:r>
      <w:r>
        <w:t>women at risk of gestational diabetes</w:t>
      </w:r>
      <w:r w:rsidRPr="00D92560">
        <w:t xml:space="preserve"> was not significantly</w:t>
      </w:r>
      <w:r>
        <w:t xml:space="preserve"> </w:t>
      </w:r>
      <w:r w:rsidRPr="00D92560">
        <w:t xml:space="preserve">cost-effective compared to </w:t>
      </w:r>
      <w:r>
        <w:t>usual</w:t>
      </w:r>
      <w:r w:rsidRPr="00D92560">
        <w:t xml:space="preserve"> care for birth weight</w:t>
      </w:r>
      <w:r>
        <w:t xml:space="preserve">, </w:t>
      </w:r>
      <w:r w:rsidRPr="00D92560">
        <w:t>quality</w:t>
      </w:r>
      <w:r>
        <w:t xml:space="preserve"> </w:t>
      </w:r>
      <w:r w:rsidRPr="00D92560">
        <w:t xml:space="preserve">of life </w:t>
      </w:r>
      <w:r>
        <w:t>on</w:t>
      </w:r>
      <w:r w:rsidRPr="00D92560">
        <w:t xml:space="preserve"> a 15-dimension questionnaire</w:t>
      </w:r>
      <w:r>
        <w:t xml:space="preserve"> or perceived health as measured with a visual analogue scale</w:t>
      </w:r>
      <w:r w:rsidRPr="00D92560">
        <w:t>.</w:t>
      </w:r>
    </w:p>
    <w:p w14:paraId="34F5C8C0" w14:textId="77777777" w:rsidR="00A5540F" w:rsidRDefault="00A5540F" w:rsidP="00A5540F">
      <w:pPr>
        <w:pStyle w:val="Heading4"/>
        <w:sectPr w:rsidR="00A5540F" w:rsidSect="008A6B17">
          <w:pgSz w:w="11901" w:h="16817"/>
          <w:pgMar w:top="1134" w:right="1418" w:bottom="1134" w:left="1418" w:header="709" w:footer="709" w:gutter="0"/>
          <w:cols w:space="708"/>
          <w:docGrid w:linePitch="360"/>
        </w:sectPr>
      </w:pPr>
      <w:bookmarkStart w:id="223" w:name="_Toc5978450"/>
    </w:p>
    <w:p w14:paraId="542342F1" w14:textId="77777777" w:rsidR="00A5540F" w:rsidRPr="00C12274" w:rsidRDefault="00A5540F" w:rsidP="00A5540F">
      <w:pPr>
        <w:pStyle w:val="Heading4"/>
      </w:pPr>
      <w:r w:rsidRPr="00C12274">
        <w:t>Summary of findings</w:t>
      </w:r>
      <w:bookmarkEnd w:id="223"/>
    </w:p>
    <w:tbl>
      <w:tblPr>
        <w:tblW w:w="5285" w:type="pct"/>
        <w:tblCellMar>
          <w:top w:w="100" w:type="dxa"/>
          <w:left w:w="100" w:type="dxa"/>
          <w:bottom w:w="100" w:type="dxa"/>
          <w:right w:w="100" w:type="dxa"/>
        </w:tblCellMar>
        <w:tblLook w:val="04A0" w:firstRow="1" w:lastRow="0" w:firstColumn="1" w:lastColumn="0" w:noHBand="0" w:noVBand="1"/>
      </w:tblPr>
      <w:tblGrid>
        <w:gridCol w:w="1246"/>
        <w:gridCol w:w="1612"/>
        <w:gridCol w:w="2734"/>
        <w:gridCol w:w="1062"/>
        <w:gridCol w:w="1257"/>
        <w:gridCol w:w="1872"/>
        <w:gridCol w:w="10"/>
      </w:tblGrid>
      <w:tr w:rsidR="00A5540F" w14:paraId="18FD9837" w14:textId="77777777" w:rsidTr="008E1F6E">
        <w:trPr>
          <w:cantSplit/>
          <w:tblHeader/>
        </w:trPr>
        <w:tc>
          <w:tcPr>
            <w:tcW w:w="5000" w:type="pct"/>
            <w:gridSpan w:val="7"/>
            <w:tcBorders>
              <w:top w:val="single" w:sz="12" w:space="0" w:color="000000"/>
              <w:left w:val="nil"/>
              <w:bottom w:val="single" w:sz="12" w:space="0" w:color="000000"/>
              <w:right w:val="nil"/>
            </w:tcBorders>
            <w:vAlign w:val="center"/>
            <w:hideMark/>
          </w:tcPr>
          <w:p w14:paraId="67CC058B" w14:textId="77777777" w:rsidR="00A5540F" w:rsidRDefault="00A5540F" w:rsidP="00A5540F">
            <w:pPr>
              <w:pStyle w:val="Heading5"/>
              <w:rPr>
                <w:rFonts w:eastAsiaTheme="minorEastAsia"/>
              </w:rPr>
            </w:pPr>
            <w:r>
              <w:t>Lifestyle counselling (weight, diet, exercise, self-monitoring) compared to usual pregnancy care — maternal outcomes</w:t>
            </w:r>
          </w:p>
        </w:tc>
      </w:tr>
      <w:tr w:rsidR="00A5540F" w14:paraId="70A0C48F" w14:textId="77777777" w:rsidTr="008E1F6E">
        <w:trPr>
          <w:cantSplit/>
          <w:tblHeader/>
        </w:trPr>
        <w:tc>
          <w:tcPr>
            <w:tcW w:w="5000" w:type="pct"/>
            <w:gridSpan w:val="7"/>
            <w:tcBorders>
              <w:top w:val="single" w:sz="12" w:space="0" w:color="000000"/>
              <w:left w:val="nil"/>
              <w:bottom w:val="single" w:sz="12" w:space="0" w:color="000000"/>
              <w:right w:val="nil"/>
            </w:tcBorders>
            <w:vAlign w:val="center"/>
            <w:hideMark/>
          </w:tcPr>
          <w:p w14:paraId="53C52CFA" w14:textId="77777777" w:rsidR="00A5540F" w:rsidRDefault="00A5540F" w:rsidP="00A5540F">
            <w:pPr>
              <w:spacing w:before="40" w:after="40" w:line="240" w:lineRule="auto"/>
              <w:rPr>
                <w:rFonts w:ascii="Arial Narrow" w:eastAsia="Times New Roman" w:hAnsi="Arial Narrow"/>
                <w:sz w:val="16"/>
                <w:szCs w:val="16"/>
              </w:rPr>
            </w:pPr>
            <w:r>
              <w:rPr>
                <w:rFonts w:ascii="Arial Narrow" w:eastAsia="Times New Roman" w:hAnsi="Arial Narrow"/>
                <w:b/>
                <w:bCs/>
                <w:sz w:val="16"/>
                <w:szCs w:val="16"/>
              </w:rPr>
              <w:t>Population</w:t>
            </w:r>
            <w:r>
              <w:rPr>
                <w:rFonts w:ascii="Arial Narrow" w:eastAsia="Times New Roman" w:hAnsi="Arial Narrow"/>
                <w:sz w:val="16"/>
                <w:szCs w:val="16"/>
              </w:rPr>
              <w:t xml:space="preserve">: Pregnant women </w:t>
            </w:r>
          </w:p>
          <w:p w14:paraId="4E5B5919" w14:textId="55E05580" w:rsidR="00A5540F" w:rsidRDefault="00A5540F" w:rsidP="00A5540F">
            <w:pPr>
              <w:spacing w:before="40" w:after="40" w:line="240" w:lineRule="auto"/>
              <w:rPr>
                <w:rFonts w:ascii="Arial Narrow" w:eastAsia="Times New Roman" w:hAnsi="Arial Narrow"/>
                <w:sz w:val="16"/>
                <w:szCs w:val="16"/>
              </w:rPr>
            </w:pPr>
            <w:r>
              <w:rPr>
                <w:rFonts w:ascii="Arial Narrow" w:eastAsia="Times New Roman" w:hAnsi="Arial Narrow"/>
                <w:b/>
                <w:bCs/>
                <w:sz w:val="16"/>
                <w:szCs w:val="16"/>
              </w:rPr>
              <w:t>Setting</w:t>
            </w:r>
            <w:r>
              <w:rPr>
                <w:rFonts w:ascii="Arial Narrow" w:eastAsia="Times New Roman" w:hAnsi="Arial Narrow"/>
                <w:sz w:val="16"/>
                <w:szCs w:val="16"/>
              </w:rPr>
              <w:t xml:space="preserve">: Australia, Austria, Belgium, Canada, China, Denmark, Finland, Germany, </w:t>
            </w:r>
            <w:r w:rsidR="00317B34">
              <w:rPr>
                <w:rFonts w:ascii="Arial Narrow" w:eastAsia="Times New Roman" w:hAnsi="Arial Narrow"/>
                <w:sz w:val="16"/>
                <w:szCs w:val="16"/>
              </w:rPr>
              <w:t xml:space="preserve">Hong Kong, </w:t>
            </w:r>
            <w:r>
              <w:rPr>
                <w:rFonts w:ascii="Arial Narrow" w:eastAsia="Times New Roman" w:hAnsi="Arial Narrow"/>
                <w:sz w:val="16"/>
                <w:szCs w:val="16"/>
              </w:rPr>
              <w:t xml:space="preserve">India, Ireland, Italy, Netherlands, Norway, </w:t>
            </w:r>
            <w:r w:rsidR="00317B34">
              <w:rPr>
                <w:rFonts w:ascii="Arial Narrow" w:eastAsia="Times New Roman" w:hAnsi="Arial Narrow"/>
                <w:sz w:val="16"/>
                <w:szCs w:val="16"/>
              </w:rPr>
              <w:t xml:space="preserve">Puerto Rico, </w:t>
            </w:r>
            <w:r>
              <w:rPr>
                <w:rFonts w:ascii="Arial Narrow" w:eastAsia="Times New Roman" w:hAnsi="Arial Narrow"/>
                <w:sz w:val="16"/>
                <w:szCs w:val="16"/>
              </w:rPr>
              <w:t>Poland, Spain, Sweden, Turkey, United Kingdom, United States</w:t>
            </w:r>
          </w:p>
          <w:p w14:paraId="2175EB9A" w14:textId="77777777" w:rsidR="00A5540F" w:rsidRDefault="00A5540F" w:rsidP="00A5540F">
            <w:pPr>
              <w:spacing w:before="40" w:after="40" w:line="240" w:lineRule="auto"/>
              <w:rPr>
                <w:rFonts w:ascii="Arial Narrow" w:eastAsia="Times New Roman" w:hAnsi="Arial Narrow"/>
                <w:sz w:val="16"/>
                <w:szCs w:val="16"/>
              </w:rPr>
            </w:pPr>
            <w:r>
              <w:rPr>
                <w:rFonts w:ascii="Arial Narrow" w:eastAsia="Times New Roman" w:hAnsi="Arial Narrow"/>
                <w:b/>
                <w:bCs/>
                <w:sz w:val="16"/>
                <w:szCs w:val="16"/>
              </w:rPr>
              <w:t>Intervention</w:t>
            </w:r>
            <w:r>
              <w:rPr>
                <w:rFonts w:ascii="Arial Narrow" w:eastAsia="Times New Roman" w:hAnsi="Arial Narrow"/>
                <w:sz w:val="16"/>
                <w:szCs w:val="16"/>
              </w:rPr>
              <w:t xml:space="preserve">: Diet and exercise intervention </w:t>
            </w:r>
          </w:p>
          <w:p w14:paraId="43DC2C6A" w14:textId="77777777" w:rsidR="00A5540F" w:rsidRDefault="00A5540F" w:rsidP="00A5540F">
            <w:pPr>
              <w:spacing w:before="40" w:after="40" w:line="240" w:lineRule="auto"/>
              <w:rPr>
                <w:rFonts w:ascii="Arial Narrow" w:eastAsia="Times New Roman" w:hAnsi="Arial Narrow"/>
                <w:sz w:val="16"/>
                <w:szCs w:val="16"/>
              </w:rPr>
            </w:pPr>
            <w:r>
              <w:rPr>
                <w:rFonts w:ascii="Arial Narrow" w:eastAsia="Times New Roman" w:hAnsi="Arial Narrow"/>
                <w:b/>
                <w:bCs/>
                <w:sz w:val="16"/>
                <w:szCs w:val="16"/>
              </w:rPr>
              <w:t>Comparison</w:t>
            </w:r>
            <w:r>
              <w:rPr>
                <w:rFonts w:ascii="Arial Narrow" w:eastAsia="Times New Roman" w:hAnsi="Arial Narrow"/>
                <w:sz w:val="16"/>
                <w:szCs w:val="16"/>
              </w:rPr>
              <w:t xml:space="preserve">: Usual care </w:t>
            </w:r>
          </w:p>
        </w:tc>
      </w:tr>
      <w:tr w:rsidR="00BD2A1D" w14:paraId="586189A2" w14:textId="77777777" w:rsidTr="00BD2A1D">
        <w:trPr>
          <w:gridAfter w:val="1"/>
          <w:wAfter w:w="5" w:type="pct"/>
          <w:cantSplit/>
          <w:tblHeader/>
        </w:trPr>
        <w:tc>
          <w:tcPr>
            <w:tcW w:w="636" w:type="pct"/>
            <w:vMerge w:val="restart"/>
            <w:tcBorders>
              <w:right w:val="single" w:sz="6" w:space="0" w:color="EFEFEF"/>
            </w:tcBorders>
            <w:shd w:val="clear" w:color="auto" w:fill="3271AA"/>
            <w:vAlign w:val="center"/>
            <w:hideMark/>
          </w:tcPr>
          <w:p w14:paraId="62A18AEC" w14:textId="77777777" w:rsidR="00A5540F" w:rsidRDefault="00A5540F" w:rsidP="00A5540F">
            <w:pPr>
              <w:pStyle w:val="NormalWeb"/>
              <w:spacing w:before="0" w:beforeAutospacing="0" w:after="0" w:afterAutospacing="0"/>
              <w:jc w:val="center"/>
              <w:rPr>
                <w:rFonts w:ascii="Arial Narrow" w:eastAsiaTheme="minorEastAsia" w:hAnsi="Arial Narrow"/>
                <w:color w:val="FFFFFF"/>
                <w:sz w:val="16"/>
                <w:szCs w:val="16"/>
              </w:rPr>
            </w:pPr>
            <w:r>
              <w:rPr>
                <w:rFonts w:ascii="Arial Narrow" w:hAnsi="Arial Narrow"/>
                <w:color w:val="FFFFFF"/>
                <w:sz w:val="16"/>
                <w:szCs w:val="16"/>
              </w:rPr>
              <w:t>Outcomes</w:t>
            </w:r>
          </w:p>
        </w:tc>
        <w:tc>
          <w:tcPr>
            <w:tcW w:w="2219" w:type="pct"/>
            <w:gridSpan w:val="2"/>
            <w:tcBorders>
              <w:top w:val="single" w:sz="6" w:space="0" w:color="EFEFEF"/>
              <w:right w:val="single" w:sz="6" w:space="0" w:color="EFEFEF"/>
            </w:tcBorders>
            <w:shd w:val="clear" w:color="auto" w:fill="E0E0E0"/>
            <w:hideMark/>
          </w:tcPr>
          <w:p w14:paraId="6A5B6C01" w14:textId="77777777" w:rsidR="00A5540F" w:rsidRDefault="00A5540F" w:rsidP="00A5540F">
            <w:pPr>
              <w:pStyle w:val="NormalWeb"/>
              <w:spacing w:before="0" w:beforeAutospacing="0" w:after="0" w:afterAutospacing="0"/>
              <w:jc w:val="center"/>
              <w:rPr>
                <w:rFonts w:ascii="Arial Narrow" w:hAnsi="Arial Narrow"/>
                <w:b/>
                <w:bCs/>
                <w:sz w:val="16"/>
                <w:szCs w:val="16"/>
              </w:rPr>
            </w:pPr>
            <w:r>
              <w:rPr>
                <w:rFonts w:ascii="Arial Narrow" w:hAnsi="Arial Narrow"/>
                <w:b/>
                <w:bCs/>
                <w:sz w:val="16"/>
                <w:szCs w:val="16"/>
              </w:rPr>
              <w:t>Anticipated absolute effects</w:t>
            </w:r>
            <w:r>
              <w:rPr>
                <w:rFonts w:ascii="Arial Narrow" w:hAnsi="Arial Narrow"/>
                <w:b/>
                <w:bCs/>
                <w:sz w:val="16"/>
                <w:szCs w:val="16"/>
                <w:vertAlign w:val="superscript"/>
              </w:rPr>
              <w:t>*</w:t>
            </w:r>
            <w:r>
              <w:rPr>
                <w:rFonts w:ascii="Arial Narrow" w:hAnsi="Arial Narrow"/>
                <w:b/>
                <w:bCs/>
                <w:sz w:val="16"/>
                <w:szCs w:val="16"/>
              </w:rPr>
              <w:t xml:space="preserve"> </w:t>
            </w:r>
            <w:r>
              <w:rPr>
                <w:rFonts w:ascii="Arial Narrow" w:hAnsi="Arial Narrow"/>
                <w:sz w:val="16"/>
                <w:szCs w:val="16"/>
              </w:rPr>
              <w:t>(95% CI)</w:t>
            </w:r>
            <w:r>
              <w:rPr>
                <w:rFonts w:ascii="Arial Narrow" w:hAnsi="Arial Narrow"/>
                <w:b/>
                <w:bCs/>
                <w:sz w:val="16"/>
                <w:szCs w:val="16"/>
              </w:rPr>
              <w:t xml:space="preserve"> </w:t>
            </w:r>
          </w:p>
        </w:tc>
        <w:tc>
          <w:tcPr>
            <w:tcW w:w="542" w:type="pct"/>
            <w:vMerge w:val="restart"/>
            <w:tcBorders>
              <w:right w:val="single" w:sz="6" w:space="0" w:color="EFEFEF"/>
            </w:tcBorders>
            <w:shd w:val="clear" w:color="auto" w:fill="3271AA"/>
            <w:vAlign w:val="center"/>
            <w:hideMark/>
          </w:tcPr>
          <w:p w14:paraId="504B4E42" w14:textId="77777777" w:rsidR="00A5540F" w:rsidRDefault="00A5540F" w:rsidP="00A5540F">
            <w:pPr>
              <w:pStyle w:val="NormalWeb"/>
              <w:spacing w:before="0" w:beforeAutospacing="0" w:after="0" w:afterAutospacing="0"/>
              <w:jc w:val="center"/>
              <w:rPr>
                <w:rFonts w:ascii="Arial Narrow" w:hAnsi="Arial Narrow"/>
                <w:color w:val="FFFFFF"/>
                <w:sz w:val="16"/>
                <w:szCs w:val="16"/>
              </w:rPr>
            </w:pPr>
            <w:r>
              <w:rPr>
                <w:rFonts w:ascii="Arial Narrow" w:hAnsi="Arial Narrow"/>
                <w:color w:val="FFFFFF"/>
                <w:sz w:val="16"/>
                <w:szCs w:val="16"/>
              </w:rPr>
              <w:t>Relative effect</w:t>
            </w:r>
            <w:r>
              <w:rPr>
                <w:rFonts w:ascii="Arial Narrow" w:hAnsi="Arial Narrow"/>
                <w:color w:val="FFFFFF"/>
                <w:sz w:val="16"/>
                <w:szCs w:val="16"/>
              </w:rPr>
              <w:br/>
              <w:t xml:space="preserve">(95% CI) </w:t>
            </w:r>
          </w:p>
        </w:tc>
        <w:tc>
          <w:tcPr>
            <w:tcW w:w="642" w:type="pct"/>
            <w:vMerge w:val="restart"/>
            <w:tcBorders>
              <w:right w:val="single" w:sz="6" w:space="0" w:color="EFEFEF"/>
            </w:tcBorders>
            <w:shd w:val="clear" w:color="auto" w:fill="3271AA"/>
            <w:vAlign w:val="center"/>
            <w:hideMark/>
          </w:tcPr>
          <w:p w14:paraId="74062964" w14:textId="77777777" w:rsidR="00A5540F" w:rsidRDefault="00A5540F" w:rsidP="00A5540F">
            <w:pPr>
              <w:pStyle w:val="NormalWeb"/>
              <w:spacing w:before="0" w:beforeAutospacing="0" w:after="0" w:afterAutospacing="0"/>
              <w:jc w:val="center"/>
              <w:rPr>
                <w:rFonts w:ascii="Arial Narrow" w:hAnsi="Arial Narrow"/>
                <w:color w:val="FFFFFF"/>
                <w:sz w:val="16"/>
                <w:szCs w:val="16"/>
              </w:rPr>
            </w:pPr>
            <w:r>
              <w:rPr>
                <w:rFonts w:ascii="Arial Narrow" w:hAnsi="Arial Narrow"/>
                <w:color w:val="FFFFFF"/>
                <w:sz w:val="16"/>
                <w:szCs w:val="16"/>
              </w:rPr>
              <w:t xml:space="preserve">№ of participants </w:t>
            </w:r>
            <w:r>
              <w:rPr>
                <w:rFonts w:ascii="Arial Narrow" w:hAnsi="Arial Narrow"/>
                <w:color w:val="FFFFFF"/>
                <w:sz w:val="16"/>
                <w:szCs w:val="16"/>
              </w:rPr>
              <w:br/>
              <w:t xml:space="preserve">(studies) </w:t>
            </w:r>
          </w:p>
        </w:tc>
        <w:tc>
          <w:tcPr>
            <w:tcW w:w="956" w:type="pct"/>
            <w:vMerge w:val="restart"/>
            <w:tcBorders>
              <w:right w:val="single" w:sz="6" w:space="0" w:color="EFEFEF"/>
            </w:tcBorders>
            <w:shd w:val="clear" w:color="auto" w:fill="3271AA"/>
            <w:vAlign w:val="center"/>
            <w:hideMark/>
          </w:tcPr>
          <w:p w14:paraId="2B6EE55A" w14:textId="77777777" w:rsidR="00A5540F" w:rsidRDefault="00A5540F" w:rsidP="00A5540F">
            <w:pPr>
              <w:pStyle w:val="NormalWeb"/>
              <w:spacing w:before="0" w:beforeAutospacing="0" w:after="0" w:afterAutospacing="0"/>
              <w:jc w:val="center"/>
              <w:rPr>
                <w:rFonts w:ascii="Arial Narrow" w:hAnsi="Arial Narrow"/>
                <w:color w:val="FFFFFF"/>
                <w:sz w:val="16"/>
                <w:szCs w:val="16"/>
              </w:rPr>
            </w:pPr>
            <w:r>
              <w:rPr>
                <w:rFonts w:ascii="Arial Narrow" w:hAnsi="Arial Narrow"/>
                <w:color w:val="FFFFFF"/>
                <w:sz w:val="16"/>
                <w:szCs w:val="16"/>
              </w:rPr>
              <w:t>Certainty of the evidence</w:t>
            </w:r>
            <w:r>
              <w:rPr>
                <w:rFonts w:ascii="Arial Narrow" w:hAnsi="Arial Narrow"/>
                <w:color w:val="FFFFFF"/>
                <w:sz w:val="16"/>
                <w:szCs w:val="16"/>
              </w:rPr>
              <w:br/>
              <w:t xml:space="preserve">(GRADE) </w:t>
            </w:r>
          </w:p>
        </w:tc>
      </w:tr>
      <w:tr w:rsidR="00BD2A1D" w14:paraId="1DFA7C7E" w14:textId="77777777" w:rsidTr="00BD2A1D">
        <w:trPr>
          <w:gridAfter w:val="1"/>
          <w:wAfter w:w="5" w:type="pct"/>
          <w:cantSplit/>
          <w:tblHeader/>
        </w:trPr>
        <w:tc>
          <w:tcPr>
            <w:tcW w:w="636" w:type="pct"/>
            <w:vMerge/>
            <w:tcBorders>
              <w:right w:val="single" w:sz="6" w:space="0" w:color="EFEFEF"/>
            </w:tcBorders>
            <w:vAlign w:val="center"/>
            <w:hideMark/>
          </w:tcPr>
          <w:p w14:paraId="30E9E0D2" w14:textId="77777777" w:rsidR="00A5540F" w:rsidRDefault="00A5540F" w:rsidP="00A5540F">
            <w:pPr>
              <w:rPr>
                <w:rFonts w:ascii="Arial Narrow" w:eastAsiaTheme="minorEastAsia" w:hAnsi="Arial Narrow"/>
                <w:color w:val="FFFFFF"/>
                <w:sz w:val="16"/>
                <w:szCs w:val="16"/>
              </w:rPr>
            </w:pPr>
          </w:p>
        </w:tc>
        <w:tc>
          <w:tcPr>
            <w:tcW w:w="823" w:type="pct"/>
            <w:tcBorders>
              <w:top w:val="single" w:sz="6" w:space="0" w:color="EFEFEF"/>
              <w:right w:val="single" w:sz="6" w:space="0" w:color="EFEFEF"/>
            </w:tcBorders>
            <w:shd w:val="clear" w:color="auto" w:fill="E0E0E0"/>
            <w:hideMark/>
          </w:tcPr>
          <w:p w14:paraId="1762B162" w14:textId="77777777" w:rsidR="00A5540F" w:rsidRDefault="00A5540F" w:rsidP="00A5540F">
            <w:pPr>
              <w:pStyle w:val="first-letter"/>
              <w:spacing w:before="0" w:beforeAutospacing="0" w:after="0" w:afterAutospacing="0"/>
              <w:jc w:val="center"/>
              <w:rPr>
                <w:rFonts w:ascii="Arial Narrow" w:hAnsi="Arial Narrow"/>
                <w:b/>
                <w:bCs/>
                <w:sz w:val="16"/>
                <w:szCs w:val="16"/>
              </w:rPr>
            </w:pPr>
            <w:r>
              <w:rPr>
                <w:rFonts w:ascii="Arial Narrow" w:hAnsi="Arial Narrow"/>
                <w:b/>
                <w:bCs/>
                <w:sz w:val="16"/>
                <w:szCs w:val="16"/>
              </w:rPr>
              <w:t>Risk with usual care</w:t>
            </w:r>
          </w:p>
        </w:tc>
        <w:tc>
          <w:tcPr>
            <w:tcW w:w="1396" w:type="pct"/>
            <w:tcBorders>
              <w:top w:val="single" w:sz="6" w:space="0" w:color="EFEFEF"/>
              <w:right w:val="single" w:sz="6" w:space="0" w:color="EFEFEF"/>
            </w:tcBorders>
            <w:shd w:val="clear" w:color="auto" w:fill="E0E0E0"/>
            <w:hideMark/>
          </w:tcPr>
          <w:p w14:paraId="403BAEF4" w14:textId="77777777" w:rsidR="00A5540F" w:rsidRDefault="00A5540F" w:rsidP="00A5540F">
            <w:pPr>
              <w:pStyle w:val="first-letter"/>
              <w:spacing w:before="0" w:beforeAutospacing="0" w:after="0" w:afterAutospacing="0"/>
              <w:jc w:val="center"/>
              <w:rPr>
                <w:rFonts w:ascii="Arial Narrow" w:hAnsi="Arial Narrow"/>
                <w:b/>
                <w:bCs/>
                <w:sz w:val="16"/>
                <w:szCs w:val="16"/>
              </w:rPr>
            </w:pPr>
            <w:r>
              <w:rPr>
                <w:rFonts w:ascii="Arial Narrow" w:hAnsi="Arial Narrow"/>
                <w:b/>
                <w:bCs/>
                <w:sz w:val="16"/>
                <w:szCs w:val="16"/>
              </w:rPr>
              <w:t>Risk with diet and exercise intervention</w:t>
            </w:r>
          </w:p>
        </w:tc>
        <w:tc>
          <w:tcPr>
            <w:tcW w:w="542" w:type="pct"/>
            <w:vMerge/>
            <w:tcBorders>
              <w:right w:val="single" w:sz="6" w:space="0" w:color="EFEFEF"/>
            </w:tcBorders>
            <w:vAlign w:val="center"/>
            <w:hideMark/>
          </w:tcPr>
          <w:p w14:paraId="4CB3A2E0" w14:textId="77777777" w:rsidR="00A5540F" w:rsidRDefault="00A5540F" w:rsidP="00A5540F">
            <w:pPr>
              <w:rPr>
                <w:rFonts w:ascii="Arial Narrow" w:eastAsiaTheme="minorEastAsia" w:hAnsi="Arial Narrow"/>
                <w:color w:val="FFFFFF"/>
                <w:sz w:val="16"/>
                <w:szCs w:val="16"/>
              </w:rPr>
            </w:pPr>
          </w:p>
        </w:tc>
        <w:tc>
          <w:tcPr>
            <w:tcW w:w="642" w:type="pct"/>
            <w:vMerge/>
            <w:tcBorders>
              <w:right w:val="single" w:sz="6" w:space="0" w:color="EFEFEF"/>
            </w:tcBorders>
            <w:vAlign w:val="center"/>
            <w:hideMark/>
          </w:tcPr>
          <w:p w14:paraId="227C5C38" w14:textId="77777777" w:rsidR="00A5540F" w:rsidRDefault="00A5540F" w:rsidP="00A5540F">
            <w:pPr>
              <w:rPr>
                <w:rFonts w:ascii="Arial Narrow" w:eastAsiaTheme="minorEastAsia" w:hAnsi="Arial Narrow"/>
                <w:color w:val="FFFFFF"/>
                <w:sz w:val="16"/>
                <w:szCs w:val="16"/>
              </w:rPr>
            </w:pPr>
          </w:p>
        </w:tc>
        <w:tc>
          <w:tcPr>
            <w:tcW w:w="956" w:type="pct"/>
            <w:vMerge/>
            <w:tcBorders>
              <w:right w:val="single" w:sz="6" w:space="0" w:color="EFEFEF"/>
            </w:tcBorders>
            <w:vAlign w:val="center"/>
            <w:hideMark/>
          </w:tcPr>
          <w:p w14:paraId="17EA98F4" w14:textId="77777777" w:rsidR="00A5540F" w:rsidRDefault="00A5540F" w:rsidP="00A5540F">
            <w:pPr>
              <w:rPr>
                <w:rFonts w:ascii="Arial Narrow" w:eastAsiaTheme="minorEastAsia" w:hAnsi="Arial Narrow"/>
                <w:color w:val="FFFFFF"/>
                <w:sz w:val="16"/>
                <w:szCs w:val="16"/>
              </w:rPr>
            </w:pPr>
          </w:p>
        </w:tc>
      </w:tr>
      <w:tr w:rsidR="00BD2A1D" w14:paraId="7017FEA1" w14:textId="77777777" w:rsidTr="00BD2A1D">
        <w:trPr>
          <w:gridAfter w:val="1"/>
          <w:wAfter w:w="5" w:type="pct"/>
          <w:cantSplit/>
        </w:trPr>
        <w:tc>
          <w:tcPr>
            <w:tcW w:w="636" w:type="pct"/>
            <w:tcBorders>
              <w:top w:val="single" w:sz="6" w:space="0" w:color="000000"/>
              <w:left w:val="nil"/>
              <w:bottom w:val="single" w:sz="6" w:space="0" w:color="000000"/>
              <w:right w:val="nil"/>
            </w:tcBorders>
            <w:vAlign w:val="center"/>
            <w:hideMark/>
          </w:tcPr>
          <w:p w14:paraId="2D86BBED" w14:textId="77777777" w:rsidR="00A5540F" w:rsidRDefault="00A5540F" w:rsidP="00A5540F">
            <w:pPr>
              <w:spacing w:line="240" w:lineRule="exact"/>
              <w:jc w:val="center"/>
              <w:rPr>
                <w:rFonts w:ascii="Arial Narrow" w:eastAsia="Times New Roman" w:hAnsi="Arial Narrow"/>
                <w:sz w:val="16"/>
                <w:szCs w:val="16"/>
              </w:rPr>
            </w:pPr>
            <w:r>
              <w:rPr>
                <w:rStyle w:val="label"/>
                <w:rFonts w:ascii="Arial Narrow" w:eastAsia="Times New Roman" w:hAnsi="Arial Narrow"/>
                <w:szCs w:val="18"/>
              </w:rPr>
              <w:t>Gestational weight gain</w:t>
            </w:r>
            <w:r>
              <w:rPr>
                <w:rFonts w:ascii="Arial Narrow" w:eastAsia="Times New Roman" w:hAnsi="Arial Narrow"/>
                <w:sz w:val="16"/>
                <w:szCs w:val="16"/>
              </w:rPr>
              <w:t xml:space="preserve"> </w:t>
            </w:r>
          </w:p>
        </w:tc>
        <w:tc>
          <w:tcPr>
            <w:tcW w:w="823" w:type="pct"/>
            <w:tcBorders>
              <w:top w:val="single" w:sz="6" w:space="0" w:color="000000"/>
              <w:left w:val="nil"/>
              <w:bottom w:val="single" w:sz="6" w:space="0" w:color="000000"/>
              <w:right w:val="nil"/>
            </w:tcBorders>
            <w:shd w:val="clear" w:color="auto" w:fill="EBEBEB"/>
            <w:vAlign w:val="center"/>
            <w:hideMark/>
          </w:tcPr>
          <w:p w14:paraId="24E437E2" w14:textId="77777777" w:rsidR="00A5540F" w:rsidRDefault="00A5540F" w:rsidP="00A5540F">
            <w:pPr>
              <w:spacing w:line="240" w:lineRule="exact"/>
              <w:jc w:val="center"/>
              <w:rPr>
                <w:rFonts w:ascii="Arial Narrow" w:eastAsia="Times New Roman" w:hAnsi="Arial Narrow"/>
                <w:sz w:val="16"/>
                <w:szCs w:val="16"/>
              </w:rPr>
            </w:pPr>
          </w:p>
        </w:tc>
        <w:tc>
          <w:tcPr>
            <w:tcW w:w="1396" w:type="pct"/>
            <w:tcBorders>
              <w:top w:val="single" w:sz="6" w:space="0" w:color="000000"/>
              <w:left w:val="nil"/>
              <w:bottom w:val="single" w:sz="6" w:space="0" w:color="000000"/>
              <w:right w:val="nil"/>
            </w:tcBorders>
            <w:shd w:val="clear" w:color="auto" w:fill="EBEBEB"/>
            <w:hideMark/>
          </w:tcPr>
          <w:p w14:paraId="6240A933" w14:textId="5F6F7574" w:rsidR="00A5540F" w:rsidRDefault="00A5540F" w:rsidP="007D3B98">
            <w:pPr>
              <w:spacing w:line="240" w:lineRule="exact"/>
              <w:jc w:val="center"/>
              <w:rPr>
                <w:rFonts w:ascii="Arial Narrow" w:eastAsia="Times New Roman" w:hAnsi="Arial Narrow"/>
                <w:sz w:val="16"/>
                <w:szCs w:val="16"/>
              </w:rPr>
            </w:pPr>
            <w:r>
              <w:rPr>
                <w:rStyle w:val="cell-value"/>
                <w:rFonts w:ascii="Arial Narrow" w:eastAsia="Times New Roman" w:hAnsi="Arial Narrow"/>
                <w:sz w:val="16"/>
                <w:szCs w:val="16"/>
              </w:rPr>
              <w:t>The mean gestational weight gain in the intervention group was 1.</w:t>
            </w:r>
            <w:r w:rsidR="007D3B98">
              <w:rPr>
                <w:rStyle w:val="cell-value"/>
                <w:rFonts w:ascii="Arial Narrow" w:eastAsia="Times New Roman" w:hAnsi="Arial Narrow"/>
                <w:sz w:val="16"/>
                <w:szCs w:val="16"/>
              </w:rPr>
              <w:t>25 </w:t>
            </w:r>
            <w:r>
              <w:rPr>
                <w:rStyle w:val="cell-value"/>
                <w:rFonts w:ascii="Arial Narrow" w:eastAsia="Times New Roman" w:hAnsi="Arial Narrow"/>
                <w:sz w:val="16"/>
                <w:szCs w:val="16"/>
              </w:rPr>
              <w:t xml:space="preserve">kg lower </w:t>
            </w:r>
            <w:r>
              <w:rPr>
                <w:rStyle w:val="cell-value"/>
                <w:rFonts w:ascii="Arial Narrow" w:eastAsia="Times New Roman" w:hAnsi="Arial Narrow"/>
                <w:sz w:val="16"/>
                <w:szCs w:val="16"/>
              </w:rPr>
              <w:br/>
              <w:t>(1.</w:t>
            </w:r>
            <w:r w:rsidR="009642E2">
              <w:rPr>
                <w:rStyle w:val="cell-value"/>
                <w:rFonts w:ascii="Arial Narrow" w:eastAsia="Times New Roman" w:hAnsi="Arial Narrow"/>
                <w:sz w:val="16"/>
                <w:szCs w:val="16"/>
              </w:rPr>
              <w:t>6</w:t>
            </w:r>
            <w:r w:rsidR="00AD1656">
              <w:rPr>
                <w:rStyle w:val="cell-value"/>
                <w:rFonts w:ascii="Arial Narrow" w:eastAsia="Times New Roman" w:hAnsi="Arial Narrow"/>
                <w:sz w:val="16"/>
                <w:szCs w:val="16"/>
              </w:rPr>
              <w:t>4</w:t>
            </w:r>
            <w:r w:rsidR="001240F7">
              <w:rPr>
                <w:rStyle w:val="cell-value"/>
                <w:rFonts w:ascii="Arial Narrow" w:eastAsia="Times New Roman" w:hAnsi="Arial Narrow"/>
                <w:sz w:val="16"/>
                <w:szCs w:val="16"/>
              </w:rPr>
              <w:t xml:space="preserve"> </w:t>
            </w:r>
            <w:r>
              <w:rPr>
                <w:rStyle w:val="cell-value"/>
                <w:rFonts w:ascii="Arial Narrow" w:eastAsia="Times New Roman" w:hAnsi="Arial Narrow"/>
                <w:sz w:val="16"/>
                <w:szCs w:val="16"/>
              </w:rPr>
              <w:t>lower to 0.</w:t>
            </w:r>
            <w:r w:rsidR="009642E2">
              <w:rPr>
                <w:rStyle w:val="cell-value"/>
                <w:rFonts w:ascii="Arial Narrow" w:eastAsia="Times New Roman" w:hAnsi="Arial Narrow"/>
                <w:sz w:val="16"/>
                <w:szCs w:val="16"/>
              </w:rPr>
              <w:t>86</w:t>
            </w:r>
            <w:r>
              <w:rPr>
                <w:rStyle w:val="cell-value"/>
                <w:rFonts w:ascii="Arial Narrow" w:eastAsia="Times New Roman" w:hAnsi="Arial Narrow"/>
                <w:sz w:val="16"/>
                <w:szCs w:val="16"/>
              </w:rPr>
              <w:t xml:space="preserve"> lower)</w:t>
            </w:r>
            <w:r>
              <w:rPr>
                <w:rFonts w:ascii="Arial Narrow" w:eastAsia="Times New Roman" w:hAnsi="Arial Narrow"/>
                <w:sz w:val="16"/>
                <w:szCs w:val="16"/>
              </w:rPr>
              <w:t xml:space="preserve"> </w:t>
            </w:r>
          </w:p>
        </w:tc>
        <w:tc>
          <w:tcPr>
            <w:tcW w:w="542" w:type="pct"/>
            <w:tcBorders>
              <w:top w:val="single" w:sz="6" w:space="0" w:color="000000"/>
              <w:left w:val="nil"/>
              <w:bottom w:val="single" w:sz="6" w:space="0" w:color="000000"/>
              <w:right w:val="nil"/>
            </w:tcBorders>
            <w:vAlign w:val="center"/>
            <w:hideMark/>
          </w:tcPr>
          <w:p w14:paraId="65A7EA08" w14:textId="77777777" w:rsidR="00A5540F" w:rsidRDefault="00A5540F" w:rsidP="00A5540F">
            <w:pPr>
              <w:spacing w:line="240" w:lineRule="exact"/>
              <w:jc w:val="center"/>
              <w:rPr>
                <w:rFonts w:ascii="Arial Narrow" w:eastAsia="Times New Roman" w:hAnsi="Arial Narrow"/>
                <w:sz w:val="16"/>
                <w:szCs w:val="16"/>
              </w:rPr>
            </w:pPr>
            <w:r>
              <w:rPr>
                <w:rStyle w:val="cell"/>
                <w:rFonts w:ascii="Arial Narrow" w:eastAsia="Times New Roman" w:hAnsi="Arial Narrow"/>
                <w:sz w:val="16"/>
                <w:szCs w:val="16"/>
              </w:rPr>
              <w:t>-</w:t>
            </w:r>
            <w:r>
              <w:rPr>
                <w:rFonts w:ascii="Arial Narrow" w:eastAsia="Times New Roman" w:hAnsi="Arial Narrow"/>
                <w:sz w:val="16"/>
                <w:szCs w:val="16"/>
              </w:rPr>
              <w:t xml:space="preserve"> </w:t>
            </w:r>
          </w:p>
        </w:tc>
        <w:tc>
          <w:tcPr>
            <w:tcW w:w="642" w:type="pct"/>
            <w:tcBorders>
              <w:top w:val="single" w:sz="6" w:space="0" w:color="000000"/>
              <w:left w:val="nil"/>
              <w:bottom w:val="single" w:sz="6" w:space="0" w:color="000000"/>
              <w:right w:val="nil"/>
            </w:tcBorders>
            <w:vAlign w:val="center"/>
            <w:hideMark/>
          </w:tcPr>
          <w:p w14:paraId="75CA334F" w14:textId="78013641" w:rsidR="00A5540F" w:rsidRDefault="009642E2" w:rsidP="00F55670">
            <w:pPr>
              <w:spacing w:line="240" w:lineRule="exact"/>
              <w:jc w:val="center"/>
              <w:rPr>
                <w:rFonts w:ascii="Arial Narrow" w:eastAsia="Times New Roman" w:hAnsi="Arial Narrow"/>
                <w:sz w:val="16"/>
                <w:szCs w:val="16"/>
              </w:rPr>
            </w:pPr>
            <w:r>
              <w:rPr>
                <w:rFonts w:ascii="Arial Narrow" w:eastAsia="Times New Roman" w:hAnsi="Arial Narrow"/>
                <w:sz w:val="16"/>
                <w:szCs w:val="16"/>
              </w:rPr>
              <w:t>9,083</w:t>
            </w:r>
            <w:r w:rsidR="00A5540F">
              <w:rPr>
                <w:rFonts w:ascii="Arial Narrow" w:eastAsia="Times New Roman" w:hAnsi="Arial Narrow"/>
                <w:sz w:val="16"/>
                <w:szCs w:val="16"/>
              </w:rPr>
              <w:br/>
              <w:t>(</w:t>
            </w:r>
            <w:r w:rsidR="004A360B">
              <w:rPr>
                <w:rFonts w:ascii="Arial Narrow" w:eastAsia="Times New Roman" w:hAnsi="Arial Narrow"/>
                <w:sz w:val="16"/>
                <w:szCs w:val="16"/>
              </w:rPr>
              <w:t>3</w:t>
            </w:r>
            <w:r>
              <w:rPr>
                <w:rFonts w:ascii="Arial Narrow" w:eastAsia="Times New Roman" w:hAnsi="Arial Narrow"/>
                <w:sz w:val="16"/>
                <w:szCs w:val="16"/>
              </w:rPr>
              <w:t>6</w:t>
            </w:r>
            <w:r w:rsidR="00F55670">
              <w:rPr>
                <w:rFonts w:ascii="Arial Narrow" w:eastAsia="Times New Roman" w:hAnsi="Arial Narrow"/>
                <w:sz w:val="16"/>
                <w:szCs w:val="16"/>
              </w:rPr>
              <w:t xml:space="preserve"> </w:t>
            </w:r>
            <w:r w:rsidR="00A5540F">
              <w:rPr>
                <w:rFonts w:ascii="Arial Narrow" w:eastAsia="Times New Roman" w:hAnsi="Arial Narrow"/>
                <w:sz w:val="16"/>
                <w:szCs w:val="16"/>
              </w:rPr>
              <w:t xml:space="preserve">RCTs) </w:t>
            </w:r>
          </w:p>
        </w:tc>
        <w:tc>
          <w:tcPr>
            <w:tcW w:w="956" w:type="pct"/>
            <w:tcBorders>
              <w:top w:val="single" w:sz="6" w:space="0" w:color="000000"/>
              <w:left w:val="nil"/>
              <w:bottom w:val="single" w:sz="6" w:space="0" w:color="000000"/>
              <w:right w:val="nil"/>
            </w:tcBorders>
            <w:vAlign w:val="center"/>
            <w:hideMark/>
          </w:tcPr>
          <w:p w14:paraId="691F47F2" w14:textId="1EE91F73" w:rsidR="00A5540F" w:rsidRDefault="00A5540F" w:rsidP="000916D9">
            <w:pPr>
              <w:spacing w:line="240" w:lineRule="exact"/>
              <w:jc w:val="center"/>
              <w:rPr>
                <w:rFonts w:ascii="Arial Narrow" w:eastAsia="Times New Roman" w:hAnsi="Arial Narrow"/>
                <w:sz w:val="16"/>
                <w:szCs w:val="16"/>
              </w:rPr>
            </w:pPr>
            <w:r>
              <w:rPr>
                <w:rStyle w:val="quality-sign"/>
                <w:rFonts w:ascii="Cambria" w:eastAsia="Cambria" w:hAnsi="Cambria" w:cs="Cambria"/>
                <w:sz w:val="21"/>
                <w:szCs w:val="21"/>
              </w:rPr>
              <w:t>⨁</w:t>
            </w:r>
            <w:r w:rsidR="000916D9">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Pr>
                <w:rStyle w:val="quality-text"/>
                <w:rFonts w:ascii="Arial Narrow" w:eastAsia="Times New Roman" w:hAnsi="Arial Narrow"/>
                <w:sz w:val="16"/>
                <w:szCs w:val="16"/>
              </w:rPr>
              <w:t>LOW</w:t>
            </w:r>
            <w:r>
              <w:rPr>
                <w:rFonts w:ascii="Arial Narrow" w:eastAsia="Times New Roman" w:hAnsi="Arial Narrow"/>
                <w:sz w:val="16"/>
                <w:szCs w:val="16"/>
              </w:rPr>
              <w:t xml:space="preserve"> </w:t>
            </w:r>
            <w:r>
              <w:rPr>
                <w:rFonts w:ascii="Arial Narrow" w:eastAsia="Times New Roman" w:hAnsi="Arial Narrow"/>
                <w:sz w:val="16"/>
                <w:szCs w:val="16"/>
                <w:vertAlign w:val="superscript"/>
              </w:rPr>
              <w:t>a</w:t>
            </w:r>
            <w:r>
              <w:rPr>
                <w:rStyle w:val="comma"/>
                <w:rFonts w:ascii="Arial Narrow" w:eastAsia="Times New Roman" w:hAnsi="Arial Narrow"/>
                <w:sz w:val="16"/>
                <w:szCs w:val="16"/>
                <w:vertAlign w:val="superscript"/>
              </w:rPr>
              <w:t>,</w:t>
            </w:r>
            <w:r>
              <w:rPr>
                <w:rFonts w:ascii="Arial Narrow" w:eastAsia="Times New Roman" w:hAnsi="Arial Narrow"/>
                <w:sz w:val="16"/>
                <w:szCs w:val="16"/>
                <w:vertAlign w:val="superscript"/>
              </w:rPr>
              <w:t>b</w:t>
            </w:r>
          </w:p>
        </w:tc>
      </w:tr>
      <w:tr w:rsidR="00BD2A1D" w14:paraId="64E79799" w14:textId="77777777" w:rsidTr="00BD2A1D">
        <w:trPr>
          <w:gridAfter w:val="1"/>
          <w:wAfter w:w="5" w:type="pct"/>
          <w:cantSplit/>
        </w:trPr>
        <w:tc>
          <w:tcPr>
            <w:tcW w:w="636" w:type="pct"/>
            <w:tcBorders>
              <w:top w:val="single" w:sz="6" w:space="0" w:color="000000"/>
              <w:left w:val="nil"/>
              <w:bottom w:val="single" w:sz="6" w:space="0" w:color="000000"/>
              <w:right w:val="nil"/>
            </w:tcBorders>
            <w:vAlign w:val="center"/>
            <w:hideMark/>
          </w:tcPr>
          <w:p w14:paraId="63906005" w14:textId="77777777" w:rsidR="00A5540F" w:rsidRDefault="00A5540F" w:rsidP="00A5540F">
            <w:pPr>
              <w:spacing w:line="240" w:lineRule="exact"/>
              <w:jc w:val="center"/>
              <w:rPr>
                <w:rFonts w:ascii="Arial Narrow" w:eastAsia="Times New Roman" w:hAnsi="Arial Narrow"/>
                <w:sz w:val="16"/>
                <w:szCs w:val="16"/>
              </w:rPr>
            </w:pPr>
            <w:r>
              <w:rPr>
                <w:rStyle w:val="label"/>
                <w:rFonts w:ascii="Arial Narrow" w:eastAsia="Times New Roman" w:hAnsi="Arial Narrow"/>
                <w:szCs w:val="18"/>
              </w:rPr>
              <w:t>Weight gain &gt;IOM guidelines</w:t>
            </w:r>
            <w:r>
              <w:rPr>
                <w:rFonts w:ascii="Arial Narrow" w:eastAsia="Times New Roman" w:hAnsi="Arial Narrow"/>
                <w:sz w:val="16"/>
                <w:szCs w:val="16"/>
              </w:rPr>
              <w:t xml:space="preserve"> </w:t>
            </w:r>
          </w:p>
        </w:tc>
        <w:tc>
          <w:tcPr>
            <w:tcW w:w="823" w:type="pct"/>
            <w:tcBorders>
              <w:top w:val="single" w:sz="6" w:space="0" w:color="000000"/>
              <w:left w:val="nil"/>
              <w:bottom w:val="single" w:sz="6" w:space="0" w:color="000000"/>
              <w:right w:val="nil"/>
            </w:tcBorders>
            <w:vAlign w:val="center"/>
            <w:hideMark/>
          </w:tcPr>
          <w:p w14:paraId="34C091A2" w14:textId="5EFE33E6" w:rsidR="00A5540F" w:rsidRDefault="00F30B0A" w:rsidP="00A5540F">
            <w:pPr>
              <w:spacing w:line="240" w:lineRule="exact"/>
              <w:rPr>
                <w:rFonts w:ascii="Arial Narrow" w:eastAsia="Times New Roman" w:hAnsi="Arial Narrow"/>
                <w:sz w:val="16"/>
                <w:szCs w:val="16"/>
              </w:rPr>
            </w:pPr>
            <w:r>
              <w:rPr>
                <w:rFonts w:ascii="Arial Narrow" w:eastAsia="Times New Roman" w:hAnsi="Arial Narrow"/>
                <w:sz w:val="16"/>
                <w:szCs w:val="16"/>
              </w:rPr>
              <w:t xml:space="preserve">481 </w:t>
            </w:r>
            <w:r w:rsidR="00A5540F">
              <w:rPr>
                <w:rFonts w:ascii="Arial Narrow" w:eastAsia="Times New Roman" w:hAnsi="Arial Narrow"/>
                <w:sz w:val="16"/>
                <w:szCs w:val="16"/>
              </w:rPr>
              <w:t xml:space="preserve">per 1,000 </w:t>
            </w:r>
          </w:p>
        </w:tc>
        <w:tc>
          <w:tcPr>
            <w:tcW w:w="1396" w:type="pct"/>
            <w:tcBorders>
              <w:top w:val="single" w:sz="6" w:space="0" w:color="000000"/>
              <w:left w:val="nil"/>
              <w:bottom w:val="single" w:sz="6" w:space="0" w:color="000000"/>
              <w:right w:val="nil"/>
            </w:tcBorders>
            <w:shd w:val="clear" w:color="auto" w:fill="EBEBEB"/>
            <w:hideMark/>
          </w:tcPr>
          <w:p w14:paraId="5A9FCA51" w14:textId="30B952FA" w:rsidR="00A5540F" w:rsidRDefault="00F30B0A" w:rsidP="00F30B0A">
            <w:pPr>
              <w:spacing w:line="240" w:lineRule="exact"/>
              <w:jc w:val="center"/>
              <w:rPr>
                <w:rFonts w:ascii="Arial Narrow" w:eastAsia="Times New Roman" w:hAnsi="Arial Narrow"/>
                <w:sz w:val="16"/>
                <w:szCs w:val="16"/>
              </w:rPr>
            </w:pPr>
            <w:r>
              <w:rPr>
                <w:rStyle w:val="cell-value"/>
                <w:rFonts w:ascii="Arial Narrow" w:eastAsia="Times New Roman" w:hAnsi="Arial Narrow"/>
                <w:b/>
                <w:bCs/>
                <w:szCs w:val="18"/>
              </w:rPr>
              <w:t xml:space="preserve">399 </w:t>
            </w:r>
            <w:r w:rsidR="00A5540F">
              <w:rPr>
                <w:rStyle w:val="cell-value"/>
                <w:rFonts w:ascii="Arial Narrow" w:eastAsia="Times New Roman" w:hAnsi="Arial Narrow"/>
                <w:b/>
                <w:bCs/>
                <w:szCs w:val="18"/>
              </w:rPr>
              <w:t>per 1,000</w:t>
            </w:r>
            <w:r w:rsidR="00A5540F">
              <w:rPr>
                <w:rFonts w:ascii="Arial Narrow" w:eastAsia="Times New Roman" w:hAnsi="Arial Narrow"/>
                <w:szCs w:val="18"/>
              </w:rPr>
              <w:br/>
            </w:r>
            <w:r w:rsidR="00A5540F">
              <w:rPr>
                <w:rStyle w:val="cell-value"/>
                <w:rFonts w:ascii="Arial Narrow" w:eastAsia="Times New Roman" w:hAnsi="Arial Narrow"/>
                <w:szCs w:val="18"/>
              </w:rPr>
              <w:t>(</w:t>
            </w:r>
            <w:r>
              <w:rPr>
                <w:rStyle w:val="cell-value"/>
                <w:rFonts w:ascii="Arial Narrow" w:eastAsia="Times New Roman" w:hAnsi="Arial Narrow"/>
                <w:szCs w:val="18"/>
              </w:rPr>
              <w:t xml:space="preserve">375 </w:t>
            </w:r>
            <w:r w:rsidR="00A5540F">
              <w:rPr>
                <w:rStyle w:val="cell-value"/>
                <w:rFonts w:ascii="Arial Narrow" w:eastAsia="Times New Roman" w:hAnsi="Arial Narrow"/>
                <w:szCs w:val="18"/>
              </w:rPr>
              <w:t xml:space="preserve">to </w:t>
            </w:r>
            <w:r>
              <w:rPr>
                <w:rStyle w:val="cell-value"/>
                <w:rFonts w:ascii="Arial Narrow" w:eastAsia="Times New Roman" w:hAnsi="Arial Narrow"/>
                <w:szCs w:val="18"/>
              </w:rPr>
              <w:t>428</w:t>
            </w:r>
            <w:r w:rsidR="00A5540F">
              <w:rPr>
                <w:rStyle w:val="cell-value"/>
                <w:rFonts w:ascii="Arial Narrow" w:eastAsia="Times New Roman" w:hAnsi="Arial Narrow"/>
                <w:szCs w:val="18"/>
              </w:rPr>
              <w:t>)</w:t>
            </w:r>
            <w:r w:rsidR="00A5540F">
              <w:rPr>
                <w:rFonts w:ascii="Arial Narrow" w:eastAsia="Times New Roman" w:hAnsi="Arial Narrow"/>
                <w:sz w:val="16"/>
                <w:szCs w:val="16"/>
              </w:rPr>
              <w:t xml:space="preserve"> </w:t>
            </w:r>
          </w:p>
        </w:tc>
        <w:tc>
          <w:tcPr>
            <w:tcW w:w="542" w:type="pct"/>
            <w:tcBorders>
              <w:top w:val="single" w:sz="6" w:space="0" w:color="000000"/>
              <w:left w:val="nil"/>
              <w:bottom w:val="single" w:sz="6" w:space="0" w:color="000000"/>
              <w:right w:val="nil"/>
            </w:tcBorders>
            <w:vAlign w:val="center"/>
            <w:hideMark/>
          </w:tcPr>
          <w:p w14:paraId="3F2176CB" w14:textId="2C880C35" w:rsidR="00A5540F" w:rsidRDefault="00A5540F" w:rsidP="009C7391">
            <w:pPr>
              <w:spacing w:line="240" w:lineRule="exact"/>
              <w:jc w:val="center"/>
              <w:rPr>
                <w:rFonts w:ascii="Arial Narrow" w:eastAsia="Times New Roman" w:hAnsi="Arial Narrow"/>
                <w:sz w:val="16"/>
                <w:szCs w:val="16"/>
              </w:rPr>
            </w:pPr>
            <w:r>
              <w:rPr>
                <w:rStyle w:val="block"/>
                <w:rFonts w:ascii="Arial Narrow" w:eastAsia="Times New Roman" w:hAnsi="Arial Narrow"/>
                <w:b/>
                <w:bCs/>
                <w:sz w:val="16"/>
                <w:szCs w:val="16"/>
              </w:rPr>
              <w:t>RR 0.8</w:t>
            </w:r>
            <w:r w:rsidR="00160CCC">
              <w:rPr>
                <w:rStyle w:val="block"/>
                <w:rFonts w:ascii="Arial Narrow" w:eastAsia="Times New Roman" w:hAnsi="Arial Narrow"/>
                <w:b/>
                <w:bCs/>
                <w:sz w:val="16"/>
                <w:szCs w:val="16"/>
              </w:rPr>
              <w:t>3</w:t>
            </w:r>
            <w:r>
              <w:rPr>
                <w:rFonts w:ascii="Arial Narrow" w:eastAsia="Times New Roman" w:hAnsi="Arial Narrow"/>
                <w:sz w:val="16"/>
                <w:szCs w:val="16"/>
              </w:rPr>
              <w:br/>
            </w:r>
            <w:r>
              <w:rPr>
                <w:rStyle w:val="cell"/>
                <w:rFonts w:ascii="Arial Narrow" w:eastAsia="Times New Roman" w:hAnsi="Arial Narrow"/>
                <w:sz w:val="16"/>
                <w:szCs w:val="16"/>
              </w:rPr>
              <w:t>(0.</w:t>
            </w:r>
            <w:r w:rsidR="00160CCC">
              <w:rPr>
                <w:rStyle w:val="cell"/>
                <w:rFonts w:ascii="Arial Narrow" w:eastAsia="Times New Roman" w:hAnsi="Arial Narrow"/>
                <w:sz w:val="16"/>
                <w:szCs w:val="16"/>
              </w:rPr>
              <w:t>78</w:t>
            </w:r>
            <w:r w:rsidR="009C7391">
              <w:rPr>
                <w:rStyle w:val="cell"/>
                <w:rFonts w:ascii="Arial Narrow" w:eastAsia="Times New Roman" w:hAnsi="Arial Narrow"/>
                <w:sz w:val="16"/>
                <w:szCs w:val="16"/>
              </w:rPr>
              <w:t xml:space="preserve"> </w:t>
            </w:r>
            <w:r w:rsidR="004A360B">
              <w:rPr>
                <w:rStyle w:val="cell"/>
                <w:rFonts w:ascii="Arial Narrow" w:eastAsia="Times New Roman" w:hAnsi="Arial Narrow"/>
                <w:sz w:val="16"/>
                <w:szCs w:val="16"/>
              </w:rPr>
              <w:t>to 0.</w:t>
            </w:r>
            <w:r w:rsidR="00160CCC">
              <w:rPr>
                <w:rStyle w:val="cell"/>
                <w:rFonts w:ascii="Arial Narrow" w:eastAsia="Times New Roman" w:hAnsi="Arial Narrow"/>
                <w:sz w:val="16"/>
                <w:szCs w:val="16"/>
              </w:rPr>
              <w:t>89</w:t>
            </w:r>
            <w:r>
              <w:rPr>
                <w:rStyle w:val="cell"/>
                <w:rFonts w:ascii="Arial Narrow" w:eastAsia="Times New Roman" w:hAnsi="Arial Narrow"/>
                <w:sz w:val="16"/>
                <w:szCs w:val="16"/>
              </w:rPr>
              <w:t>)</w:t>
            </w:r>
            <w:r>
              <w:rPr>
                <w:rFonts w:ascii="Arial Narrow" w:eastAsia="Times New Roman" w:hAnsi="Arial Narrow"/>
                <w:sz w:val="16"/>
                <w:szCs w:val="16"/>
              </w:rPr>
              <w:t xml:space="preserve"> </w:t>
            </w:r>
          </w:p>
        </w:tc>
        <w:tc>
          <w:tcPr>
            <w:tcW w:w="642" w:type="pct"/>
            <w:tcBorders>
              <w:top w:val="single" w:sz="6" w:space="0" w:color="000000"/>
              <w:left w:val="nil"/>
              <w:bottom w:val="single" w:sz="6" w:space="0" w:color="000000"/>
              <w:right w:val="nil"/>
            </w:tcBorders>
            <w:vAlign w:val="center"/>
            <w:hideMark/>
          </w:tcPr>
          <w:p w14:paraId="01D71CC5" w14:textId="60D87322" w:rsidR="00A5540F" w:rsidRDefault="00AD1656" w:rsidP="00160CCC">
            <w:pPr>
              <w:spacing w:line="240" w:lineRule="exact"/>
              <w:jc w:val="center"/>
              <w:rPr>
                <w:rFonts w:ascii="Arial Narrow" w:eastAsia="Times New Roman" w:hAnsi="Arial Narrow"/>
                <w:sz w:val="16"/>
                <w:szCs w:val="16"/>
              </w:rPr>
            </w:pPr>
            <w:r>
              <w:rPr>
                <w:rFonts w:ascii="Arial Narrow" w:eastAsia="Times New Roman" w:hAnsi="Arial Narrow"/>
                <w:sz w:val="16"/>
                <w:szCs w:val="16"/>
              </w:rPr>
              <w:t>7,</w:t>
            </w:r>
            <w:r w:rsidR="00160CCC">
              <w:rPr>
                <w:rFonts w:ascii="Arial Narrow" w:eastAsia="Times New Roman" w:hAnsi="Arial Narrow"/>
                <w:sz w:val="16"/>
                <w:szCs w:val="16"/>
              </w:rPr>
              <w:t>905</w:t>
            </w:r>
            <w:r w:rsidR="00A5540F">
              <w:rPr>
                <w:rFonts w:ascii="Arial Narrow" w:eastAsia="Times New Roman" w:hAnsi="Arial Narrow"/>
                <w:sz w:val="16"/>
                <w:szCs w:val="16"/>
              </w:rPr>
              <w:br/>
              <w:t>(2</w:t>
            </w:r>
            <w:r w:rsidR="00160CCC">
              <w:rPr>
                <w:rFonts w:ascii="Arial Narrow" w:eastAsia="Times New Roman" w:hAnsi="Arial Narrow"/>
                <w:sz w:val="16"/>
                <w:szCs w:val="16"/>
              </w:rPr>
              <w:t>9</w:t>
            </w:r>
            <w:r w:rsidR="00A5540F">
              <w:rPr>
                <w:rFonts w:ascii="Arial Narrow" w:eastAsia="Times New Roman" w:hAnsi="Arial Narrow"/>
                <w:sz w:val="16"/>
                <w:szCs w:val="16"/>
              </w:rPr>
              <w:t xml:space="preserve"> RCTs) </w:t>
            </w:r>
          </w:p>
        </w:tc>
        <w:tc>
          <w:tcPr>
            <w:tcW w:w="956" w:type="pct"/>
            <w:tcBorders>
              <w:top w:val="single" w:sz="6" w:space="0" w:color="000000"/>
              <w:left w:val="nil"/>
              <w:bottom w:val="single" w:sz="6" w:space="0" w:color="000000"/>
              <w:right w:val="nil"/>
            </w:tcBorders>
            <w:vAlign w:val="center"/>
            <w:hideMark/>
          </w:tcPr>
          <w:p w14:paraId="34776EEF" w14:textId="77777777" w:rsidR="00A5540F" w:rsidRDefault="00A5540F" w:rsidP="00A5540F">
            <w:pPr>
              <w:spacing w:line="240" w:lineRule="exact"/>
              <w:jc w:val="center"/>
              <w:rPr>
                <w:rFonts w:ascii="Arial Narrow" w:eastAsia="Times New Roman" w:hAnsi="Arial Narrow"/>
                <w:sz w:val="16"/>
                <w:szCs w:val="16"/>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Pr>
                <w:rStyle w:val="quality-text"/>
                <w:rFonts w:ascii="Arial Narrow" w:eastAsia="Times New Roman" w:hAnsi="Arial Narrow"/>
                <w:sz w:val="16"/>
                <w:szCs w:val="16"/>
              </w:rPr>
              <w:t>LOW</w:t>
            </w:r>
            <w:r>
              <w:rPr>
                <w:rFonts w:ascii="Arial Narrow" w:eastAsia="Times New Roman" w:hAnsi="Arial Narrow"/>
                <w:sz w:val="16"/>
                <w:szCs w:val="16"/>
              </w:rPr>
              <w:t xml:space="preserve"> </w:t>
            </w:r>
            <w:r>
              <w:rPr>
                <w:rFonts w:ascii="Arial Narrow" w:eastAsia="Times New Roman" w:hAnsi="Arial Narrow"/>
                <w:sz w:val="16"/>
                <w:szCs w:val="16"/>
                <w:vertAlign w:val="superscript"/>
              </w:rPr>
              <w:t>a</w:t>
            </w:r>
            <w:r>
              <w:rPr>
                <w:rStyle w:val="comma"/>
                <w:rFonts w:ascii="Arial Narrow" w:eastAsia="Times New Roman" w:hAnsi="Arial Narrow"/>
                <w:sz w:val="16"/>
                <w:szCs w:val="16"/>
                <w:vertAlign w:val="superscript"/>
              </w:rPr>
              <w:t>,</w:t>
            </w:r>
            <w:r>
              <w:rPr>
                <w:rFonts w:ascii="Arial Narrow" w:eastAsia="Times New Roman" w:hAnsi="Arial Narrow"/>
                <w:sz w:val="16"/>
                <w:szCs w:val="16"/>
                <w:vertAlign w:val="superscript"/>
              </w:rPr>
              <w:t>b</w:t>
            </w:r>
          </w:p>
        </w:tc>
      </w:tr>
      <w:tr w:rsidR="00BD2A1D" w14:paraId="49FE8526" w14:textId="77777777" w:rsidTr="00BD2A1D">
        <w:trPr>
          <w:gridAfter w:val="1"/>
          <w:wAfter w:w="5" w:type="pct"/>
          <w:cantSplit/>
        </w:trPr>
        <w:tc>
          <w:tcPr>
            <w:tcW w:w="636" w:type="pct"/>
            <w:tcBorders>
              <w:top w:val="single" w:sz="6" w:space="0" w:color="000000"/>
              <w:left w:val="nil"/>
              <w:bottom w:val="single" w:sz="6" w:space="0" w:color="000000"/>
              <w:right w:val="nil"/>
            </w:tcBorders>
            <w:vAlign w:val="center"/>
            <w:hideMark/>
          </w:tcPr>
          <w:p w14:paraId="23AFB215" w14:textId="77777777" w:rsidR="00A5540F" w:rsidRDefault="00A5540F" w:rsidP="00A5540F">
            <w:pPr>
              <w:spacing w:line="240" w:lineRule="exact"/>
              <w:jc w:val="center"/>
              <w:rPr>
                <w:rFonts w:ascii="Arial Narrow" w:eastAsia="Times New Roman" w:hAnsi="Arial Narrow"/>
                <w:sz w:val="16"/>
                <w:szCs w:val="16"/>
              </w:rPr>
            </w:pPr>
            <w:r>
              <w:rPr>
                <w:rStyle w:val="label"/>
                <w:rFonts w:ascii="Arial Narrow" w:eastAsia="Times New Roman" w:hAnsi="Arial Narrow"/>
                <w:szCs w:val="18"/>
              </w:rPr>
              <w:t>Gestational diabetes</w:t>
            </w:r>
            <w:r>
              <w:rPr>
                <w:rFonts w:ascii="Arial Narrow" w:eastAsia="Times New Roman" w:hAnsi="Arial Narrow"/>
                <w:sz w:val="16"/>
                <w:szCs w:val="16"/>
              </w:rPr>
              <w:t xml:space="preserve"> </w:t>
            </w:r>
          </w:p>
        </w:tc>
        <w:tc>
          <w:tcPr>
            <w:tcW w:w="823" w:type="pct"/>
            <w:tcBorders>
              <w:top w:val="single" w:sz="6" w:space="0" w:color="000000"/>
              <w:left w:val="nil"/>
              <w:bottom w:val="single" w:sz="6" w:space="0" w:color="000000"/>
              <w:right w:val="nil"/>
            </w:tcBorders>
            <w:vAlign w:val="center"/>
            <w:hideMark/>
          </w:tcPr>
          <w:p w14:paraId="264F9FE1" w14:textId="1F466293" w:rsidR="00A5540F" w:rsidRDefault="00F30B0A" w:rsidP="00F30B0A">
            <w:pPr>
              <w:spacing w:line="240" w:lineRule="exact"/>
              <w:rPr>
                <w:rFonts w:ascii="Arial Narrow" w:eastAsia="Times New Roman" w:hAnsi="Arial Narrow"/>
                <w:sz w:val="16"/>
                <w:szCs w:val="16"/>
              </w:rPr>
            </w:pPr>
            <w:r>
              <w:rPr>
                <w:rFonts w:ascii="Arial Narrow" w:eastAsia="Times New Roman" w:hAnsi="Arial Narrow"/>
                <w:sz w:val="16"/>
                <w:szCs w:val="16"/>
              </w:rPr>
              <w:t xml:space="preserve">180 </w:t>
            </w:r>
            <w:r w:rsidR="00A5540F">
              <w:rPr>
                <w:rFonts w:ascii="Arial Narrow" w:eastAsia="Times New Roman" w:hAnsi="Arial Narrow"/>
                <w:sz w:val="16"/>
                <w:szCs w:val="16"/>
              </w:rPr>
              <w:t xml:space="preserve">per 1,000 </w:t>
            </w:r>
          </w:p>
        </w:tc>
        <w:tc>
          <w:tcPr>
            <w:tcW w:w="1396" w:type="pct"/>
            <w:tcBorders>
              <w:top w:val="single" w:sz="6" w:space="0" w:color="000000"/>
              <w:left w:val="nil"/>
              <w:bottom w:val="single" w:sz="6" w:space="0" w:color="000000"/>
              <w:right w:val="nil"/>
            </w:tcBorders>
            <w:shd w:val="clear" w:color="auto" w:fill="EBEBEB"/>
            <w:hideMark/>
          </w:tcPr>
          <w:p w14:paraId="57B542D1" w14:textId="0A0BA4EC" w:rsidR="00A5540F" w:rsidRDefault="00F30B0A" w:rsidP="00F30B0A">
            <w:pPr>
              <w:spacing w:line="240" w:lineRule="exact"/>
              <w:jc w:val="center"/>
              <w:rPr>
                <w:rFonts w:ascii="Arial Narrow" w:eastAsia="Times New Roman" w:hAnsi="Arial Narrow"/>
                <w:sz w:val="16"/>
                <w:szCs w:val="16"/>
              </w:rPr>
            </w:pPr>
            <w:r>
              <w:rPr>
                <w:rStyle w:val="cell-value"/>
                <w:rFonts w:ascii="Arial Narrow" w:eastAsia="Times New Roman" w:hAnsi="Arial Narrow"/>
                <w:b/>
                <w:bCs/>
                <w:szCs w:val="18"/>
              </w:rPr>
              <w:t xml:space="preserve">162 </w:t>
            </w:r>
            <w:r w:rsidR="00A5540F">
              <w:rPr>
                <w:rStyle w:val="cell-value"/>
                <w:rFonts w:ascii="Arial Narrow" w:eastAsia="Times New Roman" w:hAnsi="Arial Narrow"/>
                <w:b/>
                <w:bCs/>
                <w:szCs w:val="18"/>
              </w:rPr>
              <w:t>per 1,000</w:t>
            </w:r>
            <w:r w:rsidR="00A5540F">
              <w:rPr>
                <w:rFonts w:ascii="Arial Narrow" w:eastAsia="Times New Roman" w:hAnsi="Arial Narrow"/>
                <w:szCs w:val="18"/>
              </w:rPr>
              <w:br/>
            </w:r>
            <w:r w:rsidR="00A5540F">
              <w:rPr>
                <w:rStyle w:val="cell-value"/>
                <w:rFonts w:ascii="Arial Narrow" w:eastAsia="Times New Roman" w:hAnsi="Arial Narrow"/>
                <w:szCs w:val="18"/>
              </w:rPr>
              <w:t>(</w:t>
            </w:r>
            <w:r>
              <w:rPr>
                <w:rStyle w:val="cell-value"/>
                <w:rFonts w:ascii="Arial Narrow" w:eastAsia="Times New Roman" w:hAnsi="Arial Narrow"/>
                <w:szCs w:val="18"/>
              </w:rPr>
              <w:t xml:space="preserve">145 </w:t>
            </w:r>
            <w:r w:rsidR="00A5540F">
              <w:rPr>
                <w:rStyle w:val="cell-value"/>
                <w:rFonts w:ascii="Arial Narrow" w:eastAsia="Times New Roman" w:hAnsi="Arial Narrow"/>
                <w:szCs w:val="18"/>
              </w:rPr>
              <w:t xml:space="preserve">to </w:t>
            </w:r>
            <w:r>
              <w:rPr>
                <w:rStyle w:val="cell-value"/>
                <w:rFonts w:ascii="Arial Narrow" w:eastAsia="Times New Roman" w:hAnsi="Arial Narrow"/>
                <w:szCs w:val="18"/>
              </w:rPr>
              <w:t>181</w:t>
            </w:r>
            <w:r w:rsidR="00A5540F">
              <w:rPr>
                <w:rStyle w:val="cell-value"/>
                <w:rFonts w:ascii="Arial Narrow" w:eastAsia="Times New Roman" w:hAnsi="Arial Narrow"/>
                <w:szCs w:val="18"/>
              </w:rPr>
              <w:t>)</w:t>
            </w:r>
            <w:r w:rsidR="00A5540F">
              <w:rPr>
                <w:rFonts w:ascii="Arial Narrow" w:eastAsia="Times New Roman" w:hAnsi="Arial Narrow"/>
                <w:sz w:val="16"/>
                <w:szCs w:val="16"/>
              </w:rPr>
              <w:t xml:space="preserve"> </w:t>
            </w:r>
          </w:p>
        </w:tc>
        <w:tc>
          <w:tcPr>
            <w:tcW w:w="542" w:type="pct"/>
            <w:tcBorders>
              <w:top w:val="single" w:sz="6" w:space="0" w:color="000000"/>
              <w:left w:val="nil"/>
              <w:bottom w:val="single" w:sz="6" w:space="0" w:color="000000"/>
              <w:right w:val="nil"/>
            </w:tcBorders>
            <w:vAlign w:val="center"/>
            <w:hideMark/>
          </w:tcPr>
          <w:p w14:paraId="5FD14216" w14:textId="556D0B1D" w:rsidR="00A5540F" w:rsidRDefault="00A5540F" w:rsidP="00160CCC">
            <w:pPr>
              <w:spacing w:line="240" w:lineRule="exact"/>
              <w:jc w:val="center"/>
              <w:rPr>
                <w:rFonts w:ascii="Arial Narrow" w:eastAsia="Times New Roman" w:hAnsi="Arial Narrow"/>
                <w:sz w:val="16"/>
                <w:szCs w:val="16"/>
              </w:rPr>
            </w:pPr>
            <w:r>
              <w:rPr>
                <w:rStyle w:val="block"/>
                <w:rFonts w:ascii="Arial Narrow" w:eastAsia="Times New Roman" w:hAnsi="Arial Narrow"/>
                <w:b/>
                <w:bCs/>
                <w:sz w:val="16"/>
                <w:szCs w:val="16"/>
              </w:rPr>
              <w:t>RR 0.</w:t>
            </w:r>
            <w:r w:rsidR="00160CCC">
              <w:rPr>
                <w:rStyle w:val="block"/>
                <w:rFonts w:ascii="Arial Narrow" w:eastAsia="Times New Roman" w:hAnsi="Arial Narrow"/>
                <w:b/>
                <w:bCs/>
                <w:sz w:val="16"/>
                <w:szCs w:val="16"/>
              </w:rPr>
              <w:t>90</w:t>
            </w:r>
            <w:r>
              <w:rPr>
                <w:rFonts w:ascii="Arial Narrow" w:eastAsia="Times New Roman" w:hAnsi="Arial Narrow"/>
                <w:sz w:val="16"/>
                <w:szCs w:val="16"/>
              </w:rPr>
              <w:br/>
            </w:r>
            <w:r>
              <w:rPr>
                <w:rStyle w:val="cell"/>
                <w:rFonts w:ascii="Arial Narrow" w:eastAsia="Times New Roman" w:hAnsi="Arial Narrow"/>
                <w:sz w:val="16"/>
                <w:szCs w:val="16"/>
              </w:rPr>
              <w:t>(0.</w:t>
            </w:r>
            <w:r w:rsidR="00160CCC">
              <w:rPr>
                <w:rStyle w:val="cell"/>
                <w:rFonts w:ascii="Arial Narrow" w:eastAsia="Times New Roman" w:hAnsi="Arial Narrow"/>
                <w:sz w:val="16"/>
                <w:szCs w:val="16"/>
              </w:rPr>
              <w:t>81</w:t>
            </w:r>
            <w:r w:rsidR="005E1FF5">
              <w:rPr>
                <w:rStyle w:val="cell"/>
                <w:rFonts w:ascii="Arial Narrow" w:eastAsia="Times New Roman" w:hAnsi="Arial Narrow"/>
                <w:sz w:val="16"/>
                <w:szCs w:val="16"/>
              </w:rPr>
              <w:t xml:space="preserve"> </w:t>
            </w:r>
            <w:r>
              <w:rPr>
                <w:rStyle w:val="cell"/>
                <w:rFonts w:ascii="Arial Narrow" w:eastAsia="Times New Roman" w:hAnsi="Arial Narrow"/>
                <w:sz w:val="16"/>
                <w:szCs w:val="16"/>
              </w:rPr>
              <w:t>to 1.</w:t>
            </w:r>
            <w:r w:rsidR="00CE7A0A">
              <w:rPr>
                <w:rStyle w:val="cell"/>
                <w:rFonts w:ascii="Arial Narrow" w:eastAsia="Times New Roman" w:hAnsi="Arial Narrow"/>
                <w:sz w:val="16"/>
                <w:szCs w:val="16"/>
              </w:rPr>
              <w:t>01</w:t>
            </w:r>
            <w:r>
              <w:rPr>
                <w:rStyle w:val="cell"/>
                <w:rFonts w:ascii="Arial Narrow" w:eastAsia="Times New Roman" w:hAnsi="Arial Narrow"/>
                <w:sz w:val="16"/>
                <w:szCs w:val="16"/>
              </w:rPr>
              <w:t>)</w:t>
            </w:r>
            <w:r>
              <w:rPr>
                <w:rFonts w:ascii="Arial Narrow" w:eastAsia="Times New Roman" w:hAnsi="Arial Narrow"/>
                <w:sz w:val="16"/>
                <w:szCs w:val="16"/>
              </w:rPr>
              <w:t xml:space="preserve"> </w:t>
            </w:r>
          </w:p>
        </w:tc>
        <w:tc>
          <w:tcPr>
            <w:tcW w:w="642" w:type="pct"/>
            <w:tcBorders>
              <w:top w:val="single" w:sz="6" w:space="0" w:color="000000"/>
              <w:left w:val="nil"/>
              <w:bottom w:val="single" w:sz="6" w:space="0" w:color="000000"/>
              <w:right w:val="nil"/>
            </w:tcBorders>
            <w:vAlign w:val="center"/>
            <w:hideMark/>
          </w:tcPr>
          <w:p w14:paraId="79E130FD" w14:textId="6F623131" w:rsidR="00A5540F" w:rsidRDefault="00160CCC" w:rsidP="00A5540F">
            <w:pPr>
              <w:spacing w:line="240" w:lineRule="exact"/>
              <w:jc w:val="center"/>
              <w:rPr>
                <w:rFonts w:ascii="Arial Narrow" w:eastAsia="Times New Roman" w:hAnsi="Arial Narrow"/>
                <w:sz w:val="16"/>
                <w:szCs w:val="16"/>
              </w:rPr>
            </w:pPr>
            <w:r>
              <w:rPr>
                <w:rFonts w:ascii="Arial Narrow" w:eastAsia="Times New Roman" w:hAnsi="Arial Narrow"/>
                <w:sz w:val="16"/>
                <w:szCs w:val="16"/>
              </w:rPr>
              <w:t>9,011</w:t>
            </w:r>
            <w:r w:rsidR="00A5540F">
              <w:rPr>
                <w:rFonts w:ascii="Arial Narrow" w:eastAsia="Times New Roman" w:hAnsi="Arial Narrow"/>
                <w:sz w:val="16"/>
                <w:szCs w:val="16"/>
              </w:rPr>
              <w:br/>
              <w:t>(2</w:t>
            </w:r>
            <w:r>
              <w:rPr>
                <w:rFonts w:ascii="Arial Narrow" w:eastAsia="Times New Roman" w:hAnsi="Arial Narrow"/>
                <w:sz w:val="16"/>
                <w:szCs w:val="16"/>
              </w:rPr>
              <w:t>6</w:t>
            </w:r>
            <w:r w:rsidR="00A5540F">
              <w:rPr>
                <w:rFonts w:ascii="Arial Narrow" w:eastAsia="Times New Roman" w:hAnsi="Arial Narrow"/>
                <w:sz w:val="16"/>
                <w:szCs w:val="16"/>
              </w:rPr>
              <w:t xml:space="preserve"> RCTs) </w:t>
            </w:r>
          </w:p>
        </w:tc>
        <w:tc>
          <w:tcPr>
            <w:tcW w:w="956" w:type="pct"/>
            <w:tcBorders>
              <w:top w:val="single" w:sz="6" w:space="0" w:color="000000"/>
              <w:left w:val="nil"/>
              <w:bottom w:val="single" w:sz="6" w:space="0" w:color="000000"/>
              <w:right w:val="nil"/>
            </w:tcBorders>
            <w:vAlign w:val="center"/>
            <w:hideMark/>
          </w:tcPr>
          <w:p w14:paraId="4F21426F" w14:textId="77777777" w:rsidR="00A5540F" w:rsidRDefault="00A5540F" w:rsidP="00A5540F">
            <w:pPr>
              <w:spacing w:line="240" w:lineRule="exact"/>
              <w:jc w:val="center"/>
              <w:rPr>
                <w:rFonts w:ascii="Arial Narrow" w:eastAsia="Times New Roman" w:hAnsi="Arial Narrow"/>
                <w:sz w:val="16"/>
                <w:szCs w:val="16"/>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Pr>
                <w:rStyle w:val="quality-text"/>
                <w:rFonts w:ascii="Arial Narrow" w:eastAsia="Times New Roman" w:hAnsi="Arial Narrow"/>
                <w:sz w:val="16"/>
                <w:szCs w:val="16"/>
              </w:rPr>
              <w:t>MODERATE</w:t>
            </w:r>
            <w:r>
              <w:rPr>
                <w:rFonts w:ascii="Arial Narrow" w:eastAsia="Times New Roman" w:hAnsi="Arial Narrow"/>
                <w:sz w:val="16"/>
                <w:szCs w:val="16"/>
              </w:rPr>
              <w:t xml:space="preserve"> </w:t>
            </w:r>
            <w:r>
              <w:rPr>
                <w:rFonts w:ascii="Arial Narrow" w:eastAsia="Times New Roman" w:hAnsi="Arial Narrow"/>
                <w:sz w:val="16"/>
                <w:szCs w:val="16"/>
                <w:vertAlign w:val="superscript"/>
              </w:rPr>
              <w:t>a</w:t>
            </w:r>
          </w:p>
        </w:tc>
      </w:tr>
      <w:tr w:rsidR="00BD2A1D" w14:paraId="6585ED78" w14:textId="77777777" w:rsidTr="00BD2A1D">
        <w:trPr>
          <w:gridAfter w:val="1"/>
          <w:wAfter w:w="5" w:type="pct"/>
          <w:cantSplit/>
        </w:trPr>
        <w:tc>
          <w:tcPr>
            <w:tcW w:w="636" w:type="pct"/>
            <w:tcBorders>
              <w:top w:val="single" w:sz="6" w:space="0" w:color="000000"/>
              <w:left w:val="nil"/>
              <w:bottom w:val="single" w:sz="6" w:space="0" w:color="000000"/>
              <w:right w:val="nil"/>
            </w:tcBorders>
            <w:vAlign w:val="center"/>
            <w:hideMark/>
          </w:tcPr>
          <w:p w14:paraId="4446E111" w14:textId="77777777" w:rsidR="00A5540F" w:rsidRDefault="00A5540F" w:rsidP="00A5540F">
            <w:pPr>
              <w:spacing w:line="240" w:lineRule="exact"/>
              <w:jc w:val="center"/>
              <w:rPr>
                <w:rFonts w:ascii="Arial Narrow" w:eastAsia="Times New Roman" w:hAnsi="Arial Narrow"/>
                <w:sz w:val="16"/>
                <w:szCs w:val="16"/>
              </w:rPr>
            </w:pPr>
            <w:r>
              <w:rPr>
                <w:rStyle w:val="label"/>
                <w:rFonts w:ascii="Arial Narrow" w:eastAsia="Times New Roman" w:hAnsi="Arial Narrow"/>
                <w:szCs w:val="18"/>
              </w:rPr>
              <w:t>Gestational hypertension</w:t>
            </w:r>
            <w:r>
              <w:rPr>
                <w:rFonts w:ascii="Arial Narrow" w:eastAsia="Times New Roman" w:hAnsi="Arial Narrow"/>
                <w:sz w:val="16"/>
                <w:szCs w:val="16"/>
              </w:rPr>
              <w:t xml:space="preserve"> </w:t>
            </w:r>
          </w:p>
        </w:tc>
        <w:tc>
          <w:tcPr>
            <w:tcW w:w="823" w:type="pct"/>
            <w:tcBorders>
              <w:top w:val="single" w:sz="6" w:space="0" w:color="000000"/>
              <w:left w:val="nil"/>
              <w:bottom w:val="single" w:sz="6" w:space="0" w:color="000000"/>
              <w:right w:val="nil"/>
            </w:tcBorders>
            <w:vAlign w:val="center"/>
            <w:hideMark/>
          </w:tcPr>
          <w:p w14:paraId="6E350FFB" w14:textId="25061F16" w:rsidR="00A5540F" w:rsidRDefault="00F30B0A" w:rsidP="00A5540F">
            <w:pPr>
              <w:spacing w:line="240" w:lineRule="exact"/>
              <w:rPr>
                <w:rFonts w:ascii="Arial Narrow" w:eastAsia="Times New Roman" w:hAnsi="Arial Narrow"/>
                <w:sz w:val="16"/>
                <w:szCs w:val="16"/>
              </w:rPr>
            </w:pPr>
            <w:r>
              <w:rPr>
                <w:rFonts w:ascii="Arial Narrow" w:eastAsia="Times New Roman" w:hAnsi="Arial Narrow"/>
                <w:sz w:val="16"/>
                <w:szCs w:val="16"/>
              </w:rPr>
              <w:t>8</w:t>
            </w:r>
            <w:r w:rsidR="004D020C">
              <w:rPr>
                <w:rFonts w:ascii="Arial Narrow" w:eastAsia="Times New Roman" w:hAnsi="Arial Narrow"/>
                <w:sz w:val="16"/>
                <w:szCs w:val="16"/>
              </w:rPr>
              <w:t>4</w:t>
            </w:r>
            <w:r w:rsidR="00A5540F">
              <w:rPr>
                <w:rFonts w:ascii="Arial Narrow" w:eastAsia="Times New Roman" w:hAnsi="Arial Narrow"/>
                <w:sz w:val="16"/>
                <w:szCs w:val="16"/>
              </w:rPr>
              <w:t xml:space="preserve"> per 1,000 </w:t>
            </w:r>
          </w:p>
        </w:tc>
        <w:tc>
          <w:tcPr>
            <w:tcW w:w="1396" w:type="pct"/>
            <w:tcBorders>
              <w:top w:val="single" w:sz="6" w:space="0" w:color="000000"/>
              <w:left w:val="nil"/>
              <w:bottom w:val="single" w:sz="6" w:space="0" w:color="000000"/>
              <w:right w:val="nil"/>
            </w:tcBorders>
            <w:shd w:val="clear" w:color="auto" w:fill="EBEBEB"/>
            <w:hideMark/>
          </w:tcPr>
          <w:p w14:paraId="04B302FA" w14:textId="13E5211B" w:rsidR="00A5540F" w:rsidRDefault="00F30B0A" w:rsidP="00F30B0A">
            <w:pPr>
              <w:spacing w:line="240" w:lineRule="exact"/>
              <w:jc w:val="center"/>
              <w:rPr>
                <w:rFonts w:ascii="Arial Narrow" w:eastAsia="Times New Roman" w:hAnsi="Arial Narrow"/>
                <w:sz w:val="16"/>
                <w:szCs w:val="16"/>
              </w:rPr>
            </w:pPr>
            <w:r>
              <w:rPr>
                <w:rStyle w:val="cell-value"/>
                <w:rFonts w:ascii="Arial Narrow" w:eastAsia="Times New Roman" w:hAnsi="Arial Narrow"/>
                <w:b/>
                <w:bCs/>
                <w:szCs w:val="18"/>
              </w:rPr>
              <w:t xml:space="preserve">83 </w:t>
            </w:r>
            <w:r w:rsidR="00A5540F">
              <w:rPr>
                <w:rStyle w:val="cell-value"/>
                <w:rFonts w:ascii="Arial Narrow" w:eastAsia="Times New Roman" w:hAnsi="Arial Narrow"/>
                <w:b/>
                <w:bCs/>
                <w:szCs w:val="18"/>
              </w:rPr>
              <w:t>per 1,000</w:t>
            </w:r>
            <w:r w:rsidR="00A5540F">
              <w:rPr>
                <w:rFonts w:ascii="Arial Narrow" w:eastAsia="Times New Roman" w:hAnsi="Arial Narrow"/>
                <w:szCs w:val="18"/>
              </w:rPr>
              <w:br/>
            </w:r>
            <w:r w:rsidR="00A5540F">
              <w:rPr>
                <w:rStyle w:val="cell-value"/>
                <w:rFonts w:ascii="Arial Narrow" w:eastAsia="Times New Roman" w:hAnsi="Arial Narrow"/>
                <w:szCs w:val="18"/>
              </w:rPr>
              <w:t>(</w:t>
            </w:r>
            <w:r>
              <w:rPr>
                <w:rStyle w:val="cell-value"/>
                <w:rFonts w:ascii="Arial Narrow" w:eastAsia="Times New Roman" w:hAnsi="Arial Narrow"/>
                <w:szCs w:val="18"/>
              </w:rPr>
              <w:t xml:space="preserve">64 </w:t>
            </w:r>
            <w:r w:rsidR="00A5540F">
              <w:rPr>
                <w:rStyle w:val="cell-value"/>
                <w:rFonts w:ascii="Arial Narrow" w:eastAsia="Times New Roman" w:hAnsi="Arial Narrow"/>
                <w:szCs w:val="18"/>
              </w:rPr>
              <w:t xml:space="preserve">to </w:t>
            </w:r>
            <w:r>
              <w:rPr>
                <w:rStyle w:val="cell-value"/>
                <w:rFonts w:ascii="Arial Narrow" w:eastAsia="Times New Roman" w:hAnsi="Arial Narrow"/>
                <w:szCs w:val="18"/>
              </w:rPr>
              <w:t>107</w:t>
            </w:r>
            <w:r w:rsidR="00A5540F">
              <w:rPr>
                <w:rStyle w:val="cell-value"/>
                <w:rFonts w:ascii="Arial Narrow" w:eastAsia="Times New Roman" w:hAnsi="Arial Narrow"/>
                <w:szCs w:val="18"/>
              </w:rPr>
              <w:t>)</w:t>
            </w:r>
            <w:r w:rsidR="00A5540F">
              <w:rPr>
                <w:rFonts w:ascii="Arial Narrow" w:eastAsia="Times New Roman" w:hAnsi="Arial Narrow"/>
                <w:sz w:val="16"/>
                <w:szCs w:val="16"/>
              </w:rPr>
              <w:t xml:space="preserve"> </w:t>
            </w:r>
          </w:p>
        </w:tc>
        <w:tc>
          <w:tcPr>
            <w:tcW w:w="542" w:type="pct"/>
            <w:tcBorders>
              <w:top w:val="single" w:sz="6" w:space="0" w:color="000000"/>
              <w:left w:val="nil"/>
              <w:bottom w:val="single" w:sz="6" w:space="0" w:color="000000"/>
              <w:right w:val="nil"/>
            </w:tcBorders>
            <w:vAlign w:val="center"/>
            <w:hideMark/>
          </w:tcPr>
          <w:p w14:paraId="6285EEC9" w14:textId="70C2AD0E" w:rsidR="00A5540F" w:rsidRDefault="00A5540F" w:rsidP="00213A2E">
            <w:pPr>
              <w:spacing w:line="240" w:lineRule="exact"/>
              <w:jc w:val="center"/>
              <w:rPr>
                <w:rFonts w:ascii="Arial Narrow" w:eastAsia="Times New Roman" w:hAnsi="Arial Narrow"/>
                <w:sz w:val="16"/>
                <w:szCs w:val="16"/>
              </w:rPr>
            </w:pPr>
            <w:r>
              <w:rPr>
                <w:rStyle w:val="block"/>
                <w:rFonts w:ascii="Arial Narrow" w:eastAsia="Times New Roman" w:hAnsi="Arial Narrow"/>
                <w:b/>
                <w:bCs/>
                <w:sz w:val="16"/>
                <w:szCs w:val="16"/>
              </w:rPr>
              <w:t>RR 0.</w:t>
            </w:r>
            <w:r w:rsidR="00213A2E">
              <w:rPr>
                <w:rStyle w:val="block"/>
                <w:rFonts w:ascii="Arial Narrow" w:eastAsia="Times New Roman" w:hAnsi="Arial Narrow"/>
                <w:b/>
                <w:bCs/>
                <w:sz w:val="16"/>
                <w:szCs w:val="16"/>
              </w:rPr>
              <w:t>9</w:t>
            </w:r>
            <w:r w:rsidR="00160CCC">
              <w:rPr>
                <w:rStyle w:val="block"/>
                <w:rFonts w:ascii="Arial Narrow" w:eastAsia="Times New Roman" w:hAnsi="Arial Narrow"/>
                <w:b/>
                <w:bCs/>
                <w:sz w:val="16"/>
                <w:szCs w:val="16"/>
              </w:rPr>
              <w:t>9</w:t>
            </w:r>
            <w:r>
              <w:rPr>
                <w:rFonts w:ascii="Arial Narrow" w:eastAsia="Times New Roman" w:hAnsi="Arial Narrow"/>
                <w:sz w:val="16"/>
                <w:szCs w:val="16"/>
              </w:rPr>
              <w:br/>
            </w:r>
            <w:r>
              <w:rPr>
                <w:rStyle w:val="cell"/>
                <w:rFonts w:ascii="Arial Narrow" w:eastAsia="Times New Roman" w:hAnsi="Arial Narrow"/>
                <w:sz w:val="16"/>
                <w:szCs w:val="16"/>
              </w:rPr>
              <w:t>(0.</w:t>
            </w:r>
            <w:r w:rsidR="00160CCC">
              <w:rPr>
                <w:rStyle w:val="cell"/>
                <w:rFonts w:ascii="Arial Narrow" w:eastAsia="Times New Roman" w:hAnsi="Arial Narrow"/>
                <w:sz w:val="16"/>
                <w:szCs w:val="16"/>
              </w:rPr>
              <w:t>77</w:t>
            </w:r>
            <w:r w:rsidR="00213A2E">
              <w:rPr>
                <w:rStyle w:val="cell"/>
                <w:rFonts w:ascii="Arial Narrow" w:eastAsia="Times New Roman" w:hAnsi="Arial Narrow"/>
                <w:sz w:val="16"/>
                <w:szCs w:val="16"/>
              </w:rPr>
              <w:t xml:space="preserve"> </w:t>
            </w:r>
            <w:r>
              <w:rPr>
                <w:rStyle w:val="cell"/>
                <w:rFonts w:ascii="Arial Narrow" w:eastAsia="Times New Roman" w:hAnsi="Arial Narrow"/>
                <w:sz w:val="16"/>
                <w:szCs w:val="16"/>
              </w:rPr>
              <w:t>to 1.</w:t>
            </w:r>
            <w:r w:rsidR="00160CCC">
              <w:rPr>
                <w:rStyle w:val="cell"/>
                <w:rFonts w:ascii="Arial Narrow" w:eastAsia="Times New Roman" w:hAnsi="Arial Narrow"/>
                <w:sz w:val="16"/>
                <w:szCs w:val="16"/>
              </w:rPr>
              <w:t>28</w:t>
            </w:r>
            <w:r>
              <w:rPr>
                <w:rStyle w:val="cell"/>
                <w:rFonts w:ascii="Arial Narrow" w:eastAsia="Times New Roman" w:hAnsi="Arial Narrow"/>
                <w:sz w:val="16"/>
                <w:szCs w:val="16"/>
              </w:rPr>
              <w:t>)</w:t>
            </w:r>
            <w:r>
              <w:rPr>
                <w:rFonts w:ascii="Arial Narrow" w:eastAsia="Times New Roman" w:hAnsi="Arial Narrow"/>
                <w:sz w:val="16"/>
                <w:szCs w:val="16"/>
              </w:rPr>
              <w:t xml:space="preserve"> </w:t>
            </w:r>
          </w:p>
        </w:tc>
        <w:tc>
          <w:tcPr>
            <w:tcW w:w="642" w:type="pct"/>
            <w:tcBorders>
              <w:top w:val="single" w:sz="6" w:space="0" w:color="000000"/>
              <w:left w:val="nil"/>
              <w:bottom w:val="single" w:sz="6" w:space="0" w:color="000000"/>
              <w:right w:val="nil"/>
            </w:tcBorders>
            <w:vAlign w:val="center"/>
            <w:hideMark/>
          </w:tcPr>
          <w:p w14:paraId="4726772D" w14:textId="0221FB1D" w:rsidR="00A5540F" w:rsidRDefault="00160CCC" w:rsidP="00213A2E">
            <w:pPr>
              <w:spacing w:line="240" w:lineRule="exact"/>
              <w:jc w:val="center"/>
              <w:rPr>
                <w:rFonts w:ascii="Arial Narrow" w:eastAsia="Times New Roman" w:hAnsi="Arial Narrow"/>
                <w:sz w:val="16"/>
                <w:szCs w:val="16"/>
              </w:rPr>
            </w:pPr>
            <w:r>
              <w:rPr>
                <w:rFonts w:ascii="Arial Narrow" w:eastAsia="Times New Roman" w:hAnsi="Arial Narrow"/>
                <w:sz w:val="16"/>
                <w:szCs w:val="16"/>
              </w:rPr>
              <w:t>4,980</w:t>
            </w:r>
            <w:r w:rsidR="00A5540F">
              <w:rPr>
                <w:rFonts w:ascii="Arial Narrow" w:eastAsia="Times New Roman" w:hAnsi="Arial Narrow"/>
                <w:sz w:val="16"/>
                <w:szCs w:val="16"/>
              </w:rPr>
              <w:br/>
              <w:t>(1</w:t>
            </w:r>
            <w:r>
              <w:rPr>
                <w:rFonts w:ascii="Arial Narrow" w:eastAsia="Times New Roman" w:hAnsi="Arial Narrow"/>
                <w:sz w:val="16"/>
                <w:szCs w:val="16"/>
              </w:rPr>
              <w:t>3</w:t>
            </w:r>
            <w:r w:rsidR="00A5540F">
              <w:rPr>
                <w:rFonts w:ascii="Arial Narrow" w:eastAsia="Times New Roman" w:hAnsi="Arial Narrow"/>
                <w:sz w:val="16"/>
                <w:szCs w:val="16"/>
              </w:rPr>
              <w:t xml:space="preserve"> RCTs) </w:t>
            </w:r>
          </w:p>
        </w:tc>
        <w:tc>
          <w:tcPr>
            <w:tcW w:w="956" w:type="pct"/>
            <w:tcBorders>
              <w:top w:val="single" w:sz="6" w:space="0" w:color="000000"/>
              <w:left w:val="nil"/>
              <w:bottom w:val="single" w:sz="6" w:space="0" w:color="000000"/>
              <w:right w:val="nil"/>
            </w:tcBorders>
            <w:vAlign w:val="center"/>
            <w:hideMark/>
          </w:tcPr>
          <w:p w14:paraId="29B6D13D" w14:textId="5E587B5A" w:rsidR="00A5540F" w:rsidRDefault="00A5540F" w:rsidP="007E786A">
            <w:pPr>
              <w:spacing w:line="240" w:lineRule="exact"/>
              <w:jc w:val="center"/>
              <w:rPr>
                <w:rFonts w:ascii="Arial Narrow" w:eastAsia="Times New Roman" w:hAnsi="Arial Narrow"/>
                <w:sz w:val="16"/>
                <w:szCs w:val="16"/>
              </w:rPr>
            </w:pPr>
            <w:r>
              <w:rPr>
                <w:rStyle w:val="quality-sign"/>
                <w:rFonts w:ascii="Cambria" w:eastAsia="Cambria" w:hAnsi="Cambria" w:cs="Cambria"/>
                <w:sz w:val="21"/>
                <w:szCs w:val="21"/>
              </w:rPr>
              <w:t>⨁</w:t>
            </w:r>
            <w:r w:rsidR="007E786A">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Pr>
                <w:rStyle w:val="quality-text"/>
                <w:rFonts w:ascii="Arial Narrow" w:eastAsia="Times New Roman" w:hAnsi="Arial Narrow"/>
                <w:sz w:val="16"/>
                <w:szCs w:val="16"/>
              </w:rPr>
              <w:t>LOW</w:t>
            </w:r>
            <w:r>
              <w:rPr>
                <w:rFonts w:ascii="Arial Narrow" w:eastAsia="Times New Roman" w:hAnsi="Arial Narrow"/>
                <w:sz w:val="16"/>
                <w:szCs w:val="16"/>
              </w:rPr>
              <w:t xml:space="preserve"> </w:t>
            </w:r>
            <w:r>
              <w:rPr>
                <w:rFonts w:ascii="Arial Narrow" w:eastAsia="Times New Roman" w:hAnsi="Arial Narrow"/>
                <w:sz w:val="16"/>
                <w:szCs w:val="16"/>
                <w:vertAlign w:val="superscript"/>
              </w:rPr>
              <w:t>a</w:t>
            </w:r>
            <w:r>
              <w:rPr>
                <w:rStyle w:val="comma"/>
                <w:rFonts w:ascii="Arial Narrow" w:eastAsia="Times New Roman" w:hAnsi="Arial Narrow"/>
                <w:sz w:val="16"/>
                <w:szCs w:val="16"/>
                <w:vertAlign w:val="superscript"/>
              </w:rPr>
              <w:t>,</w:t>
            </w:r>
            <w:r>
              <w:rPr>
                <w:rFonts w:ascii="Arial Narrow" w:eastAsia="Times New Roman" w:hAnsi="Arial Narrow"/>
                <w:sz w:val="16"/>
                <w:szCs w:val="16"/>
                <w:vertAlign w:val="superscript"/>
              </w:rPr>
              <w:t>c</w:t>
            </w:r>
          </w:p>
        </w:tc>
      </w:tr>
      <w:tr w:rsidR="00BD2A1D" w14:paraId="31C30F12" w14:textId="77777777" w:rsidTr="008E1F6E">
        <w:trPr>
          <w:gridAfter w:val="1"/>
          <w:wAfter w:w="5" w:type="pct"/>
          <w:cantSplit/>
          <w:trHeight w:val="694"/>
        </w:trPr>
        <w:tc>
          <w:tcPr>
            <w:tcW w:w="636" w:type="pct"/>
            <w:tcBorders>
              <w:top w:val="single" w:sz="6" w:space="0" w:color="000000"/>
              <w:left w:val="nil"/>
              <w:bottom w:val="single" w:sz="6" w:space="0" w:color="000000"/>
              <w:right w:val="nil"/>
            </w:tcBorders>
            <w:vAlign w:val="center"/>
            <w:hideMark/>
          </w:tcPr>
          <w:p w14:paraId="5DF40C67" w14:textId="77777777" w:rsidR="00A5540F" w:rsidRDefault="00A5540F" w:rsidP="00A5540F">
            <w:pPr>
              <w:spacing w:line="240" w:lineRule="exact"/>
              <w:jc w:val="center"/>
              <w:rPr>
                <w:rFonts w:ascii="Arial Narrow" w:eastAsia="Times New Roman" w:hAnsi="Arial Narrow"/>
                <w:sz w:val="16"/>
                <w:szCs w:val="16"/>
              </w:rPr>
            </w:pPr>
            <w:r>
              <w:rPr>
                <w:rStyle w:val="label"/>
                <w:rFonts w:ascii="Arial Narrow" w:eastAsia="Times New Roman" w:hAnsi="Arial Narrow"/>
                <w:szCs w:val="18"/>
              </w:rPr>
              <w:t>Pre-eclampsia</w:t>
            </w:r>
            <w:r>
              <w:rPr>
                <w:rFonts w:ascii="Arial Narrow" w:eastAsia="Times New Roman" w:hAnsi="Arial Narrow"/>
                <w:sz w:val="16"/>
                <w:szCs w:val="16"/>
              </w:rPr>
              <w:t xml:space="preserve"> </w:t>
            </w:r>
          </w:p>
        </w:tc>
        <w:tc>
          <w:tcPr>
            <w:tcW w:w="823" w:type="pct"/>
            <w:tcBorders>
              <w:top w:val="single" w:sz="6" w:space="0" w:color="000000"/>
              <w:left w:val="nil"/>
              <w:bottom w:val="single" w:sz="6" w:space="0" w:color="000000"/>
              <w:right w:val="nil"/>
            </w:tcBorders>
            <w:vAlign w:val="center"/>
            <w:hideMark/>
          </w:tcPr>
          <w:p w14:paraId="768CB643" w14:textId="6CAB47E5" w:rsidR="00A5540F" w:rsidRDefault="00A5540F" w:rsidP="00A5540F">
            <w:pPr>
              <w:spacing w:line="240" w:lineRule="exact"/>
              <w:rPr>
                <w:rFonts w:ascii="Arial Narrow" w:eastAsia="Times New Roman" w:hAnsi="Arial Narrow"/>
                <w:sz w:val="16"/>
                <w:szCs w:val="16"/>
              </w:rPr>
            </w:pPr>
            <w:r>
              <w:rPr>
                <w:rFonts w:ascii="Arial Narrow" w:eastAsia="Times New Roman" w:hAnsi="Arial Narrow"/>
                <w:sz w:val="16"/>
                <w:szCs w:val="16"/>
              </w:rPr>
              <w:t>5</w:t>
            </w:r>
            <w:r w:rsidR="00F30B0A">
              <w:rPr>
                <w:rFonts w:ascii="Arial Narrow" w:eastAsia="Times New Roman" w:hAnsi="Arial Narrow"/>
                <w:sz w:val="16"/>
                <w:szCs w:val="16"/>
              </w:rPr>
              <w:t>1</w:t>
            </w:r>
            <w:r>
              <w:rPr>
                <w:rFonts w:ascii="Arial Narrow" w:eastAsia="Times New Roman" w:hAnsi="Arial Narrow"/>
                <w:sz w:val="16"/>
                <w:szCs w:val="16"/>
              </w:rPr>
              <w:t xml:space="preserve"> per 1,000 </w:t>
            </w:r>
          </w:p>
        </w:tc>
        <w:tc>
          <w:tcPr>
            <w:tcW w:w="1396" w:type="pct"/>
            <w:tcBorders>
              <w:top w:val="single" w:sz="6" w:space="0" w:color="000000"/>
              <w:left w:val="nil"/>
              <w:bottom w:val="single" w:sz="6" w:space="0" w:color="000000"/>
              <w:right w:val="nil"/>
            </w:tcBorders>
            <w:shd w:val="clear" w:color="auto" w:fill="EBEBEB"/>
            <w:hideMark/>
          </w:tcPr>
          <w:p w14:paraId="0F39294B" w14:textId="3DD3F5B4" w:rsidR="00A5540F" w:rsidRDefault="00A5540F" w:rsidP="00F30B0A">
            <w:pPr>
              <w:spacing w:line="240" w:lineRule="exact"/>
              <w:jc w:val="center"/>
              <w:rPr>
                <w:rFonts w:ascii="Arial Narrow" w:eastAsia="Times New Roman" w:hAnsi="Arial Narrow"/>
                <w:sz w:val="16"/>
                <w:szCs w:val="16"/>
              </w:rPr>
            </w:pPr>
            <w:r>
              <w:rPr>
                <w:rStyle w:val="cell-value"/>
                <w:rFonts w:ascii="Arial Narrow" w:eastAsia="Times New Roman" w:hAnsi="Arial Narrow"/>
                <w:b/>
                <w:bCs/>
                <w:szCs w:val="18"/>
              </w:rPr>
              <w:t>5</w:t>
            </w:r>
            <w:r w:rsidR="00F30B0A">
              <w:rPr>
                <w:rStyle w:val="cell-value"/>
                <w:rFonts w:ascii="Arial Narrow" w:eastAsia="Times New Roman" w:hAnsi="Arial Narrow"/>
                <w:b/>
                <w:bCs/>
                <w:szCs w:val="18"/>
              </w:rPr>
              <w:t>4</w:t>
            </w:r>
            <w:r>
              <w:rPr>
                <w:rStyle w:val="cell-value"/>
                <w:rFonts w:ascii="Arial Narrow" w:eastAsia="Times New Roman" w:hAnsi="Arial Narrow"/>
                <w:b/>
                <w:bCs/>
                <w:szCs w:val="18"/>
              </w:rPr>
              <w:t xml:space="preserve"> per 1,000</w:t>
            </w:r>
            <w:r>
              <w:rPr>
                <w:rFonts w:ascii="Arial Narrow" w:eastAsia="Times New Roman" w:hAnsi="Arial Narrow"/>
                <w:szCs w:val="18"/>
              </w:rPr>
              <w:br/>
            </w:r>
            <w:r>
              <w:rPr>
                <w:rStyle w:val="cell-value"/>
                <w:rFonts w:ascii="Arial Narrow" w:eastAsia="Times New Roman" w:hAnsi="Arial Narrow"/>
                <w:szCs w:val="18"/>
              </w:rPr>
              <w:t>(</w:t>
            </w:r>
            <w:r w:rsidR="00F30B0A">
              <w:rPr>
                <w:rStyle w:val="cell-value"/>
                <w:rFonts w:ascii="Arial Narrow" w:eastAsia="Times New Roman" w:hAnsi="Arial Narrow"/>
                <w:szCs w:val="18"/>
              </w:rPr>
              <w:t xml:space="preserve">44 </w:t>
            </w:r>
            <w:r>
              <w:rPr>
                <w:rStyle w:val="cell-value"/>
                <w:rFonts w:ascii="Arial Narrow" w:eastAsia="Times New Roman" w:hAnsi="Arial Narrow"/>
                <w:szCs w:val="18"/>
              </w:rPr>
              <w:t xml:space="preserve">to </w:t>
            </w:r>
            <w:r w:rsidR="00F30B0A">
              <w:rPr>
                <w:rStyle w:val="cell-value"/>
                <w:rFonts w:ascii="Arial Narrow" w:eastAsia="Times New Roman" w:hAnsi="Arial Narrow"/>
                <w:szCs w:val="18"/>
              </w:rPr>
              <w:t>65</w:t>
            </w:r>
            <w:r>
              <w:rPr>
                <w:rStyle w:val="cell-value"/>
                <w:rFonts w:ascii="Arial Narrow" w:eastAsia="Times New Roman" w:hAnsi="Arial Narrow"/>
                <w:szCs w:val="18"/>
              </w:rPr>
              <w:t>)</w:t>
            </w:r>
            <w:r>
              <w:rPr>
                <w:rFonts w:ascii="Arial Narrow" w:eastAsia="Times New Roman" w:hAnsi="Arial Narrow"/>
                <w:sz w:val="16"/>
                <w:szCs w:val="16"/>
              </w:rPr>
              <w:t xml:space="preserve"> </w:t>
            </w:r>
          </w:p>
        </w:tc>
        <w:tc>
          <w:tcPr>
            <w:tcW w:w="542" w:type="pct"/>
            <w:tcBorders>
              <w:top w:val="single" w:sz="6" w:space="0" w:color="000000"/>
              <w:left w:val="nil"/>
              <w:bottom w:val="single" w:sz="6" w:space="0" w:color="000000"/>
              <w:right w:val="nil"/>
            </w:tcBorders>
            <w:vAlign w:val="center"/>
            <w:hideMark/>
          </w:tcPr>
          <w:p w14:paraId="1EF1ECF4" w14:textId="3639B571" w:rsidR="00A5540F" w:rsidRDefault="00A5540F" w:rsidP="00A5540F">
            <w:pPr>
              <w:spacing w:line="240" w:lineRule="exact"/>
              <w:jc w:val="center"/>
              <w:rPr>
                <w:rFonts w:ascii="Arial Narrow" w:eastAsia="Times New Roman" w:hAnsi="Arial Narrow"/>
                <w:sz w:val="16"/>
                <w:szCs w:val="16"/>
              </w:rPr>
            </w:pPr>
            <w:r>
              <w:rPr>
                <w:rStyle w:val="block"/>
                <w:rFonts w:ascii="Arial Narrow" w:eastAsia="Times New Roman" w:hAnsi="Arial Narrow"/>
                <w:b/>
                <w:bCs/>
                <w:sz w:val="16"/>
                <w:szCs w:val="16"/>
              </w:rPr>
              <w:t>RR 1.0</w:t>
            </w:r>
            <w:r w:rsidR="00160CCC">
              <w:rPr>
                <w:rStyle w:val="block"/>
                <w:rFonts w:ascii="Arial Narrow" w:eastAsia="Times New Roman" w:hAnsi="Arial Narrow"/>
                <w:b/>
                <w:bCs/>
                <w:sz w:val="16"/>
                <w:szCs w:val="16"/>
              </w:rPr>
              <w:t>6</w:t>
            </w:r>
            <w:r>
              <w:rPr>
                <w:rFonts w:ascii="Arial Narrow" w:eastAsia="Times New Roman" w:hAnsi="Arial Narrow"/>
                <w:sz w:val="16"/>
                <w:szCs w:val="16"/>
              </w:rPr>
              <w:br/>
            </w:r>
            <w:r>
              <w:rPr>
                <w:rStyle w:val="cell"/>
                <w:rFonts w:ascii="Arial Narrow" w:eastAsia="Times New Roman" w:hAnsi="Arial Narrow"/>
                <w:sz w:val="16"/>
                <w:szCs w:val="16"/>
              </w:rPr>
              <w:t>(0.8</w:t>
            </w:r>
            <w:r w:rsidR="00160CCC">
              <w:rPr>
                <w:rStyle w:val="cell"/>
                <w:rFonts w:ascii="Arial Narrow" w:eastAsia="Times New Roman" w:hAnsi="Arial Narrow"/>
                <w:sz w:val="16"/>
                <w:szCs w:val="16"/>
              </w:rPr>
              <w:t>7</w:t>
            </w:r>
            <w:r>
              <w:rPr>
                <w:rStyle w:val="cell"/>
                <w:rFonts w:ascii="Arial Narrow" w:eastAsia="Times New Roman" w:hAnsi="Arial Narrow"/>
                <w:sz w:val="16"/>
                <w:szCs w:val="16"/>
              </w:rPr>
              <w:t xml:space="preserve"> to 1.</w:t>
            </w:r>
            <w:r w:rsidR="00213A2E">
              <w:rPr>
                <w:rStyle w:val="cell"/>
                <w:rFonts w:ascii="Arial Narrow" w:eastAsia="Times New Roman" w:hAnsi="Arial Narrow"/>
                <w:sz w:val="16"/>
                <w:szCs w:val="16"/>
              </w:rPr>
              <w:t>29</w:t>
            </w:r>
            <w:r>
              <w:rPr>
                <w:rStyle w:val="cell"/>
                <w:rFonts w:ascii="Arial Narrow" w:eastAsia="Times New Roman" w:hAnsi="Arial Narrow"/>
                <w:sz w:val="16"/>
                <w:szCs w:val="16"/>
              </w:rPr>
              <w:t>)</w:t>
            </w:r>
            <w:r>
              <w:rPr>
                <w:rFonts w:ascii="Arial Narrow" w:eastAsia="Times New Roman" w:hAnsi="Arial Narrow"/>
                <w:sz w:val="16"/>
                <w:szCs w:val="16"/>
              </w:rPr>
              <w:t xml:space="preserve"> </w:t>
            </w:r>
          </w:p>
        </w:tc>
        <w:tc>
          <w:tcPr>
            <w:tcW w:w="642" w:type="pct"/>
            <w:tcBorders>
              <w:top w:val="single" w:sz="6" w:space="0" w:color="000000"/>
              <w:left w:val="nil"/>
              <w:bottom w:val="single" w:sz="6" w:space="0" w:color="000000"/>
              <w:right w:val="nil"/>
            </w:tcBorders>
            <w:vAlign w:val="center"/>
            <w:hideMark/>
          </w:tcPr>
          <w:p w14:paraId="421C03CA" w14:textId="15C6CDDD" w:rsidR="00A5540F" w:rsidRDefault="00160CCC" w:rsidP="00213A2E">
            <w:pPr>
              <w:spacing w:line="240" w:lineRule="exact"/>
              <w:jc w:val="center"/>
              <w:rPr>
                <w:rFonts w:ascii="Arial Narrow" w:eastAsia="Times New Roman" w:hAnsi="Arial Narrow"/>
                <w:sz w:val="16"/>
                <w:szCs w:val="16"/>
              </w:rPr>
            </w:pPr>
            <w:r>
              <w:rPr>
                <w:rFonts w:ascii="Arial Narrow" w:eastAsia="Times New Roman" w:hAnsi="Arial Narrow"/>
                <w:sz w:val="16"/>
                <w:szCs w:val="16"/>
              </w:rPr>
              <w:t>7,069</w:t>
            </w:r>
            <w:r w:rsidR="00A5540F">
              <w:rPr>
                <w:rFonts w:ascii="Arial Narrow" w:eastAsia="Times New Roman" w:hAnsi="Arial Narrow"/>
                <w:sz w:val="16"/>
                <w:szCs w:val="16"/>
              </w:rPr>
              <w:br/>
              <w:t>(1</w:t>
            </w:r>
            <w:r>
              <w:rPr>
                <w:rFonts w:ascii="Arial Narrow" w:eastAsia="Times New Roman" w:hAnsi="Arial Narrow"/>
                <w:sz w:val="16"/>
                <w:szCs w:val="16"/>
              </w:rPr>
              <w:t>4</w:t>
            </w:r>
            <w:r w:rsidR="00A5540F">
              <w:rPr>
                <w:rFonts w:ascii="Arial Narrow" w:eastAsia="Times New Roman" w:hAnsi="Arial Narrow"/>
                <w:sz w:val="16"/>
                <w:szCs w:val="16"/>
              </w:rPr>
              <w:t xml:space="preserve"> RCTs) </w:t>
            </w:r>
          </w:p>
        </w:tc>
        <w:tc>
          <w:tcPr>
            <w:tcW w:w="956" w:type="pct"/>
            <w:tcBorders>
              <w:top w:val="single" w:sz="6" w:space="0" w:color="000000"/>
              <w:left w:val="nil"/>
              <w:bottom w:val="single" w:sz="6" w:space="0" w:color="000000"/>
              <w:right w:val="nil"/>
            </w:tcBorders>
            <w:vAlign w:val="center"/>
            <w:hideMark/>
          </w:tcPr>
          <w:p w14:paraId="47CA2A3C" w14:textId="77777777" w:rsidR="00A5540F" w:rsidRDefault="00A5540F" w:rsidP="00A5540F">
            <w:pPr>
              <w:spacing w:line="240" w:lineRule="exact"/>
              <w:jc w:val="center"/>
              <w:rPr>
                <w:rFonts w:ascii="Arial Narrow" w:eastAsia="Times New Roman" w:hAnsi="Arial Narrow"/>
                <w:sz w:val="16"/>
                <w:szCs w:val="16"/>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Pr>
                <w:rStyle w:val="quality-text"/>
                <w:rFonts w:ascii="Arial Narrow" w:eastAsia="Times New Roman" w:hAnsi="Arial Narrow"/>
                <w:sz w:val="16"/>
                <w:szCs w:val="16"/>
              </w:rPr>
              <w:t>LOW</w:t>
            </w:r>
            <w:r>
              <w:rPr>
                <w:rFonts w:ascii="Arial Narrow" w:eastAsia="Times New Roman" w:hAnsi="Arial Narrow"/>
                <w:sz w:val="16"/>
                <w:szCs w:val="16"/>
              </w:rPr>
              <w:t xml:space="preserve"> </w:t>
            </w:r>
            <w:r>
              <w:rPr>
                <w:rFonts w:ascii="Arial Narrow" w:eastAsia="Times New Roman" w:hAnsi="Arial Narrow"/>
                <w:sz w:val="16"/>
                <w:szCs w:val="16"/>
                <w:vertAlign w:val="superscript"/>
              </w:rPr>
              <w:t>a</w:t>
            </w:r>
            <w:r>
              <w:rPr>
                <w:rStyle w:val="comma"/>
                <w:rFonts w:ascii="Arial Narrow" w:eastAsia="Times New Roman" w:hAnsi="Arial Narrow"/>
                <w:sz w:val="16"/>
                <w:szCs w:val="16"/>
                <w:vertAlign w:val="superscript"/>
              </w:rPr>
              <w:t>,</w:t>
            </w:r>
            <w:r>
              <w:rPr>
                <w:rFonts w:ascii="Arial Narrow" w:eastAsia="Times New Roman" w:hAnsi="Arial Narrow"/>
                <w:sz w:val="16"/>
                <w:szCs w:val="16"/>
                <w:vertAlign w:val="superscript"/>
              </w:rPr>
              <w:t>c</w:t>
            </w:r>
          </w:p>
        </w:tc>
      </w:tr>
      <w:tr w:rsidR="00BD2A1D" w14:paraId="38B8569F" w14:textId="77777777" w:rsidTr="00BD2A1D">
        <w:trPr>
          <w:gridAfter w:val="1"/>
          <w:wAfter w:w="5" w:type="pct"/>
          <w:cantSplit/>
        </w:trPr>
        <w:tc>
          <w:tcPr>
            <w:tcW w:w="636" w:type="pct"/>
            <w:tcBorders>
              <w:top w:val="single" w:sz="6" w:space="0" w:color="000000"/>
              <w:left w:val="nil"/>
              <w:bottom w:val="single" w:sz="6" w:space="0" w:color="000000"/>
              <w:right w:val="nil"/>
            </w:tcBorders>
            <w:vAlign w:val="center"/>
            <w:hideMark/>
          </w:tcPr>
          <w:p w14:paraId="23260620" w14:textId="77777777" w:rsidR="00A5540F" w:rsidRDefault="00A5540F" w:rsidP="00A5540F">
            <w:pPr>
              <w:spacing w:line="240" w:lineRule="exact"/>
              <w:jc w:val="center"/>
              <w:rPr>
                <w:rFonts w:ascii="Arial Narrow" w:eastAsia="Times New Roman" w:hAnsi="Arial Narrow"/>
                <w:sz w:val="16"/>
                <w:szCs w:val="16"/>
              </w:rPr>
            </w:pPr>
            <w:r>
              <w:rPr>
                <w:rStyle w:val="label"/>
                <w:rFonts w:ascii="Arial Narrow" w:eastAsia="Times New Roman" w:hAnsi="Arial Narrow"/>
                <w:szCs w:val="18"/>
              </w:rPr>
              <w:t>Caesarean section</w:t>
            </w:r>
            <w:r>
              <w:rPr>
                <w:rFonts w:ascii="Arial Narrow" w:eastAsia="Times New Roman" w:hAnsi="Arial Narrow"/>
                <w:sz w:val="16"/>
                <w:szCs w:val="16"/>
              </w:rPr>
              <w:t xml:space="preserve"> </w:t>
            </w:r>
          </w:p>
        </w:tc>
        <w:tc>
          <w:tcPr>
            <w:tcW w:w="823" w:type="pct"/>
            <w:tcBorders>
              <w:top w:val="single" w:sz="6" w:space="0" w:color="000000"/>
              <w:left w:val="nil"/>
              <w:bottom w:val="single" w:sz="6" w:space="0" w:color="000000"/>
              <w:right w:val="nil"/>
            </w:tcBorders>
            <w:vAlign w:val="center"/>
            <w:hideMark/>
          </w:tcPr>
          <w:p w14:paraId="04C5B246" w14:textId="06D44465" w:rsidR="00A5540F" w:rsidRDefault="00F30B0A" w:rsidP="00F30B0A">
            <w:pPr>
              <w:spacing w:line="240" w:lineRule="exact"/>
              <w:rPr>
                <w:rFonts w:ascii="Arial Narrow" w:eastAsia="Times New Roman" w:hAnsi="Arial Narrow"/>
                <w:sz w:val="16"/>
                <w:szCs w:val="16"/>
              </w:rPr>
            </w:pPr>
            <w:r>
              <w:rPr>
                <w:rFonts w:ascii="Arial Narrow" w:eastAsia="Times New Roman" w:hAnsi="Arial Narrow"/>
                <w:sz w:val="16"/>
                <w:szCs w:val="16"/>
              </w:rPr>
              <w:t xml:space="preserve">282 </w:t>
            </w:r>
            <w:r w:rsidR="00A5540F">
              <w:rPr>
                <w:rFonts w:ascii="Arial Narrow" w:eastAsia="Times New Roman" w:hAnsi="Arial Narrow"/>
                <w:sz w:val="16"/>
                <w:szCs w:val="16"/>
              </w:rPr>
              <w:t xml:space="preserve">per 1,000 </w:t>
            </w:r>
          </w:p>
        </w:tc>
        <w:tc>
          <w:tcPr>
            <w:tcW w:w="1396" w:type="pct"/>
            <w:tcBorders>
              <w:top w:val="single" w:sz="6" w:space="0" w:color="000000"/>
              <w:left w:val="nil"/>
              <w:bottom w:val="single" w:sz="6" w:space="0" w:color="000000"/>
              <w:right w:val="nil"/>
            </w:tcBorders>
            <w:shd w:val="clear" w:color="auto" w:fill="EBEBEB"/>
            <w:hideMark/>
          </w:tcPr>
          <w:p w14:paraId="2F54E732" w14:textId="7947C596" w:rsidR="00A5540F" w:rsidRDefault="00F30B0A" w:rsidP="00F30B0A">
            <w:pPr>
              <w:spacing w:line="240" w:lineRule="exact"/>
              <w:jc w:val="center"/>
              <w:rPr>
                <w:rFonts w:ascii="Arial Narrow" w:eastAsia="Times New Roman" w:hAnsi="Arial Narrow"/>
                <w:sz w:val="16"/>
                <w:szCs w:val="16"/>
              </w:rPr>
            </w:pPr>
            <w:r>
              <w:rPr>
                <w:rStyle w:val="cell-value"/>
                <w:rFonts w:ascii="Arial Narrow" w:eastAsia="Times New Roman" w:hAnsi="Arial Narrow"/>
                <w:b/>
                <w:bCs/>
                <w:szCs w:val="18"/>
              </w:rPr>
              <w:t xml:space="preserve">268 </w:t>
            </w:r>
            <w:r w:rsidR="00A5540F">
              <w:rPr>
                <w:rStyle w:val="cell-value"/>
                <w:rFonts w:ascii="Arial Narrow" w:eastAsia="Times New Roman" w:hAnsi="Arial Narrow"/>
                <w:b/>
                <w:bCs/>
                <w:szCs w:val="18"/>
              </w:rPr>
              <w:t>per 1,000</w:t>
            </w:r>
            <w:r w:rsidR="00A5540F">
              <w:rPr>
                <w:rFonts w:ascii="Arial Narrow" w:eastAsia="Times New Roman" w:hAnsi="Arial Narrow"/>
                <w:szCs w:val="18"/>
              </w:rPr>
              <w:br/>
            </w:r>
            <w:r w:rsidR="00A5540F">
              <w:rPr>
                <w:rStyle w:val="cell-value"/>
                <w:rFonts w:ascii="Arial Narrow" w:eastAsia="Times New Roman" w:hAnsi="Arial Narrow"/>
                <w:szCs w:val="18"/>
              </w:rPr>
              <w:t>(</w:t>
            </w:r>
            <w:r>
              <w:rPr>
                <w:rStyle w:val="cell-value"/>
                <w:rFonts w:ascii="Arial Narrow" w:eastAsia="Times New Roman" w:hAnsi="Arial Narrow"/>
                <w:szCs w:val="18"/>
              </w:rPr>
              <w:t xml:space="preserve">251 </w:t>
            </w:r>
            <w:r w:rsidR="00A5540F">
              <w:rPr>
                <w:rStyle w:val="cell-value"/>
                <w:rFonts w:ascii="Arial Narrow" w:eastAsia="Times New Roman" w:hAnsi="Arial Narrow"/>
                <w:szCs w:val="18"/>
              </w:rPr>
              <w:t xml:space="preserve">to </w:t>
            </w:r>
            <w:r>
              <w:rPr>
                <w:rStyle w:val="cell-value"/>
                <w:rFonts w:ascii="Arial Narrow" w:eastAsia="Times New Roman" w:hAnsi="Arial Narrow"/>
                <w:szCs w:val="18"/>
              </w:rPr>
              <w:t>287</w:t>
            </w:r>
            <w:r w:rsidR="00A5540F">
              <w:rPr>
                <w:rStyle w:val="cell-value"/>
                <w:rFonts w:ascii="Arial Narrow" w:eastAsia="Times New Roman" w:hAnsi="Arial Narrow"/>
                <w:szCs w:val="18"/>
              </w:rPr>
              <w:t>)</w:t>
            </w:r>
            <w:r w:rsidR="00A5540F">
              <w:rPr>
                <w:rFonts w:ascii="Arial Narrow" w:eastAsia="Times New Roman" w:hAnsi="Arial Narrow"/>
                <w:sz w:val="16"/>
                <w:szCs w:val="16"/>
              </w:rPr>
              <w:t xml:space="preserve"> </w:t>
            </w:r>
          </w:p>
        </w:tc>
        <w:tc>
          <w:tcPr>
            <w:tcW w:w="542" w:type="pct"/>
            <w:tcBorders>
              <w:top w:val="single" w:sz="6" w:space="0" w:color="000000"/>
              <w:left w:val="nil"/>
              <w:bottom w:val="single" w:sz="6" w:space="0" w:color="000000"/>
              <w:right w:val="nil"/>
            </w:tcBorders>
            <w:vAlign w:val="center"/>
            <w:hideMark/>
          </w:tcPr>
          <w:p w14:paraId="673632BE" w14:textId="51740E8B" w:rsidR="00A5540F" w:rsidRDefault="00A5540F" w:rsidP="00A5540F">
            <w:pPr>
              <w:spacing w:line="240" w:lineRule="exact"/>
              <w:jc w:val="center"/>
              <w:rPr>
                <w:rFonts w:ascii="Arial Narrow" w:eastAsia="Times New Roman" w:hAnsi="Arial Narrow"/>
                <w:sz w:val="16"/>
                <w:szCs w:val="16"/>
              </w:rPr>
            </w:pPr>
            <w:r>
              <w:rPr>
                <w:rStyle w:val="block"/>
                <w:rFonts w:ascii="Arial Narrow" w:eastAsia="Times New Roman" w:hAnsi="Arial Narrow"/>
                <w:b/>
                <w:bCs/>
                <w:sz w:val="16"/>
                <w:szCs w:val="16"/>
              </w:rPr>
              <w:t>RR 0.9</w:t>
            </w:r>
            <w:r w:rsidR="004D020C">
              <w:rPr>
                <w:rStyle w:val="block"/>
                <w:rFonts w:ascii="Arial Narrow" w:eastAsia="Times New Roman" w:hAnsi="Arial Narrow"/>
                <w:b/>
                <w:bCs/>
                <w:sz w:val="16"/>
                <w:szCs w:val="16"/>
              </w:rPr>
              <w:t>5</w:t>
            </w:r>
            <w:r>
              <w:rPr>
                <w:rFonts w:ascii="Arial Narrow" w:eastAsia="Times New Roman" w:hAnsi="Arial Narrow"/>
                <w:sz w:val="16"/>
                <w:szCs w:val="16"/>
              </w:rPr>
              <w:br/>
            </w:r>
            <w:r>
              <w:rPr>
                <w:rStyle w:val="cell"/>
                <w:rFonts w:ascii="Arial Narrow" w:eastAsia="Times New Roman" w:hAnsi="Arial Narrow"/>
                <w:sz w:val="16"/>
                <w:szCs w:val="16"/>
              </w:rPr>
              <w:t>(0.8</w:t>
            </w:r>
            <w:r w:rsidR="004D020C">
              <w:rPr>
                <w:rStyle w:val="cell"/>
                <w:rFonts w:ascii="Arial Narrow" w:eastAsia="Times New Roman" w:hAnsi="Arial Narrow"/>
                <w:sz w:val="16"/>
                <w:szCs w:val="16"/>
              </w:rPr>
              <w:t>9</w:t>
            </w:r>
            <w:r>
              <w:rPr>
                <w:rStyle w:val="cell"/>
                <w:rFonts w:ascii="Arial Narrow" w:eastAsia="Times New Roman" w:hAnsi="Arial Narrow"/>
                <w:sz w:val="16"/>
                <w:szCs w:val="16"/>
              </w:rPr>
              <w:t xml:space="preserve"> to 1.0</w:t>
            </w:r>
            <w:r w:rsidR="00160CCC">
              <w:rPr>
                <w:rStyle w:val="cell"/>
                <w:rFonts w:ascii="Arial Narrow" w:eastAsia="Times New Roman" w:hAnsi="Arial Narrow"/>
                <w:sz w:val="16"/>
                <w:szCs w:val="16"/>
              </w:rPr>
              <w:t>2</w:t>
            </w:r>
            <w:r>
              <w:rPr>
                <w:rStyle w:val="cell"/>
                <w:rFonts w:ascii="Arial Narrow" w:eastAsia="Times New Roman" w:hAnsi="Arial Narrow"/>
                <w:sz w:val="16"/>
                <w:szCs w:val="16"/>
              </w:rPr>
              <w:t>)</w:t>
            </w:r>
            <w:r>
              <w:rPr>
                <w:rFonts w:ascii="Arial Narrow" w:eastAsia="Times New Roman" w:hAnsi="Arial Narrow"/>
                <w:sz w:val="16"/>
                <w:szCs w:val="16"/>
              </w:rPr>
              <w:t xml:space="preserve"> </w:t>
            </w:r>
          </w:p>
        </w:tc>
        <w:tc>
          <w:tcPr>
            <w:tcW w:w="642" w:type="pct"/>
            <w:tcBorders>
              <w:top w:val="single" w:sz="6" w:space="0" w:color="000000"/>
              <w:left w:val="nil"/>
              <w:bottom w:val="single" w:sz="6" w:space="0" w:color="000000"/>
              <w:right w:val="nil"/>
            </w:tcBorders>
            <w:vAlign w:val="center"/>
            <w:hideMark/>
          </w:tcPr>
          <w:p w14:paraId="25458B1A" w14:textId="08D8BD5A" w:rsidR="00A5540F" w:rsidRDefault="00160CCC" w:rsidP="00A5540F">
            <w:pPr>
              <w:spacing w:line="240" w:lineRule="exact"/>
              <w:jc w:val="center"/>
              <w:rPr>
                <w:rFonts w:ascii="Arial Narrow" w:eastAsia="Times New Roman" w:hAnsi="Arial Narrow"/>
                <w:sz w:val="16"/>
                <w:szCs w:val="16"/>
              </w:rPr>
            </w:pPr>
            <w:r>
              <w:rPr>
                <w:rFonts w:ascii="Arial Narrow" w:eastAsia="Times New Roman" w:hAnsi="Arial Narrow"/>
                <w:sz w:val="16"/>
                <w:szCs w:val="16"/>
              </w:rPr>
              <w:t>9,04</w:t>
            </w:r>
            <w:r w:rsidR="00862BCC">
              <w:rPr>
                <w:rFonts w:ascii="Arial Narrow" w:eastAsia="Times New Roman" w:hAnsi="Arial Narrow"/>
                <w:sz w:val="16"/>
                <w:szCs w:val="16"/>
              </w:rPr>
              <w:t>9</w:t>
            </w:r>
            <w:r w:rsidR="00A5540F">
              <w:rPr>
                <w:rFonts w:ascii="Arial Narrow" w:eastAsia="Times New Roman" w:hAnsi="Arial Narrow"/>
                <w:sz w:val="16"/>
                <w:szCs w:val="16"/>
              </w:rPr>
              <w:br/>
              <w:t>(2</w:t>
            </w:r>
            <w:r>
              <w:rPr>
                <w:rFonts w:ascii="Arial Narrow" w:eastAsia="Times New Roman" w:hAnsi="Arial Narrow"/>
                <w:sz w:val="16"/>
                <w:szCs w:val="16"/>
              </w:rPr>
              <w:t>5</w:t>
            </w:r>
            <w:r w:rsidR="00A5540F">
              <w:rPr>
                <w:rFonts w:ascii="Arial Narrow" w:eastAsia="Times New Roman" w:hAnsi="Arial Narrow"/>
                <w:sz w:val="16"/>
                <w:szCs w:val="16"/>
              </w:rPr>
              <w:t xml:space="preserve"> RCTs) </w:t>
            </w:r>
          </w:p>
        </w:tc>
        <w:tc>
          <w:tcPr>
            <w:tcW w:w="956" w:type="pct"/>
            <w:tcBorders>
              <w:top w:val="single" w:sz="6" w:space="0" w:color="000000"/>
              <w:left w:val="nil"/>
              <w:bottom w:val="single" w:sz="6" w:space="0" w:color="000000"/>
              <w:right w:val="nil"/>
            </w:tcBorders>
            <w:vAlign w:val="center"/>
            <w:hideMark/>
          </w:tcPr>
          <w:p w14:paraId="77F62362" w14:textId="527CDBA3" w:rsidR="00A5540F" w:rsidRDefault="00A5540F" w:rsidP="00C8120F">
            <w:pPr>
              <w:spacing w:line="240" w:lineRule="exact"/>
              <w:jc w:val="center"/>
              <w:rPr>
                <w:rFonts w:ascii="Arial Narrow" w:eastAsia="Times New Roman" w:hAnsi="Arial Narrow"/>
                <w:sz w:val="16"/>
                <w:szCs w:val="16"/>
              </w:rPr>
            </w:pPr>
            <w:r>
              <w:rPr>
                <w:rStyle w:val="quality-sign"/>
                <w:rFonts w:ascii="Cambria" w:eastAsia="Cambria" w:hAnsi="Cambria" w:cs="Cambria"/>
                <w:sz w:val="21"/>
                <w:szCs w:val="21"/>
              </w:rPr>
              <w:t>⨁⨁</w:t>
            </w:r>
            <w:r w:rsidR="00C8120F">
              <w:rPr>
                <w:rStyle w:val="quality-sign"/>
                <w:rFonts w:ascii="MS Mincho" w:eastAsia="MS Mincho" w:hAnsi="MS Mincho" w:cs="MS Mincho"/>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sidR="00C8120F">
              <w:rPr>
                <w:rStyle w:val="quality-text"/>
                <w:rFonts w:ascii="Arial Narrow" w:eastAsia="Times New Roman" w:hAnsi="Arial Narrow"/>
                <w:sz w:val="16"/>
                <w:szCs w:val="16"/>
              </w:rPr>
              <w:t>LOW</w:t>
            </w:r>
            <w:r w:rsidR="00C8120F">
              <w:rPr>
                <w:rFonts w:ascii="Arial Narrow" w:eastAsia="Times New Roman" w:hAnsi="Arial Narrow"/>
                <w:sz w:val="16"/>
                <w:szCs w:val="16"/>
              </w:rPr>
              <w:t xml:space="preserve"> </w:t>
            </w:r>
            <w:r>
              <w:rPr>
                <w:rFonts w:ascii="Arial Narrow" w:eastAsia="Times New Roman" w:hAnsi="Arial Narrow"/>
                <w:sz w:val="16"/>
                <w:szCs w:val="16"/>
                <w:vertAlign w:val="superscript"/>
              </w:rPr>
              <w:t>a</w:t>
            </w:r>
            <w:r w:rsidR="00C8120F">
              <w:rPr>
                <w:rFonts w:ascii="Arial Narrow" w:eastAsia="Times New Roman" w:hAnsi="Arial Narrow"/>
                <w:sz w:val="16"/>
                <w:szCs w:val="16"/>
                <w:vertAlign w:val="superscript"/>
              </w:rPr>
              <w:t>,c</w:t>
            </w:r>
          </w:p>
        </w:tc>
      </w:tr>
      <w:tr w:rsidR="00BD2A1D" w14:paraId="6A5432F7" w14:textId="77777777" w:rsidTr="00BD2A1D">
        <w:trPr>
          <w:gridAfter w:val="1"/>
          <w:wAfter w:w="5" w:type="pct"/>
          <w:cantSplit/>
        </w:trPr>
        <w:tc>
          <w:tcPr>
            <w:tcW w:w="636" w:type="pct"/>
            <w:tcBorders>
              <w:top w:val="single" w:sz="6" w:space="0" w:color="000000"/>
              <w:left w:val="nil"/>
              <w:bottom w:val="single" w:sz="6" w:space="0" w:color="000000"/>
              <w:right w:val="nil"/>
            </w:tcBorders>
            <w:vAlign w:val="center"/>
          </w:tcPr>
          <w:p w14:paraId="13542463" w14:textId="3B3423E5" w:rsidR="00160CCC" w:rsidRDefault="00160CCC" w:rsidP="00A5540F">
            <w:pPr>
              <w:spacing w:line="240" w:lineRule="exact"/>
              <w:jc w:val="center"/>
              <w:rPr>
                <w:rStyle w:val="label"/>
                <w:rFonts w:ascii="Arial Narrow" w:eastAsia="Times New Roman" w:hAnsi="Arial Narrow"/>
                <w:szCs w:val="18"/>
              </w:rPr>
            </w:pPr>
            <w:r>
              <w:rPr>
                <w:rStyle w:val="label"/>
                <w:rFonts w:ascii="Arial Narrow" w:eastAsia="Times New Roman" w:hAnsi="Arial Narrow"/>
                <w:szCs w:val="18"/>
              </w:rPr>
              <w:t>Antenatal depression</w:t>
            </w:r>
          </w:p>
        </w:tc>
        <w:tc>
          <w:tcPr>
            <w:tcW w:w="823" w:type="pct"/>
            <w:tcBorders>
              <w:top w:val="single" w:sz="6" w:space="0" w:color="000000"/>
              <w:left w:val="nil"/>
              <w:bottom w:val="single" w:sz="6" w:space="0" w:color="000000"/>
              <w:right w:val="nil"/>
            </w:tcBorders>
            <w:vAlign w:val="center"/>
          </w:tcPr>
          <w:p w14:paraId="1E04938D" w14:textId="10EDFBE6" w:rsidR="00160CCC" w:rsidRDefault="00F30B0A" w:rsidP="00A5540F">
            <w:pPr>
              <w:spacing w:line="240" w:lineRule="exact"/>
              <w:rPr>
                <w:rFonts w:ascii="Arial Narrow" w:eastAsia="Times New Roman" w:hAnsi="Arial Narrow"/>
                <w:sz w:val="16"/>
                <w:szCs w:val="16"/>
              </w:rPr>
            </w:pPr>
            <w:r>
              <w:rPr>
                <w:rFonts w:ascii="Arial Narrow" w:eastAsia="Times New Roman" w:hAnsi="Arial Narrow"/>
                <w:sz w:val="16"/>
                <w:szCs w:val="16"/>
              </w:rPr>
              <w:t>104 per 1,000</w:t>
            </w:r>
          </w:p>
        </w:tc>
        <w:tc>
          <w:tcPr>
            <w:tcW w:w="1396" w:type="pct"/>
            <w:tcBorders>
              <w:top w:val="single" w:sz="6" w:space="0" w:color="000000"/>
              <w:left w:val="nil"/>
              <w:bottom w:val="single" w:sz="6" w:space="0" w:color="000000"/>
              <w:right w:val="nil"/>
            </w:tcBorders>
            <w:shd w:val="clear" w:color="auto" w:fill="EBEBEB"/>
          </w:tcPr>
          <w:p w14:paraId="309D5ACB" w14:textId="7E6F114D" w:rsidR="00160CCC" w:rsidRPr="008E1F6E" w:rsidRDefault="00F30B0A" w:rsidP="006F4733">
            <w:pPr>
              <w:spacing w:line="240" w:lineRule="exact"/>
              <w:jc w:val="center"/>
              <w:rPr>
                <w:rStyle w:val="cell-value"/>
                <w:rFonts w:ascii="Arial Narrow" w:eastAsia="Times New Roman" w:hAnsi="Arial Narrow"/>
                <w:bCs/>
                <w:szCs w:val="18"/>
              </w:rPr>
            </w:pPr>
            <w:r>
              <w:rPr>
                <w:rStyle w:val="cell-value"/>
                <w:rFonts w:ascii="Arial Narrow" w:eastAsia="Times New Roman" w:hAnsi="Arial Narrow"/>
                <w:b/>
                <w:bCs/>
                <w:szCs w:val="18"/>
              </w:rPr>
              <w:t>103 per 1,000</w:t>
            </w:r>
            <w:r>
              <w:rPr>
                <w:rStyle w:val="cell-value"/>
                <w:rFonts w:ascii="Arial Narrow" w:eastAsia="Times New Roman" w:hAnsi="Arial Narrow"/>
                <w:b/>
                <w:bCs/>
                <w:szCs w:val="18"/>
              </w:rPr>
              <w:br/>
            </w:r>
            <w:r>
              <w:rPr>
                <w:rStyle w:val="cell-value"/>
                <w:rFonts w:ascii="Arial Narrow" w:eastAsia="Times New Roman" w:hAnsi="Arial Narrow"/>
                <w:bCs/>
                <w:szCs w:val="18"/>
              </w:rPr>
              <w:t>(83 to 127)</w:t>
            </w:r>
          </w:p>
        </w:tc>
        <w:tc>
          <w:tcPr>
            <w:tcW w:w="542" w:type="pct"/>
            <w:tcBorders>
              <w:top w:val="single" w:sz="6" w:space="0" w:color="000000"/>
              <w:left w:val="nil"/>
              <w:bottom w:val="single" w:sz="6" w:space="0" w:color="000000"/>
              <w:right w:val="nil"/>
            </w:tcBorders>
            <w:vAlign w:val="center"/>
          </w:tcPr>
          <w:p w14:paraId="1FB0FE08" w14:textId="181FDE1A" w:rsidR="00160CCC" w:rsidRPr="008E1F6E" w:rsidRDefault="00160CCC" w:rsidP="00A5540F">
            <w:pPr>
              <w:spacing w:line="240" w:lineRule="exact"/>
              <w:jc w:val="center"/>
              <w:rPr>
                <w:rStyle w:val="block"/>
                <w:rFonts w:ascii="Arial Narrow" w:eastAsia="Times New Roman" w:hAnsi="Arial Narrow"/>
                <w:bCs/>
                <w:sz w:val="16"/>
                <w:szCs w:val="16"/>
              </w:rPr>
            </w:pPr>
            <w:r>
              <w:rPr>
                <w:rStyle w:val="block"/>
                <w:rFonts w:ascii="Arial Narrow" w:eastAsia="Times New Roman" w:hAnsi="Arial Narrow"/>
                <w:b/>
                <w:bCs/>
                <w:sz w:val="16"/>
                <w:szCs w:val="16"/>
              </w:rPr>
              <w:t>RR 0.99</w:t>
            </w:r>
            <w:r>
              <w:rPr>
                <w:rStyle w:val="block"/>
                <w:rFonts w:ascii="Arial Narrow" w:eastAsia="Times New Roman" w:hAnsi="Arial Narrow"/>
                <w:b/>
                <w:bCs/>
                <w:sz w:val="16"/>
                <w:szCs w:val="16"/>
              </w:rPr>
              <w:br/>
            </w:r>
            <w:r>
              <w:rPr>
                <w:rStyle w:val="block"/>
                <w:rFonts w:ascii="Arial Narrow" w:eastAsia="Times New Roman" w:hAnsi="Arial Narrow"/>
                <w:bCs/>
                <w:sz w:val="16"/>
                <w:szCs w:val="16"/>
              </w:rPr>
              <w:t>(0.80 to 1.22)</w:t>
            </w:r>
          </w:p>
        </w:tc>
        <w:tc>
          <w:tcPr>
            <w:tcW w:w="642" w:type="pct"/>
            <w:tcBorders>
              <w:top w:val="single" w:sz="6" w:space="0" w:color="000000"/>
              <w:left w:val="nil"/>
              <w:bottom w:val="single" w:sz="6" w:space="0" w:color="000000"/>
              <w:right w:val="nil"/>
            </w:tcBorders>
            <w:vAlign w:val="center"/>
          </w:tcPr>
          <w:p w14:paraId="640E3C0A" w14:textId="0050F9CF" w:rsidR="00160CCC" w:rsidDel="00160CCC" w:rsidRDefault="00160CCC" w:rsidP="00A5540F">
            <w:pPr>
              <w:spacing w:line="240" w:lineRule="exact"/>
              <w:jc w:val="center"/>
              <w:rPr>
                <w:rFonts w:ascii="Arial Narrow" w:eastAsia="Times New Roman" w:hAnsi="Arial Narrow"/>
                <w:sz w:val="16"/>
                <w:szCs w:val="16"/>
              </w:rPr>
            </w:pPr>
            <w:r>
              <w:rPr>
                <w:rFonts w:ascii="Arial Narrow" w:eastAsia="Times New Roman" w:hAnsi="Arial Narrow"/>
                <w:sz w:val="16"/>
                <w:szCs w:val="16"/>
              </w:rPr>
              <w:t>2,908</w:t>
            </w:r>
            <w:r>
              <w:rPr>
                <w:rFonts w:ascii="Arial Narrow" w:eastAsia="Times New Roman" w:hAnsi="Arial Narrow"/>
                <w:sz w:val="16"/>
                <w:szCs w:val="16"/>
              </w:rPr>
              <w:br/>
              <w:t>(2 RCTs)</w:t>
            </w:r>
          </w:p>
        </w:tc>
        <w:tc>
          <w:tcPr>
            <w:tcW w:w="956" w:type="pct"/>
            <w:tcBorders>
              <w:top w:val="single" w:sz="6" w:space="0" w:color="000000"/>
              <w:left w:val="nil"/>
              <w:bottom w:val="single" w:sz="6" w:space="0" w:color="000000"/>
              <w:right w:val="nil"/>
            </w:tcBorders>
            <w:vAlign w:val="center"/>
          </w:tcPr>
          <w:p w14:paraId="1122423F" w14:textId="43B02F51" w:rsidR="00160CCC" w:rsidRDefault="00160CCC" w:rsidP="00C8120F">
            <w:pPr>
              <w:spacing w:line="240" w:lineRule="exact"/>
              <w:jc w:val="center"/>
              <w:rPr>
                <w:rStyle w:val="quality-sign"/>
                <w:rFonts w:ascii="Cambria" w:eastAsia="Cambria" w:hAnsi="Cambria" w:cs="Cambria"/>
                <w:sz w:val="21"/>
                <w:szCs w:val="21"/>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Pr>
                <w:rStyle w:val="quality-text"/>
                <w:rFonts w:ascii="Arial Narrow" w:eastAsia="Times New Roman" w:hAnsi="Arial Narrow"/>
                <w:sz w:val="16"/>
                <w:szCs w:val="16"/>
              </w:rPr>
              <w:t>LOW</w:t>
            </w:r>
            <w:r>
              <w:rPr>
                <w:rFonts w:ascii="Arial Narrow" w:eastAsia="Times New Roman" w:hAnsi="Arial Narrow"/>
                <w:sz w:val="16"/>
                <w:szCs w:val="16"/>
              </w:rPr>
              <w:t xml:space="preserve"> </w:t>
            </w:r>
            <w:r>
              <w:rPr>
                <w:rFonts w:ascii="Arial Narrow" w:eastAsia="Times New Roman" w:hAnsi="Arial Narrow"/>
                <w:sz w:val="16"/>
                <w:szCs w:val="16"/>
                <w:vertAlign w:val="superscript"/>
              </w:rPr>
              <w:t>a,c</w:t>
            </w:r>
          </w:p>
        </w:tc>
      </w:tr>
      <w:tr w:rsidR="00BD2A1D" w14:paraId="73A50711" w14:textId="77777777" w:rsidTr="00BD2A1D">
        <w:trPr>
          <w:gridAfter w:val="1"/>
          <w:wAfter w:w="5" w:type="pct"/>
          <w:cantSplit/>
        </w:trPr>
        <w:tc>
          <w:tcPr>
            <w:tcW w:w="636" w:type="pct"/>
            <w:tcBorders>
              <w:top w:val="single" w:sz="6" w:space="0" w:color="000000"/>
              <w:left w:val="nil"/>
              <w:bottom w:val="single" w:sz="6" w:space="0" w:color="000000"/>
              <w:right w:val="nil"/>
            </w:tcBorders>
            <w:vAlign w:val="center"/>
            <w:hideMark/>
          </w:tcPr>
          <w:p w14:paraId="12DFDA85" w14:textId="77777777" w:rsidR="00A5540F" w:rsidRDefault="00A5540F" w:rsidP="00A5540F">
            <w:pPr>
              <w:spacing w:line="240" w:lineRule="exact"/>
              <w:jc w:val="center"/>
              <w:rPr>
                <w:rFonts w:ascii="Arial Narrow" w:eastAsia="Times New Roman" w:hAnsi="Arial Narrow"/>
                <w:sz w:val="16"/>
                <w:szCs w:val="16"/>
              </w:rPr>
            </w:pPr>
            <w:r>
              <w:rPr>
                <w:rStyle w:val="label"/>
                <w:rFonts w:ascii="Arial Narrow" w:eastAsia="Times New Roman" w:hAnsi="Arial Narrow"/>
                <w:szCs w:val="18"/>
              </w:rPr>
              <w:t>Postnatal weight retention (latest time reported)</w:t>
            </w:r>
            <w:r>
              <w:rPr>
                <w:rFonts w:ascii="Arial Narrow" w:eastAsia="Times New Roman" w:hAnsi="Arial Narrow"/>
                <w:sz w:val="16"/>
                <w:szCs w:val="16"/>
              </w:rPr>
              <w:t xml:space="preserve"> </w:t>
            </w:r>
          </w:p>
        </w:tc>
        <w:tc>
          <w:tcPr>
            <w:tcW w:w="823" w:type="pct"/>
            <w:tcBorders>
              <w:top w:val="single" w:sz="6" w:space="0" w:color="000000"/>
              <w:left w:val="nil"/>
              <w:bottom w:val="single" w:sz="6" w:space="0" w:color="000000"/>
              <w:right w:val="nil"/>
            </w:tcBorders>
            <w:shd w:val="clear" w:color="auto" w:fill="EBEBEB"/>
            <w:vAlign w:val="center"/>
            <w:hideMark/>
          </w:tcPr>
          <w:p w14:paraId="30CEE21B" w14:textId="77777777" w:rsidR="00A5540F" w:rsidRDefault="00A5540F" w:rsidP="00A5540F">
            <w:pPr>
              <w:spacing w:line="240" w:lineRule="exact"/>
              <w:jc w:val="center"/>
              <w:rPr>
                <w:rFonts w:ascii="Arial Narrow" w:eastAsia="Times New Roman" w:hAnsi="Arial Narrow"/>
                <w:sz w:val="16"/>
                <w:szCs w:val="16"/>
              </w:rPr>
            </w:pPr>
          </w:p>
        </w:tc>
        <w:tc>
          <w:tcPr>
            <w:tcW w:w="1396" w:type="pct"/>
            <w:tcBorders>
              <w:top w:val="single" w:sz="6" w:space="0" w:color="000000"/>
              <w:left w:val="nil"/>
              <w:bottom w:val="single" w:sz="6" w:space="0" w:color="000000"/>
              <w:right w:val="nil"/>
            </w:tcBorders>
            <w:shd w:val="clear" w:color="auto" w:fill="EBEBEB"/>
            <w:hideMark/>
          </w:tcPr>
          <w:p w14:paraId="0BC4EBB8" w14:textId="34D81910" w:rsidR="00A5540F" w:rsidRDefault="00A5540F" w:rsidP="00A5540F">
            <w:pPr>
              <w:spacing w:line="240" w:lineRule="exact"/>
              <w:jc w:val="center"/>
              <w:rPr>
                <w:rFonts w:ascii="Arial Narrow" w:eastAsia="Times New Roman" w:hAnsi="Arial Narrow"/>
                <w:sz w:val="16"/>
                <w:szCs w:val="16"/>
              </w:rPr>
            </w:pPr>
            <w:r>
              <w:rPr>
                <w:rStyle w:val="cell-value"/>
                <w:rFonts w:ascii="Arial Narrow" w:eastAsia="Times New Roman" w:hAnsi="Arial Narrow"/>
                <w:sz w:val="16"/>
                <w:szCs w:val="16"/>
              </w:rPr>
              <w:t>The mean postnatal weight retention (latest time reported) in the intervention group was 1.1</w:t>
            </w:r>
            <w:r w:rsidR="004D020C">
              <w:rPr>
                <w:rStyle w:val="cell-value"/>
                <w:rFonts w:ascii="Arial Narrow" w:eastAsia="Times New Roman" w:hAnsi="Arial Narrow"/>
                <w:sz w:val="16"/>
                <w:szCs w:val="16"/>
              </w:rPr>
              <w:t>9</w:t>
            </w:r>
            <w:r>
              <w:rPr>
                <w:rStyle w:val="cell-value"/>
                <w:rFonts w:ascii="Arial Narrow" w:eastAsia="Times New Roman" w:hAnsi="Arial Narrow"/>
                <w:sz w:val="16"/>
                <w:szCs w:val="16"/>
              </w:rPr>
              <w:t xml:space="preserve"> kg lower </w:t>
            </w:r>
            <w:r>
              <w:rPr>
                <w:rStyle w:val="cell-value"/>
                <w:rFonts w:ascii="Arial Narrow" w:eastAsia="Times New Roman" w:hAnsi="Arial Narrow"/>
                <w:sz w:val="16"/>
                <w:szCs w:val="16"/>
              </w:rPr>
              <w:br/>
              <w:t>(1.</w:t>
            </w:r>
            <w:r w:rsidR="004D020C">
              <w:rPr>
                <w:rStyle w:val="cell-value"/>
                <w:rFonts w:ascii="Arial Narrow" w:eastAsia="Times New Roman" w:hAnsi="Arial Narrow"/>
                <w:sz w:val="16"/>
                <w:szCs w:val="16"/>
              </w:rPr>
              <w:t>62</w:t>
            </w:r>
            <w:r>
              <w:rPr>
                <w:rStyle w:val="cell-value"/>
                <w:rFonts w:ascii="Arial Narrow" w:eastAsia="Times New Roman" w:hAnsi="Arial Narrow"/>
                <w:sz w:val="16"/>
                <w:szCs w:val="16"/>
              </w:rPr>
              <w:t xml:space="preserve"> lower to 0.</w:t>
            </w:r>
            <w:r w:rsidR="004D020C">
              <w:rPr>
                <w:rStyle w:val="cell-value"/>
                <w:rFonts w:ascii="Arial Narrow" w:eastAsia="Times New Roman" w:hAnsi="Arial Narrow"/>
                <w:sz w:val="16"/>
                <w:szCs w:val="16"/>
              </w:rPr>
              <w:t>76</w:t>
            </w:r>
            <w:r>
              <w:rPr>
                <w:rStyle w:val="cell-value"/>
                <w:rFonts w:ascii="Arial Narrow" w:eastAsia="Times New Roman" w:hAnsi="Arial Narrow"/>
                <w:sz w:val="16"/>
                <w:szCs w:val="16"/>
              </w:rPr>
              <w:t xml:space="preserve"> lower)</w:t>
            </w:r>
            <w:r>
              <w:rPr>
                <w:rFonts w:ascii="Arial Narrow" w:eastAsia="Times New Roman" w:hAnsi="Arial Narrow"/>
                <w:sz w:val="16"/>
                <w:szCs w:val="16"/>
              </w:rPr>
              <w:t xml:space="preserve"> </w:t>
            </w:r>
          </w:p>
        </w:tc>
        <w:tc>
          <w:tcPr>
            <w:tcW w:w="542" w:type="pct"/>
            <w:tcBorders>
              <w:top w:val="single" w:sz="6" w:space="0" w:color="000000"/>
              <w:left w:val="nil"/>
              <w:bottom w:val="single" w:sz="6" w:space="0" w:color="000000"/>
              <w:right w:val="nil"/>
            </w:tcBorders>
            <w:vAlign w:val="center"/>
            <w:hideMark/>
          </w:tcPr>
          <w:p w14:paraId="1C93B761" w14:textId="77777777" w:rsidR="00A5540F" w:rsidRDefault="00A5540F" w:rsidP="00A5540F">
            <w:pPr>
              <w:spacing w:line="240" w:lineRule="exact"/>
              <w:jc w:val="center"/>
              <w:rPr>
                <w:rFonts w:ascii="Arial Narrow" w:eastAsia="Times New Roman" w:hAnsi="Arial Narrow"/>
                <w:sz w:val="16"/>
                <w:szCs w:val="16"/>
              </w:rPr>
            </w:pPr>
            <w:r>
              <w:rPr>
                <w:rStyle w:val="cell"/>
                <w:rFonts w:ascii="Arial Narrow" w:eastAsia="Times New Roman" w:hAnsi="Arial Narrow"/>
                <w:sz w:val="16"/>
                <w:szCs w:val="16"/>
              </w:rPr>
              <w:t>-</w:t>
            </w:r>
            <w:r>
              <w:rPr>
                <w:rFonts w:ascii="Arial Narrow" w:eastAsia="Times New Roman" w:hAnsi="Arial Narrow"/>
                <w:sz w:val="16"/>
                <w:szCs w:val="16"/>
              </w:rPr>
              <w:t xml:space="preserve"> </w:t>
            </w:r>
          </w:p>
        </w:tc>
        <w:tc>
          <w:tcPr>
            <w:tcW w:w="642" w:type="pct"/>
            <w:tcBorders>
              <w:top w:val="single" w:sz="6" w:space="0" w:color="000000"/>
              <w:left w:val="nil"/>
              <w:bottom w:val="single" w:sz="6" w:space="0" w:color="000000"/>
              <w:right w:val="nil"/>
            </w:tcBorders>
            <w:vAlign w:val="center"/>
            <w:hideMark/>
          </w:tcPr>
          <w:p w14:paraId="69EECD4B" w14:textId="5E956598" w:rsidR="00A5540F" w:rsidRDefault="004D020C" w:rsidP="004D020C">
            <w:pPr>
              <w:spacing w:line="240" w:lineRule="exact"/>
              <w:jc w:val="center"/>
              <w:rPr>
                <w:rFonts w:ascii="Arial Narrow" w:eastAsia="Times New Roman" w:hAnsi="Arial Narrow"/>
                <w:sz w:val="16"/>
                <w:szCs w:val="16"/>
              </w:rPr>
            </w:pPr>
            <w:r>
              <w:rPr>
                <w:rFonts w:ascii="Arial Narrow" w:eastAsia="Times New Roman" w:hAnsi="Arial Narrow"/>
                <w:sz w:val="16"/>
                <w:szCs w:val="16"/>
              </w:rPr>
              <w:t>2,483</w:t>
            </w:r>
            <w:r w:rsidR="00A5540F">
              <w:rPr>
                <w:rFonts w:ascii="Arial Narrow" w:eastAsia="Times New Roman" w:hAnsi="Arial Narrow"/>
                <w:sz w:val="16"/>
                <w:szCs w:val="16"/>
              </w:rPr>
              <w:br/>
              <w:t>(</w:t>
            </w:r>
            <w:r>
              <w:rPr>
                <w:rFonts w:ascii="Arial Narrow" w:eastAsia="Times New Roman" w:hAnsi="Arial Narrow"/>
                <w:sz w:val="16"/>
                <w:szCs w:val="16"/>
              </w:rPr>
              <w:t>11</w:t>
            </w:r>
            <w:r w:rsidR="00A5540F">
              <w:rPr>
                <w:rFonts w:ascii="Arial Narrow" w:eastAsia="Times New Roman" w:hAnsi="Arial Narrow"/>
                <w:sz w:val="16"/>
                <w:szCs w:val="16"/>
              </w:rPr>
              <w:t xml:space="preserve"> RCTs) </w:t>
            </w:r>
          </w:p>
        </w:tc>
        <w:tc>
          <w:tcPr>
            <w:tcW w:w="956" w:type="pct"/>
            <w:tcBorders>
              <w:top w:val="single" w:sz="6" w:space="0" w:color="000000"/>
              <w:left w:val="nil"/>
              <w:bottom w:val="single" w:sz="6" w:space="0" w:color="000000"/>
              <w:right w:val="nil"/>
            </w:tcBorders>
            <w:vAlign w:val="center"/>
            <w:hideMark/>
          </w:tcPr>
          <w:p w14:paraId="094693E9" w14:textId="77777777" w:rsidR="00A5540F" w:rsidRDefault="00A5540F" w:rsidP="00A5540F">
            <w:pPr>
              <w:spacing w:line="240" w:lineRule="exact"/>
              <w:jc w:val="center"/>
              <w:rPr>
                <w:rFonts w:ascii="Arial Narrow" w:eastAsia="Times New Roman" w:hAnsi="Arial Narrow"/>
                <w:sz w:val="16"/>
                <w:szCs w:val="16"/>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Pr>
                <w:rStyle w:val="quality-text"/>
                <w:rFonts w:ascii="Arial Narrow" w:eastAsia="Times New Roman" w:hAnsi="Arial Narrow"/>
                <w:sz w:val="16"/>
                <w:szCs w:val="16"/>
              </w:rPr>
              <w:t>MODERATE</w:t>
            </w:r>
            <w:r>
              <w:rPr>
                <w:rFonts w:ascii="Arial Narrow" w:eastAsia="Times New Roman" w:hAnsi="Arial Narrow"/>
                <w:sz w:val="16"/>
                <w:szCs w:val="16"/>
              </w:rPr>
              <w:t xml:space="preserve"> </w:t>
            </w:r>
            <w:r>
              <w:rPr>
                <w:rFonts w:ascii="Arial Narrow" w:eastAsia="Times New Roman" w:hAnsi="Arial Narrow"/>
                <w:sz w:val="16"/>
                <w:szCs w:val="16"/>
                <w:vertAlign w:val="superscript"/>
              </w:rPr>
              <w:t>a</w:t>
            </w:r>
          </w:p>
        </w:tc>
      </w:tr>
      <w:tr w:rsidR="00A5540F" w14:paraId="17753660" w14:textId="77777777" w:rsidTr="008E1F6E">
        <w:trPr>
          <w:cantSplit/>
        </w:trPr>
        <w:tc>
          <w:tcPr>
            <w:tcW w:w="5000" w:type="pct"/>
            <w:gridSpan w:val="7"/>
            <w:tcBorders>
              <w:top w:val="single" w:sz="6" w:space="0" w:color="000000"/>
              <w:left w:val="nil"/>
              <w:bottom w:val="single" w:sz="6" w:space="0" w:color="000000"/>
              <w:right w:val="nil"/>
            </w:tcBorders>
            <w:vAlign w:val="center"/>
            <w:hideMark/>
          </w:tcPr>
          <w:p w14:paraId="1D0D0493" w14:textId="77777777" w:rsidR="00A5540F" w:rsidRDefault="00A5540F" w:rsidP="00A5540F">
            <w:pPr>
              <w:spacing w:before="0" w:after="0"/>
              <w:rPr>
                <w:rFonts w:ascii="Arial Narrow" w:eastAsia="Times New Roman" w:hAnsi="Arial Narrow"/>
                <w:sz w:val="16"/>
                <w:szCs w:val="16"/>
              </w:rPr>
            </w:pPr>
            <w:r>
              <w:rPr>
                <w:rFonts w:ascii="Arial Narrow" w:eastAsia="Times New Roman" w:hAnsi="Arial Narrow"/>
                <w:sz w:val="16"/>
                <w:szCs w:val="16"/>
              </w:rPr>
              <w:t>*</w:t>
            </w:r>
            <w:r>
              <w:rPr>
                <w:rFonts w:ascii="Arial Narrow" w:eastAsia="Times New Roman" w:hAnsi="Arial Narrow"/>
                <w:b/>
                <w:bCs/>
                <w:sz w:val="16"/>
                <w:szCs w:val="16"/>
              </w:rPr>
              <w:t>The risk in the intervention group</w:t>
            </w:r>
            <w:r>
              <w:rPr>
                <w:rFonts w:ascii="Arial Narrow" w:eastAsia="Times New Roman" w:hAnsi="Arial Narrow"/>
                <w:sz w:val="16"/>
                <w:szCs w:val="16"/>
              </w:rPr>
              <w:t xml:space="preserve"> (and its 95% confidence interval) is based on the assumed risk in the comparison group and the </w:t>
            </w:r>
            <w:r>
              <w:rPr>
                <w:rFonts w:ascii="Arial Narrow" w:eastAsia="Times New Roman" w:hAnsi="Arial Narrow"/>
                <w:b/>
                <w:bCs/>
                <w:sz w:val="16"/>
                <w:szCs w:val="16"/>
              </w:rPr>
              <w:t>relative effect</w:t>
            </w:r>
            <w:r>
              <w:rPr>
                <w:rFonts w:ascii="Arial Narrow" w:eastAsia="Times New Roman" w:hAnsi="Arial Narrow"/>
                <w:sz w:val="16"/>
                <w:szCs w:val="16"/>
              </w:rPr>
              <w:t xml:space="preserve"> of the intervention (and its 95% CI). </w:t>
            </w:r>
            <w:r>
              <w:rPr>
                <w:rFonts w:ascii="Arial Narrow" w:eastAsia="Times New Roman" w:hAnsi="Arial Narrow"/>
                <w:sz w:val="16"/>
                <w:szCs w:val="16"/>
              </w:rPr>
              <w:br/>
            </w:r>
            <w:r>
              <w:rPr>
                <w:rFonts w:ascii="Arial Narrow" w:eastAsia="Times New Roman" w:hAnsi="Arial Narrow"/>
                <w:b/>
                <w:bCs/>
                <w:sz w:val="16"/>
                <w:szCs w:val="16"/>
              </w:rPr>
              <w:t>CI:</w:t>
            </w:r>
            <w:r>
              <w:rPr>
                <w:rFonts w:ascii="Arial Narrow" w:eastAsia="Times New Roman" w:hAnsi="Arial Narrow"/>
                <w:sz w:val="16"/>
                <w:szCs w:val="16"/>
              </w:rPr>
              <w:t xml:space="preserve"> Confidence interval; </w:t>
            </w:r>
            <w:r>
              <w:rPr>
                <w:rFonts w:ascii="Arial Narrow" w:eastAsia="Times New Roman" w:hAnsi="Arial Narrow"/>
                <w:b/>
                <w:bCs/>
                <w:sz w:val="16"/>
                <w:szCs w:val="16"/>
              </w:rPr>
              <w:t>MD:</w:t>
            </w:r>
            <w:r>
              <w:rPr>
                <w:rFonts w:ascii="Arial Narrow" w:eastAsia="Times New Roman" w:hAnsi="Arial Narrow"/>
                <w:sz w:val="16"/>
                <w:szCs w:val="16"/>
              </w:rPr>
              <w:t xml:space="preserve"> Mean difference; </w:t>
            </w:r>
            <w:r>
              <w:rPr>
                <w:rFonts w:ascii="Arial Narrow" w:eastAsia="Times New Roman" w:hAnsi="Arial Narrow"/>
                <w:b/>
                <w:bCs/>
                <w:sz w:val="16"/>
                <w:szCs w:val="16"/>
              </w:rPr>
              <w:t>RR:</w:t>
            </w:r>
            <w:r>
              <w:rPr>
                <w:rFonts w:ascii="Arial Narrow" w:eastAsia="Times New Roman" w:hAnsi="Arial Narrow"/>
                <w:sz w:val="16"/>
                <w:szCs w:val="16"/>
              </w:rPr>
              <w:t xml:space="preserve"> Risk ratio </w:t>
            </w:r>
          </w:p>
        </w:tc>
      </w:tr>
      <w:tr w:rsidR="00A5540F" w14:paraId="36D2D59A" w14:textId="77777777" w:rsidTr="008E1F6E">
        <w:trPr>
          <w:cantSplit/>
        </w:trPr>
        <w:tc>
          <w:tcPr>
            <w:tcW w:w="5000" w:type="pct"/>
            <w:gridSpan w:val="7"/>
            <w:tcBorders>
              <w:top w:val="single" w:sz="6" w:space="0" w:color="000000"/>
              <w:left w:val="nil"/>
              <w:bottom w:val="single" w:sz="6" w:space="0" w:color="000000"/>
              <w:right w:val="nil"/>
            </w:tcBorders>
            <w:vAlign w:val="center"/>
            <w:hideMark/>
          </w:tcPr>
          <w:p w14:paraId="06B3B27B" w14:textId="77777777" w:rsidR="00A5540F" w:rsidRDefault="00A5540F" w:rsidP="00A5540F">
            <w:pPr>
              <w:spacing w:before="0" w:after="0"/>
              <w:rPr>
                <w:rFonts w:ascii="Arial Narrow" w:eastAsia="Times New Roman" w:hAnsi="Arial Narrow"/>
                <w:sz w:val="16"/>
                <w:szCs w:val="16"/>
              </w:rPr>
            </w:pPr>
            <w:r>
              <w:rPr>
                <w:rFonts w:ascii="Arial Narrow" w:eastAsia="Times New Roman" w:hAnsi="Arial Narrow"/>
                <w:b/>
                <w:bCs/>
                <w:sz w:val="16"/>
                <w:szCs w:val="16"/>
              </w:rPr>
              <w:t>GRADE Working Group grades of evidence</w:t>
            </w:r>
            <w:r>
              <w:rPr>
                <w:rFonts w:ascii="Arial Narrow" w:eastAsia="Times New Roman" w:hAnsi="Arial Narrow"/>
                <w:sz w:val="16"/>
                <w:szCs w:val="16"/>
              </w:rPr>
              <w:br/>
            </w:r>
            <w:r>
              <w:rPr>
                <w:rFonts w:ascii="Arial Narrow" w:eastAsia="Times New Roman" w:hAnsi="Arial Narrow"/>
                <w:b/>
                <w:bCs/>
                <w:sz w:val="16"/>
                <w:szCs w:val="16"/>
              </w:rPr>
              <w:t>High certainty:</w:t>
            </w:r>
            <w:r>
              <w:rPr>
                <w:rFonts w:ascii="Arial Narrow" w:eastAsia="Times New Roman" w:hAnsi="Arial Narrow"/>
                <w:sz w:val="16"/>
                <w:szCs w:val="16"/>
              </w:rPr>
              <w:t xml:space="preserve"> We are very confident that the true effect lies close to that of the estimate of the effect</w:t>
            </w:r>
            <w:r>
              <w:rPr>
                <w:rFonts w:ascii="Arial Narrow" w:eastAsia="Times New Roman" w:hAnsi="Arial Narrow"/>
                <w:sz w:val="16"/>
                <w:szCs w:val="16"/>
              </w:rPr>
              <w:br/>
            </w:r>
            <w:r>
              <w:rPr>
                <w:rFonts w:ascii="Arial Narrow" w:eastAsia="Times New Roman" w:hAnsi="Arial Narrow"/>
                <w:b/>
                <w:bCs/>
                <w:sz w:val="16"/>
                <w:szCs w:val="16"/>
              </w:rPr>
              <w:t>Moderate certainty:</w:t>
            </w:r>
            <w:r>
              <w:rPr>
                <w:rFonts w:ascii="Arial Narrow" w:eastAsia="Times New Roman" w:hAnsi="Arial Narrow"/>
                <w:sz w:val="16"/>
                <w:szCs w:val="16"/>
              </w:rPr>
              <w:t xml:space="preserve"> We are moderately confident in the effect estimate: The true effect is likely to be close to the estimate of the effect, but there is a possibility that it is substantially different</w:t>
            </w:r>
            <w:r>
              <w:rPr>
                <w:rFonts w:ascii="Arial Narrow" w:eastAsia="Times New Roman" w:hAnsi="Arial Narrow"/>
                <w:sz w:val="16"/>
                <w:szCs w:val="16"/>
              </w:rPr>
              <w:br/>
            </w:r>
            <w:r>
              <w:rPr>
                <w:rFonts w:ascii="Arial Narrow" w:eastAsia="Times New Roman" w:hAnsi="Arial Narrow"/>
                <w:b/>
                <w:bCs/>
                <w:sz w:val="16"/>
                <w:szCs w:val="16"/>
              </w:rPr>
              <w:t>Low certainty:</w:t>
            </w:r>
            <w:r>
              <w:rPr>
                <w:rFonts w:ascii="Arial Narrow" w:eastAsia="Times New Roman" w:hAnsi="Arial Narrow"/>
                <w:sz w:val="16"/>
                <w:szCs w:val="16"/>
              </w:rPr>
              <w:t xml:space="preserve"> Our confidence in the effect estimate is limited: The true effect may be substantially different from the estimate of the effect</w:t>
            </w:r>
            <w:r>
              <w:rPr>
                <w:rFonts w:ascii="Arial Narrow" w:eastAsia="Times New Roman" w:hAnsi="Arial Narrow"/>
                <w:sz w:val="16"/>
                <w:szCs w:val="16"/>
              </w:rPr>
              <w:br/>
            </w:r>
            <w:r>
              <w:rPr>
                <w:rFonts w:ascii="Arial Narrow" w:eastAsia="Times New Roman" w:hAnsi="Arial Narrow"/>
                <w:b/>
                <w:bCs/>
                <w:sz w:val="16"/>
                <w:szCs w:val="16"/>
              </w:rPr>
              <w:t>Very low certainty:</w:t>
            </w:r>
            <w:r>
              <w:rPr>
                <w:rFonts w:ascii="Arial Narrow" w:eastAsia="Times New Roman" w:hAnsi="Arial Narrow"/>
                <w:sz w:val="16"/>
                <w:szCs w:val="16"/>
              </w:rPr>
              <w:t xml:space="preserve"> We have very little confidence in the effect estimate: The true effect is likely to be substantially different from the estimate of effect </w:t>
            </w:r>
          </w:p>
        </w:tc>
      </w:tr>
    </w:tbl>
    <w:p w14:paraId="51594245" w14:textId="77777777" w:rsidR="00A5540F" w:rsidRDefault="00A5540F" w:rsidP="00A5540F">
      <w:pPr>
        <w:spacing w:line="240" w:lineRule="auto"/>
        <w:rPr>
          <w:rFonts w:ascii="Arial Narrow" w:eastAsia="Times New Roman" w:hAnsi="Arial Narrow"/>
          <w:color w:val="000000"/>
          <w:sz w:val="16"/>
          <w:szCs w:val="16"/>
        </w:rPr>
      </w:pPr>
      <w:r>
        <w:rPr>
          <w:rFonts w:ascii="Arial Narrow" w:eastAsia="Times New Roman" w:hAnsi="Arial Narrow"/>
          <w:color w:val="000000"/>
          <w:sz w:val="16"/>
          <w:szCs w:val="16"/>
        </w:rPr>
        <w:t xml:space="preserve">a. Risk of performance bias high or unclear in all studies </w:t>
      </w:r>
    </w:p>
    <w:p w14:paraId="4A504BAF" w14:textId="77777777" w:rsidR="00F74873" w:rsidRDefault="00A5540F" w:rsidP="00A5540F">
      <w:pPr>
        <w:spacing w:line="240" w:lineRule="auto"/>
        <w:rPr>
          <w:rFonts w:ascii="Arial Narrow" w:eastAsia="Times New Roman" w:hAnsi="Arial Narrow"/>
          <w:color w:val="000000"/>
          <w:sz w:val="16"/>
          <w:szCs w:val="16"/>
        </w:rPr>
      </w:pPr>
      <w:r>
        <w:rPr>
          <w:rFonts w:ascii="Arial Narrow" w:eastAsia="Times New Roman" w:hAnsi="Arial Narrow"/>
          <w:color w:val="000000"/>
          <w:sz w:val="16"/>
          <w:szCs w:val="16"/>
        </w:rPr>
        <w:t xml:space="preserve">b. </w:t>
      </w:r>
      <w:r w:rsidR="00F74873">
        <w:rPr>
          <w:rFonts w:ascii="Arial Narrow" w:eastAsia="Times New Roman" w:hAnsi="Arial Narrow"/>
          <w:color w:val="000000"/>
          <w:sz w:val="16"/>
          <w:szCs w:val="16"/>
        </w:rPr>
        <w:t>Considerable heterogeneity</w:t>
      </w:r>
    </w:p>
    <w:p w14:paraId="11E54BB3" w14:textId="329B8A2F" w:rsidR="007E786A" w:rsidRDefault="00F74873" w:rsidP="00A5540F">
      <w:pPr>
        <w:spacing w:line="240" w:lineRule="auto"/>
        <w:rPr>
          <w:rFonts w:ascii="Arial Narrow" w:eastAsia="Times New Roman" w:hAnsi="Arial Narrow"/>
          <w:color w:val="000000"/>
          <w:sz w:val="16"/>
          <w:szCs w:val="16"/>
        </w:rPr>
      </w:pPr>
      <w:r>
        <w:rPr>
          <w:rFonts w:ascii="Arial Narrow" w:eastAsia="Times New Roman" w:hAnsi="Arial Narrow"/>
          <w:color w:val="000000"/>
          <w:sz w:val="16"/>
          <w:szCs w:val="16"/>
        </w:rPr>
        <w:t xml:space="preserve">c. </w:t>
      </w:r>
      <w:r w:rsidR="007E786A">
        <w:rPr>
          <w:rFonts w:ascii="Arial Narrow" w:eastAsia="Times New Roman" w:hAnsi="Arial Narrow"/>
          <w:color w:val="000000"/>
          <w:sz w:val="16"/>
          <w:szCs w:val="16"/>
        </w:rPr>
        <w:t xml:space="preserve">Confidence interval crosses line of no effect </w:t>
      </w:r>
    </w:p>
    <w:p w14:paraId="6925B9F3" w14:textId="24386ABA" w:rsidR="00A5540F" w:rsidRDefault="00A5540F" w:rsidP="00A5540F">
      <w:pPr>
        <w:spacing w:line="240" w:lineRule="auto"/>
        <w:rPr>
          <w:rFonts w:ascii="Arial Narrow" w:eastAsia="Times New Roman" w:hAnsi="Arial Narrow"/>
          <w:color w:val="000000"/>
          <w:sz w:val="16"/>
          <w:szCs w:val="16"/>
        </w:rPr>
      </w:pPr>
      <w:r>
        <w:rPr>
          <w:rFonts w:ascii="Arial Narrow" w:eastAsia="Times New Roman" w:hAnsi="Arial Narrow"/>
          <w:color w:val="000000"/>
          <w:sz w:val="16"/>
          <w:szCs w:val="16"/>
        </w:rPr>
        <w:t xml:space="preserve"> </w:t>
      </w:r>
    </w:p>
    <w:tbl>
      <w:tblPr>
        <w:tblW w:w="4999" w:type="pct"/>
        <w:tblCellMar>
          <w:top w:w="100" w:type="dxa"/>
          <w:left w:w="100" w:type="dxa"/>
          <w:bottom w:w="100" w:type="dxa"/>
          <w:right w:w="100" w:type="dxa"/>
        </w:tblCellMar>
        <w:tblLook w:val="04A0" w:firstRow="1" w:lastRow="0" w:firstColumn="1" w:lastColumn="0" w:noHBand="0" w:noVBand="1"/>
      </w:tblPr>
      <w:tblGrid>
        <w:gridCol w:w="1438"/>
        <w:gridCol w:w="1743"/>
        <w:gridCol w:w="2501"/>
        <w:gridCol w:w="1362"/>
        <w:gridCol w:w="939"/>
        <w:gridCol w:w="1280"/>
      </w:tblGrid>
      <w:tr w:rsidR="00A5540F" w14:paraId="3BA4012C" w14:textId="77777777" w:rsidTr="00A5540F">
        <w:trPr>
          <w:cantSplit/>
          <w:tblHeader/>
        </w:trPr>
        <w:tc>
          <w:tcPr>
            <w:tcW w:w="5000" w:type="pct"/>
            <w:gridSpan w:val="6"/>
            <w:tcBorders>
              <w:top w:val="single" w:sz="12" w:space="0" w:color="000000"/>
              <w:left w:val="nil"/>
              <w:bottom w:val="single" w:sz="12" w:space="0" w:color="000000"/>
              <w:right w:val="nil"/>
            </w:tcBorders>
            <w:vAlign w:val="center"/>
            <w:hideMark/>
          </w:tcPr>
          <w:p w14:paraId="675B7BA9" w14:textId="77777777" w:rsidR="00A5540F" w:rsidRDefault="00A5540F" w:rsidP="00A5540F">
            <w:pPr>
              <w:pStyle w:val="Heading5"/>
            </w:pPr>
            <w:r>
              <w:t>Lifestyle counselling (weight, diet, exercise, self-monitoring) compared to usual pregnancy care — infant outcomes</w:t>
            </w:r>
          </w:p>
        </w:tc>
      </w:tr>
      <w:tr w:rsidR="00A5540F" w14:paraId="4384A14C" w14:textId="77777777" w:rsidTr="00A5540F">
        <w:trPr>
          <w:cantSplit/>
          <w:tblHeader/>
        </w:trPr>
        <w:tc>
          <w:tcPr>
            <w:tcW w:w="5000" w:type="pct"/>
            <w:gridSpan w:val="6"/>
            <w:tcBorders>
              <w:top w:val="single" w:sz="12" w:space="0" w:color="000000"/>
              <w:left w:val="nil"/>
              <w:bottom w:val="single" w:sz="12" w:space="0" w:color="000000"/>
              <w:right w:val="nil"/>
            </w:tcBorders>
            <w:vAlign w:val="center"/>
            <w:hideMark/>
          </w:tcPr>
          <w:p w14:paraId="1DCDDBB7" w14:textId="77777777" w:rsidR="00A5540F" w:rsidRDefault="00A5540F" w:rsidP="00A5540F">
            <w:pPr>
              <w:spacing w:before="40" w:after="40" w:line="240" w:lineRule="auto"/>
              <w:rPr>
                <w:rFonts w:ascii="Arial Narrow" w:eastAsia="Times New Roman" w:hAnsi="Arial Narrow"/>
                <w:sz w:val="16"/>
                <w:szCs w:val="16"/>
              </w:rPr>
            </w:pPr>
            <w:r>
              <w:rPr>
                <w:rFonts w:ascii="Arial Narrow" w:eastAsia="Times New Roman" w:hAnsi="Arial Narrow"/>
                <w:b/>
                <w:bCs/>
                <w:sz w:val="16"/>
                <w:szCs w:val="16"/>
              </w:rPr>
              <w:t>Population</w:t>
            </w:r>
            <w:r>
              <w:rPr>
                <w:rFonts w:ascii="Arial Narrow" w:eastAsia="Times New Roman" w:hAnsi="Arial Narrow"/>
                <w:sz w:val="16"/>
                <w:szCs w:val="16"/>
              </w:rPr>
              <w:t xml:space="preserve">: Pregnant women </w:t>
            </w:r>
          </w:p>
          <w:p w14:paraId="7D72B014" w14:textId="74EB7DD9" w:rsidR="00A5540F" w:rsidRDefault="00A5540F" w:rsidP="00A5540F">
            <w:pPr>
              <w:spacing w:before="40" w:after="40" w:line="240" w:lineRule="auto"/>
              <w:rPr>
                <w:rFonts w:ascii="Arial Narrow" w:eastAsia="Times New Roman" w:hAnsi="Arial Narrow"/>
                <w:sz w:val="16"/>
                <w:szCs w:val="16"/>
              </w:rPr>
            </w:pPr>
            <w:r>
              <w:rPr>
                <w:rFonts w:ascii="Arial Narrow" w:eastAsia="Times New Roman" w:hAnsi="Arial Narrow"/>
                <w:b/>
                <w:bCs/>
                <w:sz w:val="16"/>
                <w:szCs w:val="16"/>
              </w:rPr>
              <w:t>Setting</w:t>
            </w:r>
            <w:r>
              <w:rPr>
                <w:rFonts w:ascii="Arial Narrow" w:eastAsia="Times New Roman" w:hAnsi="Arial Narrow"/>
                <w:sz w:val="16"/>
                <w:szCs w:val="16"/>
              </w:rPr>
              <w:t xml:space="preserve">: Australia, Austria, Belgium, Canada, Denmark, Finland, Germany, </w:t>
            </w:r>
            <w:r w:rsidR="0028280C">
              <w:rPr>
                <w:rFonts w:ascii="Arial Narrow" w:eastAsia="Times New Roman" w:hAnsi="Arial Narrow"/>
                <w:sz w:val="16"/>
                <w:szCs w:val="16"/>
              </w:rPr>
              <w:t xml:space="preserve">Hong Kong, </w:t>
            </w:r>
            <w:r>
              <w:rPr>
                <w:rFonts w:ascii="Arial Narrow" w:eastAsia="Times New Roman" w:hAnsi="Arial Narrow"/>
                <w:sz w:val="16"/>
                <w:szCs w:val="16"/>
              </w:rPr>
              <w:t xml:space="preserve">Ireland, Italy, Netherlands, Norway, </w:t>
            </w:r>
            <w:r w:rsidR="0028280C">
              <w:rPr>
                <w:rFonts w:ascii="Arial Narrow" w:eastAsia="Times New Roman" w:hAnsi="Arial Narrow"/>
                <w:sz w:val="16"/>
                <w:szCs w:val="16"/>
              </w:rPr>
              <w:t xml:space="preserve">Puerto Rico, </w:t>
            </w:r>
            <w:r>
              <w:rPr>
                <w:rFonts w:ascii="Arial Narrow" w:eastAsia="Times New Roman" w:hAnsi="Arial Narrow"/>
                <w:sz w:val="16"/>
                <w:szCs w:val="16"/>
              </w:rPr>
              <w:t>Poland, Spain, Sweden, United Kingdom, United States</w:t>
            </w:r>
          </w:p>
          <w:p w14:paraId="33D9DCBD" w14:textId="77777777" w:rsidR="00A5540F" w:rsidRDefault="00A5540F" w:rsidP="00A5540F">
            <w:pPr>
              <w:spacing w:before="40" w:after="40" w:line="240" w:lineRule="auto"/>
              <w:rPr>
                <w:rFonts w:ascii="Arial Narrow" w:eastAsia="Times New Roman" w:hAnsi="Arial Narrow"/>
                <w:sz w:val="16"/>
                <w:szCs w:val="16"/>
              </w:rPr>
            </w:pPr>
            <w:r>
              <w:rPr>
                <w:rFonts w:ascii="Arial Narrow" w:eastAsia="Times New Roman" w:hAnsi="Arial Narrow"/>
                <w:b/>
                <w:bCs/>
                <w:sz w:val="16"/>
                <w:szCs w:val="16"/>
              </w:rPr>
              <w:t>Intervention</w:t>
            </w:r>
            <w:r>
              <w:rPr>
                <w:rFonts w:ascii="Arial Narrow" w:eastAsia="Times New Roman" w:hAnsi="Arial Narrow"/>
                <w:sz w:val="16"/>
                <w:szCs w:val="16"/>
              </w:rPr>
              <w:t xml:space="preserve">: Diet and exercise intervention </w:t>
            </w:r>
          </w:p>
          <w:p w14:paraId="47F600AC" w14:textId="77777777" w:rsidR="00A5540F" w:rsidRDefault="00A5540F" w:rsidP="00A5540F">
            <w:pPr>
              <w:spacing w:before="40" w:after="40" w:line="240" w:lineRule="auto"/>
              <w:rPr>
                <w:rFonts w:ascii="Arial Narrow" w:eastAsia="Times New Roman" w:hAnsi="Arial Narrow"/>
                <w:sz w:val="16"/>
                <w:szCs w:val="16"/>
              </w:rPr>
            </w:pPr>
            <w:r>
              <w:rPr>
                <w:rFonts w:ascii="Arial Narrow" w:eastAsia="Times New Roman" w:hAnsi="Arial Narrow"/>
                <w:b/>
                <w:bCs/>
                <w:sz w:val="16"/>
                <w:szCs w:val="16"/>
              </w:rPr>
              <w:t>Comparison</w:t>
            </w:r>
            <w:r>
              <w:rPr>
                <w:rFonts w:ascii="Arial Narrow" w:eastAsia="Times New Roman" w:hAnsi="Arial Narrow"/>
                <w:sz w:val="16"/>
                <w:szCs w:val="16"/>
              </w:rPr>
              <w:t xml:space="preserve">: Usual care </w:t>
            </w:r>
          </w:p>
        </w:tc>
      </w:tr>
      <w:tr w:rsidR="00A5540F" w14:paraId="3536E26F" w14:textId="77777777" w:rsidTr="00A5540F">
        <w:trPr>
          <w:cantSplit/>
          <w:tblHeader/>
        </w:trPr>
        <w:tc>
          <w:tcPr>
            <w:tcW w:w="776" w:type="pct"/>
            <w:vMerge w:val="restart"/>
            <w:tcBorders>
              <w:right w:val="single" w:sz="6" w:space="0" w:color="EFEFEF"/>
            </w:tcBorders>
            <w:shd w:val="clear" w:color="auto" w:fill="3271AA"/>
            <w:vAlign w:val="center"/>
            <w:hideMark/>
          </w:tcPr>
          <w:p w14:paraId="522CC024" w14:textId="77777777" w:rsidR="00A5540F" w:rsidRDefault="00A5540F" w:rsidP="00A5540F">
            <w:pPr>
              <w:pStyle w:val="NormalWeb"/>
              <w:spacing w:before="0" w:beforeAutospacing="0" w:after="0" w:afterAutospacing="0"/>
              <w:jc w:val="center"/>
              <w:rPr>
                <w:rFonts w:ascii="Arial Narrow" w:hAnsi="Arial Narrow"/>
                <w:color w:val="FFFFFF"/>
                <w:sz w:val="16"/>
                <w:szCs w:val="16"/>
              </w:rPr>
            </w:pPr>
            <w:r>
              <w:rPr>
                <w:rFonts w:ascii="Arial Narrow" w:hAnsi="Arial Narrow"/>
                <w:color w:val="FFFFFF"/>
                <w:sz w:val="16"/>
                <w:szCs w:val="16"/>
              </w:rPr>
              <w:t>Outcomes</w:t>
            </w:r>
          </w:p>
        </w:tc>
        <w:tc>
          <w:tcPr>
            <w:tcW w:w="2291" w:type="pct"/>
            <w:gridSpan w:val="2"/>
            <w:tcBorders>
              <w:top w:val="single" w:sz="6" w:space="0" w:color="EFEFEF"/>
              <w:right w:val="single" w:sz="6" w:space="0" w:color="EFEFEF"/>
            </w:tcBorders>
            <w:shd w:val="clear" w:color="auto" w:fill="E0E0E0"/>
            <w:hideMark/>
          </w:tcPr>
          <w:p w14:paraId="19D415A0" w14:textId="77777777" w:rsidR="00A5540F" w:rsidRDefault="00A5540F" w:rsidP="00A5540F">
            <w:pPr>
              <w:pStyle w:val="NormalWeb"/>
              <w:spacing w:before="0" w:beforeAutospacing="0" w:after="0" w:afterAutospacing="0"/>
              <w:jc w:val="center"/>
              <w:rPr>
                <w:rFonts w:ascii="Arial Narrow" w:hAnsi="Arial Narrow"/>
                <w:b/>
                <w:bCs/>
                <w:sz w:val="16"/>
                <w:szCs w:val="16"/>
              </w:rPr>
            </w:pPr>
            <w:r>
              <w:rPr>
                <w:rFonts w:ascii="Arial Narrow" w:hAnsi="Arial Narrow"/>
                <w:b/>
                <w:bCs/>
                <w:sz w:val="16"/>
                <w:szCs w:val="16"/>
              </w:rPr>
              <w:t>Anticipated absolute effects</w:t>
            </w:r>
            <w:r>
              <w:rPr>
                <w:rFonts w:ascii="Arial Narrow" w:hAnsi="Arial Narrow"/>
                <w:b/>
                <w:bCs/>
                <w:sz w:val="16"/>
                <w:szCs w:val="16"/>
                <w:vertAlign w:val="superscript"/>
              </w:rPr>
              <w:t>*</w:t>
            </w:r>
            <w:r>
              <w:rPr>
                <w:rFonts w:ascii="Arial Narrow" w:hAnsi="Arial Narrow"/>
                <w:b/>
                <w:bCs/>
                <w:sz w:val="16"/>
                <w:szCs w:val="16"/>
              </w:rPr>
              <w:t xml:space="preserve"> </w:t>
            </w:r>
            <w:r>
              <w:rPr>
                <w:rFonts w:ascii="Arial Narrow" w:hAnsi="Arial Narrow"/>
                <w:sz w:val="16"/>
                <w:szCs w:val="16"/>
              </w:rPr>
              <w:t>(95% CI)</w:t>
            </w:r>
            <w:r>
              <w:rPr>
                <w:rFonts w:ascii="Arial Narrow" w:hAnsi="Arial Narrow"/>
                <w:b/>
                <w:bCs/>
                <w:sz w:val="16"/>
                <w:szCs w:val="16"/>
              </w:rPr>
              <w:t xml:space="preserve"> </w:t>
            </w:r>
          </w:p>
        </w:tc>
        <w:tc>
          <w:tcPr>
            <w:tcW w:w="735" w:type="pct"/>
            <w:vMerge w:val="restart"/>
            <w:tcBorders>
              <w:right w:val="single" w:sz="6" w:space="0" w:color="EFEFEF"/>
            </w:tcBorders>
            <w:shd w:val="clear" w:color="auto" w:fill="3271AA"/>
            <w:vAlign w:val="center"/>
            <w:hideMark/>
          </w:tcPr>
          <w:p w14:paraId="784E47DB" w14:textId="77777777" w:rsidR="00A5540F" w:rsidRDefault="00A5540F" w:rsidP="00A5540F">
            <w:pPr>
              <w:pStyle w:val="NormalWeb"/>
              <w:spacing w:before="0" w:beforeAutospacing="0" w:after="0" w:afterAutospacing="0"/>
              <w:jc w:val="center"/>
              <w:rPr>
                <w:rFonts w:ascii="Arial Narrow" w:hAnsi="Arial Narrow"/>
                <w:color w:val="FFFFFF"/>
                <w:sz w:val="16"/>
                <w:szCs w:val="16"/>
              </w:rPr>
            </w:pPr>
            <w:r>
              <w:rPr>
                <w:rFonts w:ascii="Arial Narrow" w:hAnsi="Arial Narrow"/>
                <w:color w:val="FFFFFF"/>
                <w:sz w:val="16"/>
                <w:szCs w:val="16"/>
              </w:rPr>
              <w:t>Relative effect</w:t>
            </w:r>
            <w:r>
              <w:rPr>
                <w:rFonts w:ascii="Arial Narrow" w:hAnsi="Arial Narrow"/>
                <w:color w:val="FFFFFF"/>
                <w:sz w:val="16"/>
                <w:szCs w:val="16"/>
              </w:rPr>
              <w:br/>
              <w:t xml:space="preserve">(95% CI) </w:t>
            </w:r>
          </w:p>
        </w:tc>
        <w:tc>
          <w:tcPr>
            <w:tcW w:w="507" w:type="pct"/>
            <w:vMerge w:val="restart"/>
            <w:tcBorders>
              <w:right w:val="single" w:sz="6" w:space="0" w:color="EFEFEF"/>
            </w:tcBorders>
            <w:shd w:val="clear" w:color="auto" w:fill="3271AA"/>
            <w:vAlign w:val="center"/>
            <w:hideMark/>
          </w:tcPr>
          <w:p w14:paraId="6E278741" w14:textId="77777777" w:rsidR="00A5540F" w:rsidRDefault="00A5540F" w:rsidP="00A5540F">
            <w:pPr>
              <w:pStyle w:val="NormalWeb"/>
              <w:spacing w:before="0" w:beforeAutospacing="0" w:after="0" w:afterAutospacing="0"/>
              <w:jc w:val="center"/>
              <w:rPr>
                <w:rFonts w:ascii="Arial Narrow" w:hAnsi="Arial Narrow"/>
                <w:color w:val="FFFFFF"/>
                <w:sz w:val="16"/>
                <w:szCs w:val="16"/>
              </w:rPr>
            </w:pPr>
            <w:r>
              <w:rPr>
                <w:rFonts w:ascii="Arial Narrow" w:hAnsi="Arial Narrow"/>
                <w:color w:val="FFFFFF"/>
                <w:sz w:val="16"/>
                <w:szCs w:val="16"/>
              </w:rPr>
              <w:t xml:space="preserve">№ of participants </w:t>
            </w:r>
            <w:r>
              <w:rPr>
                <w:rFonts w:ascii="Arial Narrow" w:hAnsi="Arial Narrow"/>
                <w:color w:val="FFFFFF"/>
                <w:sz w:val="16"/>
                <w:szCs w:val="16"/>
              </w:rPr>
              <w:br/>
              <w:t xml:space="preserve">(studies) </w:t>
            </w:r>
          </w:p>
        </w:tc>
        <w:tc>
          <w:tcPr>
            <w:tcW w:w="691" w:type="pct"/>
            <w:vMerge w:val="restart"/>
            <w:tcBorders>
              <w:right w:val="single" w:sz="6" w:space="0" w:color="EFEFEF"/>
            </w:tcBorders>
            <w:shd w:val="clear" w:color="auto" w:fill="3271AA"/>
            <w:vAlign w:val="center"/>
            <w:hideMark/>
          </w:tcPr>
          <w:p w14:paraId="7D7CBBA0" w14:textId="77777777" w:rsidR="00A5540F" w:rsidRDefault="00A5540F" w:rsidP="00A5540F">
            <w:pPr>
              <w:pStyle w:val="NormalWeb"/>
              <w:spacing w:before="0" w:beforeAutospacing="0" w:after="0" w:afterAutospacing="0"/>
              <w:jc w:val="center"/>
              <w:rPr>
                <w:rFonts w:ascii="Arial Narrow" w:hAnsi="Arial Narrow"/>
                <w:color w:val="FFFFFF"/>
                <w:sz w:val="16"/>
                <w:szCs w:val="16"/>
              </w:rPr>
            </w:pPr>
            <w:r>
              <w:rPr>
                <w:rFonts w:ascii="Arial Narrow" w:hAnsi="Arial Narrow"/>
                <w:color w:val="FFFFFF"/>
                <w:sz w:val="16"/>
                <w:szCs w:val="16"/>
              </w:rPr>
              <w:t>Certainty of the evidence</w:t>
            </w:r>
            <w:r>
              <w:rPr>
                <w:rFonts w:ascii="Arial Narrow" w:hAnsi="Arial Narrow"/>
                <w:color w:val="FFFFFF"/>
                <w:sz w:val="16"/>
                <w:szCs w:val="16"/>
              </w:rPr>
              <w:br/>
              <w:t xml:space="preserve">(GRADE) </w:t>
            </w:r>
          </w:p>
        </w:tc>
      </w:tr>
      <w:tr w:rsidR="00A5540F" w14:paraId="48E4E62A" w14:textId="77777777" w:rsidTr="00A5540F">
        <w:trPr>
          <w:cantSplit/>
          <w:tblHeader/>
        </w:trPr>
        <w:tc>
          <w:tcPr>
            <w:tcW w:w="776" w:type="pct"/>
            <w:vMerge/>
            <w:tcBorders>
              <w:right w:val="single" w:sz="6" w:space="0" w:color="EFEFEF"/>
            </w:tcBorders>
            <w:vAlign w:val="center"/>
            <w:hideMark/>
          </w:tcPr>
          <w:p w14:paraId="1599992A" w14:textId="77777777" w:rsidR="00A5540F" w:rsidRDefault="00A5540F" w:rsidP="00A5540F">
            <w:pPr>
              <w:rPr>
                <w:rFonts w:ascii="Arial Narrow" w:hAnsi="Arial Narrow"/>
                <w:color w:val="FFFFFF"/>
                <w:sz w:val="16"/>
                <w:szCs w:val="16"/>
              </w:rPr>
            </w:pPr>
          </w:p>
        </w:tc>
        <w:tc>
          <w:tcPr>
            <w:tcW w:w="941" w:type="pct"/>
            <w:tcBorders>
              <w:top w:val="single" w:sz="6" w:space="0" w:color="EFEFEF"/>
              <w:right w:val="single" w:sz="6" w:space="0" w:color="EFEFEF"/>
            </w:tcBorders>
            <w:shd w:val="clear" w:color="auto" w:fill="E0E0E0"/>
            <w:hideMark/>
          </w:tcPr>
          <w:p w14:paraId="409595C2" w14:textId="77777777" w:rsidR="00A5540F" w:rsidRDefault="00A5540F" w:rsidP="00A5540F">
            <w:pPr>
              <w:pStyle w:val="first-letter"/>
              <w:spacing w:before="0" w:beforeAutospacing="0" w:after="0" w:afterAutospacing="0"/>
              <w:jc w:val="center"/>
              <w:rPr>
                <w:rFonts w:ascii="Arial Narrow" w:hAnsi="Arial Narrow"/>
                <w:b/>
                <w:bCs/>
                <w:sz w:val="16"/>
                <w:szCs w:val="16"/>
              </w:rPr>
            </w:pPr>
            <w:r>
              <w:rPr>
                <w:rFonts w:ascii="Arial Narrow" w:hAnsi="Arial Narrow"/>
                <w:b/>
                <w:bCs/>
                <w:sz w:val="16"/>
                <w:szCs w:val="16"/>
              </w:rPr>
              <w:t>Risk with usual care</w:t>
            </w:r>
          </w:p>
        </w:tc>
        <w:tc>
          <w:tcPr>
            <w:tcW w:w="1350" w:type="pct"/>
            <w:tcBorders>
              <w:top w:val="single" w:sz="6" w:space="0" w:color="EFEFEF"/>
              <w:right w:val="single" w:sz="6" w:space="0" w:color="EFEFEF"/>
            </w:tcBorders>
            <w:shd w:val="clear" w:color="auto" w:fill="E0E0E0"/>
            <w:hideMark/>
          </w:tcPr>
          <w:p w14:paraId="459F017A" w14:textId="77777777" w:rsidR="00A5540F" w:rsidRDefault="00A5540F" w:rsidP="00A5540F">
            <w:pPr>
              <w:pStyle w:val="first-letter"/>
              <w:spacing w:before="0" w:beforeAutospacing="0" w:after="0" w:afterAutospacing="0"/>
              <w:jc w:val="center"/>
              <w:rPr>
                <w:rFonts w:ascii="Arial Narrow" w:hAnsi="Arial Narrow"/>
                <w:b/>
                <w:bCs/>
                <w:sz w:val="16"/>
                <w:szCs w:val="16"/>
              </w:rPr>
            </w:pPr>
            <w:r>
              <w:rPr>
                <w:rFonts w:ascii="Arial Narrow" w:hAnsi="Arial Narrow"/>
                <w:b/>
                <w:bCs/>
                <w:sz w:val="16"/>
                <w:szCs w:val="16"/>
              </w:rPr>
              <w:t>Risk with lifestyle counselling</w:t>
            </w:r>
          </w:p>
        </w:tc>
        <w:tc>
          <w:tcPr>
            <w:tcW w:w="735" w:type="pct"/>
            <w:vMerge/>
            <w:tcBorders>
              <w:right w:val="single" w:sz="6" w:space="0" w:color="EFEFEF"/>
            </w:tcBorders>
            <w:vAlign w:val="center"/>
            <w:hideMark/>
          </w:tcPr>
          <w:p w14:paraId="00088289" w14:textId="77777777" w:rsidR="00A5540F" w:rsidRDefault="00A5540F" w:rsidP="00A5540F">
            <w:pPr>
              <w:rPr>
                <w:rFonts w:ascii="Arial Narrow" w:hAnsi="Arial Narrow"/>
                <w:color w:val="FFFFFF"/>
                <w:sz w:val="16"/>
                <w:szCs w:val="16"/>
              </w:rPr>
            </w:pPr>
          </w:p>
        </w:tc>
        <w:tc>
          <w:tcPr>
            <w:tcW w:w="507" w:type="pct"/>
            <w:vMerge/>
            <w:tcBorders>
              <w:right w:val="single" w:sz="6" w:space="0" w:color="EFEFEF"/>
            </w:tcBorders>
            <w:vAlign w:val="center"/>
            <w:hideMark/>
          </w:tcPr>
          <w:p w14:paraId="618473BF" w14:textId="77777777" w:rsidR="00A5540F" w:rsidRDefault="00A5540F" w:rsidP="00A5540F">
            <w:pPr>
              <w:rPr>
                <w:rFonts w:ascii="Arial Narrow" w:hAnsi="Arial Narrow"/>
                <w:color w:val="FFFFFF"/>
                <w:sz w:val="16"/>
                <w:szCs w:val="16"/>
              </w:rPr>
            </w:pPr>
          </w:p>
        </w:tc>
        <w:tc>
          <w:tcPr>
            <w:tcW w:w="691" w:type="pct"/>
            <w:vMerge/>
            <w:tcBorders>
              <w:right w:val="single" w:sz="6" w:space="0" w:color="EFEFEF"/>
            </w:tcBorders>
            <w:vAlign w:val="center"/>
            <w:hideMark/>
          </w:tcPr>
          <w:p w14:paraId="31594626" w14:textId="77777777" w:rsidR="00A5540F" w:rsidRDefault="00A5540F" w:rsidP="00A5540F">
            <w:pPr>
              <w:rPr>
                <w:rFonts w:ascii="Arial Narrow" w:hAnsi="Arial Narrow"/>
                <w:color w:val="FFFFFF"/>
                <w:sz w:val="16"/>
                <w:szCs w:val="16"/>
              </w:rPr>
            </w:pPr>
          </w:p>
        </w:tc>
      </w:tr>
      <w:tr w:rsidR="00A5540F" w14:paraId="0156F2F0" w14:textId="77777777" w:rsidTr="00A5540F">
        <w:trPr>
          <w:cantSplit/>
        </w:trPr>
        <w:tc>
          <w:tcPr>
            <w:tcW w:w="776" w:type="pct"/>
            <w:tcBorders>
              <w:top w:val="single" w:sz="6" w:space="0" w:color="000000"/>
              <w:left w:val="nil"/>
              <w:bottom w:val="single" w:sz="6" w:space="0" w:color="000000"/>
              <w:right w:val="nil"/>
            </w:tcBorders>
            <w:vAlign w:val="center"/>
            <w:hideMark/>
          </w:tcPr>
          <w:p w14:paraId="105EA23E" w14:textId="77777777" w:rsidR="00A5540F" w:rsidRDefault="00A5540F" w:rsidP="00A5540F">
            <w:pPr>
              <w:spacing w:line="240" w:lineRule="exact"/>
              <w:jc w:val="center"/>
              <w:rPr>
                <w:rFonts w:ascii="Arial Narrow" w:eastAsia="Times New Roman" w:hAnsi="Arial Narrow"/>
                <w:sz w:val="16"/>
                <w:szCs w:val="16"/>
              </w:rPr>
            </w:pPr>
            <w:r>
              <w:rPr>
                <w:rStyle w:val="label"/>
                <w:rFonts w:ascii="Arial Narrow" w:eastAsia="Times New Roman" w:hAnsi="Arial Narrow"/>
                <w:szCs w:val="18"/>
              </w:rPr>
              <w:t>Preterm birth</w:t>
            </w:r>
            <w:r>
              <w:rPr>
                <w:rFonts w:ascii="Arial Narrow" w:eastAsia="Times New Roman" w:hAnsi="Arial Narrow"/>
                <w:sz w:val="16"/>
                <w:szCs w:val="16"/>
              </w:rPr>
              <w:t xml:space="preserve"> </w:t>
            </w:r>
          </w:p>
        </w:tc>
        <w:tc>
          <w:tcPr>
            <w:tcW w:w="941" w:type="pct"/>
            <w:tcBorders>
              <w:top w:val="single" w:sz="6" w:space="0" w:color="000000"/>
              <w:left w:val="nil"/>
              <w:bottom w:val="single" w:sz="6" w:space="0" w:color="000000"/>
              <w:right w:val="nil"/>
            </w:tcBorders>
            <w:vAlign w:val="center"/>
            <w:hideMark/>
          </w:tcPr>
          <w:p w14:paraId="1982D4DB" w14:textId="7DE4D7AB" w:rsidR="00A5540F" w:rsidRDefault="00F30B0A" w:rsidP="00A5540F">
            <w:pPr>
              <w:spacing w:line="240" w:lineRule="exact"/>
              <w:rPr>
                <w:rFonts w:ascii="Arial Narrow" w:eastAsia="Times New Roman" w:hAnsi="Arial Narrow"/>
                <w:sz w:val="16"/>
                <w:szCs w:val="16"/>
              </w:rPr>
            </w:pPr>
            <w:r>
              <w:rPr>
                <w:rFonts w:ascii="Arial Narrow" w:eastAsia="Times New Roman" w:hAnsi="Arial Narrow"/>
                <w:sz w:val="16"/>
                <w:szCs w:val="16"/>
              </w:rPr>
              <w:t xml:space="preserve">68 </w:t>
            </w:r>
            <w:r w:rsidR="00A5540F">
              <w:rPr>
                <w:rFonts w:ascii="Arial Narrow" w:eastAsia="Times New Roman" w:hAnsi="Arial Narrow"/>
                <w:sz w:val="16"/>
                <w:szCs w:val="16"/>
              </w:rPr>
              <w:t xml:space="preserve">per 1,000 </w:t>
            </w:r>
          </w:p>
        </w:tc>
        <w:tc>
          <w:tcPr>
            <w:tcW w:w="1350" w:type="pct"/>
            <w:tcBorders>
              <w:top w:val="single" w:sz="6" w:space="0" w:color="000000"/>
              <w:left w:val="nil"/>
              <w:bottom w:val="single" w:sz="6" w:space="0" w:color="000000"/>
              <w:right w:val="nil"/>
            </w:tcBorders>
            <w:shd w:val="clear" w:color="auto" w:fill="EBEBEB"/>
            <w:hideMark/>
          </w:tcPr>
          <w:p w14:paraId="4B2C8F1A" w14:textId="2F065006" w:rsidR="00A5540F" w:rsidRDefault="00F30B0A" w:rsidP="00F30B0A">
            <w:pPr>
              <w:spacing w:line="240" w:lineRule="exact"/>
              <w:jc w:val="center"/>
              <w:rPr>
                <w:rFonts w:ascii="Arial Narrow" w:eastAsia="Times New Roman" w:hAnsi="Arial Narrow"/>
                <w:sz w:val="16"/>
                <w:szCs w:val="16"/>
              </w:rPr>
            </w:pPr>
            <w:r>
              <w:rPr>
                <w:rStyle w:val="cell-value"/>
                <w:rFonts w:ascii="Arial Narrow" w:eastAsia="Times New Roman" w:hAnsi="Arial Narrow"/>
                <w:b/>
                <w:bCs/>
                <w:szCs w:val="18"/>
              </w:rPr>
              <w:t xml:space="preserve">58 </w:t>
            </w:r>
            <w:r w:rsidR="00A5540F">
              <w:rPr>
                <w:rStyle w:val="cell-value"/>
                <w:rFonts w:ascii="Arial Narrow" w:eastAsia="Times New Roman" w:hAnsi="Arial Narrow"/>
                <w:b/>
                <w:bCs/>
                <w:szCs w:val="18"/>
              </w:rPr>
              <w:t>per 1,000</w:t>
            </w:r>
            <w:r w:rsidR="00A5540F">
              <w:rPr>
                <w:rFonts w:ascii="Arial Narrow" w:eastAsia="Times New Roman" w:hAnsi="Arial Narrow"/>
                <w:szCs w:val="18"/>
              </w:rPr>
              <w:br/>
            </w:r>
            <w:r w:rsidR="00A5540F">
              <w:rPr>
                <w:rStyle w:val="cell-value"/>
                <w:rFonts w:ascii="Arial Narrow" w:eastAsia="Times New Roman" w:hAnsi="Arial Narrow"/>
                <w:szCs w:val="18"/>
              </w:rPr>
              <w:t>(</w:t>
            </w:r>
            <w:r>
              <w:rPr>
                <w:rStyle w:val="cell-value"/>
                <w:rFonts w:ascii="Arial Narrow" w:eastAsia="Times New Roman" w:hAnsi="Arial Narrow"/>
                <w:szCs w:val="18"/>
              </w:rPr>
              <w:t xml:space="preserve">49 </w:t>
            </w:r>
            <w:r w:rsidR="00A5540F">
              <w:rPr>
                <w:rStyle w:val="cell-value"/>
                <w:rFonts w:ascii="Arial Narrow" w:eastAsia="Times New Roman" w:hAnsi="Arial Narrow"/>
                <w:szCs w:val="18"/>
              </w:rPr>
              <w:t xml:space="preserve">to </w:t>
            </w:r>
            <w:r w:rsidR="00CE30DB">
              <w:rPr>
                <w:rStyle w:val="cell-value"/>
                <w:rFonts w:ascii="Arial Narrow" w:eastAsia="Times New Roman" w:hAnsi="Arial Narrow"/>
                <w:szCs w:val="18"/>
              </w:rPr>
              <w:t>69</w:t>
            </w:r>
            <w:r w:rsidR="00A5540F">
              <w:rPr>
                <w:rStyle w:val="cell-value"/>
                <w:rFonts w:ascii="Arial Narrow" w:eastAsia="Times New Roman" w:hAnsi="Arial Narrow"/>
                <w:szCs w:val="18"/>
              </w:rPr>
              <w:t>)</w:t>
            </w:r>
            <w:r w:rsidR="00A5540F">
              <w:rPr>
                <w:rFonts w:ascii="Arial Narrow" w:eastAsia="Times New Roman" w:hAnsi="Arial Narrow"/>
                <w:sz w:val="16"/>
                <w:szCs w:val="16"/>
              </w:rPr>
              <w:t xml:space="preserve"> </w:t>
            </w:r>
          </w:p>
        </w:tc>
        <w:tc>
          <w:tcPr>
            <w:tcW w:w="735" w:type="pct"/>
            <w:tcBorders>
              <w:top w:val="single" w:sz="6" w:space="0" w:color="000000"/>
              <w:left w:val="nil"/>
              <w:bottom w:val="single" w:sz="6" w:space="0" w:color="000000"/>
              <w:right w:val="nil"/>
            </w:tcBorders>
            <w:vAlign w:val="center"/>
            <w:hideMark/>
          </w:tcPr>
          <w:p w14:paraId="077AC578" w14:textId="52A5DF7F" w:rsidR="00A5540F" w:rsidRDefault="00A5540F" w:rsidP="00A5540F">
            <w:pPr>
              <w:spacing w:line="240" w:lineRule="exact"/>
              <w:jc w:val="center"/>
              <w:rPr>
                <w:rFonts w:ascii="Arial Narrow" w:eastAsia="Times New Roman" w:hAnsi="Arial Narrow"/>
                <w:sz w:val="16"/>
                <w:szCs w:val="16"/>
              </w:rPr>
            </w:pPr>
            <w:r>
              <w:rPr>
                <w:rStyle w:val="block"/>
                <w:rFonts w:ascii="Arial Narrow" w:eastAsia="Times New Roman" w:hAnsi="Arial Narrow"/>
                <w:b/>
                <w:bCs/>
                <w:sz w:val="16"/>
                <w:szCs w:val="16"/>
              </w:rPr>
              <w:t>RR 0.8</w:t>
            </w:r>
            <w:r w:rsidR="00160CCC">
              <w:rPr>
                <w:rStyle w:val="block"/>
                <w:rFonts w:ascii="Arial Narrow" w:eastAsia="Times New Roman" w:hAnsi="Arial Narrow"/>
                <w:b/>
                <w:bCs/>
                <w:sz w:val="16"/>
                <w:szCs w:val="16"/>
              </w:rPr>
              <w:t>5</w:t>
            </w:r>
            <w:r>
              <w:rPr>
                <w:rFonts w:ascii="Arial Narrow" w:eastAsia="Times New Roman" w:hAnsi="Arial Narrow"/>
                <w:sz w:val="16"/>
                <w:szCs w:val="16"/>
              </w:rPr>
              <w:br/>
            </w:r>
            <w:r>
              <w:rPr>
                <w:rStyle w:val="cell"/>
                <w:rFonts w:ascii="Arial Narrow" w:eastAsia="Times New Roman" w:hAnsi="Arial Narrow"/>
                <w:sz w:val="16"/>
                <w:szCs w:val="16"/>
              </w:rPr>
              <w:t>(0.</w:t>
            </w:r>
            <w:r w:rsidR="00160CCC">
              <w:rPr>
                <w:rStyle w:val="cell"/>
                <w:rFonts w:ascii="Arial Narrow" w:eastAsia="Times New Roman" w:hAnsi="Arial Narrow"/>
                <w:sz w:val="16"/>
                <w:szCs w:val="16"/>
              </w:rPr>
              <w:t>72</w:t>
            </w:r>
            <w:r>
              <w:rPr>
                <w:rStyle w:val="cell"/>
                <w:rFonts w:ascii="Arial Narrow" w:eastAsia="Times New Roman" w:hAnsi="Arial Narrow"/>
                <w:sz w:val="16"/>
                <w:szCs w:val="16"/>
              </w:rPr>
              <w:t xml:space="preserve"> to </w:t>
            </w:r>
            <w:r w:rsidR="00160CCC">
              <w:rPr>
                <w:rStyle w:val="cell"/>
                <w:rFonts w:ascii="Arial Narrow" w:eastAsia="Times New Roman" w:hAnsi="Arial Narrow"/>
                <w:sz w:val="16"/>
                <w:szCs w:val="16"/>
              </w:rPr>
              <w:t>1.01</w:t>
            </w:r>
            <w:r>
              <w:rPr>
                <w:rStyle w:val="cell"/>
                <w:rFonts w:ascii="Arial Narrow" w:eastAsia="Times New Roman" w:hAnsi="Arial Narrow"/>
                <w:sz w:val="16"/>
                <w:szCs w:val="16"/>
              </w:rPr>
              <w:t>)</w:t>
            </w:r>
            <w:r>
              <w:rPr>
                <w:rFonts w:ascii="Arial Narrow" w:eastAsia="Times New Roman" w:hAnsi="Arial Narrow"/>
                <w:sz w:val="16"/>
                <w:szCs w:val="16"/>
              </w:rPr>
              <w:t xml:space="preserve"> </w:t>
            </w:r>
          </w:p>
        </w:tc>
        <w:tc>
          <w:tcPr>
            <w:tcW w:w="507" w:type="pct"/>
            <w:tcBorders>
              <w:top w:val="single" w:sz="6" w:space="0" w:color="000000"/>
              <w:left w:val="nil"/>
              <w:bottom w:val="single" w:sz="6" w:space="0" w:color="000000"/>
              <w:right w:val="nil"/>
            </w:tcBorders>
            <w:vAlign w:val="center"/>
            <w:hideMark/>
          </w:tcPr>
          <w:p w14:paraId="0BF64B16" w14:textId="527E696C" w:rsidR="00A5540F" w:rsidRDefault="00160CCC" w:rsidP="000D4B4D">
            <w:pPr>
              <w:spacing w:line="240" w:lineRule="exact"/>
              <w:jc w:val="center"/>
              <w:rPr>
                <w:rFonts w:ascii="Arial Narrow" w:eastAsia="Times New Roman" w:hAnsi="Arial Narrow"/>
                <w:sz w:val="16"/>
                <w:szCs w:val="16"/>
              </w:rPr>
            </w:pPr>
            <w:r>
              <w:rPr>
                <w:rFonts w:ascii="Arial Narrow" w:eastAsia="Times New Roman" w:hAnsi="Arial Narrow"/>
                <w:sz w:val="16"/>
                <w:szCs w:val="16"/>
              </w:rPr>
              <w:t>7,497</w:t>
            </w:r>
            <w:r w:rsidR="00A5540F">
              <w:rPr>
                <w:rFonts w:ascii="Arial Narrow" w:eastAsia="Times New Roman" w:hAnsi="Arial Narrow"/>
                <w:sz w:val="16"/>
                <w:szCs w:val="16"/>
              </w:rPr>
              <w:br/>
              <w:t>(1</w:t>
            </w:r>
            <w:r>
              <w:rPr>
                <w:rFonts w:ascii="Arial Narrow" w:eastAsia="Times New Roman" w:hAnsi="Arial Narrow"/>
                <w:sz w:val="16"/>
                <w:szCs w:val="16"/>
              </w:rPr>
              <w:t>8</w:t>
            </w:r>
            <w:r w:rsidR="00A5540F">
              <w:rPr>
                <w:rFonts w:ascii="Arial Narrow" w:eastAsia="Times New Roman" w:hAnsi="Arial Narrow"/>
                <w:sz w:val="16"/>
                <w:szCs w:val="16"/>
              </w:rPr>
              <w:t xml:space="preserve"> RCTs) </w:t>
            </w:r>
          </w:p>
        </w:tc>
        <w:tc>
          <w:tcPr>
            <w:tcW w:w="691" w:type="pct"/>
            <w:tcBorders>
              <w:top w:val="single" w:sz="6" w:space="0" w:color="000000"/>
              <w:left w:val="nil"/>
              <w:bottom w:val="single" w:sz="6" w:space="0" w:color="000000"/>
              <w:right w:val="nil"/>
            </w:tcBorders>
            <w:vAlign w:val="center"/>
            <w:hideMark/>
          </w:tcPr>
          <w:p w14:paraId="02AB5134" w14:textId="77777777" w:rsidR="00A5540F" w:rsidRDefault="00A5540F" w:rsidP="00A5540F">
            <w:pPr>
              <w:spacing w:line="240" w:lineRule="exact"/>
              <w:jc w:val="center"/>
              <w:rPr>
                <w:rFonts w:ascii="Arial Narrow" w:eastAsia="Times New Roman" w:hAnsi="Arial Narrow"/>
                <w:sz w:val="16"/>
                <w:szCs w:val="16"/>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Pr>
                <w:rStyle w:val="quality-text"/>
                <w:rFonts w:ascii="Arial Narrow" w:eastAsia="Times New Roman" w:hAnsi="Arial Narrow"/>
                <w:sz w:val="16"/>
                <w:szCs w:val="16"/>
              </w:rPr>
              <w:t>MODERATE</w:t>
            </w:r>
            <w:r>
              <w:rPr>
                <w:rFonts w:ascii="Arial Narrow" w:eastAsia="Times New Roman" w:hAnsi="Arial Narrow"/>
                <w:sz w:val="16"/>
                <w:szCs w:val="16"/>
              </w:rPr>
              <w:t xml:space="preserve"> </w:t>
            </w:r>
            <w:r>
              <w:rPr>
                <w:rFonts w:ascii="Arial Narrow" w:eastAsia="Times New Roman" w:hAnsi="Arial Narrow"/>
                <w:sz w:val="16"/>
                <w:szCs w:val="16"/>
                <w:vertAlign w:val="superscript"/>
              </w:rPr>
              <w:t>a</w:t>
            </w:r>
          </w:p>
        </w:tc>
      </w:tr>
      <w:tr w:rsidR="00A5540F" w14:paraId="4659F5CD" w14:textId="77777777" w:rsidTr="00A5540F">
        <w:trPr>
          <w:cantSplit/>
        </w:trPr>
        <w:tc>
          <w:tcPr>
            <w:tcW w:w="776" w:type="pct"/>
            <w:tcBorders>
              <w:top w:val="single" w:sz="6" w:space="0" w:color="000000"/>
              <w:left w:val="nil"/>
              <w:bottom w:val="single" w:sz="6" w:space="0" w:color="000000"/>
              <w:right w:val="nil"/>
            </w:tcBorders>
            <w:vAlign w:val="center"/>
            <w:hideMark/>
          </w:tcPr>
          <w:p w14:paraId="7FB299C2" w14:textId="77777777" w:rsidR="00A5540F" w:rsidRDefault="00A5540F" w:rsidP="00A5540F">
            <w:pPr>
              <w:spacing w:line="240" w:lineRule="exact"/>
              <w:jc w:val="center"/>
              <w:rPr>
                <w:rFonts w:ascii="Arial Narrow" w:eastAsia="Times New Roman" w:hAnsi="Arial Narrow"/>
                <w:sz w:val="16"/>
                <w:szCs w:val="16"/>
              </w:rPr>
            </w:pPr>
            <w:r>
              <w:rPr>
                <w:rStyle w:val="label"/>
                <w:rFonts w:ascii="Arial Narrow" w:eastAsia="Times New Roman" w:hAnsi="Arial Narrow"/>
                <w:szCs w:val="18"/>
              </w:rPr>
              <w:t>Low birth weight</w:t>
            </w:r>
            <w:r>
              <w:rPr>
                <w:rFonts w:ascii="Arial Narrow" w:eastAsia="Times New Roman" w:hAnsi="Arial Narrow"/>
                <w:sz w:val="16"/>
                <w:szCs w:val="16"/>
              </w:rPr>
              <w:t xml:space="preserve"> </w:t>
            </w:r>
          </w:p>
        </w:tc>
        <w:tc>
          <w:tcPr>
            <w:tcW w:w="941" w:type="pct"/>
            <w:tcBorders>
              <w:top w:val="single" w:sz="6" w:space="0" w:color="000000"/>
              <w:left w:val="nil"/>
              <w:bottom w:val="single" w:sz="6" w:space="0" w:color="000000"/>
              <w:right w:val="nil"/>
            </w:tcBorders>
            <w:vAlign w:val="center"/>
            <w:hideMark/>
          </w:tcPr>
          <w:p w14:paraId="01C19DA3" w14:textId="569F3BB6" w:rsidR="00A5540F" w:rsidRDefault="00A5540F" w:rsidP="00A5540F">
            <w:pPr>
              <w:spacing w:line="240" w:lineRule="exact"/>
              <w:rPr>
                <w:rFonts w:ascii="Arial Narrow" w:eastAsia="Times New Roman" w:hAnsi="Arial Narrow"/>
                <w:sz w:val="16"/>
                <w:szCs w:val="16"/>
              </w:rPr>
            </w:pPr>
            <w:r>
              <w:rPr>
                <w:rFonts w:ascii="Arial Narrow" w:eastAsia="Times New Roman" w:hAnsi="Arial Narrow"/>
                <w:sz w:val="16"/>
                <w:szCs w:val="16"/>
              </w:rPr>
              <w:t>5</w:t>
            </w:r>
            <w:r w:rsidR="00F30B0A">
              <w:rPr>
                <w:rFonts w:ascii="Arial Narrow" w:eastAsia="Times New Roman" w:hAnsi="Arial Narrow"/>
                <w:sz w:val="16"/>
                <w:szCs w:val="16"/>
              </w:rPr>
              <w:t>0</w:t>
            </w:r>
            <w:r>
              <w:rPr>
                <w:rFonts w:ascii="Arial Narrow" w:eastAsia="Times New Roman" w:hAnsi="Arial Narrow"/>
                <w:sz w:val="16"/>
                <w:szCs w:val="16"/>
              </w:rPr>
              <w:t xml:space="preserve"> per 1,000 </w:t>
            </w:r>
          </w:p>
        </w:tc>
        <w:tc>
          <w:tcPr>
            <w:tcW w:w="1350" w:type="pct"/>
            <w:tcBorders>
              <w:top w:val="single" w:sz="6" w:space="0" w:color="000000"/>
              <w:left w:val="nil"/>
              <w:bottom w:val="single" w:sz="6" w:space="0" w:color="000000"/>
              <w:right w:val="nil"/>
            </w:tcBorders>
            <w:shd w:val="clear" w:color="auto" w:fill="EBEBEB"/>
            <w:hideMark/>
          </w:tcPr>
          <w:p w14:paraId="7BC927BD" w14:textId="112D3893" w:rsidR="00A5540F" w:rsidRDefault="00A5540F" w:rsidP="00F30B0A">
            <w:pPr>
              <w:spacing w:line="240" w:lineRule="exact"/>
              <w:jc w:val="center"/>
              <w:rPr>
                <w:rFonts w:ascii="Arial Narrow" w:eastAsia="Times New Roman" w:hAnsi="Arial Narrow"/>
                <w:sz w:val="16"/>
                <w:szCs w:val="16"/>
              </w:rPr>
            </w:pPr>
            <w:r>
              <w:rPr>
                <w:rStyle w:val="cell-value"/>
                <w:rFonts w:ascii="Arial Narrow" w:eastAsia="Times New Roman" w:hAnsi="Arial Narrow"/>
                <w:b/>
                <w:bCs/>
                <w:szCs w:val="18"/>
              </w:rPr>
              <w:t>4</w:t>
            </w:r>
            <w:r w:rsidR="00F30B0A">
              <w:rPr>
                <w:rStyle w:val="cell-value"/>
                <w:rFonts w:ascii="Arial Narrow" w:eastAsia="Times New Roman" w:hAnsi="Arial Narrow"/>
                <w:b/>
                <w:bCs/>
                <w:szCs w:val="18"/>
              </w:rPr>
              <w:t>4</w:t>
            </w:r>
            <w:r>
              <w:rPr>
                <w:rStyle w:val="cell-value"/>
                <w:rFonts w:ascii="Arial Narrow" w:eastAsia="Times New Roman" w:hAnsi="Arial Narrow"/>
                <w:b/>
                <w:bCs/>
                <w:szCs w:val="18"/>
              </w:rPr>
              <w:t xml:space="preserve"> per 1,000</w:t>
            </w:r>
            <w:r>
              <w:rPr>
                <w:rFonts w:ascii="Arial Narrow" w:eastAsia="Times New Roman" w:hAnsi="Arial Narrow"/>
                <w:szCs w:val="18"/>
              </w:rPr>
              <w:br/>
            </w:r>
            <w:r>
              <w:rPr>
                <w:rStyle w:val="cell-value"/>
                <w:rFonts w:ascii="Arial Narrow" w:eastAsia="Times New Roman" w:hAnsi="Arial Narrow"/>
                <w:szCs w:val="18"/>
              </w:rPr>
              <w:t>(</w:t>
            </w:r>
            <w:r w:rsidR="00F30B0A">
              <w:rPr>
                <w:rStyle w:val="cell-value"/>
                <w:rFonts w:ascii="Arial Narrow" w:eastAsia="Times New Roman" w:hAnsi="Arial Narrow"/>
                <w:szCs w:val="18"/>
              </w:rPr>
              <w:t xml:space="preserve">33 </w:t>
            </w:r>
            <w:r>
              <w:rPr>
                <w:rStyle w:val="cell-value"/>
                <w:rFonts w:ascii="Arial Narrow" w:eastAsia="Times New Roman" w:hAnsi="Arial Narrow"/>
                <w:szCs w:val="18"/>
              </w:rPr>
              <w:t>to 5</w:t>
            </w:r>
            <w:r w:rsidR="00F30B0A">
              <w:rPr>
                <w:rStyle w:val="cell-value"/>
                <w:rFonts w:ascii="Arial Narrow" w:eastAsia="Times New Roman" w:hAnsi="Arial Narrow"/>
                <w:szCs w:val="18"/>
              </w:rPr>
              <w:t>9</w:t>
            </w:r>
            <w:r>
              <w:rPr>
                <w:rStyle w:val="cell-value"/>
                <w:rFonts w:ascii="Arial Narrow" w:eastAsia="Times New Roman" w:hAnsi="Arial Narrow"/>
                <w:szCs w:val="18"/>
              </w:rPr>
              <w:t>)</w:t>
            </w:r>
            <w:r>
              <w:rPr>
                <w:rFonts w:ascii="Arial Narrow" w:eastAsia="Times New Roman" w:hAnsi="Arial Narrow"/>
                <w:sz w:val="16"/>
                <w:szCs w:val="16"/>
              </w:rPr>
              <w:t xml:space="preserve"> </w:t>
            </w:r>
          </w:p>
        </w:tc>
        <w:tc>
          <w:tcPr>
            <w:tcW w:w="735" w:type="pct"/>
            <w:tcBorders>
              <w:top w:val="single" w:sz="6" w:space="0" w:color="000000"/>
              <w:left w:val="nil"/>
              <w:bottom w:val="single" w:sz="6" w:space="0" w:color="000000"/>
              <w:right w:val="nil"/>
            </w:tcBorders>
            <w:vAlign w:val="center"/>
            <w:hideMark/>
          </w:tcPr>
          <w:p w14:paraId="6F068056" w14:textId="1CA47443" w:rsidR="00A5540F" w:rsidRDefault="00A5540F" w:rsidP="00A5540F">
            <w:pPr>
              <w:spacing w:line="240" w:lineRule="exact"/>
              <w:jc w:val="center"/>
              <w:rPr>
                <w:rFonts w:ascii="Arial Narrow" w:eastAsia="Times New Roman" w:hAnsi="Arial Narrow"/>
                <w:sz w:val="16"/>
                <w:szCs w:val="16"/>
              </w:rPr>
            </w:pPr>
            <w:r>
              <w:rPr>
                <w:rStyle w:val="block"/>
                <w:rFonts w:ascii="Arial Narrow" w:eastAsia="Times New Roman" w:hAnsi="Arial Narrow"/>
                <w:b/>
                <w:bCs/>
                <w:sz w:val="16"/>
                <w:szCs w:val="16"/>
              </w:rPr>
              <w:t>RR 0.</w:t>
            </w:r>
            <w:r w:rsidR="00160CCC">
              <w:rPr>
                <w:rStyle w:val="block"/>
                <w:rFonts w:ascii="Arial Narrow" w:eastAsia="Times New Roman" w:hAnsi="Arial Narrow"/>
                <w:b/>
                <w:bCs/>
                <w:sz w:val="16"/>
                <w:szCs w:val="16"/>
              </w:rPr>
              <w:t>87</w:t>
            </w:r>
            <w:r>
              <w:rPr>
                <w:rFonts w:ascii="Arial Narrow" w:eastAsia="Times New Roman" w:hAnsi="Arial Narrow"/>
                <w:sz w:val="16"/>
                <w:szCs w:val="16"/>
              </w:rPr>
              <w:br/>
            </w:r>
            <w:r>
              <w:rPr>
                <w:rStyle w:val="cell"/>
                <w:rFonts w:ascii="Arial Narrow" w:eastAsia="Times New Roman" w:hAnsi="Arial Narrow"/>
                <w:sz w:val="16"/>
                <w:szCs w:val="16"/>
              </w:rPr>
              <w:t>(0.</w:t>
            </w:r>
            <w:r w:rsidR="00160CCC">
              <w:rPr>
                <w:rStyle w:val="cell"/>
                <w:rFonts w:ascii="Arial Narrow" w:eastAsia="Times New Roman" w:hAnsi="Arial Narrow"/>
                <w:sz w:val="16"/>
                <w:szCs w:val="16"/>
              </w:rPr>
              <w:t>65</w:t>
            </w:r>
            <w:r>
              <w:rPr>
                <w:rStyle w:val="cell"/>
                <w:rFonts w:ascii="Arial Narrow" w:eastAsia="Times New Roman" w:hAnsi="Arial Narrow"/>
                <w:sz w:val="16"/>
                <w:szCs w:val="16"/>
              </w:rPr>
              <w:t xml:space="preserve"> to 1.</w:t>
            </w:r>
            <w:r w:rsidR="00160CCC">
              <w:rPr>
                <w:rStyle w:val="cell"/>
                <w:rFonts w:ascii="Arial Narrow" w:eastAsia="Times New Roman" w:hAnsi="Arial Narrow"/>
                <w:sz w:val="16"/>
                <w:szCs w:val="16"/>
              </w:rPr>
              <w:t>17</w:t>
            </w:r>
            <w:r>
              <w:rPr>
                <w:rStyle w:val="cell"/>
                <w:rFonts w:ascii="Arial Narrow" w:eastAsia="Times New Roman" w:hAnsi="Arial Narrow"/>
                <w:sz w:val="16"/>
                <w:szCs w:val="16"/>
              </w:rPr>
              <w:t>)</w:t>
            </w:r>
            <w:r>
              <w:rPr>
                <w:rFonts w:ascii="Arial Narrow" w:eastAsia="Times New Roman" w:hAnsi="Arial Narrow"/>
                <w:sz w:val="16"/>
                <w:szCs w:val="16"/>
              </w:rPr>
              <w:t xml:space="preserve"> </w:t>
            </w:r>
          </w:p>
        </w:tc>
        <w:tc>
          <w:tcPr>
            <w:tcW w:w="507" w:type="pct"/>
            <w:tcBorders>
              <w:top w:val="single" w:sz="6" w:space="0" w:color="000000"/>
              <w:left w:val="nil"/>
              <w:bottom w:val="single" w:sz="6" w:space="0" w:color="000000"/>
              <w:right w:val="nil"/>
            </w:tcBorders>
            <w:vAlign w:val="center"/>
            <w:hideMark/>
          </w:tcPr>
          <w:p w14:paraId="67764BC4" w14:textId="6C0CE316" w:rsidR="00A5540F" w:rsidRDefault="00D41331" w:rsidP="00A5540F">
            <w:pPr>
              <w:spacing w:line="240" w:lineRule="exact"/>
              <w:jc w:val="center"/>
              <w:rPr>
                <w:rFonts w:ascii="Arial Narrow" w:eastAsia="Times New Roman" w:hAnsi="Arial Narrow"/>
                <w:sz w:val="16"/>
                <w:szCs w:val="16"/>
              </w:rPr>
            </w:pPr>
            <w:r>
              <w:rPr>
                <w:rFonts w:ascii="Arial Narrow" w:eastAsia="Times New Roman" w:hAnsi="Arial Narrow"/>
                <w:sz w:val="16"/>
                <w:szCs w:val="16"/>
              </w:rPr>
              <w:t>3,6</w:t>
            </w:r>
            <w:r w:rsidR="00160CCC">
              <w:rPr>
                <w:rFonts w:ascii="Arial Narrow" w:eastAsia="Times New Roman" w:hAnsi="Arial Narrow"/>
                <w:sz w:val="16"/>
                <w:szCs w:val="16"/>
              </w:rPr>
              <w:t>65</w:t>
            </w:r>
            <w:r w:rsidR="00A5540F">
              <w:rPr>
                <w:rFonts w:ascii="Arial Narrow" w:eastAsia="Times New Roman" w:hAnsi="Arial Narrow"/>
                <w:sz w:val="16"/>
                <w:szCs w:val="16"/>
              </w:rPr>
              <w:br/>
              <w:t>(</w:t>
            </w:r>
            <w:r>
              <w:rPr>
                <w:rFonts w:ascii="Arial Narrow" w:eastAsia="Times New Roman" w:hAnsi="Arial Narrow"/>
                <w:sz w:val="16"/>
                <w:szCs w:val="16"/>
              </w:rPr>
              <w:t>3</w:t>
            </w:r>
            <w:r w:rsidR="00A5540F">
              <w:rPr>
                <w:rFonts w:ascii="Arial Narrow" w:eastAsia="Times New Roman" w:hAnsi="Arial Narrow"/>
                <w:sz w:val="16"/>
                <w:szCs w:val="16"/>
              </w:rPr>
              <w:t xml:space="preserve"> RCTs) </w:t>
            </w:r>
          </w:p>
        </w:tc>
        <w:tc>
          <w:tcPr>
            <w:tcW w:w="691" w:type="pct"/>
            <w:tcBorders>
              <w:top w:val="single" w:sz="6" w:space="0" w:color="000000"/>
              <w:left w:val="nil"/>
              <w:bottom w:val="single" w:sz="6" w:space="0" w:color="000000"/>
              <w:right w:val="nil"/>
            </w:tcBorders>
            <w:vAlign w:val="center"/>
            <w:hideMark/>
          </w:tcPr>
          <w:p w14:paraId="40458707" w14:textId="77777777" w:rsidR="00A5540F" w:rsidRDefault="00A5540F" w:rsidP="00A5540F">
            <w:pPr>
              <w:spacing w:line="240" w:lineRule="exact"/>
              <w:jc w:val="center"/>
              <w:rPr>
                <w:rFonts w:ascii="Arial Narrow" w:eastAsia="Times New Roman" w:hAnsi="Arial Narrow"/>
                <w:sz w:val="16"/>
                <w:szCs w:val="16"/>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Pr>
                <w:rStyle w:val="quality-text"/>
                <w:rFonts w:ascii="Arial Narrow" w:eastAsia="Times New Roman" w:hAnsi="Arial Narrow"/>
                <w:sz w:val="16"/>
                <w:szCs w:val="16"/>
              </w:rPr>
              <w:t>LOW</w:t>
            </w:r>
            <w:r>
              <w:rPr>
                <w:rFonts w:ascii="Arial Narrow" w:eastAsia="Times New Roman" w:hAnsi="Arial Narrow"/>
                <w:sz w:val="16"/>
                <w:szCs w:val="16"/>
              </w:rPr>
              <w:t xml:space="preserve"> </w:t>
            </w:r>
            <w:r>
              <w:rPr>
                <w:rFonts w:ascii="Arial Narrow" w:eastAsia="Times New Roman" w:hAnsi="Arial Narrow"/>
                <w:sz w:val="16"/>
                <w:szCs w:val="16"/>
                <w:vertAlign w:val="superscript"/>
              </w:rPr>
              <w:t>a</w:t>
            </w:r>
            <w:r>
              <w:rPr>
                <w:rStyle w:val="comma"/>
                <w:rFonts w:ascii="Arial Narrow" w:eastAsia="Times New Roman" w:hAnsi="Arial Narrow"/>
                <w:sz w:val="16"/>
                <w:szCs w:val="16"/>
                <w:vertAlign w:val="superscript"/>
              </w:rPr>
              <w:t>,</w:t>
            </w:r>
            <w:r>
              <w:rPr>
                <w:rFonts w:ascii="Arial Narrow" w:eastAsia="Times New Roman" w:hAnsi="Arial Narrow"/>
                <w:sz w:val="16"/>
                <w:szCs w:val="16"/>
                <w:vertAlign w:val="superscript"/>
              </w:rPr>
              <w:t>b</w:t>
            </w:r>
          </w:p>
        </w:tc>
      </w:tr>
      <w:tr w:rsidR="00A5540F" w14:paraId="106B12E9" w14:textId="77777777" w:rsidTr="00A5540F">
        <w:trPr>
          <w:cantSplit/>
        </w:trPr>
        <w:tc>
          <w:tcPr>
            <w:tcW w:w="776" w:type="pct"/>
            <w:tcBorders>
              <w:top w:val="single" w:sz="6" w:space="0" w:color="000000"/>
              <w:left w:val="nil"/>
              <w:bottom w:val="single" w:sz="6" w:space="0" w:color="000000"/>
              <w:right w:val="nil"/>
            </w:tcBorders>
            <w:vAlign w:val="center"/>
          </w:tcPr>
          <w:p w14:paraId="0437A6A6" w14:textId="77777777" w:rsidR="00A5540F" w:rsidRDefault="00A5540F" w:rsidP="00A5540F">
            <w:pPr>
              <w:spacing w:line="240" w:lineRule="exact"/>
              <w:jc w:val="center"/>
              <w:rPr>
                <w:rStyle w:val="label"/>
                <w:rFonts w:ascii="Arial Narrow" w:eastAsia="Times New Roman" w:hAnsi="Arial Narrow"/>
                <w:szCs w:val="18"/>
              </w:rPr>
            </w:pPr>
            <w:r>
              <w:rPr>
                <w:rStyle w:val="label"/>
                <w:rFonts w:ascii="Arial Narrow" w:eastAsia="Times New Roman" w:hAnsi="Arial Narrow"/>
                <w:szCs w:val="18"/>
              </w:rPr>
              <w:t>Macrosomia - &gt;4000 g</w:t>
            </w:r>
            <w:r>
              <w:rPr>
                <w:rFonts w:ascii="Arial Narrow" w:eastAsia="Times New Roman" w:hAnsi="Arial Narrow"/>
                <w:sz w:val="16"/>
                <w:szCs w:val="16"/>
              </w:rPr>
              <w:t xml:space="preserve"> </w:t>
            </w:r>
          </w:p>
        </w:tc>
        <w:tc>
          <w:tcPr>
            <w:tcW w:w="941" w:type="pct"/>
            <w:tcBorders>
              <w:top w:val="single" w:sz="6" w:space="0" w:color="000000"/>
              <w:left w:val="nil"/>
              <w:bottom w:val="single" w:sz="6" w:space="0" w:color="000000"/>
              <w:right w:val="nil"/>
            </w:tcBorders>
            <w:vAlign w:val="center"/>
          </w:tcPr>
          <w:p w14:paraId="6600D45E" w14:textId="26302000" w:rsidR="00A5540F" w:rsidRDefault="00F30B0A" w:rsidP="00F30B0A">
            <w:pPr>
              <w:spacing w:line="240" w:lineRule="exact"/>
              <w:rPr>
                <w:rFonts w:ascii="Arial Narrow" w:eastAsia="Times New Roman" w:hAnsi="Arial Narrow"/>
                <w:sz w:val="16"/>
                <w:szCs w:val="16"/>
              </w:rPr>
            </w:pPr>
            <w:r>
              <w:rPr>
                <w:rFonts w:ascii="Arial Narrow" w:eastAsia="Times New Roman" w:hAnsi="Arial Narrow"/>
                <w:sz w:val="16"/>
                <w:szCs w:val="16"/>
              </w:rPr>
              <w:t xml:space="preserve">160 </w:t>
            </w:r>
            <w:r w:rsidR="00A5540F">
              <w:rPr>
                <w:rFonts w:ascii="Arial Narrow" w:eastAsia="Times New Roman" w:hAnsi="Arial Narrow"/>
                <w:sz w:val="16"/>
                <w:szCs w:val="16"/>
              </w:rPr>
              <w:t xml:space="preserve">per 1,000 </w:t>
            </w:r>
          </w:p>
        </w:tc>
        <w:tc>
          <w:tcPr>
            <w:tcW w:w="1350" w:type="pct"/>
            <w:tcBorders>
              <w:top w:val="single" w:sz="6" w:space="0" w:color="000000"/>
              <w:left w:val="nil"/>
              <w:bottom w:val="single" w:sz="6" w:space="0" w:color="000000"/>
              <w:right w:val="nil"/>
            </w:tcBorders>
            <w:shd w:val="clear" w:color="auto" w:fill="EBEBEB"/>
          </w:tcPr>
          <w:p w14:paraId="48DFFE7A" w14:textId="5CDFF0BB" w:rsidR="00A5540F" w:rsidRDefault="00A5540F" w:rsidP="00F30B0A">
            <w:pPr>
              <w:spacing w:line="240" w:lineRule="exact"/>
              <w:jc w:val="center"/>
              <w:rPr>
                <w:rStyle w:val="cell-value"/>
                <w:rFonts w:ascii="Arial Narrow" w:eastAsia="Times New Roman" w:hAnsi="Arial Narrow"/>
                <w:b/>
                <w:bCs/>
                <w:szCs w:val="18"/>
              </w:rPr>
            </w:pPr>
            <w:r>
              <w:rPr>
                <w:rStyle w:val="cell-value"/>
                <w:rFonts w:ascii="Arial Narrow" w:eastAsia="Times New Roman" w:hAnsi="Arial Narrow"/>
                <w:b/>
                <w:bCs/>
                <w:szCs w:val="18"/>
              </w:rPr>
              <w:t>1</w:t>
            </w:r>
            <w:r w:rsidR="00F30B0A">
              <w:rPr>
                <w:rStyle w:val="cell-value"/>
                <w:rFonts w:ascii="Arial Narrow" w:eastAsia="Times New Roman" w:hAnsi="Arial Narrow"/>
                <w:b/>
                <w:bCs/>
                <w:szCs w:val="18"/>
              </w:rPr>
              <w:t>4</w:t>
            </w:r>
            <w:r w:rsidR="00CE30DB">
              <w:rPr>
                <w:rStyle w:val="cell-value"/>
                <w:rFonts w:ascii="Arial Narrow" w:eastAsia="Times New Roman" w:hAnsi="Arial Narrow"/>
                <w:b/>
                <w:bCs/>
                <w:szCs w:val="18"/>
              </w:rPr>
              <w:t>6</w:t>
            </w:r>
            <w:r>
              <w:rPr>
                <w:rStyle w:val="cell-value"/>
                <w:rFonts w:ascii="Arial Narrow" w:eastAsia="Times New Roman" w:hAnsi="Arial Narrow"/>
                <w:b/>
                <w:bCs/>
                <w:szCs w:val="18"/>
              </w:rPr>
              <w:t xml:space="preserve"> per 1,000</w:t>
            </w:r>
            <w:r>
              <w:rPr>
                <w:rFonts w:ascii="Arial Narrow" w:eastAsia="Times New Roman" w:hAnsi="Arial Narrow"/>
                <w:szCs w:val="18"/>
              </w:rPr>
              <w:br/>
            </w:r>
            <w:r>
              <w:rPr>
                <w:rStyle w:val="cell-value"/>
                <w:rFonts w:ascii="Arial Narrow" w:eastAsia="Times New Roman" w:hAnsi="Arial Narrow"/>
                <w:szCs w:val="18"/>
              </w:rPr>
              <w:t>(</w:t>
            </w:r>
            <w:r w:rsidR="00F30B0A">
              <w:rPr>
                <w:rStyle w:val="cell-value"/>
                <w:rFonts w:ascii="Arial Narrow" w:eastAsia="Times New Roman" w:hAnsi="Arial Narrow"/>
                <w:szCs w:val="18"/>
              </w:rPr>
              <w:t xml:space="preserve">132 </w:t>
            </w:r>
            <w:r>
              <w:rPr>
                <w:rStyle w:val="cell-value"/>
                <w:rFonts w:ascii="Arial Narrow" w:eastAsia="Times New Roman" w:hAnsi="Arial Narrow"/>
                <w:szCs w:val="18"/>
              </w:rPr>
              <w:t xml:space="preserve">to </w:t>
            </w:r>
            <w:r w:rsidR="00F30B0A">
              <w:rPr>
                <w:rStyle w:val="cell-value"/>
                <w:rFonts w:ascii="Arial Narrow" w:eastAsia="Times New Roman" w:hAnsi="Arial Narrow"/>
                <w:szCs w:val="18"/>
              </w:rPr>
              <w:t>162</w:t>
            </w:r>
            <w:r>
              <w:rPr>
                <w:rStyle w:val="cell-value"/>
                <w:rFonts w:ascii="Arial Narrow" w:eastAsia="Times New Roman" w:hAnsi="Arial Narrow"/>
                <w:szCs w:val="18"/>
              </w:rPr>
              <w:t>)</w:t>
            </w:r>
            <w:r>
              <w:rPr>
                <w:rFonts w:ascii="Arial Narrow" w:eastAsia="Times New Roman" w:hAnsi="Arial Narrow"/>
                <w:sz w:val="16"/>
                <w:szCs w:val="16"/>
              </w:rPr>
              <w:t xml:space="preserve"> </w:t>
            </w:r>
          </w:p>
        </w:tc>
        <w:tc>
          <w:tcPr>
            <w:tcW w:w="735" w:type="pct"/>
            <w:tcBorders>
              <w:top w:val="single" w:sz="6" w:space="0" w:color="000000"/>
              <w:left w:val="nil"/>
              <w:bottom w:val="single" w:sz="6" w:space="0" w:color="000000"/>
              <w:right w:val="nil"/>
            </w:tcBorders>
            <w:vAlign w:val="center"/>
          </w:tcPr>
          <w:p w14:paraId="5432707A" w14:textId="16231B77" w:rsidR="00A5540F" w:rsidRDefault="00A5540F" w:rsidP="00A5540F">
            <w:pPr>
              <w:spacing w:line="240" w:lineRule="exact"/>
              <w:jc w:val="center"/>
              <w:rPr>
                <w:rStyle w:val="block"/>
                <w:rFonts w:ascii="Arial Narrow" w:eastAsia="Times New Roman" w:hAnsi="Arial Narrow"/>
                <w:b/>
                <w:bCs/>
                <w:sz w:val="16"/>
                <w:szCs w:val="16"/>
              </w:rPr>
            </w:pPr>
            <w:r>
              <w:rPr>
                <w:rStyle w:val="block"/>
                <w:rFonts w:ascii="Arial Narrow" w:eastAsia="Times New Roman" w:hAnsi="Arial Narrow"/>
                <w:b/>
                <w:bCs/>
                <w:sz w:val="16"/>
                <w:szCs w:val="16"/>
              </w:rPr>
              <w:t>RR 0.9</w:t>
            </w:r>
            <w:r w:rsidR="00D41331">
              <w:rPr>
                <w:rStyle w:val="block"/>
                <w:rFonts w:ascii="Arial Narrow" w:eastAsia="Times New Roman" w:hAnsi="Arial Narrow"/>
                <w:b/>
                <w:bCs/>
                <w:sz w:val="16"/>
                <w:szCs w:val="16"/>
              </w:rPr>
              <w:t>1</w:t>
            </w:r>
            <w:r>
              <w:rPr>
                <w:rFonts w:ascii="Arial Narrow" w:eastAsia="Times New Roman" w:hAnsi="Arial Narrow"/>
                <w:sz w:val="16"/>
                <w:szCs w:val="16"/>
              </w:rPr>
              <w:br/>
            </w:r>
            <w:r>
              <w:rPr>
                <w:rStyle w:val="cell"/>
                <w:rFonts w:ascii="Arial Narrow" w:eastAsia="Times New Roman" w:hAnsi="Arial Narrow"/>
                <w:sz w:val="16"/>
                <w:szCs w:val="16"/>
              </w:rPr>
              <w:t>(0.82 to 1.0</w:t>
            </w:r>
            <w:r w:rsidR="00160CCC">
              <w:rPr>
                <w:rStyle w:val="cell"/>
                <w:rFonts w:ascii="Arial Narrow" w:eastAsia="Times New Roman" w:hAnsi="Arial Narrow"/>
                <w:sz w:val="16"/>
                <w:szCs w:val="16"/>
              </w:rPr>
              <w:t>1</w:t>
            </w:r>
            <w:r>
              <w:rPr>
                <w:rStyle w:val="cell"/>
                <w:rFonts w:ascii="Arial Narrow" w:eastAsia="Times New Roman" w:hAnsi="Arial Narrow"/>
                <w:sz w:val="16"/>
                <w:szCs w:val="16"/>
              </w:rPr>
              <w:t>)</w:t>
            </w:r>
            <w:r>
              <w:rPr>
                <w:rFonts w:ascii="Arial Narrow" w:eastAsia="Times New Roman" w:hAnsi="Arial Narrow"/>
                <w:sz w:val="16"/>
                <w:szCs w:val="16"/>
              </w:rPr>
              <w:t xml:space="preserve"> </w:t>
            </w:r>
          </w:p>
        </w:tc>
        <w:tc>
          <w:tcPr>
            <w:tcW w:w="507" w:type="pct"/>
            <w:tcBorders>
              <w:top w:val="single" w:sz="6" w:space="0" w:color="000000"/>
              <w:left w:val="nil"/>
              <w:bottom w:val="single" w:sz="6" w:space="0" w:color="000000"/>
              <w:right w:val="nil"/>
            </w:tcBorders>
            <w:vAlign w:val="center"/>
          </w:tcPr>
          <w:p w14:paraId="2E11D036" w14:textId="6FA3A447" w:rsidR="00A5540F" w:rsidRDefault="00160CCC" w:rsidP="00D41331">
            <w:pPr>
              <w:spacing w:line="240" w:lineRule="exact"/>
              <w:jc w:val="center"/>
              <w:rPr>
                <w:rFonts w:ascii="Arial Narrow" w:eastAsia="Times New Roman" w:hAnsi="Arial Narrow"/>
                <w:sz w:val="16"/>
                <w:szCs w:val="16"/>
              </w:rPr>
            </w:pPr>
            <w:r>
              <w:rPr>
                <w:rFonts w:ascii="Arial Narrow" w:eastAsia="Times New Roman" w:hAnsi="Arial Narrow"/>
                <w:sz w:val="16"/>
                <w:szCs w:val="16"/>
              </w:rPr>
              <w:t>7,664</w:t>
            </w:r>
            <w:r w:rsidR="00A5540F">
              <w:rPr>
                <w:rFonts w:ascii="Arial Narrow" w:eastAsia="Times New Roman" w:hAnsi="Arial Narrow"/>
                <w:sz w:val="16"/>
                <w:szCs w:val="16"/>
              </w:rPr>
              <w:br/>
              <w:t>(1</w:t>
            </w:r>
            <w:r>
              <w:rPr>
                <w:rFonts w:ascii="Arial Narrow" w:eastAsia="Times New Roman" w:hAnsi="Arial Narrow"/>
                <w:sz w:val="16"/>
                <w:szCs w:val="16"/>
              </w:rPr>
              <w:t>7</w:t>
            </w:r>
            <w:r w:rsidR="00A5540F">
              <w:rPr>
                <w:rFonts w:ascii="Arial Narrow" w:eastAsia="Times New Roman" w:hAnsi="Arial Narrow"/>
                <w:sz w:val="16"/>
                <w:szCs w:val="16"/>
              </w:rPr>
              <w:t xml:space="preserve"> RCTs) </w:t>
            </w:r>
          </w:p>
        </w:tc>
        <w:tc>
          <w:tcPr>
            <w:tcW w:w="691" w:type="pct"/>
            <w:tcBorders>
              <w:top w:val="single" w:sz="6" w:space="0" w:color="000000"/>
              <w:left w:val="nil"/>
              <w:bottom w:val="single" w:sz="6" w:space="0" w:color="000000"/>
              <w:right w:val="nil"/>
            </w:tcBorders>
            <w:vAlign w:val="center"/>
          </w:tcPr>
          <w:p w14:paraId="7C6D83ED" w14:textId="5080FA7F" w:rsidR="00A5540F" w:rsidRDefault="005D0706" w:rsidP="00A5540F">
            <w:pPr>
              <w:spacing w:line="240" w:lineRule="exact"/>
              <w:jc w:val="center"/>
              <w:rPr>
                <w:rStyle w:val="quality-sign"/>
                <w:rFonts w:ascii="Cambria" w:eastAsia="Cambria" w:hAnsi="Cambria" w:cs="Cambria"/>
                <w:sz w:val="21"/>
                <w:szCs w:val="21"/>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Pr>
                <w:rStyle w:val="quality-text"/>
                <w:rFonts w:ascii="Arial Narrow" w:eastAsia="Times New Roman" w:hAnsi="Arial Narrow"/>
                <w:sz w:val="16"/>
                <w:szCs w:val="16"/>
              </w:rPr>
              <w:t>LOW</w:t>
            </w:r>
            <w:r>
              <w:rPr>
                <w:rFonts w:ascii="Arial Narrow" w:eastAsia="Times New Roman" w:hAnsi="Arial Narrow"/>
                <w:sz w:val="16"/>
                <w:szCs w:val="16"/>
              </w:rPr>
              <w:t xml:space="preserve"> </w:t>
            </w:r>
            <w:r>
              <w:rPr>
                <w:rFonts w:ascii="Arial Narrow" w:eastAsia="Times New Roman" w:hAnsi="Arial Narrow"/>
                <w:sz w:val="16"/>
                <w:szCs w:val="16"/>
                <w:vertAlign w:val="superscript"/>
              </w:rPr>
              <w:t>a</w:t>
            </w:r>
            <w:r>
              <w:rPr>
                <w:rStyle w:val="comma"/>
                <w:rFonts w:ascii="Arial Narrow" w:eastAsia="Times New Roman" w:hAnsi="Arial Narrow"/>
                <w:sz w:val="16"/>
                <w:szCs w:val="16"/>
                <w:vertAlign w:val="superscript"/>
              </w:rPr>
              <w:t>,</w:t>
            </w:r>
            <w:r>
              <w:rPr>
                <w:rFonts w:ascii="Arial Narrow" w:eastAsia="Times New Roman" w:hAnsi="Arial Narrow"/>
                <w:sz w:val="16"/>
                <w:szCs w:val="16"/>
                <w:vertAlign w:val="superscript"/>
              </w:rPr>
              <w:t>b</w:t>
            </w:r>
          </w:p>
        </w:tc>
      </w:tr>
      <w:tr w:rsidR="00A5540F" w14:paraId="5EB3AF52" w14:textId="77777777" w:rsidTr="00A5540F">
        <w:trPr>
          <w:cantSplit/>
        </w:trPr>
        <w:tc>
          <w:tcPr>
            <w:tcW w:w="776" w:type="pct"/>
            <w:tcBorders>
              <w:top w:val="single" w:sz="6" w:space="0" w:color="000000"/>
              <w:left w:val="nil"/>
              <w:bottom w:val="single" w:sz="6" w:space="0" w:color="000000"/>
              <w:right w:val="nil"/>
            </w:tcBorders>
            <w:vAlign w:val="center"/>
          </w:tcPr>
          <w:p w14:paraId="76C13933" w14:textId="77777777" w:rsidR="00A5540F" w:rsidRDefault="00A5540F" w:rsidP="00A5540F">
            <w:pPr>
              <w:spacing w:line="240" w:lineRule="exact"/>
              <w:jc w:val="center"/>
              <w:rPr>
                <w:rStyle w:val="label"/>
                <w:rFonts w:ascii="Arial Narrow" w:eastAsia="Times New Roman" w:hAnsi="Arial Narrow"/>
                <w:szCs w:val="18"/>
              </w:rPr>
            </w:pPr>
            <w:r>
              <w:rPr>
                <w:rStyle w:val="label"/>
                <w:rFonts w:ascii="Arial Narrow" w:eastAsia="Times New Roman" w:hAnsi="Arial Narrow"/>
                <w:szCs w:val="18"/>
              </w:rPr>
              <w:t>Macrosomia - &gt;4500 g</w:t>
            </w:r>
            <w:r>
              <w:rPr>
                <w:rFonts w:ascii="Arial Narrow" w:eastAsia="Times New Roman" w:hAnsi="Arial Narrow"/>
                <w:sz w:val="16"/>
                <w:szCs w:val="16"/>
              </w:rPr>
              <w:t xml:space="preserve"> </w:t>
            </w:r>
          </w:p>
        </w:tc>
        <w:tc>
          <w:tcPr>
            <w:tcW w:w="941" w:type="pct"/>
            <w:tcBorders>
              <w:top w:val="single" w:sz="6" w:space="0" w:color="000000"/>
              <w:left w:val="nil"/>
              <w:bottom w:val="single" w:sz="6" w:space="0" w:color="000000"/>
              <w:right w:val="nil"/>
            </w:tcBorders>
            <w:vAlign w:val="center"/>
          </w:tcPr>
          <w:p w14:paraId="6DBC6172" w14:textId="77777777" w:rsidR="00A5540F" w:rsidRDefault="00A5540F" w:rsidP="00A5540F">
            <w:pPr>
              <w:spacing w:line="240" w:lineRule="exact"/>
              <w:rPr>
                <w:rFonts w:ascii="Arial Narrow" w:eastAsia="Times New Roman" w:hAnsi="Arial Narrow"/>
                <w:sz w:val="16"/>
                <w:szCs w:val="16"/>
              </w:rPr>
            </w:pPr>
            <w:r>
              <w:rPr>
                <w:rFonts w:ascii="Arial Narrow" w:eastAsia="Times New Roman" w:hAnsi="Arial Narrow"/>
                <w:sz w:val="16"/>
                <w:szCs w:val="16"/>
              </w:rPr>
              <w:t xml:space="preserve">38 per 1,000 </w:t>
            </w:r>
          </w:p>
        </w:tc>
        <w:tc>
          <w:tcPr>
            <w:tcW w:w="1350" w:type="pct"/>
            <w:tcBorders>
              <w:top w:val="single" w:sz="6" w:space="0" w:color="000000"/>
              <w:left w:val="nil"/>
              <w:bottom w:val="single" w:sz="6" w:space="0" w:color="000000"/>
              <w:right w:val="nil"/>
            </w:tcBorders>
            <w:shd w:val="clear" w:color="auto" w:fill="EBEBEB"/>
          </w:tcPr>
          <w:p w14:paraId="6EF33F6F" w14:textId="77777777" w:rsidR="00A5540F" w:rsidRDefault="00A5540F" w:rsidP="00A5540F">
            <w:pPr>
              <w:spacing w:line="240" w:lineRule="exact"/>
              <w:jc w:val="center"/>
              <w:rPr>
                <w:rStyle w:val="cell-value"/>
                <w:rFonts w:ascii="Arial Narrow" w:eastAsia="Times New Roman" w:hAnsi="Arial Narrow"/>
                <w:b/>
                <w:bCs/>
                <w:szCs w:val="18"/>
              </w:rPr>
            </w:pPr>
            <w:r>
              <w:rPr>
                <w:rStyle w:val="cell-value"/>
                <w:rFonts w:ascii="Arial Narrow" w:eastAsia="Times New Roman" w:hAnsi="Arial Narrow"/>
                <w:b/>
                <w:bCs/>
                <w:szCs w:val="18"/>
              </w:rPr>
              <w:t>26 per 1,000</w:t>
            </w:r>
            <w:r>
              <w:rPr>
                <w:rFonts w:ascii="Arial Narrow" w:eastAsia="Times New Roman" w:hAnsi="Arial Narrow"/>
                <w:szCs w:val="18"/>
              </w:rPr>
              <w:br/>
            </w:r>
            <w:r>
              <w:rPr>
                <w:rStyle w:val="cell-value"/>
                <w:rFonts w:ascii="Arial Narrow" w:eastAsia="Times New Roman" w:hAnsi="Arial Narrow"/>
                <w:szCs w:val="18"/>
              </w:rPr>
              <w:t>(18 to 37)</w:t>
            </w:r>
            <w:r>
              <w:rPr>
                <w:rFonts w:ascii="Arial Narrow" w:eastAsia="Times New Roman" w:hAnsi="Arial Narrow"/>
                <w:sz w:val="16"/>
                <w:szCs w:val="16"/>
              </w:rPr>
              <w:t xml:space="preserve"> </w:t>
            </w:r>
          </w:p>
        </w:tc>
        <w:tc>
          <w:tcPr>
            <w:tcW w:w="735" w:type="pct"/>
            <w:tcBorders>
              <w:top w:val="single" w:sz="6" w:space="0" w:color="000000"/>
              <w:left w:val="nil"/>
              <w:bottom w:val="single" w:sz="6" w:space="0" w:color="000000"/>
              <w:right w:val="nil"/>
            </w:tcBorders>
            <w:vAlign w:val="center"/>
          </w:tcPr>
          <w:p w14:paraId="04D56A42" w14:textId="77777777" w:rsidR="00A5540F" w:rsidRDefault="00A5540F" w:rsidP="00A5540F">
            <w:pPr>
              <w:spacing w:line="240" w:lineRule="exact"/>
              <w:jc w:val="center"/>
              <w:rPr>
                <w:rStyle w:val="block"/>
                <w:rFonts w:ascii="Arial Narrow" w:eastAsia="Times New Roman" w:hAnsi="Arial Narrow"/>
                <w:b/>
                <w:bCs/>
                <w:sz w:val="16"/>
                <w:szCs w:val="16"/>
              </w:rPr>
            </w:pPr>
            <w:r>
              <w:rPr>
                <w:rStyle w:val="block"/>
                <w:rFonts w:ascii="Arial Narrow" w:eastAsia="Times New Roman" w:hAnsi="Arial Narrow"/>
                <w:b/>
                <w:bCs/>
                <w:sz w:val="16"/>
                <w:szCs w:val="16"/>
              </w:rPr>
              <w:t>RR 0.67</w:t>
            </w:r>
            <w:r>
              <w:rPr>
                <w:rFonts w:ascii="Arial Narrow" w:eastAsia="Times New Roman" w:hAnsi="Arial Narrow"/>
                <w:sz w:val="16"/>
                <w:szCs w:val="16"/>
              </w:rPr>
              <w:br/>
            </w:r>
            <w:r>
              <w:rPr>
                <w:rStyle w:val="cell"/>
                <w:rFonts w:ascii="Arial Narrow" w:eastAsia="Times New Roman" w:hAnsi="Arial Narrow"/>
                <w:sz w:val="16"/>
                <w:szCs w:val="16"/>
              </w:rPr>
              <w:t>(0.46 to 0.97)</w:t>
            </w:r>
            <w:r>
              <w:rPr>
                <w:rFonts w:ascii="Arial Narrow" w:eastAsia="Times New Roman" w:hAnsi="Arial Narrow"/>
                <w:sz w:val="16"/>
                <w:szCs w:val="16"/>
              </w:rPr>
              <w:t xml:space="preserve"> </w:t>
            </w:r>
          </w:p>
        </w:tc>
        <w:tc>
          <w:tcPr>
            <w:tcW w:w="507" w:type="pct"/>
            <w:tcBorders>
              <w:top w:val="single" w:sz="6" w:space="0" w:color="000000"/>
              <w:left w:val="nil"/>
              <w:bottom w:val="single" w:sz="6" w:space="0" w:color="000000"/>
              <w:right w:val="nil"/>
            </w:tcBorders>
            <w:vAlign w:val="center"/>
          </w:tcPr>
          <w:p w14:paraId="0A5A0CDE" w14:textId="00B496F5" w:rsidR="00A5540F" w:rsidRDefault="00A5540F" w:rsidP="00A5540F">
            <w:pPr>
              <w:spacing w:line="240" w:lineRule="exact"/>
              <w:jc w:val="center"/>
              <w:rPr>
                <w:rFonts w:ascii="Arial Narrow" w:eastAsia="Times New Roman" w:hAnsi="Arial Narrow"/>
                <w:sz w:val="16"/>
                <w:szCs w:val="16"/>
              </w:rPr>
            </w:pPr>
            <w:r>
              <w:rPr>
                <w:rFonts w:ascii="Arial Narrow" w:eastAsia="Times New Roman" w:hAnsi="Arial Narrow"/>
                <w:sz w:val="16"/>
                <w:szCs w:val="16"/>
              </w:rPr>
              <w:t>3</w:t>
            </w:r>
            <w:r w:rsidR="007633BB">
              <w:rPr>
                <w:rFonts w:ascii="Arial Narrow" w:eastAsia="Times New Roman" w:hAnsi="Arial Narrow"/>
                <w:sz w:val="16"/>
                <w:szCs w:val="16"/>
              </w:rPr>
              <w:t>,</w:t>
            </w:r>
            <w:r>
              <w:rPr>
                <w:rFonts w:ascii="Arial Narrow" w:eastAsia="Times New Roman" w:hAnsi="Arial Narrow"/>
                <w:sz w:val="16"/>
                <w:szCs w:val="16"/>
              </w:rPr>
              <w:t>435</w:t>
            </w:r>
            <w:r>
              <w:rPr>
                <w:rFonts w:ascii="Arial Narrow" w:eastAsia="Times New Roman" w:hAnsi="Arial Narrow"/>
                <w:sz w:val="16"/>
                <w:szCs w:val="16"/>
              </w:rPr>
              <w:br/>
              <w:t xml:space="preserve">(5 RCTs) </w:t>
            </w:r>
          </w:p>
        </w:tc>
        <w:tc>
          <w:tcPr>
            <w:tcW w:w="691" w:type="pct"/>
            <w:tcBorders>
              <w:top w:val="single" w:sz="6" w:space="0" w:color="000000"/>
              <w:left w:val="nil"/>
              <w:bottom w:val="single" w:sz="6" w:space="0" w:color="000000"/>
              <w:right w:val="nil"/>
            </w:tcBorders>
            <w:vAlign w:val="center"/>
          </w:tcPr>
          <w:p w14:paraId="3BAC5E8A" w14:textId="79184BC5" w:rsidR="00A5540F" w:rsidRDefault="005D0706" w:rsidP="005D0706">
            <w:pPr>
              <w:spacing w:line="240" w:lineRule="exact"/>
              <w:jc w:val="center"/>
              <w:rPr>
                <w:rStyle w:val="quality-sign"/>
                <w:rFonts w:ascii="Cambria" w:eastAsia="Cambria" w:hAnsi="Cambria" w:cs="Cambria"/>
                <w:sz w:val="21"/>
                <w:szCs w:val="21"/>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Pr>
                <w:rStyle w:val="quality-text"/>
                <w:rFonts w:ascii="Arial Narrow" w:eastAsia="Times New Roman" w:hAnsi="Arial Narrow"/>
                <w:sz w:val="16"/>
                <w:szCs w:val="16"/>
              </w:rPr>
              <w:t>MODERATE</w:t>
            </w:r>
            <w:r>
              <w:rPr>
                <w:rFonts w:ascii="Arial Narrow" w:eastAsia="Times New Roman" w:hAnsi="Arial Narrow"/>
                <w:sz w:val="16"/>
                <w:szCs w:val="16"/>
              </w:rPr>
              <w:t xml:space="preserve"> </w:t>
            </w:r>
            <w:r>
              <w:rPr>
                <w:rFonts w:ascii="Arial Narrow" w:eastAsia="Times New Roman" w:hAnsi="Arial Narrow"/>
                <w:sz w:val="16"/>
                <w:szCs w:val="16"/>
                <w:vertAlign w:val="superscript"/>
              </w:rPr>
              <w:t>a</w:t>
            </w:r>
            <w:r w:rsidDel="005D0706">
              <w:rPr>
                <w:rStyle w:val="quality-sign"/>
                <w:rFonts w:ascii="Cambria" w:eastAsia="Cambria" w:hAnsi="Cambria" w:cs="Cambria"/>
                <w:sz w:val="21"/>
                <w:szCs w:val="21"/>
              </w:rPr>
              <w:t xml:space="preserve"> </w:t>
            </w:r>
          </w:p>
        </w:tc>
      </w:tr>
      <w:tr w:rsidR="00A5540F" w14:paraId="35F77273" w14:textId="77777777" w:rsidTr="00A5540F">
        <w:trPr>
          <w:cantSplit/>
        </w:trPr>
        <w:tc>
          <w:tcPr>
            <w:tcW w:w="776" w:type="pct"/>
            <w:tcBorders>
              <w:top w:val="single" w:sz="6" w:space="0" w:color="000000"/>
              <w:left w:val="nil"/>
              <w:bottom w:val="single" w:sz="6" w:space="0" w:color="000000"/>
              <w:right w:val="nil"/>
            </w:tcBorders>
            <w:vAlign w:val="center"/>
            <w:hideMark/>
          </w:tcPr>
          <w:p w14:paraId="2E59B8CD" w14:textId="77777777" w:rsidR="00A5540F" w:rsidRDefault="00A5540F" w:rsidP="00A5540F">
            <w:pPr>
              <w:spacing w:line="240" w:lineRule="exact"/>
              <w:jc w:val="center"/>
              <w:rPr>
                <w:rFonts w:ascii="Arial Narrow" w:eastAsia="Times New Roman" w:hAnsi="Arial Narrow"/>
                <w:sz w:val="16"/>
                <w:szCs w:val="16"/>
              </w:rPr>
            </w:pPr>
            <w:r>
              <w:rPr>
                <w:rStyle w:val="label"/>
                <w:rFonts w:ascii="Arial Narrow" w:eastAsia="Times New Roman" w:hAnsi="Arial Narrow"/>
                <w:szCs w:val="18"/>
              </w:rPr>
              <w:t>Small for gestational age</w:t>
            </w:r>
            <w:r>
              <w:rPr>
                <w:rFonts w:ascii="Arial Narrow" w:eastAsia="Times New Roman" w:hAnsi="Arial Narrow"/>
                <w:sz w:val="16"/>
                <w:szCs w:val="16"/>
              </w:rPr>
              <w:t xml:space="preserve"> </w:t>
            </w:r>
          </w:p>
        </w:tc>
        <w:tc>
          <w:tcPr>
            <w:tcW w:w="941" w:type="pct"/>
            <w:tcBorders>
              <w:top w:val="single" w:sz="6" w:space="0" w:color="000000"/>
              <w:left w:val="nil"/>
              <w:bottom w:val="single" w:sz="6" w:space="0" w:color="000000"/>
              <w:right w:val="nil"/>
            </w:tcBorders>
            <w:vAlign w:val="center"/>
            <w:hideMark/>
          </w:tcPr>
          <w:p w14:paraId="43136C69" w14:textId="73E21A19" w:rsidR="00A5540F" w:rsidRDefault="00CE30DB" w:rsidP="00A5540F">
            <w:pPr>
              <w:spacing w:line="240" w:lineRule="exact"/>
              <w:rPr>
                <w:rFonts w:ascii="Arial Narrow" w:eastAsia="Times New Roman" w:hAnsi="Arial Narrow"/>
                <w:sz w:val="16"/>
                <w:szCs w:val="16"/>
              </w:rPr>
            </w:pPr>
            <w:r>
              <w:rPr>
                <w:rFonts w:ascii="Arial Narrow" w:eastAsia="Times New Roman" w:hAnsi="Arial Narrow"/>
                <w:sz w:val="16"/>
                <w:szCs w:val="16"/>
              </w:rPr>
              <w:t>9</w:t>
            </w:r>
            <w:r w:rsidR="00F30B0A">
              <w:rPr>
                <w:rFonts w:ascii="Arial Narrow" w:eastAsia="Times New Roman" w:hAnsi="Arial Narrow"/>
                <w:sz w:val="16"/>
                <w:szCs w:val="16"/>
              </w:rPr>
              <w:t>4</w:t>
            </w:r>
            <w:r w:rsidR="00A5540F">
              <w:rPr>
                <w:rFonts w:ascii="Arial Narrow" w:eastAsia="Times New Roman" w:hAnsi="Arial Narrow"/>
                <w:sz w:val="16"/>
                <w:szCs w:val="16"/>
              </w:rPr>
              <w:t xml:space="preserve"> per 1,000 </w:t>
            </w:r>
          </w:p>
        </w:tc>
        <w:tc>
          <w:tcPr>
            <w:tcW w:w="1350" w:type="pct"/>
            <w:tcBorders>
              <w:top w:val="single" w:sz="6" w:space="0" w:color="000000"/>
              <w:left w:val="nil"/>
              <w:bottom w:val="single" w:sz="6" w:space="0" w:color="000000"/>
              <w:right w:val="nil"/>
            </w:tcBorders>
            <w:shd w:val="clear" w:color="auto" w:fill="EBEBEB"/>
            <w:hideMark/>
          </w:tcPr>
          <w:p w14:paraId="5B32CD1D" w14:textId="41825C8B" w:rsidR="00A5540F" w:rsidRDefault="00F30B0A" w:rsidP="00A5540F">
            <w:pPr>
              <w:spacing w:line="240" w:lineRule="exact"/>
              <w:jc w:val="center"/>
              <w:rPr>
                <w:rFonts w:ascii="Arial Narrow" w:eastAsia="Times New Roman" w:hAnsi="Arial Narrow"/>
                <w:sz w:val="16"/>
                <w:szCs w:val="16"/>
              </w:rPr>
            </w:pPr>
            <w:r>
              <w:rPr>
                <w:rStyle w:val="cell-value"/>
                <w:rFonts w:ascii="Arial Narrow" w:eastAsia="Times New Roman" w:hAnsi="Arial Narrow"/>
                <w:b/>
                <w:bCs/>
                <w:szCs w:val="18"/>
              </w:rPr>
              <w:t xml:space="preserve">98 </w:t>
            </w:r>
            <w:r w:rsidR="00A5540F">
              <w:rPr>
                <w:rStyle w:val="cell-value"/>
                <w:rFonts w:ascii="Arial Narrow" w:eastAsia="Times New Roman" w:hAnsi="Arial Narrow"/>
                <w:b/>
                <w:bCs/>
                <w:szCs w:val="18"/>
              </w:rPr>
              <w:t>per 1,000</w:t>
            </w:r>
            <w:r w:rsidR="00A5540F">
              <w:rPr>
                <w:rFonts w:ascii="Arial Narrow" w:eastAsia="Times New Roman" w:hAnsi="Arial Narrow"/>
                <w:szCs w:val="18"/>
              </w:rPr>
              <w:br/>
            </w:r>
            <w:r w:rsidR="00A5540F">
              <w:rPr>
                <w:rStyle w:val="cell-value"/>
                <w:rFonts w:ascii="Arial Narrow" w:eastAsia="Times New Roman" w:hAnsi="Arial Narrow"/>
                <w:szCs w:val="18"/>
              </w:rPr>
              <w:t>(</w:t>
            </w:r>
            <w:r w:rsidR="00CE30DB">
              <w:rPr>
                <w:rStyle w:val="cell-value"/>
                <w:rFonts w:ascii="Arial Narrow" w:eastAsia="Times New Roman" w:hAnsi="Arial Narrow"/>
                <w:szCs w:val="18"/>
              </w:rPr>
              <w:t>8</w:t>
            </w:r>
            <w:r>
              <w:rPr>
                <w:rStyle w:val="cell-value"/>
                <w:rFonts w:ascii="Arial Narrow" w:eastAsia="Times New Roman" w:hAnsi="Arial Narrow"/>
                <w:szCs w:val="18"/>
              </w:rPr>
              <w:t>3</w:t>
            </w:r>
            <w:r w:rsidR="00A5540F">
              <w:rPr>
                <w:rStyle w:val="cell-value"/>
                <w:rFonts w:ascii="Arial Narrow" w:eastAsia="Times New Roman" w:hAnsi="Arial Narrow"/>
                <w:szCs w:val="18"/>
              </w:rPr>
              <w:t xml:space="preserve"> to 1</w:t>
            </w:r>
            <w:r>
              <w:rPr>
                <w:rStyle w:val="cell-value"/>
                <w:rFonts w:ascii="Arial Narrow" w:eastAsia="Times New Roman" w:hAnsi="Arial Narrow"/>
                <w:szCs w:val="18"/>
              </w:rPr>
              <w:t>17</w:t>
            </w:r>
            <w:r w:rsidR="00A5540F">
              <w:rPr>
                <w:rStyle w:val="cell-value"/>
                <w:rFonts w:ascii="Arial Narrow" w:eastAsia="Times New Roman" w:hAnsi="Arial Narrow"/>
                <w:szCs w:val="18"/>
              </w:rPr>
              <w:t>)</w:t>
            </w:r>
            <w:r w:rsidR="00A5540F">
              <w:rPr>
                <w:rFonts w:ascii="Arial Narrow" w:eastAsia="Times New Roman" w:hAnsi="Arial Narrow"/>
                <w:sz w:val="16"/>
                <w:szCs w:val="16"/>
              </w:rPr>
              <w:t xml:space="preserve"> </w:t>
            </w:r>
          </w:p>
        </w:tc>
        <w:tc>
          <w:tcPr>
            <w:tcW w:w="735" w:type="pct"/>
            <w:tcBorders>
              <w:top w:val="single" w:sz="6" w:space="0" w:color="000000"/>
              <w:left w:val="nil"/>
              <w:bottom w:val="single" w:sz="6" w:space="0" w:color="000000"/>
              <w:right w:val="nil"/>
            </w:tcBorders>
            <w:vAlign w:val="center"/>
            <w:hideMark/>
          </w:tcPr>
          <w:p w14:paraId="46F3AAA0" w14:textId="55A93717" w:rsidR="00A5540F" w:rsidRDefault="00A5540F" w:rsidP="007444FB">
            <w:pPr>
              <w:spacing w:line="240" w:lineRule="exact"/>
              <w:jc w:val="center"/>
              <w:rPr>
                <w:rFonts w:ascii="Arial Narrow" w:eastAsia="Times New Roman" w:hAnsi="Arial Narrow"/>
                <w:sz w:val="16"/>
                <w:szCs w:val="16"/>
              </w:rPr>
            </w:pPr>
            <w:r>
              <w:rPr>
                <w:rStyle w:val="block"/>
                <w:rFonts w:ascii="Arial Narrow" w:eastAsia="Times New Roman" w:hAnsi="Arial Narrow"/>
                <w:b/>
                <w:bCs/>
                <w:sz w:val="16"/>
                <w:szCs w:val="16"/>
              </w:rPr>
              <w:t>RR 1.</w:t>
            </w:r>
            <w:r w:rsidR="007444FB">
              <w:rPr>
                <w:rStyle w:val="block"/>
                <w:rFonts w:ascii="Arial Narrow" w:eastAsia="Times New Roman" w:hAnsi="Arial Narrow"/>
                <w:b/>
                <w:bCs/>
                <w:sz w:val="16"/>
                <w:szCs w:val="16"/>
              </w:rPr>
              <w:t>05</w:t>
            </w:r>
            <w:r>
              <w:rPr>
                <w:rFonts w:ascii="Arial Narrow" w:eastAsia="Times New Roman" w:hAnsi="Arial Narrow"/>
                <w:sz w:val="16"/>
                <w:szCs w:val="16"/>
              </w:rPr>
              <w:br/>
            </w:r>
            <w:r>
              <w:rPr>
                <w:rStyle w:val="cell"/>
                <w:rFonts w:ascii="Arial Narrow" w:eastAsia="Times New Roman" w:hAnsi="Arial Narrow"/>
                <w:sz w:val="16"/>
                <w:szCs w:val="16"/>
              </w:rPr>
              <w:t>(0.</w:t>
            </w:r>
            <w:r w:rsidR="007444FB">
              <w:rPr>
                <w:rStyle w:val="cell"/>
                <w:rFonts w:ascii="Arial Narrow" w:eastAsia="Times New Roman" w:hAnsi="Arial Narrow"/>
                <w:sz w:val="16"/>
                <w:szCs w:val="16"/>
              </w:rPr>
              <w:t xml:space="preserve">89 </w:t>
            </w:r>
            <w:r>
              <w:rPr>
                <w:rStyle w:val="cell"/>
                <w:rFonts w:ascii="Arial Narrow" w:eastAsia="Times New Roman" w:hAnsi="Arial Narrow"/>
                <w:sz w:val="16"/>
                <w:szCs w:val="16"/>
              </w:rPr>
              <w:t>to 1.</w:t>
            </w:r>
            <w:r w:rsidR="007444FB">
              <w:rPr>
                <w:rStyle w:val="cell"/>
                <w:rFonts w:ascii="Arial Narrow" w:eastAsia="Times New Roman" w:hAnsi="Arial Narrow"/>
                <w:sz w:val="16"/>
                <w:szCs w:val="16"/>
              </w:rPr>
              <w:t>25</w:t>
            </w:r>
            <w:r>
              <w:rPr>
                <w:rStyle w:val="cell"/>
                <w:rFonts w:ascii="Arial Narrow" w:eastAsia="Times New Roman" w:hAnsi="Arial Narrow"/>
                <w:sz w:val="16"/>
                <w:szCs w:val="16"/>
              </w:rPr>
              <w:t>)</w:t>
            </w:r>
            <w:r>
              <w:rPr>
                <w:rFonts w:ascii="Arial Narrow" w:eastAsia="Times New Roman" w:hAnsi="Arial Narrow"/>
                <w:sz w:val="16"/>
                <w:szCs w:val="16"/>
              </w:rPr>
              <w:t xml:space="preserve"> </w:t>
            </w:r>
          </w:p>
        </w:tc>
        <w:tc>
          <w:tcPr>
            <w:tcW w:w="507" w:type="pct"/>
            <w:tcBorders>
              <w:top w:val="single" w:sz="6" w:space="0" w:color="000000"/>
              <w:left w:val="nil"/>
              <w:bottom w:val="single" w:sz="6" w:space="0" w:color="000000"/>
              <w:right w:val="nil"/>
            </w:tcBorders>
            <w:vAlign w:val="center"/>
            <w:hideMark/>
          </w:tcPr>
          <w:p w14:paraId="0CE594D8" w14:textId="5451E1BC" w:rsidR="00A5540F" w:rsidRDefault="007444FB" w:rsidP="00090563">
            <w:pPr>
              <w:spacing w:line="240" w:lineRule="exact"/>
              <w:jc w:val="center"/>
              <w:rPr>
                <w:rFonts w:ascii="Arial Narrow" w:eastAsia="Times New Roman" w:hAnsi="Arial Narrow"/>
                <w:sz w:val="16"/>
                <w:szCs w:val="16"/>
              </w:rPr>
            </w:pPr>
            <w:r>
              <w:rPr>
                <w:rFonts w:ascii="Arial Narrow" w:eastAsia="Times New Roman" w:hAnsi="Arial Narrow"/>
                <w:sz w:val="16"/>
                <w:szCs w:val="16"/>
              </w:rPr>
              <w:t>5,072</w:t>
            </w:r>
            <w:r w:rsidR="00A5540F">
              <w:rPr>
                <w:rFonts w:ascii="Arial Narrow" w:eastAsia="Times New Roman" w:hAnsi="Arial Narrow"/>
                <w:sz w:val="16"/>
                <w:szCs w:val="16"/>
              </w:rPr>
              <w:br/>
              <w:t>(1</w:t>
            </w:r>
            <w:r>
              <w:rPr>
                <w:rFonts w:ascii="Arial Narrow" w:eastAsia="Times New Roman" w:hAnsi="Arial Narrow"/>
                <w:sz w:val="16"/>
                <w:szCs w:val="16"/>
              </w:rPr>
              <w:t>6</w:t>
            </w:r>
            <w:r w:rsidR="00A5540F">
              <w:rPr>
                <w:rFonts w:ascii="Arial Narrow" w:eastAsia="Times New Roman" w:hAnsi="Arial Narrow"/>
                <w:sz w:val="16"/>
                <w:szCs w:val="16"/>
              </w:rPr>
              <w:t xml:space="preserve"> RCTs) </w:t>
            </w:r>
          </w:p>
        </w:tc>
        <w:tc>
          <w:tcPr>
            <w:tcW w:w="691" w:type="pct"/>
            <w:tcBorders>
              <w:top w:val="single" w:sz="6" w:space="0" w:color="000000"/>
              <w:left w:val="nil"/>
              <w:bottom w:val="single" w:sz="6" w:space="0" w:color="000000"/>
              <w:right w:val="nil"/>
            </w:tcBorders>
            <w:vAlign w:val="center"/>
            <w:hideMark/>
          </w:tcPr>
          <w:p w14:paraId="5E8BD857" w14:textId="77777777" w:rsidR="00A5540F" w:rsidRDefault="00A5540F" w:rsidP="00A5540F">
            <w:pPr>
              <w:spacing w:line="240" w:lineRule="exact"/>
              <w:jc w:val="center"/>
              <w:rPr>
                <w:rFonts w:ascii="Arial Narrow" w:eastAsia="Times New Roman" w:hAnsi="Arial Narrow"/>
                <w:sz w:val="16"/>
                <w:szCs w:val="16"/>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Pr>
                <w:rStyle w:val="quality-text"/>
                <w:rFonts w:ascii="Arial Narrow" w:eastAsia="Times New Roman" w:hAnsi="Arial Narrow"/>
                <w:sz w:val="16"/>
                <w:szCs w:val="16"/>
              </w:rPr>
              <w:t>LOW</w:t>
            </w:r>
            <w:r>
              <w:rPr>
                <w:rFonts w:ascii="Arial Narrow" w:eastAsia="Times New Roman" w:hAnsi="Arial Narrow"/>
                <w:sz w:val="16"/>
                <w:szCs w:val="16"/>
              </w:rPr>
              <w:t xml:space="preserve"> </w:t>
            </w:r>
            <w:r>
              <w:rPr>
                <w:rFonts w:ascii="Arial Narrow" w:eastAsia="Times New Roman" w:hAnsi="Arial Narrow"/>
                <w:sz w:val="16"/>
                <w:szCs w:val="16"/>
                <w:vertAlign w:val="superscript"/>
              </w:rPr>
              <w:t>a</w:t>
            </w:r>
            <w:r>
              <w:rPr>
                <w:rStyle w:val="comma"/>
                <w:rFonts w:ascii="Arial Narrow" w:eastAsia="Times New Roman" w:hAnsi="Arial Narrow"/>
                <w:sz w:val="16"/>
                <w:szCs w:val="16"/>
                <w:vertAlign w:val="superscript"/>
              </w:rPr>
              <w:t>,</w:t>
            </w:r>
            <w:r>
              <w:rPr>
                <w:rFonts w:ascii="Arial Narrow" w:eastAsia="Times New Roman" w:hAnsi="Arial Narrow"/>
                <w:sz w:val="16"/>
                <w:szCs w:val="16"/>
                <w:vertAlign w:val="superscript"/>
              </w:rPr>
              <w:t>b</w:t>
            </w:r>
          </w:p>
        </w:tc>
      </w:tr>
      <w:tr w:rsidR="00A5540F" w14:paraId="1B421B06" w14:textId="77777777" w:rsidTr="00A5540F">
        <w:trPr>
          <w:cantSplit/>
        </w:trPr>
        <w:tc>
          <w:tcPr>
            <w:tcW w:w="776" w:type="pct"/>
            <w:tcBorders>
              <w:top w:val="single" w:sz="6" w:space="0" w:color="000000"/>
              <w:left w:val="nil"/>
              <w:bottom w:val="single" w:sz="6" w:space="0" w:color="000000"/>
              <w:right w:val="nil"/>
            </w:tcBorders>
            <w:vAlign w:val="center"/>
            <w:hideMark/>
          </w:tcPr>
          <w:p w14:paraId="70EE6E61" w14:textId="77777777" w:rsidR="00A5540F" w:rsidRDefault="00A5540F" w:rsidP="00A5540F">
            <w:pPr>
              <w:spacing w:line="240" w:lineRule="exact"/>
              <w:jc w:val="center"/>
              <w:rPr>
                <w:rFonts w:ascii="Arial Narrow" w:eastAsia="Times New Roman" w:hAnsi="Arial Narrow"/>
                <w:sz w:val="16"/>
                <w:szCs w:val="16"/>
              </w:rPr>
            </w:pPr>
            <w:r>
              <w:rPr>
                <w:rStyle w:val="label"/>
                <w:rFonts w:ascii="Arial Narrow" w:eastAsia="Times New Roman" w:hAnsi="Arial Narrow"/>
                <w:szCs w:val="18"/>
              </w:rPr>
              <w:t>Large for gestational age</w:t>
            </w:r>
            <w:r>
              <w:rPr>
                <w:rFonts w:ascii="Arial Narrow" w:eastAsia="Times New Roman" w:hAnsi="Arial Narrow"/>
                <w:sz w:val="16"/>
                <w:szCs w:val="16"/>
              </w:rPr>
              <w:t xml:space="preserve"> </w:t>
            </w:r>
          </w:p>
        </w:tc>
        <w:tc>
          <w:tcPr>
            <w:tcW w:w="941" w:type="pct"/>
            <w:tcBorders>
              <w:top w:val="single" w:sz="6" w:space="0" w:color="000000"/>
              <w:left w:val="nil"/>
              <w:bottom w:val="single" w:sz="6" w:space="0" w:color="000000"/>
              <w:right w:val="nil"/>
            </w:tcBorders>
            <w:vAlign w:val="center"/>
            <w:hideMark/>
          </w:tcPr>
          <w:p w14:paraId="060D7FD2" w14:textId="150A957C" w:rsidR="00A5540F" w:rsidRDefault="00A5540F" w:rsidP="00A5540F">
            <w:pPr>
              <w:spacing w:line="240" w:lineRule="exact"/>
              <w:rPr>
                <w:rFonts w:ascii="Arial Narrow" w:eastAsia="Times New Roman" w:hAnsi="Arial Narrow"/>
                <w:sz w:val="16"/>
                <w:szCs w:val="16"/>
              </w:rPr>
            </w:pPr>
            <w:r>
              <w:rPr>
                <w:rFonts w:ascii="Arial Narrow" w:eastAsia="Times New Roman" w:hAnsi="Arial Narrow"/>
                <w:sz w:val="16"/>
                <w:szCs w:val="16"/>
              </w:rPr>
              <w:t>1</w:t>
            </w:r>
            <w:r w:rsidR="00F30B0A">
              <w:rPr>
                <w:rFonts w:ascii="Arial Narrow" w:eastAsia="Times New Roman" w:hAnsi="Arial Narrow"/>
                <w:sz w:val="16"/>
                <w:szCs w:val="16"/>
              </w:rPr>
              <w:t>17</w:t>
            </w:r>
            <w:r>
              <w:rPr>
                <w:rFonts w:ascii="Arial Narrow" w:eastAsia="Times New Roman" w:hAnsi="Arial Narrow"/>
                <w:sz w:val="16"/>
                <w:szCs w:val="16"/>
              </w:rPr>
              <w:t xml:space="preserve"> per 1,000 </w:t>
            </w:r>
          </w:p>
        </w:tc>
        <w:tc>
          <w:tcPr>
            <w:tcW w:w="1350" w:type="pct"/>
            <w:tcBorders>
              <w:top w:val="single" w:sz="6" w:space="0" w:color="000000"/>
              <w:left w:val="nil"/>
              <w:bottom w:val="single" w:sz="6" w:space="0" w:color="000000"/>
              <w:right w:val="nil"/>
            </w:tcBorders>
            <w:shd w:val="clear" w:color="auto" w:fill="EBEBEB"/>
            <w:hideMark/>
          </w:tcPr>
          <w:p w14:paraId="4EED4313" w14:textId="05E6D39C" w:rsidR="00A5540F" w:rsidRDefault="00A5540F" w:rsidP="00A5540F">
            <w:pPr>
              <w:spacing w:line="240" w:lineRule="exact"/>
              <w:jc w:val="center"/>
              <w:rPr>
                <w:rFonts w:ascii="Arial Narrow" w:eastAsia="Times New Roman" w:hAnsi="Arial Narrow"/>
                <w:sz w:val="16"/>
                <w:szCs w:val="16"/>
              </w:rPr>
            </w:pPr>
            <w:r>
              <w:rPr>
                <w:rStyle w:val="cell-value"/>
                <w:rFonts w:ascii="Arial Narrow" w:eastAsia="Times New Roman" w:hAnsi="Arial Narrow"/>
                <w:b/>
                <w:bCs/>
                <w:szCs w:val="18"/>
              </w:rPr>
              <w:t>1</w:t>
            </w:r>
            <w:r w:rsidR="00F30B0A">
              <w:rPr>
                <w:rStyle w:val="cell-value"/>
                <w:rFonts w:ascii="Arial Narrow" w:eastAsia="Times New Roman" w:hAnsi="Arial Narrow"/>
                <w:b/>
                <w:bCs/>
                <w:szCs w:val="18"/>
              </w:rPr>
              <w:t>04</w:t>
            </w:r>
            <w:r>
              <w:rPr>
                <w:rStyle w:val="cell-value"/>
                <w:rFonts w:ascii="Arial Narrow" w:eastAsia="Times New Roman" w:hAnsi="Arial Narrow"/>
                <w:b/>
                <w:bCs/>
                <w:szCs w:val="18"/>
              </w:rPr>
              <w:t xml:space="preserve"> per 1,000</w:t>
            </w:r>
            <w:r>
              <w:rPr>
                <w:rFonts w:ascii="Arial Narrow" w:eastAsia="Times New Roman" w:hAnsi="Arial Narrow"/>
                <w:szCs w:val="18"/>
              </w:rPr>
              <w:br/>
            </w:r>
            <w:r>
              <w:rPr>
                <w:rStyle w:val="cell-value"/>
                <w:rFonts w:ascii="Arial Narrow" w:eastAsia="Times New Roman" w:hAnsi="Arial Narrow"/>
                <w:szCs w:val="18"/>
              </w:rPr>
              <w:t>(</w:t>
            </w:r>
            <w:r w:rsidR="00CE30DB">
              <w:rPr>
                <w:rStyle w:val="cell-value"/>
                <w:rFonts w:ascii="Arial Narrow" w:eastAsia="Times New Roman" w:hAnsi="Arial Narrow"/>
                <w:szCs w:val="18"/>
              </w:rPr>
              <w:t>9</w:t>
            </w:r>
            <w:r w:rsidR="00F30B0A">
              <w:rPr>
                <w:rStyle w:val="cell-value"/>
                <w:rFonts w:ascii="Arial Narrow" w:eastAsia="Times New Roman" w:hAnsi="Arial Narrow"/>
                <w:szCs w:val="18"/>
              </w:rPr>
              <w:t>2</w:t>
            </w:r>
            <w:r>
              <w:rPr>
                <w:rStyle w:val="cell-value"/>
                <w:rFonts w:ascii="Arial Narrow" w:eastAsia="Times New Roman" w:hAnsi="Arial Narrow"/>
                <w:szCs w:val="18"/>
              </w:rPr>
              <w:t xml:space="preserve"> to 1</w:t>
            </w:r>
            <w:r w:rsidR="00F30B0A">
              <w:rPr>
                <w:rStyle w:val="cell-value"/>
                <w:rFonts w:ascii="Arial Narrow" w:eastAsia="Times New Roman" w:hAnsi="Arial Narrow"/>
                <w:szCs w:val="18"/>
              </w:rPr>
              <w:t>1</w:t>
            </w:r>
            <w:r w:rsidR="008A5E30">
              <w:rPr>
                <w:rStyle w:val="cell-value"/>
                <w:rFonts w:ascii="Arial Narrow" w:eastAsia="Times New Roman" w:hAnsi="Arial Narrow"/>
                <w:szCs w:val="18"/>
              </w:rPr>
              <w:t>7</w:t>
            </w:r>
            <w:r>
              <w:rPr>
                <w:rStyle w:val="cell-value"/>
                <w:rFonts w:ascii="Arial Narrow" w:eastAsia="Times New Roman" w:hAnsi="Arial Narrow"/>
                <w:szCs w:val="18"/>
              </w:rPr>
              <w:t>)</w:t>
            </w:r>
            <w:r>
              <w:rPr>
                <w:rFonts w:ascii="Arial Narrow" w:eastAsia="Times New Roman" w:hAnsi="Arial Narrow"/>
                <w:sz w:val="16"/>
                <w:szCs w:val="16"/>
              </w:rPr>
              <w:t xml:space="preserve"> </w:t>
            </w:r>
          </w:p>
        </w:tc>
        <w:tc>
          <w:tcPr>
            <w:tcW w:w="735" w:type="pct"/>
            <w:tcBorders>
              <w:top w:val="single" w:sz="6" w:space="0" w:color="000000"/>
              <w:left w:val="nil"/>
              <w:bottom w:val="single" w:sz="6" w:space="0" w:color="000000"/>
              <w:right w:val="nil"/>
            </w:tcBorders>
            <w:vAlign w:val="center"/>
            <w:hideMark/>
          </w:tcPr>
          <w:p w14:paraId="7F331B0C" w14:textId="0350B5D5" w:rsidR="00A5540F" w:rsidRDefault="00A5540F" w:rsidP="004B435A">
            <w:pPr>
              <w:spacing w:line="240" w:lineRule="exact"/>
              <w:jc w:val="center"/>
              <w:rPr>
                <w:rFonts w:ascii="Arial Narrow" w:eastAsia="Times New Roman" w:hAnsi="Arial Narrow"/>
                <w:sz w:val="16"/>
                <w:szCs w:val="16"/>
              </w:rPr>
            </w:pPr>
            <w:r>
              <w:rPr>
                <w:rStyle w:val="block"/>
                <w:rFonts w:ascii="Arial Narrow" w:eastAsia="Times New Roman" w:hAnsi="Arial Narrow"/>
                <w:b/>
                <w:bCs/>
                <w:sz w:val="16"/>
                <w:szCs w:val="16"/>
              </w:rPr>
              <w:t>RR 0.</w:t>
            </w:r>
            <w:r w:rsidR="004B435A">
              <w:rPr>
                <w:rStyle w:val="block"/>
                <w:rFonts w:ascii="Arial Narrow" w:eastAsia="Times New Roman" w:hAnsi="Arial Narrow"/>
                <w:b/>
                <w:bCs/>
                <w:sz w:val="16"/>
                <w:szCs w:val="16"/>
              </w:rPr>
              <w:t>89</w:t>
            </w:r>
            <w:r>
              <w:rPr>
                <w:rFonts w:ascii="Arial Narrow" w:eastAsia="Times New Roman" w:hAnsi="Arial Narrow"/>
                <w:sz w:val="16"/>
                <w:szCs w:val="16"/>
              </w:rPr>
              <w:br/>
            </w:r>
            <w:r>
              <w:rPr>
                <w:rStyle w:val="cell"/>
                <w:rFonts w:ascii="Arial Narrow" w:eastAsia="Times New Roman" w:hAnsi="Arial Narrow"/>
                <w:sz w:val="16"/>
                <w:szCs w:val="16"/>
              </w:rPr>
              <w:t>(0.</w:t>
            </w:r>
            <w:r w:rsidR="004B435A">
              <w:rPr>
                <w:rStyle w:val="cell"/>
                <w:rFonts w:ascii="Arial Narrow" w:eastAsia="Times New Roman" w:hAnsi="Arial Narrow"/>
                <w:sz w:val="16"/>
                <w:szCs w:val="16"/>
              </w:rPr>
              <w:t>79</w:t>
            </w:r>
            <w:r>
              <w:rPr>
                <w:rStyle w:val="cell"/>
                <w:rFonts w:ascii="Arial Narrow" w:eastAsia="Times New Roman" w:hAnsi="Arial Narrow"/>
                <w:sz w:val="16"/>
                <w:szCs w:val="16"/>
              </w:rPr>
              <w:t xml:space="preserve"> to 1.0</w:t>
            </w:r>
            <w:r w:rsidR="00160CCC">
              <w:rPr>
                <w:rStyle w:val="cell"/>
                <w:rFonts w:ascii="Arial Narrow" w:eastAsia="Times New Roman" w:hAnsi="Arial Narrow"/>
                <w:sz w:val="16"/>
                <w:szCs w:val="16"/>
              </w:rPr>
              <w:t>0</w:t>
            </w:r>
            <w:r>
              <w:rPr>
                <w:rStyle w:val="cell"/>
                <w:rFonts w:ascii="Arial Narrow" w:eastAsia="Times New Roman" w:hAnsi="Arial Narrow"/>
                <w:sz w:val="16"/>
                <w:szCs w:val="16"/>
              </w:rPr>
              <w:t>)</w:t>
            </w:r>
            <w:r>
              <w:rPr>
                <w:rFonts w:ascii="Arial Narrow" w:eastAsia="Times New Roman" w:hAnsi="Arial Narrow"/>
                <w:sz w:val="16"/>
                <w:szCs w:val="16"/>
              </w:rPr>
              <w:t xml:space="preserve"> </w:t>
            </w:r>
          </w:p>
        </w:tc>
        <w:tc>
          <w:tcPr>
            <w:tcW w:w="507" w:type="pct"/>
            <w:tcBorders>
              <w:top w:val="single" w:sz="6" w:space="0" w:color="000000"/>
              <w:left w:val="nil"/>
              <w:bottom w:val="single" w:sz="6" w:space="0" w:color="000000"/>
              <w:right w:val="nil"/>
            </w:tcBorders>
            <w:vAlign w:val="center"/>
            <w:hideMark/>
          </w:tcPr>
          <w:p w14:paraId="66A191D2" w14:textId="171E6BF4" w:rsidR="00A5540F" w:rsidRDefault="00160CCC" w:rsidP="00A5540F">
            <w:pPr>
              <w:spacing w:line="240" w:lineRule="exact"/>
              <w:jc w:val="center"/>
              <w:rPr>
                <w:rFonts w:ascii="Arial Narrow" w:eastAsia="Times New Roman" w:hAnsi="Arial Narrow"/>
                <w:sz w:val="16"/>
                <w:szCs w:val="16"/>
              </w:rPr>
            </w:pPr>
            <w:r>
              <w:rPr>
                <w:rFonts w:ascii="Arial Narrow" w:eastAsia="Times New Roman" w:hAnsi="Arial Narrow"/>
                <w:sz w:val="16"/>
                <w:szCs w:val="16"/>
              </w:rPr>
              <w:t>8,445</w:t>
            </w:r>
            <w:r w:rsidR="00A5540F">
              <w:rPr>
                <w:rFonts w:ascii="Arial Narrow" w:eastAsia="Times New Roman" w:hAnsi="Arial Narrow"/>
                <w:sz w:val="16"/>
                <w:szCs w:val="16"/>
              </w:rPr>
              <w:br/>
              <w:t>(</w:t>
            </w:r>
            <w:r>
              <w:rPr>
                <w:rFonts w:ascii="Arial Narrow" w:eastAsia="Times New Roman" w:hAnsi="Arial Narrow"/>
                <w:sz w:val="16"/>
                <w:szCs w:val="16"/>
              </w:rPr>
              <w:t>22</w:t>
            </w:r>
            <w:r w:rsidR="00A5540F">
              <w:rPr>
                <w:rFonts w:ascii="Arial Narrow" w:eastAsia="Times New Roman" w:hAnsi="Arial Narrow"/>
                <w:sz w:val="16"/>
                <w:szCs w:val="16"/>
              </w:rPr>
              <w:t xml:space="preserve"> RCTs) </w:t>
            </w:r>
          </w:p>
        </w:tc>
        <w:tc>
          <w:tcPr>
            <w:tcW w:w="691" w:type="pct"/>
            <w:tcBorders>
              <w:top w:val="single" w:sz="6" w:space="0" w:color="000000"/>
              <w:left w:val="nil"/>
              <w:bottom w:val="single" w:sz="6" w:space="0" w:color="000000"/>
              <w:right w:val="nil"/>
            </w:tcBorders>
            <w:vAlign w:val="center"/>
            <w:hideMark/>
          </w:tcPr>
          <w:p w14:paraId="5F6405DF" w14:textId="77777777" w:rsidR="00A5540F" w:rsidRDefault="00A5540F" w:rsidP="00A5540F">
            <w:pPr>
              <w:spacing w:line="240" w:lineRule="exact"/>
              <w:jc w:val="center"/>
              <w:rPr>
                <w:rFonts w:ascii="Arial Narrow" w:eastAsia="Times New Roman" w:hAnsi="Arial Narrow"/>
                <w:sz w:val="16"/>
                <w:szCs w:val="16"/>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Pr>
                <w:rStyle w:val="quality-text"/>
                <w:rFonts w:ascii="Arial Narrow" w:eastAsia="Times New Roman" w:hAnsi="Arial Narrow"/>
                <w:sz w:val="16"/>
                <w:szCs w:val="16"/>
              </w:rPr>
              <w:t>MODERATE</w:t>
            </w:r>
            <w:r>
              <w:rPr>
                <w:rFonts w:ascii="Arial Narrow" w:eastAsia="Times New Roman" w:hAnsi="Arial Narrow"/>
                <w:sz w:val="16"/>
                <w:szCs w:val="16"/>
              </w:rPr>
              <w:t xml:space="preserve"> </w:t>
            </w:r>
            <w:r>
              <w:rPr>
                <w:rFonts w:ascii="Arial Narrow" w:eastAsia="Times New Roman" w:hAnsi="Arial Narrow"/>
                <w:sz w:val="16"/>
                <w:szCs w:val="16"/>
                <w:vertAlign w:val="superscript"/>
              </w:rPr>
              <w:t>a</w:t>
            </w:r>
          </w:p>
        </w:tc>
      </w:tr>
      <w:tr w:rsidR="00A5540F" w14:paraId="0D53D9FC" w14:textId="77777777" w:rsidTr="00A5540F">
        <w:trPr>
          <w:cantSplit/>
        </w:trPr>
        <w:tc>
          <w:tcPr>
            <w:tcW w:w="776" w:type="pct"/>
            <w:tcBorders>
              <w:top w:val="single" w:sz="6" w:space="0" w:color="000000"/>
              <w:left w:val="nil"/>
              <w:bottom w:val="single" w:sz="6" w:space="0" w:color="000000"/>
              <w:right w:val="nil"/>
            </w:tcBorders>
            <w:vAlign w:val="center"/>
            <w:hideMark/>
          </w:tcPr>
          <w:p w14:paraId="521374F1" w14:textId="77777777" w:rsidR="00A5540F" w:rsidRDefault="00A5540F" w:rsidP="00A5540F">
            <w:pPr>
              <w:spacing w:line="240" w:lineRule="exact"/>
              <w:jc w:val="center"/>
              <w:rPr>
                <w:rFonts w:ascii="Arial Narrow" w:eastAsia="Times New Roman" w:hAnsi="Arial Narrow"/>
                <w:sz w:val="16"/>
                <w:szCs w:val="16"/>
              </w:rPr>
            </w:pPr>
            <w:r>
              <w:rPr>
                <w:rStyle w:val="label"/>
                <w:rFonts w:ascii="Arial Narrow" w:eastAsia="Times New Roman" w:hAnsi="Arial Narrow"/>
                <w:szCs w:val="18"/>
              </w:rPr>
              <w:t>Apgar score &lt;7 at 5 minutes</w:t>
            </w:r>
            <w:r>
              <w:rPr>
                <w:rFonts w:ascii="Arial Narrow" w:eastAsia="Times New Roman" w:hAnsi="Arial Narrow"/>
                <w:sz w:val="16"/>
                <w:szCs w:val="16"/>
              </w:rPr>
              <w:t xml:space="preserve"> </w:t>
            </w:r>
          </w:p>
        </w:tc>
        <w:tc>
          <w:tcPr>
            <w:tcW w:w="941" w:type="pct"/>
            <w:tcBorders>
              <w:top w:val="single" w:sz="6" w:space="0" w:color="000000"/>
              <w:left w:val="nil"/>
              <w:bottom w:val="single" w:sz="6" w:space="0" w:color="000000"/>
              <w:right w:val="nil"/>
            </w:tcBorders>
            <w:vAlign w:val="center"/>
            <w:hideMark/>
          </w:tcPr>
          <w:p w14:paraId="4F7A317E" w14:textId="77777777" w:rsidR="00A5540F" w:rsidRDefault="00A5540F" w:rsidP="00A5540F">
            <w:pPr>
              <w:spacing w:line="240" w:lineRule="exact"/>
              <w:rPr>
                <w:rFonts w:ascii="Arial Narrow" w:eastAsia="Times New Roman" w:hAnsi="Arial Narrow"/>
                <w:sz w:val="16"/>
                <w:szCs w:val="16"/>
              </w:rPr>
            </w:pPr>
            <w:r>
              <w:rPr>
                <w:rFonts w:ascii="Arial Narrow" w:eastAsia="Times New Roman" w:hAnsi="Arial Narrow"/>
                <w:sz w:val="16"/>
                <w:szCs w:val="16"/>
              </w:rPr>
              <w:t xml:space="preserve">23 per 1,000 </w:t>
            </w:r>
          </w:p>
        </w:tc>
        <w:tc>
          <w:tcPr>
            <w:tcW w:w="1350" w:type="pct"/>
            <w:tcBorders>
              <w:top w:val="single" w:sz="6" w:space="0" w:color="000000"/>
              <w:left w:val="nil"/>
              <w:bottom w:val="single" w:sz="6" w:space="0" w:color="000000"/>
              <w:right w:val="nil"/>
            </w:tcBorders>
            <w:shd w:val="clear" w:color="auto" w:fill="EBEBEB"/>
            <w:hideMark/>
          </w:tcPr>
          <w:p w14:paraId="1DC996DA" w14:textId="77777777" w:rsidR="00A5540F" w:rsidRDefault="00A5540F" w:rsidP="00A5540F">
            <w:pPr>
              <w:spacing w:line="240" w:lineRule="exact"/>
              <w:jc w:val="center"/>
              <w:rPr>
                <w:rFonts w:ascii="Arial Narrow" w:eastAsia="Times New Roman" w:hAnsi="Arial Narrow"/>
                <w:sz w:val="16"/>
                <w:szCs w:val="16"/>
              </w:rPr>
            </w:pPr>
            <w:r>
              <w:rPr>
                <w:rStyle w:val="cell-value"/>
                <w:rFonts w:ascii="Arial Narrow" w:eastAsia="Times New Roman" w:hAnsi="Arial Narrow"/>
                <w:b/>
                <w:bCs/>
                <w:szCs w:val="18"/>
              </w:rPr>
              <w:t>19 per 1,000</w:t>
            </w:r>
            <w:r>
              <w:rPr>
                <w:rFonts w:ascii="Arial Narrow" w:eastAsia="Times New Roman" w:hAnsi="Arial Narrow"/>
                <w:szCs w:val="18"/>
              </w:rPr>
              <w:br/>
            </w:r>
            <w:r>
              <w:rPr>
                <w:rStyle w:val="cell-value"/>
                <w:rFonts w:ascii="Arial Narrow" w:eastAsia="Times New Roman" w:hAnsi="Arial Narrow"/>
                <w:szCs w:val="18"/>
              </w:rPr>
              <w:t>(11 to 31)</w:t>
            </w:r>
            <w:r>
              <w:rPr>
                <w:rFonts w:ascii="Arial Narrow" w:eastAsia="Times New Roman" w:hAnsi="Arial Narrow"/>
                <w:sz w:val="16"/>
                <w:szCs w:val="16"/>
              </w:rPr>
              <w:t xml:space="preserve"> </w:t>
            </w:r>
          </w:p>
        </w:tc>
        <w:tc>
          <w:tcPr>
            <w:tcW w:w="735" w:type="pct"/>
            <w:tcBorders>
              <w:top w:val="single" w:sz="6" w:space="0" w:color="000000"/>
              <w:left w:val="nil"/>
              <w:bottom w:val="single" w:sz="6" w:space="0" w:color="000000"/>
              <w:right w:val="nil"/>
            </w:tcBorders>
            <w:vAlign w:val="center"/>
            <w:hideMark/>
          </w:tcPr>
          <w:p w14:paraId="59ACE822" w14:textId="77777777" w:rsidR="00A5540F" w:rsidRDefault="00A5540F" w:rsidP="00A5540F">
            <w:pPr>
              <w:spacing w:line="240" w:lineRule="exact"/>
              <w:jc w:val="center"/>
              <w:rPr>
                <w:rFonts w:ascii="Arial Narrow" w:eastAsia="Times New Roman" w:hAnsi="Arial Narrow"/>
                <w:sz w:val="16"/>
                <w:szCs w:val="16"/>
              </w:rPr>
            </w:pPr>
            <w:r>
              <w:rPr>
                <w:rStyle w:val="block"/>
                <w:rFonts w:ascii="Arial Narrow" w:eastAsia="Times New Roman" w:hAnsi="Arial Narrow"/>
                <w:b/>
                <w:bCs/>
                <w:sz w:val="16"/>
                <w:szCs w:val="16"/>
              </w:rPr>
              <w:t>RR 0.80</w:t>
            </w:r>
            <w:r>
              <w:rPr>
                <w:rFonts w:ascii="Arial Narrow" w:eastAsia="Times New Roman" w:hAnsi="Arial Narrow"/>
                <w:sz w:val="16"/>
                <w:szCs w:val="16"/>
              </w:rPr>
              <w:br/>
            </w:r>
            <w:r>
              <w:rPr>
                <w:rStyle w:val="cell"/>
                <w:rFonts w:ascii="Arial Narrow" w:eastAsia="Times New Roman" w:hAnsi="Arial Narrow"/>
                <w:sz w:val="16"/>
                <w:szCs w:val="16"/>
              </w:rPr>
              <w:t>(0.48 to 1.32)</w:t>
            </w:r>
            <w:r>
              <w:rPr>
                <w:rFonts w:ascii="Arial Narrow" w:eastAsia="Times New Roman" w:hAnsi="Arial Narrow"/>
                <w:sz w:val="16"/>
                <w:szCs w:val="16"/>
              </w:rPr>
              <w:t xml:space="preserve"> </w:t>
            </w:r>
          </w:p>
        </w:tc>
        <w:tc>
          <w:tcPr>
            <w:tcW w:w="507" w:type="pct"/>
            <w:tcBorders>
              <w:top w:val="single" w:sz="6" w:space="0" w:color="000000"/>
              <w:left w:val="nil"/>
              <w:bottom w:val="single" w:sz="6" w:space="0" w:color="000000"/>
              <w:right w:val="nil"/>
            </w:tcBorders>
            <w:vAlign w:val="center"/>
            <w:hideMark/>
          </w:tcPr>
          <w:p w14:paraId="5952505E" w14:textId="77777777" w:rsidR="00A5540F" w:rsidRDefault="00A5540F" w:rsidP="00A5540F">
            <w:pPr>
              <w:spacing w:line="240" w:lineRule="exact"/>
              <w:jc w:val="center"/>
              <w:rPr>
                <w:rFonts w:ascii="Arial Narrow" w:eastAsia="Times New Roman" w:hAnsi="Arial Narrow"/>
                <w:sz w:val="16"/>
                <w:szCs w:val="16"/>
              </w:rPr>
            </w:pPr>
            <w:r>
              <w:rPr>
                <w:rFonts w:ascii="Arial Narrow" w:eastAsia="Times New Roman" w:hAnsi="Arial Narrow"/>
                <w:sz w:val="16"/>
                <w:szCs w:val="16"/>
              </w:rPr>
              <w:t>2864</w:t>
            </w:r>
            <w:r>
              <w:rPr>
                <w:rFonts w:ascii="Arial Narrow" w:eastAsia="Times New Roman" w:hAnsi="Arial Narrow"/>
                <w:sz w:val="16"/>
                <w:szCs w:val="16"/>
              </w:rPr>
              <w:br/>
              <w:t xml:space="preserve">(3 RCTs) </w:t>
            </w:r>
          </w:p>
        </w:tc>
        <w:tc>
          <w:tcPr>
            <w:tcW w:w="691" w:type="pct"/>
            <w:tcBorders>
              <w:top w:val="single" w:sz="6" w:space="0" w:color="000000"/>
              <w:left w:val="nil"/>
              <w:bottom w:val="single" w:sz="6" w:space="0" w:color="000000"/>
              <w:right w:val="nil"/>
            </w:tcBorders>
            <w:vAlign w:val="center"/>
            <w:hideMark/>
          </w:tcPr>
          <w:p w14:paraId="45E21531" w14:textId="27910922" w:rsidR="00A5540F" w:rsidRDefault="00A5540F" w:rsidP="007633BB">
            <w:pPr>
              <w:spacing w:line="240" w:lineRule="exact"/>
              <w:jc w:val="center"/>
              <w:rPr>
                <w:rFonts w:ascii="Arial Narrow" w:eastAsia="Times New Roman" w:hAnsi="Arial Narrow"/>
                <w:sz w:val="16"/>
                <w:szCs w:val="16"/>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Pr>
                <w:rStyle w:val="quality-text"/>
                <w:rFonts w:ascii="Arial Narrow" w:eastAsia="Times New Roman" w:hAnsi="Arial Narrow"/>
                <w:sz w:val="16"/>
                <w:szCs w:val="16"/>
              </w:rPr>
              <w:t>LOW</w:t>
            </w:r>
            <w:r>
              <w:rPr>
                <w:rFonts w:ascii="Arial Narrow" w:eastAsia="Times New Roman" w:hAnsi="Arial Narrow"/>
                <w:sz w:val="16"/>
                <w:szCs w:val="16"/>
              </w:rPr>
              <w:t xml:space="preserve"> </w:t>
            </w:r>
            <w:r w:rsidR="007633BB">
              <w:rPr>
                <w:rFonts w:ascii="Arial Narrow" w:eastAsia="Times New Roman" w:hAnsi="Arial Narrow"/>
                <w:sz w:val="16"/>
                <w:szCs w:val="16"/>
                <w:vertAlign w:val="superscript"/>
              </w:rPr>
              <w:t>a</w:t>
            </w:r>
            <w:r>
              <w:rPr>
                <w:rStyle w:val="comma"/>
                <w:rFonts w:ascii="Arial Narrow" w:eastAsia="Times New Roman" w:hAnsi="Arial Narrow"/>
                <w:sz w:val="16"/>
                <w:szCs w:val="16"/>
                <w:vertAlign w:val="superscript"/>
              </w:rPr>
              <w:t>,</w:t>
            </w:r>
            <w:r w:rsidR="007633BB">
              <w:rPr>
                <w:rFonts w:ascii="Arial Narrow" w:eastAsia="Times New Roman" w:hAnsi="Arial Narrow"/>
                <w:sz w:val="16"/>
                <w:szCs w:val="16"/>
                <w:vertAlign w:val="superscript"/>
              </w:rPr>
              <w:t>b</w:t>
            </w:r>
          </w:p>
        </w:tc>
      </w:tr>
      <w:tr w:rsidR="00A5540F" w14:paraId="21D14353" w14:textId="77777777" w:rsidTr="00A5540F">
        <w:trPr>
          <w:cantSplit/>
        </w:trPr>
        <w:tc>
          <w:tcPr>
            <w:tcW w:w="776" w:type="pct"/>
            <w:tcBorders>
              <w:top w:val="single" w:sz="6" w:space="0" w:color="000000"/>
              <w:left w:val="nil"/>
              <w:bottom w:val="single" w:sz="6" w:space="0" w:color="000000"/>
              <w:right w:val="nil"/>
            </w:tcBorders>
            <w:vAlign w:val="center"/>
            <w:hideMark/>
          </w:tcPr>
          <w:p w14:paraId="64DE6293" w14:textId="77777777" w:rsidR="00A5540F" w:rsidRDefault="00A5540F" w:rsidP="00A5540F">
            <w:pPr>
              <w:spacing w:line="240" w:lineRule="exact"/>
              <w:jc w:val="center"/>
              <w:rPr>
                <w:rFonts w:ascii="Arial Narrow" w:eastAsia="Times New Roman" w:hAnsi="Arial Narrow"/>
                <w:sz w:val="16"/>
                <w:szCs w:val="16"/>
              </w:rPr>
            </w:pPr>
            <w:r>
              <w:rPr>
                <w:rStyle w:val="label"/>
                <w:rFonts w:ascii="Arial Narrow" w:eastAsia="Times New Roman" w:hAnsi="Arial Narrow"/>
                <w:szCs w:val="18"/>
              </w:rPr>
              <w:t>Childhood weight</w:t>
            </w:r>
            <w:r>
              <w:rPr>
                <w:rFonts w:ascii="Arial Narrow" w:eastAsia="Times New Roman" w:hAnsi="Arial Narrow"/>
                <w:sz w:val="16"/>
                <w:szCs w:val="16"/>
              </w:rPr>
              <w:t xml:space="preserve"> </w:t>
            </w:r>
          </w:p>
        </w:tc>
        <w:tc>
          <w:tcPr>
            <w:tcW w:w="941" w:type="pct"/>
            <w:tcBorders>
              <w:top w:val="single" w:sz="6" w:space="0" w:color="000000"/>
              <w:left w:val="nil"/>
              <w:bottom w:val="single" w:sz="6" w:space="0" w:color="000000"/>
              <w:right w:val="nil"/>
            </w:tcBorders>
            <w:shd w:val="clear" w:color="auto" w:fill="EBEBEB"/>
            <w:vAlign w:val="center"/>
            <w:hideMark/>
          </w:tcPr>
          <w:p w14:paraId="42788CED" w14:textId="77777777" w:rsidR="00A5540F" w:rsidRDefault="00A5540F" w:rsidP="00A5540F">
            <w:pPr>
              <w:spacing w:line="240" w:lineRule="exact"/>
              <w:jc w:val="center"/>
              <w:rPr>
                <w:rFonts w:ascii="Arial Narrow" w:eastAsia="Times New Roman" w:hAnsi="Arial Narrow"/>
                <w:sz w:val="16"/>
                <w:szCs w:val="16"/>
              </w:rPr>
            </w:pPr>
          </w:p>
        </w:tc>
        <w:tc>
          <w:tcPr>
            <w:tcW w:w="1350" w:type="pct"/>
            <w:tcBorders>
              <w:top w:val="single" w:sz="6" w:space="0" w:color="000000"/>
              <w:left w:val="nil"/>
              <w:bottom w:val="single" w:sz="6" w:space="0" w:color="000000"/>
              <w:right w:val="nil"/>
            </w:tcBorders>
            <w:shd w:val="clear" w:color="auto" w:fill="EBEBEB"/>
            <w:hideMark/>
          </w:tcPr>
          <w:p w14:paraId="25C32CAD" w14:textId="77777777" w:rsidR="00A5540F" w:rsidRDefault="00A5540F" w:rsidP="00A5540F">
            <w:pPr>
              <w:spacing w:line="240" w:lineRule="exact"/>
              <w:jc w:val="center"/>
              <w:rPr>
                <w:rFonts w:ascii="Arial Narrow" w:eastAsia="Times New Roman" w:hAnsi="Arial Narrow"/>
                <w:sz w:val="16"/>
                <w:szCs w:val="16"/>
              </w:rPr>
            </w:pPr>
            <w:r>
              <w:rPr>
                <w:rStyle w:val="cell-value"/>
                <w:rFonts w:ascii="Arial Narrow" w:eastAsia="Times New Roman" w:hAnsi="Arial Narrow"/>
                <w:sz w:val="16"/>
                <w:szCs w:val="16"/>
              </w:rPr>
              <w:t xml:space="preserve">The mean childhood weight in the intervention group was 0.09 kg lower </w:t>
            </w:r>
            <w:r>
              <w:rPr>
                <w:rStyle w:val="cell-value"/>
                <w:rFonts w:ascii="Arial Narrow" w:eastAsia="Times New Roman" w:hAnsi="Arial Narrow"/>
                <w:sz w:val="16"/>
                <w:szCs w:val="16"/>
              </w:rPr>
              <w:br/>
              <w:t>(0.26 lower to 0.08 higher)</w:t>
            </w:r>
            <w:r>
              <w:rPr>
                <w:rFonts w:ascii="Arial Narrow" w:eastAsia="Times New Roman" w:hAnsi="Arial Narrow"/>
                <w:sz w:val="16"/>
                <w:szCs w:val="16"/>
              </w:rPr>
              <w:t xml:space="preserve"> </w:t>
            </w:r>
          </w:p>
        </w:tc>
        <w:tc>
          <w:tcPr>
            <w:tcW w:w="735" w:type="pct"/>
            <w:tcBorders>
              <w:top w:val="single" w:sz="6" w:space="0" w:color="000000"/>
              <w:left w:val="nil"/>
              <w:bottom w:val="single" w:sz="6" w:space="0" w:color="000000"/>
              <w:right w:val="nil"/>
            </w:tcBorders>
            <w:vAlign w:val="center"/>
            <w:hideMark/>
          </w:tcPr>
          <w:p w14:paraId="4B95B4C0" w14:textId="77777777" w:rsidR="00A5540F" w:rsidRDefault="00A5540F" w:rsidP="00A5540F">
            <w:pPr>
              <w:spacing w:line="240" w:lineRule="exact"/>
              <w:jc w:val="center"/>
              <w:rPr>
                <w:rFonts w:ascii="Arial Narrow" w:eastAsia="Times New Roman" w:hAnsi="Arial Narrow"/>
                <w:sz w:val="16"/>
                <w:szCs w:val="16"/>
              </w:rPr>
            </w:pPr>
            <w:r>
              <w:rPr>
                <w:rStyle w:val="cell"/>
                <w:rFonts w:ascii="Arial Narrow" w:eastAsia="Times New Roman" w:hAnsi="Arial Narrow"/>
                <w:sz w:val="16"/>
                <w:szCs w:val="16"/>
              </w:rPr>
              <w:t>-</w:t>
            </w:r>
            <w:r>
              <w:rPr>
                <w:rFonts w:ascii="Arial Narrow" w:eastAsia="Times New Roman" w:hAnsi="Arial Narrow"/>
                <w:sz w:val="16"/>
                <w:szCs w:val="16"/>
              </w:rPr>
              <w:t xml:space="preserve"> </w:t>
            </w:r>
          </w:p>
        </w:tc>
        <w:tc>
          <w:tcPr>
            <w:tcW w:w="507" w:type="pct"/>
            <w:tcBorders>
              <w:top w:val="single" w:sz="6" w:space="0" w:color="000000"/>
              <w:left w:val="nil"/>
              <w:bottom w:val="single" w:sz="6" w:space="0" w:color="000000"/>
              <w:right w:val="nil"/>
            </w:tcBorders>
            <w:vAlign w:val="center"/>
            <w:hideMark/>
          </w:tcPr>
          <w:p w14:paraId="494403AA" w14:textId="77777777" w:rsidR="00A5540F" w:rsidRDefault="00A5540F" w:rsidP="00A5540F">
            <w:pPr>
              <w:spacing w:line="240" w:lineRule="exact"/>
              <w:jc w:val="center"/>
              <w:rPr>
                <w:rFonts w:ascii="Arial Narrow" w:eastAsia="Times New Roman" w:hAnsi="Arial Narrow"/>
                <w:sz w:val="16"/>
                <w:szCs w:val="16"/>
              </w:rPr>
            </w:pPr>
            <w:r>
              <w:rPr>
                <w:rFonts w:ascii="Arial Narrow" w:eastAsia="Times New Roman" w:hAnsi="Arial Narrow"/>
                <w:sz w:val="16"/>
                <w:szCs w:val="16"/>
              </w:rPr>
              <w:t>985</w:t>
            </w:r>
            <w:r>
              <w:rPr>
                <w:rFonts w:ascii="Arial Narrow" w:eastAsia="Times New Roman" w:hAnsi="Arial Narrow"/>
                <w:sz w:val="16"/>
                <w:szCs w:val="16"/>
              </w:rPr>
              <w:br/>
              <w:t xml:space="preserve">(4 RCTs) </w:t>
            </w:r>
          </w:p>
        </w:tc>
        <w:tc>
          <w:tcPr>
            <w:tcW w:w="691" w:type="pct"/>
            <w:tcBorders>
              <w:top w:val="single" w:sz="6" w:space="0" w:color="000000"/>
              <w:left w:val="nil"/>
              <w:bottom w:val="single" w:sz="6" w:space="0" w:color="000000"/>
              <w:right w:val="nil"/>
            </w:tcBorders>
            <w:vAlign w:val="center"/>
            <w:hideMark/>
          </w:tcPr>
          <w:p w14:paraId="514D6966" w14:textId="021821C4" w:rsidR="00A5540F" w:rsidRDefault="00A5540F" w:rsidP="00A5540F">
            <w:pPr>
              <w:spacing w:line="240" w:lineRule="exact"/>
              <w:jc w:val="center"/>
              <w:rPr>
                <w:rFonts w:ascii="Arial Narrow" w:eastAsia="Times New Roman" w:hAnsi="Arial Narrow"/>
                <w:sz w:val="16"/>
                <w:szCs w:val="16"/>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Pr>
                <w:rStyle w:val="quality-text"/>
                <w:rFonts w:ascii="Arial Narrow" w:eastAsia="Times New Roman" w:hAnsi="Arial Narrow"/>
                <w:sz w:val="16"/>
                <w:szCs w:val="16"/>
              </w:rPr>
              <w:t xml:space="preserve">LOW </w:t>
            </w:r>
            <w:r>
              <w:rPr>
                <w:rFonts w:ascii="Arial Narrow" w:eastAsia="Times New Roman" w:hAnsi="Arial Narrow"/>
                <w:sz w:val="16"/>
                <w:szCs w:val="16"/>
                <w:vertAlign w:val="superscript"/>
              </w:rPr>
              <w:t>a,</w:t>
            </w:r>
            <w:r w:rsidR="007633BB">
              <w:rPr>
                <w:rFonts w:ascii="Arial Narrow" w:eastAsia="Times New Roman" w:hAnsi="Arial Narrow"/>
                <w:sz w:val="16"/>
                <w:szCs w:val="16"/>
                <w:vertAlign w:val="superscript"/>
              </w:rPr>
              <w:t>c</w:t>
            </w:r>
          </w:p>
        </w:tc>
      </w:tr>
      <w:tr w:rsidR="00A5540F" w14:paraId="3B4DD558" w14:textId="77777777" w:rsidTr="00A5540F">
        <w:trPr>
          <w:cantSplit/>
        </w:trPr>
        <w:tc>
          <w:tcPr>
            <w:tcW w:w="5000" w:type="pct"/>
            <w:gridSpan w:val="6"/>
            <w:tcBorders>
              <w:top w:val="single" w:sz="6" w:space="0" w:color="000000"/>
              <w:left w:val="nil"/>
              <w:bottom w:val="single" w:sz="6" w:space="0" w:color="000000"/>
              <w:right w:val="nil"/>
            </w:tcBorders>
            <w:vAlign w:val="center"/>
            <w:hideMark/>
          </w:tcPr>
          <w:p w14:paraId="741095C0" w14:textId="77777777" w:rsidR="00A5540F" w:rsidRDefault="00A5540F" w:rsidP="00A5540F">
            <w:pPr>
              <w:spacing w:before="0" w:after="0"/>
              <w:rPr>
                <w:rFonts w:ascii="Arial Narrow" w:eastAsia="Times New Roman" w:hAnsi="Arial Narrow"/>
                <w:sz w:val="16"/>
                <w:szCs w:val="16"/>
              </w:rPr>
            </w:pPr>
            <w:r>
              <w:rPr>
                <w:rFonts w:ascii="Arial Narrow" w:eastAsia="Times New Roman" w:hAnsi="Arial Narrow"/>
                <w:sz w:val="16"/>
                <w:szCs w:val="16"/>
              </w:rPr>
              <w:t>*</w:t>
            </w:r>
            <w:r>
              <w:rPr>
                <w:rFonts w:ascii="Arial Narrow" w:eastAsia="Times New Roman" w:hAnsi="Arial Narrow"/>
                <w:b/>
                <w:bCs/>
                <w:sz w:val="16"/>
                <w:szCs w:val="16"/>
              </w:rPr>
              <w:t>The risk in the intervention group</w:t>
            </w:r>
            <w:r>
              <w:rPr>
                <w:rFonts w:ascii="Arial Narrow" w:eastAsia="Times New Roman" w:hAnsi="Arial Narrow"/>
                <w:sz w:val="16"/>
                <w:szCs w:val="16"/>
              </w:rPr>
              <w:t xml:space="preserve"> (and its 95% confidence interval) is based on the assumed risk in the comparison group and the </w:t>
            </w:r>
            <w:r>
              <w:rPr>
                <w:rFonts w:ascii="Arial Narrow" w:eastAsia="Times New Roman" w:hAnsi="Arial Narrow"/>
                <w:b/>
                <w:bCs/>
                <w:sz w:val="16"/>
                <w:szCs w:val="16"/>
              </w:rPr>
              <w:t>relative effect</w:t>
            </w:r>
            <w:r>
              <w:rPr>
                <w:rFonts w:ascii="Arial Narrow" w:eastAsia="Times New Roman" w:hAnsi="Arial Narrow"/>
                <w:sz w:val="16"/>
                <w:szCs w:val="16"/>
              </w:rPr>
              <w:t xml:space="preserve"> of the intervention (and its 95% CI). </w:t>
            </w:r>
            <w:r>
              <w:rPr>
                <w:rFonts w:ascii="Arial Narrow" w:eastAsia="Times New Roman" w:hAnsi="Arial Narrow"/>
                <w:sz w:val="16"/>
                <w:szCs w:val="16"/>
              </w:rPr>
              <w:br/>
            </w:r>
            <w:r>
              <w:rPr>
                <w:rFonts w:ascii="Arial Narrow" w:eastAsia="Times New Roman" w:hAnsi="Arial Narrow"/>
                <w:b/>
                <w:bCs/>
                <w:sz w:val="16"/>
                <w:szCs w:val="16"/>
              </w:rPr>
              <w:t>CI:</w:t>
            </w:r>
            <w:r>
              <w:rPr>
                <w:rFonts w:ascii="Arial Narrow" w:eastAsia="Times New Roman" w:hAnsi="Arial Narrow"/>
                <w:sz w:val="16"/>
                <w:szCs w:val="16"/>
              </w:rPr>
              <w:t xml:space="preserve"> Confidence interval; </w:t>
            </w:r>
            <w:r>
              <w:rPr>
                <w:rFonts w:ascii="Arial Narrow" w:eastAsia="Times New Roman" w:hAnsi="Arial Narrow"/>
                <w:b/>
                <w:bCs/>
                <w:sz w:val="16"/>
                <w:szCs w:val="16"/>
              </w:rPr>
              <w:t>MD:</w:t>
            </w:r>
            <w:r>
              <w:rPr>
                <w:rFonts w:ascii="Arial Narrow" w:eastAsia="Times New Roman" w:hAnsi="Arial Narrow"/>
                <w:sz w:val="16"/>
                <w:szCs w:val="16"/>
              </w:rPr>
              <w:t xml:space="preserve"> Mean difference; </w:t>
            </w:r>
            <w:r>
              <w:rPr>
                <w:rFonts w:ascii="Arial Narrow" w:eastAsia="Times New Roman" w:hAnsi="Arial Narrow"/>
                <w:b/>
                <w:bCs/>
                <w:sz w:val="16"/>
                <w:szCs w:val="16"/>
              </w:rPr>
              <w:t>RR:</w:t>
            </w:r>
            <w:r>
              <w:rPr>
                <w:rFonts w:ascii="Arial Narrow" w:eastAsia="Times New Roman" w:hAnsi="Arial Narrow"/>
                <w:sz w:val="16"/>
                <w:szCs w:val="16"/>
              </w:rPr>
              <w:t xml:space="preserve"> Risk ratio </w:t>
            </w:r>
          </w:p>
        </w:tc>
      </w:tr>
      <w:tr w:rsidR="00A5540F" w14:paraId="42E9D225" w14:textId="77777777" w:rsidTr="00A5540F">
        <w:trPr>
          <w:cantSplit/>
        </w:trPr>
        <w:tc>
          <w:tcPr>
            <w:tcW w:w="5000" w:type="pct"/>
            <w:gridSpan w:val="6"/>
            <w:tcBorders>
              <w:top w:val="single" w:sz="6" w:space="0" w:color="000000"/>
              <w:left w:val="nil"/>
              <w:bottom w:val="single" w:sz="6" w:space="0" w:color="000000"/>
              <w:right w:val="nil"/>
            </w:tcBorders>
            <w:vAlign w:val="center"/>
            <w:hideMark/>
          </w:tcPr>
          <w:p w14:paraId="33FE6EB5" w14:textId="77777777" w:rsidR="00A5540F" w:rsidRDefault="00A5540F" w:rsidP="00A5540F">
            <w:pPr>
              <w:spacing w:before="0" w:after="0"/>
              <w:rPr>
                <w:rFonts w:ascii="Arial Narrow" w:eastAsia="Times New Roman" w:hAnsi="Arial Narrow"/>
                <w:sz w:val="16"/>
                <w:szCs w:val="16"/>
              </w:rPr>
            </w:pPr>
            <w:r>
              <w:rPr>
                <w:rFonts w:ascii="Arial Narrow" w:eastAsia="Times New Roman" w:hAnsi="Arial Narrow"/>
                <w:b/>
                <w:bCs/>
                <w:sz w:val="16"/>
                <w:szCs w:val="16"/>
              </w:rPr>
              <w:t>GRADE Working Group grades of evidence</w:t>
            </w:r>
            <w:r>
              <w:rPr>
                <w:rFonts w:ascii="Arial Narrow" w:eastAsia="Times New Roman" w:hAnsi="Arial Narrow"/>
                <w:sz w:val="16"/>
                <w:szCs w:val="16"/>
              </w:rPr>
              <w:br/>
            </w:r>
            <w:r>
              <w:rPr>
                <w:rFonts w:ascii="Arial Narrow" w:eastAsia="Times New Roman" w:hAnsi="Arial Narrow"/>
                <w:b/>
                <w:bCs/>
                <w:sz w:val="16"/>
                <w:szCs w:val="16"/>
              </w:rPr>
              <w:t>High certainty:</w:t>
            </w:r>
            <w:r>
              <w:rPr>
                <w:rFonts w:ascii="Arial Narrow" w:eastAsia="Times New Roman" w:hAnsi="Arial Narrow"/>
                <w:sz w:val="16"/>
                <w:szCs w:val="16"/>
              </w:rPr>
              <w:t xml:space="preserve"> We are very confident that the true effect lies close to that of the estimate of the effect</w:t>
            </w:r>
            <w:r>
              <w:rPr>
                <w:rFonts w:ascii="Arial Narrow" w:eastAsia="Times New Roman" w:hAnsi="Arial Narrow"/>
                <w:sz w:val="16"/>
                <w:szCs w:val="16"/>
              </w:rPr>
              <w:br/>
            </w:r>
            <w:r>
              <w:rPr>
                <w:rFonts w:ascii="Arial Narrow" w:eastAsia="Times New Roman" w:hAnsi="Arial Narrow"/>
                <w:b/>
                <w:bCs/>
                <w:sz w:val="16"/>
                <w:szCs w:val="16"/>
              </w:rPr>
              <w:t>Moderate certainty:</w:t>
            </w:r>
            <w:r>
              <w:rPr>
                <w:rFonts w:ascii="Arial Narrow" w:eastAsia="Times New Roman" w:hAnsi="Arial Narrow"/>
                <w:sz w:val="16"/>
                <w:szCs w:val="16"/>
              </w:rPr>
              <w:t xml:space="preserve"> We are moderately confident in the effect estimate: The true effect is likely to be close to the estimate of the effect, but there is a possibility that it is substantially different</w:t>
            </w:r>
            <w:r>
              <w:rPr>
                <w:rFonts w:ascii="Arial Narrow" w:eastAsia="Times New Roman" w:hAnsi="Arial Narrow"/>
                <w:sz w:val="16"/>
                <w:szCs w:val="16"/>
              </w:rPr>
              <w:br/>
            </w:r>
            <w:r>
              <w:rPr>
                <w:rFonts w:ascii="Arial Narrow" w:eastAsia="Times New Roman" w:hAnsi="Arial Narrow"/>
                <w:b/>
                <w:bCs/>
                <w:sz w:val="16"/>
                <w:szCs w:val="16"/>
              </w:rPr>
              <w:t>Low certainty:</w:t>
            </w:r>
            <w:r>
              <w:rPr>
                <w:rFonts w:ascii="Arial Narrow" w:eastAsia="Times New Roman" w:hAnsi="Arial Narrow"/>
                <w:sz w:val="16"/>
                <w:szCs w:val="16"/>
              </w:rPr>
              <w:t xml:space="preserve"> Our confidence in the effect estimate is limited: The true effect may be substantially different from the estimate of the effect</w:t>
            </w:r>
            <w:r>
              <w:rPr>
                <w:rFonts w:ascii="Arial Narrow" w:eastAsia="Times New Roman" w:hAnsi="Arial Narrow"/>
                <w:sz w:val="16"/>
                <w:szCs w:val="16"/>
              </w:rPr>
              <w:br/>
            </w:r>
            <w:r>
              <w:rPr>
                <w:rFonts w:ascii="Arial Narrow" w:eastAsia="Times New Roman" w:hAnsi="Arial Narrow"/>
                <w:b/>
                <w:bCs/>
                <w:sz w:val="16"/>
                <w:szCs w:val="16"/>
              </w:rPr>
              <w:t>Very low certainty:</w:t>
            </w:r>
            <w:r>
              <w:rPr>
                <w:rFonts w:ascii="Arial Narrow" w:eastAsia="Times New Roman" w:hAnsi="Arial Narrow"/>
                <w:sz w:val="16"/>
                <w:szCs w:val="16"/>
              </w:rPr>
              <w:t xml:space="preserve"> We have very little confidence in the effect estimate: The true effect is likely to be substantially different from the estimate of effect </w:t>
            </w:r>
          </w:p>
        </w:tc>
      </w:tr>
    </w:tbl>
    <w:p w14:paraId="1F2FBEB8" w14:textId="77777777" w:rsidR="00A5540F" w:rsidRDefault="00A5540F" w:rsidP="00A5540F">
      <w:pPr>
        <w:spacing w:line="240" w:lineRule="auto"/>
        <w:rPr>
          <w:rFonts w:ascii="Arial Narrow" w:eastAsia="Times New Roman" w:hAnsi="Arial Narrow"/>
          <w:color w:val="000000"/>
          <w:sz w:val="16"/>
          <w:szCs w:val="16"/>
        </w:rPr>
      </w:pPr>
      <w:r>
        <w:rPr>
          <w:rFonts w:ascii="Arial Narrow" w:eastAsia="Times New Roman" w:hAnsi="Arial Narrow"/>
          <w:color w:val="000000"/>
          <w:sz w:val="16"/>
          <w:szCs w:val="16"/>
        </w:rPr>
        <w:t xml:space="preserve">a. Risk of performance bias high or unclear in all studies </w:t>
      </w:r>
    </w:p>
    <w:p w14:paraId="05B45431" w14:textId="1D06CCAF" w:rsidR="00A5540F" w:rsidRDefault="00A5540F" w:rsidP="00A5540F">
      <w:pPr>
        <w:spacing w:line="240" w:lineRule="auto"/>
        <w:rPr>
          <w:rFonts w:ascii="Arial Narrow" w:eastAsia="Times New Roman" w:hAnsi="Arial Narrow"/>
          <w:color w:val="000000"/>
          <w:sz w:val="16"/>
          <w:szCs w:val="16"/>
        </w:rPr>
      </w:pPr>
      <w:r>
        <w:rPr>
          <w:rFonts w:ascii="Arial Narrow" w:eastAsia="Times New Roman" w:hAnsi="Arial Narrow"/>
          <w:color w:val="000000"/>
          <w:sz w:val="16"/>
          <w:szCs w:val="16"/>
        </w:rPr>
        <w:t xml:space="preserve">b. </w:t>
      </w:r>
      <w:r w:rsidR="005D0706">
        <w:rPr>
          <w:rFonts w:ascii="Arial Narrow" w:eastAsia="Times New Roman" w:hAnsi="Arial Narrow"/>
          <w:color w:val="000000"/>
          <w:sz w:val="16"/>
          <w:szCs w:val="16"/>
        </w:rPr>
        <w:t>C</w:t>
      </w:r>
      <w:r>
        <w:rPr>
          <w:rFonts w:ascii="Arial Narrow" w:eastAsia="Times New Roman" w:hAnsi="Arial Narrow"/>
          <w:color w:val="000000"/>
          <w:sz w:val="16"/>
          <w:szCs w:val="16"/>
        </w:rPr>
        <w:t>onfidence interval cross</w:t>
      </w:r>
      <w:r w:rsidR="005D0706">
        <w:rPr>
          <w:rFonts w:ascii="Arial Narrow" w:eastAsia="Times New Roman" w:hAnsi="Arial Narrow"/>
          <w:color w:val="000000"/>
          <w:sz w:val="16"/>
          <w:szCs w:val="16"/>
        </w:rPr>
        <w:t>es</w:t>
      </w:r>
      <w:r>
        <w:rPr>
          <w:rFonts w:ascii="Arial Narrow" w:eastAsia="Times New Roman" w:hAnsi="Arial Narrow"/>
          <w:color w:val="000000"/>
          <w:sz w:val="16"/>
          <w:szCs w:val="16"/>
        </w:rPr>
        <w:t xml:space="preserve"> line of no effect </w:t>
      </w:r>
    </w:p>
    <w:p w14:paraId="32CC71C7" w14:textId="744F16DD" w:rsidR="00A5540F" w:rsidRDefault="00A5540F" w:rsidP="00A5540F">
      <w:pPr>
        <w:spacing w:line="240" w:lineRule="auto"/>
        <w:rPr>
          <w:rFonts w:ascii="Arial Narrow" w:eastAsia="Times New Roman" w:hAnsi="Arial Narrow"/>
          <w:color w:val="000000"/>
          <w:sz w:val="16"/>
          <w:szCs w:val="16"/>
        </w:rPr>
      </w:pPr>
      <w:r>
        <w:rPr>
          <w:rFonts w:ascii="Arial Narrow" w:eastAsia="Times New Roman" w:hAnsi="Arial Narrow"/>
          <w:color w:val="000000"/>
          <w:sz w:val="16"/>
          <w:szCs w:val="16"/>
        </w:rPr>
        <w:t>c. Weights measured at different times</w:t>
      </w:r>
    </w:p>
    <w:p w14:paraId="6835AEA4" w14:textId="77777777" w:rsidR="00A5540F" w:rsidRPr="00C12274" w:rsidRDefault="00A5540F" w:rsidP="00A5540F">
      <w:pPr>
        <w:spacing w:before="20" w:after="20" w:line="240" w:lineRule="auto"/>
        <w:rPr>
          <w:rFonts w:ascii="Arial Narrow" w:eastAsia="Times New Roman" w:hAnsi="Arial Narrow"/>
          <w:color w:val="000000"/>
          <w:sz w:val="16"/>
          <w:szCs w:val="16"/>
        </w:rPr>
      </w:pPr>
    </w:p>
    <w:p w14:paraId="6E79B120" w14:textId="77777777" w:rsidR="00A5540F" w:rsidRPr="00C12274" w:rsidRDefault="00A5540F" w:rsidP="00A5540F">
      <w:pPr>
        <w:pStyle w:val="Heading2"/>
        <w:ind w:left="851" w:hanging="851"/>
        <w:sectPr w:rsidR="00A5540F" w:rsidRPr="00C12274" w:rsidSect="008A6B17">
          <w:pgSz w:w="11901" w:h="16817"/>
          <w:pgMar w:top="1134" w:right="1418" w:bottom="1134" w:left="1418" w:header="709" w:footer="709" w:gutter="0"/>
          <w:cols w:space="708"/>
          <w:docGrid w:linePitch="360"/>
        </w:sectPr>
      </w:pPr>
    </w:p>
    <w:p w14:paraId="4D8D19E0" w14:textId="77777777" w:rsidR="00A5540F" w:rsidRPr="00C12274" w:rsidRDefault="00A5540F" w:rsidP="00A5540F">
      <w:pPr>
        <w:pStyle w:val="Heading4"/>
      </w:pPr>
      <w:bookmarkStart w:id="224" w:name="_Toc5978451"/>
      <w:r w:rsidRPr="00C12274">
        <w:t>Comparability of results with other reviews</w:t>
      </w:r>
      <w:bookmarkEnd w:id="224"/>
      <w:r w:rsidRPr="00C12274">
        <w:t xml:space="preserve">  </w:t>
      </w:r>
    </w:p>
    <w:p w14:paraId="39268CF4" w14:textId="77777777" w:rsidR="00A5540F" w:rsidRDefault="00A5540F" w:rsidP="00A5540F">
      <w:r w:rsidRPr="00C12274">
        <w:t xml:space="preserve">Other systematic reviews have included some RCTs that were excluded from this review due to </w:t>
      </w:r>
      <w:r>
        <w:t xml:space="preserve">being outside the timeframe of this review, </w:t>
      </w:r>
      <w:r w:rsidRPr="00C12274">
        <w:t xml:space="preserve">wrong study population (eg women with high risk pregnancies for reasons other than BMI) or wrong comparator (eg not </w:t>
      </w:r>
      <w:r>
        <w:t>usual</w:t>
      </w:r>
      <w:r w:rsidRPr="00C12274">
        <w:t xml:space="preserve"> care). However, the results </w:t>
      </w:r>
      <w:r>
        <w:t xml:space="preserve">for the primary outcome </w:t>
      </w:r>
      <w:r w:rsidRPr="00C12274">
        <w:t>are largely comparable</w:t>
      </w:r>
      <w:r>
        <w:t xml:space="preserve"> with those of this review</w:t>
      </w:r>
      <w:r w:rsidRPr="00C12274">
        <w:t>, with most reviews finding a lower wei</w:t>
      </w:r>
      <w:r>
        <w:t>ght gain in women in the intervention groups</w:t>
      </w:r>
      <w:r w:rsidRPr="00C12274">
        <w:t>.</w:t>
      </w:r>
      <w:r>
        <w:t xml:space="preserve"> </w:t>
      </w:r>
    </w:p>
    <w:p w14:paraId="2233C7FB" w14:textId="14220D62" w:rsidR="00A5540F" w:rsidRPr="00C12274" w:rsidRDefault="00932C6D" w:rsidP="008E1F6E">
      <w:pPr>
        <w:pStyle w:val="TableName"/>
        <w:ind w:left="1134" w:hanging="1134"/>
      </w:pPr>
      <w:bookmarkStart w:id="225" w:name="_Toc40956683"/>
      <w:r>
        <w:t xml:space="preserve">Q9 </w:t>
      </w:r>
      <w:r w:rsidR="004A0E1A">
        <w:t>Findings</w:t>
      </w:r>
      <w:r w:rsidR="00A5540F" w:rsidRPr="00C12274">
        <w:t xml:space="preserve"> of </w:t>
      </w:r>
      <w:r w:rsidR="004A0E1A">
        <w:t xml:space="preserve">systematic </w:t>
      </w:r>
      <w:r w:rsidR="00A5540F" w:rsidRPr="00C12274">
        <w:t xml:space="preserve">reviews </w:t>
      </w:r>
      <w:r w:rsidR="00A5540F">
        <w:t xml:space="preserve">of lifestyle counselling interventions </w:t>
      </w:r>
      <w:r w:rsidR="004A0E1A">
        <w:t>—</w:t>
      </w:r>
      <w:r w:rsidR="00A5540F">
        <w:t xml:space="preserve"> maternal</w:t>
      </w:r>
      <w:r w:rsidR="00A5540F" w:rsidRPr="00C12274">
        <w:t xml:space="preserve"> outcome</w:t>
      </w:r>
      <w:r w:rsidR="00A5540F">
        <w:t>s</w:t>
      </w:r>
      <w:bookmarkEnd w:id="225"/>
    </w:p>
    <w:tbl>
      <w:tblPr>
        <w:tblStyle w:val="TableGrid"/>
        <w:tblW w:w="9504" w:type="dxa"/>
        <w:tblLook w:val="04A0" w:firstRow="1" w:lastRow="0" w:firstColumn="1" w:lastColumn="0" w:noHBand="0" w:noVBand="1"/>
        <w:tblCaption w:val="Table 105: Q9 Findings of systematic reviews of lifestyle counselling interventions — maternal outcomes"/>
      </w:tblPr>
      <w:tblGrid>
        <w:gridCol w:w="2841"/>
        <w:gridCol w:w="2547"/>
        <w:gridCol w:w="2982"/>
        <w:gridCol w:w="1134"/>
      </w:tblGrid>
      <w:tr w:rsidR="00A5540F" w:rsidRPr="00B87066" w14:paraId="374215F8" w14:textId="77777777" w:rsidTr="00A5540F">
        <w:trPr>
          <w:tblHeader/>
        </w:trPr>
        <w:tc>
          <w:tcPr>
            <w:tcW w:w="2841" w:type="dxa"/>
            <w:tcBorders>
              <w:bottom w:val="single" w:sz="4" w:space="0" w:color="3B3474"/>
            </w:tcBorders>
          </w:tcPr>
          <w:p w14:paraId="378BBFA0" w14:textId="77777777" w:rsidR="00A5540F" w:rsidRPr="00B87066" w:rsidRDefault="00A5540F" w:rsidP="00A5540F">
            <w:pPr>
              <w:spacing w:before="40" w:after="40" w:line="240" w:lineRule="auto"/>
              <w:rPr>
                <w:b/>
                <w:sz w:val="16"/>
                <w:szCs w:val="16"/>
              </w:rPr>
            </w:pPr>
            <w:r w:rsidRPr="00B87066">
              <w:rPr>
                <w:b/>
                <w:sz w:val="16"/>
                <w:szCs w:val="16"/>
              </w:rPr>
              <w:t>Ref</w:t>
            </w:r>
          </w:p>
        </w:tc>
        <w:tc>
          <w:tcPr>
            <w:tcW w:w="2547" w:type="dxa"/>
            <w:tcBorders>
              <w:bottom w:val="single" w:sz="4" w:space="0" w:color="3B3474"/>
            </w:tcBorders>
          </w:tcPr>
          <w:p w14:paraId="0743417F" w14:textId="77777777" w:rsidR="00A5540F" w:rsidRPr="00B87066" w:rsidRDefault="00A5540F" w:rsidP="00A5540F">
            <w:pPr>
              <w:spacing w:before="40" w:after="40" w:line="240" w:lineRule="auto"/>
              <w:rPr>
                <w:b/>
                <w:sz w:val="16"/>
                <w:szCs w:val="16"/>
              </w:rPr>
            </w:pPr>
            <w:r w:rsidRPr="00B87066">
              <w:rPr>
                <w:b/>
                <w:sz w:val="16"/>
                <w:szCs w:val="16"/>
              </w:rPr>
              <w:t>Population</w:t>
            </w:r>
          </w:p>
        </w:tc>
        <w:tc>
          <w:tcPr>
            <w:tcW w:w="2982" w:type="dxa"/>
            <w:tcBorders>
              <w:bottom w:val="single" w:sz="4" w:space="0" w:color="3B3474"/>
            </w:tcBorders>
          </w:tcPr>
          <w:p w14:paraId="3A345132" w14:textId="1CBEA5E9" w:rsidR="00A5540F" w:rsidRPr="00B87066" w:rsidRDefault="008E1F6E" w:rsidP="008E1F6E">
            <w:pPr>
              <w:spacing w:before="40" w:after="40" w:line="240" w:lineRule="auto"/>
              <w:jc w:val="center"/>
              <w:rPr>
                <w:b/>
                <w:sz w:val="16"/>
                <w:szCs w:val="16"/>
              </w:rPr>
            </w:pPr>
            <w:r>
              <w:rPr>
                <w:b/>
                <w:sz w:val="16"/>
                <w:szCs w:val="16"/>
              </w:rPr>
              <w:t>Effect</w:t>
            </w:r>
            <w:r w:rsidR="00A5540F" w:rsidRPr="00B87066">
              <w:rPr>
                <w:b/>
                <w:sz w:val="16"/>
                <w:szCs w:val="16"/>
              </w:rPr>
              <w:t xml:space="preserve"> (95% CI)</w:t>
            </w:r>
          </w:p>
        </w:tc>
        <w:tc>
          <w:tcPr>
            <w:tcW w:w="1134" w:type="dxa"/>
            <w:tcBorders>
              <w:bottom w:val="single" w:sz="4" w:space="0" w:color="3B3474"/>
            </w:tcBorders>
          </w:tcPr>
          <w:p w14:paraId="041BBD84" w14:textId="77777777" w:rsidR="00A5540F" w:rsidRPr="00B87066" w:rsidRDefault="00A5540F" w:rsidP="00A5540F">
            <w:pPr>
              <w:spacing w:before="40" w:after="40" w:line="240" w:lineRule="auto"/>
              <w:jc w:val="center"/>
              <w:rPr>
                <w:b/>
                <w:sz w:val="16"/>
                <w:szCs w:val="16"/>
              </w:rPr>
            </w:pPr>
            <w:r w:rsidRPr="00B87066">
              <w:rPr>
                <w:b/>
                <w:sz w:val="16"/>
                <w:szCs w:val="16"/>
              </w:rPr>
              <w:t>Number of studies</w:t>
            </w:r>
          </w:p>
        </w:tc>
      </w:tr>
      <w:tr w:rsidR="004A0E1A" w:rsidRPr="00B87066" w14:paraId="7C7ABEBA" w14:textId="77777777" w:rsidTr="004A0E1A">
        <w:tc>
          <w:tcPr>
            <w:tcW w:w="9504" w:type="dxa"/>
            <w:gridSpan w:val="4"/>
            <w:shd w:val="clear" w:color="auto" w:fill="D9E2F3" w:themeFill="accent1" w:themeFillTint="33"/>
          </w:tcPr>
          <w:p w14:paraId="09AE3D85" w14:textId="495738CA" w:rsidR="004A0E1A" w:rsidRPr="00B87066" w:rsidRDefault="004A0E1A" w:rsidP="004A0E1A">
            <w:pPr>
              <w:pStyle w:val="RCTstable"/>
              <w:rPr>
                <w:i/>
              </w:rPr>
            </w:pPr>
            <w:r>
              <w:rPr>
                <w:i/>
              </w:rPr>
              <w:t>Mean gestational w</w:t>
            </w:r>
            <w:r w:rsidRPr="00B87066">
              <w:rPr>
                <w:i/>
              </w:rPr>
              <w:t>eight gain</w:t>
            </w:r>
          </w:p>
        </w:tc>
      </w:tr>
      <w:tr w:rsidR="004A0E1A" w:rsidRPr="00C12274" w14:paraId="2C9B5923" w14:textId="77777777" w:rsidTr="004A0E1A">
        <w:tc>
          <w:tcPr>
            <w:tcW w:w="2841" w:type="dxa"/>
            <w:shd w:val="clear" w:color="auto" w:fill="F2F2F2" w:themeFill="background1" w:themeFillShade="F2"/>
          </w:tcPr>
          <w:p w14:paraId="7FCBAA34" w14:textId="77777777" w:rsidR="004A0E1A" w:rsidRPr="00916B76" w:rsidRDefault="004A0E1A" w:rsidP="004A0E1A">
            <w:pPr>
              <w:pStyle w:val="RCTstable"/>
            </w:pPr>
            <w:r w:rsidRPr="00916B76">
              <w:t>Current review</w:t>
            </w:r>
          </w:p>
        </w:tc>
        <w:tc>
          <w:tcPr>
            <w:tcW w:w="2547" w:type="dxa"/>
            <w:shd w:val="clear" w:color="auto" w:fill="F2F2F2" w:themeFill="background1" w:themeFillShade="F2"/>
          </w:tcPr>
          <w:p w14:paraId="434D7C29" w14:textId="77777777" w:rsidR="004A0E1A" w:rsidRPr="00C12274" w:rsidRDefault="004A0E1A" w:rsidP="004A0E1A">
            <w:pPr>
              <w:pStyle w:val="RCTstable"/>
            </w:pPr>
            <w:r>
              <w:t>Mixed BMIs</w:t>
            </w:r>
          </w:p>
        </w:tc>
        <w:tc>
          <w:tcPr>
            <w:tcW w:w="2982" w:type="dxa"/>
            <w:shd w:val="clear" w:color="auto" w:fill="F2F2F2" w:themeFill="background1" w:themeFillShade="F2"/>
          </w:tcPr>
          <w:p w14:paraId="0EA100B2" w14:textId="05CBE064" w:rsidR="004A0E1A" w:rsidRPr="00991C4E" w:rsidRDefault="008E1F6E" w:rsidP="00E01ACF">
            <w:pPr>
              <w:pStyle w:val="RCTstable"/>
              <w:jc w:val="center"/>
            </w:pPr>
            <w:r>
              <w:t xml:space="preserve">MD </w:t>
            </w:r>
            <w:r w:rsidR="004627A3">
              <w:t>-1.</w:t>
            </w:r>
            <w:r w:rsidR="00E01ACF">
              <w:t>25</w:t>
            </w:r>
            <w:r w:rsidR="00E01ACF" w:rsidRPr="00D9380A">
              <w:t xml:space="preserve"> </w:t>
            </w:r>
            <w:r w:rsidR="004A0E1A" w:rsidRPr="00D9380A">
              <w:t>kg</w:t>
            </w:r>
            <w:r w:rsidR="004A0E1A">
              <w:t xml:space="preserve"> (</w:t>
            </w:r>
            <w:r w:rsidR="004627A3">
              <w:t>-1.</w:t>
            </w:r>
            <w:r w:rsidR="00E01ACF">
              <w:t>6</w:t>
            </w:r>
            <w:r w:rsidR="00D807F2">
              <w:t>4</w:t>
            </w:r>
            <w:r w:rsidR="004627A3">
              <w:t xml:space="preserve"> to -0.</w:t>
            </w:r>
            <w:r w:rsidR="00E01ACF">
              <w:t>86</w:t>
            </w:r>
            <w:r w:rsidR="004A0E1A">
              <w:t>)</w:t>
            </w:r>
          </w:p>
        </w:tc>
        <w:tc>
          <w:tcPr>
            <w:tcW w:w="1134" w:type="dxa"/>
            <w:shd w:val="clear" w:color="auto" w:fill="F2F2F2" w:themeFill="background1" w:themeFillShade="F2"/>
          </w:tcPr>
          <w:p w14:paraId="51A4714C" w14:textId="796C04DC" w:rsidR="004A0E1A" w:rsidRPr="008C6CCE" w:rsidRDefault="00D807F2" w:rsidP="004A0E1A">
            <w:pPr>
              <w:pStyle w:val="RCTstable"/>
              <w:jc w:val="center"/>
            </w:pPr>
            <w:r>
              <w:t>3</w:t>
            </w:r>
            <w:r w:rsidR="00E01ACF">
              <w:t>6</w:t>
            </w:r>
          </w:p>
        </w:tc>
      </w:tr>
      <w:tr w:rsidR="004A0E1A" w:rsidRPr="00C12274" w14:paraId="6F418F21" w14:textId="77777777" w:rsidTr="004A0E1A">
        <w:tc>
          <w:tcPr>
            <w:tcW w:w="2841" w:type="dxa"/>
          </w:tcPr>
          <w:p w14:paraId="5EB7561A" w14:textId="307EECF2" w:rsidR="004A0E1A" w:rsidRPr="00916B76" w:rsidRDefault="004A0E1A" w:rsidP="002747EA">
            <w:pPr>
              <w:pStyle w:val="RCTstable"/>
            </w:pPr>
            <w:r w:rsidRPr="00916B76">
              <w:t>O’Brien</w:t>
            </w:r>
            <w:r w:rsidR="00632FE5">
              <w:t xml:space="preserve"> et al 2016</w:t>
            </w:r>
            <w:r w:rsidR="00E51743">
              <w:fldChar w:fldCharType="begin">
                <w:fldData xml:space="preserve">PEVuZE5vdGU+PENpdGU+PEF1dGhvcj5PJmFwb3M7QnJpZW48L0F1dGhvcj48WWVhcj4yMDE2PC9Z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</w:fldData>
              </w:fldChar>
            </w:r>
            <w:r w:rsidR="002747EA">
              <w:instrText xml:space="preserve"> ADDIN EN.CITE </w:instrText>
            </w:r>
            <w:r w:rsidR="002747EA">
              <w:fldChar w:fldCharType="begin">
                <w:fldData xml:space="preserve">PEVuZE5vdGU+PENpdGU+PEF1dGhvcj5PJmFwb3M7QnJpZW48L0F1dGhvcj48WWVhcj4yMDE2PC9Z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</w:fldData>
              </w:fldChar>
            </w:r>
            <w:r w:rsidR="002747EA">
              <w:instrText xml:space="preserve"> ADDIN EN.CITE.DATA </w:instrText>
            </w:r>
            <w:r w:rsidR="002747EA">
              <w:fldChar w:fldCharType="end"/>
            </w:r>
            <w:r w:rsidR="00E51743">
              <w:fldChar w:fldCharType="separate"/>
            </w:r>
            <w:r w:rsidR="002747EA" w:rsidRPr="002747EA">
              <w:rPr>
                <w:noProof/>
                <w:sz w:val="18"/>
                <w:vertAlign w:val="superscript"/>
              </w:rPr>
              <w:t>523</w:t>
            </w:r>
            <w:r w:rsidR="00E51743">
              <w:fldChar w:fldCharType="end"/>
            </w:r>
          </w:p>
        </w:tc>
        <w:tc>
          <w:tcPr>
            <w:tcW w:w="2547" w:type="dxa"/>
          </w:tcPr>
          <w:p w14:paraId="3A6EFABD" w14:textId="40037664" w:rsidR="004A0E1A" w:rsidRPr="00C12274" w:rsidRDefault="004A0E1A" w:rsidP="00A02D85">
            <w:pPr>
              <w:pStyle w:val="RCTstable"/>
            </w:pPr>
            <w:r>
              <w:t xml:space="preserve">BMI in </w:t>
            </w:r>
            <w:r w:rsidR="00A02D85">
              <w:t xml:space="preserve">healthy </w:t>
            </w:r>
            <w:r>
              <w:t>range</w:t>
            </w:r>
          </w:p>
        </w:tc>
        <w:tc>
          <w:tcPr>
            <w:tcW w:w="2982" w:type="dxa"/>
          </w:tcPr>
          <w:p w14:paraId="4E95EF96" w14:textId="645881B0" w:rsidR="004A0E1A" w:rsidRPr="00991C4E" w:rsidRDefault="008E1F6E" w:rsidP="004A0E1A">
            <w:pPr>
              <w:pStyle w:val="RCTstable"/>
              <w:jc w:val="center"/>
            </w:pPr>
            <w:r>
              <w:t xml:space="preserve">MD </w:t>
            </w:r>
            <w:r w:rsidR="004A0E1A">
              <w:t>-1.25 kg (-2.39 to -0.11)</w:t>
            </w:r>
          </w:p>
        </w:tc>
        <w:tc>
          <w:tcPr>
            <w:tcW w:w="1134" w:type="dxa"/>
          </w:tcPr>
          <w:p w14:paraId="69153FE8" w14:textId="77777777" w:rsidR="004A0E1A" w:rsidRPr="008C6CCE" w:rsidRDefault="004A0E1A" w:rsidP="004A0E1A">
            <w:pPr>
              <w:pStyle w:val="RCTstable"/>
              <w:jc w:val="center"/>
            </w:pPr>
            <w:r>
              <w:t>4</w:t>
            </w:r>
          </w:p>
        </w:tc>
      </w:tr>
      <w:tr w:rsidR="004A0E1A" w:rsidRPr="00C12274" w14:paraId="7FE4727B" w14:textId="77777777" w:rsidTr="004A0E1A">
        <w:tc>
          <w:tcPr>
            <w:tcW w:w="2841" w:type="dxa"/>
          </w:tcPr>
          <w:p w14:paraId="411CDBC0" w14:textId="6DADE50C" w:rsidR="004A0E1A" w:rsidRPr="00916B76" w:rsidRDefault="004A0E1A" w:rsidP="002747EA">
            <w:pPr>
              <w:pStyle w:val="RCTstable"/>
            </w:pPr>
            <w:r w:rsidRPr="00916B76">
              <w:t>Muktab</w:t>
            </w:r>
            <w:r>
              <w:t>hant et al 2015</w:t>
            </w:r>
            <w:r>
              <w:fldChar w:fldCharType="begin"/>
            </w:r>
            <w:r w:rsidR="002747EA">
              <w:instrText xml:space="preserve"> ADDIN EN.CITE &lt;EndNote&gt;&lt;Cite&gt;&lt;Author&gt;Muktabhant&lt;/Author&gt;&lt;Year&gt;2015&lt;/Year&gt;&lt;RecNum&gt;632&lt;/RecNum&gt;&lt;DisplayText&gt;&lt;style face="superscript" font="Trebuchet MS" size="9"&gt;417&lt;/style&gt;&lt;/DisplayText&gt;&lt;record&gt;&lt;rec-number&gt;632&lt;/rec-number&gt;&lt;foreign-keys&gt;&lt;key app="EN" db-id="exvasrfx2dtraoesasxp2szsxa2df502592x" timestamp="1540425405"&gt;632&lt;/key&gt;&lt;/foreign-keys&gt;&lt;ref-type name="Journal Article"&gt;17&lt;/ref-type&gt;&lt;contributors&gt;&lt;authors&gt;&lt;author&gt;Muktabhant, B.&lt;/author&gt;&lt;author&gt;Lawrie, T. A.&lt;/author&gt;&lt;author&gt;Lumbiganon, P.&lt;/author&gt;&lt;author&gt;Laopaiboon, M.&lt;/author&gt;&lt;/authors&gt;&lt;/contributors&gt;&lt;auth-address&gt;Department of Nutrition, Faculty of Public Health, Khon Kaen University, 123 Friendship Highway, Khon Kaen, Khon Kaen, Thailand, 40002.&lt;/auth-address&gt;&lt;titles&gt;&lt;title&gt;Diet or exercise, or both, for preventing excessive weight gain in pregnancy&lt;/title&gt;&lt;secondary-title&gt;Cochrane Database Syst Rev&lt;/secondary-title&gt;&lt;/titles&gt;&lt;periodical&gt;&lt;full-title&gt;Cochrane Database Syst Rev&lt;/full-title&gt;&lt;/periodical&gt;&lt;pages&gt;CD007145&lt;/pages&gt;&lt;number&gt;6&lt;/number&gt;&lt;edition&gt;2015/06/13&lt;/edition&gt;&lt;keywords&gt;&lt;keyword&gt;Counseling&lt;/keyword&gt;&lt;keyword&gt;*Diet&lt;/keyword&gt;&lt;keyword&gt;*Exercise&lt;/keyword&gt;&lt;keyword&gt;Female&lt;/keyword&gt;&lt;keyword&gt;Humans&lt;/keyword&gt;&lt;keyword&gt;Infant, Newborn&lt;/keyword&gt;&lt;keyword&gt;Overweight/complications/*prevention &amp;amp; control&lt;/keyword&gt;&lt;keyword&gt;Pregnancy&lt;/keyword&gt;&lt;keyword&gt;Pregnancy Complications/*prevention &amp;amp; control&lt;/keyword&gt;&lt;keyword&gt;Randomized Controlled Trials as Topic&lt;/keyword&gt;&lt;keyword&gt;*Weight Gain&lt;/keyword&gt;&lt;/keywords&gt;&lt;dates&gt;&lt;year&gt;2015&lt;/year&gt;&lt;pub-dates&gt;&lt;date&gt;Jun 15&lt;/date&gt;&lt;/pub-dates&gt;&lt;/dates&gt;&lt;isbn&gt;1469-493X (Electronic)&amp;#xD;1361-6137 (Linking)&lt;/isbn&gt;&lt;accession-num&gt;26068707&lt;/accession-num&gt;&lt;urls&gt;&lt;related-urls&gt;&lt;url&gt;https://www.ncbi.nlm.nih.gov/pubmed/26068707&lt;/url&gt;&lt;/related-urls&gt;&lt;/urls&gt;&lt;electronic-resource-num&gt;10.1002/14651858.CD007145.pub3&lt;/electronic-resource-num&gt;&lt;/record&gt;&lt;/Cite&gt;&lt;/EndNote&gt;</w:instrText>
            </w:r>
            <w:r>
              <w:fldChar w:fldCharType="separate"/>
            </w:r>
            <w:r w:rsidR="002747EA" w:rsidRPr="002747EA">
              <w:rPr>
                <w:noProof/>
                <w:sz w:val="18"/>
                <w:vertAlign w:val="superscript"/>
              </w:rPr>
              <w:t>417</w:t>
            </w:r>
            <w:r>
              <w:fldChar w:fldCharType="end"/>
            </w:r>
          </w:p>
        </w:tc>
        <w:tc>
          <w:tcPr>
            <w:tcW w:w="2547" w:type="dxa"/>
          </w:tcPr>
          <w:p w14:paraId="0B272AD9" w14:textId="77777777" w:rsidR="004A0E1A" w:rsidRPr="00C12274" w:rsidRDefault="004A0E1A" w:rsidP="004A0E1A">
            <w:pPr>
              <w:pStyle w:val="RCTstable"/>
            </w:pPr>
            <w:r>
              <w:t xml:space="preserve">Low risk </w:t>
            </w:r>
          </w:p>
        </w:tc>
        <w:tc>
          <w:tcPr>
            <w:tcW w:w="2982" w:type="dxa"/>
          </w:tcPr>
          <w:p w14:paraId="78A36EFE" w14:textId="1AAC0BA1" w:rsidR="004A0E1A" w:rsidRPr="00624702" w:rsidRDefault="008E1F6E" w:rsidP="004A0E1A">
            <w:pPr>
              <w:pStyle w:val="RCTstable"/>
              <w:jc w:val="center"/>
            </w:pPr>
            <w:r>
              <w:t xml:space="preserve">MD </w:t>
            </w:r>
            <w:r w:rsidR="004A0E1A">
              <w:t>-0.92 kg (-2.12 to</w:t>
            </w:r>
            <w:r w:rsidR="004A0E1A" w:rsidRPr="00624702">
              <w:t xml:space="preserve"> 0.29</w:t>
            </w:r>
            <w:r w:rsidR="004A0E1A">
              <w:t>)</w:t>
            </w:r>
          </w:p>
        </w:tc>
        <w:tc>
          <w:tcPr>
            <w:tcW w:w="1134" w:type="dxa"/>
          </w:tcPr>
          <w:p w14:paraId="30E5EDE7" w14:textId="77777777" w:rsidR="004A0E1A" w:rsidRPr="008C6CCE" w:rsidRDefault="004A0E1A" w:rsidP="004A0E1A">
            <w:pPr>
              <w:pStyle w:val="RCTstable"/>
              <w:jc w:val="center"/>
            </w:pPr>
            <w:r>
              <w:t>2</w:t>
            </w:r>
          </w:p>
        </w:tc>
      </w:tr>
      <w:tr w:rsidR="004A0E1A" w:rsidRPr="00C12274" w14:paraId="779DE4B3" w14:textId="77777777" w:rsidTr="004A0E1A">
        <w:tc>
          <w:tcPr>
            <w:tcW w:w="2841" w:type="dxa"/>
            <w:vMerge w:val="restart"/>
          </w:tcPr>
          <w:p w14:paraId="7A08E865" w14:textId="0932451A" w:rsidR="004A0E1A" w:rsidRPr="00916B76" w:rsidRDefault="004A0E1A" w:rsidP="002747EA">
            <w:pPr>
              <w:pStyle w:val="RCTstable"/>
            </w:pPr>
            <w:r>
              <w:t>Choi et al 2013</w:t>
            </w:r>
            <w:r>
              <w:fldChar w:fldCharType="begin">
                <w:fldData xml:space="preserve">PEVuZE5vdGU+PENpdGU+PEF1dGhvcj5DaG9pPC9BdXRob3I+PFllYXI+MjAxMzwvWWVhcj48UmVj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</w:fldData>
              </w:fldChar>
            </w:r>
            <w:r w:rsidR="002747EA">
              <w:instrText xml:space="preserve"> ADDIN EN.CITE </w:instrText>
            </w:r>
            <w:r w:rsidR="002747EA">
              <w:fldChar w:fldCharType="begin">
                <w:fldData xml:space="preserve">PEVuZE5vdGU+PENpdGU+PEF1dGhvcj5DaG9pPC9BdXRob3I+PFllYXI+MjAxMzwvWWVhcj48UmVj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</w:fldData>
              </w:fldChar>
            </w:r>
            <w:r w:rsidR="002747EA">
              <w:instrText xml:space="preserve"> ADDIN EN.CITE.DATA </w:instrText>
            </w:r>
            <w:r w:rsidR="002747EA">
              <w:fldChar w:fldCharType="end"/>
            </w:r>
            <w:r>
              <w:fldChar w:fldCharType="separate"/>
            </w:r>
            <w:r w:rsidR="002747EA" w:rsidRPr="002747EA">
              <w:rPr>
                <w:noProof/>
                <w:sz w:val="18"/>
                <w:vertAlign w:val="superscript"/>
              </w:rPr>
              <w:t>460</w:t>
            </w:r>
            <w:r>
              <w:fldChar w:fldCharType="end"/>
            </w:r>
          </w:p>
        </w:tc>
        <w:tc>
          <w:tcPr>
            <w:tcW w:w="2547" w:type="dxa"/>
          </w:tcPr>
          <w:p w14:paraId="42C85384" w14:textId="77777777" w:rsidR="004A0E1A" w:rsidRDefault="004A0E1A" w:rsidP="004A0E1A">
            <w:pPr>
              <w:pStyle w:val="RCTstable"/>
            </w:pPr>
            <w:r>
              <w:t>Mixed BMIs; supervised</w:t>
            </w:r>
          </w:p>
        </w:tc>
        <w:tc>
          <w:tcPr>
            <w:tcW w:w="2982" w:type="dxa"/>
          </w:tcPr>
          <w:p w14:paraId="1A38CD4A" w14:textId="4F8746A7" w:rsidR="004A0E1A" w:rsidRDefault="008E1F6E" w:rsidP="004A0E1A">
            <w:pPr>
              <w:pStyle w:val="RCTstable"/>
              <w:jc w:val="center"/>
            </w:pPr>
            <w:r>
              <w:t xml:space="preserve">MD </w:t>
            </w:r>
            <w:r w:rsidR="004A0E1A">
              <w:t>-1.17 (-2.14 to -0.21)</w:t>
            </w:r>
          </w:p>
        </w:tc>
        <w:tc>
          <w:tcPr>
            <w:tcW w:w="1134" w:type="dxa"/>
          </w:tcPr>
          <w:p w14:paraId="10285DA9" w14:textId="77777777" w:rsidR="004A0E1A" w:rsidRPr="008C6CCE" w:rsidRDefault="004A0E1A" w:rsidP="004A0E1A">
            <w:pPr>
              <w:pStyle w:val="RCTstable"/>
              <w:jc w:val="center"/>
            </w:pPr>
            <w:r>
              <w:t>2</w:t>
            </w:r>
          </w:p>
        </w:tc>
      </w:tr>
      <w:tr w:rsidR="004A0E1A" w:rsidRPr="00C12274" w14:paraId="75051C34" w14:textId="77777777" w:rsidTr="004A0E1A">
        <w:tc>
          <w:tcPr>
            <w:tcW w:w="2841" w:type="dxa"/>
            <w:vMerge/>
          </w:tcPr>
          <w:p w14:paraId="7F5B8BBA" w14:textId="77777777" w:rsidR="004A0E1A" w:rsidRPr="00916B76" w:rsidRDefault="004A0E1A" w:rsidP="004A0E1A">
            <w:pPr>
              <w:pStyle w:val="RCTstable"/>
            </w:pPr>
          </w:p>
        </w:tc>
        <w:tc>
          <w:tcPr>
            <w:tcW w:w="2547" w:type="dxa"/>
          </w:tcPr>
          <w:p w14:paraId="760C6391" w14:textId="77777777" w:rsidR="004A0E1A" w:rsidRDefault="004A0E1A" w:rsidP="004A0E1A">
            <w:pPr>
              <w:pStyle w:val="RCTstable"/>
            </w:pPr>
            <w:r>
              <w:t>Mixed BMIs; unsupervised</w:t>
            </w:r>
          </w:p>
        </w:tc>
        <w:tc>
          <w:tcPr>
            <w:tcW w:w="2982" w:type="dxa"/>
          </w:tcPr>
          <w:p w14:paraId="54549B66" w14:textId="6A25C132" w:rsidR="004A0E1A" w:rsidRDefault="008E1F6E" w:rsidP="004A0E1A">
            <w:pPr>
              <w:pStyle w:val="RCTstable"/>
              <w:jc w:val="center"/>
            </w:pPr>
            <w:r>
              <w:t xml:space="preserve">MD </w:t>
            </w:r>
            <w:r w:rsidR="004A0E1A">
              <w:t>0.44 (-1.86 to 2.74)</w:t>
            </w:r>
          </w:p>
        </w:tc>
        <w:tc>
          <w:tcPr>
            <w:tcW w:w="1134" w:type="dxa"/>
          </w:tcPr>
          <w:p w14:paraId="4CDA7D48" w14:textId="77777777" w:rsidR="004A0E1A" w:rsidRPr="008C6CCE" w:rsidRDefault="004A0E1A" w:rsidP="004A0E1A">
            <w:pPr>
              <w:pStyle w:val="RCTstable"/>
              <w:jc w:val="center"/>
            </w:pPr>
            <w:r>
              <w:t>3</w:t>
            </w:r>
          </w:p>
        </w:tc>
      </w:tr>
      <w:tr w:rsidR="004A0E1A" w:rsidRPr="00C12274" w14:paraId="69499F49" w14:textId="77777777" w:rsidTr="004A0E1A">
        <w:tc>
          <w:tcPr>
            <w:tcW w:w="2841" w:type="dxa"/>
          </w:tcPr>
          <w:p w14:paraId="6017EA0E" w14:textId="76F141D6" w:rsidR="004A0E1A" w:rsidRPr="00916B76" w:rsidRDefault="004A0E1A" w:rsidP="002747EA">
            <w:pPr>
              <w:pStyle w:val="RCTstable"/>
            </w:pPr>
            <w:r w:rsidRPr="00916B76">
              <w:t xml:space="preserve">Gardner </w:t>
            </w:r>
            <w:r>
              <w:t>et al 2011</w:t>
            </w:r>
            <w:r>
              <w:fldChar w:fldCharType="begin"/>
            </w:r>
            <w:r w:rsidR="002747EA">
              <w:instrText xml:space="preserve"> ADDIN EN.CITE &lt;EndNote&gt;&lt;Cite&gt;&lt;Author&gt;Gardner&lt;/Author&gt;&lt;Year&gt;2011&lt;/Year&gt;&lt;RecNum&gt;1136&lt;/RecNum&gt;&lt;DisplayText&gt;&lt;style face="superscript" font="Trebuchet MS" size="9"&gt;524&lt;/style&gt;&lt;/DisplayText&gt;&lt;record&gt;&lt;rec-number&gt;1136&lt;/rec-number&gt;&lt;foreign-keys&gt;&lt;key app="EN" db-id="exvasrfx2dtraoesasxp2szsxa2df502592x" timestamp="1555051743"&gt;1136&lt;/key&gt;&lt;key app="ENWeb" db-id=""&gt;0&lt;/key&gt;&lt;/foreign-keys&gt;&lt;ref-type name="Journal Article"&gt;17&lt;/ref-type&gt;&lt;contributors&gt;&lt;authors&gt;&lt;author&gt;Gardner, B.&lt;/author&gt;&lt;author&gt;Wardle, J.&lt;/author&gt;&lt;author&gt;Poston, L.&lt;/author&gt;&lt;author&gt;Croker, H.&lt;/author&gt;&lt;/authors&gt;&lt;/contributors&gt;&lt;auth-address&gt;Health Behaviour Research Centre, Department of Epidemiology &amp;amp; Public Health, University College London, London, UK. b.gardnersood@ucl.ac.uk&lt;/auth-address&gt;&lt;titles&gt;&lt;title&gt;Changing diet and physical activity to reduce gestational weight gain: a meta-analysis&lt;/title&gt;&lt;secondary-title&gt;Obes Rev&lt;/secondary-title&gt;&lt;/titles&gt;&lt;periodical&gt;&lt;full-title&gt;Obes Rev&lt;/full-title&gt;&lt;/periodical&gt;&lt;pages&gt;e602-20&lt;/pages&gt;&lt;volume&gt;12&lt;/volume&gt;&lt;number&gt;7&lt;/number&gt;&lt;edition&gt;2011/04/28&lt;/edition&gt;&lt;keywords&gt;&lt;keyword&gt;Behavior Therapy&lt;/keyword&gt;&lt;keyword&gt;*Diet&lt;/keyword&gt;&lt;keyword&gt;Female&lt;/keyword&gt;&lt;keyword&gt;Health Knowledge, Attitudes, Practice&lt;/keyword&gt;&lt;keyword&gt;Humans&lt;/keyword&gt;&lt;keyword&gt;*Motor Activity&lt;/keyword&gt;&lt;keyword&gt;Obesity/prevention &amp;amp; control&lt;/keyword&gt;&lt;keyword&gt;*Pregnancy&lt;/keyword&gt;&lt;keyword&gt;Randomized Controlled Trials as Topic&lt;/keyword&gt;&lt;keyword&gt;*Weight Gain&lt;/keyword&gt;&lt;/keywords&gt;&lt;dates&gt;&lt;year&gt;2011&lt;/year&gt;&lt;pub-dates&gt;&lt;date&gt;Jul&lt;/date&gt;&lt;/pub-dates&gt;&lt;/dates&gt;&lt;isbn&gt;1467-789X (Electronic)&amp;#xD;1467-7881 (Linking)&lt;/isbn&gt;&lt;accession-num&gt;21521451&lt;/accession-num&gt;&lt;urls&gt;&lt;related-urls&gt;&lt;url&gt;https://www.ncbi.nlm.nih.gov/pubmed/21521451&lt;/url&gt;&lt;/related-urls&gt;&lt;/urls&gt;&lt;electronic-resource-num&gt;10.1111/j.1467-789X.2011.00884.x&lt;/electronic-resource-num&gt;&lt;/record&gt;&lt;/Cite&gt;&lt;/EndNote&gt;</w:instrText>
            </w:r>
            <w:r>
              <w:fldChar w:fldCharType="separate"/>
            </w:r>
            <w:r w:rsidR="002747EA" w:rsidRPr="002747EA">
              <w:rPr>
                <w:noProof/>
                <w:sz w:val="18"/>
                <w:vertAlign w:val="superscript"/>
              </w:rPr>
              <w:t>524</w:t>
            </w:r>
            <w:r>
              <w:fldChar w:fldCharType="end"/>
            </w:r>
          </w:p>
        </w:tc>
        <w:tc>
          <w:tcPr>
            <w:tcW w:w="2547" w:type="dxa"/>
          </w:tcPr>
          <w:p w14:paraId="107AFBF9" w14:textId="77777777" w:rsidR="004A0E1A" w:rsidRPr="00C12274" w:rsidRDefault="004A0E1A" w:rsidP="004A0E1A">
            <w:pPr>
              <w:pStyle w:val="RCTstable"/>
            </w:pPr>
            <w:r>
              <w:t>Mixed BMIs</w:t>
            </w:r>
          </w:p>
        </w:tc>
        <w:tc>
          <w:tcPr>
            <w:tcW w:w="2982" w:type="dxa"/>
          </w:tcPr>
          <w:p w14:paraId="59212D9D" w14:textId="0131964A" w:rsidR="004A0E1A" w:rsidRPr="00991C4E" w:rsidRDefault="008E1F6E" w:rsidP="004A0E1A">
            <w:pPr>
              <w:pStyle w:val="RCTstable"/>
              <w:jc w:val="center"/>
            </w:pPr>
            <w:r>
              <w:t xml:space="preserve">MD </w:t>
            </w:r>
            <w:r w:rsidR="004A0E1A">
              <w:t>-1.19 kg (-1.74 to -0.65)</w:t>
            </w:r>
          </w:p>
        </w:tc>
        <w:tc>
          <w:tcPr>
            <w:tcW w:w="1134" w:type="dxa"/>
          </w:tcPr>
          <w:p w14:paraId="68DFB5AD" w14:textId="77777777" w:rsidR="004A0E1A" w:rsidRPr="008C6CCE" w:rsidRDefault="004A0E1A" w:rsidP="004A0E1A">
            <w:pPr>
              <w:pStyle w:val="RCTstable"/>
              <w:jc w:val="center"/>
            </w:pPr>
            <w:r w:rsidRPr="008C6CCE">
              <w:t>10</w:t>
            </w:r>
          </w:p>
        </w:tc>
      </w:tr>
      <w:tr w:rsidR="004A0E1A" w:rsidRPr="002A31B3" w14:paraId="5588269F" w14:textId="77777777" w:rsidTr="004A0E1A">
        <w:tc>
          <w:tcPr>
            <w:tcW w:w="2841" w:type="dxa"/>
            <w:vMerge w:val="restart"/>
          </w:tcPr>
          <w:p w14:paraId="4870B3DF" w14:textId="4C2A5BC0" w:rsidR="004A0E1A" w:rsidRPr="00591E70" w:rsidRDefault="004A0E1A" w:rsidP="002747EA">
            <w:pPr>
              <w:spacing w:before="40" w:after="40" w:line="240" w:lineRule="auto"/>
              <w:rPr>
                <w:sz w:val="16"/>
                <w:szCs w:val="16"/>
              </w:rPr>
            </w:pPr>
            <w:r w:rsidRPr="00591E70">
              <w:rPr>
                <w:noProof/>
                <w:sz w:val="16"/>
                <w:szCs w:val="16"/>
              </w:rPr>
              <w:t>International Weight Management in Pregnancy Collaborative 2017</w:t>
            </w:r>
            <w:r w:rsidRPr="00591E70">
              <w:rPr>
                <w:noProof/>
                <w:sz w:val="16"/>
                <w:szCs w:val="16"/>
              </w:rPr>
              <w:fldChar w:fldCharType="begin">
                <w:fldData xml:space="preserve">PEVuZE5vdGU+PENpdGU+PEF1dGhvcj5JbnRlcm5hdGlvbmFsIFdlaWdodCBNYW5hZ2VtZW50IGlu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</w:fldData>
              </w:fldChar>
            </w:r>
            <w:r w:rsidR="002747EA">
              <w:rPr>
                <w:noProof/>
                <w:sz w:val="16"/>
                <w:szCs w:val="16"/>
              </w:rPr>
              <w:instrText xml:space="preserve"> ADDIN EN.CITE </w:instrText>
            </w:r>
            <w:r w:rsidR="002747EA">
              <w:rPr>
                <w:noProof/>
                <w:sz w:val="16"/>
                <w:szCs w:val="16"/>
              </w:rPr>
              <w:fldChar w:fldCharType="begin">
                <w:fldData xml:space="preserve">PEVuZE5vdGU+PENpdGU+PEF1dGhvcj5JbnRlcm5hdGlvbmFsIFdlaWdodCBNYW5hZ2VtZW50IGlu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</w:fldData>
              </w:fldChar>
            </w:r>
            <w:r w:rsidR="002747EA">
              <w:rPr>
                <w:noProof/>
                <w:sz w:val="16"/>
                <w:szCs w:val="16"/>
              </w:rPr>
              <w:instrText xml:space="preserve"> ADDIN EN.CITE.DATA </w:instrText>
            </w:r>
            <w:r w:rsidR="002747EA">
              <w:rPr>
                <w:noProof/>
                <w:sz w:val="16"/>
                <w:szCs w:val="16"/>
              </w:rPr>
            </w:r>
            <w:r w:rsidR="002747EA">
              <w:rPr>
                <w:noProof/>
                <w:sz w:val="16"/>
                <w:szCs w:val="16"/>
              </w:rPr>
              <w:fldChar w:fldCharType="end"/>
            </w:r>
            <w:r w:rsidRPr="00591E70">
              <w:rPr>
                <w:noProof/>
                <w:sz w:val="16"/>
                <w:szCs w:val="16"/>
              </w:rPr>
            </w:r>
            <w:r w:rsidRPr="00591E70">
              <w:rPr>
                <w:noProof/>
                <w:sz w:val="16"/>
                <w:szCs w:val="16"/>
              </w:rPr>
              <w:fldChar w:fldCharType="separate"/>
            </w:r>
            <w:r w:rsidR="002747EA" w:rsidRPr="002747EA">
              <w:rPr>
                <w:noProof/>
                <w:szCs w:val="16"/>
                <w:vertAlign w:val="superscript"/>
              </w:rPr>
              <w:t>415</w:t>
            </w:r>
            <w:r w:rsidRPr="00591E70">
              <w:rPr>
                <w:noProof/>
                <w:sz w:val="16"/>
                <w:szCs w:val="16"/>
              </w:rPr>
              <w:fldChar w:fldCharType="end"/>
            </w:r>
          </w:p>
        </w:tc>
        <w:tc>
          <w:tcPr>
            <w:tcW w:w="2547" w:type="dxa"/>
          </w:tcPr>
          <w:p w14:paraId="26B1519F" w14:textId="77777777" w:rsidR="004A0E1A" w:rsidRPr="0007696D" w:rsidRDefault="004A0E1A" w:rsidP="004A0E1A">
            <w:pPr>
              <w:spacing w:before="40" w:after="40" w:line="240" w:lineRule="auto"/>
              <w:rPr>
                <w:sz w:val="16"/>
                <w:szCs w:val="16"/>
              </w:rPr>
            </w:pPr>
            <w:r w:rsidRPr="0007696D">
              <w:rPr>
                <w:sz w:val="16"/>
                <w:szCs w:val="16"/>
              </w:rPr>
              <w:t>Mixed BMIs; IPD</w:t>
            </w:r>
          </w:p>
        </w:tc>
        <w:tc>
          <w:tcPr>
            <w:tcW w:w="2982" w:type="dxa"/>
          </w:tcPr>
          <w:p w14:paraId="7B9511E8" w14:textId="3A955E4A" w:rsidR="004A0E1A" w:rsidRPr="002A31B3" w:rsidRDefault="008E1F6E" w:rsidP="004A0E1A">
            <w:pPr>
              <w:pStyle w:val="RCTstable"/>
              <w:jc w:val="center"/>
              <w:rPr>
                <w:sz w:val="11"/>
                <w:szCs w:val="11"/>
              </w:rPr>
            </w:pPr>
            <w:r>
              <w:t xml:space="preserve">MD </w:t>
            </w:r>
            <w:r w:rsidR="004A0E1A" w:rsidRPr="00591E70">
              <w:t xml:space="preserve">−0.71 (−1.10 to </w:t>
            </w:r>
            <w:r w:rsidR="004A0E1A" w:rsidRPr="002A31B3">
              <w:t>−0.31)</w:t>
            </w:r>
          </w:p>
        </w:tc>
        <w:tc>
          <w:tcPr>
            <w:tcW w:w="1134" w:type="dxa"/>
          </w:tcPr>
          <w:p w14:paraId="20DCE69F" w14:textId="77777777" w:rsidR="004A0E1A" w:rsidRPr="002A31B3" w:rsidRDefault="004A0E1A" w:rsidP="004A0E1A">
            <w:pPr>
              <w:spacing w:before="40" w:after="40" w:line="240" w:lineRule="auto"/>
              <w:jc w:val="center"/>
              <w:rPr>
                <w:sz w:val="16"/>
                <w:szCs w:val="16"/>
              </w:rPr>
            </w:pPr>
            <w:r w:rsidRPr="002A31B3">
              <w:rPr>
                <w:sz w:val="16"/>
                <w:szCs w:val="16"/>
              </w:rPr>
              <w:t>15</w:t>
            </w:r>
          </w:p>
        </w:tc>
      </w:tr>
      <w:tr w:rsidR="004A0E1A" w:rsidRPr="002A31B3" w14:paraId="05130CC7" w14:textId="77777777" w:rsidTr="004A0E1A">
        <w:tc>
          <w:tcPr>
            <w:tcW w:w="2841" w:type="dxa"/>
            <w:vMerge/>
          </w:tcPr>
          <w:p w14:paraId="633E78D4" w14:textId="77777777" w:rsidR="004A0E1A" w:rsidRPr="002A31B3" w:rsidRDefault="004A0E1A" w:rsidP="004A0E1A">
            <w:pPr>
              <w:spacing w:before="40" w:after="40" w:line="240" w:lineRule="auto"/>
              <w:rPr>
                <w:sz w:val="16"/>
                <w:szCs w:val="16"/>
              </w:rPr>
            </w:pPr>
          </w:p>
        </w:tc>
        <w:tc>
          <w:tcPr>
            <w:tcW w:w="2547" w:type="dxa"/>
          </w:tcPr>
          <w:p w14:paraId="6EAE3966" w14:textId="77777777" w:rsidR="004A0E1A" w:rsidRPr="0007696D" w:rsidRDefault="004A0E1A" w:rsidP="004A0E1A">
            <w:pPr>
              <w:spacing w:before="40" w:after="40" w:line="240" w:lineRule="auto"/>
              <w:rPr>
                <w:sz w:val="16"/>
                <w:szCs w:val="16"/>
              </w:rPr>
            </w:pPr>
            <w:r w:rsidRPr="0007696D">
              <w:rPr>
                <w:sz w:val="16"/>
                <w:szCs w:val="16"/>
              </w:rPr>
              <w:t>Mixed BMIs; IPD and non-IPD</w:t>
            </w:r>
          </w:p>
        </w:tc>
        <w:tc>
          <w:tcPr>
            <w:tcW w:w="2982" w:type="dxa"/>
          </w:tcPr>
          <w:p w14:paraId="2CDCFCD6" w14:textId="25DADA82" w:rsidR="004A0E1A" w:rsidRPr="00591E70" w:rsidRDefault="008E1F6E" w:rsidP="004A0E1A">
            <w:pPr>
              <w:pStyle w:val="RCTstable"/>
              <w:jc w:val="center"/>
            </w:pPr>
            <w:r>
              <w:t xml:space="preserve">MD </w:t>
            </w:r>
            <w:r w:rsidR="004A0E1A" w:rsidRPr="00591E70">
              <w:t>−1.00 (−1.39 to −0.61)</w:t>
            </w:r>
          </w:p>
        </w:tc>
        <w:tc>
          <w:tcPr>
            <w:tcW w:w="1134" w:type="dxa"/>
          </w:tcPr>
          <w:p w14:paraId="34DC5E1B" w14:textId="77777777" w:rsidR="004A0E1A" w:rsidRPr="002A31B3" w:rsidRDefault="004A0E1A" w:rsidP="004A0E1A">
            <w:pPr>
              <w:spacing w:before="40" w:after="40" w:line="240" w:lineRule="auto"/>
              <w:jc w:val="center"/>
              <w:rPr>
                <w:sz w:val="16"/>
                <w:szCs w:val="16"/>
              </w:rPr>
            </w:pPr>
            <w:r w:rsidRPr="002A31B3">
              <w:rPr>
                <w:sz w:val="16"/>
                <w:szCs w:val="16"/>
              </w:rPr>
              <w:t>35</w:t>
            </w:r>
          </w:p>
        </w:tc>
      </w:tr>
      <w:tr w:rsidR="00A02D85" w:rsidRPr="00C12274" w14:paraId="4AA0C4AB" w14:textId="77777777" w:rsidTr="004A0E1A">
        <w:tc>
          <w:tcPr>
            <w:tcW w:w="2841" w:type="dxa"/>
          </w:tcPr>
          <w:p w14:paraId="043F4AEB" w14:textId="1BCB36AA" w:rsidR="00A02D85" w:rsidRPr="00916B76" w:rsidRDefault="00A02D85" w:rsidP="002747EA">
            <w:pPr>
              <w:pStyle w:val="RCTstable"/>
            </w:pPr>
            <w:r>
              <w:t>Morison et al 2018</w:t>
            </w:r>
            <w:r w:rsidR="00D07346">
              <w:fldChar w:fldCharType="begin"/>
            </w:r>
            <w:r w:rsidR="002747EA">
              <w:instrText xml:space="preserve"> ADDIN EN.CITE &lt;EndNote&gt;&lt;Cite&gt;&lt;Author&gt;Morison&lt;/Author&gt;&lt;Year&gt;2018&lt;/Year&gt;&lt;RecNum&gt;1944&lt;/RecNum&gt;&lt;DisplayText&gt;&lt;style face="superscript" font="Trebuchet MS" size="9"&gt;525&lt;/style&gt;&lt;/DisplayText&gt;&lt;record&gt;&lt;rec-number&gt;1944&lt;/rec-number&gt;&lt;foreign-keys&gt;&lt;key app="EN" db-id="exvasrfx2dtraoesasxp2szsxa2df502592x" timestamp="1588728443"&gt;1944&lt;/key&gt;&lt;key app="ENWeb" db-id=""&gt;0&lt;/key&gt;&lt;/foreign-keys&gt;&lt;ref-type name="Journal Article"&gt;17&lt;/ref-type&gt;&lt;contributors&gt;&lt;authors&gt;&lt;author&gt;Morison, P. N.&lt;/author&gt;&lt;author&gt;Bacardi-Gascon, M.&lt;/author&gt;&lt;author&gt;Lopez-Corrales, M.&lt;/author&gt;&lt;author&gt;Jimenez-Cruz, A.&lt;/author&gt;&lt;/authors&gt;&lt;/contributors&gt;&lt;auth-address&gt;Autonomous University of Baja California, Medical and Psychology School, Calzada Universidad, Parque Industrial Internacional Tijuana, Baja California, Mexico.&amp;#xD;Autonomous University of Baja California, Medical and Psychology School, Calzada Universidad, Parque Industrial Internacional Tijuana, Baja California, Mexico. ajimenez@uabc.edu.mx.&lt;/auth-address&gt;&lt;titles&gt;&lt;title&gt;Combined dietary-exercise intervention for gestational weight gain and birthweight: a meta-analysis&lt;/title&gt;&lt;secondary-title&gt;Asia Pac J Clin Nutr&lt;/secondary-title&gt;&lt;/titles&gt;&lt;periodical&gt;&lt;full-title&gt;Asia Pac J Clin Nutr&lt;/full-title&gt;&lt;/periodical&gt;&lt;pages&gt;860-868&lt;/pages&gt;&lt;volume&gt;27&lt;/volume&gt;&lt;number&gt;4&lt;/number&gt;&lt;edition&gt;2018/07/27&lt;/edition&gt;&lt;keywords&gt;&lt;keyword&gt;Adult&lt;/keyword&gt;&lt;keyword&gt;*Birth Weight&lt;/keyword&gt;&lt;keyword&gt;*Diet&lt;/keyword&gt;&lt;keyword&gt;*Exercise&lt;/keyword&gt;&lt;keyword&gt;Female&lt;/keyword&gt;&lt;keyword&gt;*Gestational Weight Gain&lt;/keyword&gt;&lt;keyword&gt;Humans&lt;/keyword&gt;&lt;keyword&gt;Infant, Newborn&lt;/keyword&gt;&lt;keyword&gt;Overweight/prevention &amp;amp; control&lt;/keyword&gt;&lt;keyword&gt;Pregnancy&lt;/keyword&gt;&lt;/keywords&gt;&lt;dates&gt;&lt;year&gt;2018&lt;/year&gt;&lt;/dates&gt;&lt;isbn&gt;0964-7058 (Print)&amp;#xD;0964-7058 (Linking)&lt;/isbn&gt;&lt;accession-num&gt;30045432&lt;/accession-num&gt;&lt;urls&gt;&lt;related-urls&gt;&lt;url&gt;https://www.ncbi.nlm.nih.gov/pubmed/30045432&lt;/url&gt;&lt;/related-urls&gt;&lt;/urls&gt;&lt;electronic-resource-num&gt;10.6133/apjcn.112017.02&lt;/electronic-resource-num&gt;&lt;/record&gt;&lt;/Cite&gt;&lt;/EndNote&gt;</w:instrText>
            </w:r>
            <w:r w:rsidR="00D07346">
              <w:fldChar w:fldCharType="separate"/>
            </w:r>
            <w:r w:rsidR="002747EA" w:rsidRPr="002747EA">
              <w:rPr>
                <w:noProof/>
                <w:sz w:val="18"/>
                <w:vertAlign w:val="superscript"/>
              </w:rPr>
              <w:t>525</w:t>
            </w:r>
            <w:r w:rsidR="00D07346">
              <w:fldChar w:fldCharType="end"/>
            </w:r>
          </w:p>
        </w:tc>
        <w:tc>
          <w:tcPr>
            <w:tcW w:w="2547" w:type="dxa"/>
          </w:tcPr>
          <w:p w14:paraId="0B29D312" w14:textId="79CFA641" w:rsidR="00A02D85" w:rsidRDefault="00A02D85" w:rsidP="004A0E1A">
            <w:pPr>
              <w:pStyle w:val="RCTstable"/>
            </w:pPr>
            <w:r>
              <w:t>Mixed BMIs</w:t>
            </w:r>
          </w:p>
        </w:tc>
        <w:tc>
          <w:tcPr>
            <w:tcW w:w="2982" w:type="dxa"/>
          </w:tcPr>
          <w:p w14:paraId="5E9307C5" w14:textId="39A5533F" w:rsidR="00A02D85" w:rsidRDefault="008E1F6E" w:rsidP="004A0E1A">
            <w:pPr>
              <w:pStyle w:val="RCTstable"/>
              <w:jc w:val="center"/>
            </w:pPr>
            <w:r>
              <w:t xml:space="preserve">MD </w:t>
            </w:r>
            <w:r w:rsidR="00A02D85" w:rsidRPr="00591E70">
              <w:t>−</w:t>
            </w:r>
            <w:r w:rsidR="00A02D85">
              <w:t>0.21 (</w:t>
            </w:r>
            <w:r w:rsidR="00A02D85" w:rsidRPr="00591E70">
              <w:t>−</w:t>
            </w:r>
            <w:r w:rsidR="00A02D85">
              <w:t xml:space="preserve">0.34 to </w:t>
            </w:r>
            <w:r w:rsidR="00A02D85" w:rsidRPr="00591E70">
              <w:t>−</w:t>
            </w:r>
            <w:r w:rsidR="00A02D85">
              <w:t>0.08)</w:t>
            </w:r>
          </w:p>
        </w:tc>
        <w:tc>
          <w:tcPr>
            <w:tcW w:w="1134" w:type="dxa"/>
          </w:tcPr>
          <w:p w14:paraId="499DED2D" w14:textId="4DB6CE3B" w:rsidR="00A02D85" w:rsidRDefault="00A02D85" w:rsidP="004A0E1A">
            <w:pPr>
              <w:pStyle w:val="RCTstable"/>
              <w:jc w:val="center"/>
            </w:pPr>
            <w:r>
              <w:t>10</w:t>
            </w:r>
          </w:p>
        </w:tc>
      </w:tr>
      <w:tr w:rsidR="004A0E1A" w:rsidRPr="00C12274" w14:paraId="5B5D9148" w14:textId="77777777" w:rsidTr="004A0E1A">
        <w:tc>
          <w:tcPr>
            <w:tcW w:w="2841" w:type="dxa"/>
          </w:tcPr>
          <w:p w14:paraId="46DDCF09" w14:textId="0B43624A" w:rsidR="004A0E1A" w:rsidRPr="00916B76" w:rsidRDefault="004A0E1A" w:rsidP="002747EA">
            <w:pPr>
              <w:pStyle w:val="RCTstable"/>
            </w:pPr>
            <w:r w:rsidRPr="00916B76">
              <w:t>Muktab</w:t>
            </w:r>
            <w:r>
              <w:t>hant et al 2015</w:t>
            </w:r>
            <w:r>
              <w:fldChar w:fldCharType="begin"/>
            </w:r>
            <w:r w:rsidR="002747EA">
              <w:instrText xml:space="preserve"> ADDIN EN.CITE &lt;EndNote&gt;&lt;Cite&gt;&lt;Author&gt;Muktabhant&lt;/Author&gt;&lt;Year&gt;2015&lt;/Year&gt;&lt;RecNum&gt;632&lt;/RecNum&gt;&lt;DisplayText&gt;&lt;style face="superscript" font="Trebuchet MS" size="9"&gt;417&lt;/style&gt;&lt;/DisplayText&gt;&lt;record&gt;&lt;rec-number&gt;632&lt;/rec-number&gt;&lt;foreign-keys&gt;&lt;key app="EN" db-id="exvasrfx2dtraoesasxp2szsxa2df502592x" timestamp="1540425405"&gt;632&lt;/key&gt;&lt;/foreign-keys&gt;&lt;ref-type name="Journal Article"&gt;17&lt;/ref-type&gt;&lt;contributors&gt;&lt;authors&gt;&lt;author&gt;Muktabhant, B.&lt;/author&gt;&lt;author&gt;Lawrie, T. A.&lt;/author&gt;&lt;author&gt;Lumbiganon, P.&lt;/author&gt;&lt;author&gt;Laopaiboon, M.&lt;/author&gt;&lt;/authors&gt;&lt;/contributors&gt;&lt;auth-address&gt;Department of Nutrition, Faculty of Public Health, Khon Kaen University, 123 Friendship Highway, Khon Kaen, Khon Kaen, Thailand, 40002.&lt;/auth-address&gt;&lt;titles&gt;&lt;title&gt;Diet or exercise, or both, for preventing excessive weight gain in pregnancy&lt;/title&gt;&lt;secondary-title&gt;Cochrane Database Syst Rev&lt;/secondary-title&gt;&lt;/titles&gt;&lt;periodical&gt;&lt;full-title&gt;Cochrane Database Syst Rev&lt;/full-title&gt;&lt;/periodical&gt;&lt;pages&gt;CD007145&lt;/pages&gt;&lt;number&gt;6&lt;/number&gt;&lt;edition&gt;2015/06/13&lt;/edition&gt;&lt;keywords&gt;&lt;keyword&gt;Counseling&lt;/keyword&gt;&lt;keyword&gt;*Diet&lt;/keyword&gt;&lt;keyword&gt;*Exercise&lt;/keyword&gt;&lt;keyword&gt;Female&lt;/keyword&gt;&lt;keyword&gt;Humans&lt;/keyword&gt;&lt;keyword&gt;Infant, Newborn&lt;/keyword&gt;&lt;keyword&gt;Overweight/complications/*prevention &amp;amp; control&lt;/keyword&gt;&lt;keyword&gt;Pregnancy&lt;/keyword&gt;&lt;keyword&gt;Pregnancy Complications/*prevention &amp;amp; control&lt;/keyword&gt;&lt;keyword&gt;Randomized Controlled Trials as Topic&lt;/keyword&gt;&lt;keyword&gt;*Weight Gain&lt;/keyword&gt;&lt;/keywords&gt;&lt;dates&gt;&lt;year&gt;2015&lt;/year&gt;&lt;pub-dates&gt;&lt;date&gt;Jun 15&lt;/date&gt;&lt;/pub-dates&gt;&lt;/dates&gt;&lt;isbn&gt;1469-493X (Electronic)&amp;#xD;1361-6137 (Linking)&lt;/isbn&gt;&lt;accession-num&gt;26068707&lt;/accession-num&gt;&lt;urls&gt;&lt;related-urls&gt;&lt;url&gt;https://www.ncbi.nlm.nih.gov/pubmed/26068707&lt;/url&gt;&lt;/related-urls&gt;&lt;/urls&gt;&lt;electronic-resource-num&gt;10.1002/14651858.CD007145.pub3&lt;/electronic-resource-num&gt;&lt;/record&gt;&lt;/Cite&gt;&lt;/EndNote&gt;</w:instrText>
            </w:r>
            <w:r>
              <w:fldChar w:fldCharType="separate"/>
            </w:r>
            <w:r w:rsidR="002747EA" w:rsidRPr="002747EA">
              <w:rPr>
                <w:noProof/>
                <w:sz w:val="18"/>
                <w:vertAlign w:val="superscript"/>
              </w:rPr>
              <w:t>417</w:t>
            </w:r>
            <w:r>
              <w:fldChar w:fldCharType="end"/>
            </w:r>
          </w:p>
        </w:tc>
        <w:tc>
          <w:tcPr>
            <w:tcW w:w="2547" w:type="dxa"/>
          </w:tcPr>
          <w:p w14:paraId="465C7492" w14:textId="77777777" w:rsidR="004A0E1A" w:rsidRPr="00C12274" w:rsidRDefault="004A0E1A" w:rsidP="004A0E1A">
            <w:pPr>
              <w:pStyle w:val="RCTstable"/>
            </w:pPr>
            <w:r>
              <w:t xml:space="preserve">Mixed risk </w:t>
            </w:r>
          </w:p>
        </w:tc>
        <w:tc>
          <w:tcPr>
            <w:tcW w:w="2982" w:type="dxa"/>
          </w:tcPr>
          <w:p w14:paraId="63F0D8E2" w14:textId="07150C83" w:rsidR="004A0E1A" w:rsidRPr="00624702" w:rsidRDefault="008E1F6E" w:rsidP="004A0E1A">
            <w:pPr>
              <w:pStyle w:val="RCTstable"/>
              <w:jc w:val="center"/>
            </w:pPr>
            <w:r>
              <w:t xml:space="preserve">MD </w:t>
            </w:r>
            <w:r w:rsidR="004A0E1A">
              <w:t>-1.80 kg (-3.36 to -0.24)</w:t>
            </w:r>
          </w:p>
        </w:tc>
        <w:tc>
          <w:tcPr>
            <w:tcW w:w="1134" w:type="dxa"/>
          </w:tcPr>
          <w:p w14:paraId="29BD39C2" w14:textId="77777777" w:rsidR="004A0E1A" w:rsidRPr="008C6CCE" w:rsidRDefault="004A0E1A" w:rsidP="004A0E1A">
            <w:pPr>
              <w:pStyle w:val="RCTstable"/>
              <w:jc w:val="center"/>
            </w:pPr>
            <w:r>
              <w:t>3</w:t>
            </w:r>
          </w:p>
        </w:tc>
      </w:tr>
      <w:tr w:rsidR="004A0E1A" w:rsidRPr="00C12274" w14:paraId="66199AC1" w14:textId="77777777" w:rsidTr="004A0E1A">
        <w:tc>
          <w:tcPr>
            <w:tcW w:w="2841" w:type="dxa"/>
          </w:tcPr>
          <w:p w14:paraId="2F9B4DC6" w14:textId="0DF2C36F" w:rsidR="004A0E1A" w:rsidRPr="00916B76" w:rsidRDefault="004A0E1A" w:rsidP="002747EA">
            <w:pPr>
              <w:pStyle w:val="RCTstable"/>
            </w:pPr>
            <w:r w:rsidRPr="00916B76">
              <w:t>Rogozińska et al 2017</w:t>
            </w:r>
            <w:r>
              <w:fldChar w:fldCharType="begin">
                <w:fldData xml:space="preserve">PEVuZE5vdGU+PENpdGU+PEF1dGhvcj5Sb2dvemnFhHNrYTwvQXV0aG9yPjxZZWFyPjIwMTc8L1ll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</w:fldData>
              </w:fldChar>
            </w:r>
            <w:r w:rsidR="002747EA">
              <w:instrText xml:space="preserve"> ADDIN EN.CITE </w:instrText>
            </w:r>
            <w:r w:rsidR="002747EA">
              <w:fldChar w:fldCharType="begin">
                <w:fldData xml:space="preserve">PEVuZE5vdGU+PENpdGU+PEF1dGhvcj5Sb2dvemnFhHNrYTwvQXV0aG9yPjxZZWFyPjIwMTc8L1ll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</w:fldData>
              </w:fldChar>
            </w:r>
            <w:r w:rsidR="002747EA">
              <w:instrText xml:space="preserve"> ADDIN EN.CITE.DATA </w:instrText>
            </w:r>
            <w:r w:rsidR="002747EA">
              <w:fldChar w:fldCharType="end"/>
            </w:r>
            <w:r>
              <w:fldChar w:fldCharType="separate"/>
            </w:r>
            <w:r w:rsidR="002747EA" w:rsidRPr="002747EA">
              <w:rPr>
                <w:noProof/>
                <w:sz w:val="18"/>
                <w:vertAlign w:val="superscript"/>
              </w:rPr>
              <w:t>409</w:t>
            </w:r>
            <w:r>
              <w:fldChar w:fldCharType="end"/>
            </w:r>
          </w:p>
        </w:tc>
        <w:tc>
          <w:tcPr>
            <w:tcW w:w="2547" w:type="dxa"/>
          </w:tcPr>
          <w:p w14:paraId="74037DDE" w14:textId="77777777" w:rsidR="004A0E1A" w:rsidRPr="00C12274" w:rsidRDefault="004A0E1A" w:rsidP="004A0E1A">
            <w:pPr>
              <w:pStyle w:val="RCTstable"/>
            </w:pPr>
            <w:r>
              <w:t>Mixed BMIs</w:t>
            </w:r>
          </w:p>
        </w:tc>
        <w:tc>
          <w:tcPr>
            <w:tcW w:w="2982" w:type="dxa"/>
          </w:tcPr>
          <w:p w14:paraId="45009ECA" w14:textId="0CF0BDD5" w:rsidR="004A0E1A" w:rsidRPr="009A5038" w:rsidRDefault="008E1F6E" w:rsidP="004A0E1A">
            <w:pPr>
              <w:pStyle w:val="RCTstable"/>
              <w:jc w:val="center"/>
            </w:pPr>
            <w:r>
              <w:t xml:space="preserve">MD </w:t>
            </w:r>
            <w:r w:rsidR="004A0E1A" w:rsidRPr="009A5038">
              <w:t>–0.71 (–1.10 to –0.31)</w:t>
            </w:r>
          </w:p>
        </w:tc>
        <w:tc>
          <w:tcPr>
            <w:tcW w:w="1134" w:type="dxa"/>
          </w:tcPr>
          <w:p w14:paraId="43D89003" w14:textId="77777777" w:rsidR="004A0E1A" w:rsidRPr="008C6CCE" w:rsidRDefault="004A0E1A" w:rsidP="004A0E1A">
            <w:pPr>
              <w:pStyle w:val="RCTstable"/>
              <w:jc w:val="center"/>
            </w:pPr>
            <w:r>
              <w:t>15</w:t>
            </w:r>
          </w:p>
        </w:tc>
      </w:tr>
      <w:tr w:rsidR="004A0E1A" w:rsidRPr="00C12274" w14:paraId="167F7135" w14:textId="77777777" w:rsidTr="004A0E1A">
        <w:tc>
          <w:tcPr>
            <w:tcW w:w="2841" w:type="dxa"/>
          </w:tcPr>
          <w:p w14:paraId="7F52CBE1" w14:textId="40DF0A0B" w:rsidR="004A0E1A" w:rsidRPr="00916B76" w:rsidRDefault="004A0E1A" w:rsidP="002747EA">
            <w:pPr>
              <w:pStyle w:val="RCTstable"/>
            </w:pPr>
            <w:r w:rsidRPr="00916B76">
              <w:t>Shepherd</w:t>
            </w:r>
            <w:r>
              <w:t xml:space="preserve"> et al 2017</w:t>
            </w:r>
            <w:r>
              <w:fldChar w:fldCharType="begin"/>
            </w:r>
            <w:r w:rsidR="002747EA">
              <w:instrText xml:space="preserve"> ADDIN EN.CITE &lt;EndNote&gt;&lt;Cite&gt;&lt;Author&gt;Shepherd&lt;/Author&gt;&lt;Year&gt;2017&lt;/Year&gt;&lt;RecNum&gt;636&lt;/RecNum&gt;&lt;DisplayText&gt;&lt;style face="superscript" font="Trebuchet MS" size="9"&gt;526&lt;/style&gt;&lt;/DisplayText&gt;&lt;record&gt;&lt;rec-number&gt;636&lt;/rec-number&gt;&lt;foreign-keys&gt;&lt;key app="EN" db-id="exvasrfx2dtraoesasxp2szsxa2df502592x" timestamp="1540429019"&gt;636&lt;/key&gt;&lt;key app="ENWeb" db-id=""&gt;0&lt;/key&gt;&lt;/foreign-keys&gt;&lt;ref-type name="Journal Article"&gt;17&lt;/ref-type&gt;&lt;contributors&gt;&lt;authors&gt;&lt;author&gt;Shepherd, Emily&lt;/author&gt;&lt;author&gt;Gomersall, Judith C.&lt;/author&gt;&lt;author&gt;Tieu, Joanna&lt;/author&gt;&lt;author&gt;Han, Shanshan&lt;/author&gt;&lt;author&gt;Crowther, Caroline A.&lt;/author&gt;&lt;author&gt;Middleton, Philippa&lt;/author&gt;&lt;/authors&gt;&lt;/contributors&gt;&lt;titles&gt;&lt;title&gt;Combined diet and exercise interventions for preventing gestational diabetes mellitus&lt;/title&gt;&lt;secondary-title&gt;Cochrane Database of Systematic Reviews&lt;/secondary-title&gt;&lt;/titles&gt;&lt;periodical&gt;&lt;full-title&gt;Cochrane Database of Systematic Reviews&lt;/full-title&gt;&lt;/periodical&gt;&lt;dates&gt;&lt;year&gt;2017&lt;/year&gt;&lt;/dates&gt;&lt;isbn&gt;14651858&lt;/isbn&gt;&lt;urls&gt;&lt;/urls&gt;&lt;electronic-resource-num&gt;10.1002/14651858.CD010443.pub3&lt;/electronic-resource-num&gt;&lt;/record&gt;&lt;/Cite&gt;&lt;/EndNote&gt;</w:instrText>
            </w:r>
            <w:r>
              <w:fldChar w:fldCharType="separate"/>
            </w:r>
            <w:r w:rsidR="002747EA" w:rsidRPr="002747EA">
              <w:rPr>
                <w:noProof/>
                <w:sz w:val="18"/>
                <w:vertAlign w:val="superscript"/>
              </w:rPr>
              <w:t>526</w:t>
            </w:r>
            <w:r>
              <w:fldChar w:fldCharType="end"/>
            </w:r>
          </w:p>
        </w:tc>
        <w:tc>
          <w:tcPr>
            <w:tcW w:w="2547" w:type="dxa"/>
          </w:tcPr>
          <w:p w14:paraId="26647AEA" w14:textId="77777777" w:rsidR="004A0E1A" w:rsidRPr="00C12274" w:rsidRDefault="004A0E1A" w:rsidP="004A0E1A">
            <w:pPr>
              <w:pStyle w:val="RCTstable"/>
            </w:pPr>
            <w:r>
              <w:t>Mixed BMIs</w:t>
            </w:r>
          </w:p>
        </w:tc>
        <w:tc>
          <w:tcPr>
            <w:tcW w:w="2982" w:type="dxa"/>
          </w:tcPr>
          <w:p w14:paraId="77CC265E" w14:textId="1A9C154C" w:rsidR="004A0E1A" w:rsidRPr="00991C4E" w:rsidRDefault="008E1F6E" w:rsidP="004A0E1A">
            <w:pPr>
              <w:pStyle w:val="RCTstable"/>
              <w:jc w:val="center"/>
            </w:pPr>
            <w:r>
              <w:t xml:space="preserve">MD </w:t>
            </w:r>
            <w:r w:rsidR="004A0E1A" w:rsidRPr="009C5D86">
              <w:t>-0.89 kg</w:t>
            </w:r>
            <w:r w:rsidR="004A0E1A">
              <w:t xml:space="preserve"> (</w:t>
            </w:r>
            <w:r w:rsidR="004A0E1A" w:rsidRPr="009C5D86">
              <w:t>-1.39 to -0.40</w:t>
            </w:r>
            <w:r w:rsidR="004A0E1A">
              <w:t>)</w:t>
            </w:r>
          </w:p>
        </w:tc>
        <w:tc>
          <w:tcPr>
            <w:tcW w:w="1134" w:type="dxa"/>
          </w:tcPr>
          <w:p w14:paraId="6DE8C94D" w14:textId="77777777" w:rsidR="004A0E1A" w:rsidRPr="008C6CCE" w:rsidRDefault="004A0E1A" w:rsidP="004A0E1A">
            <w:pPr>
              <w:pStyle w:val="RCTstable"/>
              <w:jc w:val="center"/>
            </w:pPr>
            <w:r w:rsidRPr="008C6CCE">
              <w:t>16</w:t>
            </w:r>
          </w:p>
        </w:tc>
      </w:tr>
      <w:tr w:rsidR="004A0E1A" w:rsidRPr="00C12274" w14:paraId="0306DA76" w14:textId="77777777" w:rsidTr="004A0E1A">
        <w:tc>
          <w:tcPr>
            <w:tcW w:w="2841" w:type="dxa"/>
          </w:tcPr>
          <w:p w14:paraId="3226B6D3" w14:textId="43F0EA42" w:rsidR="004A0E1A" w:rsidRPr="00916B76" w:rsidRDefault="004A0E1A" w:rsidP="002747EA">
            <w:pPr>
              <w:pStyle w:val="RCTstable"/>
            </w:pPr>
            <w:r w:rsidRPr="00916B76">
              <w:t>Thangaratinam</w:t>
            </w:r>
            <w:r>
              <w:t xml:space="preserve"> et al 2012a</w:t>
            </w:r>
            <w:r>
              <w:fldChar w:fldCharType="begin">
                <w:fldData xml:space="preserve">PEVuZE5vdGU+PENpdGU+PEF1dGhvcj5UaGFuZ2FyYXRpbmFtPC9BdXRob3I+PFllYXI+MjAxMjwv
WWVhcj48UmVjTnVtPjYzMDwvUmVjTnVtPjxEaXNwbGF5VGV4dD48c3R5bGUgZmFjZT0ic3VwZXJz
Y3JpcHQiIGZvbnQ9IlRyZWJ1Y2hldCBNUyIgc2l6ZT0iOSI+NDExPC9zdHlsZT48L0Rpc3BsYXlU
ZXh0PjxyZWNvcmQ+PHJlYy1udW1iZXI+NjMwPC9yZWMtbnVtYmVyPjxmb3JlaWduLWtleXM+PGtl
eSBhcHA9IkVOIiBkYi1pZD0iZXh2YXNyZngyZHRyYW9lc2FzeHAyc3pzeGEyZGY1MDI1OTJ4IiB0
aW1lc3RhbXA9IjE1NDA0MjUzNDQiPjYzMD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EdWRhLCBX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</w:fldData>
              </w:fldChar>
            </w:r>
            <w:r w:rsidR="002747EA">
              <w:instrText xml:space="preserve"> ADDIN EN.CITE </w:instrText>
            </w:r>
            <w:r w:rsidR="002747EA">
              <w:fldChar w:fldCharType="begin">
                <w:fldData xml:space="preserve">PEVuZE5vdGU+PENpdGU+PEF1dGhvcj5UaGFuZ2FyYXRpbmFtPC9BdXRob3I+PFllYXI+MjAxMjwv
WWVhcj48UmVjTnVtPjYzMDwvUmVjTnVtPjxEaXNwbGF5VGV4dD48c3R5bGUgZmFjZT0ic3VwZXJz
Y3JpcHQiIGZvbnQ9IlRyZWJ1Y2hldCBNUyIgc2l6ZT0iOSI+NDExPC9zdHlsZT48L0Rpc3BsYXlU
ZXh0PjxyZWNvcmQ+PHJlYy1udW1iZXI+NjMwPC9yZWMtbnVtYmVyPjxmb3JlaWduLWtleXM+PGtl
eSBhcHA9IkVOIiBkYi1pZD0iZXh2YXNyZngyZHRyYW9lc2FzeHAyc3pzeGEyZGY1MDI1OTJ4IiB0
aW1lc3RhbXA9IjE1NDA0MjUzNDQiPjYzMD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EdWRhLCBX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</w:fldData>
              </w:fldChar>
            </w:r>
            <w:r w:rsidR="002747EA">
              <w:instrText xml:space="preserve"> ADDIN EN.CITE.DATA </w:instrText>
            </w:r>
            <w:r w:rsidR="002747EA">
              <w:fldChar w:fldCharType="end"/>
            </w:r>
            <w:r>
              <w:fldChar w:fldCharType="separate"/>
            </w:r>
            <w:r w:rsidR="002747EA" w:rsidRPr="002747EA">
              <w:rPr>
                <w:noProof/>
                <w:sz w:val="18"/>
                <w:vertAlign w:val="superscript"/>
              </w:rPr>
              <w:t>411</w:t>
            </w:r>
            <w:r>
              <w:fldChar w:fldCharType="end"/>
            </w:r>
          </w:p>
        </w:tc>
        <w:tc>
          <w:tcPr>
            <w:tcW w:w="2547" w:type="dxa"/>
          </w:tcPr>
          <w:p w14:paraId="12409BD0" w14:textId="77777777" w:rsidR="004A0E1A" w:rsidRPr="00C12274" w:rsidRDefault="004A0E1A" w:rsidP="004A0E1A">
            <w:pPr>
              <w:pStyle w:val="RCTstable"/>
            </w:pPr>
            <w:r>
              <w:t>Mixed BMIs</w:t>
            </w:r>
          </w:p>
        </w:tc>
        <w:tc>
          <w:tcPr>
            <w:tcW w:w="2982" w:type="dxa"/>
          </w:tcPr>
          <w:p w14:paraId="53A64843" w14:textId="627391A8" w:rsidR="004A0E1A" w:rsidRPr="00586D62" w:rsidRDefault="008E1F6E" w:rsidP="004A0E1A">
            <w:pPr>
              <w:pStyle w:val="RCTstable"/>
              <w:jc w:val="center"/>
            </w:pPr>
            <w:r>
              <w:t xml:space="preserve">MD </w:t>
            </w:r>
            <w:r w:rsidR="004A0E1A" w:rsidRPr="00586D62">
              <w:t>–0.57 (–1.60 to 0.65)</w:t>
            </w:r>
          </w:p>
        </w:tc>
        <w:tc>
          <w:tcPr>
            <w:tcW w:w="1134" w:type="dxa"/>
          </w:tcPr>
          <w:p w14:paraId="2D2F1A0B" w14:textId="77777777" w:rsidR="004A0E1A" w:rsidRPr="008C6CCE" w:rsidRDefault="004A0E1A" w:rsidP="004A0E1A">
            <w:pPr>
              <w:pStyle w:val="RCTstable"/>
              <w:jc w:val="center"/>
            </w:pPr>
            <w:r>
              <w:t>7</w:t>
            </w:r>
          </w:p>
        </w:tc>
      </w:tr>
      <w:tr w:rsidR="004A0E1A" w:rsidRPr="00C12274" w14:paraId="7BA671BE" w14:textId="77777777" w:rsidTr="00E025F9">
        <w:trPr>
          <w:trHeight w:val="337"/>
        </w:trPr>
        <w:tc>
          <w:tcPr>
            <w:tcW w:w="2841" w:type="dxa"/>
          </w:tcPr>
          <w:p w14:paraId="38F798C4" w14:textId="4DA71C00" w:rsidR="004A0E1A" w:rsidRPr="00916B76" w:rsidRDefault="004A0E1A" w:rsidP="002747EA">
            <w:pPr>
              <w:pStyle w:val="RCTstable"/>
            </w:pPr>
            <w:r w:rsidRPr="00916B76">
              <w:t>Thangaratinam</w:t>
            </w:r>
            <w:r>
              <w:t xml:space="preserve"> et al 2012b</w:t>
            </w:r>
            <w:r>
              <w:fldChar w:fldCharType="begin">
                <w:fldData xml:space="preserve">PEVuZE5vdGU+PENpdGU+PEF1dGhvcj5UaGFuZ2FyYXRpbmFtPC9BdXRob3I+PFllYXI+MjAxMjwv
WWVhcj48UmVjTnVtPjYzMTwvUmVjTnVtPjxEaXNwbGF5VGV4dD48c3R5bGUgZmFjZT0ic3VwZXJz
Y3JpcHQiIGZvbnQ9IlRyZWJ1Y2hldCBNUyIgc2l6ZT0iOSI+NDEyPC9zdHlsZT48L0Rpc3BsYXlU
ZXh0PjxyZWNvcmQ+PHJlYy1udW1iZXI+NjMxPC9yZWMtbnVtYmVyPjxmb3JlaWduLWtleXM+PGtl
eSBhcHA9IkVOIiBkYi1pZD0iZXh2YXNyZngyZHRyYW9lc2FzeHAyc3pzeGEyZGY1MDI1OTJ4IiB0
aW1lc3RhbXA9IjE1NDA0MjUzNDQiPjYzMT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Sb3NlYm9v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==
</w:fldData>
              </w:fldChar>
            </w:r>
            <w:r w:rsidR="002747EA">
              <w:instrText xml:space="preserve"> ADDIN EN.CITE </w:instrText>
            </w:r>
            <w:r w:rsidR="002747EA">
              <w:fldChar w:fldCharType="begin">
                <w:fldData xml:space="preserve">PEVuZE5vdGU+PENpdGU+PEF1dGhvcj5UaGFuZ2FyYXRpbmFtPC9BdXRob3I+PFllYXI+MjAxMjwv
WWVhcj48UmVjTnVtPjYzMTwvUmVjTnVtPjxEaXNwbGF5VGV4dD48c3R5bGUgZmFjZT0ic3VwZXJz
Y3JpcHQiIGZvbnQ9IlRyZWJ1Y2hldCBNUyIgc2l6ZT0iOSI+NDEyPC9zdHlsZT48L0Rpc3BsYXlU
ZXh0PjxyZWNvcmQ+PHJlYy1udW1iZXI+NjMxPC9yZWMtbnVtYmVyPjxmb3JlaWduLWtleXM+PGtl
eSBhcHA9IkVOIiBkYi1pZD0iZXh2YXNyZngyZHRyYW9lc2FzeHAyc3pzeGEyZGY1MDI1OTJ4IiB0
aW1lc3RhbXA9IjE1NDA0MjUzNDQiPjYzMT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Sb3NlYm9v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==
</w:fldData>
              </w:fldChar>
            </w:r>
            <w:r w:rsidR="002747EA">
              <w:instrText xml:space="preserve"> ADDIN EN.CITE.DATA </w:instrText>
            </w:r>
            <w:r w:rsidR="002747EA">
              <w:fldChar w:fldCharType="end"/>
            </w:r>
            <w:r>
              <w:fldChar w:fldCharType="separate"/>
            </w:r>
            <w:r w:rsidR="002747EA" w:rsidRPr="002747EA">
              <w:rPr>
                <w:noProof/>
                <w:sz w:val="18"/>
                <w:vertAlign w:val="superscript"/>
              </w:rPr>
              <w:t>412</w:t>
            </w:r>
            <w:r>
              <w:fldChar w:fldCharType="end"/>
            </w:r>
          </w:p>
        </w:tc>
        <w:tc>
          <w:tcPr>
            <w:tcW w:w="2547" w:type="dxa"/>
          </w:tcPr>
          <w:p w14:paraId="0DAC5E04" w14:textId="77777777" w:rsidR="004A0E1A" w:rsidRPr="00C12274" w:rsidRDefault="004A0E1A" w:rsidP="004A0E1A">
            <w:pPr>
              <w:pStyle w:val="RCTstable"/>
            </w:pPr>
            <w:r>
              <w:t>Mixed BMIs</w:t>
            </w:r>
          </w:p>
        </w:tc>
        <w:tc>
          <w:tcPr>
            <w:tcW w:w="2982" w:type="dxa"/>
          </w:tcPr>
          <w:p w14:paraId="289F7C85" w14:textId="3B9063B7" w:rsidR="004A0E1A" w:rsidRPr="00B063FF" w:rsidRDefault="008E1F6E" w:rsidP="004A0E1A">
            <w:pPr>
              <w:pStyle w:val="RCTstable"/>
              <w:jc w:val="center"/>
            </w:pPr>
            <w:r>
              <w:t xml:space="preserve">MD </w:t>
            </w:r>
            <w:r w:rsidR="004A0E1A">
              <w:t>−1.06</w:t>
            </w:r>
            <w:r w:rsidR="004A0E1A" w:rsidRPr="00B063FF">
              <w:t xml:space="preserve"> (−1.67 to −0.46)</w:t>
            </w:r>
          </w:p>
        </w:tc>
        <w:tc>
          <w:tcPr>
            <w:tcW w:w="1134" w:type="dxa"/>
          </w:tcPr>
          <w:p w14:paraId="0978D595" w14:textId="77777777" w:rsidR="004A0E1A" w:rsidRPr="008C6CCE" w:rsidRDefault="004A0E1A" w:rsidP="004A0E1A">
            <w:pPr>
              <w:pStyle w:val="RCTstable"/>
              <w:jc w:val="center"/>
            </w:pPr>
            <w:r>
              <w:t>10</w:t>
            </w:r>
          </w:p>
        </w:tc>
      </w:tr>
      <w:tr w:rsidR="00E025F9" w:rsidRPr="00C12274" w14:paraId="3B8D8700" w14:textId="77777777" w:rsidTr="004A0E1A">
        <w:tc>
          <w:tcPr>
            <w:tcW w:w="2841" w:type="dxa"/>
          </w:tcPr>
          <w:p w14:paraId="5D4BC84E" w14:textId="309F642F" w:rsidR="00E025F9" w:rsidRDefault="00E025F9" w:rsidP="002747EA">
            <w:pPr>
              <w:pStyle w:val="RCTstable"/>
            </w:pPr>
            <w:r>
              <w:t>Craemer et al 2019</w:t>
            </w:r>
            <w:r w:rsidR="00E37D04">
              <w:fldChar w:fldCharType="begin">
                <w:fldData xml:space="preserve">PEVuZE5vdGU+PENpdGU+PEF1dGhvcj5DcmFlbWVyPC9BdXRob3I+PFllYXI+MjAxOTwvWWVhcj48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</w:fldData>
              </w:fldChar>
            </w:r>
            <w:r w:rsidR="002747EA">
              <w:instrText xml:space="preserve"> ADDIN EN.CITE </w:instrText>
            </w:r>
            <w:r w:rsidR="002747EA">
              <w:fldChar w:fldCharType="begin">
                <w:fldData xml:space="preserve">PEVuZE5vdGU+PENpdGU+PEF1dGhvcj5DcmFlbWVyPC9BdXRob3I+PFllYXI+MjAxOTwvWWVhcj48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</w:fldData>
              </w:fldChar>
            </w:r>
            <w:r w:rsidR="002747EA">
              <w:instrText xml:space="preserve"> ADDIN EN.CITE.DATA </w:instrText>
            </w:r>
            <w:r w:rsidR="002747EA">
              <w:fldChar w:fldCharType="end"/>
            </w:r>
            <w:r w:rsidR="00E37D04">
              <w:fldChar w:fldCharType="separate"/>
            </w:r>
            <w:r w:rsidR="002747EA" w:rsidRPr="002747EA">
              <w:rPr>
                <w:noProof/>
                <w:sz w:val="18"/>
                <w:vertAlign w:val="superscript"/>
              </w:rPr>
              <w:t>414</w:t>
            </w:r>
            <w:r w:rsidR="00E37D04">
              <w:fldChar w:fldCharType="end"/>
            </w:r>
          </w:p>
        </w:tc>
        <w:tc>
          <w:tcPr>
            <w:tcW w:w="2547" w:type="dxa"/>
          </w:tcPr>
          <w:p w14:paraId="3F503553" w14:textId="4B42E708" w:rsidR="00E025F9" w:rsidRDefault="00E025F9" w:rsidP="004A0E1A">
            <w:pPr>
              <w:pStyle w:val="RCTstable"/>
            </w:pPr>
            <w:r>
              <w:t>Mixed BMIs</w:t>
            </w:r>
          </w:p>
        </w:tc>
        <w:tc>
          <w:tcPr>
            <w:tcW w:w="2982" w:type="dxa"/>
          </w:tcPr>
          <w:p w14:paraId="031A7498" w14:textId="62803586" w:rsidR="00E025F9" w:rsidRDefault="008E1F6E" w:rsidP="004A0E1A">
            <w:pPr>
              <w:pStyle w:val="RCTstable"/>
              <w:jc w:val="center"/>
            </w:pPr>
            <w:r>
              <w:t xml:space="preserve">MD </w:t>
            </w:r>
            <w:r w:rsidR="00266B21">
              <w:t>−0.37 (−0.49 to −0.24)</w:t>
            </w:r>
          </w:p>
        </w:tc>
        <w:tc>
          <w:tcPr>
            <w:tcW w:w="1134" w:type="dxa"/>
          </w:tcPr>
          <w:p w14:paraId="28F78A9E" w14:textId="38D06A04" w:rsidR="00E025F9" w:rsidRDefault="00266B21" w:rsidP="004A0E1A">
            <w:pPr>
              <w:pStyle w:val="RCTstable"/>
              <w:jc w:val="center"/>
            </w:pPr>
            <w:r>
              <w:t>22</w:t>
            </w:r>
          </w:p>
        </w:tc>
      </w:tr>
      <w:tr w:rsidR="006F18DA" w:rsidRPr="00C12274" w14:paraId="09720CA2" w14:textId="77777777" w:rsidTr="004A0E1A">
        <w:tc>
          <w:tcPr>
            <w:tcW w:w="2841" w:type="dxa"/>
          </w:tcPr>
          <w:p w14:paraId="5A50118B" w14:textId="75BD843C" w:rsidR="006F18DA" w:rsidRDefault="00833DAF" w:rsidP="002747EA">
            <w:pPr>
              <w:pStyle w:val="RCTstable"/>
            </w:pPr>
            <w:r>
              <w:t>*</w:t>
            </w:r>
            <w:r w:rsidR="006F18DA">
              <w:t>Vincze et al 2019</w:t>
            </w:r>
            <w:r w:rsidR="00E37D04">
              <w:fldChar w:fldCharType="begin">
                <w:fldData xml:space="preserve">PEVuZE5vdGU+PENpdGU+PEF1dGhvcj5WaW5jemU8L0F1dGhvcj48WWVhcj4yMDE5PC9ZZWFyPjxS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</w:fldData>
              </w:fldChar>
            </w:r>
            <w:r w:rsidR="002747EA">
              <w:instrText xml:space="preserve"> ADDIN EN.CITE </w:instrText>
            </w:r>
            <w:r w:rsidR="002747EA">
              <w:fldChar w:fldCharType="begin">
                <w:fldData xml:space="preserve">PEVuZE5vdGU+PENpdGU+PEF1dGhvcj5WaW5jemU8L0F1dGhvcj48WWVhcj4yMDE5PC9ZZWFyPjxS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</w:fldData>
              </w:fldChar>
            </w:r>
            <w:r w:rsidR="002747EA">
              <w:instrText xml:space="preserve"> ADDIN EN.CITE.DATA </w:instrText>
            </w:r>
            <w:r w:rsidR="002747EA">
              <w:fldChar w:fldCharType="end"/>
            </w:r>
            <w:r w:rsidR="00E37D04">
              <w:fldChar w:fldCharType="separate"/>
            </w:r>
            <w:r w:rsidR="002747EA" w:rsidRPr="002747EA">
              <w:rPr>
                <w:noProof/>
                <w:sz w:val="18"/>
                <w:vertAlign w:val="superscript"/>
              </w:rPr>
              <w:t>527</w:t>
            </w:r>
            <w:r w:rsidR="00E37D04">
              <w:fldChar w:fldCharType="end"/>
            </w:r>
          </w:p>
        </w:tc>
        <w:tc>
          <w:tcPr>
            <w:tcW w:w="2547" w:type="dxa"/>
          </w:tcPr>
          <w:p w14:paraId="4CBDEA3F" w14:textId="08252E02" w:rsidR="006F18DA" w:rsidRDefault="006F18DA" w:rsidP="004A0E1A">
            <w:pPr>
              <w:pStyle w:val="RCTstable"/>
            </w:pPr>
            <w:r>
              <w:t>Mixed BMIs</w:t>
            </w:r>
          </w:p>
        </w:tc>
        <w:tc>
          <w:tcPr>
            <w:tcW w:w="2982" w:type="dxa"/>
          </w:tcPr>
          <w:p w14:paraId="2CD04A2E" w14:textId="5FE1A794" w:rsidR="006F18DA" w:rsidRDefault="008E1F6E" w:rsidP="004A0E1A">
            <w:pPr>
              <w:pStyle w:val="RCTstable"/>
              <w:jc w:val="center"/>
            </w:pPr>
            <w:r>
              <w:t xml:space="preserve">MD </w:t>
            </w:r>
            <w:r w:rsidR="00833DAF">
              <w:t xml:space="preserve">–0.76 (–2.01 </w:t>
            </w:r>
            <w:r w:rsidR="008230A4">
              <w:t>t</w:t>
            </w:r>
            <w:r w:rsidR="00833DAF">
              <w:t>o 0.49)</w:t>
            </w:r>
          </w:p>
        </w:tc>
        <w:tc>
          <w:tcPr>
            <w:tcW w:w="1134" w:type="dxa"/>
          </w:tcPr>
          <w:p w14:paraId="4DBA91A4" w14:textId="7C0C027D" w:rsidR="006F18DA" w:rsidRDefault="00833DAF" w:rsidP="004A0E1A">
            <w:pPr>
              <w:pStyle w:val="RCTstable"/>
              <w:jc w:val="center"/>
            </w:pPr>
            <w:r>
              <w:t>13</w:t>
            </w:r>
          </w:p>
        </w:tc>
      </w:tr>
      <w:tr w:rsidR="004A0E1A" w:rsidRPr="00C12274" w14:paraId="00528317" w14:textId="77777777" w:rsidTr="004A0E1A">
        <w:tc>
          <w:tcPr>
            <w:tcW w:w="2841" w:type="dxa"/>
          </w:tcPr>
          <w:p w14:paraId="3B668434" w14:textId="3AF69241" w:rsidR="004A0E1A" w:rsidRPr="00916B76" w:rsidRDefault="004A0E1A" w:rsidP="002747EA">
            <w:pPr>
              <w:pStyle w:val="RCTstable"/>
            </w:pPr>
            <w:r>
              <w:t>Walker et al 2018</w:t>
            </w:r>
            <w:r>
              <w:fldChar w:fldCharType="begin">
                <w:fldData xml:space="preserve">PEVuZE5vdGU+PENpdGU+PEF1dGhvcj5XYWxrZXI8L0F1dGhvcj48WWVhcj4yMDE4PC9ZZWFyPjxS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</w:fldData>
              </w:fldChar>
            </w:r>
            <w:r w:rsidR="002747EA">
              <w:instrText xml:space="preserve"> ADDIN EN.CITE </w:instrText>
            </w:r>
            <w:r w:rsidR="002747EA">
              <w:fldChar w:fldCharType="begin">
                <w:fldData xml:space="preserve">PEVuZE5vdGU+PENpdGU+PEF1dGhvcj5XYWxrZXI8L0F1dGhvcj48WWVhcj4yMDE4PC9ZZWFyPjxS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</w:fldData>
              </w:fldChar>
            </w:r>
            <w:r w:rsidR="002747EA">
              <w:instrText xml:space="preserve"> ADDIN EN.CITE.DATA </w:instrText>
            </w:r>
            <w:r w:rsidR="002747EA">
              <w:fldChar w:fldCharType="end"/>
            </w:r>
            <w:r>
              <w:fldChar w:fldCharType="separate"/>
            </w:r>
            <w:r w:rsidR="002747EA" w:rsidRPr="002747EA">
              <w:rPr>
                <w:noProof/>
                <w:sz w:val="18"/>
                <w:vertAlign w:val="superscript"/>
              </w:rPr>
              <w:t>463</w:t>
            </w:r>
            <w:r>
              <w:fldChar w:fldCharType="end"/>
            </w:r>
          </w:p>
        </w:tc>
        <w:tc>
          <w:tcPr>
            <w:tcW w:w="2547" w:type="dxa"/>
          </w:tcPr>
          <w:p w14:paraId="66EA943B" w14:textId="77777777" w:rsidR="004A0E1A" w:rsidRDefault="004A0E1A" w:rsidP="004A0E1A">
            <w:pPr>
              <w:pStyle w:val="RCTstable"/>
            </w:pPr>
            <w:r>
              <w:t>Mixed BMIs</w:t>
            </w:r>
          </w:p>
        </w:tc>
        <w:tc>
          <w:tcPr>
            <w:tcW w:w="2982" w:type="dxa"/>
          </w:tcPr>
          <w:p w14:paraId="5045975D" w14:textId="583CCD76" w:rsidR="004A0E1A" w:rsidRDefault="008E1F6E" w:rsidP="004A0E1A">
            <w:pPr>
              <w:pStyle w:val="RCTstable"/>
              <w:jc w:val="center"/>
            </w:pPr>
            <w:r>
              <w:t xml:space="preserve">MD </w:t>
            </w:r>
            <w:r w:rsidR="004A0E1A">
              <w:t>-0.84 (-1.29 to -0.39)</w:t>
            </w:r>
          </w:p>
        </w:tc>
        <w:tc>
          <w:tcPr>
            <w:tcW w:w="1134" w:type="dxa"/>
          </w:tcPr>
          <w:p w14:paraId="18CCB543" w14:textId="77777777" w:rsidR="004A0E1A" w:rsidRDefault="004A0E1A" w:rsidP="004A0E1A">
            <w:pPr>
              <w:pStyle w:val="RCTstable"/>
              <w:jc w:val="center"/>
            </w:pPr>
            <w:r>
              <w:t>24</w:t>
            </w:r>
          </w:p>
        </w:tc>
      </w:tr>
      <w:tr w:rsidR="004A0E1A" w:rsidRPr="00C12274" w14:paraId="557F292B" w14:textId="77777777" w:rsidTr="004A0E1A">
        <w:tc>
          <w:tcPr>
            <w:tcW w:w="2841" w:type="dxa"/>
          </w:tcPr>
          <w:p w14:paraId="787BC239" w14:textId="289BCF19" w:rsidR="004A0E1A" w:rsidRPr="00916B76" w:rsidRDefault="004A0E1A" w:rsidP="002747EA">
            <w:pPr>
              <w:pStyle w:val="RCTstable"/>
            </w:pPr>
            <w:r>
              <w:t>Shieh et al 2018</w:t>
            </w:r>
            <w:r>
              <w:fldChar w:fldCharType="begin"/>
            </w:r>
            <w:r w:rsidR="002747EA">
              <w:instrText xml:space="preserve"> ADDIN EN.CITE &lt;EndNote&gt;&lt;Cite&gt;&lt;Author&gt;Shieh&lt;/Author&gt;&lt;Year&gt;2018&lt;/Year&gt;&lt;RecNum&gt;1075&lt;/RecNum&gt;&lt;DisplayText&gt;&lt;style face="superscript" font="Trebuchet MS" size="9"&gt;410&lt;/style&gt;&lt;/DisplayText&gt;&lt;record&gt;&lt;rec-number&gt;1075&lt;/rec-number&gt;&lt;foreign-keys&gt;&lt;key app="EN" db-id="exvasrfx2dtraoesasxp2szsxa2df502592x" timestamp="1551246740"&gt;1075&lt;/key&gt;&lt;key app="ENWeb" db-id=""&gt;0&lt;/key&gt;&lt;/foreign-keys&gt;&lt;ref-type name="Journal Article"&gt;17&lt;/ref-type&gt;&lt;contributors&gt;&lt;authors&gt;&lt;author&gt;Shieh, C.&lt;/author&gt;&lt;author&gt;Cullen, D. L.&lt;/author&gt;&lt;author&gt;Pike, C.&lt;/author&gt;&lt;author&gt;Pressler, S. J.&lt;/author&gt;&lt;/authors&gt;&lt;/contributors&gt;&lt;titles&gt;&lt;title&gt;Intervention strategies for preventing excessive gestational weight gain: systematic review and meta-analysis&lt;/title&gt;&lt;secondary-title&gt;Obesity Reviews&lt;/secondary-title&gt;&lt;/titles&gt;&lt;periodical&gt;&lt;full-title&gt;Obesity Reviews&lt;/full-title&gt;&lt;/periodical&gt;&lt;pages&gt;1093-1109&lt;/pages&gt;&lt;volume&gt;19&lt;/volume&gt;&lt;number&gt;8&lt;/number&gt;&lt;section&gt;1093&lt;/section&gt;&lt;dates&gt;&lt;year&gt;2018&lt;/year&gt;&lt;/dates&gt;&lt;isbn&gt;14677881&lt;/isbn&gt;&lt;urls&gt;&lt;/urls&gt;&lt;electronic-resource-num&gt;10.1111/obr.12691&lt;/electronic-resource-num&gt;&lt;/record&gt;&lt;/Cite&gt;&lt;/EndNote&gt;</w:instrText>
            </w:r>
            <w:r>
              <w:fldChar w:fldCharType="separate"/>
            </w:r>
            <w:r w:rsidR="002747EA" w:rsidRPr="002747EA">
              <w:rPr>
                <w:noProof/>
                <w:sz w:val="18"/>
                <w:vertAlign w:val="superscript"/>
              </w:rPr>
              <w:t>410</w:t>
            </w:r>
            <w:r>
              <w:fldChar w:fldCharType="end"/>
            </w:r>
          </w:p>
        </w:tc>
        <w:tc>
          <w:tcPr>
            <w:tcW w:w="2547" w:type="dxa"/>
          </w:tcPr>
          <w:p w14:paraId="3ED6FFBE" w14:textId="77777777" w:rsidR="004A0E1A" w:rsidRDefault="004A0E1A" w:rsidP="004A0E1A">
            <w:pPr>
              <w:pStyle w:val="RCTstable"/>
            </w:pPr>
            <w:r>
              <w:t>BMI≥25</w:t>
            </w:r>
          </w:p>
        </w:tc>
        <w:tc>
          <w:tcPr>
            <w:tcW w:w="2982" w:type="dxa"/>
          </w:tcPr>
          <w:p w14:paraId="591DE7A0" w14:textId="31B69E25" w:rsidR="004A0E1A" w:rsidRPr="009C5D86" w:rsidRDefault="008E1F6E" w:rsidP="004A0E1A">
            <w:pPr>
              <w:pStyle w:val="RCTstable"/>
              <w:jc w:val="center"/>
            </w:pPr>
            <w:r>
              <w:t xml:space="preserve">MD </w:t>
            </w:r>
            <w:r w:rsidR="004A0E1A">
              <w:t>-0.82 (-1.28 to -0.36)</w:t>
            </w:r>
          </w:p>
        </w:tc>
        <w:tc>
          <w:tcPr>
            <w:tcW w:w="1134" w:type="dxa"/>
          </w:tcPr>
          <w:p w14:paraId="6B4BC987" w14:textId="77777777" w:rsidR="004A0E1A" w:rsidRPr="008C6CCE" w:rsidRDefault="004A0E1A" w:rsidP="004A0E1A">
            <w:pPr>
              <w:pStyle w:val="RCTstable"/>
              <w:jc w:val="center"/>
            </w:pPr>
            <w:r>
              <w:t>11</w:t>
            </w:r>
          </w:p>
        </w:tc>
      </w:tr>
      <w:tr w:rsidR="004A0E1A" w:rsidRPr="00C12274" w14:paraId="0CC30B84" w14:textId="77777777" w:rsidTr="004A0E1A">
        <w:tc>
          <w:tcPr>
            <w:tcW w:w="2841" w:type="dxa"/>
          </w:tcPr>
          <w:p w14:paraId="0A5B2A78" w14:textId="2FB9A940" w:rsidR="004A0E1A" w:rsidRPr="00916B76" w:rsidRDefault="004A0E1A" w:rsidP="002747EA">
            <w:pPr>
              <w:pStyle w:val="RCTstable"/>
            </w:pPr>
            <w:r w:rsidRPr="00916B76">
              <w:t>Muktab</w:t>
            </w:r>
            <w:r>
              <w:t>hant et al 2015</w:t>
            </w:r>
            <w:r>
              <w:fldChar w:fldCharType="begin"/>
            </w:r>
            <w:r w:rsidR="002747EA">
              <w:instrText xml:space="preserve"> ADDIN EN.CITE &lt;EndNote&gt;&lt;Cite&gt;&lt;Author&gt;Muktabhant&lt;/Author&gt;&lt;Year&gt;2015&lt;/Year&gt;&lt;RecNum&gt;632&lt;/RecNum&gt;&lt;DisplayText&gt;&lt;style face="superscript" font="Trebuchet MS" size="9"&gt;417&lt;/style&gt;&lt;/DisplayText&gt;&lt;record&gt;&lt;rec-number&gt;632&lt;/rec-number&gt;&lt;foreign-keys&gt;&lt;key app="EN" db-id="exvasrfx2dtraoesasxp2szsxa2df502592x" timestamp="1540425405"&gt;632&lt;/key&gt;&lt;/foreign-keys&gt;&lt;ref-type name="Journal Article"&gt;17&lt;/ref-type&gt;&lt;contributors&gt;&lt;authors&gt;&lt;author&gt;Muktabhant, B.&lt;/author&gt;&lt;author&gt;Lawrie, T. A.&lt;/author&gt;&lt;author&gt;Lumbiganon, P.&lt;/author&gt;&lt;author&gt;Laopaiboon, M.&lt;/author&gt;&lt;/authors&gt;&lt;/contributors&gt;&lt;auth-address&gt;Department of Nutrition, Faculty of Public Health, Khon Kaen University, 123 Friendship Highway, Khon Kaen, Khon Kaen, Thailand, 40002.&lt;/auth-address&gt;&lt;titles&gt;&lt;title&gt;Diet or exercise, or both, for preventing excessive weight gain in pregnancy&lt;/title&gt;&lt;secondary-title&gt;Cochrane Database Syst Rev&lt;/secondary-title&gt;&lt;/titles&gt;&lt;periodical&gt;&lt;full-title&gt;Cochrane Database Syst Rev&lt;/full-title&gt;&lt;/periodical&gt;&lt;pages&gt;CD007145&lt;/pages&gt;&lt;number&gt;6&lt;/number&gt;&lt;edition&gt;2015/06/13&lt;/edition&gt;&lt;keywords&gt;&lt;keyword&gt;Counseling&lt;/keyword&gt;&lt;keyword&gt;*Diet&lt;/keyword&gt;&lt;keyword&gt;*Exercise&lt;/keyword&gt;&lt;keyword&gt;Female&lt;/keyword&gt;&lt;keyword&gt;Humans&lt;/keyword&gt;&lt;keyword&gt;Infant, Newborn&lt;/keyword&gt;&lt;keyword&gt;Overweight/complications/*prevention &amp;amp; control&lt;/keyword&gt;&lt;keyword&gt;Pregnancy&lt;/keyword&gt;&lt;keyword&gt;Pregnancy Complications/*prevention &amp;amp; control&lt;/keyword&gt;&lt;keyword&gt;Randomized Controlled Trials as Topic&lt;/keyword&gt;&lt;keyword&gt;*Weight Gain&lt;/keyword&gt;&lt;/keywords&gt;&lt;dates&gt;&lt;year&gt;2015&lt;/year&gt;&lt;pub-dates&gt;&lt;date&gt;Jun 15&lt;/date&gt;&lt;/pub-dates&gt;&lt;/dates&gt;&lt;isbn&gt;1469-493X (Electronic)&amp;#xD;1361-6137 (Linking)&lt;/isbn&gt;&lt;accession-num&gt;26068707&lt;/accession-num&gt;&lt;urls&gt;&lt;related-urls&gt;&lt;url&gt;https://www.ncbi.nlm.nih.gov/pubmed/26068707&lt;/url&gt;&lt;/related-urls&gt;&lt;/urls&gt;&lt;electronic-resource-num&gt;10.1002/14651858.CD007145.pub3&lt;/electronic-resource-num&gt;&lt;/record&gt;&lt;/Cite&gt;&lt;/EndNote&gt;</w:instrText>
            </w:r>
            <w:r>
              <w:fldChar w:fldCharType="separate"/>
            </w:r>
            <w:r w:rsidR="002747EA" w:rsidRPr="002747EA">
              <w:rPr>
                <w:noProof/>
                <w:sz w:val="18"/>
                <w:vertAlign w:val="superscript"/>
              </w:rPr>
              <w:t>417</w:t>
            </w:r>
            <w:r>
              <w:fldChar w:fldCharType="end"/>
            </w:r>
          </w:p>
        </w:tc>
        <w:tc>
          <w:tcPr>
            <w:tcW w:w="2547" w:type="dxa"/>
          </w:tcPr>
          <w:p w14:paraId="6678FAE2" w14:textId="77777777" w:rsidR="004A0E1A" w:rsidRPr="00C12274" w:rsidRDefault="004A0E1A" w:rsidP="004A0E1A">
            <w:pPr>
              <w:pStyle w:val="RCTstable"/>
            </w:pPr>
            <w:r>
              <w:t xml:space="preserve">High risk </w:t>
            </w:r>
          </w:p>
        </w:tc>
        <w:tc>
          <w:tcPr>
            <w:tcW w:w="2982" w:type="dxa"/>
          </w:tcPr>
          <w:p w14:paraId="4A3DA045" w14:textId="231C1DEA" w:rsidR="004A0E1A" w:rsidRPr="00624702" w:rsidRDefault="008E1F6E" w:rsidP="004A0E1A">
            <w:pPr>
              <w:pStyle w:val="RCTstable"/>
              <w:jc w:val="center"/>
            </w:pPr>
            <w:r>
              <w:t xml:space="preserve">MD </w:t>
            </w:r>
            <w:r w:rsidR="004A0E1A">
              <w:t>-0.71 kg (-1.34 to -0.08)</w:t>
            </w:r>
          </w:p>
        </w:tc>
        <w:tc>
          <w:tcPr>
            <w:tcW w:w="1134" w:type="dxa"/>
          </w:tcPr>
          <w:p w14:paraId="393A4DAF" w14:textId="77777777" w:rsidR="004A0E1A" w:rsidRPr="008C6CCE" w:rsidRDefault="004A0E1A" w:rsidP="004A0E1A">
            <w:pPr>
              <w:pStyle w:val="RCTstable"/>
              <w:jc w:val="center"/>
            </w:pPr>
            <w:r>
              <w:t>11</w:t>
            </w:r>
          </w:p>
        </w:tc>
      </w:tr>
      <w:tr w:rsidR="004A0E1A" w:rsidRPr="00C12274" w14:paraId="604D2842" w14:textId="77777777" w:rsidTr="004A0E1A">
        <w:tc>
          <w:tcPr>
            <w:tcW w:w="2841" w:type="dxa"/>
          </w:tcPr>
          <w:p w14:paraId="319D91BC" w14:textId="062D28F0" w:rsidR="004A0E1A" w:rsidRPr="00916B76" w:rsidRDefault="004A0E1A" w:rsidP="002747EA">
            <w:pPr>
              <w:pStyle w:val="RCTstable"/>
            </w:pPr>
            <w:r w:rsidRPr="00916B76">
              <w:t>Oteng-Ntim 2012</w:t>
            </w:r>
            <w:r>
              <w:fldChar w:fldCharType="begin"/>
            </w:r>
            <w:r w:rsidR="002747EA">
              <w:instrText xml:space="preserve"> ADDIN EN.CITE &lt;EndNote&gt;&lt;Cite&gt;&lt;Author&gt;Oteng-Ntim&lt;/Author&gt;&lt;Year&gt;2012&lt;/Year&gt;&lt;RecNum&gt;1137&lt;/RecNum&gt;&lt;DisplayText&gt;&lt;style face="superscript" font="Trebuchet MS" size="9"&gt;528&lt;/style&gt;&lt;/DisplayText&gt;&lt;record&gt;&lt;rec-number&gt;1137&lt;/rec-number&gt;&lt;foreign-keys&gt;&lt;key app="EN" db-id="exvasrfx2dtraoesasxp2szsxa2df502592x" timestamp="1555051770"&gt;1137&lt;/key&gt;&lt;key app="ENWeb" db-id=""&gt;0&lt;/key&gt;&lt;/foreign-keys&gt;&lt;ref-type name="Journal Article"&gt;17&lt;/ref-type&gt;&lt;contributors&gt;&lt;authors&gt;&lt;author&gt;Oteng-Ntim, E.&lt;/author&gt;&lt;author&gt;Varma, R.&lt;/author&gt;&lt;author&gt;Croker, H.&lt;/author&gt;&lt;author&gt;Poston, L.&lt;/author&gt;&lt;author&gt;Doyle, P.&lt;/author&gt;&lt;/authors&gt;&lt;/contributors&gt;&lt;auth-address&gt;Department of Women&amp;apos;s Health, Guy&amp;apos;s and St Thomas&amp;apos; NHS Foundation Trust (King&amp;apos;s Health Partners), St Thomas&amp;apos; Hospital, Westminster Bridge Road, London, SE 1 7EH, UK. Eugene.oteng-ntim@gstt.nhs.uk&lt;/auth-address&gt;&lt;titles&gt;&lt;title&gt;Lifestyle interventions for overweight and obese pregnant women to improve pregnancy outcome: systematic review and meta-analysis&lt;/title&gt;&lt;secondary-title&gt;BMC Med&lt;/secondary-title&gt;&lt;/titles&gt;&lt;periodical&gt;&lt;full-title&gt;BMC Med&lt;/full-title&gt;&lt;/periodical&gt;&lt;pages&gt;47&lt;/pages&gt;&lt;volume&gt;10&lt;/volume&gt;&lt;edition&gt;2012/05/12&lt;/edition&gt;&lt;keywords&gt;&lt;keyword&gt;Behavior Therapy/methods&lt;/keyword&gt;&lt;keyword&gt;Clinical Trials as Topic&lt;/keyword&gt;&lt;keyword&gt;Diet/methods&lt;/keyword&gt;&lt;keyword&gt;Exercise&lt;/keyword&gt;&lt;keyword&gt;Female&lt;/keyword&gt;&lt;keyword&gt;Humans&lt;/keyword&gt;&lt;keyword&gt;*Life Style&lt;/keyword&gt;&lt;keyword&gt;Overweight/*prevention &amp;amp; control/*therapy&lt;/keyword&gt;&lt;keyword&gt;Pregnancy&lt;/keyword&gt;&lt;keyword&gt;Pregnancy Complications/*prevention &amp;amp; control/*therapy&lt;/keyword&gt;&lt;keyword&gt;Pregnancy Outcome&lt;/keyword&gt;&lt;/keywords&gt;&lt;dates&gt;&lt;year&gt;2012&lt;/year&gt;&lt;pub-dates&gt;&lt;date&gt;May 10&lt;/date&gt;&lt;/pub-dates&gt;&lt;/dates&gt;&lt;isbn&gt;1741-7015 (Electronic)&amp;#xD;1741-7015 (Linking)&lt;/isbn&gt;&lt;accession-num&gt;22574949&lt;/accession-num&gt;&lt;urls&gt;&lt;related-urls&gt;&lt;url&gt;https://www.ncbi.nlm.nih.gov/pubmed/22574949&lt;/url&gt;&lt;/related-urls&gt;&lt;/urls&gt;&lt;custom2&gt;PMC3355057&lt;/custom2&gt;&lt;electronic-resource-num&gt;10.1186/1741-7015-10-47&lt;/electronic-resource-num&gt;&lt;/record&gt;&lt;/Cite&gt;&lt;/EndNote&gt;</w:instrText>
            </w:r>
            <w:r>
              <w:fldChar w:fldCharType="separate"/>
            </w:r>
            <w:r w:rsidR="002747EA" w:rsidRPr="002747EA">
              <w:rPr>
                <w:noProof/>
                <w:sz w:val="18"/>
                <w:vertAlign w:val="superscript"/>
              </w:rPr>
              <w:t>528</w:t>
            </w:r>
            <w:r>
              <w:fldChar w:fldCharType="end"/>
            </w:r>
          </w:p>
        </w:tc>
        <w:tc>
          <w:tcPr>
            <w:tcW w:w="2547" w:type="dxa"/>
          </w:tcPr>
          <w:p w14:paraId="04EC976B" w14:textId="77777777" w:rsidR="004A0E1A" w:rsidRPr="00C12274" w:rsidRDefault="004A0E1A" w:rsidP="004A0E1A">
            <w:pPr>
              <w:pStyle w:val="RCTstable"/>
            </w:pPr>
            <w:r>
              <w:t>Overweight and obese women</w:t>
            </w:r>
          </w:p>
        </w:tc>
        <w:tc>
          <w:tcPr>
            <w:tcW w:w="2982" w:type="dxa"/>
          </w:tcPr>
          <w:p w14:paraId="0379873E" w14:textId="660593FB" w:rsidR="004A0E1A" w:rsidRPr="00916B76" w:rsidRDefault="008E1F6E" w:rsidP="004A0E1A">
            <w:pPr>
              <w:pStyle w:val="RCTstable"/>
              <w:jc w:val="center"/>
            </w:pPr>
            <w:r>
              <w:t xml:space="preserve">MD </w:t>
            </w:r>
            <w:r w:rsidR="004A0E1A" w:rsidRPr="00916B76">
              <w:t>-2.21 kg (</w:t>
            </w:r>
            <w:r w:rsidR="004A0E1A">
              <w:t>-</w:t>
            </w:r>
            <w:r w:rsidR="004A0E1A" w:rsidRPr="00916B76">
              <w:t>2.86 kg</w:t>
            </w:r>
            <w:r w:rsidR="004A0E1A">
              <w:t xml:space="preserve"> to -1.59)</w:t>
            </w:r>
          </w:p>
        </w:tc>
        <w:tc>
          <w:tcPr>
            <w:tcW w:w="1134" w:type="dxa"/>
          </w:tcPr>
          <w:p w14:paraId="6845FECF" w14:textId="77777777" w:rsidR="004A0E1A" w:rsidRPr="008C6CCE" w:rsidRDefault="004A0E1A" w:rsidP="004A0E1A">
            <w:pPr>
              <w:pStyle w:val="RCTstable"/>
              <w:jc w:val="center"/>
            </w:pPr>
            <w:r>
              <w:t>10</w:t>
            </w:r>
          </w:p>
        </w:tc>
      </w:tr>
      <w:tr w:rsidR="00A5540F" w:rsidRPr="00B87066" w14:paraId="3EA48858" w14:textId="77777777" w:rsidTr="00A5540F">
        <w:tc>
          <w:tcPr>
            <w:tcW w:w="9504" w:type="dxa"/>
            <w:gridSpan w:val="4"/>
            <w:shd w:val="clear" w:color="auto" w:fill="D9E2F3" w:themeFill="accent1" w:themeFillTint="33"/>
          </w:tcPr>
          <w:p w14:paraId="7D519A97" w14:textId="77777777" w:rsidR="00A5540F" w:rsidRPr="00B87066" w:rsidRDefault="00A5540F" w:rsidP="00A5540F">
            <w:pPr>
              <w:pStyle w:val="RCTstable"/>
              <w:rPr>
                <w:i/>
              </w:rPr>
            </w:pPr>
            <w:r w:rsidRPr="00B87066">
              <w:rPr>
                <w:i/>
              </w:rPr>
              <w:t>Weight gain exceeding IOM guidelines</w:t>
            </w:r>
          </w:p>
        </w:tc>
      </w:tr>
      <w:tr w:rsidR="00A5540F" w:rsidRPr="00B87066" w14:paraId="09CC9E25" w14:textId="77777777" w:rsidTr="00A5540F">
        <w:tc>
          <w:tcPr>
            <w:tcW w:w="2841" w:type="dxa"/>
            <w:tcBorders>
              <w:bottom w:val="single" w:sz="4" w:space="0" w:color="3B3474"/>
            </w:tcBorders>
            <w:shd w:val="clear" w:color="auto" w:fill="F2F2F2" w:themeFill="background1" w:themeFillShade="F2"/>
          </w:tcPr>
          <w:p w14:paraId="490F6A9D" w14:textId="77777777" w:rsidR="00A5540F" w:rsidRPr="00B87066" w:rsidRDefault="00A5540F" w:rsidP="00A5540F">
            <w:pPr>
              <w:pStyle w:val="RCTstable"/>
            </w:pPr>
            <w:r w:rsidRPr="00B87066">
              <w:t>Current review</w:t>
            </w:r>
          </w:p>
        </w:tc>
        <w:tc>
          <w:tcPr>
            <w:tcW w:w="2547" w:type="dxa"/>
            <w:tcBorders>
              <w:bottom w:val="single" w:sz="4" w:space="0" w:color="3B3474"/>
            </w:tcBorders>
            <w:shd w:val="clear" w:color="auto" w:fill="F2F2F2" w:themeFill="background1" w:themeFillShade="F2"/>
          </w:tcPr>
          <w:p w14:paraId="6F79F049" w14:textId="77777777" w:rsidR="00A5540F" w:rsidRPr="00B87066" w:rsidRDefault="00A5540F" w:rsidP="00A5540F">
            <w:pPr>
              <w:pStyle w:val="RCTstable"/>
            </w:pPr>
            <w:r w:rsidRPr="00B87066">
              <w:t>Mixed BMIs</w:t>
            </w:r>
          </w:p>
        </w:tc>
        <w:tc>
          <w:tcPr>
            <w:tcW w:w="2982" w:type="dxa"/>
            <w:tcBorders>
              <w:bottom w:val="single" w:sz="4" w:space="0" w:color="3B3474"/>
            </w:tcBorders>
            <w:shd w:val="clear" w:color="auto" w:fill="F2F2F2" w:themeFill="background1" w:themeFillShade="F2"/>
          </w:tcPr>
          <w:p w14:paraId="340405E6" w14:textId="24EE4402" w:rsidR="00A5540F" w:rsidRPr="00B87066" w:rsidRDefault="00A5540F" w:rsidP="00E01ACF">
            <w:pPr>
              <w:pStyle w:val="RCTstable"/>
              <w:jc w:val="center"/>
            </w:pPr>
            <w:r w:rsidRPr="00B87066">
              <w:rPr>
                <w:rStyle w:val="block"/>
                <w:bCs/>
              </w:rPr>
              <w:t>RR 0.8</w:t>
            </w:r>
            <w:r w:rsidR="00E01ACF">
              <w:rPr>
                <w:rStyle w:val="block"/>
                <w:bCs/>
              </w:rPr>
              <w:t>3</w:t>
            </w:r>
            <w:r w:rsidRPr="00B87066">
              <w:t xml:space="preserve"> </w:t>
            </w:r>
            <w:r w:rsidR="004627A3">
              <w:rPr>
                <w:rStyle w:val="cell"/>
              </w:rPr>
              <w:t>(0.78</w:t>
            </w:r>
            <w:r w:rsidRPr="00B87066">
              <w:rPr>
                <w:rStyle w:val="cell"/>
              </w:rPr>
              <w:t xml:space="preserve"> to 0.</w:t>
            </w:r>
            <w:r w:rsidR="00E01ACF">
              <w:rPr>
                <w:rStyle w:val="cell"/>
              </w:rPr>
              <w:t>89</w:t>
            </w:r>
            <w:r w:rsidRPr="00B87066">
              <w:rPr>
                <w:rStyle w:val="cell"/>
              </w:rPr>
              <w:t>)</w:t>
            </w:r>
          </w:p>
        </w:tc>
        <w:tc>
          <w:tcPr>
            <w:tcW w:w="1134" w:type="dxa"/>
            <w:tcBorders>
              <w:bottom w:val="single" w:sz="4" w:space="0" w:color="3B3474"/>
            </w:tcBorders>
            <w:shd w:val="clear" w:color="auto" w:fill="F2F2F2" w:themeFill="background1" w:themeFillShade="F2"/>
          </w:tcPr>
          <w:p w14:paraId="19631941" w14:textId="63B3B673" w:rsidR="00A5540F" w:rsidRPr="00B87066" w:rsidRDefault="00A5540F" w:rsidP="00A5540F">
            <w:pPr>
              <w:pStyle w:val="RCTstable"/>
              <w:jc w:val="center"/>
            </w:pPr>
            <w:r w:rsidRPr="00B87066">
              <w:t>2</w:t>
            </w:r>
            <w:r w:rsidR="00E01ACF">
              <w:t>9</w:t>
            </w:r>
          </w:p>
        </w:tc>
      </w:tr>
      <w:tr w:rsidR="00A5540F" w:rsidRPr="00B87066" w14:paraId="6508E143" w14:textId="77777777" w:rsidTr="00A5540F">
        <w:tc>
          <w:tcPr>
            <w:tcW w:w="2841" w:type="dxa"/>
            <w:shd w:val="clear" w:color="auto" w:fill="auto"/>
          </w:tcPr>
          <w:p w14:paraId="09DBA884" w14:textId="78946856" w:rsidR="00A5540F" w:rsidRPr="00B87066" w:rsidRDefault="00A5540F" w:rsidP="002747EA">
            <w:pPr>
              <w:pStyle w:val="RCTstable"/>
            </w:pPr>
            <w:r w:rsidRPr="00C12274">
              <w:rPr>
                <w:noProof/>
              </w:rPr>
              <w:t>Muktabhant et al 2015</w:t>
            </w:r>
            <w:r>
              <w:fldChar w:fldCharType="begin"/>
            </w:r>
            <w:r w:rsidR="002747EA">
              <w:instrText xml:space="preserve"> ADDIN EN.CITE &lt;EndNote&gt;&lt;Cite&gt;&lt;Author&gt;Muktabhant&lt;/Author&gt;&lt;Year&gt;2015&lt;/Year&gt;&lt;RecNum&gt;632&lt;/RecNum&gt;&lt;DisplayText&gt;&lt;style face="superscript" font="Trebuchet MS" size="9"&gt;417&lt;/style&gt;&lt;/DisplayText&gt;&lt;record&gt;&lt;rec-number&gt;632&lt;/rec-number&gt;&lt;foreign-keys&gt;&lt;key app="EN" db-id="exvasrfx2dtraoesasxp2szsxa2df502592x" timestamp="1540425405"&gt;632&lt;/key&gt;&lt;/foreign-keys&gt;&lt;ref-type name="Journal Article"&gt;17&lt;/ref-type&gt;&lt;contributors&gt;&lt;authors&gt;&lt;author&gt;Muktabhant, B.&lt;/author&gt;&lt;author&gt;Lawrie, T. A.&lt;/author&gt;&lt;author&gt;Lumbiganon, P.&lt;/author&gt;&lt;author&gt;Laopaiboon, M.&lt;/author&gt;&lt;/authors&gt;&lt;/contributors&gt;&lt;auth-address&gt;Department of Nutrition, Faculty of Public Health, Khon Kaen University, 123 Friendship Highway, Khon Kaen, Khon Kaen, Thailand, 40002.&lt;/auth-address&gt;&lt;titles&gt;&lt;title&gt;Diet or exercise, or both, for preventing excessive weight gain in pregnancy&lt;/title&gt;&lt;secondary-title&gt;Cochrane Database Syst Rev&lt;/secondary-title&gt;&lt;/titles&gt;&lt;periodical&gt;&lt;full-title&gt;Cochrane Database Syst Rev&lt;/full-title&gt;&lt;/periodical&gt;&lt;pages&gt;CD007145&lt;/pages&gt;&lt;number&gt;6&lt;/number&gt;&lt;edition&gt;2015/06/13&lt;/edition&gt;&lt;keywords&gt;&lt;keyword&gt;Counseling&lt;/keyword&gt;&lt;keyword&gt;*Diet&lt;/keyword&gt;&lt;keyword&gt;*Exercise&lt;/keyword&gt;&lt;keyword&gt;Female&lt;/keyword&gt;&lt;keyword&gt;Humans&lt;/keyword&gt;&lt;keyword&gt;Infant, Newborn&lt;/keyword&gt;&lt;keyword&gt;Overweight/complications/*prevention &amp;amp; control&lt;/keyword&gt;&lt;keyword&gt;Pregnancy&lt;/keyword&gt;&lt;keyword&gt;Pregnancy Complications/*prevention &amp;amp; control&lt;/keyword&gt;&lt;keyword&gt;Randomized Controlled Trials as Topic&lt;/keyword&gt;&lt;keyword&gt;*Weight Gain&lt;/keyword&gt;&lt;/keywords&gt;&lt;dates&gt;&lt;year&gt;2015&lt;/year&gt;&lt;pub-dates&gt;&lt;date&gt;Jun 15&lt;/date&gt;&lt;/pub-dates&gt;&lt;/dates&gt;&lt;isbn&gt;1469-493X (Electronic)&amp;#xD;1361-6137 (Linking)&lt;/isbn&gt;&lt;accession-num&gt;26068707&lt;/accession-num&gt;&lt;urls&gt;&lt;related-urls&gt;&lt;url&gt;https://www.ncbi.nlm.nih.gov/pubmed/26068707&lt;/url&gt;&lt;/related-urls&gt;&lt;/urls&gt;&lt;electronic-resource-num&gt;10.1002/14651858.CD007145.pub3&lt;/electronic-resource-num&gt;&lt;/record&gt;&lt;/Cite&gt;&lt;/EndNote&gt;</w:instrText>
            </w:r>
            <w:r>
              <w:fldChar w:fldCharType="separate"/>
            </w:r>
            <w:r w:rsidR="002747EA" w:rsidRPr="002747EA">
              <w:rPr>
                <w:noProof/>
                <w:sz w:val="18"/>
                <w:vertAlign w:val="superscript"/>
              </w:rPr>
              <w:t>417</w:t>
            </w:r>
            <w:r>
              <w:fldChar w:fldCharType="end"/>
            </w:r>
          </w:p>
        </w:tc>
        <w:tc>
          <w:tcPr>
            <w:tcW w:w="2547" w:type="dxa"/>
            <w:shd w:val="clear" w:color="auto" w:fill="auto"/>
          </w:tcPr>
          <w:p w14:paraId="4ADC96D6" w14:textId="77777777" w:rsidR="00A5540F" w:rsidRPr="00B87066" w:rsidRDefault="00A5540F" w:rsidP="00A5540F">
            <w:pPr>
              <w:pStyle w:val="RCTstable"/>
            </w:pPr>
            <w:r>
              <w:t>Low risk</w:t>
            </w:r>
          </w:p>
        </w:tc>
        <w:tc>
          <w:tcPr>
            <w:tcW w:w="2982" w:type="dxa"/>
            <w:shd w:val="clear" w:color="auto" w:fill="auto"/>
          </w:tcPr>
          <w:p w14:paraId="0B936324" w14:textId="77777777" w:rsidR="00A5540F" w:rsidRPr="00B87066" w:rsidRDefault="00A5540F" w:rsidP="00A5540F">
            <w:pPr>
              <w:pStyle w:val="RCTstable"/>
              <w:jc w:val="center"/>
            </w:pPr>
            <w:r>
              <w:t>RR 0.72 (0.55 to 0.95)</w:t>
            </w:r>
          </w:p>
        </w:tc>
        <w:tc>
          <w:tcPr>
            <w:tcW w:w="1134" w:type="dxa"/>
            <w:shd w:val="clear" w:color="auto" w:fill="auto"/>
          </w:tcPr>
          <w:p w14:paraId="304F15ED" w14:textId="77777777" w:rsidR="00A5540F" w:rsidRPr="00B87066" w:rsidRDefault="00A5540F" w:rsidP="00A5540F">
            <w:pPr>
              <w:pStyle w:val="RCTstable"/>
              <w:jc w:val="center"/>
            </w:pPr>
            <w:r>
              <w:t>2</w:t>
            </w:r>
          </w:p>
        </w:tc>
      </w:tr>
      <w:tr w:rsidR="00A5540F" w:rsidRPr="00C12274" w14:paraId="3AD8BA3E" w14:textId="77777777" w:rsidTr="00A5540F">
        <w:tc>
          <w:tcPr>
            <w:tcW w:w="2841" w:type="dxa"/>
          </w:tcPr>
          <w:p w14:paraId="20B6C213" w14:textId="3E605C2B" w:rsidR="00A5540F" w:rsidRPr="00916B76" w:rsidRDefault="00A5540F" w:rsidP="002747EA">
            <w:pPr>
              <w:pStyle w:val="RCTstable"/>
            </w:pPr>
            <w:r w:rsidRPr="00916B76">
              <w:t>O’Brien</w:t>
            </w:r>
            <w:r w:rsidR="00387849">
              <w:t xml:space="preserve"> et al 2016</w:t>
            </w:r>
            <w:r w:rsidR="00E51743">
              <w:fldChar w:fldCharType="begin">
                <w:fldData xml:space="preserve">PEVuZE5vdGU+PENpdGU+PEF1dGhvcj5PJmFwb3M7QnJpZW48L0F1dGhvcj48WWVhcj4yMDE2PC9Z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</w:fldData>
              </w:fldChar>
            </w:r>
            <w:r w:rsidR="002747EA">
              <w:instrText xml:space="preserve"> ADDIN EN.CITE </w:instrText>
            </w:r>
            <w:r w:rsidR="002747EA">
              <w:fldChar w:fldCharType="begin">
                <w:fldData xml:space="preserve">PEVuZE5vdGU+PENpdGU+PEF1dGhvcj5PJmFwb3M7QnJpZW48L0F1dGhvcj48WWVhcj4yMDE2PC9Z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</w:fldData>
              </w:fldChar>
            </w:r>
            <w:r w:rsidR="002747EA">
              <w:instrText xml:space="preserve"> ADDIN EN.CITE.DATA </w:instrText>
            </w:r>
            <w:r w:rsidR="002747EA">
              <w:fldChar w:fldCharType="end"/>
            </w:r>
            <w:r w:rsidR="00E51743">
              <w:fldChar w:fldCharType="separate"/>
            </w:r>
            <w:r w:rsidR="002747EA" w:rsidRPr="002747EA">
              <w:rPr>
                <w:noProof/>
                <w:sz w:val="18"/>
                <w:vertAlign w:val="superscript"/>
              </w:rPr>
              <w:t>523</w:t>
            </w:r>
            <w:r w:rsidR="00E51743">
              <w:fldChar w:fldCharType="end"/>
            </w:r>
          </w:p>
        </w:tc>
        <w:tc>
          <w:tcPr>
            <w:tcW w:w="2547" w:type="dxa"/>
          </w:tcPr>
          <w:p w14:paraId="1E401A9C" w14:textId="77777777" w:rsidR="00A5540F" w:rsidRDefault="00A5540F" w:rsidP="00A5540F">
            <w:pPr>
              <w:pStyle w:val="RCTstable"/>
            </w:pPr>
            <w:r>
              <w:t>BMI in normal range</w:t>
            </w:r>
          </w:p>
        </w:tc>
        <w:tc>
          <w:tcPr>
            <w:tcW w:w="2982" w:type="dxa"/>
          </w:tcPr>
          <w:p w14:paraId="1C49A5FF" w14:textId="77777777" w:rsidR="00A5540F" w:rsidRDefault="00A5540F" w:rsidP="00A5540F">
            <w:pPr>
              <w:pStyle w:val="RCTstable"/>
              <w:jc w:val="center"/>
            </w:pPr>
            <w:r>
              <w:t>RR 0.72 (0.60 to 0.86)</w:t>
            </w:r>
          </w:p>
        </w:tc>
        <w:tc>
          <w:tcPr>
            <w:tcW w:w="1134" w:type="dxa"/>
          </w:tcPr>
          <w:p w14:paraId="5071DA83" w14:textId="77777777" w:rsidR="00A5540F" w:rsidRDefault="00A5540F" w:rsidP="00A5540F">
            <w:pPr>
              <w:pStyle w:val="RCTstable"/>
              <w:jc w:val="center"/>
            </w:pPr>
            <w:r>
              <w:t>5</w:t>
            </w:r>
          </w:p>
        </w:tc>
      </w:tr>
      <w:tr w:rsidR="00A5540F" w:rsidRPr="00B87066" w14:paraId="2263FCD8" w14:textId="77777777" w:rsidTr="00A5540F">
        <w:tc>
          <w:tcPr>
            <w:tcW w:w="2841" w:type="dxa"/>
            <w:shd w:val="clear" w:color="auto" w:fill="auto"/>
          </w:tcPr>
          <w:p w14:paraId="276DB085" w14:textId="3A2F1F6D" w:rsidR="00A5540F" w:rsidRPr="00B87066" w:rsidRDefault="00A5540F" w:rsidP="002747EA">
            <w:pPr>
              <w:pStyle w:val="RCTstable"/>
            </w:pPr>
            <w:r w:rsidRPr="00C12274">
              <w:rPr>
                <w:noProof/>
              </w:rPr>
              <w:t>Muktabhant et al 2015</w:t>
            </w:r>
            <w:r>
              <w:fldChar w:fldCharType="begin"/>
            </w:r>
            <w:r w:rsidR="002747EA">
              <w:instrText xml:space="preserve"> ADDIN EN.CITE &lt;EndNote&gt;&lt;Cite&gt;&lt;Author&gt;Muktabhant&lt;/Author&gt;&lt;Year&gt;2015&lt;/Year&gt;&lt;RecNum&gt;632&lt;/RecNum&gt;&lt;DisplayText&gt;&lt;style face="superscript" font="Trebuchet MS" size="9"&gt;417&lt;/style&gt;&lt;/DisplayText&gt;&lt;record&gt;&lt;rec-number&gt;632&lt;/rec-number&gt;&lt;foreign-keys&gt;&lt;key app="EN" db-id="exvasrfx2dtraoesasxp2szsxa2df502592x" timestamp="1540425405"&gt;632&lt;/key&gt;&lt;/foreign-keys&gt;&lt;ref-type name="Journal Article"&gt;17&lt;/ref-type&gt;&lt;contributors&gt;&lt;authors&gt;&lt;author&gt;Muktabhant, B.&lt;/author&gt;&lt;author&gt;Lawrie, T. A.&lt;/author&gt;&lt;author&gt;Lumbiganon, P.&lt;/author&gt;&lt;author&gt;Laopaiboon, M.&lt;/author&gt;&lt;/authors&gt;&lt;/contributors&gt;&lt;auth-address&gt;Department of Nutrition, Faculty of Public Health, Khon Kaen University, 123 Friendship Highway, Khon Kaen, Khon Kaen, Thailand, 40002.&lt;/auth-address&gt;&lt;titles&gt;&lt;title&gt;Diet or exercise, or both, for preventing excessive weight gain in pregnancy&lt;/title&gt;&lt;secondary-title&gt;Cochrane Database Syst Rev&lt;/secondary-title&gt;&lt;/titles&gt;&lt;periodical&gt;&lt;full-title&gt;Cochrane Database Syst Rev&lt;/full-title&gt;&lt;/periodical&gt;&lt;pages&gt;CD007145&lt;/pages&gt;&lt;number&gt;6&lt;/number&gt;&lt;edition&gt;2015/06/13&lt;/edition&gt;&lt;keywords&gt;&lt;keyword&gt;Counseling&lt;/keyword&gt;&lt;keyword&gt;*Diet&lt;/keyword&gt;&lt;keyword&gt;*Exercise&lt;/keyword&gt;&lt;keyword&gt;Female&lt;/keyword&gt;&lt;keyword&gt;Humans&lt;/keyword&gt;&lt;keyword&gt;Infant, Newborn&lt;/keyword&gt;&lt;keyword&gt;Overweight/complications/*prevention &amp;amp; control&lt;/keyword&gt;&lt;keyword&gt;Pregnancy&lt;/keyword&gt;&lt;keyword&gt;Pregnancy Complications/*prevention &amp;amp; control&lt;/keyword&gt;&lt;keyword&gt;Randomized Controlled Trials as Topic&lt;/keyword&gt;&lt;keyword&gt;*Weight Gain&lt;/keyword&gt;&lt;/keywords&gt;&lt;dates&gt;&lt;year&gt;2015&lt;/year&gt;&lt;pub-dates&gt;&lt;date&gt;Jun 15&lt;/date&gt;&lt;/pub-dates&gt;&lt;/dates&gt;&lt;isbn&gt;1469-493X (Electronic)&amp;#xD;1361-6137 (Linking)&lt;/isbn&gt;&lt;accession-num&gt;26068707&lt;/accession-num&gt;&lt;urls&gt;&lt;related-urls&gt;&lt;url&gt;https://www.ncbi.nlm.nih.gov/pubmed/26068707&lt;/url&gt;&lt;/related-urls&gt;&lt;/urls&gt;&lt;electronic-resource-num&gt;10.1002/14651858.CD007145.pub3&lt;/electronic-resource-num&gt;&lt;/record&gt;&lt;/Cite&gt;&lt;/EndNote&gt;</w:instrText>
            </w:r>
            <w:r>
              <w:fldChar w:fldCharType="separate"/>
            </w:r>
            <w:r w:rsidR="002747EA" w:rsidRPr="002747EA">
              <w:rPr>
                <w:noProof/>
                <w:sz w:val="18"/>
                <w:vertAlign w:val="superscript"/>
              </w:rPr>
              <w:t>417</w:t>
            </w:r>
            <w:r>
              <w:fldChar w:fldCharType="end"/>
            </w:r>
          </w:p>
        </w:tc>
        <w:tc>
          <w:tcPr>
            <w:tcW w:w="2547" w:type="dxa"/>
            <w:shd w:val="clear" w:color="auto" w:fill="auto"/>
          </w:tcPr>
          <w:p w14:paraId="3619A98C" w14:textId="77777777" w:rsidR="00A5540F" w:rsidRPr="00B87066" w:rsidRDefault="00A5540F" w:rsidP="00A5540F">
            <w:pPr>
              <w:pStyle w:val="RCTstable"/>
            </w:pPr>
            <w:r>
              <w:t>Mixed risk</w:t>
            </w:r>
          </w:p>
        </w:tc>
        <w:tc>
          <w:tcPr>
            <w:tcW w:w="2982" w:type="dxa"/>
            <w:shd w:val="clear" w:color="auto" w:fill="auto"/>
          </w:tcPr>
          <w:p w14:paraId="118A216D" w14:textId="77777777" w:rsidR="00A5540F" w:rsidRPr="00B87066" w:rsidRDefault="00A5540F" w:rsidP="00A5540F">
            <w:pPr>
              <w:pStyle w:val="RCTstable"/>
              <w:jc w:val="center"/>
            </w:pPr>
            <w:r>
              <w:t>RR 0.98 (0.83 to 1.15)</w:t>
            </w:r>
          </w:p>
        </w:tc>
        <w:tc>
          <w:tcPr>
            <w:tcW w:w="1134" w:type="dxa"/>
            <w:shd w:val="clear" w:color="auto" w:fill="auto"/>
          </w:tcPr>
          <w:p w14:paraId="7B310399" w14:textId="77777777" w:rsidR="00A5540F" w:rsidRPr="00B87066" w:rsidRDefault="00A5540F" w:rsidP="00A5540F">
            <w:pPr>
              <w:pStyle w:val="RCTstable"/>
              <w:jc w:val="center"/>
            </w:pPr>
            <w:r>
              <w:t>1</w:t>
            </w:r>
          </w:p>
        </w:tc>
      </w:tr>
      <w:tr w:rsidR="00B1692B" w:rsidRPr="00C12274" w14:paraId="650501CD" w14:textId="77777777" w:rsidTr="00A5540F">
        <w:tc>
          <w:tcPr>
            <w:tcW w:w="2841" w:type="dxa"/>
          </w:tcPr>
          <w:p w14:paraId="6A015567" w14:textId="252E114B" w:rsidR="00B1692B" w:rsidRPr="00916B76" w:rsidRDefault="00B1692B" w:rsidP="002747EA">
            <w:pPr>
              <w:pStyle w:val="RCTstable"/>
            </w:pPr>
            <w:r>
              <w:t>Ruchat et al 2018</w:t>
            </w:r>
            <w:r w:rsidR="00D07346">
              <w:fldChar w:fldCharType="begin">
                <w:fldData xml:space="preserve">PEVuZE5vdGU+PENpdGU+PEF1dGhvcj5SdWNoYXQ8L0F1dGhvcj48WWVhcj4yMDE4PC9ZZWFyPjxS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</w:fldData>
              </w:fldChar>
            </w:r>
            <w:r w:rsidR="002747EA">
              <w:instrText xml:space="preserve"> ADDIN EN.CITE </w:instrText>
            </w:r>
            <w:r w:rsidR="002747EA">
              <w:fldChar w:fldCharType="begin">
                <w:fldData xml:space="preserve">PEVuZE5vdGU+PENpdGU+PEF1dGhvcj5SdWNoYXQ8L0F1dGhvcj48WWVhcj4yMDE4PC9ZZWFyPjxS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</w:fldData>
              </w:fldChar>
            </w:r>
            <w:r w:rsidR="002747EA">
              <w:instrText xml:space="preserve"> ADDIN EN.CITE.DATA </w:instrText>
            </w:r>
            <w:r w:rsidR="002747EA">
              <w:fldChar w:fldCharType="end"/>
            </w:r>
            <w:r w:rsidR="00D07346">
              <w:fldChar w:fldCharType="separate"/>
            </w:r>
            <w:r w:rsidR="002747EA" w:rsidRPr="002747EA">
              <w:rPr>
                <w:noProof/>
                <w:sz w:val="18"/>
                <w:vertAlign w:val="superscript"/>
              </w:rPr>
              <w:t>465</w:t>
            </w:r>
            <w:r w:rsidR="00D07346">
              <w:fldChar w:fldCharType="end"/>
            </w:r>
          </w:p>
        </w:tc>
        <w:tc>
          <w:tcPr>
            <w:tcW w:w="2547" w:type="dxa"/>
          </w:tcPr>
          <w:p w14:paraId="503642FC" w14:textId="387C7BAA" w:rsidR="00B1692B" w:rsidRDefault="00B1692B" w:rsidP="00A5540F">
            <w:pPr>
              <w:pStyle w:val="RCTstable"/>
            </w:pPr>
            <w:r>
              <w:t>Mixed risk</w:t>
            </w:r>
          </w:p>
        </w:tc>
        <w:tc>
          <w:tcPr>
            <w:tcW w:w="2982" w:type="dxa"/>
          </w:tcPr>
          <w:p w14:paraId="4CB48CF8" w14:textId="2A754138" w:rsidR="00B1692B" w:rsidRDefault="00B1692B" w:rsidP="00A5540F">
            <w:pPr>
              <w:pStyle w:val="RCTstable"/>
              <w:jc w:val="center"/>
            </w:pPr>
            <w:r>
              <w:t>RR 0.66 (0.54 to 0.82)</w:t>
            </w:r>
          </w:p>
        </w:tc>
        <w:tc>
          <w:tcPr>
            <w:tcW w:w="1134" w:type="dxa"/>
          </w:tcPr>
          <w:p w14:paraId="4590F49D" w14:textId="6F53BBC9" w:rsidR="00B1692B" w:rsidRDefault="00B1692B" w:rsidP="00A5540F">
            <w:pPr>
              <w:pStyle w:val="RCTstable"/>
              <w:jc w:val="center"/>
            </w:pPr>
            <w:r>
              <w:t>19</w:t>
            </w:r>
          </w:p>
        </w:tc>
      </w:tr>
      <w:tr w:rsidR="00A5540F" w:rsidRPr="00C12274" w14:paraId="7D5F225F" w14:textId="77777777" w:rsidTr="00A5540F">
        <w:tc>
          <w:tcPr>
            <w:tcW w:w="2841" w:type="dxa"/>
          </w:tcPr>
          <w:p w14:paraId="70E7B279" w14:textId="3147C651" w:rsidR="00A5540F" w:rsidRPr="00916B76" w:rsidRDefault="00A5540F" w:rsidP="002747EA">
            <w:pPr>
              <w:pStyle w:val="RCTstable"/>
            </w:pPr>
            <w:r w:rsidRPr="00916B76">
              <w:t>Shepherd</w:t>
            </w:r>
            <w:r>
              <w:t xml:space="preserve"> et al 2017</w:t>
            </w:r>
            <w:r>
              <w:fldChar w:fldCharType="begin"/>
            </w:r>
            <w:r w:rsidR="002747EA">
              <w:instrText xml:space="preserve"> ADDIN EN.CITE &lt;EndNote&gt;&lt;Cite&gt;&lt;Author&gt;Shepherd&lt;/Author&gt;&lt;Year&gt;2017&lt;/Year&gt;&lt;RecNum&gt;636&lt;/RecNum&gt;&lt;DisplayText&gt;&lt;style face="superscript" font="Trebuchet MS" size="9"&gt;526&lt;/style&gt;&lt;/DisplayText&gt;&lt;record&gt;&lt;rec-number&gt;636&lt;/rec-number&gt;&lt;foreign-keys&gt;&lt;key app="EN" db-id="exvasrfx2dtraoesasxp2szsxa2df502592x" timestamp="1540429019"&gt;636&lt;/key&gt;&lt;key app="ENWeb" db-id=""&gt;0&lt;/key&gt;&lt;/foreign-keys&gt;&lt;ref-type name="Journal Article"&gt;17&lt;/ref-type&gt;&lt;contributors&gt;&lt;authors&gt;&lt;author&gt;Shepherd, Emily&lt;/author&gt;&lt;author&gt;Gomersall, Judith C.&lt;/author&gt;&lt;author&gt;Tieu, Joanna&lt;/author&gt;&lt;author&gt;Han, Shanshan&lt;/author&gt;&lt;author&gt;Crowther, Caroline A.&lt;/author&gt;&lt;author&gt;Middleton, Philippa&lt;/author&gt;&lt;/authors&gt;&lt;/contributors&gt;&lt;titles&gt;&lt;title&gt;Combined diet and exercise interventions for preventing gestational diabetes mellitus&lt;/title&gt;&lt;secondary-title&gt;Cochrane Database of Systematic Reviews&lt;/secondary-title&gt;&lt;/titles&gt;&lt;periodical&gt;&lt;full-title&gt;Cochrane Database of Systematic Reviews&lt;/full-title&gt;&lt;/periodical&gt;&lt;dates&gt;&lt;year&gt;2017&lt;/year&gt;&lt;/dates&gt;&lt;isbn&gt;14651858&lt;/isbn&gt;&lt;urls&gt;&lt;/urls&gt;&lt;electronic-resource-num&gt;10.1002/14651858.CD010443.pub3&lt;/electronic-resource-num&gt;&lt;/record&gt;&lt;/Cite&gt;&lt;/EndNote&gt;</w:instrText>
            </w:r>
            <w:r>
              <w:fldChar w:fldCharType="separate"/>
            </w:r>
            <w:r w:rsidR="002747EA" w:rsidRPr="002747EA">
              <w:rPr>
                <w:noProof/>
                <w:sz w:val="18"/>
                <w:vertAlign w:val="superscript"/>
              </w:rPr>
              <w:t>526</w:t>
            </w:r>
            <w:r>
              <w:fldChar w:fldCharType="end"/>
            </w:r>
          </w:p>
        </w:tc>
        <w:tc>
          <w:tcPr>
            <w:tcW w:w="2547" w:type="dxa"/>
          </w:tcPr>
          <w:p w14:paraId="03B6BB28" w14:textId="77777777" w:rsidR="00A5540F" w:rsidRDefault="00A5540F" w:rsidP="00A5540F">
            <w:pPr>
              <w:pStyle w:val="RCTstable"/>
            </w:pPr>
            <w:r>
              <w:t>Mixed BMIs</w:t>
            </w:r>
          </w:p>
        </w:tc>
        <w:tc>
          <w:tcPr>
            <w:tcW w:w="2982" w:type="dxa"/>
          </w:tcPr>
          <w:p w14:paraId="14368FED" w14:textId="77777777" w:rsidR="00A5540F" w:rsidRDefault="00A5540F" w:rsidP="00A5540F">
            <w:pPr>
              <w:pStyle w:val="RCTstable"/>
              <w:jc w:val="center"/>
            </w:pPr>
            <w:r>
              <w:t>RR 0.87 (0.79 to 0.96)</w:t>
            </w:r>
          </w:p>
        </w:tc>
        <w:tc>
          <w:tcPr>
            <w:tcW w:w="1134" w:type="dxa"/>
          </w:tcPr>
          <w:p w14:paraId="0C3C38E3" w14:textId="77777777" w:rsidR="00A5540F" w:rsidRDefault="00A5540F" w:rsidP="00A5540F">
            <w:pPr>
              <w:pStyle w:val="RCTstable"/>
              <w:jc w:val="center"/>
            </w:pPr>
            <w:r>
              <w:t>11</w:t>
            </w:r>
          </w:p>
        </w:tc>
      </w:tr>
      <w:tr w:rsidR="00A5540F" w:rsidRPr="00C12274" w14:paraId="5724FE1A" w14:textId="77777777" w:rsidTr="00A5540F">
        <w:tc>
          <w:tcPr>
            <w:tcW w:w="2841" w:type="dxa"/>
          </w:tcPr>
          <w:p w14:paraId="45B68269" w14:textId="54E1C685" w:rsidR="00A5540F" w:rsidRPr="00916B76" w:rsidRDefault="00A5540F" w:rsidP="002747EA">
            <w:pPr>
              <w:pStyle w:val="RCTstable"/>
            </w:pPr>
            <w:r w:rsidRPr="00916B76">
              <w:t>Thangaratinam</w:t>
            </w:r>
            <w:r>
              <w:t xml:space="preserve"> 2012a</w:t>
            </w:r>
            <w:r>
              <w:fldChar w:fldCharType="begin">
                <w:fldData xml:space="preserve">PEVuZE5vdGU+PENpdGU+PEF1dGhvcj5UaGFuZ2FyYXRpbmFtPC9BdXRob3I+PFllYXI+MjAxMjwv
WWVhcj48UmVjTnVtPjYzMDwvUmVjTnVtPjxEaXNwbGF5VGV4dD48c3R5bGUgZmFjZT0ic3VwZXJz
Y3JpcHQiIGZvbnQ9IlRyZWJ1Y2hldCBNUyIgc2l6ZT0iOSI+NDExPC9zdHlsZT48L0Rpc3BsYXlU
ZXh0PjxyZWNvcmQ+PHJlYy1udW1iZXI+NjMwPC9yZWMtbnVtYmVyPjxmb3JlaWduLWtleXM+PGtl
eSBhcHA9IkVOIiBkYi1pZD0iZXh2YXNyZngyZHRyYW9lc2FzeHAyc3pzeGEyZGY1MDI1OTJ4IiB0
aW1lc3RhbXA9IjE1NDA0MjUzNDQiPjYzMD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EdWRhLCBX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</w:fldData>
              </w:fldChar>
            </w:r>
            <w:r w:rsidR="002747EA">
              <w:instrText xml:space="preserve"> ADDIN EN.CITE </w:instrText>
            </w:r>
            <w:r w:rsidR="002747EA">
              <w:fldChar w:fldCharType="begin">
                <w:fldData xml:space="preserve">PEVuZE5vdGU+PENpdGU+PEF1dGhvcj5UaGFuZ2FyYXRpbmFtPC9BdXRob3I+PFllYXI+MjAxMjwv
WWVhcj48UmVjTnVtPjYzMDwvUmVjTnVtPjxEaXNwbGF5VGV4dD48c3R5bGUgZmFjZT0ic3VwZXJz
Y3JpcHQiIGZvbnQ9IlRyZWJ1Y2hldCBNUyIgc2l6ZT0iOSI+NDExPC9zdHlsZT48L0Rpc3BsYXlU
ZXh0PjxyZWNvcmQ+PHJlYy1udW1iZXI+NjMwPC9yZWMtbnVtYmVyPjxmb3JlaWduLWtleXM+PGtl
eSBhcHA9IkVOIiBkYi1pZD0iZXh2YXNyZngyZHRyYW9lc2FzeHAyc3pzeGEyZGY1MDI1OTJ4IiB0
aW1lc3RhbXA9IjE1NDA0MjUzNDQiPjYzMD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EdWRhLCBX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</w:fldData>
              </w:fldChar>
            </w:r>
            <w:r w:rsidR="002747EA">
              <w:instrText xml:space="preserve"> ADDIN EN.CITE.DATA </w:instrText>
            </w:r>
            <w:r w:rsidR="002747EA">
              <w:fldChar w:fldCharType="end"/>
            </w:r>
            <w:r>
              <w:fldChar w:fldCharType="separate"/>
            </w:r>
            <w:r w:rsidR="002747EA" w:rsidRPr="002747EA">
              <w:rPr>
                <w:noProof/>
                <w:sz w:val="18"/>
                <w:vertAlign w:val="superscript"/>
              </w:rPr>
              <w:t>411</w:t>
            </w:r>
            <w:r>
              <w:fldChar w:fldCharType="end"/>
            </w:r>
          </w:p>
        </w:tc>
        <w:tc>
          <w:tcPr>
            <w:tcW w:w="2547" w:type="dxa"/>
          </w:tcPr>
          <w:p w14:paraId="05B5BF34" w14:textId="77777777" w:rsidR="00A5540F" w:rsidRPr="00C12274" w:rsidRDefault="00A5540F" w:rsidP="00A5540F">
            <w:pPr>
              <w:pStyle w:val="RCTstable"/>
            </w:pPr>
            <w:r>
              <w:t>Mixed BMIs</w:t>
            </w:r>
          </w:p>
        </w:tc>
        <w:tc>
          <w:tcPr>
            <w:tcW w:w="2982" w:type="dxa"/>
          </w:tcPr>
          <w:p w14:paraId="2874E531" w14:textId="77777777" w:rsidR="00A5540F" w:rsidRPr="00586D62" w:rsidRDefault="00A5540F" w:rsidP="00A5540F">
            <w:pPr>
              <w:pStyle w:val="RCTstable"/>
              <w:jc w:val="center"/>
            </w:pPr>
            <w:r>
              <w:t>RR 0.92</w:t>
            </w:r>
            <w:r w:rsidRPr="00586D62">
              <w:t xml:space="preserve"> (</w:t>
            </w:r>
            <w:r>
              <w:t>0.49 to 1.72</w:t>
            </w:r>
            <w:r w:rsidRPr="00586D62">
              <w:t>)</w:t>
            </w:r>
          </w:p>
        </w:tc>
        <w:tc>
          <w:tcPr>
            <w:tcW w:w="1134" w:type="dxa"/>
          </w:tcPr>
          <w:p w14:paraId="27893E3A" w14:textId="77777777" w:rsidR="00A5540F" w:rsidRPr="008C6CCE" w:rsidRDefault="00A5540F" w:rsidP="00A5540F">
            <w:pPr>
              <w:pStyle w:val="RCTstable"/>
              <w:jc w:val="center"/>
            </w:pPr>
            <w:r>
              <w:t>2</w:t>
            </w:r>
          </w:p>
        </w:tc>
      </w:tr>
      <w:tr w:rsidR="00A5540F" w:rsidRPr="00C12274" w14:paraId="6E321F31" w14:textId="77777777" w:rsidTr="00A5540F">
        <w:tc>
          <w:tcPr>
            <w:tcW w:w="2841" w:type="dxa"/>
          </w:tcPr>
          <w:p w14:paraId="41350CC7" w14:textId="20358CBF" w:rsidR="00A5540F" w:rsidRPr="00916B76" w:rsidRDefault="00A5540F" w:rsidP="002747EA">
            <w:pPr>
              <w:pStyle w:val="RCTstable"/>
            </w:pPr>
            <w:r w:rsidRPr="00916B76">
              <w:t>Thangaratinam</w:t>
            </w:r>
            <w:r>
              <w:t xml:space="preserve"> et al 2012b</w:t>
            </w:r>
            <w:r>
              <w:fldChar w:fldCharType="begin">
                <w:fldData xml:space="preserve">PEVuZE5vdGU+PENpdGU+PEF1dGhvcj5UaGFuZ2FyYXRpbmFtPC9BdXRob3I+PFllYXI+MjAxMjwv
WWVhcj48UmVjTnVtPjYzMTwvUmVjTnVtPjxEaXNwbGF5VGV4dD48c3R5bGUgZmFjZT0ic3VwZXJz
Y3JpcHQiIGZvbnQ9IlRyZWJ1Y2hldCBNUyIgc2l6ZT0iOSI+NDEyPC9zdHlsZT48L0Rpc3BsYXlU
ZXh0PjxyZWNvcmQ+PHJlYy1udW1iZXI+NjMxPC9yZWMtbnVtYmVyPjxmb3JlaWduLWtleXM+PGtl
eSBhcHA9IkVOIiBkYi1pZD0iZXh2YXNyZngyZHRyYW9lc2FzeHAyc3pzeGEyZGY1MDI1OTJ4IiB0
aW1lc3RhbXA9IjE1NDA0MjUzNDQiPjYzMT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Sb3NlYm9v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==
</w:fldData>
              </w:fldChar>
            </w:r>
            <w:r w:rsidR="002747EA">
              <w:instrText xml:space="preserve"> ADDIN EN.CITE </w:instrText>
            </w:r>
            <w:r w:rsidR="002747EA">
              <w:fldChar w:fldCharType="begin">
                <w:fldData xml:space="preserve">PEVuZE5vdGU+PENpdGU+PEF1dGhvcj5UaGFuZ2FyYXRpbmFtPC9BdXRob3I+PFllYXI+MjAxMjwv
WWVhcj48UmVjTnVtPjYzMTwvUmVjTnVtPjxEaXNwbGF5VGV4dD48c3R5bGUgZmFjZT0ic3VwZXJz
Y3JpcHQiIGZvbnQ9IlRyZWJ1Y2hldCBNUyIgc2l6ZT0iOSI+NDEyPC9zdHlsZT48L0Rpc3BsYXlU
ZXh0PjxyZWNvcmQ+PHJlYy1udW1iZXI+NjMxPC9yZWMtbnVtYmVyPjxmb3JlaWduLWtleXM+PGtl
eSBhcHA9IkVOIiBkYi1pZD0iZXh2YXNyZngyZHRyYW9lc2FzeHAyc3pzeGEyZGY1MDI1OTJ4IiB0
aW1lc3RhbXA9IjE1NDA0MjUzNDQiPjYzMT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Sb3NlYm9v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==
</w:fldData>
              </w:fldChar>
            </w:r>
            <w:r w:rsidR="002747EA">
              <w:instrText xml:space="preserve"> ADDIN EN.CITE.DATA </w:instrText>
            </w:r>
            <w:r w:rsidR="002747EA">
              <w:fldChar w:fldCharType="end"/>
            </w:r>
            <w:r>
              <w:fldChar w:fldCharType="separate"/>
            </w:r>
            <w:r w:rsidR="002747EA" w:rsidRPr="002747EA">
              <w:rPr>
                <w:noProof/>
                <w:sz w:val="18"/>
                <w:vertAlign w:val="superscript"/>
              </w:rPr>
              <w:t>412</w:t>
            </w:r>
            <w:r>
              <w:fldChar w:fldCharType="end"/>
            </w:r>
          </w:p>
        </w:tc>
        <w:tc>
          <w:tcPr>
            <w:tcW w:w="2547" w:type="dxa"/>
          </w:tcPr>
          <w:p w14:paraId="2B380643" w14:textId="77777777" w:rsidR="00A5540F" w:rsidRDefault="00A5540F" w:rsidP="00A5540F">
            <w:pPr>
              <w:pStyle w:val="RCTstable"/>
            </w:pPr>
            <w:r>
              <w:t>Mixed BMIs</w:t>
            </w:r>
          </w:p>
        </w:tc>
        <w:tc>
          <w:tcPr>
            <w:tcW w:w="2982" w:type="dxa"/>
          </w:tcPr>
          <w:p w14:paraId="1F54F542" w14:textId="77777777" w:rsidR="00A5540F" w:rsidRDefault="00A5540F" w:rsidP="00A5540F">
            <w:pPr>
              <w:pStyle w:val="RCTstable"/>
              <w:jc w:val="center"/>
            </w:pPr>
            <w:r>
              <w:t>RR 0.89 (0.71 to 1.13)</w:t>
            </w:r>
          </w:p>
        </w:tc>
        <w:tc>
          <w:tcPr>
            <w:tcW w:w="1134" w:type="dxa"/>
          </w:tcPr>
          <w:p w14:paraId="1951B24E" w14:textId="77777777" w:rsidR="00A5540F" w:rsidRDefault="00A5540F" w:rsidP="00A5540F">
            <w:pPr>
              <w:pStyle w:val="RCTstable"/>
              <w:jc w:val="center"/>
            </w:pPr>
            <w:r>
              <w:t>4</w:t>
            </w:r>
          </w:p>
        </w:tc>
      </w:tr>
      <w:tr w:rsidR="00A5540F" w:rsidRPr="00B87066" w14:paraId="7A7CC144" w14:textId="77777777" w:rsidTr="00A5540F">
        <w:tc>
          <w:tcPr>
            <w:tcW w:w="2841" w:type="dxa"/>
            <w:tcBorders>
              <w:bottom w:val="single" w:sz="4" w:space="0" w:color="3B3474"/>
            </w:tcBorders>
            <w:shd w:val="clear" w:color="auto" w:fill="auto"/>
          </w:tcPr>
          <w:p w14:paraId="13E3983C" w14:textId="3DD4F896" w:rsidR="00A5540F" w:rsidRPr="00B87066" w:rsidRDefault="00A5540F" w:rsidP="002747EA">
            <w:pPr>
              <w:pStyle w:val="RCTstable"/>
            </w:pPr>
            <w:r w:rsidRPr="00C12274">
              <w:rPr>
                <w:noProof/>
              </w:rPr>
              <w:t>Muktabhant et al 2015</w:t>
            </w:r>
            <w:r>
              <w:fldChar w:fldCharType="begin"/>
            </w:r>
            <w:r w:rsidR="002747EA">
              <w:instrText xml:space="preserve"> ADDIN EN.CITE &lt;EndNote&gt;&lt;Cite&gt;&lt;Author&gt;Muktabhant&lt;/Author&gt;&lt;Year&gt;2015&lt;/Year&gt;&lt;RecNum&gt;632&lt;/RecNum&gt;&lt;DisplayText&gt;&lt;style face="superscript" font="Trebuchet MS" size="9"&gt;417&lt;/style&gt;&lt;/DisplayText&gt;&lt;record&gt;&lt;rec-number&gt;632&lt;/rec-number&gt;&lt;foreign-keys&gt;&lt;key app="EN" db-id="exvasrfx2dtraoesasxp2szsxa2df502592x" timestamp="1540425405"&gt;632&lt;/key&gt;&lt;/foreign-keys&gt;&lt;ref-type name="Journal Article"&gt;17&lt;/ref-type&gt;&lt;contributors&gt;&lt;authors&gt;&lt;author&gt;Muktabhant, B.&lt;/author&gt;&lt;author&gt;Lawrie, T. A.&lt;/author&gt;&lt;author&gt;Lumbiganon, P.&lt;/author&gt;&lt;author&gt;Laopaiboon, M.&lt;/author&gt;&lt;/authors&gt;&lt;/contributors&gt;&lt;auth-address&gt;Department of Nutrition, Faculty of Public Health, Khon Kaen University, 123 Friendship Highway, Khon Kaen, Khon Kaen, Thailand, 40002.&lt;/auth-address&gt;&lt;titles&gt;&lt;title&gt;Diet or exercise, or both, for preventing excessive weight gain in pregnancy&lt;/title&gt;&lt;secondary-title&gt;Cochrane Database Syst Rev&lt;/secondary-title&gt;&lt;/titles&gt;&lt;periodical&gt;&lt;full-title&gt;Cochrane Database Syst Rev&lt;/full-title&gt;&lt;/periodical&gt;&lt;pages&gt;CD007145&lt;/pages&gt;&lt;number&gt;6&lt;/number&gt;&lt;edition&gt;2015/06/13&lt;/edition&gt;&lt;keywords&gt;&lt;keyword&gt;Counseling&lt;/keyword&gt;&lt;keyword&gt;*Diet&lt;/keyword&gt;&lt;keyword&gt;*Exercise&lt;/keyword&gt;&lt;keyword&gt;Female&lt;/keyword&gt;&lt;keyword&gt;Humans&lt;/keyword&gt;&lt;keyword&gt;Infant, Newborn&lt;/keyword&gt;&lt;keyword&gt;Overweight/complications/*prevention &amp;amp; control&lt;/keyword&gt;&lt;keyword&gt;Pregnancy&lt;/keyword&gt;&lt;keyword&gt;Pregnancy Complications/*prevention &amp;amp; control&lt;/keyword&gt;&lt;keyword&gt;Randomized Controlled Trials as Topic&lt;/keyword&gt;&lt;keyword&gt;*Weight Gain&lt;/keyword&gt;&lt;/keywords&gt;&lt;dates&gt;&lt;year&gt;2015&lt;/year&gt;&lt;pub-dates&gt;&lt;date&gt;Jun 15&lt;/date&gt;&lt;/pub-dates&gt;&lt;/dates&gt;&lt;isbn&gt;1469-493X (Electronic)&amp;#xD;1361-6137 (Linking)&lt;/isbn&gt;&lt;accession-num&gt;26068707&lt;/accession-num&gt;&lt;urls&gt;&lt;related-urls&gt;&lt;url&gt;https://www.ncbi.nlm.nih.gov/pubmed/26068707&lt;/url&gt;&lt;/related-urls&gt;&lt;/urls&gt;&lt;electronic-resource-num&gt;10.1002/14651858.CD007145.pub3&lt;/electronic-resource-num&gt;&lt;/record&gt;&lt;/Cite&gt;&lt;/EndNote&gt;</w:instrText>
            </w:r>
            <w:r>
              <w:fldChar w:fldCharType="separate"/>
            </w:r>
            <w:r w:rsidR="002747EA" w:rsidRPr="002747EA">
              <w:rPr>
                <w:noProof/>
                <w:sz w:val="18"/>
                <w:vertAlign w:val="superscript"/>
              </w:rPr>
              <w:t>417</w:t>
            </w:r>
            <w:r>
              <w:fldChar w:fldCharType="end"/>
            </w:r>
          </w:p>
        </w:tc>
        <w:tc>
          <w:tcPr>
            <w:tcW w:w="2547" w:type="dxa"/>
            <w:tcBorders>
              <w:bottom w:val="single" w:sz="4" w:space="0" w:color="3B3474"/>
            </w:tcBorders>
            <w:shd w:val="clear" w:color="auto" w:fill="auto"/>
          </w:tcPr>
          <w:p w14:paraId="1D53EBF9" w14:textId="77777777" w:rsidR="00A5540F" w:rsidRPr="00B87066" w:rsidRDefault="00A5540F" w:rsidP="00A5540F">
            <w:pPr>
              <w:pStyle w:val="RCTstable"/>
            </w:pPr>
            <w:r>
              <w:t>High risk</w:t>
            </w:r>
          </w:p>
        </w:tc>
        <w:tc>
          <w:tcPr>
            <w:tcW w:w="2982" w:type="dxa"/>
            <w:tcBorders>
              <w:bottom w:val="single" w:sz="4" w:space="0" w:color="3B3474"/>
            </w:tcBorders>
            <w:shd w:val="clear" w:color="auto" w:fill="auto"/>
          </w:tcPr>
          <w:p w14:paraId="37906F72" w14:textId="77777777" w:rsidR="00A5540F" w:rsidRPr="00B87066" w:rsidRDefault="00A5540F" w:rsidP="00A5540F">
            <w:pPr>
              <w:pStyle w:val="RCTstable"/>
              <w:jc w:val="center"/>
            </w:pPr>
            <w:r>
              <w:t>RR 0.85 (0.71 to 1.02)</w:t>
            </w:r>
          </w:p>
        </w:tc>
        <w:tc>
          <w:tcPr>
            <w:tcW w:w="1134" w:type="dxa"/>
            <w:tcBorders>
              <w:bottom w:val="single" w:sz="4" w:space="0" w:color="3B3474"/>
            </w:tcBorders>
            <w:shd w:val="clear" w:color="auto" w:fill="auto"/>
          </w:tcPr>
          <w:p w14:paraId="3B1046E6" w14:textId="77777777" w:rsidR="00A5540F" w:rsidRPr="00B87066" w:rsidRDefault="00A5540F" w:rsidP="00A5540F">
            <w:pPr>
              <w:pStyle w:val="RCTstable"/>
              <w:jc w:val="center"/>
            </w:pPr>
            <w:r>
              <w:t>9</w:t>
            </w:r>
          </w:p>
        </w:tc>
      </w:tr>
      <w:tr w:rsidR="00A5540F" w:rsidRPr="00FC0771" w14:paraId="254FBB85" w14:textId="77777777" w:rsidTr="00A5540F">
        <w:tc>
          <w:tcPr>
            <w:tcW w:w="9504" w:type="dxa"/>
            <w:gridSpan w:val="4"/>
            <w:shd w:val="clear" w:color="auto" w:fill="D9E2F3" w:themeFill="accent1" w:themeFillTint="33"/>
          </w:tcPr>
          <w:p w14:paraId="1F0F3422" w14:textId="77777777" w:rsidR="00A5540F" w:rsidRPr="00FC0771" w:rsidRDefault="00A5540F" w:rsidP="00A5540F">
            <w:pPr>
              <w:pStyle w:val="RCTstable"/>
              <w:rPr>
                <w:i/>
              </w:rPr>
            </w:pPr>
            <w:r w:rsidRPr="00FC0771">
              <w:rPr>
                <w:i/>
              </w:rPr>
              <w:t>Gestational diabetes</w:t>
            </w:r>
          </w:p>
        </w:tc>
      </w:tr>
      <w:tr w:rsidR="00A5540F" w:rsidRPr="00B87066" w14:paraId="4FF37B70" w14:textId="77777777" w:rsidTr="00A5540F">
        <w:tc>
          <w:tcPr>
            <w:tcW w:w="2841" w:type="dxa"/>
            <w:tcBorders>
              <w:bottom w:val="single" w:sz="4" w:space="0" w:color="3B3474"/>
            </w:tcBorders>
            <w:shd w:val="clear" w:color="auto" w:fill="F2F2F2" w:themeFill="background1" w:themeFillShade="F2"/>
          </w:tcPr>
          <w:p w14:paraId="7ED99582" w14:textId="77777777" w:rsidR="00A5540F" w:rsidRPr="00B87066" w:rsidRDefault="00A5540F" w:rsidP="00A5540F">
            <w:pPr>
              <w:pStyle w:val="RCTstable"/>
            </w:pPr>
            <w:r w:rsidRPr="00B87066">
              <w:t>Current review</w:t>
            </w:r>
          </w:p>
        </w:tc>
        <w:tc>
          <w:tcPr>
            <w:tcW w:w="2547" w:type="dxa"/>
            <w:tcBorders>
              <w:bottom w:val="single" w:sz="4" w:space="0" w:color="3B3474"/>
            </w:tcBorders>
            <w:shd w:val="clear" w:color="auto" w:fill="F2F2F2" w:themeFill="background1" w:themeFillShade="F2"/>
          </w:tcPr>
          <w:p w14:paraId="7C49A544" w14:textId="77777777" w:rsidR="00A5540F" w:rsidRPr="00B87066" w:rsidRDefault="00A5540F" w:rsidP="00A5540F">
            <w:pPr>
              <w:pStyle w:val="RCTstable"/>
            </w:pPr>
            <w:r w:rsidRPr="00B87066">
              <w:t>Mixed BMIs</w:t>
            </w:r>
          </w:p>
        </w:tc>
        <w:tc>
          <w:tcPr>
            <w:tcW w:w="2982" w:type="dxa"/>
            <w:tcBorders>
              <w:bottom w:val="single" w:sz="4" w:space="0" w:color="3B3474"/>
            </w:tcBorders>
            <w:shd w:val="clear" w:color="auto" w:fill="F2F2F2" w:themeFill="background1" w:themeFillShade="F2"/>
          </w:tcPr>
          <w:p w14:paraId="30562A73" w14:textId="1AE4A1BA" w:rsidR="00A5540F" w:rsidRPr="00B87066" w:rsidRDefault="00A5540F" w:rsidP="00E01ACF">
            <w:pPr>
              <w:pStyle w:val="RCTstable"/>
              <w:jc w:val="center"/>
            </w:pPr>
            <w:r w:rsidRPr="00B87066">
              <w:rPr>
                <w:rStyle w:val="block"/>
                <w:bCs/>
              </w:rPr>
              <w:t>RR 0.</w:t>
            </w:r>
            <w:r w:rsidR="00E01ACF">
              <w:rPr>
                <w:rStyle w:val="block"/>
                <w:bCs/>
              </w:rPr>
              <w:t>90</w:t>
            </w:r>
            <w:r w:rsidR="00E01ACF" w:rsidRPr="00B87066">
              <w:t xml:space="preserve"> </w:t>
            </w:r>
            <w:r w:rsidR="00690F45">
              <w:rPr>
                <w:rStyle w:val="cell"/>
              </w:rPr>
              <w:t>(0.</w:t>
            </w:r>
            <w:r w:rsidR="00E01ACF">
              <w:rPr>
                <w:rStyle w:val="cell"/>
              </w:rPr>
              <w:t>81</w:t>
            </w:r>
            <w:r w:rsidR="00690F45">
              <w:rPr>
                <w:rStyle w:val="cell"/>
              </w:rPr>
              <w:t xml:space="preserve"> to 1.01</w:t>
            </w:r>
            <w:r w:rsidRPr="00B87066">
              <w:rPr>
                <w:rStyle w:val="cell"/>
              </w:rPr>
              <w:t>)</w:t>
            </w:r>
          </w:p>
        </w:tc>
        <w:tc>
          <w:tcPr>
            <w:tcW w:w="1134" w:type="dxa"/>
            <w:tcBorders>
              <w:bottom w:val="single" w:sz="4" w:space="0" w:color="3B3474"/>
            </w:tcBorders>
            <w:shd w:val="clear" w:color="auto" w:fill="F2F2F2" w:themeFill="background1" w:themeFillShade="F2"/>
          </w:tcPr>
          <w:p w14:paraId="74A74448" w14:textId="501D0C7C" w:rsidR="00A5540F" w:rsidRPr="00B87066" w:rsidRDefault="00690F45" w:rsidP="00A5540F">
            <w:pPr>
              <w:pStyle w:val="RCTstable"/>
              <w:jc w:val="center"/>
            </w:pPr>
            <w:r>
              <w:t>2</w:t>
            </w:r>
            <w:r w:rsidR="00E01ACF">
              <w:t>6</w:t>
            </w:r>
          </w:p>
        </w:tc>
      </w:tr>
      <w:tr w:rsidR="00A5540F" w:rsidRPr="00B87066" w14:paraId="69874ED3" w14:textId="77777777" w:rsidTr="00A5540F">
        <w:tc>
          <w:tcPr>
            <w:tcW w:w="2841" w:type="dxa"/>
            <w:shd w:val="clear" w:color="auto" w:fill="auto"/>
          </w:tcPr>
          <w:p w14:paraId="4AD34623" w14:textId="754ADC97" w:rsidR="00A5540F" w:rsidRPr="00B87066" w:rsidRDefault="00A5540F" w:rsidP="002747EA">
            <w:pPr>
              <w:pStyle w:val="RCTstable"/>
            </w:pPr>
            <w:r w:rsidRPr="00B87066">
              <w:t>Benne</w:t>
            </w:r>
            <w:r>
              <w:t>t</w:t>
            </w:r>
            <w:r w:rsidRPr="00B87066">
              <w:t>t et al 2018</w:t>
            </w:r>
            <w:r w:rsidRPr="00B87066">
              <w:fldChar w:fldCharType="begin">
                <w:fldData xml:space="preserve">PEVuZE5vdGU+PENpdGU+PEF1dGhvcj5CZW5uZXR0PC9BdXRob3I+PFllYXI+MjAxODwvWWVhcj48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</w:fldData>
              </w:fldChar>
            </w:r>
            <w:r w:rsidR="002747EA">
              <w:instrText xml:space="preserve"> ADDIN EN.CITE </w:instrText>
            </w:r>
            <w:r w:rsidR="002747EA">
              <w:fldChar w:fldCharType="begin">
                <w:fldData xml:space="preserve">PEVuZE5vdGU+PENpdGU+PEF1dGhvcj5CZW5uZXR0PC9BdXRob3I+PFllYXI+MjAxODwvWWVhcj48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</w:fldData>
              </w:fldChar>
            </w:r>
            <w:r w:rsidR="002747EA">
              <w:instrText xml:space="preserve"> ADDIN EN.CITE.DATA </w:instrText>
            </w:r>
            <w:r w:rsidR="002747EA">
              <w:fldChar w:fldCharType="end"/>
            </w:r>
            <w:r w:rsidRPr="00B87066">
              <w:fldChar w:fldCharType="separate"/>
            </w:r>
            <w:r w:rsidR="002747EA" w:rsidRPr="002747EA">
              <w:rPr>
                <w:noProof/>
                <w:sz w:val="18"/>
                <w:vertAlign w:val="superscript"/>
              </w:rPr>
              <w:t>418</w:t>
            </w:r>
            <w:r w:rsidRPr="00B87066">
              <w:fldChar w:fldCharType="end"/>
            </w:r>
          </w:p>
        </w:tc>
        <w:tc>
          <w:tcPr>
            <w:tcW w:w="2547" w:type="dxa"/>
            <w:shd w:val="clear" w:color="auto" w:fill="auto"/>
          </w:tcPr>
          <w:p w14:paraId="26368D60" w14:textId="77777777" w:rsidR="00A5540F" w:rsidRPr="00B87066" w:rsidRDefault="00A5540F" w:rsidP="00A5540F">
            <w:pPr>
              <w:pStyle w:val="RCTstable"/>
            </w:pPr>
            <w:r w:rsidRPr="00B87066">
              <w:t>Normal weight range</w:t>
            </w:r>
          </w:p>
        </w:tc>
        <w:tc>
          <w:tcPr>
            <w:tcW w:w="2982" w:type="dxa"/>
            <w:shd w:val="clear" w:color="auto" w:fill="auto"/>
          </w:tcPr>
          <w:p w14:paraId="15DA5B7E" w14:textId="77777777" w:rsidR="00A5540F" w:rsidRPr="00B87066" w:rsidRDefault="00A5540F" w:rsidP="00A5540F">
            <w:pPr>
              <w:pStyle w:val="RCTstable"/>
              <w:jc w:val="center"/>
              <w:rPr>
                <w:rStyle w:val="block"/>
                <w:bCs/>
              </w:rPr>
            </w:pPr>
            <w:r w:rsidRPr="00B87066">
              <w:rPr>
                <w:rStyle w:val="block"/>
                <w:bCs/>
              </w:rPr>
              <w:t>RR 0.79 (0.51 to 1.22)</w:t>
            </w:r>
          </w:p>
        </w:tc>
        <w:tc>
          <w:tcPr>
            <w:tcW w:w="1134" w:type="dxa"/>
            <w:shd w:val="clear" w:color="auto" w:fill="auto"/>
          </w:tcPr>
          <w:p w14:paraId="74F4AC6A" w14:textId="77777777" w:rsidR="00A5540F" w:rsidRPr="00B87066" w:rsidRDefault="00A5540F" w:rsidP="00A5540F">
            <w:pPr>
              <w:pStyle w:val="RCTstable"/>
              <w:jc w:val="center"/>
            </w:pPr>
            <w:r w:rsidRPr="00B87066">
              <w:t>4</w:t>
            </w:r>
          </w:p>
        </w:tc>
      </w:tr>
      <w:tr w:rsidR="002345B7" w:rsidRPr="00C12274" w14:paraId="0A223D92" w14:textId="77777777" w:rsidTr="00A62BCD">
        <w:tc>
          <w:tcPr>
            <w:tcW w:w="2841" w:type="dxa"/>
          </w:tcPr>
          <w:p w14:paraId="40DBF50B" w14:textId="56D5E144" w:rsidR="002345B7" w:rsidRDefault="002345B7" w:rsidP="002747EA">
            <w:pPr>
              <w:pStyle w:val="RCTstable"/>
              <w:rPr>
                <w:noProof/>
              </w:rPr>
            </w:pPr>
            <w:r>
              <w:rPr>
                <w:noProof/>
              </w:rPr>
              <w:t>Davenport et al 2018a</w:t>
            </w:r>
            <w:r w:rsidR="00D07346">
              <w:rPr>
                <w:noProof/>
              </w:rPr>
              <w:fldChar w:fldCharType="begin">
                <w:fldData xml:space="preserve">PEVuZE5vdGU+PENpdGU+PEF1dGhvcj5EYXZlbnBvcnQ8L0F1dGhvcj48WWVhcj4yMDE4PC9ZZWFy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</w:fldData>
              </w:fldChar>
            </w:r>
            <w:r w:rsidR="002747EA">
              <w:rPr>
                <w:noProof/>
              </w:rPr>
              <w:instrText xml:space="preserve"> ADDIN EN.CITE </w:instrText>
            </w:r>
            <w:r w:rsidR="002747EA">
              <w:rPr>
                <w:noProof/>
              </w:rPr>
              <w:fldChar w:fldCharType="begin">
                <w:fldData xml:space="preserve">PEVuZE5vdGU+PENpdGU+PEF1dGhvcj5EYXZlbnBvcnQ8L0F1dGhvcj48WWVhcj4yMDE4PC9ZZWFy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</w:fldData>
              </w:fldChar>
            </w:r>
            <w:r w:rsidR="002747EA">
              <w:rPr>
                <w:noProof/>
              </w:rPr>
              <w:instrText xml:space="preserve"> ADDIN EN.CITE.DATA </w:instrText>
            </w:r>
            <w:r w:rsidR="002747EA">
              <w:rPr>
                <w:noProof/>
              </w:rPr>
            </w:r>
            <w:r w:rsidR="002747EA">
              <w:rPr>
                <w:noProof/>
              </w:rPr>
              <w:fldChar w:fldCharType="end"/>
            </w:r>
            <w:r w:rsidR="00D07346">
              <w:rPr>
                <w:noProof/>
              </w:rPr>
            </w:r>
            <w:r w:rsidR="00D07346">
              <w:rPr>
                <w:noProof/>
              </w:rPr>
              <w:fldChar w:fldCharType="separate"/>
            </w:r>
            <w:r w:rsidR="002747EA" w:rsidRPr="002747EA">
              <w:rPr>
                <w:noProof/>
                <w:sz w:val="18"/>
                <w:vertAlign w:val="superscript"/>
              </w:rPr>
              <w:t>466</w:t>
            </w:r>
            <w:r w:rsidR="00D07346">
              <w:rPr>
                <w:noProof/>
              </w:rPr>
              <w:fldChar w:fldCharType="end"/>
            </w:r>
          </w:p>
        </w:tc>
        <w:tc>
          <w:tcPr>
            <w:tcW w:w="2547" w:type="dxa"/>
          </w:tcPr>
          <w:p w14:paraId="515485EE" w14:textId="6E7287A5" w:rsidR="002345B7" w:rsidRDefault="002345B7" w:rsidP="00A62BCD">
            <w:pPr>
              <w:pStyle w:val="RCTstable"/>
            </w:pPr>
            <w:r>
              <w:t>Mixed BMIs</w:t>
            </w:r>
          </w:p>
        </w:tc>
        <w:tc>
          <w:tcPr>
            <w:tcW w:w="2982" w:type="dxa"/>
          </w:tcPr>
          <w:p w14:paraId="32A2DA9F" w14:textId="0DF76544" w:rsidR="002345B7" w:rsidRDefault="002345B7" w:rsidP="004F111C">
            <w:pPr>
              <w:pStyle w:val="RCTstable"/>
              <w:jc w:val="center"/>
              <w:rPr>
                <w:rFonts w:eastAsiaTheme="majorEastAsia"/>
              </w:rPr>
            </w:pPr>
            <w:r>
              <w:rPr>
                <w:rFonts w:eastAsiaTheme="majorEastAsia"/>
              </w:rPr>
              <w:t>RR 0.90 (0.74 to 1.10)</w:t>
            </w:r>
          </w:p>
        </w:tc>
        <w:tc>
          <w:tcPr>
            <w:tcW w:w="1134" w:type="dxa"/>
          </w:tcPr>
          <w:p w14:paraId="2CA9D377" w14:textId="66F49D7E" w:rsidR="002345B7" w:rsidRDefault="002345B7" w:rsidP="00A62BCD">
            <w:pPr>
              <w:pStyle w:val="RCTstable"/>
              <w:jc w:val="center"/>
            </w:pPr>
            <w:r>
              <w:t>22</w:t>
            </w:r>
          </w:p>
        </w:tc>
      </w:tr>
      <w:tr w:rsidR="004F111C" w:rsidRPr="00C12274" w14:paraId="24F73271" w14:textId="77777777" w:rsidTr="00A62BCD">
        <w:tc>
          <w:tcPr>
            <w:tcW w:w="2841" w:type="dxa"/>
          </w:tcPr>
          <w:p w14:paraId="0D85E721" w14:textId="69D6D1FE" w:rsidR="004F111C" w:rsidRPr="00C12274" w:rsidRDefault="004F111C" w:rsidP="002747EA">
            <w:pPr>
              <w:pStyle w:val="RCTstable"/>
              <w:rPr>
                <w:noProof/>
              </w:rPr>
            </w:pPr>
            <w:r>
              <w:rPr>
                <w:noProof/>
              </w:rPr>
              <w:t>Guo et al 2019</w:t>
            </w:r>
            <w:r w:rsidR="00767EBF">
              <w:rPr>
                <w:noProof/>
              </w:rPr>
              <w:fldChar w:fldCharType="begin">
                <w:fldData xml:space="preserve">PEVuZE5vdGU+PENpdGU+PEF1dGhvcj5HdW88L0F1dGhvcj48WWVhcj4yMDE5PC9ZZWFyPjxSZWNO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</w:fldData>
              </w:fldChar>
            </w:r>
            <w:r w:rsidR="002747EA">
              <w:rPr>
                <w:noProof/>
              </w:rPr>
              <w:instrText xml:space="preserve"> ADDIN EN.CITE </w:instrText>
            </w:r>
            <w:r w:rsidR="002747EA">
              <w:rPr>
                <w:noProof/>
              </w:rPr>
              <w:fldChar w:fldCharType="begin">
                <w:fldData xml:space="preserve">PEVuZE5vdGU+PENpdGU+PEF1dGhvcj5HdW88L0F1dGhvcj48WWVhcj4yMDE5PC9ZZWFyPjxSZWNO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</w:fldData>
              </w:fldChar>
            </w:r>
            <w:r w:rsidR="002747EA">
              <w:rPr>
                <w:noProof/>
              </w:rPr>
              <w:instrText xml:space="preserve"> ADDIN EN.CITE.DATA </w:instrText>
            </w:r>
            <w:r w:rsidR="002747EA">
              <w:rPr>
                <w:noProof/>
              </w:rPr>
            </w:r>
            <w:r w:rsidR="002747EA">
              <w:rPr>
                <w:noProof/>
              </w:rPr>
              <w:fldChar w:fldCharType="end"/>
            </w:r>
            <w:r w:rsidR="00767EBF">
              <w:rPr>
                <w:noProof/>
              </w:rPr>
            </w:r>
            <w:r w:rsidR="00767EBF">
              <w:rPr>
                <w:noProof/>
              </w:rPr>
              <w:fldChar w:fldCharType="separate"/>
            </w:r>
            <w:r w:rsidR="002747EA" w:rsidRPr="002747EA">
              <w:rPr>
                <w:noProof/>
                <w:sz w:val="18"/>
                <w:vertAlign w:val="superscript"/>
              </w:rPr>
              <w:t>419</w:t>
            </w:r>
            <w:r w:rsidR="00767EBF">
              <w:rPr>
                <w:noProof/>
              </w:rPr>
              <w:fldChar w:fldCharType="end"/>
            </w:r>
          </w:p>
        </w:tc>
        <w:tc>
          <w:tcPr>
            <w:tcW w:w="2547" w:type="dxa"/>
          </w:tcPr>
          <w:p w14:paraId="6500835A" w14:textId="77777777" w:rsidR="004F111C" w:rsidRDefault="004F111C" w:rsidP="00A62BCD">
            <w:pPr>
              <w:pStyle w:val="RCTstable"/>
            </w:pPr>
            <w:r>
              <w:t>Mixed BMIs</w:t>
            </w:r>
          </w:p>
        </w:tc>
        <w:tc>
          <w:tcPr>
            <w:tcW w:w="2982" w:type="dxa"/>
          </w:tcPr>
          <w:p w14:paraId="5FBBED88" w14:textId="5F47BF95" w:rsidR="004F111C" w:rsidRDefault="004F111C" w:rsidP="004F111C">
            <w:pPr>
              <w:pStyle w:val="RCTstable"/>
              <w:jc w:val="center"/>
              <w:rPr>
                <w:rFonts w:eastAsiaTheme="majorEastAsia"/>
              </w:rPr>
            </w:pPr>
            <w:r>
              <w:rPr>
                <w:rFonts w:eastAsiaTheme="majorEastAsia"/>
              </w:rPr>
              <w:t>RR 0.86 (0.71 to 1.04)</w:t>
            </w:r>
          </w:p>
        </w:tc>
        <w:tc>
          <w:tcPr>
            <w:tcW w:w="1134" w:type="dxa"/>
          </w:tcPr>
          <w:p w14:paraId="47947271" w14:textId="7B88C306" w:rsidR="004F111C" w:rsidRDefault="004F111C" w:rsidP="00A62BCD">
            <w:pPr>
              <w:pStyle w:val="RCTstable"/>
              <w:jc w:val="center"/>
            </w:pPr>
            <w:r>
              <w:t>18</w:t>
            </w:r>
          </w:p>
        </w:tc>
      </w:tr>
      <w:tr w:rsidR="00A5540F" w:rsidRPr="00B87066" w14:paraId="20E1BAB4" w14:textId="77777777" w:rsidTr="00A5540F">
        <w:tc>
          <w:tcPr>
            <w:tcW w:w="2841" w:type="dxa"/>
            <w:shd w:val="clear" w:color="auto" w:fill="auto"/>
          </w:tcPr>
          <w:p w14:paraId="06E7D949" w14:textId="1408B4FD" w:rsidR="00A5540F" w:rsidRPr="00B87066" w:rsidRDefault="00A5540F" w:rsidP="002747EA">
            <w:pPr>
              <w:pStyle w:val="RCTstable"/>
            </w:pPr>
            <w:r w:rsidRPr="00B87066">
              <w:t>Benne</w:t>
            </w:r>
            <w:r>
              <w:t>t</w:t>
            </w:r>
            <w:r w:rsidRPr="00B87066">
              <w:t>t et al 2018</w:t>
            </w:r>
            <w:r w:rsidRPr="00B87066">
              <w:fldChar w:fldCharType="begin">
                <w:fldData xml:space="preserve">PEVuZE5vdGU+PENpdGU+PEF1dGhvcj5CZW5uZXR0PC9BdXRob3I+PFllYXI+MjAxODwvWWVhcj48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</w:fldData>
              </w:fldChar>
            </w:r>
            <w:r w:rsidR="002747EA">
              <w:instrText xml:space="preserve"> ADDIN EN.CITE </w:instrText>
            </w:r>
            <w:r w:rsidR="002747EA">
              <w:fldChar w:fldCharType="begin">
                <w:fldData xml:space="preserve">PEVuZE5vdGU+PENpdGU+PEF1dGhvcj5CZW5uZXR0PC9BdXRob3I+PFllYXI+MjAxODwvWWVhcj48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</w:fldData>
              </w:fldChar>
            </w:r>
            <w:r w:rsidR="002747EA">
              <w:instrText xml:space="preserve"> ADDIN EN.CITE.DATA </w:instrText>
            </w:r>
            <w:r w:rsidR="002747EA">
              <w:fldChar w:fldCharType="end"/>
            </w:r>
            <w:r w:rsidRPr="00B87066">
              <w:fldChar w:fldCharType="separate"/>
            </w:r>
            <w:r w:rsidR="002747EA" w:rsidRPr="002747EA">
              <w:rPr>
                <w:noProof/>
                <w:sz w:val="18"/>
                <w:vertAlign w:val="superscript"/>
              </w:rPr>
              <w:t>418</w:t>
            </w:r>
            <w:r w:rsidRPr="00B87066">
              <w:fldChar w:fldCharType="end"/>
            </w:r>
          </w:p>
        </w:tc>
        <w:tc>
          <w:tcPr>
            <w:tcW w:w="2547" w:type="dxa"/>
            <w:shd w:val="clear" w:color="auto" w:fill="auto"/>
          </w:tcPr>
          <w:p w14:paraId="078776D3" w14:textId="77777777" w:rsidR="00A5540F" w:rsidRPr="00B87066" w:rsidRDefault="00A5540F" w:rsidP="00A5540F">
            <w:pPr>
              <w:pStyle w:val="RCTstable"/>
            </w:pPr>
            <w:r w:rsidRPr="00B87066">
              <w:t>Mixed BMIs</w:t>
            </w:r>
          </w:p>
        </w:tc>
        <w:tc>
          <w:tcPr>
            <w:tcW w:w="2982" w:type="dxa"/>
            <w:shd w:val="clear" w:color="auto" w:fill="auto"/>
          </w:tcPr>
          <w:p w14:paraId="72E6440E" w14:textId="77777777" w:rsidR="00A5540F" w:rsidRPr="00B87066" w:rsidRDefault="00A5540F" w:rsidP="00A5540F">
            <w:pPr>
              <w:pStyle w:val="RCTstable"/>
              <w:jc w:val="center"/>
            </w:pPr>
            <w:r w:rsidRPr="00B87066">
              <w:rPr>
                <w:rStyle w:val="block"/>
                <w:bCs/>
              </w:rPr>
              <w:t>RR 0.73 (0.43 to 1.22)</w:t>
            </w:r>
          </w:p>
        </w:tc>
        <w:tc>
          <w:tcPr>
            <w:tcW w:w="1134" w:type="dxa"/>
            <w:shd w:val="clear" w:color="auto" w:fill="auto"/>
          </w:tcPr>
          <w:p w14:paraId="06CDD143" w14:textId="77777777" w:rsidR="00A5540F" w:rsidRPr="00B87066" w:rsidRDefault="00A5540F" w:rsidP="00A5540F">
            <w:pPr>
              <w:pStyle w:val="RCTstable"/>
              <w:jc w:val="center"/>
            </w:pPr>
            <w:r>
              <w:t>4</w:t>
            </w:r>
          </w:p>
        </w:tc>
      </w:tr>
      <w:tr w:rsidR="00A5540F" w:rsidRPr="00B87066" w14:paraId="2775FCA9" w14:textId="77777777" w:rsidTr="00A5540F">
        <w:tc>
          <w:tcPr>
            <w:tcW w:w="2841" w:type="dxa"/>
            <w:vMerge w:val="restart"/>
          </w:tcPr>
          <w:p w14:paraId="0EC44A2F" w14:textId="25FD5583" w:rsidR="00A5540F" w:rsidRPr="00B87066" w:rsidRDefault="00A5540F" w:rsidP="002747EA">
            <w:pPr>
              <w:pStyle w:val="RCTstable"/>
            </w:pPr>
            <w:r w:rsidRPr="00B87066">
              <w:rPr>
                <w:noProof/>
              </w:rPr>
              <w:t>International Weight Management in Pregnancy Collaborative 2017</w:t>
            </w:r>
            <w:r w:rsidRPr="00B87066">
              <w:rPr>
                <w:noProof/>
              </w:rPr>
              <w:fldChar w:fldCharType="begin">
                <w:fldData xml:space="preserve">PEVuZE5vdGU+PENpdGU+PEF1dGhvcj5JbnRlcm5hdGlvbmFsIFdlaWdodCBNYW5hZ2VtZW50IGlu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</w:fldData>
              </w:fldChar>
            </w:r>
            <w:r w:rsidR="002747EA">
              <w:rPr>
                <w:noProof/>
              </w:rPr>
              <w:instrText xml:space="preserve"> ADDIN EN.CITE </w:instrText>
            </w:r>
            <w:r w:rsidR="002747EA">
              <w:rPr>
                <w:noProof/>
              </w:rPr>
              <w:fldChar w:fldCharType="begin">
                <w:fldData xml:space="preserve">PEVuZE5vdGU+PENpdGU+PEF1dGhvcj5JbnRlcm5hdGlvbmFsIFdlaWdodCBNYW5hZ2VtZW50IGlu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</w:fldData>
              </w:fldChar>
            </w:r>
            <w:r w:rsidR="002747EA">
              <w:rPr>
                <w:noProof/>
              </w:rPr>
              <w:instrText xml:space="preserve"> ADDIN EN.CITE.DATA </w:instrText>
            </w:r>
            <w:r w:rsidR="002747EA">
              <w:rPr>
                <w:noProof/>
              </w:rPr>
            </w:r>
            <w:r w:rsidR="002747EA">
              <w:rPr>
                <w:noProof/>
              </w:rPr>
              <w:fldChar w:fldCharType="end"/>
            </w:r>
            <w:r w:rsidRPr="00B87066">
              <w:rPr>
                <w:noProof/>
              </w:rPr>
            </w:r>
            <w:r w:rsidRPr="00B87066">
              <w:rPr>
                <w:noProof/>
              </w:rPr>
              <w:fldChar w:fldCharType="separate"/>
            </w:r>
            <w:r w:rsidR="002747EA" w:rsidRPr="002747EA">
              <w:rPr>
                <w:noProof/>
                <w:sz w:val="18"/>
                <w:vertAlign w:val="superscript"/>
              </w:rPr>
              <w:t>415</w:t>
            </w:r>
            <w:r w:rsidRPr="00B87066">
              <w:rPr>
                <w:noProof/>
              </w:rPr>
              <w:fldChar w:fldCharType="end"/>
            </w:r>
            <w:r w:rsidRPr="00B87066">
              <w:rPr>
                <w:noProof/>
              </w:rPr>
              <w:t xml:space="preserve"> </w:t>
            </w:r>
          </w:p>
        </w:tc>
        <w:tc>
          <w:tcPr>
            <w:tcW w:w="2547" w:type="dxa"/>
          </w:tcPr>
          <w:p w14:paraId="1B5EA8CB" w14:textId="77777777" w:rsidR="00A5540F" w:rsidRPr="00B87066" w:rsidRDefault="00A5540F" w:rsidP="00A5540F">
            <w:pPr>
              <w:pStyle w:val="RCTstable"/>
            </w:pPr>
            <w:r w:rsidRPr="00B87066">
              <w:t>Mixed BMIs; IPD</w:t>
            </w:r>
          </w:p>
        </w:tc>
        <w:tc>
          <w:tcPr>
            <w:tcW w:w="2982" w:type="dxa"/>
          </w:tcPr>
          <w:p w14:paraId="197E44AC" w14:textId="77777777" w:rsidR="00A5540F" w:rsidRPr="00B87066" w:rsidRDefault="00A5540F" w:rsidP="00A5540F">
            <w:pPr>
              <w:pStyle w:val="RCTstable"/>
              <w:jc w:val="center"/>
            </w:pPr>
            <w:r>
              <w:t>OR 1.02 (0.79 to 1.32)</w:t>
            </w:r>
          </w:p>
        </w:tc>
        <w:tc>
          <w:tcPr>
            <w:tcW w:w="1134" w:type="dxa"/>
          </w:tcPr>
          <w:p w14:paraId="1C1D348E" w14:textId="77777777" w:rsidR="00A5540F" w:rsidRPr="00B87066" w:rsidRDefault="00A5540F" w:rsidP="00A5540F">
            <w:pPr>
              <w:pStyle w:val="RCTstable"/>
              <w:jc w:val="center"/>
            </w:pPr>
            <w:r>
              <w:t>14</w:t>
            </w:r>
          </w:p>
        </w:tc>
      </w:tr>
      <w:tr w:rsidR="00A5540F" w:rsidRPr="00B87066" w14:paraId="57F472DC" w14:textId="77777777" w:rsidTr="00A5540F">
        <w:tc>
          <w:tcPr>
            <w:tcW w:w="2841" w:type="dxa"/>
            <w:vMerge/>
          </w:tcPr>
          <w:p w14:paraId="746AA766" w14:textId="77777777" w:rsidR="00A5540F" w:rsidRPr="00B87066" w:rsidRDefault="00A5540F" w:rsidP="00A5540F">
            <w:pPr>
              <w:pStyle w:val="RCTstable"/>
            </w:pPr>
          </w:p>
        </w:tc>
        <w:tc>
          <w:tcPr>
            <w:tcW w:w="2547" w:type="dxa"/>
          </w:tcPr>
          <w:p w14:paraId="3AA4E340" w14:textId="77777777" w:rsidR="00A5540F" w:rsidRPr="00B87066" w:rsidRDefault="00A5540F" w:rsidP="00A5540F">
            <w:pPr>
              <w:pStyle w:val="RCTstable"/>
            </w:pPr>
            <w:r w:rsidRPr="00B87066">
              <w:t>Mixed BMIs; IPD and non-IPD</w:t>
            </w:r>
          </w:p>
        </w:tc>
        <w:tc>
          <w:tcPr>
            <w:tcW w:w="2982" w:type="dxa"/>
          </w:tcPr>
          <w:p w14:paraId="62AED701" w14:textId="77777777" w:rsidR="00A5540F" w:rsidRPr="00B87066" w:rsidRDefault="00A5540F" w:rsidP="00A5540F">
            <w:pPr>
              <w:pStyle w:val="RCTstable"/>
              <w:jc w:val="center"/>
              <w:rPr>
                <w:rFonts w:eastAsiaTheme="majorEastAsia"/>
              </w:rPr>
            </w:pPr>
            <w:r>
              <w:rPr>
                <w:rFonts w:eastAsiaTheme="majorEastAsia"/>
              </w:rPr>
              <w:t>OR 0.88 (0.72 to 1.07)</w:t>
            </w:r>
          </w:p>
        </w:tc>
        <w:tc>
          <w:tcPr>
            <w:tcW w:w="1134" w:type="dxa"/>
          </w:tcPr>
          <w:p w14:paraId="687B2983" w14:textId="77777777" w:rsidR="00A5540F" w:rsidRPr="00B87066" w:rsidRDefault="00A5540F" w:rsidP="00A5540F">
            <w:pPr>
              <w:pStyle w:val="RCTstable"/>
              <w:jc w:val="center"/>
            </w:pPr>
            <w:r>
              <w:t>27</w:t>
            </w:r>
          </w:p>
        </w:tc>
      </w:tr>
      <w:tr w:rsidR="00A5540F" w:rsidRPr="00B87066" w14:paraId="4C724DD3" w14:textId="77777777" w:rsidTr="00A5540F">
        <w:tc>
          <w:tcPr>
            <w:tcW w:w="2841" w:type="dxa"/>
            <w:shd w:val="clear" w:color="auto" w:fill="auto"/>
          </w:tcPr>
          <w:p w14:paraId="57E74DD1" w14:textId="59668C57" w:rsidR="00A5540F" w:rsidRPr="00B87066" w:rsidRDefault="00A5540F" w:rsidP="002747EA">
            <w:pPr>
              <w:pStyle w:val="RCTstable"/>
            </w:pPr>
            <w:r w:rsidRPr="00B87066">
              <w:t>Madhuvrata et al 2015</w:t>
            </w:r>
            <w:r w:rsidRPr="00B87066">
              <w:fldChar w:fldCharType="begin"/>
            </w:r>
            <w:r w:rsidR="002747EA">
              <w:instrText xml:space="preserve"> ADDIN EN.CITE &lt;EndNote&gt;&lt;Cite&gt;&lt;Author&gt;Madhuvrata&lt;/Author&gt;&lt;Year&gt;2015&lt;/Year&gt;&lt;RecNum&gt;1184&lt;/RecNum&gt;&lt;DisplayText&gt;&lt;style face="superscript" font="Trebuchet MS" size="9"&gt;420&lt;/style&gt;&lt;/DisplayText&gt;&lt;record&gt;&lt;rec-number&gt;1184&lt;/rec-number&gt;&lt;foreign-keys&gt;&lt;key app="EN" db-id="exvasrfx2dtraoesasxp2szsxa2df502592x" timestamp="1558928434"&gt;1184&lt;/key&gt;&lt;key app="ENWeb" db-id=""&gt;0&lt;/key&gt;&lt;/foreign-keys&gt;&lt;ref-type name="Journal Article"&gt;17&lt;/ref-type&gt;&lt;contributors&gt;&lt;authors&gt;&lt;author&gt;Madhuvrata, P.&lt;/author&gt;&lt;author&gt;Govinden, G.&lt;/author&gt;&lt;author&gt;Bustani, R.&lt;/author&gt;&lt;author&gt;Song, S.&lt;/author&gt;&lt;author&gt;Farrell, T. A.&lt;/author&gt;&lt;/authors&gt;&lt;/contributors&gt;&lt;auth-address&gt;Department of Obstetrics and Gynaecology, Jessop Wing, Sheffield Teaching Hospitals NHS Trust, Sheffield, UK.&amp;#xD;Department of Diabetes and Endocrinology, Sheffield Teaching Hospitals NHS Trust, Sheffield, UK.&lt;/auth-address&gt;&lt;titles&gt;&lt;title&gt;Prevention of gestational diabetes in pregnant women with risk factors for gestational diabetes: a systematic review and meta-analysis of randomised trials&lt;/title&gt;&lt;secondary-title&gt;Obstet Med&lt;/secondary-title&gt;&lt;/titles&gt;&lt;periodical&gt;&lt;full-title&gt;Obstet Med&lt;/full-title&gt;&lt;/periodical&gt;&lt;pages&gt;68-85&lt;/pages&gt;&lt;volume&gt;8&lt;/volume&gt;&lt;number&gt;2&lt;/number&gt;&lt;edition&gt;2015/06/01&lt;/edition&gt;&lt;keywords&gt;&lt;keyword&gt;Gestational diabetes&lt;/keyword&gt;&lt;keyword&gt;diet&lt;/keyword&gt;&lt;keyword&gt;exercise&lt;/keyword&gt;&lt;keyword&gt;lifestyle and pharmacological intervention&lt;/keyword&gt;&lt;keyword&gt;prevention&lt;/keyword&gt;&lt;/keywords&gt;&lt;dates&gt;&lt;year&gt;2015&lt;/year&gt;&lt;pub-dates&gt;&lt;date&gt;Jun&lt;/date&gt;&lt;/pub-dates&gt;&lt;/dates&gt;&lt;isbn&gt;1753-495X (Print)&amp;#xD;1753-495X (Linking)&lt;/isbn&gt;&lt;accession-num&gt;27512459&lt;/accession-num&gt;&lt;urls&gt;&lt;related-urls&gt;&lt;url&gt;https://www.ncbi.nlm.nih.gov/pubmed/27512459&lt;/url&gt;&lt;/related-urls&gt;&lt;/urls&gt;&lt;custom2&gt;PMC4935009&lt;/custom2&gt;&lt;electronic-resource-num&gt;10.1177/1753495X15576673&lt;/electronic-resource-num&gt;&lt;/record&gt;&lt;/Cite&gt;&lt;/EndNote&gt;</w:instrText>
            </w:r>
            <w:r w:rsidRPr="00B87066">
              <w:fldChar w:fldCharType="separate"/>
            </w:r>
            <w:r w:rsidR="002747EA" w:rsidRPr="002747EA">
              <w:rPr>
                <w:noProof/>
                <w:sz w:val="18"/>
                <w:vertAlign w:val="superscript"/>
              </w:rPr>
              <w:t>420</w:t>
            </w:r>
            <w:r w:rsidRPr="00B87066">
              <w:fldChar w:fldCharType="end"/>
            </w:r>
          </w:p>
        </w:tc>
        <w:tc>
          <w:tcPr>
            <w:tcW w:w="2547" w:type="dxa"/>
            <w:shd w:val="clear" w:color="auto" w:fill="auto"/>
          </w:tcPr>
          <w:p w14:paraId="5FA13A58" w14:textId="77777777" w:rsidR="00A5540F" w:rsidRPr="00B87066" w:rsidRDefault="00A5540F" w:rsidP="00A5540F">
            <w:pPr>
              <w:pStyle w:val="RCTstable"/>
            </w:pPr>
            <w:r w:rsidRPr="00B87066">
              <w:t>Mixed BMIs</w:t>
            </w:r>
          </w:p>
        </w:tc>
        <w:tc>
          <w:tcPr>
            <w:tcW w:w="2982" w:type="dxa"/>
            <w:shd w:val="clear" w:color="auto" w:fill="auto"/>
          </w:tcPr>
          <w:p w14:paraId="47481FA1" w14:textId="77777777" w:rsidR="00A5540F" w:rsidRPr="00B87066" w:rsidRDefault="00A5540F" w:rsidP="00A5540F">
            <w:pPr>
              <w:pStyle w:val="RCTstable"/>
              <w:jc w:val="center"/>
              <w:rPr>
                <w:rStyle w:val="block"/>
                <w:bCs/>
              </w:rPr>
            </w:pPr>
            <w:r w:rsidRPr="00B87066">
              <w:rPr>
                <w:rStyle w:val="block"/>
                <w:bCs/>
              </w:rPr>
              <w:t>OR 1.44 (0.96 to 2.14)</w:t>
            </w:r>
          </w:p>
        </w:tc>
        <w:tc>
          <w:tcPr>
            <w:tcW w:w="1134" w:type="dxa"/>
            <w:shd w:val="clear" w:color="auto" w:fill="auto"/>
          </w:tcPr>
          <w:p w14:paraId="34F23F47" w14:textId="77777777" w:rsidR="00A5540F" w:rsidRPr="00B87066" w:rsidRDefault="00A5540F" w:rsidP="00A5540F">
            <w:pPr>
              <w:pStyle w:val="RCTstable"/>
              <w:jc w:val="center"/>
              <w:rPr>
                <w:rStyle w:val="block"/>
                <w:bCs/>
              </w:rPr>
            </w:pPr>
            <w:r w:rsidRPr="00B87066">
              <w:rPr>
                <w:rStyle w:val="block"/>
                <w:bCs/>
              </w:rPr>
              <w:t>6</w:t>
            </w:r>
          </w:p>
        </w:tc>
      </w:tr>
      <w:tr w:rsidR="00A5540F" w:rsidRPr="00C12274" w14:paraId="7611A955" w14:textId="77777777" w:rsidTr="00A5540F">
        <w:tc>
          <w:tcPr>
            <w:tcW w:w="2841" w:type="dxa"/>
          </w:tcPr>
          <w:p w14:paraId="582078FC" w14:textId="0980A0FE" w:rsidR="00A5540F" w:rsidRPr="00916B76" w:rsidRDefault="00A5540F" w:rsidP="002747EA">
            <w:pPr>
              <w:pStyle w:val="RCTstable"/>
            </w:pPr>
            <w:r w:rsidRPr="00916B76">
              <w:t>Shepherd</w:t>
            </w:r>
            <w:r>
              <w:t xml:space="preserve"> et al 2017</w:t>
            </w:r>
            <w:r>
              <w:fldChar w:fldCharType="begin"/>
            </w:r>
            <w:r w:rsidR="002747EA">
              <w:instrText xml:space="preserve"> ADDIN EN.CITE &lt;EndNote&gt;&lt;Cite&gt;&lt;Author&gt;Shepherd&lt;/Author&gt;&lt;Year&gt;2017&lt;/Year&gt;&lt;RecNum&gt;636&lt;/RecNum&gt;&lt;DisplayText&gt;&lt;style face="superscript" font="Trebuchet MS" size="9"&gt;526&lt;/style&gt;&lt;/DisplayText&gt;&lt;record&gt;&lt;rec-number&gt;636&lt;/rec-number&gt;&lt;foreign-keys&gt;&lt;key app="EN" db-id="exvasrfx2dtraoesasxp2szsxa2df502592x" timestamp="1540429019"&gt;636&lt;/key&gt;&lt;key app="ENWeb" db-id=""&gt;0&lt;/key&gt;&lt;/foreign-keys&gt;&lt;ref-type name="Journal Article"&gt;17&lt;/ref-type&gt;&lt;contributors&gt;&lt;authors&gt;&lt;author&gt;Shepherd, Emily&lt;/author&gt;&lt;author&gt;Gomersall, Judith C.&lt;/author&gt;&lt;author&gt;Tieu, Joanna&lt;/author&gt;&lt;author&gt;Han, Shanshan&lt;/author&gt;&lt;author&gt;Crowther, Caroline A.&lt;/author&gt;&lt;author&gt;Middleton, Philippa&lt;/author&gt;&lt;/authors&gt;&lt;/contributors&gt;&lt;titles&gt;&lt;title&gt;Combined diet and exercise interventions for preventing gestational diabetes mellitus&lt;/title&gt;&lt;secondary-title&gt;Cochrane Database of Systematic Reviews&lt;/secondary-title&gt;&lt;/titles&gt;&lt;periodical&gt;&lt;full-title&gt;Cochrane Database of Systematic Reviews&lt;/full-title&gt;&lt;/periodical&gt;&lt;dates&gt;&lt;year&gt;2017&lt;/year&gt;&lt;/dates&gt;&lt;isbn&gt;14651858&lt;/isbn&gt;&lt;urls&gt;&lt;/urls&gt;&lt;electronic-resource-num&gt;10.1002/14651858.CD010443.pub3&lt;/electronic-resource-num&gt;&lt;/record&gt;&lt;/Cite&gt;&lt;/EndNote&gt;</w:instrText>
            </w:r>
            <w:r>
              <w:fldChar w:fldCharType="separate"/>
            </w:r>
            <w:r w:rsidR="002747EA" w:rsidRPr="002747EA">
              <w:rPr>
                <w:noProof/>
                <w:sz w:val="18"/>
                <w:vertAlign w:val="superscript"/>
              </w:rPr>
              <w:t>526</w:t>
            </w:r>
            <w:r>
              <w:fldChar w:fldCharType="end"/>
            </w:r>
          </w:p>
        </w:tc>
        <w:tc>
          <w:tcPr>
            <w:tcW w:w="2547" w:type="dxa"/>
          </w:tcPr>
          <w:p w14:paraId="70CE3383" w14:textId="77777777" w:rsidR="00A5540F" w:rsidRPr="00C12274" w:rsidRDefault="00A5540F" w:rsidP="00A5540F">
            <w:pPr>
              <w:pStyle w:val="RCTstable"/>
            </w:pPr>
            <w:r>
              <w:t>Mixed BMIs</w:t>
            </w:r>
          </w:p>
        </w:tc>
        <w:tc>
          <w:tcPr>
            <w:tcW w:w="2982" w:type="dxa"/>
          </w:tcPr>
          <w:p w14:paraId="319B0BDF" w14:textId="77777777" w:rsidR="00A5540F" w:rsidRPr="00991C4E" w:rsidRDefault="00A5540F" w:rsidP="00A5540F">
            <w:pPr>
              <w:pStyle w:val="RCTstable"/>
              <w:jc w:val="center"/>
            </w:pPr>
            <w:r>
              <w:t>RR 0.85 (0.71 to 1.01)</w:t>
            </w:r>
          </w:p>
        </w:tc>
        <w:tc>
          <w:tcPr>
            <w:tcW w:w="1134" w:type="dxa"/>
          </w:tcPr>
          <w:p w14:paraId="2423376A" w14:textId="77777777" w:rsidR="00A5540F" w:rsidRPr="008C6CCE" w:rsidRDefault="00A5540F" w:rsidP="00A5540F">
            <w:pPr>
              <w:pStyle w:val="RCTstable"/>
              <w:jc w:val="center"/>
            </w:pPr>
            <w:r>
              <w:t>19</w:t>
            </w:r>
          </w:p>
        </w:tc>
      </w:tr>
      <w:tr w:rsidR="00A5540F" w:rsidRPr="00B87066" w14:paraId="067F7F1A" w14:textId="77777777" w:rsidTr="00A5540F">
        <w:tc>
          <w:tcPr>
            <w:tcW w:w="2841" w:type="dxa"/>
            <w:shd w:val="clear" w:color="auto" w:fill="auto"/>
          </w:tcPr>
          <w:p w14:paraId="1E9A1B31" w14:textId="7F174343" w:rsidR="00A5540F" w:rsidRPr="00B87066" w:rsidRDefault="00A5540F" w:rsidP="002747EA">
            <w:pPr>
              <w:pStyle w:val="RCTstable"/>
            </w:pPr>
            <w:r w:rsidRPr="00B87066">
              <w:t>Song et al 2016</w:t>
            </w:r>
            <w:r w:rsidRPr="00B87066">
              <w:fldChar w:fldCharType="begin">
                <w:fldData xml:space="preserve">PEVuZE5vdGU+PENpdGU+PEF1dGhvcj5Tb25nPC9BdXRob3I+PFllYXI+MjAxNjwvWWVhcj48UmVj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</w:fldData>
              </w:fldChar>
            </w:r>
            <w:r w:rsidR="002747EA">
              <w:instrText xml:space="preserve"> ADDIN EN.CITE </w:instrText>
            </w:r>
            <w:r w:rsidR="002747EA">
              <w:fldChar w:fldCharType="begin">
                <w:fldData xml:space="preserve">PEVuZE5vdGU+PENpdGU+PEF1dGhvcj5Tb25nPC9BdXRob3I+PFllYXI+MjAxNjwvWWVhcj48UmVj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</w:fldData>
              </w:fldChar>
            </w:r>
            <w:r w:rsidR="002747EA">
              <w:instrText xml:space="preserve"> ADDIN EN.CITE.DATA </w:instrText>
            </w:r>
            <w:r w:rsidR="002747EA">
              <w:fldChar w:fldCharType="end"/>
            </w:r>
            <w:r w:rsidRPr="00B87066">
              <w:fldChar w:fldCharType="separate"/>
            </w:r>
            <w:r w:rsidR="002747EA" w:rsidRPr="002747EA">
              <w:rPr>
                <w:noProof/>
                <w:sz w:val="18"/>
                <w:vertAlign w:val="superscript"/>
              </w:rPr>
              <w:t>421</w:t>
            </w:r>
            <w:r w:rsidRPr="00B87066">
              <w:fldChar w:fldCharType="end"/>
            </w:r>
          </w:p>
        </w:tc>
        <w:tc>
          <w:tcPr>
            <w:tcW w:w="2547" w:type="dxa"/>
            <w:shd w:val="clear" w:color="auto" w:fill="auto"/>
          </w:tcPr>
          <w:p w14:paraId="1911DD47" w14:textId="77777777" w:rsidR="00A5540F" w:rsidRPr="00B87066" w:rsidRDefault="00A5540F" w:rsidP="00A5540F">
            <w:pPr>
              <w:pStyle w:val="RCTstable"/>
            </w:pPr>
            <w:r w:rsidRPr="00B87066">
              <w:t>Mixed BMIs</w:t>
            </w:r>
          </w:p>
        </w:tc>
        <w:tc>
          <w:tcPr>
            <w:tcW w:w="2982" w:type="dxa"/>
            <w:shd w:val="clear" w:color="auto" w:fill="auto"/>
          </w:tcPr>
          <w:p w14:paraId="5D62A24A" w14:textId="77777777" w:rsidR="00A5540F" w:rsidRPr="00B87066" w:rsidRDefault="00A5540F" w:rsidP="00A5540F">
            <w:pPr>
              <w:pStyle w:val="RCTstable"/>
              <w:jc w:val="center"/>
              <w:rPr>
                <w:rStyle w:val="block"/>
                <w:bCs/>
              </w:rPr>
            </w:pPr>
            <w:r w:rsidRPr="00B87066">
              <w:rPr>
                <w:rStyle w:val="block"/>
                <w:bCs/>
              </w:rPr>
              <w:t>RR 0.85 (0.70 to 1.03)</w:t>
            </w:r>
          </w:p>
        </w:tc>
        <w:tc>
          <w:tcPr>
            <w:tcW w:w="1134" w:type="dxa"/>
            <w:shd w:val="clear" w:color="auto" w:fill="auto"/>
          </w:tcPr>
          <w:p w14:paraId="2BF8E53F" w14:textId="77777777" w:rsidR="00A5540F" w:rsidRPr="00B87066" w:rsidRDefault="00A5540F" w:rsidP="00A5540F">
            <w:pPr>
              <w:pStyle w:val="RCTstable"/>
              <w:jc w:val="center"/>
              <w:rPr>
                <w:rStyle w:val="block"/>
                <w:bCs/>
              </w:rPr>
            </w:pPr>
            <w:r w:rsidRPr="00B87066">
              <w:rPr>
                <w:rStyle w:val="block"/>
                <w:bCs/>
              </w:rPr>
              <w:t>14</w:t>
            </w:r>
          </w:p>
        </w:tc>
      </w:tr>
      <w:tr w:rsidR="00A5540F" w:rsidRPr="00B87066" w14:paraId="0CA3DAFE" w14:textId="77777777" w:rsidTr="00A5540F">
        <w:tc>
          <w:tcPr>
            <w:tcW w:w="2841" w:type="dxa"/>
            <w:shd w:val="clear" w:color="auto" w:fill="auto"/>
          </w:tcPr>
          <w:p w14:paraId="643BBA6C" w14:textId="4EC3AE5D" w:rsidR="00A5540F" w:rsidRPr="00B87066" w:rsidRDefault="00A5540F" w:rsidP="002747EA">
            <w:pPr>
              <w:pStyle w:val="RCTstable"/>
            </w:pPr>
            <w:r w:rsidRPr="00C12274">
              <w:rPr>
                <w:noProof/>
              </w:rPr>
              <w:t>Thangaratinam et al 2012a</w:t>
            </w:r>
            <w:r>
              <w:rPr>
                <w:noProof/>
              </w:rPr>
              <w:fldChar w:fldCharType="begin">
                <w:fldData xml:space="preserve">PEVuZE5vdGU+PENpdGU+PEF1dGhvcj5UaGFuZ2FyYXRpbmFtPC9BdXRob3I+PFllYXI+MjAxMjwv
WWVhcj48UmVjTnVtPjYzMDwvUmVjTnVtPjxEaXNwbGF5VGV4dD48c3R5bGUgZmFjZT0ic3VwZXJz
Y3JpcHQiIGZvbnQ9IlRyZWJ1Y2hldCBNUyIgc2l6ZT0iOSI+NDExPC9zdHlsZT48L0Rpc3BsYXlU
ZXh0PjxyZWNvcmQ+PHJlYy1udW1iZXI+NjMwPC9yZWMtbnVtYmVyPjxmb3JlaWduLWtleXM+PGtl
eSBhcHA9IkVOIiBkYi1pZD0iZXh2YXNyZngyZHRyYW9lc2FzeHAyc3pzeGEyZGY1MDI1OTJ4IiB0
aW1lc3RhbXA9IjE1NDA0MjUzNDQiPjYzMD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EdWRhLCBX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</w:fldData>
              </w:fldChar>
            </w:r>
            <w:r w:rsidR="002747EA">
              <w:rPr>
                <w:noProof/>
              </w:rPr>
              <w:instrText xml:space="preserve"> ADDIN EN.CITE </w:instrText>
            </w:r>
            <w:r w:rsidR="002747EA">
              <w:rPr>
                <w:noProof/>
              </w:rPr>
              <w:fldChar w:fldCharType="begin">
                <w:fldData xml:space="preserve">PEVuZE5vdGU+PENpdGU+PEF1dGhvcj5UaGFuZ2FyYXRpbmFtPC9BdXRob3I+PFllYXI+MjAxMjwv
WWVhcj48UmVjTnVtPjYzMDwvUmVjTnVtPjxEaXNwbGF5VGV4dD48c3R5bGUgZmFjZT0ic3VwZXJz
Y3JpcHQiIGZvbnQ9IlRyZWJ1Y2hldCBNUyIgc2l6ZT0iOSI+NDExPC9zdHlsZT48L0Rpc3BsYXlU
ZXh0PjxyZWNvcmQ+PHJlYy1udW1iZXI+NjMwPC9yZWMtbnVtYmVyPjxmb3JlaWduLWtleXM+PGtl
eSBhcHA9IkVOIiBkYi1pZD0iZXh2YXNyZngyZHRyYW9lc2FzeHAyc3pzeGEyZGY1MDI1OTJ4IiB0
aW1lc3RhbXA9IjE1NDA0MjUzNDQiPjYzMD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EdWRhLCBX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</w:fldData>
              </w:fldChar>
            </w:r>
            <w:r w:rsidR="002747EA">
              <w:rPr>
                <w:noProof/>
              </w:rPr>
              <w:instrText xml:space="preserve"> ADDIN EN.CITE.DATA </w:instrText>
            </w:r>
            <w:r w:rsidR="002747EA">
              <w:rPr>
                <w:noProof/>
              </w:rPr>
            </w:r>
            <w:r w:rsidR="002747EA">
              <w:rPr>
                <w:noProof/>
              </w:rPr>
              <w:fldChar w:fldCharType="end"/>
            </w:r>
            <w:r>
              <w:rPr>
                <w:noProof/>
              </w:rPr>
            </w:r>
            <w:r>
              <w:rPr>
                <w:noProof/>
              </w:rPr>
              <w:fldChar w:fldCharType="separate"/>
            </w:r>
            <w:r w:rsidR="002747EA" w:rsidRPr="002747EA">
              <w:rPr>
                <w:noProof/>
                <w:sz w:val="18"/>
                <w:vertAlign w:val="superscript"/>
              </w:rPr>
              <w:t>411</w:t>
            </w:r>
            <w:r>
              <w:rPr>
                <w:noProof/>
              </w:rPr>
              <w:fldChar w:fldCharType="end"/>
            </w:r>
          </w:p>
        </w:tc>
        <w:tc>
          <w:tcPr>
            <w:tcW w:w="2547" w:type="dxa"/>
            <w:shd w:val="clear" w:color="auto" w:fill="auto"/>
          </w:tcPr>
          <w:p w14:paraId="626BA0FE" w14:textId="77777777" w:rsidR="00A5540F" w:rsidRPr="00B87066" w:rsidRDefault="00A5540F" w:rsidP="00A5540F">
            <w:pPr>
              <w:pStyle w:val="RCTstable"/>
            </w:pPr>
            <w:r>
              <w:t>Mixed BMIs</w:t>
            </w:r>
          </w:p>
        </w:tc>
        <w:tc>
          <w:tcPr>
            <w:tcW w:w="2982" w:type="dxa"/>
            <w:shd w:val="clear" w:color="auto" w:fill="auto"/>
          </w:tcPr>
          <w:p w14:paraId="560C0F5B" w14:textId="77777777" w:rsidR="00A5540F" w:rsidRPr="00B87066" w:rsidRDefault="00A5540F" w:rsidP="00A5540F">
            <w:pPr>
              <w:pStyle w:val="RCTstable"/>
              <w:jc w:val="center"/>
              <w:rPr>
                <w:rStyle w:val="block"/>
                <w:bCs/>
              </w:rPr>
            </w:pPr>
            <w:r>
              <w:rPr>
                <w:rStyle w:val="block"/>
                <w:bCs/>
              </w:rPr>
              <w:t>RR 0.96 (0.49 to 1.86)</w:t>
            </w:r>
          </w:p>
        </w:tc>
        <w:tc>
          <w:tcPr>
            <w:tcW w:w="1134" w:type="dxa"/>
            <w:shd w:val="clear" w:color="auto" w:fill="auto"/>
          </w:tcPr>
          <w:p w14:paraId="27B60328" w14:textId="77777777" w:rsidR="00A5540F" w:rsidRPr="00B87066" w:rsidRDefault="00A5540F" w:rsidP="00A5540F">
            <w:pPr>
              <w:pStyle w:val="RCTstable"/>
              <w:jc w:val="center"/>
              <w:rPr>
                <w:rStyle w:val="block"/>
                <w:bCs/>
              </w:rPr>
            </w:pPr>
            <w:r>
              <w:rPr>
                <w:rStyle w:val="block"/>
                <w:bCs/>
              </w:rPr>
              <w:t>3</w:t>
            </w:r>
          </w:p>
        </w:tc>
      </w:tr>
      <w:tr w:rsidR="00A5540F" w:rsidRPr="00C12274" w14:paraId="59D53D67" w14:textId="77777777" w:rsidTr="00A5540F">
        <w:tc>
          <w:tcPr>
            <w:tcW w:w="2841" w:type="dxa"/>
          </w:tcPr>
          <w:p w14:paraId="0515045D" w14:textId="66AA1EFD" w:rsidR="00A5540F" w:rsidRPr="00916B76" w:rsidRDefault="00A5540F" w:rsidP="002747EA">
            <w:pPr>
              <w:pStyle w:val="RCTstable"/>
            </w:pPr>
            <w:r w:rsidRPr="00916B76">
              <w:t>Thangaratinam</w:t>
            </w:r>
            <w:r>
              <w:t xml:space="preserve"> 2012b</w:t>
            </w:r>
            <w:r>
              <w:fldChar w:fldCharType="begin">
                <w:fldData xml:space="preserve">PEVuZE5vdGU+PENpdGU+PEF1dGhvcj5UaGFuZ2FyYXRpbmFtPC9BdXRob3I+PFllYXI+MjAxMjwv
WWVhcj48UmVjTnVtPjYzMTwvUmVjTnVtPjxEaXNwbGF5VGV4dD48c3R5bGUgZmFjZT0ic3VwZXJz
Y3JpcHQiIGZvbnQ9IlRyZWJ1Y2hldCBNUyIgc2l6ZT0iOSI+NDEyPC9zdHlsZT48L0Rpc3BsYXlU
ZXh0PjxyZWNvcmQ+PHJlYy1udW1iZXI+NjMxPC9yZWMtbnVtYmVyPjxmb3JlaWduLWtleXM+PGtl
eSBhcHA9IkVOIiBkYi1pZD0iZXh2YXNyZngyZHRyYW9lc2FzeHAyc3pzeGEyZGY1MDI1OTJ4IiB0
aW1lc3RhbXA9IjE1NDA0MjUzNDQiPjYzMT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Sb3NlYm9v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==
</w:fldData>
              </w:fldChar>
            </w:r>
            <w:r w:rsidR="002747EA">
              <w:instrText xml:space="preserve"> ADDIN EN.CITE </w:instrText>
            </w:r>
            <w:r w:rsidR="002747EA">
              <w:fldChar w:fldCharType="begin">
                <w:fldData xml:space="preserve">PEVuZE5vdGU+PENpdGU+PEF1dGhvcj5UaGFuZ2FyYXRpbmFtPC9BdXRob3I+PFllYXI+MjAxMjwv
WWVhcj48UmVjTnVtPjYzMTwvUmVjTnVtPjxEaXNwbGF5VGV4dD48c3R5bGUgZmFjZT0ic3VwZXJz
Y3JpcHQiIGZvbnQ9IlRyZWJ1Y2hldCBNUyIgc2l6ZT0iOSI+NDEyPC9zdHlsZT48L0Rpc3BsYXlU
ZXh0PjxyZWNvcmQ+PHJlYy1udW1iZXI+NjMxPC9yZWMtbnVtYmVyPjxmb3JlaWduLWtleXM+PGtl
eSBhcHA9IkVOIiBkYi1pZD0iZXh2YXNyZngyZHRyYW9lc2FzeHAyc3pzeGEyZGY1MDI1OTJ4IiB0
aW1lc3RhbXA9IjE1NDA0MjUzNDQiPjYzMT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Sb3NlYm9v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==
</w:fldData>
              </w:fldChar>
            </w:r>
            <w:r w:rsidR="002747EA">
              <w:instrText xml:space="preserve"> ADDIN EN.CITE.DATA </w:instrText>
            </w:r>
            <w:r w:rsidR="002747EA">
              <w:fldChar w:fldCharType="end"/>
            </w:r>
            <w:r>
              <w:fldChar w:fldCharType="separate"/>
            </w:r>
            <w:r w:rsidR="002747EA" w:rsidRPr="002747EA">
              <w:rPr>
                <w:noProof/>
                <w:sz w:val="18"/>
                <w:vertAlign w:val="superscript"/>
              </w:rPr>
              <w:t>412</w:t>
            </w:r>
            <w:r>
              <w:fldChar w:fldCharType="end"/>
            </w:r>
          </w:p>
        </w:tc>
        <w:tc>
          <w:tcPr>
            <w:tcW w:w="2547" w:type="dxa"/>
          </w:tcPr>
          <w:p w14:paraId="12551F35" w14:textId="77777777" w:rsidR="00A5540F" w:rsidRPr="00C12274" w:rsidRDefault="00A5540F" w:rsidP="00A5540F">
            <w:pPr>
              <w:pStyle w:val="RCTstable"/>
            </w:pPr>
            <w:r>
              <w:t>Mixed BMIs</w:t>
            </w:r>
          </w:p>
        </w:tc>
        <w:tc>
          <w:tcPr>
            <w:tcW w:w="2982" w:type="dxa"/>
          </w:tcPr>
          <w:p w14:paraId="669AE94D" w14:textId="77777777" w:rsidR="00A5540F" w:rsidRPr="00B063FF" w:rsidRDefault="00A5540F" w:rsidP="00A5540F">
            <w:pPr>
              <w:pStyle w:val="RCTstable"/>
              <w:jc w:val="center"/>
            </w:pPr>
            <w:r>
              <w:t>RR 1.18 (0.78 to 1.77)</w:t>
            </w:r>
          </w:p>
        </w:tc>
        <w:tc>
          <w:tcPr>
            <w:tcW w:w="1134" w:type="dxa"/>
          </w:tcPr>
          <w:p w14:paraId="5FF51FE3" w14:textId="77777777" w:rsidR="00A5540F" w:rsidRPr="008C6CCE" w:rsidRDefault="00A5540F" w:rsidP="00A5540F">
            <w:pPr>
              <w:pStyle w:val="RCTstable"/>
              <w:jc w:val="center"/>
            </w:pPr>
            <w:r>
              <w:t>6</w:t>
            </w:r>
          </w:p>
        </w:tc>
      </w:tr>
      <w:tr w:rsidR="00A5540F" w:rsidRPr="00B87066" w14:paraId="0AF11422" w14:textId="77777777" w:rsidTr="00A5540F">
        <w:tc>
          <w:tcPr>
            <w:tcW w:w="2841" w:type="dxa"/>
            <w:shd w:val="clear" w:color="auto" w:fill="auto"/>
          </w:tcPr>
          <w:p w14:paraId="64A16E82" w14:textId="1E6DB7D3" w:rsidR="00A5540F" w:rsidRPr="00B87066" w:rsidRDefault="00A5540F" w:rsidP="002747EA">
            <w:pPr>
              <w:pStyle w:val="RCTstable"/>
            </w:pPr>
            <w:r w:rsidRPr="00B87066">
              <w:t>Bennet et al 2018</w:t>
            </w:r>
            <w:r w:rsidRPr="00B87066">
              <w:fldChar w:fldCharType="begin">
                <w:fldData xml:space="preserve">PEVuZE5vdGU+PENpdGU+PEF1dGhvcj5CZW5uZXR0PC9BdXRob3I+PFllYXI+MjAxODwvWWVhcj48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</w:fldData>
              </w:fldChar>
            </w:r>
            <w:r w:rsidR="002747EA">
              <w:instrText xml:space="preserve"> ADDIN EN.CITE </w:instrText>
            </w:r>
            <w:r w:rsidR="002747EA">
              <w:fldChar w:fldCharType="begin">
                <w:fldData xml:space="preserve">PEVuZE5vdGU+PENpdGU+PEF1dGhvcj5CZW5uZXR0PC9BdXRob3I+PFllYXI+MjAxODwvWWVhcj48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</w:fldData>
              </w:fldChar>
            </w:r>
            <w:r w:rsidR="002747EA">
              <w:instrText xml:space="preserve"> ADDIN EN.CITE.DATA </w:instrText>
            </w:r>
            <w:r w:rsidR="002747EA">
              <w:fldChar w:fldCharType="end"/>
            </w:r>
            <w:r w:rsidRPr="00B87066">
              <w:fldChar w:fldCharType="separate"/>
            </w:r>
            <w:r w:rsidR="002747EA" w:rsidRPr="002747EA">
              <w:rPr>
                <w:noProof/>
                <w:sz w:val="18"/>
                <w:vertAlign w:val="superscript"/>
              </w:rPr>
              <w:t>418</w:t>
            </w:r>
            <w:r w:rsidRPr="00B87066">
              <w:fldChar w:fldCharType="end"/>
            </w:r>
          </w:p>
        </w:tc>
        <w:tc>
          <w:tcPr>
            <w:tcW w:w="2547" w:type="dxa"/>
            <w:shd w:val="clear" w:color="auto" w:fill="auto"/>
          </w:tcPr>
          <w:p w14:paraId="2019661E" w14:textId="77777777" w:rsidR="00A5540F" w:rsidRPr="00B87066" w:rsidRDefault="00A5540F" w:rsidP="00A5540F">
            <w:pPr>
              <w:pStyle w:val="RCTstable"/>
            </w:pPr>
            <w:r w:rsidRPr="00B87066">
              <w:t>Overweight and obese women</w:t>
            </w:r>
          </w:p>
        </w:tc>
        <w:tc>
          <w:tcPr>
            <w:tcW w:w="2982" w:type="dxa"/>
            <w:shd w:val="clear" w:color="auto" w:fill="auto"/>
          </w:tcPr>
          <w:p w14:paraId="096F4E2A" w14:textId="77777777" w:rsidR="00A5540F" w:rsidRPr="00B87066" w:rsidRDefault="00A5540F" w:rsidP="00A5540F">
            <w:pPr>
              <w:pStyle w:val="RCTstable"/>
              <w:jc w:val="center"/>
            </w:pPr>
            <w:r w:rsidRPr="00B87066">
              <w:rPr>
                <w:rStyle w:val="block"/>
                <w:bCs/>
              </w:rPr>
              <w:t>RR 0.96 (0.82 to 1.14)</w:t>
            </w:r>
          </w:p>
        </w:tc>
        <w:tc>
          <w:tcPr>
            <w:tcW w:w="1134" w:type="dxa"/>
            <w:shd w:val="clear" w:color="auto" w:fill="auto"/>
          </w:tcPr>
          <w:p w14:paraId="0E165CC1" w14:textId="77777777" w:rsidR="00A5540F" w:rsidRPr="00B87066" w:rsidRDefault="00A5540F" w:rsidP="00A5540F">
            <w:pPr>
              <w:pStyle w:val="RCTstable"/>
              <w:jc w:val="center"/>
            </w:pPr>
            <w:r>
              <w:t>14</w:t>
            </w:r>
          </w:p>
        </w:tc>
      </w:tr>
      <w:tr w:rsidR="00A5540F" w:rsidRPr="00B87066" w14:paraId="78325F34" w14:textId="77777777" w:rsidTr="00A5540F">
        <w:tc>
          <w:tcPr>
            <w:tcW w:w="2841" w:type="dxa"/>
            <w:tcBorders>
              <w:bottom w:val="single" w:sz="4" w:space="0" w:color="3B3474"/>
            </w:tcBorders>
            <w:shd w:val="clear" w:color="auto" w:fill="auto"/>
          </w:tcPr>
          <w:p w14:paraId="5D9E22C8" w14:textId="28EE1EA6" w:rsidR="00A5540F" w:rsidRPr="00C12274" w:rsidRDefault="00A5540F" w:rsidP="002747EA">
            <w:pPr>
              <w:pStyle w:val="RCTstable"/>
              <w:rPr>
                <w:noProof/>
              </w:rPr>
            </w:pPr>
            <w:r w:rsidRPr="00916B76">
              <w:t>Oteng-Ntim 2012</w:t>
            </w:r>
            <w:r>
              <w:fldChar w:fldCharType="begin"/>
            </w:r>
            <w:r w:rsidR="002747EA">
              <w:instrText xml:space="preserve"> ADDIN EN.CITE &lt;EndNote&gt;&lt;Cite&gt;&lt;Author&gt;Oteng-Ntim&lt;/Author&gt;&lt;Year&gt;2012&lt;/Year&gt;&lt;RecNum&gt;1137&lt;/RecNum&gt;&lt;DisplayText&gt;&lt;style face="superscript" font="Trebuchet MS" size="9"&gt;528&lt;/style&gt;&lt;/DisplayText&gt;&lt;record&gt;&lt;rec-number&gt;1137&lt;/rec-number&gt;&lt;foreign-keys&gt;&lt;key app="EN" db-id="exvasrfx2dtraoesasxp2szsxa2df502592x" timestamp="1555051770"&gt;1137&lt;/key&gt;&lt;key app="ENWeb" db-id=""&gt;0&lt;/key&gt;&lt;/foreign-keys&gt;&lt;ref-type name="Journal Article"&gt;17&lt;/ref-type&gt;&lt;contributors&gt;&lt;authors&gt;&lt;author&gt;Oteng-Ntim, E.&lt;/author&gt;&lt;author&gt;Varma, R.&lt;/author&gt;&lt;author&gt;Croker, H.&lt;/author&gt;&lt;author&gt;Poston, L.&lt;/author&gt;&lt;author&gt;Doyle, P.&lt;/author&gt;&lt;/authors&gt;&lt;/contributors&gt;&lt;auth-address&gt;Department of Women&amp;apos;s Health, Guy&amp;apos;s and St Thomas&amp;apos; NHS Foundation Trust (King&amp;apos;s Health Partners), St Thomas&amp;apos; Hospital, Westminster Bridge Road, London, SE 1 7EH, UK. Eugene.oteng-ntim@gstt.nhs.uk&lt;/auth-address&gt;&lt;titles&gt;&lt;title&gt;Lifestyle interventions for overweight and obese pregnant women to improve pregnancy outcome: systematic review and meta-analysis&lt;/title&gt;&lt;secondary-title&gt;BMC Med&lt;/secondary-title&gt;&lt;/titles&gt;&lt;periodical&gt;&lt;full-title&gt;BMC Med&lt;/full-title&gt;&lt;/periodical&gt;&lt;pages&gt;47&lt;/pages&gt;&lt;volume&gt;10&lt;/volume&gt;&lt;edition&gt;2012/05/12&lt;/edition&gt;&lt;keywords&gt;&lt;keyword&gt;Behavior Therapy/methods&lt;/keyword&gt;&lt;keyword&gt;Clinical Trials as Topic&lt;/keyword&gt;&lt;keyword&gt;Diet/methods&lt;/keyword&gt;&lt;keyword&gt;Exercise&lt;/keyword&gt;&lt;keyword&gt;Female&lt;/keyword&gt;&lt;keyword&gt;Humans&lt;/keyword&gt;&lt;keyword&gt;*Life Style&lt;/keyword&gt;&lt;keyword&gt;Overweight/*prevention &amp;amp; control/*therapy&lt;/keyword&gt;&lt;keyword&gt;Pregnancy&lt;/keyword&gt;&lt;keyword&gt;Pregnancy Complications/*prevention &amp;amp; control/*therapy&lt;/keyword&gt;&lt;keyword&gt;Pregnancy Outcome&lt;/keyword&gt;&lt;/keywords&gt;&lt;dates&gt;&lt;year&gt;2012&lt;/year&gt;&lt;pub-dates&gt;&lt;date&gt;May 10&lt;/date&gt;&lt;/pub-dates&gt;&lt;/dates&gt;&lt;isbn&gt;1741-7015 (Electronic)&amp;#xD;1741-7015 (Linking)&lt;/isbn&gt;&lt;accession-num&gt;22574949&lt;/accession-num&gt;&lt;urls&gt;&lt;related-urls&gt;&lt;url&gt;https://www.ncbi.nlm.nih.gov/pubmed/22574949&lt;/url&gt;&lt;/related-urls&gt;&lt;/urls&gt;&lt;custom2&gt;PMC3355057&lt;/custom2&gt;&lt;electronic-resource-num&gt;10.1186/1741-7015-10-47&lt;/electronic-resource-num&gt;&lt;/record&gt;&lt;/Cite&gt;&lt;/EndNote&gt;</w:instrText>
            </w:r>
            <w:r>
              <w:fldChar w:fldCharType="separate"/>
            </w:r>
            <w:r w:rsidR="002747EA" w:rsidRPr="002747EA">
              <w:rPr>
                <w:noProof/>
                <w:sz w:val="18"/>
                <w:vertAlign w:val="superscript"/>
              </w:rPr>
              <w:t>528</w:t>
            </w:r>
            <w:r>
              <w:fldChar w:fldCharType="end"/>
            </w:r>
          </w:p>
        </w:tc>
        <w:tc>
          <w:tcPr>
            <w:tcW w:w="2547" w:type="dxa"/>
            <w:tcBorders>
              <w:bottom w:val="single" w:sz="4" w:space="0" w:color="3B3474"/>
            </w:tcBorders>
            <w:shd w:val="clear" w:color="auto" w:fill="auto"/>
          </w:tcPr>
          <w:p w14:paraId="16A948F9" w14:textId="77777777" w:rsidR="00A5540F" w:rsidRDefault="00A5540F" w:rsidP="00A5540F">
            <w:pPr>
              <w:pStyle w:val="RCTstable"/>
            </w:pPr>
            <w:r>
              <w:t>Overweight and obese women</w:t>
            </w:r>
          </w:p>
        </w:tc>
        <w:tc>
          <w:tcPr>
            <w:tcW w:w="2982" w:type="dxa"/>
            <w:tcBorders>
              <w:bottom w:val="single" w:sz="4" w:space="0" w:color="3B3474"/>
            </w:tcBorders>
            <w:shd w:val="clear" w:color="auto" w:fill="auto"/>
          </w:tcPr>
          <w:p w14:paraId="776124A9" w14:textId="77777777" w:rsidR="00A5540F" w:rsidRDefault="00A5540F" w:rsidP="00A5540F">
            <w:pPr>
              <w:pStyle w:val="RCTstable"/>
              <w:jc w:val="center"/>
              <w:rPr>
                <w:rStyle w:val="block"/>
                <w:bCs/>
              </w:rPr>
            </w:pPr>
            <w:r>
              <w:rPr>
                <w:rStyle w:val="block"/>
                <w:bCs/>
              </w:rPr>
              <w:t>OR 0.80 (0.58 to 1.10)</w:t>
            </w:r>
          </w:p>
        </w:tc>
        <w:tc>
          <w:tcPr>
            <w:tcW w:w="1134" w:type="dxa"/>
            <w:tcBorders>
              <w:bottom w:val="single" w:sz="4" w:space="0" w:color="3B3474"/>
            </w:tcBorders>
            <w:shd w:val="clear" w:color="auto" w:fill="auto"/>
          </w:tcPr>
          <w:p w14:paraId="64C86E0A" w14:textId="77777777" w:rsidR="00A5540F" w:rsidRDefault="00A5540F" w:rsidP="00A5540F">
            <w:pPr>
              <w:pStyle w:val="RCTstable"/>
              <w:jc w:val="center"/>
              <w:rPr>
                <w:rStyle w:val="block"/>
                <w:bCs/>
              </w:rPr>
            </w:pPr>
            <w:r>
              <w:rPr>
                <w:rStyle w:val="block"/>
                <w:bCs/>
              </w:rPr>
              <w:t>6</w:t>
            </w:r>
          </w:p>
        </w:tc>
      </w:tr>
      <w:tr w:rsidR="00A5540F" w:rsidRPr="00B87066" w14:paraId="780B24EA" w14:textId="77777777" w:rsidTr="00A5540F">
        <w:tc>
          <w:tcPr>
            <w:tcW w:w="9504" w:type="dxa"/>
            <w:gridSpan w:val="4"/>
            <w:shd w:val="clear" w:color="auto" w:fill="D9E2F3" w:themeFill="accent1" w:themeFillTint="33"/>
          </w:tcPr>
          <w:p w14:paraId="3F7B4B79" w14:textId="77777777" w:rsidR="00A5540F" w:rsidRPr="00B87066" w:rsidRDefault="00A5540F" w:rsidP="00A5540F">
            <w:pPr>
              <w:pStyle w:val="RCTstable"/>
              <w:rPr>
                <w:i/>
              </w:rPr>
            </w:pPr>
            <w:r>
              <w:rPr>
                <w:i/>
              </w:rPr>
              <w:t>Gestational hypertension</w:t>
            </w:r>
          </w:p>
        </w:tc>
      </w:tr>
      <w:tr w:rsidR="00A5540F" w:rsidRPr="00B87066" w14:paraId="73914354" w14:textId="77777777" w:rsidTr="00A5540F">
        <w:tc>
          <w:tcPr>
            <w:tcW w:w="2841" w:type="dxa"/>
            <w:tcBorders>
              <w:bottom w:val="single" w:sz="4" w:space="0" w:color="3B3474"/>
            </w:tcBorders>
            <w:shd w:val="clear" w:color="auto" w:fill="F2F2F2" w:themeFill="background1" w:themeFillShade="F2"/>
          </w:tcPr>
          <w:p w14:paraId="5E941B8B" w14:textId="77777777" w:rsidR="00A5540F" w:rsidRPr="00B87066" w:rsidRDefault="00A5540F" w:rsidP="00A5540F">
            <w:pPr>
              <w:pStyle w:val="RCTstable"/>
            </w:pPr>
            <w:r w:rsidRPr="00B87066">
              <w:t>Current review</w:t>
            </w:r>
          </w:p>
        </w:tc>
        <w:tc>
          <w:tcPr>
            <w:tcW w:w="2547" w:type="dxa"/>
            <w:tcBorders>
              <w:bottom w:val="single" w:sz="4" w:space="0" w:color="3B3474"/>
            </w:tcBorders>
            <w:shd w:val="clear" w:color="auto" w:fill="F2F2F2" w:themeFill="background1" w:themeFillShade="F2"/>
          </w:tcPr>
          <w:p w14:paraId="72F18B1E" w14:textId="77777777" w:rsidR="00A5540F" w:rsidRPr="00B87066" w:rsidRDefault="00A5540F" w:rsidP="00A5540F">
            <w:pPr>
              <w:pStyle w:val="RCTstable"/>
            </w:pPr>
            <w:r w:rsidRPr="00B87066">
              <w:t>Mixed BMIs</w:t>
            </w:r>
          </w:p>
        </w:tc>
        <w:tc>
          <w:tcPr>
            <w:tcW w:w="2982" w:type="dxa"/>
            <w:tcBorders>
              <w:bottom w:val="single" w:sz="4" w:space="0" w:color="3B3474"/>
            </w:tcBorders>
            <w:shd w:val="clear" w:color="auto" w:fill="F2F2F2" w:themeFill="background1" w:themeFillShade="F2"/>
          </w:tcPr>
          <w:p w14:paraId="3773061E" w14:textId="08847A24" w:rsidR="00A5540F" w:rsidRPr="00910A40" w:rsidRDefault="00690F45" w:rsidP="00A5540F">
            <w:pPr>
              <w:pStyle w:val="RCTstable"/>
              <w:jc w:val="center"/>
            </w:pPr>
            <w:r>
              <w:t>RR 0.9</w:t>
            </w:r>
            <w:r w:rsidR="00E01ACF">
              <w:t>9</w:t>
            </w:r>
            <w:r>
              <w:t xml:space="preserve"> (0.</w:t>
            </w:r>
            <w:r w:rsidR="00E01ACF">
              <w:t>7</w:t>
            </w:r>
            <w:r>
              <w:t>7</w:t>
            </w:r>
            <w:r w:rsidR="00A5540F" w:rsidRPr="00910A40">
              <w:t xml:space="preserve"> to 1.2</w:t>
            </w:r>
            <w:r w:rsidR="00E01ACF">
              <w:t>8</w:t>
            </w:r>
            <w:r w:rsidR="00A5540F" w:rsidRPr="00910A40">
              <w:t>)</w:t>
            </w:r>
          </w:p>
        </w:tc>
        <w:tc>
          <w:tcPr>
            <w:tcW w:w="1134" w:type="dxa"/>
            <w:tcBorders>
              <w:bottom w:val="single" w:sz="4" w:space="0" w:color="3B3474"/>
            </w:tcBorders>
            <w:shd w:val="clear" w:color="auto" w:fill="F2F2F2" w:themeFill="background1" w:themeFillShade="F2"/>
          </w:tcPr>
          <w:p w14:paraId="52BE8F6E" w14:textId="5D4E7B7C" w:rsidR="00A5540F" w:rsidRPr="00B87066" w:rsidRDefault="00A5540F" w:rsidP="00A5540F">
            <w:pPr>
              <w:pStyle w:val="RCTstable"/>
              <w:jc w:val="center"/>
            </w:pPr>
            <w:r w:rsidRPr="00B87066">
              <w:t>1</w:t>
            </w:r>
            <w:r w:rsidR="00E01ACF">
              <w:t>3</w:t>
            </w:r>
          </w:p>
        </w:tc>
      </w:tr>
      <w:tr w:rsidR="002966C2" w:rsidRPr="00C12274" w14:paraId="77556FF3" w14:textId="77777777" w:rsidTr="0002532B">
        <w:tc>
          <w:tcPr>
            <w:tcW w:w="2841" w:type="dxa"/>
          </w:tcPr>
          <w:p w14:paraId="39391071" w14:textId="3A223C14" w:rsidR="002966C2" w:rsidRDefault="002966C2" w:rsidP="002747EA">
            <w:pPr>
              <w:pStyle w:val="RCTstable"/>
              <w:rPr>
                <w:noProof/>
              </w:rPr>
            </w:pPr>
            <w:r>
              <w:rPr>
                <w:noProof/>
              </w:rPr>
              <w:t>Davenport et al 2018a</w:t>
            </w:r>
            <w:r w:rsidR="00D07346">
              <w:rPr>
                <w:noProof/>
              </w:rPr>
              <w:fldChar w:fldCharType="begin">
                <w:fldData xml:space="preserve">PEVuZE5vdGU+PENpdGU+PEF1dGhvcj5EYXZlbnBvcnQ8L0F1dGhvcj48WWVhcj4yMDE4PC9ZZWFy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</w:fldData>
              </w:fldChar>
            </w:r>
            <w:r w:rsidR="002747EA">
              <w:rPr>
                <w:noProof/>
              </w:rPr>
              <w:instrText xml:space="preserve"> ADDIN EN.CITE </w:instrText>
            </w:r>
            <w:r w:rsidR="002747EA">
              <w:rPr>
                <w:noProof/>
              </w:rPr>
              <w:fldChar w:fldCharType="begin">
                <w:fldData xml:space="preserve">PEVuZE5vdGU+PENpdGU+PEF1dGhvcj5EYXZlbnBvcnQ8L0F1dGhvcj48WWVhcj4yMDE4PC9ZZWFy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</w:fldData>
              </w:fldChar>
            </w:r>
            <w:r w:rsidR="002747EA">
              <w:rPr>
                <w:noProof/>
              </w:rPr>
              <w:instrText xml:space="preserve"> ADDIN EN.CITE.DATA </w:instrText>
            </w:r>
            <w:r w:rsidR="002747EA">
              <w:rPr>
                <w:noProof/>
              </w:rPr>
            </w:r>
            <w:r w:rsidR="002747EA">
              <w:rPr>
                <w:noProof/>
              </w:rPr>
              <w:fldChar w:fldCharType="end"/>
            </w:r>
            <w:r w:rsidR="00D07346">
              <w:rPr>
                <w:noProof/>
              </w:rPr>
            </w:r>
            <w:r w:rsidR="00D07346">
              <w:rPr>
                <w:noProof/>
              </w:rPr>
              <w:fldChar w:fldCharType="separate"/>
            </w:r>
            <w:r w:rsidR="002747EA" w:rsidRPr="002747EA">
              <w:rPr>
                <w:noProof/>
                <w:sz w:val="18"/>
                <w:vertAlign w:val="superscript"/>
              </w:rPr>
              <w:t>466</w:t>
            </w:r>
            <w:r w:rsidR="00D07346">
              <w:rPr>
                <w:noProof/>
              </w:rPr>
              <w:fldChar w:fldCharType="end"/>
            </w:r>
          </w:p>
        </w:tc>
        <w:tc>
          <w:tcPr>
            <w:tcW w:w="2547" w:type="dxa"/>
          </w:tcPr>
          <w:p w14:paraId="5D387F91" w14:textId="77777777" w:rsidR="002966C2" w:rsidRDefault="002966C2" w:rsidP="0002532B">
            <w:pPr>
              <w:pStyle w:val="RCTstable"/>
            </w:pPr>
            <w:r>
              <w:t>Mixed BMIs</w:t>
            </w:r>
          </w:p>
        </w:tc>
        <w:tc>
          <w:tcPr>
            <w:tcW w:w="2982" w:type="dxa"/>
          </w:tcPr>
          <w:p w14:paraId="5B82B737" w14:textId="2F0857D3" w:rsidR="002966C2" w:rsidRDefault="002966C2" w:rsidP="002966C2">
            <w:pPr>
              <w:pStyle w:val="RCTstable"/>
              <w:jc w:val="center"/>
              <w:rPr>
                <w:rFonts w:eastAsiaTheme="majorEastAsia"/>
              </w:rPr>
            </w:pPr>
            <w:r>
              <w:rPr>
                <w:rFonts w:eastAsiaTheme="majorEastAsia"/>
              </w:rPr>
              <w:t>RR 0.95 (0.72 to 1.27)</w:t>
            </w:r>
          </w:p>
        </w:tc>
        <w:tc>
          <w:tcPr>
            <w:tcW w:w="1134" w:type="dxa"/>
          </w:tcPr>
          <w:p w14:paraId="40BB9524" w14:textId="2D87F740" w:rsidR="002966C2" w:rsidRDefault="002966C2" w:rsidP="0002532B">
            <w:pPr>
              <w:pStyle w:val="RCTstable"/>
              <w:jc w:val="center"/>
            </w:pPr>
            <w:r>
              <w:t>11</w:t>
            </w:r>
          </w:p>
        </w:tc>
      </w:tr>
      <w:tr w:rsidR="00A5540F" w:rsidRPr="00B87066" w14:paraId="72CC22D2" w14:textId="77777777" w:rsidTr="00A5540F">
        <w:tc>
          <w:tcPr>
            <w:tcW w:w="2841" w:type="dxa"/>
            <w:shd w:val="clear" w:color="auto" w:fill="auto"/>
          </w:tcPr>
          <w:p w14:paraId="26D0DB96" w14:textId="4AAB787D" w:rsidR="00A5540F" w:rsidRPr="00C12274" w:rsidRDefault="00A5540F" w:rsidP="002747EA">
            <w:pPr>
              <w:pStyle w:val="RCTstable"/>
              <w:rPr>
                <w:noProof/>
              </w:rPr>
            </w:pPr>
            <w:r w:rsidRPr="00916B76">
              <w:t>O’Brien</w:t>
            </w:r>
            <w:r w:rsidR="00387849">
              <w:t xml:space="preserve"> et al 2016</w:t>
            </w:r>
            <w:r w:rsidR="00E51743">
              <w:fldChar w:fldCharType="begin">
                <w:fldData xml:space="preserve">PEVuZE5vdGU+PENpdGU+PEF1dGhvcj5PJmFwb3M7QnJpZW48L0F1dGhvcj48WWVhcj4yMDE2PC9Z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</w:fldData>
              </w:fldChar>
            </w:r>
            <w:r w:rsidR="002747EA">
              <w:instrText xml:space="preserve"> ADDIN EN.CITE </w:instrText>
            </w:r>
            <w:r w:rsidR="002747EA">
              <w:fldChar w:fldCharType="begin">
                <w:fldData xml:space="preserve">PEVuZE5vdGU+PENpdGU+PEF1dGhvcj5PJmFwb3M7QnJpZW48L0F1dGhvcj48WWVhcj4yMDE2PC9Z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</w:fldData>
              </w:fldChar>
            </w:r>
            <w:r w:rsidR="002747EA">
              <w:instrText xml:space="preserve"> ADDIN EN.CITE.DATA </w:instrText>
            </w:r>
            <w:r w:rsidR="002747EA">
              <w:fldChar w:fldCharType="end"/>
            </w:r>
            <w:r w:rsidR="00E51743">
              <w:fldChar w:fldCharType="separate"/>
            </w:r>
            <w:r w:rsidR="002747EA" w:rsidRPr="002747EA">
              <w:rPr>
                <w:noProof/>
                <w:sz w:val="18"/>
                <w:vertAlign w:val="superscript"/>
              </w:rPr>
              <w:t>523</w:t>
            </w:r>
            <w:r w:rsidR="00E51743">
              <w:fldChar w:fldCharType="end"/>
            </w:r>
          </w:p>
        </w:tc>
        <w:tc>
          <w:tcPr>
            <w:tcW w:w="2547" w:type="dxa"/>
            <w:shd w:val="clear" w:color="auto" w:fill="auto"/>
          </w:tcPr>
          <w:p w14:paraId="3584DCE3" w14:textId="77777777" w:rsidR="00A5540F" w:rsidRDefault="00A5540F" w:rsidP="00A5540F">
            <w:pPr>
              <w:pStyle w:val="RCTstable"/>
            </w:pPr>
            <w:r>
              <w:t>BMI in normal range</w:t>
            </w:r>
          </w:p>
        </w:tc>
        <w:tc>
          <w:tcPr>
            <w:tcW w:w="2982" w:type="dxa"/>
            <w:shd w:val="clear" w:color="auto" w:fill="auto"/>
          </w:tcPr>
          <w:p w14:paraId="451AD0AC" w14:textId="77777777" w:rsidR="00A5540F" w:rsidRDefault="00A5540F" w:rsidP="00A5540F">
            <w:pPr>
              <w:pStyle w:val="RCTstable"/>
              <w:jc w:val="center"/>
              <w:rPr>
                <w:rStyle w:val="block"/>
                <w:bCs/>
              </w:rPr>
            </w:pPr>
            <w:r>
              <w:rPr>
                <w:rStyle w:val="block"/>
                <w:bCs/>
              </w:rPr>
              <w:t>RR 0.34 (0.13 to 0.91)</w:t>
            </w:r>
          </w:p>
        </w:tc>
        <w:tc>
          <w:tcPr>
            <w:tcW w:w="1134" w:type="dxa"/>
            <w:shd w:val="clear" w:color="auto" w:fill="auto"/>
          </w:tcPr>
          <w:p w14:paraId="30C43904" w14:textId="77777777" w:rsidR="00A5540F" w:rsidRDefault="00A5540F" w:rsidP="00A5540F">
            <w:pPr>
              <w:pStyle w:val="RCTstable"/>
              <w:jc w:val="center"/>
              <w:rPr>
                <w:rStyle w:val="block"/>
                <w:bCs/>
              </w:rPr>
            </w:pPr>
            <w:r>
              <w:rPr>
                <w:rStyle w:val="block"/>
                <w:bCs/>
              </w:rPr>
              <w:t>2</w:t>
            </w:r>
          </w:p>
        </w:tc>
      </w:tr>
      <w:tr w:rsidR="00A5540F" w:rsidRPr="00B87066" w14:paraId="5E119278" w14:textId="77777777" w:rsidTr="00A5540F">
        <w:tc>
          <w:tcPr>
            <w:tcW w:w="2841" w:type="dxa"/>
            <w:vMerge w:val="restart"/>
          </w:tcPr>
          <w:p w14:paraId="1C60C05C" w14:textId="37A4C920" w:rsidR="00A5540F" w:rsidRPr="00B87066" w:rsidRDefault="00A5540F" w:rsidP="002747EA">
            <w:pPr>
              <w:pStyle w:val="RCTstable"/>
            </w:pPr>
            <w:r w:rsidRPr="00B87066">
              <w:rPr>
                <w:noProof/>
              </w:rPr>
              <w:t>International Weight Management in Pregnancy Collaborative 2017</w:t>
            </w:r>
            <w:r w:rsidRPr="00B87066">
              <w:rPr>
                <w:noProof/>
              </w:rPr>
              <w:fldChar w:fldCharType="begin">
                <w:fldData xml:space="preserve">PEVuZE5vdGU+PENpdGU+PEF1dGhvcj5JbnRlcm5hdGlvbmFsIFdlaWdodCBNYW5hZ2VtZW50IGlu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</w:fldData>
              </w:fldChar>
            </w:r>
            <w:r w:rsidR="002747EA">
              <w:rPr>
                <w:noProof/>
              </w:rPr>
              <w:instrText xml:space="preserve"> ADDIN EN.CITE </w:instrText>
            </w:r>
            <w:r w:rsidR="002747EA">
              <w:rPr>
                <w:noProof/>
              </w:rPr>
              <w:fldChar w:fldCharType="begin">
                <w:fldData xml:space="preserve">PEVuZE5vdGU+PENpdGU+PEF1dGhvcj5JbnRlcm5hdGlvbmFsIFdlaWdodCBNYW5hZ2VtZW50IGlu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</w:fldData>
              </w:fldChar>
            </w:r>
            <w:r w:rsidR="002747EA">
              <w:rPr>
                <w:noProof/>
              </w:rPr>
              <w:instrText xml:space="preserve"> ADDIN EN.CITE.DATA </w:instrText>
            </w:r>
            <w:r w:rsidR="002747EA">
              <w:rPr>
                <w:noProof/>
              </w:rPr>
            </w:r>
            <w:r w:rsidR="002747EA">
              <w:rPr>
                <w:noProof/>
              </w:rPr>
              <w:fldChar w:fldCharType="end"/>
            </w:r>
            <w:r w:rsidRPr="00B87066">
              <w:rPr>
                <w:noProof/>
              </w:rPr>
            </w:r>
            <w:r w:rsidRPr="00B87066">
              <w:rPr>
                <w:noProof/>
              </w:rPr>
              <w:fldChar w:fldCharType="separate"/>
            </w:r>
            <w:r w:rsidR="002747EA" w:rsidRPr="002747EA">
              <w:rPr>
                <w:noProof/>
                <w:sz w:val="18"/>
                <w:vertAlign w:val="superscript"/>
              </w:rPr>
              <w:t>415</w:t>
            </w:r>
            <w:r w:rsidRPr="00B87066">
              <w:rPr>
                <w:noProof/>
              </w:rPr>
              <w:fldChar w:fldCharType="end"/>
            </w:r>
            <w:r w:rsidRPr="00B87066">
              <w:rPr>
                <w:noProof/>
              </w:rPr>
              <w:t xml:space="preserve"> </w:t>
            </w:r>
          </w:p>
        </w:tc>
        <w:tc>
          <w:tcPr>
            <w:tcW w:w="2547" w:type="dxa"/>
          </w:tcPr>
          <w:p w14:paraId="46C05CD1" w14:textId="77777777" w:rsidR="00A5540F" w:rsidRPr="00B87066" w:rsidRDefault="00A5540F" w:rsidP="00A5540F">
            <w:pPr>
              <w:pStyle w:val="RCTstable"/>
            </w:pPr>
            <w:r w:rsidRPr="00B87066">
              <w:t>Mixed BMIs; IPD</w:t>
            </w:r>
          </w:p>
        </w:tc>
        <w:tc>
          <w:tcPr>
            <w:tcW w:w="2982" w:type="dxa"/>
          </w:tcPr>
          <w:p w14:paraId="5CB59E22" w14:textId="77777777" w:rsidR="00A5540F" w:rsidRPr="00B87066" w:rsidRDefault="00A5540F" w:rsidP="00A5540F">
            <w:pPr>
              <w:pStyle w:val="RCTstable"/>
              <w:jc w:val="center"/>
            </w:pPr>
            <w:r>
              <w:t>OR 1.05 (0.86 to 1.28)</w:t>
            </w:r>
          </w:p>
        </w:tc>
        <w:tc>
          <w:tcPr>
            <w:tcW w:w="1134" w:type="dxa"/>
          </w:tcPr>
          <w:p w14:paraId="3E8060E2" w14:textId="77777777" w:rsidR="00A5540F" w:rsidRPr="00B87066" w:rsidRDefault="00A5540F" w:rsidP="00A5540F">
            <w:pPr>
              <w:pStyle w:val="RCTstable"/>
              <w:jc w:val="center"/>
            </w:pPr>
            <w:r>
              <w:t>13</w:t>
            </w:r>
          </w:p>
        </w:tc>
      </w:tr>
      <w:tr w:rsidR="00A5540F" w:rsidRPr="00B87066" w14:paraId="30DF86F4" w14:textId="77777777" w:rsidTr="00A5540F">
        <w:tc>
          <w:tcPr>
            <w:tcW w:w="2841" w:type="dxa"/>
            <w:vMerge/>
          </w:tcPr>
          <w:p w14:paraId="632CF3A9" w14:textId="77777777" w:rsidR="00A5540F" w:rsidRPr="00B87066" w:rsidRDefault="00A5540F" w:rsidP="00A5540F">
            <w:pPr>
              <w:pStyle w:val="RCTstable"/>
            </w:pPr>
          </w:p>
        </w:tc>
        <w:tc>
          <w:tcPr>
            <w:tcW w:w="2547" w:type="dxa"/>
          </w:tcPr>
          <w:p w14:paraId="4E8C9414" w14:textId="77777777" w:rsidR="00A5540F" w:rsidRPr="00B87066" w:rsidRDefault="00A5540F" w:rsidP="00A5540F">
            <w:pPr>
              <w:pStyle w:val="RCTstable"/>
            </w:pPr>
            <w:r w:rsidRPr="00B87066">
              <w:t>Mixed BMIs; IPD and non-IPD</w:t>
            </w:r>
          </w:p>
        </w:tc>
        <w:tc>
          <w:tcPr>
            <w:tcW w:w="2982" w:type="dxa"/>
          </w:tcPr>
          <w:p w14:paraId="02199C82" w14:textId="77777777" w:rsidR="00A5540F" w:rsidRPr="00B87066" w:rsidRDefault="00A5540F" w:rsidP="00A5540F">
            <w:pPr>
              <w:pStyle w:val="RCTstable"/>
              <w:jc w:val="center"/>
              <w:rPr>
                <w:rFonts w:eastAsiaTheme="majorEastAsia"/>
              </w:rPr>
            </w:pPr>
            <w:r>
              <w:rPr>
                <w:rFonts w:eastAsiaTheme="majorEastAsia"/>
              </w:rPr>
              <w:t>OR 1.01 (0.87 to 1.17)</w:t>
            </w:r>
          </w:p>
        </w:tc>
        <w:tc>
          <w:tcPr>
            <w:tcW w:w="1134" w:type="dxa"/>
          </w:tcPr>
          <w:p w14:paraId="2B95E784" w14:textId="77777777" w:rsidR="00A5540F" w:rsidRPr="00B87066" w:rsidRDefault="00A5540F" w:rsidP="00A5540F">
            <w:pPr>
              <w:pStyle w:val="RCTstable"/>
              <w:jc w:val="center"/>
            </w:pPr>
            <w:r>
              <w:t>21</w:t>
            </w:r>
          </w:p>
        </w:tc>
      </w:tr>
      <w:tr w:rsidR="00A5540F" w:rsidRPr="00B87066" w14:paraId="686A4484" w14:textId="77777777" w:rsidTr="00A5540F">
        <w:tc>
          <w:tcPr>
            <w:tcW w:w="2841" w:type="dxa"/>
            <w:shd w:val="clear" w:color="auto" w:fill="auto"/>
          </w:tcPr>
          <w:p w14:paraId="0A48FA83" w14:textId="53B3A693" w:rsidR="00A5540F" w:rsidRPr="00B87066" w:rsidRDefault="00A5540F" w:rsidP="002747EA">
            <w:pPr>
              <w:pStyle w:val="RCTstable"/>
            </w:pPr>
            <w:r w:rsidRPr="00C12274">
              <w:rPr>
                <w:noProof/>
              </w:rPr>
              <w:t>Thangaratinam et al 2012a</w:t>
            </w:r>
            <w:r>
              <w:rPr>
                <w:noProof/>
              </w:rPr>
              <w:fldChar w:fldCharType="begin">
                <w:fldData xml:space="preserve">PEVuZE5vdGU+PENpdGU+PEF1dGhvcj5UaGFuZ2FyYXRpbmFtPC9BdXRob3I+PFllYXI+MjAxMjwv
WWVhcj48UmVjTnVtPjYzMDwvUmVjTnVtPjxEaXNwbGF5VGV4dD48c3R5bGUgZmFjZT0ic3VwZXJz
Y3JpcHQiIGZvbnQ9IlRyZWJ1Y2hldCBNUyIgc2l6ZT0iOSI+NDExPC9zdHlsZT48L0Rpc3BsYXlU
ZXh0PjxyZWNvcmQ+PHJlYy1udW1iZXI+NjMwPC9yZWMtbnVtYmVyPjxmb3JlaWduLWtleXM+PGtl
eSBhcHA9IkVOIiBkYi1pZD0iZXh2YXNyZngyZHRyYW9lc2FzeHAyc3pzeGEyZGY1MDI1OTJ4IiB0
aW1lc3RhbXA9IjE1NDA0MjUzNDQiPjYzMD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EdWRhLCBX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</w:fldData>
              </w:fldChar>
            </w:r>
            <w:r w:rsidR="002747EA">
              <w:rPr>
                <w:noProof/>
              </w:rPr>
              <w:instrText xml:space="preserve"> ADDIN EN.CITE </w:instrText>
            </w:r>
            <w:r w:rsidR="002747EA">
              <w:rPr>
                <w:noProof/>
              </w:rPr>
              <w:fldChar w:fldCharType="begin">
                <w:fldData xml:space="preserve">PEVuZE5vdGU+PENpdGU+PEF1dGhvcj5UaGFuZ2FyYXRpbmFtPC9BdXRob3I+PFllYXI+MjAxMjwv
WWVhcj48UmVjTnVtPjYzMDwvUmVjTnVtPjxEaXNwbGF5VGV4dD48c3R5bGUgZmFjZT0ic3VwZXJz
Y3JpcHQiIGZvbnQ9IlRyZWJ1Y2hldCBNUyIgc2l6ZT0iOSI+NDExPC9zdHlsZT48L0Rpc3BsYXlU
ZXh0PjxyZWNvcmQ+PHJlYy1udW1iZXI+NjMwPC9yZWMtbnVtYmVyPjxmb3JlaWduLWtleXM+PGtl
eSBhcHA9IkVOIiBkYi1pZD0iZXh2YXNyZngyZHRyYW9lc2FzeHAyc3pzeGEyZGY1MDI1OTJ4IiB0
aW1lc3RhbXA9IjE1NDA0MjUzNDQiPjYzMD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EdWRhLCBX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</w:fldData>
              </w:fldChar>
            </w:r>
            <w:r w:rsidR="002747EA">
              <w:rPr>
                <w:noProof/>
              </w:rPr>
              <w:instrText xml:space="preserve"> ADDIN EN.CITE.DATA </w:instrText>
            </w:r>
            <w:r w:rsidR="002747EA">
              <w:rPr>
                <w:noProof/>
              </w:rPr>
            </w:r>
            <w:r w:rsidR="002747EA">
              <w:rPr>
                <w:noProof/>
              </w:rPr>
              <w:fldChar w:fldCharType="end"/>
            </w:r>
            <w:r>
              <w:rPr>
                <w:noProof/>
              </w:rPr>
            </w:r>
            <w:r>
              <w:rPr>
                <w:noProof/>
              </w:rPr>
              <w:fldChar w:fldCharType="separate"/>
            </w:r>
            <w:r w:rsidR="002747EA" w:rsidRPr="002747EA">
              <w:rPr>
                <w:noProof/>
                <w:sz w:val="18"/>
                <w:vertAlign w:val="superscript"/>
              </w:rPr>
              <w:t>411</w:t>
            </w:r>
            <w:r>
              <w:rPr>
                <w:noProof/>
              </w:rPr>
              <w:fldChar w:fldCharType="end"/>
            </w:r>
          </w:p>
        </w:tc>
        <w:tc>
          <w:tcPr>
            <w:tcW w:w="2547" w:type="dxa"/>
            <w:shd w:val="clear" w:color="auto" w:fill="auto"/>
          </w:tcPr>
          <w:p w14:paraId="2CBF2C16" w14:textId="77777777" w:rsidR="00A5540F" w:rsidRPr="00B87066" w:rsidRDefault="00A5540F" w:rsidP="00A5540F">
            <w:pPr>
              <w:pStyle w:val="RCTstable"/>
            </w:pPr>
            <w:r>
              <w:t>Mixed BMIs</w:t>
            </w:r>
          </w:p>
        </w:tc>
        <w:tc>
          <w:tcPr>
            <w:tcW w:w="2982" w:type="dxa"/>
            <w:shd w:val="clear" w:color="auto" w:fill="auto"/>
          </w:tcPr>
          <w:p w14:paraId="3D0B202F" w14:textId="77777777" w:rsidR="00A5540F" w:rsidRPr="00B87066" w:rsidRDefault="00A5540F" w:rsidP="00A5540F">
            <w:pPr>
              <w:pStyle w:val="RCTstable"/>
              <w:jc w:val="center"/>
              <w:rPr>
                <w:rStyle w:val="block"/>
                <w:bCs/>
              </w:rPr>
            </w:pPr>
            <w:r>
              <w:rPr>
                <w:rStyle w:val="block"/>
                <w:bCs/>
              </w:rPr>
              <w:t>RR 1.19 (0.74 to 1.90)</w:t>
            </w:r>
          </w:p>
        </w:tc>
        <w:tc>
          <w:tcPr>
            <w:tcW w:w="1134" w:type="dxa"/>
            <w:shd w:val="clear" w:color="auto" w:fill="auto"/>
          </w:tcPr>
          <w:p w14:paraId="6EDE7CE5" w14:textId="77777777" w:rsidR="00A5540F" w:rsidRPr="00B87066" w:rsidRDefault="00A5540F" w:rsidP="00A5540F">
            <w:pPr>
              <w:pStyle w:val="RCTstable"/>
              <w:jc w:val="center"/>
              <w:rPr>
                <w:rStyle w:val="block"/>
                <w:bCs/>
              </w:rPr>
            </w:pPr>
            <w:r>
              <w:rPr>
                <w:rStyle w:val="block"/>
                <w:bCs/>
              </w:rPr>
              <w:t>3</w:t>
            </w:r>
          </w:p>
        </w:tc>
      </w:tr>
      <w:tr w:rsidR="00A5540F" w:rsidRPr="00B87066" w14:paraId="661589CF" w14:textId="77777777" w:rsidTr="00A5540F">
        <w:tc>
          <w:tcPr>
            <w:tcW w:w="2841" w:type="dxa"/>
            <w:shd w:val="clear" w:color="auto" w:fill="auto"/>
          </w:tcPr>
          <w:p w14:paraId="4FD36860" w14:textId="134DE056" w:rsidR="00A5540F" w:rsidRPr="00C12274" w:rsidRDefault="00A5540F" w:rsidP="002747EA">
            <w:pPr>
              <w:pStyle w:val="RCTstable"/>
              <w:rPr>
                <w:noProof/>
              </w:rPr>
            </w:pPr>
            <w:r w:rsidRPr="00916B76">
              <w:t>Thangaratinam</w:t>
            </w:r>
            <w:r>
              <w:t xml:space="preserve"> et al 2012b</w:t>
            </w:r>
            <w:r>
              <w:fldChar w:fldCharType="begin">
                <w:fldData xml:space="preserve">PEVuZE5vdGU+PENpdGU+PEF1dGhvcj5UaGFuZ2FyYXRpbmFtPC9BdXRob3I+PFllYXI+MjAxMjwv
WWVhcj48UmVjTnVtPjYzMTwvUmVjTnVtPjxEaXNwbGF5VGV4dD48c3R5bGUgZmFjZT0ic3VwZXJz
Y3JpcHQiIGZvbnQ9IlRyZWJ1Y2hldCBNUyIgc2l6ZT0iOSI+NDEyPC9zdHlsZT48L0Rpc3BsYXlU
ZXh0PjxyZWNvcmQ+PHJlYy1udW1iZXI+NjMxPC9yZWMtbnVtYmVyPjxmb3JlaWduLWtleXM+PGtl
eSBhcHA9IkVOIiBkYi1pZD0iZXh2YXNyZngyZHRyYW9lc2FzeHAyc3pzeGEyZGY1MDI1OTJ4IiB0
aW1lc3RhbXA9IjE1NDA0MjUzNDQiPjYzMT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Sb3NlYm9v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==
</w:fldData>
              </w:fldChar>
            </w:r>
            <w:r w:rsidR="002747EA">
              <w:instrText xml:space="preserve"> ADDIN EN.CITE </w:instrText>
            </w:r>
            <w:r w:rsidR="002747EA">
              <w:fldChar w:fldCharType="begin">
                <w:fldData xml:space="preserve">PEVuZE5vdGU+PENpdGU+PEF1dGhvcj5UaGFuZ2FyYXRpbmFtPC9BdXRob3I+PFllYXI+MjAxMjwv
WWVhcj48UmVjTnVtPjYzMTwvUmVjTnVtPjxEaXNwbGF5VGV4dD48c3R5bGUgZmFjZT0ic3VwZXJz
Y3JpcHQiIGZvbnQ9IlRyZWJ1Y2hldCBNUyIgc2l6ZT0iOSI+NDEyPC9zdHlsZT48L0Rpc3BsYXlU
ZXh0PjxyZWNvcmQ+PHJlYy1udW1iZXI+NjMxPC9yZWMtbnVtYmVyPjxmb3JlaWduLWtleXM+PGtl
eSBhcHA9IkVOIiBkYi1pZD0iZXh2YXNyZngyZHRyYW9lc2FzeHAyc3pzeGEyZGY1MDI1OTJ4IiB0
aW1lc3RhbXA9IjE1NDA0MjUzNDQiPjYzMT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Sb3NlYm9v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==
</w:fldData>
              </w:fldChar>
            </w:r>
            <w:r w:rsidR="002747EA">
              <w:instrText xml:space="preserve"> ADDIN EN.CITE.DATA </w:instrText>
            </w:r>
            <w:r w:rsidR="002747EA">
              <w:fldChar w:fldCharType="end"/>
            </w:r>
            <w:r>
              <w:fldChar w:fldCharType="separate"/>
            </w:r>
            <w:r w:rsidR="002747EA" w:rsidRPr="002747EA">
              <w:rPr>
                <w:noProof/>
                <w:sz w:val="18"/>
                <w:vertAlign w:val="superscript"/>
              </w:rPr>
              <w:t>412</w:t>
            </w:r>
            <w:r>
              <w:fldChar w:fldCharType="end"/>
            </w:r>
          </w:p>
        </w:tc>
        <w:tc>
          <w:tcPr>
            <w:tcW w:w="2547" w:type="dxa"/>
            <w:shd w:val="clear" w:color="auto" w:fill="auto"/>
          </w:tcPr>
          <w:p w14:paraId="7C57FE57" w14:textId="77777777" w:rsidR="00A5540F" w:rsidRDefault="00A5540F" w:rsidP="00A5540F">
            <w:pPr>
              <w:pStyle w:val="RCTstable"/>
            </w:pPr>
            <w:r>
              <w:t>Mixed BMIs</w:t>
            </w:r>
          </w:p>
        </w:tc>
        <w:tc>
          <w:tcPr>
            <w:tcW w:w="2982" w:type="dxa"/>
            <w:shd w:val="clear" w:color="auto" w:fill="auto"/>
          </w:tcPr>
          <w:p w14:paraId="56C55D25" w14:textId="77777777" w:rsidR="00A5540F" w:rsidRDefault="00A5540F" w:rsidP="00A5540F">
            <w:pPr>
              <w:pStyle w:val="RCTstable"/>
              <w:jc w:val="center"/>
              <w:rPr>
                <w:rStyle w:val="block"/>
                <w:bCs/>
              </w:rPr>
            </w:pPr>
            <w:r>
              <w:rPr>
                <w:rStyle w:val="block"/>
                <w:bCs/>
              </w:rPr>
              <w:t>RR 1.08 (0.75 to 1.55)</w:t>
            </w:r>
          </w:p>
        </w:tc>
        <w:tc>
          <w:tcPr>
            <w:tcW w:w="1134" w:type="dxa"/>
            <w:shd w:val="clear" w:color="auto" w:fill="auto"/>
          </w:tcPr>
          <w:p w14:paraId="6C9332EC" w14:textId="77777777" w:rsidR="00A5540F" w:rsidRDefault="00A5540F" w:rsidP="00A5540F">
            <w:pPr>
              <w:pStyle w:val="RCTstable"/>
              <w:jc w:val="center"/>
              <w:rPr>
                <w:rStyle w:val="block"/>
                <w:bCs/>
              </w:rPr>
            </w:pPr>
            <w:r>
              <w:rPr>
                <w:rStyle w:val="block"/>
                <w:bCs/>
              </w:rPr>
              <w:t>4</w:t>
            </w:r>
          </w:p>
        </w:tc>
      </w:tr>
      <w:tr w:rsidR="00A5540F" w:rsidRPr="00B87066" w14:paraId="163B96DB" w14:textId="77777777" w:rsidTr="00A5540F">
        <w:tc>
          <w:tcPr>
            <w:tcW w:w="2841" w:type="dxa"/>
            <w:tcBorders>
              <w:bottom w:val="single" w:sz="4" w:space="0" w:color="3B3474"/>
            </w:tcBorders>
            <w:shd w:val="clear" w:color="auto" w:fill="auto"/>
          </w:tcPr>
          <w:p w14:paraId="6354B0A0" w14:textId="341F5A6C" w:rsidR="00A5540F" w:rsidRPr="00916B76" w:rsidRDefault="00A5540F" w:rsidP="002747EA">
            <w:pPr>
              <w:pStyle w:val="RCTstable"/>
            </w:pPr>
            <w:r w:rsidRPr="00916B76">
              <w:t>Shepherd</w:t>
            </w:r>
            <w:r>
              <w:t xml:space="preserve"> et al 2017</w:t>
            </w:r>
            <w:r>
              <w:fldChar w:fldCharType="begin"/>
            </w:r>
            <w:r w:rsidR="002747EA">
              <w:instrText xml:space="preserve"> ADDIN EN.CITE &lt;EndNote&gt;&lt;Cite&gt;&lt;Author&gt;Shepherd&lt;/Author&gt;&lt;Year&gt;2017&lt;/Year&gt;&lt;RecNum&gt;636&lt;/RecNum&gt;&lt;DisplayText&gt;&lt;style face="superscript" font="Trebuchet MS" size="9"&gt;526&lt;/style&gt;&lt;/DisplayText&gt;&lt;record&gt;&lt;rec-number&gt;636&lt;/rec-number&gt;&lt;foreign-keys&gt;&lt;key app="EN" db-id="exvasrfx2dtraoesasxp2szsxa2df502592x" timestamp="1540429019"&gt;636&lt;/key&gt;&lt;key app="ENWeb" db-id=""&gt;0&lt;/key&gt;&lt;/foreign-keys&gt;&lt;ref-type name="Journal Article"&gt;17&lt;/ref-type&gt;&lt;contributors&gt;&lt;authors&gt;&lt;author&gt;Shepherd, Emily&lt;/author&gt;&lt;author&gt;Gomersall, Judith C.&lt;/author&gt;&lt;author&gt;Tieu, Joanna&lt;/author&gt;&lt;author&gt;Han, Shanshan&lt;/author&gt;&lt;author&gt;Crowther, Caroline A.&lt;/author&gt;&lt;author&gt;Middleton, Philippa&lt;/author&gt;&lt;/authors&gt;&lt;/contributors&gt;&lt;titles&gt;&lt;title&gt;Combined diet and exercise interventions for preventing gestational diabetes mellitus&lt;/title&gt;&lt;secondary-title&gt;Cochrane Database of Systematic Reviews&lt;/secondary-title&gt;&lt;/titles&gt;&lt;periodical&gt;&lt;full-title&gt;Cochrane Database of Systematic Reviews&lt;/full-title&gt;&lt;/periodical&gt;&lt;dates&gt;&lt;year&gt;2017&lt;/year&gt;&lt;/dates&gt;&lt;isbn&gt;14651858&lt;/isbn&gt;&lt;urls&gt;&lt;/urls&gt;&lt;electronic-resource-num&gt;10.1002/14651858.CD010443.pub3&lt;/electronic-resource-num&gt;&lt;/record&gt;&lt;/Cite&gt;&lt;/EndNote&gt;</w:instrText>
            </w:r>
            <w:r>
              <w:fldChar w:fldCharType="separate"/>
            </w:r>
            <w:r w:rsidR="002747EA" w:rsidRPr="002747EA">
              <w:rPr>
                <w:noProof/>
                <w:sz w:val="18"/>
                <w:vertAlign w:val="superscript"/>
              </w:rPr>
              <w:t>526</w:t>
            </w:r>
            <w:r>
              <w:fldChar w:fldCharType="end"/>
            </w:r>
          </w:p>
        </w:tc>
        <w:tc>
          <w:tcPr>
            <w:tcW w:w="2547" w:type="dxa"/>
            <w:tcBorders>
              <w:bottom w:val="single" w:sz="4" w:space="0" w:color="3B3474"/>
            </w:tcBorders>
            <w:shd w:val="clear" w:color="auto" w:fill="auto"/>
          </w:tcPr>
          <w:p w14:paraId="4308CF94" w14:textId="77777777" w:rsidR="00A5540F" w:rsidRDefault="00A5540F" w:rsidP="00A5540F">
            <w:pPr>
              <w:pStyle w:val="RCTstable"/>
            </w:pPr>
            <w:r>
              <w:t>Mixed BMIs</w:t>
            </w:r>
          </w:p>
        </w:tc>
        <w:tc>
          <w:tcPr>
            <w:tcW w:w="2982" w:type="dxa"/>
            <w:tcBorders>
              <w:bottom w:val="single" w:sz="4" w:space="0" w:color="3B3474"/>
            </w:tcBorders>
            <w:shd w:val="clear" w:color="auto" w:fill="auto"/>
          </w:tcPr>
          <w:p w14:paraId="4410385B" w14:textId="77777777" w:rsidR="00A5540F" w:rsidRDefault="00A5540F" w:rsidP="00A5540F">
            <w:pPr>
              <w:pStyle w:val="RCTstable"/>
              <w:jc w:val="center"/>
              <w:rPr>
                <w:rStyle w:val="block"/>
                <w:bCs/>
              </w:rPr>
            </w:pPr>
            <w:r>
              <w:rPr>
                <w:rStyle w:val="block"/>
                <w:bCs/>
              </w:rPr>
              <w:t>RR 0.46 (0.16 to 1.29)</w:t>
            </w:r>
          </w:p>
        </w:tc>
        <w:tc>
          <w:tcPr>
            <w:tcW w:w="1134" w:type="dxa"/>
            <w:tcBorders>
              <w:bottom w:val="single" w:sz="4" w:space="0" w:color="3B3474"/>
            </w:tcBorders>
            <w:shd w:val="clear" w:color="auto" w:fill="auto"/>
          </w:tcPr>
          <w:p w14:paraId="3D4EE1DC" w14:textId="77777777" w:rsidR="00A5540F" w:rsidRDefault="00A5540F" w:rsidP="00A5540F">
            <w:pPr>
              <w:pStyle w:val="RCTstable"/>
              <w:jc w:val="center"/>
              <w:rPr>
                <w:rStyle w:val="block"/>
                <w:bCs/>
              </w:rPr>
            </w:pPr>
            <w:r>
              <w:rPr>
                <w:rStyle w:val="block"/>
                <w:bCs/>
              </w:rPr>
              <w:t>4</w:t>
            </w:r>
          </w:p>
        </w:tc>
      </w:tr>
      <w:tr w:rsidR="00A5540F" w:rsidRPr="00B87066" w14:paraId="1B2F472C" w14:textId="77777777" w:rsidTr="00A5540F">
        <w:tc>
          <w:tcPr>
            <w:tcW w:w="9504" w:type="dxa"/>
            <w:gridSpan w:val="4"/>
            <w:shd w:val="clear" w:color="auto" w:fill="D9E2F3" w:themeFill="accent1" w:themeFillTint="33"/>
          </w:tcPr>
          <w:p w14:paraId="0717128C" w14:textId="77777777" w:rsidR="00A5540F" w:rsidRPr="00B87066" w:rsidRDefault="00A5540F" w:rsidP="00A5540F">
            <w:pPr>
              <w:pStyle w:val="RCTstable"/>
              <w:rPr>
                <w:i/>
              </w:rPr>
            </w:pPr>
            <w:r w:rsidRPr="00B87066">
              <w:rPr>
                <w:i/>
              </w:rPr>
              <w:t>Pre-eclampsia</w:t>
            </w:r>
          </w:p>
        </w:tc>
      </w:tr>
      <w:tr w:rsidR="00A5540F" w:rsidRPr="00B87066" w14:paraId="43446DFD" w14:textId="77777777" w:rsidTr="00A5540F">
        <w:tc>
          <w:tcPr>
            <w:tcW w:w="2841" w:type="dxa"/>
            <w:tcBorders>
              <w:bottom w:val="single" w:sz="4" w:space="0" w:color="3B3474"/>
            </w:tcBorders>
            <w:shd w:val="clear" w:color="auto" w:fill="F2F2F2" w:themeFill="background1" w:themeFillShade="F2"/>
          </w:tcPr>
          <w:p w14:paraId="7FCA334E" w14:textId="77777777" w:rsidR="00A5540F" w:rsidRPr="00B87066" w:rsidRDefault="00A5540F" w:rsidP="00A5540F">
            <w:pPr>
              <w:pStyle w:val="RCTstable"/>
            </w:pPr>
            <w:r w:rsidRPr="00B87066">
              <w:t>Current review</w:t>
            </w:r>
          </w:p>
        </w:tc>
        <w:tc>
          <w:tcPr>
            <w:tcW w:w="2547" w:type="dxa"/>
            <w:tcBorders>
              <w:bottom w:val="single" w:sz="4" w:space="0" w:color="3B3474"/>
            </w:tcBorders>
            <w:shd w:val="clear" w:color="auto" w:fill="F2F2F2" w:themeFill="background1" w:themeFillShade="F2"/>
          </w:tcPr>
          <w:p w14:paraId="0B1F2CC1" w14:textId="77777777" w:rsidR="00A5540F" w:rsidRPr="00B87066" w:rsidRDefault="00A5540F" w:rsidP="00A5540F">
            <w:pPr>
              <w:pStyle w:val="RCTstable"/>
            </w:pPr>
            <w:r w:rsidRPr="00B87066">
              <w:t>Mixed BMIs</w:t>
            </w:r>
          </w:p>
        </w:tc>
        <w:tc>
          <w:tcPr>
            <w:tcW w:w="2982" w:type="dxa"/>
            <w:tcBorders>
              <w:bottom w:val="single" w:sz="4" w:space="0" w:color="3B3474"/>
            </w:tcBorders>
            <w:shd w:val="clear" w:color="auto" w:fill="F2F2F2" w:themeFill="background1" w:themeFillShade="F2"/>
          </w:tcPr>
          <w:p w14:paraId="46048D81" w14:textId="1D2C87A9" w:rsidR="00A5540F" w:rsidRPr="00B87066" w:rsidRDefault="00A5540F" w:rsidP="00A5540F">
            <w:pPr>
              <w:pStyle w:val="RCTstable"/>
              <w:jc w:val="center"/>
            </w:pPr>
            <w:r w:rsidRPr="00B87066">
              <w:rPr>
                <w:rStyle w:val="block"/>
                <w:bCs/>
              </w:rPr>
              <w:t>RR 1.0</w:t>
            </w:r>
            <w:r w:rsidR="00E01ACF">
              <w:rPr>
                <w:rStyle w:val="block"/>
                <w:bCs/>
              </w:rPr>
              <w:t>6</w:t>
            </w:r>
            <w:r w:rsidRPr="00B87066">
              <w:t xml:space="preserve"> </w:t>
            </w:r>
            <w:r w:rsidR="00690F45">
              <w:rPr>
                <w:rStyle w:val="cell"/>
              </w:rPr>
              <w:t>(0.8</w:t>
            </w:r>
            <w:r w:rsidR="00E01ACF">
              <w:rPr>
                <w:rStyle w:val="cell"/>
              </w:rPr>
              <w:t>7</w:t>
            </w:r>
            <w:r w:rsidR="00690F45">
              <w:rPr>
                <w:rStyle w:val="cell"/>
              </w:rPr>
              <w:t xml:space="preserve"> to 1.29</w:t>
            </w:r>
            <w:r w:rsidRPr="00B87066">
              <w:rPr>
                <w:rStyle w:val="cell"/>
              </w:rPr>
              <w:t>)</w:t>
            </w:r>
          </w:p>
        </w:tc>
        <w:tc>
          <w:tcPr>
            <w:tcW w:w="1134" w:type="dxa"/>
            <w:tcBorders>
              <w:bottom w:val="single" w:sz="4" w:space="0" w:color="3B3474"/>
            </w:tcBorders>
            <w:shd w:val="clear" w:color="auto" w:fill="F2F2F2" w:themeFill="background1" w:themeFillShade="F2"/>
          </w:tcPr>
          <w:p w14:paraId="37B559D7" w14:textId="505D0E33" w:rsidR="00A5540F" w:rsidRPr="00B87066" w:rsidRDefault="00690F45" w:rsidP="00A5540F">
            <w:pPr>
              <w:pStyle w:val="RCTstable"/>
              <w:jc w:val="center"/>
            </w:pPr>
            <w:r>
              <w:t>1</w:t>
            </w:r>
            <w:r w:rsidR="00E01ACF">
              <w:t>4</w:t>
            </w:r>
          </w:p>
        </w:tc>
      </w:tr>
      <w:tr w:rsidR="00A5540F" w:rsidRPr="00B87066" w14:paraId="5F518C53" w14:textId="77777777" w:rsidTr="00A5540F">
        <w:tc>
          <w:tcPr>
            <w:tcW w:w="2841" w:type="dxa"/>
            <w:shd w:val="clear" w:color="auto" w:fill="auto"/>
          </w:tcPr>
          <w:p w14:paraId="333C576E" w14:textId="1C2CAFF3" w:rsidR="00A5540F" w:rsidRPr="00B87066" w:rsidRDefault="00A5540F" w:rsidP="002747EA">
            <w:pPr>
              <w:pStyle w:val="RCTstable"/>
            </w:pPr>
            <w:r w:rsidRPr="00B87066">
              <w:t>Allen et al 2014</w:t>
            </w:r>
            <w:r w:rsidRPr="00B87066">
              <w:fldChar w:fldCharType="begin">
                <w:fldData xml:space="preserve">PEVuZE5vdGU+PENpdGU+PEF1dGhvcj5BbGxlbjwvQXV0aG9yPjxZZWFyPjIwMTQ8L1llYXI+PFJl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</w:fldData>
              </w:fldChar>
            </w:r>
            <w:r w:rsidR="002747EA">
              <w:instrText xml:space="preserve"> ADDIN EN.CITE </w:instrText>
            </w:r>
            <w:r w:rsidR="002747EA">
              <w:fldChar w:fldCharType="begin">
                <w:fldData xml:space="preserve">PEVuZE5vdGU+PENpdGU+PEF1dGhvcj5BbGxlbjwvQXV0aG9yPjxZZWFyPjIwMTQ8L1llYXI+PFJl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</w:fldData>
              </w:fldChar>
            </w:r>
            <w:r w:rsidR="002747EA">
              <w:instrText xml:space="preserve"> ADDIN EN.CITE.DATA </w:instrText>
            </w:r>
            <w:r w:rsidR="002747EA">
              <w:fldChar w:fldCharType="end"/>
            </w:r>
            <w:r w:rsidRPr="00B87066">
              <w:fldChar w:fldCharType="separate"/>
            </w:r>
            <w:r w:rsidR="002747EA" w:rsidRPr="002747EA">
              <w:rPr>
                <w:noProof/>
                <w:sz w:val="18"/>
                <w:vertAlign w:val="superscript"/>
              </w:rPr>
              <w:t>422</w:t>
            </w:r>
            <w:r w:rsidRPr="00B87066">
              <w:fldChar w:fldCharType="end"/>
            </w:r>
          </w:p>
        </w:tc>
        <w:tc>
          <w:tcPr>
            <w:tcW w:w="2547" w:type="dxa"/>
            <w:shd w:val="clear" w:color="auto" w:fill="auto"/>
          </w:tcPr>
          <w:p w14:paraId="2CF2EC9B" w14:textId="77777777" w:rsidR="00A5540F" w:rsidRPr="00B87066" w:rsidRDefault="00A5540F" w:rsidP="00A5540F">
            <w:pPr>
              <w:pStyle w:val="RCTstable"/>
            </w:pPr>
            <w:r w:rsidRPr="00B87066">
              <w:t>Mixed BMIs</w:t>
            </w:r>
          </w:p>
        </w:tc>
        <w:tc>
          <w:tcPr>
            <w:tcW w:w="2982" w:type="dxa"/>
            <w:shd w:val="clear" w:color="auto" w:fill="auto"/>
          </w:tcPr>
          <w:p w14:paraId="7E6BC162" w14:textId="77777777" w:rsidR="00A5540F" w:rsidRPr="00B87066" w:rsidRDefault="00A5540F" w:rsidP="00A5540F">
            <w:pPr>
              <w:pStyle w:val="RCTstable"/>
              <w:jc w:val="center"/>
            </w:pPr>
            <w:r w:rsidRPr="00B87066">
              <w:rPr>
                <w:rStyle w:val="block"/>
                <w:bCs/>
              </w:rPr>
              <w:t>RR 0.</w:t>
            </w:r>
            <w:r>
              <w:rPr>
                <w:rStyle w:val="block"/>
                <w:bCs/>
              </w:rPr>
              <w:t>93</w:t>
            </w:r>
            <w:r w:rsidRPr="00B87066">
              <w:rPr>
                <w:rStyle w:val="block"/>
                <w:bCs/>
              </w:rPr>
              <w:t xml:space="preserve"> (0.66</w:t>
            </w:r>
            <w:r>
              <w:rPr>
                <w:rStyle w:val="block"/>
                <w:bCs/>
              </w:rPr>
              <w:t xml:space="preserve"> to </w:t>
            </w:r>
            <w:r w:rsidRPr="00B87066">
              <w:rPr>
                <w:rStyle w:val="block"/>
                <w:bCs/>
              </w:rPr>
              <w:t>1.32)</w:t>
            </w:r>
          </w:p>
        </w:tc>
        <w:tc>
          <w:tcPr>
            <w:tcW w:w="1134" w:type="dxa"/>
            <w:shd w:val="clear" w:color="auto" w:fill="auto"/>
          </w:tcPr>
          <w:p w14:paraId="06E6CCF5" w14:textId="77777777" w:rsidR="00A5540F" w:rsidRPr="00B87066" w:rsidRDefault="00A5540F" w:rsidP="00A5540F">
            <w:pPr>
              <w:pStyle w:val="RCTstable"/>
              <w:jc w:val="center"/>
            </w:pPr>
            <w:r w:rsidRPr="00B87066">
              <w:t>6</w:t>
            </w:r>
          </w:p>
        </w:tc>
      </w:tr>
      <w:tr w:rsidR="0012421A" w:rsidRPr="00C12274" w14:paraId="45D02954" w14:textId="77777777" w:rsidTr="0002532B">
        <w:tc>
          <w:tcPr>
            <w:tcW w:w="2841" w:type="dxa"/>
          </w:tcPr>
          <w:p w14:paraId="6C05352E" w14:textId="06927FDB" w:rsidR="0012421A" w:rsidRDefault="0012421A" w:rsidP="002747EA">
            <w:pPr>
              <w:pStyle w:val="RCTstable"/>
              <w:rPr>
                <w:noProof/>
              </w:rPr>
            </w:pPr>
            <w:r>
              <w:rPr>
                <w:noProof/>
              </w:rPr>
              <w:t>Davenport et al 2018a</w:t>
            </w:r>
            <w:r w:rsidR="00D07346">
              <w:rPr>
                <w:noProof/>
              </w:rPr>
              <w:fldChar w:fldCharType="begin">
                <w:fldData xml:space="preserve">PEVuZE5vdGU+PENpdGU+PEF1dGhvcj5EYXZlbnBvcnQ8L0F1dGhvcj48WWVhcj4yMDE4PC9ZZWFy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</w:fldData>
              </w:fldChar>
            </w:r>
            <w:r w:rsidR="002747EA">
              <w:rPr>
                <w:noProof/>
              </w:rPr>
              <w:instrText xml:space="preserve"> ADDIN EN.CITE </w:instrText>
            </w:r>
            <w:r w:rsidR="002747EA">
              <w:rPr>
                <w:noProof/>
              </w:rPr>
              <w:fldChar w:fldCharType="begin">
                <w:fldData xml:space="preserve">PEVuZE5vdGU+PENpdGU+PEF1dGhvcj5EYXZlbnBvcnQ8L0F1dGhvcj48WWVhcj4yMDE4PC9ZZWFy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</w:fldData>
              </w:fldChar>
            </w:r>
            <w:r w:rsidR="002747EA">
              <w:rPr>
                <w:noProof/>
              </w:rPr>
              <w:instrText xml:space="preserve"> ADDIN EN.CITE.DATA </w:instrText>
            </w:r>
            <w:r w:rsidR="002747EA">
              <w:rPr>
                <w:noProof/>
              </w:rPr>
            </w:r>
            <w:r w:rsidR="002747EA">
              <w:rPr>
                <w:noProof/>
              </w:rPr>
              <w:fldChar w:fldCharType="end"/>
            </w:r>
            <w:r w:rsidR="00D07346">
              <w:rPr>
                <w:noProof/>
              </w:rPr>
            </w:r>
            <w:r w:rsidR="00D07346">
              <w:rPr>
                <w:noProof/>
              </w:rPr>
              <w:fldChar w:fldCharType="separate"/>
            </w:r>
            <w:r w:rsidR="002747EA" w:rsidRPr="002747EA">
              <w:rPr>
                <w:noProof/>
                <w:sz w:val="18"/>
                <w:vertAlign w:val="superscript"/>
              </w:rPr>
              <w:t>466</w:t>
            </w:r>
            <w:r w:rsidR="00D07346">
              <w:rPr>
                <w:noProof/>
              </w:rPr>
              <w:fldChar w:fldCharType="end"/>
            </w:r>
          </w:p>
        </w:tc>
        <w:tc>
          <w:tcPr>
            <w:tcW w:w="2547" w:type="dxa"/>
          </w:tcPr>
          <w:p w14:paraId="1ED62252" w14:textId="77777777" w:rsidR="0012421A" w:rsidRDefault="0012421A" w:rsidP="0002532B">
            <w:pPr>
              <w:pStyle w:val="RCTstable"/>
            </w:pPr>
            <w:r>
              <w:t>Mixed BMIs</w:t>
            </w:r>
          </w:p>
        </w:tc>
        <w:tc>
          <w:tcPr>
            <w:tcW w:w="2982" w:type="dxa"/>
          </w:tcPr>
          <w:p w14:paraId="17EF59F7" w14:textId="6CE656E9" w:rsidR="0012421A" w:rsidRDefault="0012421A" w:rsidP="0012421A">
            <w:pPr>
              <w:pStyle w:val="RCTstable"/>
              <w:jc w:val="center"/>
              <w:rPr>
                <w:rFonts w:eastAsiaTheme="majorEastAsia"/>
              </w:rPr>
            </w:pPr>
            <w:r>
              <w:rPr>
                <w:rFonts w:eastAsiaTheme="majorEastAsia"/>
              </w:rPr>
              <w:t>RR 0.89 (0.73 to 1.08)</w:t>
            </w:r>
          </w:p>
        </w:tc>
        <w:tc>
          <w:tcPr>
            <w:tcW w:w="1134" w:type="dxa"/>
          </w:tcPr>
          <w:p w14:paraId="545B18B8" w14:textId="5EE594EB" w:rsidR="0012421A" w:rsidRDefault="0012421A" w:rsidP="0002532B">
            <w:pPr>
              <w:pStyle w:val="RCTstable"/>
              <w:jc w:val="center"/>
            </w:pPr>
            <w:r>
              <w:t>12</w:t>
            </w:r>
          </w:p>
        </w:tc>
      </w:tr>
      <w:tr w:rsidR="00A5540F" w:rsidRPr="00B87066" w14:paraId="2C5A2B95" w14:textId="77777777" w:rsidTr="00A5540F">
        <w:tc>
          <w:tcPr>
            <w:tcW w:w="2841" w:type="dxa"/>
            <w:shd w:val="clear" w:color="auto" w:fill="auto"/>
          </w:tcPr>
          <w:p w14:paraId="56812444" w14:textId="7DE8F48F" w:rsidR="00A5540F" w:rsidRPr="00B87066" w:rsidRDefault="00A5540F" w:rsidP="002747EA">
            <w:pPr>
              <w:pStyle w:val="RCTstable"/>
            </w:pPr>
            <w:r w:rsidRPr="00C12274">
              <w:rPr>
                <w:noProof/>
              </w:rPr>
              <w:t>Muktabhant et al 2015</w:t>
            </w:r>
            <w:r>
              <w:fldChar w:fldCharType="begin"/>
            </w:r>
            <w:r w:rsidR="002747EA">
              <w:instrText xml:space="preserve"> ADDIN EN.CITE &lt;EndNote&gt;&lt;Cite&gt;&lt;Author&gt;Muktabhant&lt;/Author&gt;&lt;Year&gt;2015&lt;/Year&gt;&lt;RecNum&gt;632&lt;/RecNum&gt;&lt;DisplayText&gt;&lt;style face="superscript" font="Trebuchet MS" size="9"&gt;417&lt;/style&gt;&lt;/DisplayText&gt;&lt;record&gt;&lt;rec-number&gt;632&lt;/rec-number&gt;&lt;foreign-keys&gt;&lt;key app="EN" db-id="exvasrfx2dtraoesasxp2szsxa2df502592x" timestamp="1540425405"&gt;632&lt;/key&gt;&lt;/foreign-keys&gt;&lt;ref-type name="Journal Article"&gt;17&lt;/ref-type&gt;&lt;contributors&gt;&lt;authors&gt;&lt;author&gt;Muktabhant, B.&lt;/author&gt;&lt;author&gt;Lawrie, T. A.&lt;/author&gt;&lt;author&gt;Lumbiganon, P.&lt;/author&gt;&lt;author&gt;Laopaiboon, M.&lt;/author&gt;&lt;/authors&gt;&lt;/contributors&gt;&lt;auth-address&gt;Department of Nutrition, Faculty of Public Health, Khon Kaen University, 123 Friendship Highway, Khon Kaen, Khon Kaen, Thailand, 40002.&lt;/auth-address&gt;&lt;titles&gt;&lt;title&gt;Diet or exercise, or both, for preventing excessive weight gain in pregnancy&lt;/title&gt;&lt;secondary-title&gt;Cochrane Database Syst Rev&lt;/secondary-title&gt;&lt;/titles&gt;&lt;periodical&gt;&lt;full-title&gt;Cochrane Database Syst Rev&lt;/full-title&gt;&lt;/periodical&gt;&lt;pages&gt;CD007145&lt;/pages&gt;&lt;number&gt;6&lt;/number&gt;&lt;edition&gt;2015/06/13&lt;/edition&gt;&lt;keywords&gt;&lt;keyword&gt;Counseling&lt;/keyword&gt;&lt;keyword&gt;*Diet&lt;/keyword&gt;&lt;keyword&gt;*Exercise&lt;/keyword&gt;&lt;keyword&gt;Female&lt;/keyword&gt;&lt;keyword&gt;Humans&lt;/keyword&gt;&lt;keyword&gt;Infant, Newborn&lt;/keyword&gt;&lt;keyword&gt;Overweight/complications/*prevention &amp;amp; control&lt;/keyword&gt;&lt;keyword&gt;Pregnancy&lt;/keyword&gt;&lt;keyword&gt;Pregnancy Complications/*prevention &amp;amp; control&lt;/keyword&gt;&lt;keyword&gt;Randomized Controlled Trials as Topic&lt;/keyword&gt;&lt;keyword&gt;*Weight Gain&lt;/keyword&gt;&lt;/keywords&gt;&lt;dates&gt;&lt;year&gt;2015&lt;/year&gt;&lt;pub-dates&gt;&lt;date&gt;Jun 15&lt;/date&gt;&lt;/pub-dates&gt;&lt;/dates&gt;&lt;isbn&gt;1469-493X (Electronic)&amp;#xD;1361-6137 (Linking)&lt;/isbn&gt;&lt;accession-num&gt;26068707&lt;/accession-num&gt;&lt;urls&gt;&lt;related-urls&gt;&lt;url&gt;https://www.ncbi.nlm.nih.gov/pubmed/26068707&lt;/url&gt;&lt;/related-urls&gt;&lt;/urls&gt;&lt;electronic-resource-num&gt;10.1002/14651858.CD007145.pub3&lt;/electronic-resource-num&gt;&lt;/record&gt;&lt;/Cite&gt;&lt;/EndNote&gt;</w:instrText>
            </w:r>
            <w:r>
              <w:fldChar w:fldCharType="separate"/>
            </w:r>
            <w:r w:rsidR="002747EA" w:rsidRPr="002747EA">
              <w:rPr>
                <w:noProof/>
                <w:sz w:val="18"/>
                <w:vertAlign w:val="superscript"/>
              </w:rPr>
              <w:t>417</w:t>
            </w:r>
            <w:r>
              <w:fldChar w:fldCharType="end"/>
            </w:r>
          </w:p>
        </w:tc>
        <w:tc>
          <w:tcPr>
            <w:tcW w:w="2547" w:type="dxa"/>
            <w:shd w:val="clear" w:color="auto" w:fill="auto"/>
          </w:tcPr>
          <w:p w14:paraId="335935EC" w14:textId="77777777" w:rsidR="00A5540F" w:rsidRPr="00B87066" w:rsidRDefault="00A5540F" w:rsidP="00A5540F">
            <w:pPr>
              <w:pStyle w:val="RCTstable"/>
            </w:pPr>
            <w:r>
              <w:t>Mixed BMIs</w:t>
            </w:r>
          </w:p>
        </w:tc>
        <w:tc>
          <w:tcPr>
            <w:tcW w:w="2982" w:type="dxa"/>
            <w:shd w:val="clear" w:color="auto" w:fill="auto"/>
          </w:tcPr>
          <w:p w14:paraId="007663D3" w14:textId="77777777" w:rsidR="00A5540F" w:rsidRPr="00B87066" w:rsidRDefault="00A5540F" w:rsidP="00A5540F">
            <w:pPr>
              <w:pStyle w:val="RCTstable"/>
              <w:jc w:val="center"/>
              <w:rPr>
                <w:rStyle w:val="block"/>
                <w:bCs/>
              </w:rPr>
            </w:pPr>
            <w:r>
              <w:rPr>
                <w:rStyle w:val="block"/>
                <w:bCs/>
              </w:rPr>
              <w:t>RR 1.00 (0.75 to 1.34)</w:t>
            </w:r>
          </w:p>
        </w:tc>
        <w:tc>
          <w:tcPr>
            <w:tcW w:w="1134" w:type="dxa"/>
            <w:shd w:val="clear" w:color="auto" w:fill="auto"/>
          </w:tcPr>
          <w:p w14:paraId="58E034E5" w14:textId="77777777" w:rsidR="00A5540F" w:rsidRPr="00B87066" w:rsidRDefault="00A5540F" w:rsidP="00A5540F">
            <w:pPr>
              <w:pStyle w:val="RCTstable"/>
              <w:jc w:val="center"/>
            </w:pPr>
            <w:r>
              <w:t>7</w:t>
            </w:r>
          </w:p>
        </w:tc>
      </w:tr>
      <w:tr w:rsidR="00A5540F" w:rsidRPr="00B87066" w14:paraId="05880A3A" w14:textId="77777777" w:rsidTr="00A5540F">
        <w:tc>
          <w:tcPr>
            <w:tcW w:w="2841" w:type="dxa"/>
            <w:shd w:val="clear" w:color="auto" w:fill="auto"/>
          </w:tcPr>
          <w:p w14:paraId="1A46B1C6" w14:textId="0B4F0023" w:rsidR="00A5540F" w:rsidRPr="00B87066" w:rsidRDefault="00A5540F" w:rsidP="002747EA">
            <w:pPr>
              <w:pStyle w:val="RCTstable"/>
            </w:pPr>
            <w:r w:rsidRPr="00C12274">
              <w:rPr>
                <w:noProof/>
              </w:rPr>
              <w:t>Thangaratinam et al 2012a</w:t>
            </w:r>
            <w:r>
              <w:rPr>
                <w:noProof/>
              </w:rPr>
              <w:fldChar w:fldCharType="begin">
                <w:fldData xml:space="preserve">PEVuZE5vdGU+PENpdGU+PEF1dGhvcj5UaGFuZ2FyYXRpbmFtPC9BdXRob3I+PFllYXI+MjAxMjwv
WWVhcj48UmVjTnVtPjYzMDwvUmVjTnVtPjxEaXNwbGF5VGV4dD48c3R5bGUgZmFjZT0ic3VwZXJz
Y3JpcHQiIGZvbnQ9IlRyZWJ1Y2hldCBNUyIgc2l6ZT0iOSI+NDExPC9zdHlsZT48L0Rpc3BsYXlU
ZXh0PjxyZWNvcmQ+PHJlYy1udW1iZXI+NjMwPC9yZWMtbnVtYmVyPjxmb3JlaWduLWtleXM+PGtl
eSBhcHA9IkVOIiBkYi1pZD0iZXh2YXNyZngyZHRyYW9lc2FzeHAyc3pzeGEyZGY1MDI1OTJ4IiB0
aW1lc3RhbXA9IjE1NDA0MjUzNDQiPjYzMD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EdWRhLCBX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</w:fldData>
              </w:fldChar>
            </w:r>
            <w:r w:rsidR="002747EA">
              <w:rPr>
                <w:noProof/>
              </w:rPr>
              <w:instrText xml:space="preserve"> ADDIN EN.CITE </w:instrText>
            </w:r>
            <w:r w:rsidR="002747EA">
              <w:rPr>
                <w:noProof/>
              </w:rPr>
              <w:fldChar w:fldCharType="begin">
                <w:fldData xml:space="preserve">PEVuZE5vdGU+PENpdGU+PEF1dGhvcj5UaGFuZ2FyYXRpbmFtPC9BdXRob3I+PFllYXI+MjAxMjwv
WWVhcj48UmVjTnVtPjYzMDwvUmVjTnVtPjxEaXNwbGF5VGV4dD48c3R5bGUgZmFjZT0ic3VwZXJz
Y3JpcHQiIGZvbnQ9IlRyZWJ1Y2hldCBNUyIgc2l6ZT0iOSI+NDExPC9zdHlsZT48L0Rpc3BsYXlU
ZXh0PjxyZWNvcmQ+PHJlYy1udW1iZXI+NjMwPC9yZWMtbnVtYmVyPjxmb3JlaWduLWtleXM+PGtl
eSBhcHA9IkVOIiBkYi1pZD0iZXh2YXNyZngyZHRyYW9lc2FzeHAyc3pzeGEyZGY1MDI1OTJ4IiB0
aW1lc3RhbXA9IjE1NDA0MjUzNDQiPjYzMD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EdWRhLCBX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</w:fldData>
              </w:fldChar>
            </w:r>
            <w:r w:rsidR="002747EA">
              <w:rPr>
                <w:noProof/>
              </w:rPr>
              <w:instrText xml:space="preserve"> ADDIN EN.CITE.DATA </w:instrText>
            </w:r>
            <w:r w:rsidR="002747EA">
              <w:rPr>
                <w:noProof/>
              </w:rPr>
            </w:r>
            <w:r w:rsidR="002747EA">
              <w:rPr>
                <w:noProof/>
              </w:rPr>
              <w:fldChar w:fldCharType="end"/>
            </w:r>
            <w:r>
              <w:rPr>
                <w:noProof/>
              </w:rPr>
            </w:r>
            <w:r>
              <w:rPr>
                <w:noProof/>
              </w:rPr>
              <w:fldChar w:fldCharType="separate"/>
            </w:r>
            <w:r w:rsidR="002747EA" w:rsidRPr="002747EA">
              <w:rPr>
                <w:noProof/>
                <w:sz w:val="18"/>
                <w:vertAlign w:val="superscript"/>
              </w:rPr>
              <w:t>411</w:t>
            </w:r>
            <w:r>
              <w:rPr>
                <w:noProof/>
              </w:rPr>
              <w:fldChar w:fldCharType="end"/>
            </w:r>
          </w:p>
        </w:tc>
        <w:tc>
          <w:tcPr>
            <w:tcW w:w="2547" w:type="dxa"/>
            <w:shd w:val="clear" w:color="auto" w:fill="auto"/>
          </w:tcPr>
          <w:p w14:paraId="251EA6B6" w14:textId="77777777" w:rsidR="00A5540F" w:rsidRPr="00B87066" w:rsidRDefault="00A5540F" w:rsidP="00A5540F">
            <w:pPr>
              <w:pStyle w:val="RCTstable"/>
            </w:pPr>
            <w:r>
              <w:t>Mixed BMIs</w:t>
            </w:r>
          </w:p>
        </w:tc>
        <w:tc>
          <w:tcPr>
            <w:tcW w:w="2982" w:type="dxa"/>
            <w:shd w:val="clear" w:color="auto" w:fill="auto"/>
          </w:tcPr>
          <w:p w14:paraId="23EE6D49" w14:textId="77777777" w:rsidR="00A5540F" w:rsidRPr="00B87066" w:rsidRDefault="00A5540F" w:rsidP="00A5540F">
            <w:pPr>
              <w:pStyle w:val="RCTstable"/>
              <w:jc w:val="center"/>
              <w:rPr>
                <w:rStyle w:val="block"/>
                <w:bCs/>
              </w:rPr>
            </w:pPr>
            <w:r>
              <w:rPr>
                <w:rStyle w:val="block"/>
                <w:bCs/>
              </w:rPr>
              <w:t>RR 1.48 (0.56 to 3.94)</w:t>
            </w:r>
          </w:p>
        </w:tc>
        <w:tc>
          <w:tcPr>
            <w:tcW w:w="1134" w:type="dxa"/>
            <w:shd w:val="clear" w:color="auto" w:fill="auto"/>
          </w:tcPr>
          <w:p w14:paraId="0CE342D8" w14:textId="77777777" w:rsidR="00A5540F" w:rsidRPr="00B87066" w:rsidRDefault="00A5540F" w:rsidP="00A5540F">
            <w:pPr>
              <w:pStyle w:val="RCTstable"/>
              <w:jc w:val="center"/>
              <w:rPr>
                <w:rStyle w:val="block"/>
                <w:bCs/>
              </w:rPr>
            </w:pPr>
            <w:r>
              <w:rPr>
                <w:rStyle w:val="block"/>
                <w:bCs/>
              </w:rPr>
              <w:t>3</w:t>
            </w:r>
          </w:p>
        </w:tc>
      </w:tr>
      <w:tr w:rsidR="00A5540F" w:rsidRPr="00B87066" w14:paraId="7460B931" w14:textId="77777777" w:rsidTr="00A5540F">
        <w:tc>
          <w:tcPr>
            <w:tcW w:w="2841" w:type="dxa"/>
            <w:shd w:val="clear" w:color="auto" w:fill="auto"/>
          </w:tcPr>
          <w:p w14:paraId="4EFCF78F" w14:textId="633C32CE" w:rsidR="00A5540F" w:rsidRPr="00C12274" w:rsidRDefault="00A5540F" w:rsidP="002747EA">
            <w:pPr>
              <w:pStyle w:val="RCTstable"/>
              <w:rPr>
                <w:noProof/>
              </w:rPr>
            </w:pPr>
            <w:r w:rsidRPr="00916B76">
              <w:t>Thangaratinam</w:t>
            </w:r>
            <w:r>
              <w:t xml:space="preserve"> et al 2012b</w:t>
            </w:r>
            <w:r>
              <w:fldChar w:fldCharType="begin">
                <w:fldData xml:space="preserve">PEVuZE5vdGU+PENpdGU+PEF1dGhvcj5UaGFuZ2FyYXRpbmFtPC9BdXRob3I+PFllYXI+MjAxMjwv
WWVhcj48UmVjTnVtPjYzMTwvUmVjTnVtPjxEaXNwbGF5VGV4dD48c3R5bGUgZmFjZT0ic3VwZXJz
Y3JpcHQiIGZvbnQ9IlRyZWJ1Y2hldCBNUyIgc2l6ZT0iOSI+NDEyPC9zdHlsZT48L0Rpc3BsYXlU
ZXh0PjxyZWNvcmQ+PHJlYy1udW1iZXI+NjMxPC9yZWMtbnVtYmVyPjxmb3JlaWduLWtleXM+PGtl
eSBhcHA9IkVOIiBkYi1pZD0iZXh2YXNyZngyZHRyYW9lc2FzeHAyc3pzeGEyZGY1MDI1OTJ4IiB0
aW1lc3RhbXA9IjE1NDA0MjUzNDQiPjYzMT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Sb3NlYm9v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==
</w:fldData>
              </w:fldChar>
            </w:r>
            <w:r w:rsidR="002747EA">
              <w:instrText xml:space="preserve"> ADDIN EN.CITE </w:instrText>
            </w:r>
            <w:r w:rsidR="002747EA">
              <w:fldChar w:fldCharType="begin">
                <w:fldData xml:space="preserve">PEVuZE5vdGU+PENpdGU+PEF1dGhvcj5UaGFuZ2FyYXRpbmFtPC9BdXRob3I+PFllYXI+MjAxMjwv
WWVhcj48UmVjTnVtPjYzMTwvUmVjTnVtPjxEaXNwbGF5VGV4dD48c3R5bGUgZmFjZT0ic3VwZXJz
Y3JpcHQiIGZvbnQ9IlRyZWJ1Y2hldCBNUyIgc2l6ZT0iOSI+NDEyPC9zdHlsZT48L0Rpc3BsYXlU
ZXh0PjxyZWNvcmQ+PHJlYy1udW1iZXI+NjMxPC9yZWMtbnVtYmVyPjxmb3JlaWduLWtleXM+PGtl
eSBhcHA9IkVOIiBkYi1pZD0iZXh2YXNyZngyZHRyYW9lc2FzeHAyc3pzeGEyZGY1MDI1OTJ4IiB0
aW1lc3RhbXA9IjE1NDA0MjUzNDQiPjYzMT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Sb3NlYm9v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==
</w:fldData>
              </w:fldChar>
            </w:r>
            <w:r w:rsidR="002747EA">
              <w:instrText xml:space="preserve"> ADDIN EN.CITE.DATA </w:instrText>
            </w:r>
            <w:r w:rsidR="002747EA">
              <w:fldChar w:fldCharType="end"/>
            </w:r>
            <w:r>
              <w:fldChar w:fldCharType="separate"/>
            </w:r>
            <w:r w:rsidR="002747EA" w:rsidRPr="002747EA">
              <w:rPr>
                <w:noProof/>
                <w:sz w:val="18"/>
                <w:vertAlign w:val="superscript"/>
              </w:rPr>
              <w:t>412</w:t>
            </w:r>
            <w:r>
              <w:fldChar w:fldCharType="end"/>
            </w:r>
          </w:p>
        </w:tc>
        <w:tc>
          <w:tcPr>
            <w:tcW w:w="2547" w:type="dxa"/>
            <w:shd w:val="clear" w:color="auto" w:fill="auto"/>
          </w:tcPr>
          <w:p w14:paraId="59B21465" w14:textId="77777777" w:rsidR="00A5540F" w:rsidRDefault="00A5540F" w:rsidP="00A5540F">
            <w:pPr>
              <w:pStyle w:val="RCTstable"/>
            </w:pPr>
            <w:r>
              <w:t>Mixed BMIs</w:t>
            </w:r>
          </w:p>
        </w:tc>
        <w:tc>
          <w:tcPr>
            <w:tcW w:w="2982" w:type="dxa"/>
            <w:shd w:val="clear" w:color="auto" w:fill="auto"/>
          </w:tcPr>
          <w:p w14:paraId="1FC552AA" w14:textId="77777777" w:rsidR="00A5540F" w:rsidRDefault="00A5540F" w:rsidP="00A5540F">
            <w:pPr>
              <w:pStyle w:val="RCTstable"/>
              <w:jc w:val="center"/>
              <w:rPr>
                <w:rStyle w:val="block"/>
                <w:bCs/>
              </w:rPr>
            </w:pPr>
            <w:r>
              <w:rPr>
                <w:rStyle w:val="block"/>
                <w:bCs/>
              </w:rPr>
              <w:t>RR 1.16 (0.70 to 1.90)</w:t>
            </w:r>
          </w:p>
        </w:tc>
        <w:tc>
          <w:tcPr>
            <w:tcW w:w="1134" w:type="dxa"/>
            <w:shd w:val="clear" w:color="auto" w:fill="auto"/>
          </w:tcPr>
          <w:p w14:paraId="700113C7" w14:textId="77777777" w:rsidR="00A5540F" w:rsidRDefault="00A5540F" w:rsidP="00A5540F">
            <w:pPr>
              <w:pStyle w:val="RCTstable"/>
              <w:jc w:val="center"/>
              <w:rPr>
                <w:rStyle w:val="block"/>
                <w:bCs/>
              </w:rPr>
            </w:pPr>
            <w:r>
              <w:rPr>
                <w:rStyle w:val="block"/>
                <w:bCs/>
              </w:rPr>
              <w:t>4</w:t>
            </w:r>
          </w:p>
        </w:tc>
      </w:tr>
      <w:tr w:rsidR="00A5540F" w:rsidRPr="00B87066" w14:paraId="5EC70F86" w14:textId="77777777" w:rsidTr="00A5540F">
        <w:tc>
          <w:tcPr>
            <w:tcW w:w="2841" w:type="dxa"/>
            <w:tcBorders>
              <w:bottom w:val="single" w:sz="4" w:space="0" w:color="3B3474"/>
            </w:tcBorders>
            <w:shd w:val="clear" w:color="auto" w:fill="auto"/>
          </w:tcPr>
          <w:p w14:paraId="3DAD8F67" w14:textId="79CE4E2D" w:rsidR="00A5540F" w:rsidRPr="00C12274" w:rsidRDefault="00A5540F" w:rsidP="002747EA">
            <w:pPr>
              <w:pStyle w:val="RCTstable"/>
              <w:rPr>
                <w:noProof/>
              </w:rPr>
            </w:pPr>
            <w:r w:rsidRPr="00916B76">
              <w:t>Shepherd</w:t>
            </w:r>
            <w:r>
              <w:t xml:space="preserve"> et al 2017</w:t>
            </w:r>
            <w:r>
              <w:fldChar w:fldCharType="begin"/>
            </w:r>
            <w:r w:rsidR="002747EA">
              <w:instrText xml:space="preserve"> ADDIN EN.CITE &lt;EndNote&gt;&lt;Cite&gt;&lt;Author&gt;Shepherd&lt;/Author&gt;&lt;Year&gt;2017&lt;/Year&gt;&lt;RecNum&gt;636&lt;/RecNum&gt;&lt;DisplayText&gt;&lt;style face="superscript" font="Trebuchet MS" size="9"&gt;526&lt;/style&gt;&lt;/DisplayText&gt;&lt;record&gt;&lt;rec-number&gt;636&lt;/rec-number&gt;&lt;foreign-keys&gt;&lt;key app="EN" db-id="exvasrfx2dtraoesasxp2szsxa2df502592x" timestamp="1540429019"&gt;636&lt;/key&gt;&lt;key app="ENWeb" db-id=""&gt;0&lt;/key&gt;&lt;/foreign-keys&gt;&lt;ref-type name="Journal Article"&gt;17&lt;/ref-type&gt;&lt;contributors&gt;&lt;authors&gt;&lt;author&gt;Shepherd, Emily&lt;/author&gt;&lt;author&gt;Gomersall, Judith C.&lt;/author&gt;&lt;author&gt;Tieu, Joanna&lt;/author&gt;&lt;author&gt;Han, Shanshan&lt;/author&gt;&lt;author&gt;Crowther, Caroline A.&lt;/author&gt;&lt;author&gt;Middleton, Philippa&lt;/author&gt;&lt;/authors&gt;&lt;/contributors&gt;&lt;titles&gt;&lt;title&gt;Combined diet and exercise interventions for preventing gestational diabetes mellitus&lt;/title&gt;&lt;secondary-title&gt;Cochrane Database of Systematic Reviews&lt;/secondary-title&gt;&lt;/titles&gt;&lt;periodical&gt;&lt;full-title&gt;Cochrane Database of Systematic Reviews&lt;/full-title&gt;&lt;/periodical&gt;&lt;dates&gt;&lt;year&gt;2017&lt;/year&gt;&lt;/dates&gt;&lt;isbn&gt;14651858&lt;/isbn&gt;&lt;urls&gt;&lt;/urls&gt;&lt;electronic-resource-num&gt;10.1002/14651858.CD010443.pub3&lt;/electronic-resource-num&gt;&lt;/record&gt;&lt;/Cite&gt;&lt;/EndNote&gt;</w:instrText>
            </w:r>
            <w:r>
              <w:fldChar w:fldCharType="separate"/>
            </w:r>
            <w:r w:rsidR="002747EA" w:rsidRPr="002747EA">
              <w:rPr>
                <w:noProof/>
                <w:sz w:val="18"/>
                <w:vertAlign w:val="superscript"/>
              </w:rPr>
              <w:t>526</w:t>
            </w:r>
            <w:r>
              <w:fldChar w:fldCharType="end"/>
            </w:r>
          </w:p>
        </w:tc>
        <w:tc>
          <w:tcPr>
            <w:tcW w:w="2547" w:type="dxa"/>
            <w:tcBorders>
              <w:bottom w:val="single" w:sz="4" w:space="0" w:color="3B3474"/>
            </w:tcBorders>
            <w:shd w:val="clear" w:color="auto" w:fill="auto"/>
          </w:tcPr>
          <w:p w14:paraId="46632CF9" w14:textId="77777777" w:rsidR="00A5540F" w:rsidRDefault="00A5540F" w:rsidP="00A5540F">
            <w:pPr>
              <w:pStyle w:val="RCTstable"/>
            </w:pPr>
            <w:r>
              <w:t>Mixed BMIs</w:t>
            </w:r>
          </w:p>
        </w:tc>
        <w:tc>
          <w:tcPr>
            <w:tcW w:w="2982" w:type="dxa"/>
            <w:tcBorders>
              <w:bottom w:val="single" w:sz="4" w:space="0" w:color="3B3474"/>
            </w:tcBorders>
            <w:shd w:val="clear" w:color="auto" w:fill="auto"/>
          </w:tcPr>
          <w:p w14:paraId="65C11C07" w14:textId="77777777" w:rsidR="00A5540F" w:rsidRDefault="00A5540F" w:rsidP="00A5540F">
            <w:pPr>
              <w:pStyle w:val="RCTstable"/>
              <w:jc w:val="center"/>
              <w:rPr>
                <w:rStyle w:val="block"/>
                <w:bCs/>
              </w:rPr>
            </w:pPr>
            <w:r>
              <w:rPr>
                <w:rStyle w:val="block"/>
                <w:bCs/>
              </w:rPr>
              <w:t>RR 098 (0.79 to 1.22)</w:t>
            </w:r>
          </w:p>
        </w:tc>
        <w:tc>
          <w:tcPr>
            <w:tcW w:w="1134" w:type="dxa"/>
            <w:tcBorders>
              <w:bottom w:val="single" w:sz="4" w:space="0" w:color="3B3474"/>
            </w:tcBorders>
            <w:shd w:val="clear" w:color="auto" w:fill="auto"/>
          </w:tcPr>
          <w:p w14:paraId="3C5D3500" w14:textId="77777777" w:rsidR="00A5540F" w:rsidRDefault="00A5540F" w:rsidP="00A5540F">
            <w:pPr>
              <w:pStyle w:val="RCTstable"/>
              <w:jc w:val="center"/>
              <w:rPr>
                <w:rStyle w:val="block"/>
                <w:bCs/>
              </w:rPr>
            </w:pPr>
            <w:r>
              <w:rPr>
                <w:rStyle w:val="block"/>
                <w:bCs/>
              </w:rPr>
              <w:t>8</w:t>
            </w:r>
          </w:p>
        </w:tc>
      </w:tr>
      <w:tr w:rsidR="00A5540F" w:rsidRPr="00FC0771" w14:paraId="6CD9E531" w14:textId="77777777" w:rsidTr="00A5540F">
        <w:tc>
          <w:tcPr>
            <w:tcW w:w="9504" w:type="dxa"/>
            <w:gridSpan w:val="4"/>
            <w:shd w:val="clear" w:color="auto" w:fill="D9E2F3" w:themeFill="accent1" w:themeFillTint="33"/>
          </w:tcPr>
          <w:p w14:paraId="15AB6F4F" w14:textId="77777777" w:rsidR="00A5540F" w:rsidRPr="00FC0771" w:rsidRDefault="00A5540F" w:rsidP="00A5540F">
            <w:pPr>
              <w:pStyle w:val="RCTstable"/>
              <w:rPr>
                <w:i/>
              </w:rPr>
            </w:pPr>
            <w:r>
              <w:rPr>
                <w:i/>
              </w:rPr>
              <w:t>Caesarean section</w:t>
            </w:r>
          </w:p>
        </w:tc>
      </w:tr>
      <w:tr w:rsidR="00A5540F" w:rsidRPr="00B87066" w14:paraId="176174C0" w14:textId="77777777" w:rsidTr="00A5540F">
        <w:tc>
          <w:tcPr>
            <w:tcW w:w="2841" w:type="dxa"/>
            <w:tcBorders>
              <w:bottom w:val="single" w:sz="4" w:space="0" w:color="3B3474"/>
            </w:tcBorders>
            <w:shd w:val="clear" w:color="auto" w:fill="F2F2F2" w:themeFill="background1" w:themeFillShade="F2"/>
          </w:tcPr>
          <w:p w14:paraId="7E3A6B2E" w14:textId="77777777" w:rsidR="00A5540F" w:rsidRPr="00B87066" w:rsidRDefault="00A5540F" w:rsidP="00A5540F">
            <w:pPr>
              <w:pStyle w:val="RCTstable"/>
            </w:pPr>
            <w:r w:rsidRPr="00B87066">
              <w:t>Current review</w:t>
            </w:r>
          </w:p>
        </w:tc>
        <w:tc>
          <w:tcPr>
            <w:tcW w:w="2547" w:type="dxa"/>
            <w:tcBorders>
              <w:bottom w:val="single" w:sz="4" w:space="0" w:color="3B3474"/>
            </w:tcBorders>
            <w:shd w:val="clear" w:color="auto" w:fill="F2F2F2" w:themeFill="background1" w:themeFillShade="F2"/>
          </w:tcPr>
          <w:p w14:paraId="222EB095" w14:textId="77777777" w:rsidR="00A5540F" w:rsidRPr="00B87066" w:rsidRDefault="00A5540F" w:rsidP="00A5540F">
            <w:pPr>
              <w:pStyle w:val="RCTstable"/>
            </w:pPr>
            <w:r w:rsidRPr="00B87066">
              <w:t>Mixed BMIs</w:t>
            </w:r>
          </w:p>
        </w:tc>
        <w:tc>
          <w:tcPr>
            <w:tcW w:w="2982" w:type="dxa"/>
            <w:tcBorders>
              <w:bottom w:val="single" w:sz="4" w:space="0" w:color="3B3474"/>
            </w:tcBorders>
            <w:shd w:val="clear" w:color="auto" w:fill="F2F2F2" w:themeFill="background1" w:themeFillShade="F2"/>
          </w:tcPr>
          <w:p w14:paraId="74391B1E" w14:textId="1CF69006" w:rsidR="00A5540F" w:rsidRPr="006C1600" w:rsidRDefault="00690F45" w:rsidP="00A5540F">
            <w:pPr>
              <w:pStyle w:val="RCTstable"/>
              <w:jc w:val="center"/>
            </w:pPr>
            <w:r>
              <w:t>RR 0.95</w:t>
            </w:r>
            <w:r w:rsidR="00A5540F" w:rsidRPr="006C1600">
              <w:t xml:space="preserve"> (</w:t>
            </w:r>
            <w:r>
              <w:t>0.89 to 1.0</w:t>
            </w:r>
            <w:r w:rsidR="00E01ACF">
              <w:t>2</w:t>
            </w:r>
            <w:r w:rsidR="00A5540F" w:rsidRPr="006C1600">
              <w:t>)</w:t>
            </w:r>
          </w:p>
        </w:tc>
        <w:tc>
          <w:tcPr>
            <w:tcW w:w="1134" w:type="dxa"/>
            <w:tcBorders>
              <w:bottom w:val="single" w:sz="4" w:space="0" w:color="3B3474"/>
            </w:tcBorders>
            <w:shd w:val="clear" w:color="auto" w:fill="F2F2F2" w:themeFill="background1" w:themeFillShade="F2"/>
          </w:tcPr>
          <w:p w14:paraId="4DD249AE" w14:textId="39FFF352" w:rsidR="00A5540F" w:rsidRPr="00B87066" w:rsidRDefault="00A5540F" w:rsidP="00A5540F">
            <w:pPr>
              <w:pStyle w:val="RCTstable"/>
              <w:jc w:val="center"/>
            </w:pPr>
            <w:r>
              <w:t>2</w:t>
            </w:r>
            <w:r w:rsidR="00E01ACF">
              <w:t>5</w:t>
            </w:r>
          </w:p>
        </w:tc>
      </w:tr>
      <w:tr w:rsidR="00F30D94" w:rsidRPr="00B87066" w14:paraId="17ADE4EA" w14:textId="77777777" w:rsidTr="00A5540F">
        <w:tc>
          <w:tcPr>
            <w:tcW w:w="2841" w:type="dxa"/>
            <w:shd w:val="clear" w:color="auto" w:fill="auto"/>
          </w:tcPr>
          <w:p w14:paraId="20ECFF6F" w14:textId="681F234D" w:rsidR="00F30D94" w:rsidRPr="00C12274" w:rsidRDefault="00F30D94" w:rsidP="002747EA">
            <w:pPr>
              <w:pStyle w:val="RCTstable"/>
              <w:rPr>
                <w:noProof/>
              </w:rPr>
            </w:pPr>
            <w:r w:rsidRPr="001048CC">
              <w:rPr>
                <w:noProof/>
              </w:rPr>
              <w:t>Davenport et al 2019</w:t>
            </w:r>
            <w:r w:rsidR="002345B7">
              <w:rPr>
                <w:noProof/>
              </w:rPr>
              <w:t>d</w:t>
            </w:r>
            <w:r w:rsidR="00767EBF">
              <w:rPr>
                <w:noProof/>
              </w:rPr>
              <w:fldChar w:fldCharType="begin">
                <w:fldData xml:space="preserve">PEVuZE5vdGU+PENpdGU+PEF1dGhvcj5EYXZlbnBvcnQ8L0F1dGhvcj48WWVhcj4yMDE5PC9ZZWFy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</w:fldData>
              </w:fldChar>
            </w:r>
            <w:r w:rsidR="002747EA">
              <w:rPr>
                <w:noProof/>
              </w:rPr>
              <w:instrText xml:space="preserve"> ADDIN EN.CITE </w:instrText>
            </w:r>
            <w:r w:rsidR="002747EA">
              <w:rPr>
                <w:noProof/>
              </w:rPr>
              <w:fldChar w:fldCharType="begin">
                <w:fldData xml:space="preserve">PEVuZE5vdGU+PENpdGU+PEF1dGhvcj5EYXZlbnBvcnQ8L0F1dGhvcj48WWVhcj4yMDE5PC9ZZWFy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</w:fldData>
              </w:fldChar>
            </w:r>
            <w:r w:rsidR="002747EA">
              <w:rPr>
                <w:noProof/>
              </w:rPr>
              <w:instrText xml:space="preserve"> ADDIN EN.CITE.DATA </w:instrText>
            </w:r>
            <w:r w:rsidR="002747EA">
              <w:rPr>
                <w:noProof/>
              </w:rPr>
            </w:r>
            <w:r w:rsidR="002747EA">
              <w:rPr>
                <w:noProof/>
              </w:rPr>
              <w:fldChar w:fldCharType="end"/>
            </w:r>
            <w:r w:rsidR="00767EBF">
              <w:rPr>
                <w:noProof/>
              </w:rPr>
            </w:r>
            <w:r w:rsidR="00767EBF">
              <w:rPr>
                <w:noProof/>
              </w:rPr>
              <w:fldChar w:fldCharType="separate"/>
            </w:r>
            <w:r w:rsidR="002747EA" w:rsidRPr="002747EA">
              <w:rPr>
                <w:noProof/>
                <w:sz w:val="18"/>
                <w:vertAlign w:val="superscript"/>
              </w:rPr>
              <w:t>473</w:t>
            </w:r>
            <w:r w:rsidR="00767EBF">
              <w:rPr>
                <w:noProof/>
              </w:rPr>
              <w:fldChar w:fldCharType="end"/>
            </w:r>
          </w:p>
        </w:tc>
        <w:tc>
          <w:tcPr>
            <w:tcW w:w="2547" w:type="dxa"/>
            <w:shd w:val="clear" w:color="auto" w:fill="auto"/>
          </w:tcPr>
          <w:p w14:paraId="3F100696" w14:textId="2BB1ED94" w:rsidR="00F30D94" w:rsidRDefault="00F30D94" w:rsidP="00A5540F">
            <w:pPr>
              <w:pStyle w:val="RCTstable"/>
            </w:pPr>
            <w:r>
              <w:t>Mixed BMIs</w:t>
            </w:r>
          </w:p>
        </w:tc>
        <w:tc>
          <w:tcPr>
            <w:tcW w:w="2982" w:type="dxa"/>
            <w:shd w:val="clear" w:color="auto" w:fill="auto"/>
          </w:tcPr>
          <w:p w14:paraId="64D98A59" w14:textId="7F680D1C" w:rsidR="00F30D94" w:rsidRPr="00B87066" w:rsidRDefault="00F30D94" w:rsidP="00A5540F">
            <w:pPr>
              <w:pStyle w:val="RCTstable"/>
              <w:jc w:val="center"/>
              <w:rPr>
                <w:rStyle w:val="block"/>
                <w:bCs/>
              </w:rPr>
            </w:pPr>
            <w:r>
              <w:rPr>
                <w:rStyle w:val="block"/>
                <w:bCs/>
              </w:rPr>
              <w:t xml:space="preserve">OR 0.87 </w:t>
            </w:r>
            <w:r w:rsidR="00E80348">
              <w:rPr>
                <w:rStyle w:val="block"/>
                <w:bCs/>
              </w:rPr>
              <w:t xml:space="preserve">(0.79 </w:t>
            </w:r>
            <w:r>
              <w:rPr>
                <w:rStyle w:val="block"/>
                <w:bCs/>
              </w:rPr>
              <w:t>to 0.97</w:t>
            </w:r>
          </w:p>
        </w:tc>
        <w:tc>
          <w:tcPr>
            <w:tcW w:w="1134" w:type="dxa"/>
            <w:shd w:val="clear" w:color="auto" w:fill="auto"/>
          </w:tcPr>
          <w:p w14:paraId="089D5AB7" w14:textId="2A2E8040" w:rsidR="00F30D94" w:rsidRDefault="00F30D94" w:rsidP="00A5540F">
            <w:pPr>
              <w:pStyle w:val="RCTstable"/>
              <w:jc w:val="center"/>
            </w:pPr>
            <w:r>
              <w:t>21</w:t>
            </w:r>
          </w:p>
        </w:tc>
      </w:tr>
      <w:tr w:rsidR="00A5540F" w:rsidRPr="00B87066" w14:paraId="128B7FC0" w14:textId="77777777" w:rsidTr="00A5540F">
        <w:tc>
          <w:tcPr>
            <w:tcW w:w="2841" w:type="dxa"/>
            <w:shd w:val="clear" w:color="auto" w:fill="auto"/>
          </w:tcPr>
          <w:p w14:paraId="10C8A9BE" w14:textId="7ED86890" w:rsidR="00A5540F" w:rsidRPr="00B87066" w:rsidRDefault="00A5540F" w:rsidP="002747EA">
            <w:pPr>
              <w:pStyle w:val="RCTstable"/>
            </w:pPr>
            <w:r w:rsidRPr="00C12274">
              <w:rPr>
                <w:noProof/>
              </w:rPr>
              <w:t>Muktabhant et al 2015</w:t>
            </w:r>
            <w:r>
              <w:fldChar w:fldCharType="begin"/>
            </w:r>
            <w:r w:rsidR="002747EA">
              <w:instrText xml:space="preserve"> ADDIN EN.CITE &lt;EndNote&gt;&lt;Cite&gt;&lt;Author&gt;Muktabhant&lt;/Author&gt;&lt;Year&gt;2015&lt;/Year&gt;&lt;RecNum&gt;632&lt;/RecNum&gt;&lt;DisplayText&gt;&lt;style face="superscript" font="Trebuchet MS" size="9"&gt;417&lt;/style&gt;&lt;/DisplayText&gt;&lt;record&gt;&lt;rec-number&gt;632&lt;/rec-number&gt;&lt;foreign-keys&gt;&lt;key app="EN" db-id="exvasrfx2dtraoesasxp2szsxa2df502592x" timestamp="1540425405"&gt;632&lt;/key&gt;&lt;/foreign-keys&gt;&lt;ref-type name="Journal Article"&gt;17&lt;/ref-type&gt;&lt;contributors&gt;&lt;authors&gt;&lt;author&gt;Muktabhant, B.&lt;/author&gt;&lt;author&gt;Lawrie, T. A.&lt;/author&gt;&lt;author&gt;Lumbiganon, P.&lt;/author&gt;&lt;author&gt;Laopaiboon, M.&lt;/author&gt;&lt;/authors&gt;&lt;/contributors&gt;&lt;auth-address&gt;Department of Nutrition, Faculty of Public Health, Khon Kaen University, 123 Friendship Highway, Khon Kaen, Khon Kaen, Thailand, 40002.&lt;/auth-address&gt;&lt;titles&gt;&lt;title&gt;Diet or exercise, or both, for preventing excessive weight gain in pregnancy&lt;/title&gt;&lt;secondary-title&gt;Cochrane Database Syst Rev&lt;/secondary-title&gt;&lt;/titles&gt;&lt;periodical&gt;&lt;full-title&gt;Cochrane Database Syst Rev&lt;/full-title&gt;&lt;/periodical&gt;&lt;pages&gt;CD007145&lt;/pages&gt;&lt;number&gt;6&lt;/number&gt;&lt;edition&gt;2015/06/13&lt;/edition&gt;&lt;keywords&gt;&lt;keyword&gt;Counseling&lt;/keyword&gt;&lt;keyword&gt;*Diet&lt;/keyword&gt;&lt;keyword&gt;*Exercise&lt;/keyword&gt;&lt;keyword&gt;Female&lt;/keyword&gt;&lt;keyword&gt;Humans&lt;/keyword&gt;&lt;keyword&gt;Infant, Newborn&lt;/keyword&gt;&lt;keyword&gt;Overweight/complications/*prevention &amp;amp; control&lt;/keyword&gt;&lt;keyword&gt;Pregnancy&lt;/keyword&gt;&lt;keyword&gt;Pregnancy Complications/*prevention &amp;amp; control&lt;/keyword&gt;&lt;keyword&gt;Randomized Controlled Trials as Topic&lt;/keyword&gt;&lt;keyword&gt;*Weight Gain&lt;/keyword&gt;&lt;/keywords&gt;&lt;dates&gt;&lt;year&gt;2015&lt;/year&gt;&lt;pub-dates&gt;&lt;date&gt;Jun 15&lt;/date&gt;&lt;/pub-dates&gt;&lt;/dates&gt;&lt;isbn&gt;1469-493X (Electronic)&amp;#xD;1361-6137 (Linking)&lt;/isbn&gt;&lt;accession-num&gt;26068707&lt;/accession-num&gt;&lt;urls&gt;&lt;related-urls&gt;&lt;url&gt;https://www.ncbi.nlm.nih.gov/pubmed/26068707&lt;/url&gt;&lt;/related-urls&gt;&lt;/urls&gt;&lt;electronic-resource-num&gt;10.1002/14651858.CD007145.pub3&lt;/electronic-resource-num&gt;&lt;/record&gt;&lt;/Cite&gt;&lt;/EndNote&gt;</w:instrText>
            </w:r>
            <w:r>
              <w:fldChar w:fldCharType="separate"/>
            </w:r>
            <w:r w:rsidR="002747EA" w:rsidRPr="002747EA">
              <w:rPr>
                <w:noProof/>
                <w:sz w:val="18"/>
                <w:vertAlign w:val="superscript"/>
              </w:rPr>
              <w:t>417</w:t>
            </w:r>
            <w:r>
              <w:fldChar w:fldCharType="end"/>
            </w:r>
          </w:p>
        </w:tc>
        <w:tc>
          <w:tcPr>
            <w:tcW w:w="2547" w:type="dxa"/>
            <w:shd w:val="clear" w:color="auto" w:fill="auto"/>
          </w:tcPr>
          <w:p w14:paraId="7D249624" w14:textId="77777777" w:rsidR="00A5540F" w:rsidRPr="00B87066" w:rsidRDefault="00A5540F" w:rsidP="00A5540F">
            <w:pPr>
              <w:pStyle w:val="RCTstable"/>
            </w:pPr>
            <w:r>
              <w:t>Mixed BMIs</w:t>
            </w:r>
          </w:p>
        </w:tc>
        <w:tc>
          <w:tcPr>
            <w:tcW w:w="2982" w:type="dxa"/>
            <w:shd w:val="clear" w:color="auto" w:fill="auto"/>
          </w:tcPr>
          <w:p w14:paraId="7FA0E526" w14:textId="77777777" w:rsidR="00A5540F" w:rsidRPr="00B87066" w:rsidRDefault="00A5540F" w:rsidP="00A5540F">
            <w:pPr>
              <w:pStyle w:val="RCTstable"/>
              <w:jc w:val="center"/>
              <w:rPr>
                <w:rStyle w:val="block"/>
                <w:bCs/>
              </w:rPr>
            </w:pPr>
            <w:r w:rsidRPr="00B87066">
              <w:rPr>
                <w:rStyle w:val="block"/>
                <w:bCs/>
              </w:rPr>
              <w:t>RR 0.</w:t>
            </w:r>
            <w:r>
              <w:rPr>
                <w:rStyle w:val="block"/>
                <w:bCs/>
              </w:rPr>
              <w:t>8</w:t>
            </w:r>
            <w:r w:rsidRPr="00B87066">
              <w:rPr>
                <w:rStyle w:val="block"/>
                <w:bCs/>
              </w:rPr>
              <w:t>9 (0.</w:t>
            </w:r>
            <w:r>
              <w:rPr>
                <w:rStyle w:val="block"/>
                <w:bCs/>
              </w:rPr>
              <w:t>80 to 1.00</w:t>
            </w:r>
            <w:r w:rsidRPr="00B87066">
              <w:rPr>
                <w:rStyle w:val="block"/>
                <w:bCs/>
              </w:rPr>
              <w:t>)</w:t>
            </w:r>
          </w:p>
        </w:tc>
        <w:tc>
          <w:tcPr>
            <w:tcW w:w="1134" w:type="dxa"/>
            <w:shd w:val="clear" w:color="auto" w:fill="auto"/>
          </w:tcPr>
          <w:p w14:paraId="5A83EF98" w14:textId="77777777" w:rsidR="00A5540F" w:rsidRPr="00B87066" w:rsidRDefault="00A5540F" w:rsidP="00A5540F">
            <w:pPr>
              <w:pStyle w:val="RCTstable"/>
              <w:jc w:val="center"/>
            </w:pPr>
            <w:r>
              <w:t>9</w:t>
            </w:r>
          </w:p>
        </w:tc>
      </w:tr>
      <w:tr w:rsidR="00A5540F" w:rsidRPr="00B87066" w14:paraId="4134304C" w14:textId="77777777" w:rsidTr="00A5540F">
        <w:tc>
          <w:tcPr>
            <w:tcW w:w="2841" w:type="dxa"/>
            <w:vMerge w:val="restart"/>
            <w:shd w:val="clear" w:color="auto" w:fill="auto"/>
          </w:tcPr>
          <w:p w14:paraId="0CB0A0F3" w14:textId="0592F693" w:rsidR="00A5540F" w:rsidRPr="00B87066" w:rsidRDefault="00A5540F" w:rsidP="002747EA">
            <w:pPr>
              <w:pStyle w:val="RCTstable"/>
            </w:pPr>
            <w:r w:rsidRPr="00B87066">
              <w:rPr>
                <w:noProof/>
              </w:rPr>
              <w:t>International Weight Management in Pregnancy Collaborative 2017</w:t>
            </w:r>
            <w:r w:rsidRPr="00B87066">
              <w:rPr>
                <w:noProof/>
              </w:rPr>
              <w:fldChar w:fldCharType="begin">
                <w:fldData xml:space="preserve">PEVuZE5vdGU+PENpdGU+PEF1dGhvcj5JbnRlcm5hdGlvbmFsIFdlaWdodCBNYW5hZ2VtZW50IGlu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</w:fldData>
              </w:fldChar>
            </w:r>
            <w:r w:rsidR="002747EA">
              <w:rPr>
                <w:noProof/>
              </w:rPr>
              <w:instrText xml:space="preserve"> ADDIN EN.CITE </w:instrText>
            </w:r>
            <w:r w:rsidR="002747EA">
              <w:rPr>
                <w:noProof/>
              </w:rPr>
              <w:fldChar w:fldCharType="begin">
                <w:fldData xml:space="preserve">PEVuZE5vdGU+PENpdGU+PEF1dGhvcj5JbnRlcm5hdGlvbmFsIFdlaWdodCBNYW5hZ2VtZW50IGlu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</w:fldData>
              </w:fldChar>
            </w:r>
            <w:r w:rsidR="002747EA">
              <w:rPr>
                <w:noProof/>
              </w:rPr>
              <w:instrText xml:space="preserve"> ADDIN EN.CITE.DATA </w:instrText>
            </w:r>
            <w:r w:rsidR="002747EA">
              <w:rPr>
                <w:noProof/>
              </w:rPr>
            </w:r>
            <w:r w:rsidR="002747EA">
              <w:rPr>
                <w:noProof/>
              </w:rPr>
              <w:fldChar w:fldCharType="end"/>
            </w:r>
            <w:r w:rsidRPr="00B87066">
              <w:rPr>
                <w:noProof/>
              </w:rPr>
            </w:r>
            <w:r w:rsidRPr="00B87066">
              <w:rPr>
                <w:noProof/>
              </w:rPr>
              <w:fldChar w:fldCharType="separate"/>
            </w:r>
            <w:r w:rsidR="002747EA" w:rsidRPr="002747EA">
              <w:rPr>
                <w:noProof/>
                <w:sz w:val="18"/>
                <w:vertAlign w:val="superscript"/>
              </w:rPr>
              <w:t>415</w:t>
            </w:r>
            <w:r w:rsidRPr="00B87066">
              <w:rPr>
                <w:noProof/>
              </w:rPr>
              <w:fldChar w:fldCharType="end"/>
            </w:r>
            <w:r w:rsidRPr="00B87066">
              <w:rPr>
                <w:noProof/>
              </w:rPr>
              <w:t xml:space="preserve"> </w:t>
            </w:r>
          </w:p>
        </w:tc>
        <w:tc>
          <w:tcPr>
            <w:tcW w:w="2547" w:type="dxa"/>
            <w:shd w:val="clear" w:color="auto" w:fill="auto"/>
          </w:tcPr>
          <w:p w14:paraId="6F1B4698" w14:textId="77777777" w:rsidR="00A5540F" w:rsidRPr="00B87066" w:rsidRDefault="00A5540F" w:rsidP="00A5540F">
            <w:pPr>
              <w:pStyle w:val="RCTstable"/>
            </w:pPr>
            <w:r w:rsidRPr="00B87066">
              <w:t>Mixed BMIs; IPD</w:t>
            </w:r>
          </w:p>
        </w:tc>
        <w:tc>
          <w:tcPr>
            <w:tcW w:w="2982" w:type="dxa"/>
            <w:shd w:val="clear" w:color="auto" w:fill="auto"/>
          </w:tcPr>
          <w:p w14:paraId="04701787" w14:textId="77777777" w:rsidR="00A5540F" w:rsidRPr="00B87066" w:rsidRDefault="00A5540F" w:rsidP="00A5540F">
            <w:pPr>
              <w:pStyle w:val="RCTstable"/>
              <w:jc w:val="center"/>
              <w:rPr>
                <w:rStyle w:val="block"/>
                <w:bCs/>
              </w:rPr>
            </w:pPr>
            <w:r>
              <w:t>OR 0.95 (0.84 to 1.08)</w:t>
            </w:r>
          </w:p>
        </w:tc>
        <w:tc>
          <w:tcPr>
            <w:tcW w:w="1134" w:type="dxa"/>
            <w:shd w:val="clear" w:color="auto" w:fill="auto"/>
          </w:tcPr>
          <w:p w14:paraId="5B435582" w14:textId="77777777" w:rsidR="00A5540F" w:rsidRPr="00B87066" w:rsidRDefault="00A5540F" w:rsidP="00A5540F">
            <w:pPr>
              <w:pStyle w:val="RCTstable"/>
              <w:jc w:val="center"/>
            </w:pPr>
            <w:r>
              <w:t>16</w:t>
            </w:r>
          </w:p>
        </w:tc>
      </w:tr>
      <w:tr w:rsidR="00A5540F" w:rsidRPr="00B87066" w14:paraId="5C325EF2" w14:textId="77777777" w:rsidTr="00A5540F">
        <w:tc>
          <w:tcPr>
            <w:tcW w:w="2841" w:type="dxa"/>
            <w:vMerge/>
            <w:shd w:val="clear" w:color="auto" w:fill="auto"/>
          </w:tcPr>
          <w:p w14:paraId="0A2DA5CF" w14:textId="77777777" w:rsidR="00A5540F" w:rsidRPr="00B87066" w:rsidRDefault="00A5540F" w:rsidP="00A5540F">
            <w:pPr>
              <w:pStyle w:val="RCTstable"/>
            </w:pPr>
          </w:p>
        </w:tc>
        <w:tc>
          <w:tcPr>
            <w:tcW w:w="2547" w:type="dxa"/>
            <w:shd w:val="clear" w:color="auto" w:fill="auto"/>
          </w:tcPr>
          <w:p w14:paraId="143EB3A5" w14:textId="77777777" w:rsidR="00A5540F" w:rsidRPr="00B87066" w:rsidRDefault="00A5540F" w:rsidP="00A5540F">
            <w:pPr>
              <w:pStyle w:val="RCTstable"/>
            </w:pPr>
            <w:r w:rsidRPr="00B87066">
              <w:t>Mixed BMIs; IPD and non-IPD</w:t>
            </w:r>
          </w:p>
        </w:tc>
        <w:tc>
          <w:tcPr>
            <w:tcW w:w="2982" w:type="dxa"/>
            <w:shd w:val="clear" w:color="auto" w:fill="auto"/>
          </w:tcPr>
          <w:p w14:paraId="447E7252" w14:textId="77777777" w:rsidR="00A5540F" w:rsidRPr="00B87066" w:rsidRDefault="00A5540F" w:rsidP="00A5540F">
            <w:pPr>
              <w:pStyle w:val="RCTstable"/>
              <w:jc w:val="center"/>
              <w:rPr>
                <w:rStyle w:val="block"/>
                <w:bCs/>
              </w:rPr>
            </w:pPr>
            <w:r>
              <w:rPr>
                <w:rFonts w:eastAsiaTheme="majorEastAsia"/>
              </w:rPr>
              <w:t>OR 0.92 (0.80 to 1.06)</w:t>
            </w:r>
          </w:p>
        </w:tc>
        <w:tc>
          <w:tcPr>
            <w:tcW w:w="1134" w:type="dxa"/>
            <w:shd w:val="clear" w:color="auto" w:fill="auto"/>
          </w:tcPr>
          <w:p w14:paraId="41F4822A" w14:textId="77777777" w:rsidR="00A5540F" w:rsidRPr="00B87066" w:rsidRDefault="00A5540F" w:rsidP="00A5540F">
            <w:pPr>
              <w:pStyle w:val="RCTstable"/>
              <w:jc w:val="center"/>
            </w:pPr>
            <w:r>
              <w:t>28</w:t>
            </w:r>
          </w:p>
        </w:tc>
      </w:tr>
      <w:tr w:rsidR="00A5540F" w:rsidRPr="00B87066" w14:paraId="210B9514" w14:textId="77777777" w:rsidTr="00A5540F">
        <w:tc>
          <w:tcPr>
            <w:tcW w:w="2841" w:type="dxa"/>
          </w:tcPr>
          <w:p w14:paraId="13715404" w14:textId="3963B948" w:rsidR="00A5540F" w:rsidRPr="00B87066" w:rsidRDefault="00A5540F" w:rsidP="002747EA">
            <w:pPr>
              <w:pStyle w:val="RCTstable"/>
            </w:pPr>
            <w:r w:rsidRPr="00C12274">
              <w:rPr>
                <w:noProof/>
              </w:rPr>
              <w:t>Thangaratinam et al 2012a</w:t>
            </w:r>
            <w:r>
              <w:rPr>
                <w:noProof/>
              </w:rPr>
              <w:fldChar w:fldCharType="begin">
                <w:fldData xml:space="preserve">PEVuZE5vdGU+PENpdGU+PEF1dGhvcj5UaGFuZ2FyYXRpbmFtPC9BdXRob3I+PFllYXI+MjAxMjwv
WWVhcj48UmVjTnVtPjYzMDwvUmVjTnVtPjxEaXNwbGF5VGV4dD48c3R5bGUgZmFjZT0ic3VwZXJz
Y3JpcHQiIGZvbnQ9IlRyZWJ1Y2hldCBNUyIgc2l6ZT0iOSI+NDExPC9zdHlsZT48L0Rpc3BsYXlU
ZXh0PjxyZWNvcmQ+PHJlYy1udW1iZXI+NjMwPC9yZWMtbnVtYmVyPjxmb3JlaWduLWtleXM+PGtl
eSBhcHA9IkVOIiBkYi1pZD0iZXh2YXNyZngyZHRyYW9lc2FzeHAyc3pzeGEyZGY1MDI1OTJ4IiB0
aW1lc3RhbXA9IjE1NDA0MjUzNDQiPjYzMD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EdWRhLCBX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</w:fldData>
              </w:fldChar>
            </w:r>
            <w:r w:rsidR="002747EA">
              <w:rPr>
                <w:noProof/>
              </w:rPr>
              <w:instrText xml:space="preserve"> ADDIN EN.CITE </w:instrText>
            </w:r>
            <w:r w:rsidR="002747EA">
              <w:rPr>
                <w:noProof/>
              </w:rPr>
              <w:fldChar w:fldCharType="begin">
                <w:fldData xml:space="preserve">PEVuZE5vdGU+PENpdGU+PEF1dGhvcj5UaGFuZ2FyYXRpbmFtPC9BdXRob3I+PFllYXI+MjAxMjwv
WWVhcj48UmVjTnVtPjYzMDwvUmVjTnVtPjxEaXNwbGF5VGV4dD48c3R5bGUgZmFjZT0ic3VwZXJz
Y3JpcHQiIGZvbnQ9IlRyZWJ1Y2hldCBNUyIgc2l6ZT0iOSI+NDExPC9zdHlsZT48L0Rpc3BsYXlU
ZXh0PjxyZWNvcmQ+PHJlYy1udW1iZXI+NjMwPC9yZWMtbnVtYmVyPjxmb3JlaWduLWtleXM+PGtl
eSBhcHA9IkVOIiBkYi1pZD0iZXh2YXNyZngyZHRyYW9lc2FzeHAyc3pzeGEyZGY1MDI1OTJ4IiB0
aW1lc3RhbXA9IjE1NDA0MjUzNDQiPjYzMD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EdWRhLCBX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</w:fldData>
              </w:fldChar>
            </w:r>
            <w:r w:rsidR="002747EA">
              <w:rPr>
                <w:noProof/>
              </w:rPr>
              <w:instrText xml:space="preserve"> ADDIN EN.CITE.DATA </w:instrText>
            </w:r>
            <w:r w:rsidR="002747EA">
              <w:rPr>
                <w:noProof/>
              </w:rPr>
            </w:r>
            <w:r w:rsidR="002747EA">
              <w:rPr>
                <w:noProof/>
              </w:rPr>
              <w:fldChar w:fldCharType="end"/>
            </w:r>
            <w:r>
              <w:rPr>
                <w:noProof/>
              </w:rPr>
            </w:r>
            <w:r>
              <w:rPr>
                <w:noProof/>
              </w:rPr>
              <w:fldChar w:fldCharType="separate"/>
            </w:r>
            <w:r w:rsidR="002747EA" w:rsidRPr="002747EA">
              <w:rPr>
                <w:noProof/>
                <w:sz w:val="18"/>
                <w:vertAlign w:val="superscript"/>
              </w:rPr>
              <w:t>411</w:t>
            </w:r>
            <w:r>
              <w:rPr>
                <w:noProof/>
              </w:rPr>
              <w:fldChar w:fldCharType="end"/>
            </w:r>
          </w:p>
        </w:tc>
        <w:tc>
          <w:tcPr>
            <w:tcW w:w="2547" w:type="dxa"/>
          </w:tcPr>
          <w:p w14:paraId="7DB0D8B8" w14:textId="77777777" w:rsidR="00A5540F" w:rsidRPr="00B87066" w:rsidRDefault="00A5540F" w:rsidP="00A5540F">
            <w:pPr>
              <w:pStyle w:val="RCTstable"/>
            </w:pPr>
            <w:r>
              <w:t>Mixed BMIs</w:t>
            </w:r>
          </w:p>
        </w:tc>
        <w:tc>
          <w:tcPr>
            <w:tcW w:w="2982" w:type="dxa"/>
          </w:tcPr>
          <w:p w14:paraId="0476FEB0" w14:textId="77777777" w:rsidR="00A5540F" w:rsidRPr="00B87066" w:rsidRDefault="00A5540F" w:rsidP="00A5540F">
            <w:pPr>
              <w:pStyle w:val="RCTstable"/>
              <w:jc w:val="center"/>
              <w:rPr>
                <w:rStyle w:val="block"/>
                <w:bCs/>
              </w:rPr>
            </w:pPr>
            <w:r>
              <w:rPr>
                <w:rStyle w:val="block"/>
                <w:bCs/>
              </w:rPr>
              <w:t>RR 0.95 (0.7 to 1.28)</w:t>
            </w:r>
          </w:p>
        </w:tc>
        <w:tc>
          <w:tcPr>
            <w:tcW w:w="1134" w:type="dxa"/>
          </w:tcPr>
          <w:p w14:paraId="64155285" w14:textId="77777777" w:rsidR="00A5540F" w:rsidRPr="00B87066" w:rsidRDefault="00A5540F" w:rsidP="00A5540F">
            <w:pPr>
              <w:pStyle w:val="RCTstable"/>
              <w:jc w:val="center"/>
              <w:rPr>
                <w:rStyle w:val="block"/>
                <w:bCs/>
              </w:rPr>
            </w:pPr>
            <w:r>
              <w:rPr>
                <w:rStyle w:val="block"/>
                <w:bCs/>
              </w:rPr>
              <w:t>5</w:t>
            </w:r>
          </w:p>
        </w:tc>
      </w:tr>
      <w:tr w:rsidR="00A5540F" w:rsidRPr="00B87066" w14:paraId="7B2EB541" w14:textId="77777777" w:rsidTr="00A5540F">
        <w:tc>
          <w:tcPr>
            <w:tcW w:w="2841" w:type="dxa"/>
          </w:tcPr>
          <w:p w14:paraId="5462F529" w14:textId="7FF4CB05" w:rsidR="00A5540F" w:rsidRPr="00C12274" w:rsidRDefault="00A5540F" w:rsidP="002747EA">
            <w:pPr>
              <w:pStyle w:val="RCTstable"/>
              <w:rPr>
                <w:noProof/>
              </w:rPr>
            </w:pPr>
            <w:r w:rsidRPr="00916B76">
              <w:t>Thangaratinam</w:t>
            </w:r>
            <w:r>
              <w:t xml:space="preserve"> et al 2012b</w:t>
            </w:r>
            <w:r>
              <w:fldChar w:fldCharType="begin">
                <w:fldData xml:space="preserve">PEVuZE5vdGU+PENpdGU+PEF1dGhvcj5UaGFuZ2FyYXRpbmFtPC9BdXRob3I+PFllYXI+MjAxMjwv
WWVhcj48UmVjTnVtPjYzMTwvUmVjTnVtPjxEaXNwbGF5VGV4dD48c3R5bGUgZmFjZT0ic3VwZXJz
Y3JpcHQiIGZvbnQ9IlRyZWJ1Y2hldCBNUyIgc2l6ZT0iOSI+NDEyPC9zdHlsZT48L0Rpc3BsYXlU
ZXh0PjxyZWNvcmQ+PHJlYy1udW1iZXI+NjMxPC9yZWMtbnVtYmVyPjxmb3JlaWduLWtleXM+PGtl
eSBhcHA9IkVOIiBkYi1pZD0iZXh2YXNyZngyZHRyYW9lc2FzeHAyc3pzeGEyZGY1MDI1OTJ4IiB0
aW1lc3RhbXA9IjE1NDA0MjUzNDQiPjYzMT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Sb3NlYm9v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==
</w:fldData>
              </w:fldChar>
            </w:r>
            <w:r w:rsidR="002747EA">
              <w:instrText xml:space="preserve"> ADDIN EN.CITE </w:instrText>
            </w:r>
            <w:r w:rsidR="002747EA">
              <w:fldChar w:fldCharType="begin">
                <w:fldData xml:space="preserve">PEVuZE5vdGU+PENpdGU+PEF1dGhvcj5UaGFuZ2FyYXRpbmFtPC9BdXRob3I+PFllYXI+MjAxMjwv
WWVhcj48UmVjTnVtPjYzMTwvUmVjTnVtPjxEaXNwbGF5VGV4dD48c3R5bGUgZmFjZT0ic3VwZXJz
Y3JpcHQiIGZvbnQ9IlRyZWJ1Y2hldCBNUyIgc2l6ZT0iOSI+NDEyPC9zdHlsZT48L0Rpc3BsYXlU
ZXh0PjxyZWNvcmQ+PHJlYy1udW1iZXI+NjMxPC9yZWMtbnVtYmVyPjxmb3JlaWduLWtleXM+PGtl
eSBhcHA9IkVOIiBkYi1pZD0iZXh2YXNyZngyZHRyYW9lc2FzeHAyc3pzeGEyZGY1MDI1OTJ4IiB0
aW1lc3RhbXA9IjE1NDA0MjUzNDQiPjYzMT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Sb3NlYm9v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==
</w:fldData>
              </w:fldChar>
            </w:r>
            <w:r w:rsidR="002747EA">
              <w:instrText xml:space="preserve"> ADDIN EN.CITE.DATA </w:instrText>
            </w:r>
            <w:r w:rsidR="002747EA">
              <w:fldChar w:fldCharType="end"/>
            </w:r>
            <w:r>
              <w:fldChar w:fldCharType="separate"/>
            </w:r>
            <w:r w:rsidR="002747EA" w:rsidRPr="002747EA">
              <w:rPr>
                <w:noProof/>
                <w:sz w:val="18"/>
                <w:vertAlign w:val="superscript"/>
              </w:rPr>
              <w:t>412</w:t>
            </w:r>
            <w:r>
              <w:fldChar w:fldCharType="end"/>
            </w:r>
          </w:p>
        </w:tc>
        <w:tc>
          <w:tcPr>
            <w:tcW w:w="2547" w:type="dxa"/>
          </w:tcPr>
          <w:p w14:paraId="7363F803" w14:textId="77777777" w:rsidR="00A5540F" w:rsidRDefault="00A5540F" w:rsidP="00A5540F">
            <w:pPr>
              <w:pStyle w:val="RCTstable"/>
            </w:pPr>
            <w:r>
              <w:t>Mixed BMIs</w:t>
            </w:r>
          </w:p>
        </w:tc>
        <w:tc>
          <w:tcPr>
            <w:tcW w:w="2982" w:type="dxa"/>
          </w:tcPr>
          <w:p w14:paraId="5D2E8E4A" w14:textId="77777777" w:rsidR="00A5540F" w:rsidRDefault="00A5540F" w:rsidP="00A5540F">
            <w:pPr>
              <w:pStyle w:val="RCTstable"/>
              <w:jc w:val="center"/>
              <w:rPr>
                <w:rStyle w:val="block"/>
                <w:bCs/>
              </w:rPr>
            </w:pPr>
            <w:r>
              <w:rPr>
                <w:rStyle w:val="block"/>
                <w:bCs/>
              </w:rPr>
              <w:t>RR 0.94 (0.79 to 1.13)</w:t>
            </w:r>
          </w:p>
        </w:tc>
        <w:tc>
          <w:tcPr>
            <w:tcW w:w="1134" w:type="dxa"/>
          </w:tcPr>
          <w:p w14:paraId="5E1588D1" w14:textId="77777777" w:rsidR="00A5540F" w:rsidRDefault="00A5540F" w:rsidP="00A5540F">
            <w:pPr>
              <w:pStyle w:val="RCTstable"/>
              <w:jc w:val="center"/>
              <w:rPr>
                <w:rStyle w:val="block"/>
                <w:bCs/>
              </w:rPr>
            </w:pPr>
            <w:r>
              <w:rPr>
                <w:rStyle w:val="block"/>
                <w:bCs/>
              </w:rPr>
              <w:t>8</w:t>
            </w:r>
          </w:p>
        </w:tc>
      </w:tr>
      <w:tr w:rsidR="00A5540F" w:rsidRPr="00B87066" w14:paraId="3D11D4D7" w14:textId="77777777" w:rsidTr="00A5540F">
        <w:trPr>
          <w:trHeight w:val="282"/>
        </w:trPr>
        <w:tc>
          <w:tcPr>
            <w:tcW w:w="2841" w:type="dxa"/>
          </w:tcPr>
          <w:p w14:paraId="49EC7E11" w14:textId="175AA234" w:rsidR="00A5540F" w:rsidRPr="00916B76" w:rsidRDefault="00A5540F" w:rsidP="002747EA">
            <w:pPr>
              <w:pStyle w:val="RCTstable"/>
            </w:pPr>
            <w:r w:rsidRPr="00916B76">
              <w:t>Shepherd</w:t>
            </w:r>
            <w:r>
              <w:t xml:space="preserve"> et al 2017</w:t>
            </w:r>
            <w:r>
              <w:fldChar w:fldCharType="begin"/>
            </w:r>
            <w:r w:rsidR="002747EA">
              <w:instrText xml:space="preserve"> ADDIN EN.CITE &lt;EndNote&gt;&lt;Cite&gt;&lt;Author&gt;Shepherd&lt;/Author&gt;&lt;Year&gt;2017&lt;/Year&gt;&lt;RecNum&gt;636&lt;/RecNum&gt;&lt;DisplayText&gt;&lt;style face="superscript" font="Trebuchet MS" size="9"&gt;526&lt;/style&gt;&lt;/DisplayText&gt;&lt;record&gt;&lt;rec-number&gt;636&lt;/rec-number&gt;&lt;foreign-keys&gt;&lt;key app="EN" db-id="exvasrfx2dtraoesasxp2szsxa2df502592x" timestamp="1540429019"&gt;636&lt;/key&gt;&lt;key app="ENWeb" db-id=""&gt;0&lt;/key&gt;&lt;/foreign-keys&gt;&lt;ref-type name="Journal Article"&gt;17&lt;/ref-type&gt;&lt;contributors&gt;&lt;authors&gt;&lt;author&gt;Shepherd, Emily&lt;/author&gt;&lt;author&gt;Gomersall, Judith C.&lt;/author&gt;&lt;author&gt;Tieu, Joanna&lt;/author&gt;&lt;author&gt;Han, Shanshan&lt;/author&gt;&lt;author&gt;Crowther, Caroline A.&lt;/author&gt;&lt;author&gt;Middleton, Philippa&lt;/author&gt;&lt;/authors&gt;&lt;/contributors&gt;&lt;titles&gt;&lt;title&gt;Combined diet and exercise interventions for preventing gestational diabetes mellitus&lt;/title&gt;&lt;secondary-title&gt;Cochrane Database of Systematic Reviews&lt;/secondary-title&gt;&lt;/titles&gt;&lt;periodical&gt;&lt;full-title&gt;Cochrane Database of Systematic Reviews&lt;/full-title&gt;&lt;/periodical&gt;&lt;dates&gt;&lt;year&gt;2017&lt;/year&gt;&lt;/dates&gt;&lt;isbn&gt;14651858&lt;/isbn&gt;&lt;urls&gt;&lt;/urls&gt;&lt;electronic-resource-num&gt;10.1002/14651858.CD010443.pub3&lt;/electronic-resource-num&gt;&lt;/record&gt;&lt;/Cite&gt;&lt;/EndNote&gt;</w:instrText>
            </w:r>
            <w:r>
              <w:fldChar w:fldCharType="separate"/>
            </w:r>
            <w:r w:rsidR="002747EA" w:rsidRPr="002747EA">
              <w:rPr>
                <w:noProof/>
                <w:sz w:val="18"/>
                <w:vertAlign w:val="superscript"/>
              </w:rPr>
              <w:t>526</w:t>
            </w:r>
            <w:r>
              <w:fldChar w:fldCharType="end"/>
            </w:r>
          </w:p>
        </w:tc>
        <w:tc>
          <w:tcPr>
            <w:tcW w:w="2547" w:type="dxa"/>
          </w:tcPr>
          <w:p w14:paraId="10AD2AF8" w14:textId="77777777" w:rsidR="00A5540F" w:rsidRDefault="00A5540F" w:rsidP="00A5540F">
            <w:pPr>
              <w:pStyle w:val="RCTstable"/>
            </w:pPr>
            <w:r>
              <w:t>Mixed BMIs</w:t>
            </w:r>
          </w:p>
        </w:tc>
        <w:tc>
          <w:tcPr>
            <w:tcW w:w="2982" w:type="dxa"/>
          </w:tcPr>
          <w:p w14:paraId="5E5628EF" w14:textId="77777777" w:rsidR="00A5540F" w:rsidRDefault="00A5540F" w:rsidP="00A5540F">
            <w:pPr>
              <w:pStyle w:val="RCTstable"/>
              <w:jc w:val="center"/>
              <w:rPr>
                <w:rStyle w:val="block"/>
                <w:bCs/>
              </w:rPr>
            </w:pPr>
            <w:r>
              <w:rPr>
                <w:rStyle w:val="block"/>
                <w:bCs/>
              </w:rPr>
              <w:t>RR 0.95 (0.88 to 1.02)</w:t>
            </w:r>
          </w:p>
        </w:tc>
        <w:tc>
          <w:tcPr>
            <w:tcW w:w="1134" w:type="dxa"/>
          </w:tcPr>
          <w:p w14:paraId="2A6D458C" w14:textId="77777777" w:rsidR="00A5540F" w:rsidRDefault="00A5540F" w:rsidP="00A5540F">
            <w:pPr>
              <w:pStyle w:val="RCTstable"/>
              <w:jc w:val="center"/>
              <w:rPr>
                <w:rStyle w:val="block"/>
                <w:bCs/>
              </w:rPr>
            </w:pPr>
            <w:r>
              <w:rPr>
                <w:rStyle w:val="block"/>
                <w:bCs/>
              </w:rPr>
              <w:t>14</w:t>
            </w:r>
          </w:p>
        </w:tc>
      </w:tr>
      <w:tr w:rsidR="00A5540F" w:rsidRPr="00B87066" w14:paraId="7C6921A3" w14:textId="77777777" w:rsidTr="00A5540F">
        <w:tc>
          <w:tcPr>
            <w:tcW w:w="2841" w:type="dxa"/>
          </w:tcPr>
          <w:p w14:paraId="701F12CB" w14:textId="61C7F123" w:rsidR="00A5540F" w:rsidRPr="00C12274" w:rsidRDefault="00A5540F" w:rsidP="002747EA">
            <w:pPr>
              <w:pStyle w:val="RCTstable"/>
              <w:rPr>
                <w:noProof/>
              </w:rPr>
            </w:pPr>
            <w:r w:rsidRPr="00916B76">
              <w:t>Oteng-Ntim 2012</w:t>
            </w:r>
            <w:r>
              <w:fldChar w:fldCharType="begin"/>
            </w:r>
            <w:r w:rsidR="002747EA">
              <w:instrText xml:space="preserve"> ADDIN EN.CITE &lt;EndNote&gt;&lt;Cite&gt;&lt;Author&gt;Oteng-Ntim&lt;/Author&gt;&lt;Year&gt;2012&lt;/Year&gt;&lt;RecNum&gt;1137&lt;/RecNum&gt;&lt;DisplayText&gt;&lt;style face="superscript" font="Trebuchet MS" size="9"&gt;528&lt;/style&gt;&lt;/DisplayText&gt;&lt;record&gt;&lt;rec-number&gt;1137&lt;/rec-number&gt;&lt;foreign-keys&gt;&lt;key app="EN" db-id="exvasrfx2dtraoesasxp2szsxa2df502592x" timestamp="1555051770"&gt;1137&lt;/key&gt;&lt;key app="ENWeb" db-id=""&gt;0&lt;/key&gt;&lt;/foreign-keys&gt;&lt;ref-type name="Journal Article"&gt;17&lt;/ref-type&gt;&lt;contributors&gt;&lt;authors&gt;&lt;author&gt;Oteng-Ntim, E.&lt;/author&gt;&lt;author&gt;Varma, R.&lt;/author&gt;&lt;author&gt;Croker, H.&lt;/author&gt;&lt;author&gt;Poston, L.&lt;/author&gt;&lt;author&gt;Doyle, P.&lt;/author&gt;&lt;/authors&gt;&lt;/contributors&gt;&lt;auth-address&gt;Department of Women&amp;apos;s Health, Guy&amp;apos;s and St Thomas&amp;apos; NHS Foundation Trust (King&amp;apos;s Health Partners), St Thomas&amp;apos; Hospital, Westminster Bridge Road, London, SE 1 7EH, UK. Eugene.oteng-ntim@gstt.nhs.uk&lt;/auth-address&gt;&lt;titles&gt;&lt;title&gt;Lifestyle interventions for overweight and obese pregnant women to improve pregnancy outcome: systematic review and meta-analysis&lt;/title&gt;&lt;secondary-title&gt;BMC Med&lt;/secondary-title&gt;&lt;/titles&gt;&lt;periodical&gt;&lt;full-title&gt;BMC Med&lt;/full-title&gt;&lt;/periodical&gt;&lt;pages&gt;47&lt;/pages&gt;&lt;volume&gt;10&lt;/volume&gt;&lt;edition&gt;2012/05/12&lt;/edition&gt;&lt;keywords&gt;&lt;keyword&gt;Behavior Therapy/methods&lt;/keyword&gt;&lt;keyword&gt;Clinical Trials as Topic&lt;/keyword&gt;&lt;keyword&gt;Diet/methods&lt;/keyword&gt;&lt;keyword&gt;Exercise&lt;/keyword&gt;&lt;keyword&gt;Female&lt;/keyword&gt;&lt;keyword&gt;Humans&lt;/keyword&gt;&lt;keyword&gt;*Life Style&lt;/keyword&gt;&lt;keyword&gt;Overweight/*prevention &amp;amp; control/*therapy&lt;/keyword&gt;&lt;keyword&gt;Pregnancy&lt;/keyword&gt;&lt;keyword&gt;Pregnancy Complications/*prevention &amp;amp; control/*therapy&lt;/keyword&gt;&lt;keyword&gt;Pregnancy Outcome&lt;/keyword&gt;&lt;/keywords&gt;&lt;dates&gt;&lt;year&gt;2012&lt;/year&gt;&lt;pub-dates&gt;&lt;date&gt;May 10&lt;/date&gt;&lt;/pub-dates&gt;&lt;/dates&gt;&lt;isbn&gt;1741-7015 (Electronic)&amp;#xD;1741-7015 (Linking)&lt;/isbn&gt;&lt;accession-num&gt;22574949&lt;/accession-num&gt;&lt;urls&gt;&lt;related-urls&gt;&lt;url&gt;https://www.ncbi.nlm.nih.gov/pubmed/22574949&lt;/url&gt;&lt;/related-urls&gt;&lt;/urls&gt;&lt;custom2&gt;PMC3355057&lt;/custom2&gt;&lt;electronic-resource-num&gt;10.1186/1741-7015-10-47&lt;/electronic-resource-num&gt;&lt;/record&gt;&lt;/Cite&gt;&lt;/EndNote&gt;</w:instrText>
            </w:r>
            <w:r>
              <w:fldChar w:fldCharType="separate"/>
            </w:r>
            <w:r w:rsidR="002747EA" w:rsidRPr="002747EA">
              <w:rPr>
                <w:noProof/>
                <w:sz w:val="18"/>
                <w:vertAlign w:val="superscript"/>
              </w:rPr>
              <w:t>528</w:t>
            </w:r>
            <w:r>
              <w:fldChar w:fldCharType="end"/>
            </w:r>
          </w:p>
        </w:tc>
        <w:tc>
          <w:tcPr>
            <w:tcW w:w="2547" w:type="dxa"/>
          </w:tcPr>
          <w:p w14:paraId="7320FC04" w14:textId="77777777" w:rsidR="00A5540F" w:rsidRDefault="00A5540F" w:rsidP="00A5540F">
            <w:pPr>
              <w:pStyle w:val="RCTstable"/>
            </w:pPr>
            <w:r>
              <w:t>Overweight and obese women</w:t>
            </w:r>
          </w:p>
        </w:tc>
        <w:tc>
          <w:tcPr>
            <w:tcW w:w="2982" w:type="dxa"/>
          </w:tcPr>
          <w:p w14:paraId="53711279" w14:textId="77777777" w:rsidR="00A5540F" w:rsidRDefault="00A5540F" w:rsidP="00A5540F">
            <w:pPr>
              <w:pStyle w:val="RCTstable"/>
              <w:jc w:val="center"/>
              <w:rPr>
                <w:rStyle w:val="block"/>
                <w:bCs/>
              </w:rPr>
            </w:pPr>
            <w:r>
              <w:rPr>
                <w:rStyle w:val="block"/>
                <w:bCs/>
              </w:rPr>
              <w:t>OR 0.96 (0.68 to 1.36)</w:t>
            </w:r>
          </w:p>
        </w:tc>
        <w:tc>
          <w:tcPr>
            <w:tcW w:w="1134" w:type="dxa"/>
          </w:tcPr>
          <w:p w14:paraId="33DE90E3" w14:textId="77777777" w:rsidR="00A5540F" w:rsidRDefault="00A5540F" w:rsidP="00A5540F">
            <w:pPr>
              <w:pStyle w:val="RCTstable"/>
              <w:jc w:val="center"/>
              <w:rPr>
                <w:rStyle w:val="block"/>
                <w:bCs/>
              </w:rPr>
            </w:pPr>
            <w:r>
              <w:rPr>
                <w:rStyle w:val="block"/>
                <w:bCs/>
              </w:rPr>
              <w:t>6</w:t>
            </w:r>
          </w:p>
        </w:tc>
      </w:tr>
      <w:tr w:rsidR="00FF7A3D" w:rsidRPr="00FC0771" w14:paraId="03375988" w14:textId="77777777" w:rsidTr="006A7633">
        <w:tc>
          <w:tcPr>
            <w:tcW w:w="9504" w:type="dxa"/>
            <w:gridSpan w:val="4"/>
            <w:shd w:val="clear" w:color="auto" w:fill="D9E2F3" w:themeFill="accent1" w:themeFillTint="33"/>
          </w:tcPr>
          <w:p w14:paraId="656F8B14" w14:textId="77B57409" w:rsidR="00FF7A3D" w:rsidRPr="00FC0771" w:rsidRDefault="00FF7A3D" w:rsidP="006A7633">
            <w:pPr>
              <w:pStyle w:val="RCTstable"/>
              <w:rPr>
                <w:i/>
              </w:rPr>
            </w:pPr>
            <w:r>
              <w:rPr>
                <w:i/>
              </w:rPr>
              <w:t>Postnatal weight retention</w:t>
            </w:r>
          </w:p>
        </w:tc>
      </w:tr>
      <w:tr w:rsidR="00FF7A3D" w:rsidRPr="00B87066" w14:paraId="45F4B78C" w14:textId="77777777" w:rsidTr="006A7633">
        <w:tc>
          <w:tcPr>
            <w:tcW w:w="2841" w:type="dxa"/>
            <w:tcBorders>
              <w:bottom w:val="single" w:sz="4" w:space="0" w:color="3B3474"/>
            </w:tcBorders>
            <w:shd w:val="clear" w:color="auto" w:fill="F2F2F2" w:themeFill="background1" w:themeFillShade="F2"/>
          </w:tcPr>
          <w:p w14:paraId="7D727305" w14:textId="77777777" w:rsidR="00FF7A3D" w:rsidRPr="00B87066" w:rsidRDefault="00FF7A3D" w:rsidP="006A7633">
            <w:pPr>
              <w:pStyle w:val="RCTstable"/>
            </w:pPr>
            <w:r w:rsidRPr="00B87066">
              <w:t>Current review</w:t>
            </w:r>
          </w:p>
        </w:tc>
        <w:tc>
          <w:tcPr>
            <w:tcW w:w="2547" w:type="dxa"/>
            <w:tcBorders>
              <w:bottom w:val="single" w:sz="4" w:space="0" w:color="3B3474"/>
            </w:tcBorders>
            <w:shd w:val="clear" w:color="auto" w:fill="F2F2F2" w:themeFill="background1" w:themeFillShade="F2"/>
          </w:tcPr>
          <w:p w14:paraId="2AB38500" w14:textId="77777777" w:rsidR="00FF7A3D" w:rsidRPr="00B87066" w:rsidRDefault="00FF7A3D" w:rsidP="006A7633">
            <w:pPr>
              <w:pStyle w:val="RCTstable"/>
            </w:pPr>
            <w:r w:rsidRPr="00B87066">
              <w:t>Mixed BMIs</w:t>
            </w:r>
          </w:p>
        </w:tc>
        <w:tc>
          <w:tcPr>
            <w:tcW w:w="2982" w:type="dxa"/>
            <w:tcBorders>
              <w:bottom w:val="single" w:sz="4" w:space="0" w:color="3B3474"/>
            </w:tcBorders>
            <w:shd w:val="clear" w:color="auto" w:fill="F2F2F2" w:themeFill="background1" w:themeFillShade="F2"/>
          </w:tcPr>
          <w:p w14:paraId="4402170F" w14:textId="3A47620D" w:rsidR="00FF7A3D" w:rsidRPr="006C1600" w:rsidRDefault="00FF7A3D" w:rsidP="006A7633">
            <w:pPr>
              <w:pStyle w:val="RCTstable"/>
              <w:jc w:val="center"/>
            </w:pPr>
            <w:r>
              <w:t>MD −1.19 (−1.62 to −0.76)</w:t>
            </w:r>
          </w:p>
        </w:tc>
        <w:tc>
          <w:tcPr>
            <w:tcW w:w="1134" w:type="dxa"/>
            <w:tcBorders>
              <w:bottom w:val="single" w:sz="4" w:space="0" w:color="3B3474"/>
            </w:tcBorders>
            <w:shd w:val="clear" w:color="auto" w:fill="F2F2F2" w:themeFill="background1" w:themeFillShade="F2"/>
          </w:tcPr>
          <w:p w14:paraId="1F3B6DEC" w14:textId="5449607A" w:rsidR="00FF7A3D" w:rsidRPr="00B87066" w:rsidRDefault="00FF7A3D" w:rsidP="006A7633">
            <w:pPr>
              <w:pStyle w:val="RCTstable"/>
              <w:jc w:val="center"/>
            </w:pPr>
            <w:r>
              <w:t>11</w:t>
            </w:r>
          </w:p>
        </w:tc>
      </w:tr>
      <w:tr w:rsidR="00FF7A3D" w:rsidRPr="00C12274" w14:paraId="6DCB97DC" w14:textId="77777777" w:rsidTr="00FF7A3D">
        <w:tc>
          <w:tcPr>
            <w:tcW w:w="2841" w:type="dxa"/>
          </w:tcPr>
          <w:p w14:paraId="19098190" w14:textId="2AF1A34C" w:rsidR="00FF7A3D" w:rsidRPr="00916B76" w:rsidRDefault="00FF7A3D" w:rsidP="002747EA">
            <w:pPr>
              <w:pStyle w:val="RCTstable"/>
            </w:pPr>
            <w:r>
              <w:t>Ruchat et al 2018</w:t>
            </w:r>
            <w:r w:rsidR="00D07346">
              <w:fldChar w:fldCharType="begin">
                <w:fldData xml:space="preserve">PEVuZE5vdGU+PENpdGU+PEF1dGhvcj5SdWNoYXQ8L0F1dGhvcj48WWVhcj4yMDE4PC9ZZWFyPjxS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</w:fldData>
              </w:fldChar>
            </w:r>
            <w:r w:rsidR="002747EA">
              <w:instrText xml:space="preserve"> ADDIN EN.CITE </w:instrText>
            </w:r>
            <w:r w:rsidR="002747EA">
              <w:fldChar w:fldCharType="begin">
                <w:fldData xml:space="preserve">PEVuZE5vdGU+PENpdGU+PEF1dGhvcj5SdWNoYXQ8L0F1dGhvcj48WWVhcj4yMDE4PC9ZZWFyPjxS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</w:fldData>
              </w:fldChar>
            </w:r>
            <w:r w:rsidR="002747EA">
              <w:instrText xml:space="preserve"> ADDIN EN.CITE.DATA </w:instrText>
            </w:r>
            <w:r w:rsidR="002747EA">
              <w:fldChar w:fldCharType="end"/>
            </w:r>
            <w:r w:rsidR="00D07346">
              <w:fldChar w:fldCharType="separate"/>
            </w:r>
            <w:r w:rsidR="002747EA" w:rsidRPr="002747EA">
              <w:rPr>
                <w:noProof/>
                <w:sz w:val="18"/>
                <w:vertAlign w:val="superscript"/>
              </w:rPr>
              <w:t>465</w:t>
            </w:r>
            <w:r w:rsidR="00D07346">
              <w:fldChar w:fldCharType="end"/>
            </w:r>
          </w:p>
        </w:tc>
        <w:tc>
          <w:tcPr>
            <w:tcW w:w="2547" w:type="dxa"/>
          </w:tcPr>
          <w:p w14:paraId="1CBC2072" w14:textId="77777777" w:rsidR="00FF7A3D" w:rsidRDefault="00FF7A3D" w:rsidP="006A7633">
            <w:pPr>
              <w:pStyle w:val="RCTstable"/>
            </w:pPr>
            <w:r>
              <w:t>Mixed risk</w:t>
            </w:r>
          </w:p>
        </w:tc>
        <w:tc>
          <w:tcPr>
            <w:tcW w:w="2982" w:type="dxa"/>
          </w:tcPr>
          <w:p w14:paraId="7835728D" w14:textId="56D60914" w:rsidR="00FF7A3D" w:rsidRDefault="00FF7A3D" w:rsidP="006A7633">
            <w:pPr>
              <w:pStyle w:val="RCTstable"/>
              <w:jc w:val="center"/>
            </w:pPr>
            <w:r>
              <w:t>MD −0.85 (−1.46 to −0.25)</w:t>
            </w:r>
          </w:p>
        </w:tc>
        <w:tc>
          <w:tcPr>
            <w:tcW w:w="1134" w:type="dxa"/>
          </w:tcPr>
          <w:p w14:paraId="357893D1" w14:textId="3735DB64" w:rsidR="00FF7A3D" w:rsidRDefault="00FF7A3D" w:rsidP="006A7633">
            <w:pPr>
              <w:pStyle w:val="RCTstable"/>
              <w:jc w:val="center"/>
            </w:pPr>
            <w:r>
              <w:t>8</w:t>
            </w:r>
          </w:p>
        </w:tc>
      </w:tr>
    </w:tbl>
    <w:p w14:paraId="08A0FEE1" w14:textId="09C0E56F" w:rsidR="00833DAF" w:rsidRDefault="00833DAF" w:rsidP="00833DAF">
      <w:pPr>
        <w:pStyle w:val="source"/>
      </w:pPr>
      <w:r>
        <w:t>* Includes one study that involved only dietary advice.</w:t>
      </w:r>
    </w:p>
    <w:p w14:paraId="683C6DDD" w14:textId="2457948B" w:rsidR="00A5540F" w:rsidRPr="00C12274" w:rsidRDefault="00932C6D" w:rsidP="008E1F6E">
      <w:pPr>
        <w:pStyle w:val="TableName"/>
      </w:pPr>
      <w:bookmarkStart w:id="226" w:name="_Toc40956684"/>
      <w:r>
        <w:t xml:space="preserve">Q9 </w:t>
      </w:r>
      <w:r w:rsidR="004A0E1A">
        <w:t>Findings</w:t>
      </w:r>
      <w:r w:rsidR="00A5540F" w:rsidRPr="00C12274">
        <w:t xml:space="preserve"> of </w:t>
      </w:r>
      <w:r w:rsidR="004A0E1A">
        <w:t xml:space="preserve">systematic </w:t>
      </w:r>
      <w:r w:rsidR="00A5540F" w:rsidRPr="00C12274">
        <w:t xml:space="preserve">reviews </w:t>
      </w:r>
      <w:r w:rsidR="00A5540F">
        <w:t xml:space="preserve">of lifestyle counselling interventions </w:t>
      </w:r>
      <w:r w:rsidR="004A0E1A">
        <w:t>—</w:t>
      </w:r>
      <w:r w:rsidR="00A5540F" w:rsidRPr="00C12274">
        <w:t xml:space="preserve"> </w:t>
      </w:r>
      <w:r w:rsidR="00A5540F">
        <w:t>infant</w:t>
      </w:r>
      <w:r w:rsidR="00A5540F" w:rsidRPr="00C12274">
        <w:t xml:space="preserve"> outcome</w:t>
      </w:r>
      <w:r w:rsidR="00A5540F">
        <w:t>s</w:t>
      </w:r>
      <w:bookmarkEnd w:id="226"/>
    </w:p>
    <w:tbl>
      <w:tblPr>
        <w:tblStyle w:val="TableGrid"/>
        <w:tblW w:w="9504" w:type="dxa"/>
        <w:tblLook w:val="04A0" w:firstRow="1" w:lastRow="0" w:firstColumn="1" w:lastColumn="0" w:noHBand="0" w:noVBand="1"/>
        <w:tblCaption w:val="Table 106: Q9 Findings of systematic reviews of lifestyle counselling interventions — infant outcomes"/>
      </w:tblPr>
      <w:tblGrid>
        <w:gridCol w:w="2841"/>
        <w:gridCol w:w="2547"/>
        <w:gridCol w:w="2982"/>
        <w:gridCol w:w="1134"/>
      </w:tblGrid>
      <w:tr w:rsidR="00A5540F" w:rsidRPr="00B87066" w14:paraId="442BEB21" w14:textId="77777777" w:rsidTr="00A5540F">
        <w:trPr>
          <w:tblHeader/>
        </w:trPr>
        <w:tc>
          <w:tcPr>
            <w:tcW w:w="2841" w:type="dxa"/>
            <w:tcBorders>
              <w:bottom w:val="single" w:sz="4" w:space="0" w:color="3B3474"/>
            </w:tcBorders>
          </w:tcPr>
          <w:p w14:paraId="714F96AB" w14:textId="77777777" w:rsidR="00A5540F" w:rsidRPr="00B87066" w:rsidRDefault="00A5540F" w:rsidP="008E1F6E">
            <w:pPr>
              <w:keepNext/>
              <w:spacing w:before="40" w:after="40" w:line="240" w:lineRule="auto"/>
              <w:rPr>
                <w:b/>
                <w:sz w:val="16"/>
                <w:szCs w:val="16"/>
              </w:rPr>
            </w:pPr>
            <w:r w:rsidRPr="00B87066">
              <w:rPr>
                <w:b/>
                <w:sz w:val="16"/>
                <w:szCs w:val="16"/>
              </w:rPr>
              <w:t>Ref</w:t>
            </w:r>
          </w:p>
        </w:tc>
        <w:tc>
          <w:tcPr>
            <w:tcW w:w="2547" w:type="dxa"/>
            <w:tcBorders>
              <w:bottom w:val="single" w:sz="4" w:space="0" w:color="3B3474"/>
            </w:tcBorders>
          </w:tcPr>
          <w:p w14:paraId="155400BB" w14:textId="77777777" w:rsidR="00A5540F" w:rsidRPr="00B87066" w:rsidRDefault="00A5540F" w:rsidP="008E1F6E">
            <w:pPr>
              <w:keepNext/>
              <w:spacing w:before="40" w:after="40" w:line="240" w:lineRule="auto"/>
              <w:rPr>
                <w:b/>
                <w:sz w:val="16"/>
                <w:szCs w:val="16"/>
              </w:rPr>
            </w:pPr>
            <w:r w:rsidRPr="00B87066">
              <w:rPr>
                <w:b/>
                <w:sz w:val="16"/>
                <w:szCs w:val="16"/>
              </w:rPr>
              <w:t>Population</w:t>
            </w:r>
          </w:p>
        </w:tc>
        <w:tc>
          <w:tcPr>
            <w:tcW w:w="2982" w:type="dxa"/>
            <w:tcBorders>
              <w:bottom w:val="single" w:sz="4" w:space="0" w:color="3B3474"/>
            </w:tcBorders>
          </w:tcPr>
          <w:p w14:paraId="52ACBAE8" w14:textId="77D43E5A" w:rsidR="00A5540F" w:rsidRPr="00B87066" w:rsidRDefault="008E1F6E" w:rsidP="008E1F6E">
            <w:pPr>
              <w:keepNext/>
              <w:spacing w:before="40" w:after="40" w:line="240" w:lineRule="auto"/>
              <w:jc w:val="center"/>
              <w:rPr>
                <w:b/>
                <w:sz w:val="16"/>
                <w:szCs w:val="16"/>
              </w:rPr>
            </w:pPr>
            <w:r>
              <w:rPr>
                <w:b/>
                <w:sz w:val="16"/>
                <w:szCs w:val="16"/>
              </w:rPr>
              <w:t>Effect</w:t>
            </w:r>
            <w:r w:rsidR="00A5540F" w:rsidRPr="00B87066">
              <w:rPr>
                <w:b/>
                <w:sz w:val="16"/>
                <w:szCs w:val="16"/>
              </w:rPr>
              <w:t xml:space="preserve"> (95% CI)</w:t>
            </w:r>
          </w:p>
        </w:tc>
        <w:tc>
          <w:tcPr>
            <w:tcW w:w="1134" w:type="dxa"/>
            <w:tcBorders>
              <w:bottom w:val="single" w:sz="4" w:space="0" w:color="3B3474"/>
            </w:tcBorders>
          </w:tcPr>
          <w:p w14:paraId="478B403B" w14:textId="77777777" w:rsidR="00A5540F" w:rsidRPr="00B87066" w:rsidRDefault="00A5540F" w:rsidP="008E1F6E">
            <w:pPr>
              <w:keepNext/>
              <w:spacing w:before="40" w:after="40" w:line="240" w:lineRule="auto"/>
              <w:jc w:val="center"/>
              <w:rPr>
                <w:b/>
                <w:sz w:val="16"/>
                <w:szCs w:val="16"/>
              </w:rPr>
            </w:pPr>
            <w:r w:rsidRPr="00B87066">
              <w:rPr>
                <w:b/>
                <w:sz w:val="16"/>
                <w:szCs w:val="16"/>
              </w:rPr>
              <w:t>Number of studies</w:t>
            </w:r>
          </w:p>
        </w:tc>
      </w:tr>
      <w:tr w:rsidR="00A5540F" w:rsidRPr="00B87066" w14:paraId="5C21BFCD" w14:textId="77777777" w:rsidTr="00A5540F">
        <w:tc>
          <w:tcPr>
            <w:tcW w:w="9504" w:type="dxa"/>
            <w:gridSpan w:val="4"/>
            <w:shd w:val="clear" w:color="auto" w:fill="D9E2F3" w:themeFill="accent1" w:themeFillTint="33"/>
          </w:tcPr>
          <w:p w14:paraId="63E826B4" w14:textId="77777777" w:rsidR="00A5540F" w:rsidRPr="00B87066" w:rsidRDefault="00A5540F" w:rsidP="008E1F6E">
            <w:pPr>
              <w:pStyle w:val="RCTstable"/>
              <w:keepNext/>
              <w:rPr>
                <w:i/>
              </w:rPr>
            </w:pPr>
            <w:r>
              <w:rPr>
                <w:i/>
              </w:rPr>
              <w:t>Preterm birth</w:t>
            </w:r>
          </w:p>
        </w:tc>
      </w:tr>
      <w:tr w:rsidR="00A5540F" w:rsidRPr="00B87066" w14:paraId="4EFA2E74" w14:textId="77777777" w:rsidTr="00A5540F">
        <w:tc>
          <w:tcPr>
            <w:tcW w:w="2841" w:type="dxa"/>
            <w:tcBorders>
              <w:bottom w:val="single" w:sz="4" w:space="0" w:color="3B3474"/>
            </w:tcBorders>
            <w:shd w:val="clear" w:color="auto" w:fill="F2F2F2" w:themeFill="background1" w:themeFillShade="F2"/>
          </w:tcPr>
          <w:p w14:paraId="15C7F158" w14:textId="77777777" w:rsidR="00A5540F" w:rsidRPr="00B87066" w:rsidRDefault="00A5540F" w:rsidP="008E1F6E">
            <w:pPr>
              <w:pStyle w:val="RCTstable"/>
              <w:keepNext/>
            </w:pPr>
            <w:r w:rsidRPr="00B87066">
              <w:t>Current review</w:t>
            </w:r>
          </w:p>
        </w:tc>
        <w:tc>
          <w:tcPr>
            <w:tcW w:w="2547" w:type="dxa"/>
            <w:tcBorders>
              <w:bottom w:val="single" w:sz="4" w:space="0" w:color="3B3474"/>
            </w:tcBorders>
            <w:shd w:val="clear" w:color="auto" w:fill="F2F2F2" w:themeFill="background1" w:themeFillShade="F2"/>
          </w:tcPr>
          <w:p w14:paraId="32827697" w14:textId="77777777" w:rsidR="00A5540F" w:rsidRPr="00B87066" w:rsidRDefault="00A5540F" w:rsidP="008E1F6E">
            <w:pPr>
              <w:pStyle w:val="RCTstable"/>
              <w:keepNext/>
            </w:pPr>
            <w:r w:rsidRPr="00B87066">
              <w:t>Mixed BMIs</w:t>
            </w:r>
          </w:p>
        </w:tc>
        <w:tc>
          <w:tcPr>
            <w:tcW w:w="2982" w:type="dxa"/>
            <w:tcBorders>
              <w:bottom w:val="single" w:sz="4" w:space="0" w:color="3B3474"/>
            </w:tcBorders>
            <w:shd w:val="clear" w:color="auto" w:fill="F2F2F2" w:themeFill="background1" w:themeFillShade="F2"/>
          </w:tcPr>
          <w:p w14:paraId="520C4C7B" w14:textId="03F59869" w:rsidR="00A5540F" w:rsidRPr="00B87066" w:rsidRDefault="00690F45" w:rsidP="008E1F6E">
            <w:pPr>
              <w:pStyle w:val="RCTstable"/>
              <w:keepNext/>
              <w:jc w:val="center"/>
            </w:pPr>
            <w:r>
              <w:rPr>
                <w:rStyle w:val="block"/>
                <w:bCs/>
              </w:rPr>
              <w:t>RR 0.8</w:t>
            </w:r>
            <w:r w:rsidR="00E01ACF">
              <w:rPr>
                <w:rStyle w:val="block"/>
                <w:bCs/>
              </w:rPr>
              <w:t>5</w:t>
            </w:r>
            <w:r w:rsidR="001E2888">
              <w:rPr>
                <w:rStyle w:val="block"/>
                <w:bCs/>
              </w:rPr>
              <w:t xml:space="preserve"> (0.</w:t>
            </w:r>
            <w:r w:rsidR="00E01ACF">
              <w:rPr>
                <w:rStyle w:val="block"/>
                <w:bCs/>
              </w:rPr>
              <w:t>72</w:t>
            </w:r>
            <w:r w:rsidR="001E2888">
              <w:rPr>
                <w:rStyle w:val="block"/>
                <w:bCs/>
              </w:rPr>
              <w:t xml:space="preserve"> to </w:t>
            </w:r>
            <w:r w:rsidR="00E01ACF">
              <w:rPr>
                <w:rStyle w:val="block"/>
                <w:bCs/>
              </w:rPr>
              <w:t>1.01</w:t>
            </w:r>
            <w:r w:rsidR="00A5540F">
              <w:rPr>
                <w:rStyle w:val="block"/>
                <w:bCs/>
              </w:rPr>
              <w:t>)</w:t>
            </w:r>
          </w:p>
        </w:tc>
        <w:tc>
          <w:tcPr>
            <w:tcW w:w="1134" w:type="dxa"/>
            <w:tcBorders>
              <w:bottom w:val="single" w:sz="4" w:space="0" w:color="3B3474"/>
            </w:tcBorders>
            <w:shd w:val="clear" w:color="auto" w:fill="F2F2F2" w:themeFill="background1" w:themeFillShade="F2"/>
          </w:tcPr>
          <w:p w14:paraId="3CDEEB6B" w14:textId="7FE4A90A" w:rsidR="00A5540F" w:rsidRPr="00B87066" w:rsidRDefault="00A5540F" w:rsidP="008E1F6E">
            <w:pPr>
              <w:pStyle w:val="RCTstable"/>
              <w:keepNext/>
              <w:jc w:val="center"/>
            </w:pPr>
            <w:r>
              <w:t>1</w:t>
            </w:r>
            <w:r w:rsidR="00E01ACF">
              <w:t>8</w:t>
            </w:r>
          </w:p>
        </w:tc>
      </w:tr>
      <w:tr w:rsidR="00436056" w:rsidRPr="00B94B87" w14:paraId="3EF51042" w14:textId="77777777" w:rsidTr="0002532B">
        <w:tc>
          <w:tcPr>
            <w:tcW w:w="2841" w:type="dxa"/>
            <w:shd w:val="clear" w:color="auto" w:fill="auto"/>
          </w:tcPr>
          <w:p w14:paraId="1E75AE99" w14:textId="4E2B5613" w:rsidR="00436056" w:rsidRPr="00B94B87" w:rsidRDefault="00436056" w:rsidP="002747EA">
            <w:pPr>
              <w:pStyle w:val="RCTstable"/>
              <w:rPr>
                <w:noProof/>
              </w:rPr>
            </w:pPr>
            <w:r>
              <w:t>Davenport et al 2018b</w:t>
            </w:r>
            <w:r w:rsidR="00D07346">
              <w:rPr>
                <w:noProof/>
              </w:rPr>
              <w:fldChar w:fldCharType="begin">
                <w:fldData xml:space="preserve">PEVuZE5vdGU+PENpdGU+PEF1dGhvcj5EYXZlbnBvcnQ8L0F1dGhvcj48WWVhcj4yMDE4PC9ZZWFy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</w:fldData>
              </w:fldChar>
            </w:r>
            <w:r w:rsidR="002747EA">
              <w:rPr>
                <w:noProof/>
              </w:rPr>
              <w:instrText xml:space="preserve"> ADDIN EN.CITE </w:instrText>
            </w:r>
            <w:r w:rsidR="002747EA">
              <w:rPr>
                <w:noProof/>
              </w:rPr>
              <w:fldChar w:fldCharType="begin">
                <w:fldData xml:space="preserve">PEVuZE5vdGU+PENpdGU+PEF1dGhvcj5EYXZlbnBvcnQ8L0F1dGhvcj48WWVhcj4yMDE4PC9ZZWFy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</w:fldData>
              </w:fldChar>
            </w:r>
            <w:r w:rsidR="002747EA">
              <w:rPr>
                <w:noProof/>
              </w:rPr>
              <w:instrText xml:space="preserve"> ADDIN EN.CITE.DATA </w:instrText>
            </w:r>
            <w:r w:rsidR="002747EA">
              <w:rPr>
                <w:noProof/>
              </w:rPr>
            </w:r>
            <w:r w:rsidR="002747EA">
              <w:rPr>
                <w:noProof/>
              </w:rPr>
              <w:fldChar w:fldCharType="end"/>
            </w:r>
            <w:r w:rsidR="00D07346">
              <w:rPr>
                <w:noProof/>
              </w:rPr>
            </w:r>
            <w:r w:rsidR="00D07346">
              <w:rPr>
                <w:noProof/>
              </w:rPr>
              <w:fldChar w:fldCharType="separate"/>
            </w:r>
            <w:r w:rsidR="002747EA" w:rsidRPr="002747EA">
              <w:rPr>
                <w:noProof/>
                <w:sz w:val="18"/>
                <w:vertAlign w:val="superscript"/>
              </w:rPr>
              <w:t>479</w:t>
            </w:r>
            <w:r w:rsidR="00D07346">
              <w:rPr>
                <w:noProof/>
              </w:rPr>
              <w:fldChar w:fldCharType="end"/>
            </w:r>
          </w:p>
        </w:tc>
        <w:tc>
          <w:tcPr>
            <w:tcW w:w="2547" w:type="dxa"/>
            <w:shd w:val="clear" w:color="auto" w:fill="auto"/>
          </w:tcPr>
          <w:p w14:paraId="23B7E658" w14:textId="77777777" w:rsidR="00436056" w:rsidRPr="00B94B87" w:rsidRDefault="00436056" w:rsidP="0002532B">
            <w:pPr>
              <w:pStyle w:val="RCTstable"/>
            </w:pPr>
            <w:r w:rsidRPr="00B94B87">
              <w:t>Mixed BMIs</w:t>
            </w:r>
          </w:p>
        </w:tc>
        <w:tc>
          <w:tcPr>
            <w:tcW w:w="2982" w:type="dxa"/>
            <w:shd w:val="clear" w:color="auto" w:fill="auto"/>
          </w:tcPr>
          <w:p w14:paraId="610C91BD" w14:textId="015BCB9E" w:rsidR="00436056" w:rsidRPr="00B94B87" w:rsidRDefault="00436056" w:rsidP="00436056">
            <w:pPr>
              <w:pStyle w:val="RCTstable"/>
              <w:jc w:val="center"/>
            </w:pPr>
            <w:r w:rsidRPr="00B94B87">
              <w:t xml:space="preserve">RR </w:t>
            </w:r>
            <w:r>
              <w:t>0.88 (0.67 to 1.16)</w:t>
            </w:r>
          </w:p>
        </w:tc>
        <w:tc>
          <w:tcPr>
            <w:tcW w:w="1134" w:type="dxa"/>
            <w:shd w:val="clear" w:color="auto" w:fill="auto"/>
          </w:tcPr>
          <w:p w14:paraId="3A3FDC59" w14:textId="538FEDB4" w:rsidR="00436056" w:rsidRPr="00B94B87" w:rsidRDefault="00436056" w:rsidP="0002532B">
            <w:pPr>
              <w:pStyle w:val="RCTstable"/>
              <w:jc w:val="center"/>
            </w:pPr>
            <w:r>
              <w:t>14</w:t>
            </w:r>
          </w:p>
        </w:tc>
      </w:tr>
      <w:tr w:rsidR="00A5540F" w:rsidRPr="00B87066" w14:paraId="745A2769" w14:textId="77777777" w:rsidTr="00A5540F">
        <w:tc>
          <w:tcPr>
            <w:tcW w:w="2841" w:type="dxa"/>
            <w:shd w:val="clear" w:color="auto" w:fill="auto"/>
          </w:tcPr>
          <w:p w14:paraId="6ED4F606" w14:textId="449C4E2E" w:rsidR="00A5540F" w:rsidRPr="00B87066" w:rsidRDefault="00A5540F" w:rsidP="002747EA">
            <w:pPr>
              <w:pStyle w:val="RCTstable"/>
            </w:pPr>
            <w:r w:rsidRPr="00C12274">
              <w:rPr>
                <w:noProof/>
              </w:rPr>
              <w:t>Muktabhant et al 2015</w:t>
            </w:r>
            <w:r>
              <w:fldChar w:fldCharType="begin"/>
            </w:r>
            <w:r w:rsidR="002747EA">
              <w:instrText xml:space="preserve"> ADDIN EN.CITE &lt;EndNote&gt;&lt;Cite&gt;&lt;Author&gt;Muktabhant&lt;/Author&gt;&lt;Year&gt;2015&lt;/Year&gt;&lt;RecNum&gt;632&lt;/RecNum&gt;&lt;DisplayText&gt;&lt;style face="superscript" font="Trebuchet MS" size="9"&gt;417&lt;/style&gt;&lt;/DisplayText&gt;&lt;record&gt;&lt;rec-number&gt;632&lt;/rec-number&gt;&lt;foreign-keys&gt;&lt;key app="EN" db-id="exvasrfx2dtraoesasxp2szsxa2df502592x" timestamp="1540425405"&gt;632&lt;/key&gt;&lt;/foreign-keys&gt;&lt;ref-type name="Journal Article"&gt;17&lt;/ref-type&gt;&lt;contributors&gt;&lt;authors&gt;&lt;author&gt;Muktabhant, B.&lt;/author&gt;&lt;author&gt;Lawrie, T. A.&lt;/author&gt;&lt;author&gt;Lumbiganon, P.&lt;/author&gt;&lt;author&gt;Laopaiboon, M.&lt;/author&gt;&lt;/authors&gt;&lt;/contributors&gt;&lt;auth-address&gt;Department of Nutrition, Faculty of Public Health, Khon Kaen University, 123 Friendship Highway, Khon Kaen, Khon Kaen, Thailand, 40002.&lt;/auth-address&gt;&lt;titles&gt;&lt;title&gt;Diet or exercise, or both, for preventing excessive weight gain in pregnancy&lt;/title&gt;&lt;secondary-title&gt;Cochrane Database Syst Rev&lt;/secondary-title&gt;&lt;/titles&gt;&lt;periodical&gt;&lt;full-title&gt;Cochrane Database Syst Rev&lt;/full-title&gt;&lt;/periodical&gt;&lt;pages&gt;CD007145&lt;/pages&gt;&lt;number&gt;6&lt;/number&gt;&lt;edition&gt;2015/06/13&lt;/edition&gt;&lt;keywords&gt;&lt;keyword&gt;Counseling&lt;/keyword&gt;&lt;keyword&gt;*Diet&lt;/keyword&gt;&lt;keyword&gt;*Exercise&lt;/keyword&gt;&lt;keyword&gt;Female&lt;/keyword&gt;&lt;keyword&gt;Humans&lt;/keyword&gt;&lt;keyword&gt;Infant, Newborn&lt;/keyword&gt;&lt;keyword&gt;Overweight/complications/*prevention &amp;amp; control&lt;/keyword&gt;&lt;keyword&gt;Pregnancy&lt;/keyword&gt;&lt;keyword&gt;Pregnancy Complications/*prevention &amp;amp; control&lt;/keyword&gt;&lt;keyword&gt;Randomized Controlled Trials as Topic&lt;/keyword&gt;&lt;keyword&gt;*Weight Gain&lt;/keyword&gt;&lt;/keywords&gt;&lt;dates&gt;&lt;year&gt;2015&lt;/year&gt;&lt;pub-dates&gt;&lt;date&gt;Jun 15&lt;/date&gt;&lt;/pub-dates&gt;&lt;/dates&gt;&lt;isbn&gt;1469-493X (Electronic)&amp;#xD;1361-6137 (Linking)&lt;/isbn&gt;&lt;accession-num&gt;26068707&lt;/accession-num&gt;&lt;urls&gt;&lt;related-urls&gt;&lt;url&gt;https://www.ncbi.nlm.nih.gov/pubmed/26068707&lt;/url&gt;&lt;/related-urls&gt;&lt;/urls&gt;&lt;electronic-resource-num&gt;10.1002/14651858.CD007145.pub3&lt;/electronic-resource-num&gt;&lt;/record&gt;&lt;/Cite&gt;&lt;/EndNote&gt;</w:instrText>
            </w:r>
            <w:r>
              <w:fldChar w:fldCharType="separate"/>
            </w:r>
            <w:r w:rsidR="002747EA" w:rsidRPr="002747EA">
              <w:rPr>
                <w:noProof/>
                <w:sz w:val="18"/>
                <w:vertAlign w:val="superscript"/>
              </w:rPr>
              <w:t>417</w:t>
            </w:r>
            <w:r>
              <w:fldChar w:fldCharType="end"/>
            </w:r>
          </w:p>
        </w:tc>
        <w:tc>
          <w:tcPr>
            <w:tcW w:w="2547" w:type="dxa"/>
            <w:shd w:val="clear" w:color="auto" w:fill="auto"/>
          </w:tcPr>
          <w:p w14:paraId="7AEF34DE" w14:textId="77777777" w:rsidR="00A5540F" w:rsidRPr="00B87066" w:rsidRDefault="00A5540F" w:rsidP="00A5540F">
            <w:pPr>
              <w:pStyle w:val="RCTstable"/>
            </w:pPr>
            <w:r>
              <w:t>Mixed BMIs</w:t>
            </w:r>
          </w:p>
        </w:tc>
        <w:tc>
          <w:tcPr>
            <w:tcW w:w="2982" w:type="dxa"/>
            <w:shd w:val="clear" w:color="auto" w:fill="auto"/>
          </w:tcPr>
          <w:p w14:paraId="45CC300B" w14:textId="77777777" w:rsidR="00A5540F" w:rsidRPr="00B87066" w:rsidRDefault="00A5540F" w:rsidP="00A5540F">
            <w:pPr>
              <w:pStyle w:val="RCTstable"/>
              <w:jc w:val="center"/>
            </w:pPr>
            <w:r>
              <w:t>RR 0.94 (0.57 to 1.55)</w:t>
            </w:r>
          </w:p>
        </w:tc>
        <w:tc>
          <w:tcPr>
            <w:tcW w:w="1134" w:type="dxa"/>
            <w:shd w:val="clear" w:color="auto" w:fill="auto"/>
          </w:tcPr>
          <w:p w14:paraId="455BF887" w14:textId="77777777" w:rsidR="00A5540F" w:rsidRPr="00B87066" w:rsidRDefault="00A5540F" w:rsidP="00A5540F">
            <w:pPr>
              <w:pStyle w:val="RCTstable"/>
              <w:jc w:val="center"/>
            </w:pPr>
            <w:r>
              <w:t>7</w:t>
            </w:r>
          </w:p>
        </w:tc>
      </w:tr>
      <w:tr w:rsidR="00A5540F" w:rsidRPr="00B87066" w14:paraId="0F8CB644" w14:textId="77777777" w:rsidTr="00A5540F">
        <w:tc>
          <w:tcPr>
            <w:tcW w:w="2841" w:type="dxa"/>
            <w:shd w:val="clear" w:color="auto" w:fill="auto"/>
          </w:tcPr>
          <w:p w14:paraId="41A6D537" w14:textId="06D491C9" w:rsidR="00A5540F" w:rsidRPr="00B87066" w:rsidRDefault="00A5540F" w:rsidP="002747EA">
            <w:pPr>
              <w:pStyle w:val="RCTstable"/>
            </w:pPr>
            <w:r w:rsidRPr="00C12274">
              <w:rPr>
                <w:noProof/>
              </w:rPr>
              <w:t>Thangaratinam et al 2012a</w:t>
            </w:r>
            <w:r>
              <w:rPr>
                <w:noProof/>
              </w:rPr>
              <w:fldChar w:fldCharType="begin">
                <w:fldData xml:space="preserve">PEVuZE5vdGU+PENpdGU+PEF1dGhvcj5UaGFuZ2FyYXRpbmFtPC9BdXRob3I+PFllYXI+MjAxMjwv
WWVhcj48UmVjTnVtPjYzMDwvUmVjTnVtPjxEaXNwbGF5VGV4dD48c3R5bGUgZmFjZT0ic3VwZXJz
Y3JpcHQiIGZvbnQ9IlRyZWJ1Y2hldCBNUyIgc2l6ZT0iOSI+NDExPC9zdHlsZT48L0Rpc3BsYXlU
ZXh0PjxyZWNvcmQ+PHJlYy1udW1iZXI+NjMwPC9yZWMtbnVtYmVyPjxmb3JlaWduLWtleXM+PGtl
eSBhcHA9IkVOIiBkYi1pZD0iZXh2YXNyZngyZHRyYW9lc2FzeHAyc3pzeGEyZGY1MDI1OTJ4IiB0
aW1lc3RhbXA9IjE1NDA0MjUzNDQiPjYzMD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EdWRhLCBX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</w:fldData>
              </w:fldChar>
            </w:r>
            <w:r w:rsidR="002747EA">
              <w:rPr>
                <w:noProof/>
              </w:rPr>
              <w:instrText xml:space="preserve"> ADDIN EN.CITE </w:instrText>
            </w:r>
            <w:r w:rsidR="002747EA">
              <w:rPr>
                <w:noProof/>
              </w:rPr>
              <w:fldChar w:fldCharType="begin">
                <w:fldData xml:space="preserve">PEVuZE5vdGU+PENpdGU+PEF1dGhvcj5UaGFuZ2FyYXRpbmFtPC9BdXRob3I+PFllYXI+MjAxMjwv
WWVhcj48UmVjTnVtPjYzMDwvUmVjTnVtPjxEaXNwbGF5VGV4dD48c3R5bGUgZmFjZT0ic3VwZXJz
Y3JpcHQiIGZvbnQ9IlRyZWJ1Y2hldCBNUyIgc2l6ZT0iOSI+NDExPC9zdHlsZT48L0Rpc3BsYXlU
ZXh0PjxyZWNvcmQ+PHJlYy1udW1iZXI+NjMwPC9yZWMtbnVtYmVyPjxmb3JlaWduLWtleXM+PGtl
eSBhcHA9IkVOIiBkYi1pZD0iZXh2YXNyZngyZHRyYW9lc2FzeHAyc3pzeGEyZGY1MDI1OTJ4IiB0
aW1lc3RhbXA9IjE1NDA0MjUzNDQiPjYzMD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EdWRhLCBX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</w:fldData>
              </w:fldChar>
            </w:r>
            <w:r w:rsidR="002747EA">
              <w:rPr>
                <w:noProof/>
              </w:rPr>
              <w:instrText xml:space="preserve"> ADDIN EN.CITE.DATA </w:instrText>
            </w:r>
            <w:r w:rsidR="002747EA">
              <w:rPr>
                <w:noProof/>
              </w:rPr>
            </w:r>
            <w:r w:rsidR="002747EA">
              <w:rPr>
                <w:noProof/>
              </w:rPr>
              <w:fldChar w:fldCharType="end"/>
            </w:r>
            <w:r>
              <w:rPr>
                <w:noProof/>
              </w:rPr>
            </w:r>
            <w:r>
              <w:rPr>
                <w:noProof/>
              </w:rPr>
              <w:fldChar w:fldCharType="separate"/>
            </w:r>
            <w:r w:rsidR="002747EA" w:rsidRPr="002747EA">
              <w:rPr>
                <w:noProof/>
                <w:sz w:val="18"/>
                <w:vertAlign w:val="superscript"/>
              </w:rPr>
              <w:t>411</w:t>
            </w:r>
            <w:r>
              <w:rPr>
                <w:noProof/>
              </w:rPr>
              <w:fldChar w:fldCharType="end"/>
            </w:r>
          </w:p>
        </w:tc>
        <w:tc>
          <w:tcPr>
            <w:tcW w:w="2547" w:type="dxa"/>
            <w:shd w:val="clear" w:color="auto" w:fill="auto"/>
          </w:tcPr>
          <w:p w14:paraId="384E7260" w14:textId="77777777" w:rsidR="00A5540F" w:rsidRPr="00B87066" w:rsidRDefault="00A5540F" w:rsidP="00A5540F">
            <w:pPr>
              <w:pStyle w:val="RCTstable"/>
            </w:pPr>
            <w:r>
              <w:t>Mixed BMIs</w:t>
            </w:r>
          </w:p>
        </w:tc>
        <w:tc>
          <w:tcPr>
            <w:tcW w:w="2982" w:type="dxa"/>
            <w:shd w:val="clear" w:color="auto" w:fill="auto"/>
          </w:tcPr>
          <w:p w14:paraId="3486AD15" w14:textId="77777777" w:rsidR="00A5540F" w:rsidRPr="00B87066" w:rsidRDefault="00A5540F" w:rsidP="00A5540F">
            <w:pPr>
              <w:pStyle w:val="RCTstable"/>
              <w:jc w:val="center"/>
              <w:rPr>
                <w:rStyle w:val="block"/>
                <w:bCs/>
              </w:rPr>
            </w:pPr>
            <w:r>
              <w:rPr>
                <w:rStyle w:val="block"/>
                <w:bCs/>
              </w:rPr>
              <w:t>RR 1.02 (0.47 to 2.21)</w:t>
            </w:r>
          </w:p>
        </w:tc>
        <w:tc>
          <w:tcPr>
            <w:tcW w:w="1134" w:type="dxa"/>
            <w:shd w:val="clear" w:color="auto" w:fill="auto"/>
          </w:tcPr>
          <w:p w14:paraId="2DAAE129" w14:textId="77777777" w:rsidR="00A5540F" w:rsidRPr="00B87066" w:rsidRDefault="00A5540F" w:rsidP="00A5540F">
            <w:pPr>
              <w:pStyle w:val="RCTstable"/>
              <w:jc w:val="center"/>
              <w:rPr>
                <w:rStyle w:val="block"/>
                <w:bCs/>
              </w:rPr>
            </w:pPr>
            <w:r>
              <w:rPr>
                <w:rStyle w:val="block"/>
                <w:bCs/>
              </w:rPr>
              <w:t>3</w:t>
            </w:r>
          </w:p>
        </w:tc>
      </w:tr>
      <w:tr w:rsidR="00A5540F" w:rsidRPr="00B87066" w14:paraId="4D22BDE1" w14:textId="77777777" w:rsidTr="00A5540F">
        <w:tc>
          <w:tcPr>
            <w:tcW w:w="2841" w:type="dxa"/>
            <w:shd w:val="clear" w:color="auto" w:fill="auto"/>
          </w:tcPr>
          <w:p w14:paraId="24391669" w14:textId="6895D7B9" w:rsidR="00A5540F" w:rsidRPr="00C12274" w:rsidRDefault="00A5540F" w:rsidP="002747EA">
            <w:pPr>
              <w:pStyle w:val="RCTstable"/>
              <w:rPr>
                <w:noProof/>
              </w:rPr>
            </w:pPr>
            <w:r w:rsidRPr="00916B76">
              <w:t>Thangaratinam</w:t>
            </w:r>
            <w:r>
              <w:t xml:space="preserve"> et al 2012b</w:t>
            </w:r>
            <w:r>
              <w:fldChar w:fldCharType="begin">
                <w:fldData xml:space="preserve">PEVuZE5vdGU+PENpdGU+PEF1dGhvcj5UaGFuZ2FyYXRpbmFtPC9BdXRob3I+PFllYXI+MjAxMjwv
WWVhcj48UmVjTnVtPjYzMTwvUmVjTnVtPjxEaXNwbGF5VGV4dD48c3R5bGUgZmFjZT0ic3VwZXJz
Y3JpcHQiIGZvbnQ9IlRyZWJ1Y2hldCBNUyIgc2l6ZT0iOSI+NDEyPC9zdHlsZT48L0Rpc3BsYXlU
ZXh0PjxyZWNvcmQ+PHJlYy1udW1iZXI+NjMxPC9yZWMtbnVtYmVyPjxmb3JlaWduLWtleXM+PGtl
eSBhcHA9IkVOIiBkYi1pZD0iZXh2YXNyZngyZHRyYW9lc2FzeHAyc3pzeGEyZGY1MDI1OTJ4IiB0
aW1lc3RhbXA9IjE1NDA0MjUzNDQiPjYzMT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Sb3NlYm9v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==
</w:fldData>
              </w:fldChar>
            </w:r>
            <w:r w:rsidR="002747EA">
              <w:instrText xml:space="preserve"> ADDIN EN.CITE </w:instrText>
            </w:r>
            <w:r w:rsidR="002747EA">
              <w:fldChar w:fldCharType="begin">
                <w:fldData xml:space="preserve">PEVuZE5vdGU+PENpdGU+PEF1dGhvcj5UaGFuZ2FyYXRpbmFtPC9BdXRob3I+PFllYXI+MjAxMjwv
WWVhcj48UmVjTnVtPjYzMTwvUmVjTnVtPjxEaXNwbGF5VGV4dD48c3R5bGUgZmFjZT0ic3VwZXJz
Y3JpcHQiIGZvbnQ9IlRyZWJ1Y2hldCBNUyIgc2l6ZT0iOSI+NDEyPC9zdHlsZT48L0Rpc3BsYXlU
ZXh0PjxyZWNvcmQ+PHJlYy1udW1iZXI+NjMxPC9yZWMtbnVtYmVyPjxmb3JlaWduLWtleXM+PGtl
eSBhcHA9IkVOIiBkYi1pZD0iZXh2YXNyZngyZHRyYW9lc2FzeHAyc3pzeGEyZGY1MDI1OTJ4IiB0
aW1lc3RhbXA9IjE1NDA0MjUzNDQiPjYzMT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Sb3NlYm9v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==
</w:fldData>
              </w:fldChar>
            </w:r>
            <w:r w:rsidR="002747EA">
              <w:instrText xml:space="preserve"> ADDIN EN.CITE.DATA </w:instrText>
            </w:r>
            <w:r w:rsidR="002747EA">
              <w:fldChar w:fldCharType="end"/>
            </w:r>
            <w:r>
              <w:fldChar w:fldCharType="separate"/>
            </w:r>
            <w:r w:rsidR="002747EA" w:rsidRPr="002747EA">
              <w:rPr>
                <w:noProof/>
                <w:sz w:val="18"/>
                <w:vertAlign w:val="superscript"/>
              </w:rPr>
              <w:t>412</w:t>
            </w:r>
            <w:r>
              <w:fldChar w:fldCharType="end"/>
            </w:r>
          </w:p>
        </w:tc>
        <w:tc>
          <w:tcPr>
            <w:tcW w:w="2547" w:type="dxa"/>
            <w:shd w:val="clear" w:color="auto" w:fill="auto"/>
          </w:tcPr>
          <w:p w14:paraId="3D1D8D77" w14:textId="77777777" w:rsidR="00A5540F" w:rsidRDefault="00A5540F" w:rsidP="00A5540F">
            <w:pPr>
              <w:pStyle w:val="RCTstable"/>
            </w:pPr>
            <w:r>
              <w:t>Mixed BMIs</w:t>
            </w:r>
          </w:p>
        </w:tc>
        <w:tc>
          <w:tcPr>
            <w:tcW w:w="2982" w:type="dxa"/>
            <w:shd w:val="clear" w:color="auto" w:fill="auto"/>
          </w:tcPr>
          <w:p w14:paraId="31C8E779" w14:textId="77777777" w:rsidR="00A5540F" w:rsidRDefault="00A5540F" w:rsidP="00A5540F">
            <w:pPr>
              <w:pStyle w:val="RCTstable"/>
              <w:jc w:val="center"/>
              <w:rPr>
                <w:rStyle w:val="block"/>
                <w:bCs/>
              </w:rPr>
            </w:pPr>
            <w:r>
              <w:rPr>
                <w:rStyle w:val="block"/>
                <w:bCs/>
              </w:rPr>
              <w:t>RR 0.90 (0.55 to 1.47)</w:t>
            </w:r>
          </w:p>
        </w:tc>
        <w:tc>
          <w:tcPr>
            <w:tcW w:w="1134" w:type="dxa"/>
            <w:shd w:val="clear" w:color="auto" w:fill="auto"/>
          </w:tcPr>
          <w:p w14:paraId="0364CD40" w14:textId="77777777" w:rsidR="00A5540F" w:rsidRDefault="00A5540F" w:rsidP="00A5540F">
            <w:pPr>
              <w:pStyle w:val="RCTstable"/>
              <w:jc w:val="center"/>
              <w:rPr>
                <w:rStyle w:val="block"/>
                <w:bCs/>
              </w:rPr>
            </w:pPr>
            <w:r>
              <w:rPr>
                <w:rStyle w:val="block"/>
                <w:bCs/>
              </w:rPr>
              <w:t>4</w:t>
            </w:r>
          </w:p>
        </w:tc>
      </w:tr>
      <w:tr w:rsidR="00A5540F" w:rsidRPr="00B87066" w14:paraId="018B5D80" w14:textId="77777777" w:rsidTr="00A5540F">
        <w:tc>
          <w:tcPr>
            <w:tcW w:w="2841" w:type="dxa"/>
            <w:tcBorders>
              <w:bottom w:val="single" w:sz="4" w:space="0" w:color="3B3474"/>
            </w:tcBorders>
            <w:shd w:val="clear" w:color="auto" w:fill="auto"/>
          </w:tcPr>
          <w:p w14:paraId="48DB5254" w14:textId="176B21D2" w:rsidR="00A5540F" w:rsidRPr="00C12274" w:rsidRDefault="00A5540F" w:rsidP="002747EA">
            <w:pPr>
              <w:pStyle w:val="RCTstable"/>
              <w:rPr>
                <w:noProof/>
              </w:rPr>
            </w:pPr>
            <w:r w:rsidRPr="00916B76">
              <w:t>Shepherd</w:t>
            </w:r>
            <w:r>
              <w:t xml:space="preserve"> et al 2017</w:t>
            </w:r>
            <w:r>
              <w:fldChar w:fldCharType="begin"/>
            </w:r>
            <w:r w:rsidR="002747EA">
              <w:instrText xml:space="preserve"> ADDIN EN.CITE &lt;EndNote&gt;&lt;Cite&gt;&lt;Author&gt;Shepherd&lt;/Author&gt;&lt;Year&gt;2017&lt;/Year&gt;&lt;RecNum&gt;636&lt;/RecNum&gt;&lt;DisplayText&gt;&lt;style face="superscript" font="Trebuchet MS" size="9"&gt;526&lt;/style&gt;&lt;/DisplayText&gt;&lt;record&gt;&lt;rec-number&gt;636&lt;/rec-number&gt;&lt;foreign-keys&gt;&lt;key app="EN" db-id="exvasrfx2dtraoesasxp2szsxa2df502592x" timestamp="1540429019"&gt;636&lt;/key&gt;&lt;key app="ENWeb" db-id=""&gt;0&lt;/key&gt;&lt;/foreign-keys&gt;&lt;ref-type name="Journal Article"&gt;17&lt;/ref-type&gt;&lt;contributors&gt;&lt;authors&gt;&lt;author&gt;Shepherd, Emily&lt;/author&gt;&lt;author&gt;Gomersall, Judith C.&lt;/author&gt;&lt;author&gt;Tieu, Joanna&lt;/author&gt;&lt;author&gt;Han, Shanshan&lt;/author&gt;&lt;author&gt;Crowther, Caroline A.&lt;/author&gt;&lt;author&gt;Middleton, Philippa&lt;/author&gt;&lt;/authors&gt;&lt;/contributors&gt;&lt;titles&gt;&lt;title&gt;Combined diet and exercise interventions for preventing gestational diabetes mellitus&lt;/title&gt;&lt;secondary-title&gt;Cochrane Database of Systematic Reviews&lt;/secondary-title&gt;&lt;/titles&gt;&lt;periodical&gt;&lt;full-title&gt;Cochrane Database of Systematic Reviews&lt;/full-title&gt;&lt;/periodical&gt;&lt;dates&gt;&lt;year&gt;2017&lt;/year&gt;&lt;/dates&gt;&lt;isbn&gt;14651858&lt;/isbn&gt;&lt;urls&gt;&lt;/urls&gt;&lt;electronic-resource-num&gt;10.1002/14651858.CD010443.pub3&lt;/electronic-resource-num&gt;&lt;/record&gt;&lt;/Cite&gt;&lt;/EndNote&gt;</w:instrText>
            </w:r>
            <w:r>
              <w:fldChar w:fldCharType="separate"/>
            </w:r>
            <w:r w:rsidR="002747EA" w:rsidRPr="002747EA">
              <w:rPr>
                <w:noProof/>
                <w:sz w:val="18"/>
                <w:vertAlign w:val="superscript"/>
              </w:rPr>
              <w:t>526</w:t>
            </w:r>
            <w:r>
              <w:fldChar w:fldCharType="end"/>
            </w:r>
          </w:p>
        </w:tc>
        <w:tc>
          <w:tcPr>
            <w:tcW w:w="2547" w:type="dxa"/>
            <w:tcBorders>
              <w:bottom w:val="single" w:sz="4" w:space="0" w:color="3B3474"/>
            </w:tcBorders>
            <w:shd w:val="clear" w:color="auto" w:fill="auto"/>
          </w:tcPr>
          <w:p w14:paraId="20F24872" w14:textId="77777777" w:rsidR="00A5540F" w:rsidRDefault="00A5540F" w:rsidP="00A5540F">
            <w:pPr>
              <w:pStyle w:val="RCTstable"/>
            </w:pPr>
            <w:r>
              <w:t>Mixed BMIs</w:t>
            </w:r>
          </w:p>
        </w:tc>
        <w:tc>
          <w:tcPr>
            <w:tcW w:w="2982" w:type="dxa"/>
            <w:tcBorders>
              <w:bottom w:val="single" w:sz="4" w:space="0" w:color="3B3474"/>
            </w:tcBorders>
            <w:shd w:val="clear" w:color="auto" w:fill="auto"/>
          </w:tcPr>
          <w:p w14:paraId="09D1EE6C" w14:textId="77777777" w:rsidR="00A5540F" w:rsidRDefault="00A5540F" w:rsidP="00A5540F">
            <w:pPr>
              <w:pStyle w:val="RCTstable"/>
              <w:jc w:val="center"/>
              <w:rPr>
                <w:rStyle w:val="block"/>
                <w:bCs/>
              </w:rPr>
            </w:pPr>
            <w:r>
              <w:rPr>
                <w:rStyle w:val="block"/>
                <w:bCs/>
              </w:rPr>
              <w:t>RR 0.80 (0.65 to 0.98)</w:t>
            </w:r>
          </w:p>
        </w:tc>
        <w:tc>
          <w:tcPr>
            <w:tcW w:w="1134" w:type="dxa"/>
            <w:tcBorders>
              <w:bottom w:val="single" w:sz="4" w:space="0" w:color="3B3474"/>
            </w:tcBorders>
            <w:shd w:val="clear" w:color="auto" w:fill="auto"/>
          </w:tcPr>
          <w:p w14:paraId="55B450C4" w14:textId="77777777" w:rsidR="00A5540F" w:rsidRDefault="00A5540F" w:rsidP="00A5540F">
            <w:pPr>
              <w:pStyle w:val="RCTstable"/>
              <w:jc w:val="center"/>
              <w:rPr>
                <w:rStyle w:val="block"/>
                <w:bCs/>
              </w:rPr>
            </w:pPr>
            <w:r>
              <w:rPr>
                <w:rStyle w:val="block"/>
                <w:bCs/>
              </w:rPr>
              <w:t>11</w:t>
            </w:r>
          </w:p>
        </w:tc>
      </w:tr>
      <w:tr w:rsidR="00436056" w:rsidRPr="00B87066" w14:paraId="070C4EC1" w14:textId="77777777" w:rsidTr="0002532B">
        <w:tc>
          <w:tcPr>
            <w:tcW w:w="9504" w:type="dxa"/>
            <w:gridSpan w:val="4"/>
            <w:shd w:val="clear" w:color="auto" w:fill="D9E2F3" w:themeFill="accent1" w:themeFillTint="33"/>
          </w:tcPr>
          <w:p w14:paraId="12CE151A" w14:textId="02C3B1F7" w:rsidR="00436056" w:rsidRPr="00B87066" w:rsidRDefault="00436056" w:rsidP="0002532B">
            <w:pPr>
              <w:pStyle w:val="RCTstable"/>
              <w:rPr>
                <w:i/>
              </w:rPr>
            </w:pPr>
            <w:r>
              <w:rPr>
                <w:i/>
              </w:rPr>
              <w:t>Low birthweight</w:t>
            </w:r>
          </w:p>
        </w:tc>
      </w:tr>
      <w:tr w:rsidR="00436056" w:rsidRPr="00B87066" w14:paraId="35F4D63E" w14:textId="77777777" w:rsidTr="0002532B">
        <w:tc>
          <w:tcPr>
            <w:tcW w:w="2841" w:type="dxa"/>
            <w:tcBorders>
              <w:bottom w:val="single" w:sz="4" w:space="0" w:color="3B3474"/>
            </w:tcBorders>
            <w:shd w:val="clear" w:color="auto" w:fill="F2F2F2" w:themeFill="background1" w:themeFillShade="F2"/>
          </w:tcPr>
          <w:p w14:paraId="7E360073" w14:textId="77777777" w:rsidR="00436056" w:rsidRPr="00B87066" w:rsidRDefault="00436056" w:rsidP="0002532B">
            <w:pPr>
              <w:pStyle w:val="RCTstable"/>
            </w:pPr>
            <w:r w:rsidRPr="00B87066">
              <w:t>Current review</w:t>
            </w:r>
          </w:p>
        </w:tc>
        <w:tc>
          <w:tcPr>
            <w:tcW w:w="2547" w:type="dxa"/>
            <w:tcBorders>
              <w:bottom w:val="single" w:sz="4" w:space="0" w:color="3B3474"/>
            </w:tcBorders>
            <w:shd w:val="clear" w:color="auto" w:fill="F2F2F2" w:themeFill="background1" w:themeFillShade="F2"/>
          </w:tcPr>
          <w:p w14:paraId="78BC40C6" w14:textId="77777777" w:rsidR="00436056" w:rsidRPr="00B87066" w:rsidRDefault="00436056" w:rsidP="0002532B">
            <w:pPr>
              <w:pStyle w:val="RCTstable"/>
            </w:pPr>
            <w:r w:rsidRPr="00B87066">
              <w:t>Mixed BMIs</w:t>
            </w:r>
          </w:p>
        </w:tc>
        <w:tc>
          <w:tcPr>
            <w:tcW w:w="2982" w:type="dxa"/>
            <w:tcBorders>
              <w:bottom w:val="single" w:sz="4" w:space="0" w:color="3B3474"/>
            </w:tcBorders>
            <w:shd w:val="clear" w:color="auto" w:fill="F2F2F2" w:themeFill="background1" w:themeFillShade="F2"/>
          </w:tcPr>
          <w:p w14:paraId="690DD5A7" w14:textId="5803223D" w:rsidR="00436056" w:rsidRPr="00FA5063" w:rsidRDefault="00436056" w:rsidP="00E01ACF">
            <w:pPr>
              <w:pStyle w:val="RCTstable"/>
              <w:jc w:val="center"/>
            </w:pPr>
            <w:r w:rsidRPr="00FA5063">
              <w:t xml:space="preserve">RR </w:t>
            </w:r>
            <w:r>
              <w:t>0.</w:t>
            </w:r>
            <w:r w:rsidR="00E01ACF">
              <w:t>87 (0.65 to 1.17</w:t>
            </w:r>
            <w:r>
              <w:t>)</w:t>
            </w:r>
          </w:p>
        </w:tc>
        <w:tc>
          <w:tcPr>
            <w:tcW w:w="1134" w:type="dxa"/>
            <w:tcBorders>
              <w:bottom w:val="single" w:sz="4" w:space="0" w:color="3B3474"/>
            </w:tcBorders>
            <w:shd w:val="clear" w:color="auto" w:fill="F2F2F2" w:themeFill="background1" w:themeFillShade="F2"/>
          </w:tcPr>
          <w:p w14:paraId="52CA4CE5" w14:textId="367FCFAE" w:rsidR="00436056" w:rsidRPr="00B87066" w:rsidRDefault="00436056" w:rsidP="0002532B">
            <w:pPr>
              <w:pStyle w:val="RCTstable"/>
              <w:jc w:val="center"/>
            </w:pPr>
            <w:r>
              <w:t>3</w:t>
            </w:r>
          </w:p>
        </w:tc>
      </w:tr>
      <w:tr w:rsidR="00436056" w:rsidRPr="00B94B87" w14:paraId="23760064" w14:textId="77777777" w:rsidTr="0002532B">
        <w:tc>
          <w:tcPr>
            <w:tcW w:w="2841" w:type="dxa"/>
            <w:shd w:val="clear" w:color="auto" w:fill="auto"/>
          </w:tcPr>
          <w:p w14:paraId="14773BFC" w14:textId="42469C8C" w:rsidR="00436056" w:rsidRPr="00B94B87" w:rsidRDefault="00436056" w:rsidP="002747EA">
            <w:pPr>
              <w:pStyle w:val="RCTstable"/>
              <w:rPr>
                <w:noProof/>
              </w:rPr>
            </w:pPr>
            <w:r>
              <w:t>Davenport et al 2018b</w:t>
            </w:r>
            <w:r w:rsidR="00D07346">
              <w:rPr>
                <w:noProof/>
              </w:rPr>
              <w:fldChar w:fldCharType="begin">
                <w:fldData xml:space="preserve">PEVuZE5vdGU+PENpdGU+PEF1dGhvcj5EYXZlbnBvcnQ8L0F1dGhvcj48WWVhcj4yMDE4PC9ZZWFy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</w:fldData>
              </w:fldChar>
            </w:r>
            <w:r w:rsidR="002747EA">
              <w:rPr>
                <w:noProof/>
              </w:rPr>
              <w:instrText xml:space="preserve"> ADDIN EN.CITE </w:instrText>
            </w:r>
            <w:r w:rsidR="002747EA">
              <w:rPr>
                <w:noProof/>
              </w:rPr>
              <w:fldChar w:fldCharType="begin">
                <w:fldData xml:space="preserve">PEVuZE5vdGU+PENpdGU+PEF1dGhvcj5EYXZlbnBvcnQ8L0F1dGhvcj48WWVhcj4yMDE4PC9ZZWFy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</w:fldData>
              </w:fldChar>
            </w:r>
            <w:r w:rsidR="002747EA">
              <w:rPr>
                <w:noProof/>
              </w:rPr>
              <w:instrText xml:space="preserve"> ADDIN EN.CITE.DATA </w:instrText>
            </w:r>
            <w:r w:rsidR="002747EA">
              <w:rPr>
                <w:noProof/>
              </w:rPr>
            </w:r>
            <w:r w:rsidR="002747EA">
              <w:rPr>
                <w:noProof/>
              </w:rPr>
              <w:fldChar w:fldCharType="end"/>
            </w:r>
            <w:r w:rsidR="00D07346">
              <w:rPr>
                <w:noProof/>
              </w:rPr>
            </w:r>
            <w:r w:rsidR="00D07346">
              <w:rPr>
                <w:noProof/>
              </w:rPr>
              <w:fldChar w:fldCharType="separate"/>
            </w:r>
            <w:r w:rsidR="002747EA" w:rsidRPr="002747EA">
              <w:rPr>
                <w:noProof/>
                <w:sz w:val="18"/>
                <w:vertAlign w:val="superscript"/>
              </w:rPr>
              <w:t>479</w:t>
            </w:r>
            <w:r w:rsidR="00D07346">
              <w:rPr>
                <w:noProof/>
              </w:rPr>
              <w:fldChar w:fldCharType="end"/>
            </w:r>
          </w:p>
        </w:tc>
        <w:tc>
          <w:tcPr>
            <w:tcW w:w="2547" w:type="dxa"/>
            <w:shd w:val="clear" w:color="auto" w:fill="auto"/>
          </w:tcPr>
          <w:p w14:paraId="3D44E294" w14:textId="77777777" w:rsidR="00436056" w:rsidRPr="00B94B87" w:rsidRDefault="00436056" w:rsidP="0002532B">
            <w:pPr>
              <w:pStyle w:val="RCTstable"/>
            </w:pPr>
            <w:r w:rsidRPr="00B94B87">
              <w:t>Mixed BMIs</w:t>
            </w:r>
          </w:p>
        </w:tc>
        <w:tc>
          <w:tcPr>
            <w:tcW w:w="2982" w:type="dxa"/>
            <w:shd w:val="clear" w:color="auto" w:fill="auto"/>
          </w:tcPr>
          <w:p w14:paraId="16B50BCE" w14:textId="4B414CA5" w:rsidR="00436056" w:rsidRPr="00B94B87" w:rsidRDefault="00436056" w:rsidP="0002532B">
            <w:pPr>
              <w:pStyle w:val="RCTstable"/>
              <w:jc w:val="center"/>
            </w:pPr>
            <w:r>
              <w:t>RR 0.90 (0.62 to 1.33)</w:t>
            </w:r>
          </w:p>
        </w:tc>
        <w:tc>
          <w:tcPr>
            <w:tcW w:w="1134" w:type="dxa"/>
            <w:shd w:val="clear" w:color="auto" w:fill="auto"/>
          </w:tcPr>
          <w:p w14:paraId="3A928E9D" w14:textId="232624D8" w:rsidR="00436056" w:rsidRPr="00B94B87" w:rsidRDefault="00436056" w:rsidP="0002532B">
            <w:pPr>
              <w:pStyle w:val="RCTstable"/>
              <w:jc w:val="center"/>
            </w:pPr>
            <w:r>
              <w:t>5</w:t>
            </w:r>
          </w:p>
        </w:tc>
      </w:tr>
      <w:tr w:rsidR="00A5540F" w:rsidRPr="00B87066" w14:paraId="3069F1AA" w14:textId="77777777" w:rsidTr="00A5540F">
        <w:tc>
          <w:tcPr>
            <w:tcW w:w="9504" w:type="dxa"/>
            <w:gridSpan w:val="4"/>
            <w:shd w:val="clear" w:color="auto" w:fill="D9E2F3" w:themeFill="accent1" w:themeFillTint="33"/>
          </w:tcPr>
          <w:p w14:paraId="5A8EB95C" w14:textId="77777777" w:rsidR="00A5540F" w:rsidRPr="00B87066" w:rsidRDefault="00A5540F" w:rsidP="00A5540F">
            <w:pPr>
              <w:pStyle w:val="RCTstable"/>
              <w:rPr>
                <w:i/>
              </w:rPr>
            </w:pPr>
            <w:r>
              <w:rPr>
                <w:i/>
              </w:rPr>
              <w:t>Macrosomia &gt; 4,000g</w:t>
            </w:r>
          </w:p>
        </w:tc>
      </w:tr>
      <w:tr w:rsidR="00A5540F" w:rsidRPr="00B87066" w14:paraId="2E8619AA" w14:textId="77777777" w:rsidTr="00A5540F">
        <w:tc>
          <w:tcPr>
            <w:tcW w:w="2841" w:type="dxa"/>
            <w:tcBorders>
              <w:bottom w:val="single" w:sz="4" w:space="0" w:color="3B3474"/>
            </w:tcBorders>
            <w:shd w:val="clear" w:color="auto" w:fill="F2F2F2" w:themeFill="background1" w:themeFillShade="F2"/>
          </w:tcPr>
          <w:p w14:paraId="6B68D3A2" w14:textId="77777777" w:rsidR="00A5540F" w:rsidRPr="00B87066" w:rsidRDefault="00A5540F" w:rsidP="00A5540F">
            <w:pPr>
              <w:pStyle w:val="RCTstable"/>
            </w:pPr>
            <w:r w:rsidRPr="00B87066">
              <w:t>Current review</w:t>
            </w:r>
          </w:p>
        </w:tc>
        <w:tc>
          <w:tcPr>
            <w:tcW w:w="2547" w:type="dxa"/>
            <w:tcBorders>
              <w:bottom w:val="single" w:sz="4" w:space="0" w:color="3B3474"/>
            </w:tcBorders>
            <w:shd w:val="clear" w:color="auto" w:fill="F2F2F2" w:themeFill="background1" w:themeFillShade="F2"/>
          </w:tcPr>
          <w:p w14:paraId="2F8BD5A1" w14:textId="77777777" w:rsidR="00A5540F" w:rsidRPr="00B87066" w:rsidRDefault="00A5540F" w:rsidP="00A5540F">
            <w:pPr>
              <w:pStyle w:val="RCTstable"/>
            </w:pPr>
            <w:r w:rsidRPr="00B87066">
              <w:t>Mixed BMIs</w:t>
            </w:r>
          </w:p>
        </w:tc>
        <w:tc>
          <w:tcPr>
            <w:tcW w:w="2982" w:type="dxa"/>
            <w:tcBorders>
              <w:bottom w:val="single" w:sz="4" w:space="0" w:color="3B3474"/>
            </w:tcBorders>
            <w:shd w:val="clear" w:color="auto" w:fill="F2F2F2" w:themeFill="background1" w:themeFillShade="F2"/>
          </w:tcPr>
          <w:p w14:paraId="228F4AFF" w14:textId="0235EDFB" w:rsidR="00A5540F" w:rsidRPr="00B87066" w:rsidRDefault="001E2888" w:rsidP="00A5540F">
            <w:pPr>
              <w:pStyle w:val="RCTstable"/>
              <w:jc w:val="center"/>
            </w:pPr>
            <w:r>
              <w:rPr>
                <w:rStyle w:val="block"/>
                <w:bCs/>
              </w:rPr>
              <w:t>RR 0.91 (0.82 to 1.0</w:t>
            </w:r>
            <w:r w:rsidR="00E01ACF">
              <w:rPr>
                <w:rStyle w:val="block"/>
                <w:bCs/>
              </w:rPr>
              <w:t>1</w:t>
            </w:r>
            <w:r w:rsidR="00A5540F">
              <w:rPr>
                <w:rStyle w:val="block"/>
                <w:bCs/>
              </w:rPr>
              <w:t>)</w:t>
            </w:r>
          </w:p>
        </w:tc>
        <w:tc>
          <w:tcPr>
            <w:tcW w:w="1134" w:type="dxa"/>
            <w:tcBorders>
              <w:bottom w:val="single" w:sz="4" w:space="0" w:color="3B3474"/>
            </w:tcBorders>
            <w:shd w:val="clear" w:color="auto" w:fill="F2F2F2" w:themeFill="background1" w:themeFillShade="F2"/>
          </w:tcPr>
          <w:p w14:paraId="6E3CD361" w14:textId="69F767B5" w:rsidR="00A5540F" w:rsidRPr="00B87066" w:rsidRDefault="00A5540F" w:rsidP="00A5540F">
            <w:pPr>
              <w:pStyle w:val="RCTstable"/>
              <w:jc w:val="center"/>
            </w:pPr>
            <w:r>
              <w:t>1</w:t>
            </w:r>
            <w:r w:rsidR="00E01ACF">
              <w:t>7</w:t>
            </w:r>
          </w:p>
        </w:tc>
      </w:tr>
      <w:tr w:rsidR="00436056" w:rsidRPr="00B94B87" w14:paraId="63CD46F9" w14:textId="77777777" w:rsidTr="0002532B">
        <w:tc>
          <w:tcPr>
            <w:tcW w:w="2841" w:type="dxa"/>
            <w:shd w:val="clear" w:color="auto" w:fill="auto"/>
          </w:tcPr>
          <w:p w14:paraId="1AD5F210" w14:textId="713D438D" w:rsidR="00436056" w:rsidRPr="00B94B87" w:rsidRDefault="00436056" w:rsidP="002747EA">
            <w:pPr>
              <w:pStyle w:val="RCTstable"/>
              <w:rPr>
                <w:noProof/>
              </w:rPr>
            </w:pPr>
            <w:r>
              <w:t>Davenport et al 2018b</w:t>
            </w:r>
            <w:r w:rsidR="00D07346">
              <w:rPr>
                <w:noProof/>
              </w:rPr>
              <w:fldChar w:fldCharType="begin">
                <w:fldData xml:space="preserve">PEVuZE5vdGU+PENpdGU+PEF1dGhvcj5EYXZlbnBvcnQ8L0F1dGhvcj48WWVhcj4yMDE4PC9ZZWFy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</w:fldData>
              </w:fldChar>
            </w:r>
            <w:r w:rsidR="002747EA">
              <w:rPr>
                <w:noProof/>
              </w:rPr>
              <w:instrText xml:space="preserve"> ADDIN EN.CITE </w:instrText>
            </w:r>
            <w:r w:rsidR="002747EA">
              <w:rPr>
                <w:noProof/>
              </w:rPr>
              <w:fldChar w:fldCharType="begin">
                <w:fldData xml:space="preserve">PEVuZE5vdGU+PENpdGU+PEF1dGhvcj5EYXZlbnBvcnQ8L0F1dGhvcj48WWVhcj4yMDE4PC9ZZWFy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</w:fldData>
              </w:fldChar>
            </w:r>
            <w:r w:rsidR="002747EA">
              <w:rPr>
                <w:noProof/>
              </w:rPr>
              <w:instrText xml:space="preserve"> ADDIN EN.CITE.DATA </w:instrText>
            </w:r>
            <w:r w:rsidR="002747EA">
              <w:rPr>
                <w:noProof/>
              </w:rPr>
            </w:r>
            <w:r w:rsidR="002747EA">
              <w:rPr>
                <w:noProof/>
              </w:rPr>
              <w:fldChar w:fldCharType="end"/>
            </w:r>
            <w:r w:rsidR="00D07346">
              <w:rPr>
                <w:noProof/>
              </w:rPr>
            </w:r>
            <w:r w:rsidR="00D07346">
              <w:rPr>
                <w:noProof/>
              </w:rPr>
              <w:fldChar w:fldCharType="separate"/>
            </w:r>
            <w:r w:rsidR="002747EA" w:rsidRPr="002747EA">
              <w:rPr>
                <w:noProof/>
                <w:sz w:val="18"/>
                <w:vertAlign w:val="superscript"/>
              </w:rPr>
              <w:t>479</w:t>
            </w:r>
            <w:r w:rsidR="00D07346">
              <w:rPr>
                <w:noProof/>
              </w:rPr>
              <w:fldChar w:fldCharType="end"/>
            </w:r>
          </w:p>
        </w:tc>
        <w:tc>
          <w:tcPr>
            <w:tcW w:w="2547" w:type="dxa"/>
            <w:shd w:val="clear" w:color="auto" w:fill="auto"/>
          </w:tcPr>
          <w:p w14:paraId="1CB4016B" w14:textId="77777777" w:rsidR="00436056" w:rsidRPr="00B94B87" w:rsidRDefault="00436056" w:rsidP="0002532B">
            <w:pPr>
              <w:pStyle w:val="RCTstable"/>
            </w:pPr>
            <w:r w:rsidRPr="00B94B87">
              <w:t>Mixed BMIs</w:t>
            </w:r>
          </w:p>
        </w:tc>
        <w:tc>
          <w:tcPr>
            <w:tcW w:w="2982" w:type="dxa"/>
            <w:shd w:val="clear" w:color="auto" w:fill="auto"/>
          </w:tcPr>
          <w:p w14:paraId="40A722CA" w14:textId="292EE813" w:rsidR="00436056" w:rsidRPr="00B94B87" w:rsidRDefault="00436056" w:rsidP="00436056">
            <w:pPr>
              <w:pStyle w:val="RCTstable"/>
              <w:jc w:val="center"/>
            </w:pPr>
            <w:r w:rsidRPr="00B94B87">
              <w:t xml:space="preserve">RR </w:t>
            </w:r>
            <w:r>
              <w:t>0.97 (0.83 to 1.13)</w:t>
            </w:r>
          </w:p>
        </w:tc>
        <w:tc>
          <w:tcPr>
            <w:tcW w:w="1134" w:type="dxa"/>
            <w:shd w:val="clear" w:color="auto" w:fill="auto"/>
          </w:tcPr>
          <w:p w14:paraId="66EE6CB5" w14:textId="51E6CDE5" w:rsidR="00436056" w:rsidRPr="00B94B87" w:rsidRDefault="00436056" w:rsidP="0002532B">
            <w:pPr>
              <w:pStyle w:val="RCTstable"/>
              <w:jc w:val="center"/>
            </w:pPr>
            <w:r>
              <w:t>16</w:t>
            </w:r>
          </w:p>
        </w:tc>
      </w:tr>
      <w:tr w:rsidR="00A5540F" w:rsidRPr="00B87066" w14:paraId="26292D6E" w14:textId="77777777" w:rsidTr="00A5540F">
        <w:tc>
          <w:tcPr>
            <w:tcW w:w="2841" w:type="dxa"/>
            <w:shd w:val="clear" w:color="auto" w:fill="auto"/>
          </w:tcPr>
          <w:p w14:paraId="6993581C" w14:textId="1B4FAF04" w:rsidR="00A5540F" w:rsidRPr="00B87066" w:rsidRDefault="00A5540F" w:rsidP="002747EA">
            <w:pPr>
              <w:pStyle w:val="RCTstable"/>
            </w:pPr>
            <w:r w:rsidRPr="00C12274">
              <w:rPr>
                <w:noProof/>
              </w:rPr>
              <w:t>Muktabhant et al 2015</w:t>
            </w:r>
            <w:r>
              <w:fldChar w:fldCharType="begin"/>
            </w:r>
            <w:r w:rsidR="002747EA">
              <w:instrText xml:space="preserve"> ADDIN EN.CITE &lt;EndNote&gt;&lt;Cite&gt;&lt;Author&gt;Muktabhant&lt;/Author&gt;&lt;Year&gt;2015&lt;/Year&gt;&lt;RecNum&gt;632&lt;/RecNum&gt;&lt;DisplayText&gt;&lt;style face="superscript" font="Trebuchet MS" size="9"&gt;417&lt;/style&gt;&lt;/DisplayText&gt;&lt;record&gt;&lt;rec-number&gt;632&lt;/rec-number&gt;&lt;foreign-keys&gt;&lt;key app="EN" db-id="exvasrfx2dtraoesasxp2szsxa2df502592x" timestamp="1540425405"&gt;632&lt;/key&gt;&lt;/foreign-keys&gt;&lt;ref-type name="Journal Article"&gt;17&lt;/ref-type&gt;&lt;contributors&gt;&lt;authors&gt;&lt;author&gt;Muktabhant, B.&lt;/author&gt;&lt;author&gt;Lawrie, T. A.&lt;/author&gt;&lt;author&gt;Lumbiganon, P.&lt;/author&gt;&lt;author&gt;Laopaiboon, M.&lt;/author&gt;&lt;/authors&gt;&lt;/contributors&gt;&lt;auth-address&gt;Department of Nutrition, Faculty of Public Health, Khon Kaen University, 123 Friendship Highway, Khon Kaen, Khon Kaen, Thailand, 40002.&lt;/auth-address&gt;&lt;titles&gt;&lt;title&gt;Diet or exercise, or both, for preventing excessive weight gain in pregnancy&lt;/title&gt;&lt;secondary-title&gt;Cochrane Database Syst Rev&lt;/secondary-title&gt;&lt;/titles&gt;&lt;periodical&gt;&lt;full-title&gt;Cochrane Database Syst Rev&lt;/full-title&gt;&lt;/periodical&gt;&lt;pages&gt;CD007145&lt;/pages&gt;&lt;number&gt;6&lt;/number&gt;&lt;edition&gt;2015/06/13&lt;/edition&gt;&lt;keywords&gt;&lt;keyword&gt;Counseling&lt;/keyword&gt;&lt;keyword&gt;*Diet&lt;/keyword&gt;&lt;keyword&gt;*Exercise&lt;/keyword&gt;&lt;keyword&gt;Female&lt;/keyword&gt;&lt;keyword&gt;Humans&lt;/keyword&gt;&lt;keyword&gt;Infant, Newborn&lt;/keyword&gt;&lt;keyword&gt;Overweight/complications/*prevention &amp;amp; control&lt;/keyword&gt;&lt;keyword&gt;Pregnancy&lt;/keyword&gt;&lt;keyword&gt;Pregnancy Complications/*prevention &amp;amp; control&lt;/keyword&gt;&lt;keyword&gt;Randomized Controlled Trials as Topic&lt;/keyword&gt;&lt;keyword&gt;*Weight Gain&lt;/keyword&gt;&lt;/keywords&gt;&lt;dates&gt;&lt;year&gt;2015&lt;/year&gt;&lt;pub-dates&gt;&lt;date&gt;Jun 15&lt;/date&gt;&lt;/pub-dates&gt;&lt;/dates&gt;&lt;isbn&gt;1469-493X (Electronic)&amp;#xD;1361-6137 (Linking)&lt;/isbn&gt;&lt;accession-num&gt;26068707&lt;/accession-num&gt;&lt;urls&gt;&lt;related-urls&gt;&lt;url&gt;https://www.ncbi.nlm.nih.gov/pubmed/26068707&lt;/url&gt;&lt;/related-urls&gt;&lt;/urls&gt;&lt;electronic-resource-num&gt;10.1002/14651858.CD007145.pub3&lt;/electronic-resource-num&gt;&lt;/record&gt;&lt;/Cite&gt;&lt;/EndNote&gt;</w:instrText>
            </w:r>
            <w:r>
              <w:fldChar w:fldCharType="separate"/>
            </w:r>
            <w:r w:rsidR="002747EA" w:rsidRPr="002747EA">
              <w:rPr>
                <w:noProof/>
                <w:sz w:val="18"/>
                <w:vertAlign w:val="superscript"/>
              </w:rPr>
              <w:t>417</w:t>
            </w:r>
            <w:r>
              <w:fldChar w:fldCharType="end"/>
            </w:r>
          </w:p>
        </w:tc>
        <w:tc>
          <w:tcPr>
            <w:tcW w:w="2547" w:type="dxa"/>
            <w:shd w:val="clear" w:color="auto" w:fill="auto"/>
          </w:tcPr>
          <w:p w14:paraId="54A823B4" w14:textId="77777777" w:rsidR="00A5540F" w:rsidRPr="00B87066" w:rsidRDefault="00A5540F" w:rsidP="00A5540F">
            <w:pPr>
              <w:pStyle w:val="RCTstable"/>
            </w:pPr>
            <w:r>
              <w:t>Mixed BMIs</w:t>
            </w:r>
          </w:p>
        </w:tc>
        <w:tc>
          <w:tcPr>
            <w:tcW w:w="2982" w:type="dxa"/>
            <w:shd w:val="clear" w:color="auto" w:fill="auto"/>
          </w:tcPr>
          <w:p w14:paraId="516EA20E" w14:textId="77777777" w:rsidR="00A5540F" w:rsidRPr="00B87066" w:rsidRDefault="00A5540F" w:rsidP="00A5540F">
            <w:pPr>
              <w:pStyle w:val="RCTstable"/>
              <w:jc w:val="center"/>
            </w:pPr>
            <w:r>
              <w:t>RR 0.92 (0.77 to 1.11)</w:t>
            </w:r>
          </w:p>
        </w:tc>
        <w:tc>
          <w:tcPr>
            <w:tcW w:w="1134" w:type="dxa"/>
            <w:shd w:val="clear" w:color="auto" w:fill="auto"/>
          </w:tcPr>
          <w:p w14:paraId="1C4BE1FB" w14:textId="77777777" w:rsidR="00A5540F" w:rsidRPr="00B87066" w:rsidRDefault="00A5540F" w:rsidP="00A5540F">
            <w:pPr>
              <w:pStyle w:val="RCTstable"/>
              <w:jc w:val="center"/>
            </w:pPr>
            <w:r>
              <w:t>10</w:t>
            </w:r>
          </w:p>
        </w:tc>
      </w:tr>
      <w:tr w:rsidR="00A5540F" w:rsidRPr="00B87066" w14:paraId="72A286CA" w14:textId="77777777" w:rsidTr="00A5540F">
        <w:tc>
          <w:tcPr>
            <w:tcW w:w="2841" w:type="dxa"/>
            <w:shd w:val="clear" w:color="auto" w:fill="auto"/>
          </w:tcPr>
          <w:p w14:paraId="14C0A73C" w14:textId="3393A248" w:rsidR="00A5540F" w:rsidRPr="00C12274" w:rsidRDefault="00A5540F" w:rsidP="002747EA">
            <w:pPr>
              <w:pStyle w:val="RCTstable"/>
              <w:rPr>
                <w:noProof/>
              </w:rPr>
            </w:pPr>
            <w:r w:rsidRPr="00B87066">
              <w:t>Madhuvrata et al 2015</w:t>
            </w:r>
            <w:r w:rsidRPr="00B87066">
              <w:fldChar w:fldCharType="begin"/>
            </w:r>
            <w:r w:rsidR="002747EA">
              <w:instrText xml:space="preserve"> ADDIN EN.CITE &lt;EndNote&gt;&lt;Cite&gt;&lt;Author&gt;Madhuvrata&lt;/Author&gt;&lt;Year&gt;2015&lt;/Year&gt;&lt;RecNum&gt;1184&lt;/RecNum&gt;&lt;DisplayText&gt;&lt;style face="superscript" font="Trebuchet MS" size="9"&gt;420&lt;/style&gt;&lt;/DisplayText&gt;&lt;record&gt;&lt;rec-number&gt;1184&lt;/rec-number&gt;&lt;foreign-keys&gt;&lt;key app="EN" db-id="exvasrfx2dtraoesasxp2szsxa2df502592x" timestamp="1558928434"&gt;1184&lt;/key&gt;&lt;key app="ENWeb" db-id=""&gt;0&lt;/key&gt;&lt;/foreign-keys&gt;&lt;ref-type name="Journal Article"&gt;17&lt;/ref-type&gt;&lt;contributors&gt;&lt;authors&gt;&lt;author&gt;Madhuvrata, P.&lt;/author&gt;&lt;author&gt;Govinden, G.&lt;/author&gt;&lt;author&gt;Bustani, R.&lt;/author&gt;&lt;author&gt;Song, S.&lt;/author&gt;&lt;author&gt;Farrell, T. A.&lt;/author&gt;&lt;/authors&gt;&lt;/contributors&gt;&lt;auth-address&gt;Department of Obstetrics and Gynaecology, Jessop Wing, Sheffield Teaching Hospitals NHS Trust, Sheffield, UK.&amp;#xD;Department of Diabetes and Endocrinology, Sheffield Teaching Hospitals NHS Trust, Sheffield, UK.&lt;/auth-address&gt;&lt;titles&gt;&lt;title&gt;Prevention of gestational diabetes in pregnant women with risk factors for gestational diabetes: a systematic review and meta-analysis of randomised trials&lt;/title&gt;&lt;secondary-title&gt;Obstet Med&lt;/secondary-title&gt;&lt;/titles&gt;&lt;periodical&gt;&lt;full-title&gt;Obstet Med&lt;/full-title&gt;&lt;/periodical&gt;&lt;pages&gt;68-85&lt;/pages&gt;&lt;volume&gt;8&lt;/volume&gt;&lt;number&gt;2&lt;/number&gt;&lt;edition&gt;2015/06/01&lt;/edition&gt;&lt;keywords&gt;&lt;keyword&gt;Gestational diabetes&lt;/keyword&gt;&lt;keyword&gt;diet&lt;/keyword&gt;&lt;keyword&gt;exercise&lt;/keyword&gt;&lt;keyword&gt;lifestyle and pharmacological intervention&lt;/keyword&gt;&lt;keyword&gt;prevention&lt;/keyword&gt;&lt;/keywords&gt;&lt;dates&gt;&lt;year&gt;2015&lt;/year&gt;&lt;pub-dates&gt;&lt;date&gt;Jun&lt;/date&gt;&lt;/pub-dates&gt;&lt;/dates&gt;&lt;isbn&gt;1753-495X (Print)&amp;#xD;1753-495X (Linking)&lt;/isbn&gt;&lt;accession-num&gt;27512459&lt;/accession-num&gt;&lt;urls&gt;&lt;related-urls&gt;&lt;url&gt;https://www.ncbi.nlm.nih.gov/pubmed/27512459&lt;/url&gt;&lt;/related-urls&gt;&lt;/urls&gt;&lt;custom2&gt;PMC4935009&lt;/custom2&gt;&lt;electronic-resource-num&gt;10.1177/1753495X15576673&lt;/electronic-resource-num&gt;&lt;/record&gt;&lt;/Cite&gt;&lt;/EndNote&gt;</w:instrText>
            </w:r>
            <w:r w:rsidRPr="00B87066">
              <w:fldChar w:fldCharType="separate"/>
            </w:r>
            <w:r w:rsidR="002747EA" w:rsidRPr="002747EA">
              <w:rPr>
                <w:noProof/>
                <w:sz w:val="18"/>
                <w:vertAlign w:val="superscript"/>
              </w:rPr>
              <w:t>420</w:t>
            </w:r>
            <w:r w:rsidRPr="00B87066">
              <w:fldChar w:fldCharType="end"/>
            </w:r>
          </w:p>
        </w:tc>
        <w:tc>
          <w:tcPr>
            <w:tcW w:w="2547" w:type="dxa"/>
            <w:shd w:val="clear" w:color="auto" w:fill="auto"/>
          </w:tcPr>
          <w:p w14:paraId="3DDC6D35" w14:textId="77777777" w:rsidR="00A5540F" w:rsidRDefault="00A5540F" w:rsidP="00A5540F">
            <w:pPr>
              <w:pStyle w:val="RCTstable"/>
            </w:pPr>
            <w:r>
              <w:t>Mixed BMIs</w:t>
            </w:r>
          </w:p>
        </w:tc>
        <w:tc>
          <w:tcPr>
            <w:tcW w:w="2982" w:type="dxa"/>
            <w:shd w:val="clear" w:color="auto" w:fill="auto"/>
          </w:tcPr>
          <w:p w14:paraId="4C565DE0" w14:textId="77777777" w:rsidR="00A5540F" w:rsidRDefault="00A5540F" w:rsidP="00A5540F">
            <w:pPr>
              <w:pStyle w:val="RCTstable"/>
              <w:jc w:val="center"/>
            </w:pPr>
            <w:r>
              <w:t>OR 0.99 (0.72 to 1.36)</w:t>
            </w:r>
          </w:p>
        </w:tc>
        <w:tc>
          <w:tcPr>
            <w:tcW w:w="1134" w:type="dxa"/>
            <w:shd w:val="clear" w:color="auto" w:fill="auto"/>
          </w:tcPr>
          <w:p w14:paraId="285C2920" w14:textId="77777777" w:rsidR="00A5540F" w:rsidRDefault="00A5540F" w:rsidP="00A5540F">
            <w:pPr>
              <w:pStyle w:val="RCTstable"/>
              <w:jc w:val="center"/>
            </w:pPr>
            <w:r>
              <w:t>5</w:t>
            </w:r>
          </w:p>
        </w:tc>
      </w:tr>
      <w:tr w:rsidR="00A5540F" w:rsidRPr="00B87066" w14:paraId="57210AF5" w14:textId="77777777" w:rsidTr="00A5540F">
        <w:tc>
          <w:tcPr>
            <w:tcW w:w="2841" w:type="dxa"/>
            <w:tcBorders>
              <w:bottom w:val="single" w:sz="4" w:space="0" w:color="3B3474"/>
            </w:tcBorders>
            <w:shd w:val="clear" w:color="auto" w:fill="auto"/>
          </w:tcPr>
          <w:p w14:paraId="6019EF3D" w14:textId="5F7C29AB" w:rsidR="00A5540F" w:rsidRPr="00B87066" w:rsidRDefault="00A5540F" w:rsidP="002747EA">
            <w:pPr>
              <w:pStyle w:val="RCTstable"/>
            </w:pPr>
            <w:r w:rsidRPr="00916B76">
              <w:t>Shepherd</w:t>
            </w:r>
            <w:r>
              <w:t xml:space="preserve"> et al 2017</w:t>
            </w:r>
            <w:r>
              <w:fldChar w:fldCharType="begin"/>
            </w:r>
            <w:r w:rsidR="002747EA">
              <w:instrText xml:space="preserve"> ADDIN EN.CITE &lt;EndNote&gt;&lt;Cite&gt;&lt;Author&gt;Shepherd&lt;/Author&gt;&lt;Year&gt;2017&lt;/Year&gt;&lt;RecNum&gt;636&lt;/RecNum&gt;&lt;DisplayText&gt;&lt;style face="superscript" font="Trebuchet MS" size="9"&gt;526&lt;/style&gt;&lt;/DisplayText&gt;&lt;record&gt;&lt;rec-number&gt;636&lt;/rec-number&gt;&lt;foreign-keys&gt;&lt;key app="EN" db-id="exvasrfx2dtraoesasxp2szsxa2df502592x" timestamp="1540429019"&gt;636&lt;/key&gt;&lt;key app="ENWeb" db-id=""&gt;0&lt;/key&gt;&lt;/foreign-keys&gt;&lt;ref-type name="Journal Article"&gt;17&lt;/ref-type&gt;&lt;contributors&gt;&lt;authors&gt;&lt;author&gt;Shepherd, Emily&lt;/author&gt;&lt;author&gt;Gomersall, Judith C.&lt;/author&gt;&lt;author&gt;Tieu, Joanna&lt;/author&gt;&lt;author&gt;Han, Shanshan&lt;/author&gt;&lt;author&gt;Crowther, Caroline A.&lt;/author&gt;&lt;author&gt;Middleton, Philippa&lt;/author&gt;&lt;/authors&gt;&lt;/contributors&gt;&lt;titles&gt;&lt;title&gt;Combined diet and exercise interventions for preventing gestational diabetes mellitus&lt;/title&gt;&lt;secondary-title&gt;Cochrane Database of Systematic Reviews&lt;/secondary-title&gt;&lt;/titles&gt;&lt;periodical&gt;&lt;full-title&gt;Cochrane Database of Systematic Reviews&lt;/full-title&gt;&lt;/periodical&gt;&lt;dates&gt;&lt;year&gt;2017&lt;/year&gt;&lt;/dates&gt;&lt;isbn&gt;14651858&lt;/isbn&gt;&lt;urls&gt;&lt;/urls&gt;&lt;electronic-resource-num&gt;10.1002/14651858.CD010443.pub3&lt;/electronic-resource-num&gt;&lt;/record&gt;&lt;/Cite&gt;&lt;/EndNote&gt;</w:instrText>
            </w:r>
            <w:r>
              <w:fldChar w:fldCharType="separate"/>
            </w:r>
            <w:r w:rsidR="002747EA" w:rsidRPr="002747EA">
              <w:rPr>
                <w:noProof/>
                <w:sz w:val="18"/>
                <w:vertAlign w:val="superscript"/>
              </w:rPr>
              <w:t>526</w:t>
            </w:r>
            <w:r>
              <w:fldChar w:fldCharType="end"/>
            </w:r>
          </w:p>
        </w:tc>
        <w:tc>
          <w:tcPr>
            <w:tcW w:w="2547" w:type="dxa"/>
            <w:tcBorders>
              <w:bottom w:val="single" w:sz="4" w:space="0" w:color="3B3474"/>
            </w:tcBorders>
            <w:shd w:val="clear" w:color="auto" w:fill="auto"/>
          </w:tcPr>
          <w:p w14:paraId="5DFBDABD" w14:textId="77777777" w:rsidR="00A5540F" w:rsidRDefault="00A5540F" w:rsidP="00A5540F">
            <w:pPr>
              <w:pStyle w:val="RCTstable"/>
            </w:pPr>
            <w:r>
              <w:t>Mixed BMIs</w:t>
            </w:r>
          </w:p>
        </w:tc>
        <w:tc>
          <w:tcPr>
            <w:tcW w:w="2982" w:type="dxa"/>
            <w:tcBorders>
              <w:bottom w:val="single" w:sz="4" w:space="0" w:color="3B3474"/>
            </w:tcBorders>
            <w:shd w:val="clear" w:color="auto" w:fill="auto"/>
          </w:tcPr>
          <w:p w14:paraId="22036DDD" w14:textId="77777777" w:rsidR="00A5540F" w:rsidRDefault="00A5540F" w:rsidP="00A5540F">
            <w:pPr>
              <w:pStyle w:val="RCTstable"/>
              <w:jc w:val="center"/>
            </w:pPr>
            <w:r>
              <w:t>RR 0.89 (0.78 to 1.01)</w:t>
            </w:r>
          </w:p>
        </w:tc>
        <w:tc>
          <w:tcPr>
            <w:tcW w:w="1134" w:type="dxa"/>
            <w:tcBorders>
              <w:bottom w:val="single" w:sz="4" w:space="0" w:color="3B3474"/>
            </w:tcBorders>
            <w:shd w:val="clear" w:color="auto" w:fill="auto"/>
          </w:tcPr>
          <w:p w14:paraId="789A6BA8" w14:textId="77777777" w:rsidR="00A5540F" w:rsidRDefault="00A5540F" w:rsidP="00A5540F">
            <w:pPr>
              <w:pStyle w:val="RCTstable"/>
              <w:jc w:val="center"/>
            </w:pPr>
            <w:r>
              <w:t>9</w:t>
            </w:r>
          </w:p>
        </w:tc>
      </w:tr>
      <w:tr w:rsidR="00A5540F" w:rsidRPr="00B87066" w14:paraId="1EEC2B96" w14:textId="77777777" w:rsidTr="00A5540F">
        <w:tc>
          <w:tcPr>
            <w:tcW w:w="9504" w:type="dxa"/>
            <w:gridSpan w:val="4"/>
            <w:shd w:val="clear" w:color="auto" w:fill="D9E2F3" w:themeFill="accent1" w:themeFillTint="33"/>
          </w:tcPr>
          <w:p w14:paraId="29AE4DD2" w14:textId="77777777" w:rsidR="00A5540F" w:rsidRPr="00B87066" w:rsidRDefault="00A5540F" w:rsidP="00A5540F">
            <w:pPr>
              <w:pStyle w:val="RCTstable"/>
              <w:rPr>
                <w:i/>
              </w:rPr>
            </w:pPr>
            <w:r>
              <w:rPr>
                <w:i/>
              </w:rPr>
              <w:t>Macrosomia &gt; 4,500g</w:t>
            </w:r>
          </w:p>
        </w:tc>
      </w:tr>
      <w:tr w:rsidR="00A5540F" w:rsidRPr="00B87066" w14:paraId="668BB6F1" w14:textId="77777777" w:rsidTr="00A5540F">
        <w:tc>
          <w:tcPr>
            <w:tcW w:w="2841" w:type="dxa"/>
            <w:tcBorders>
              <w:bottom w:val="single" w:sz="4" w:space="0" w:color="3B3474"/>
            </w:tcBorders>
            <w:shd w:val="clear" w:color="auto" w:fill="F2F2F2" w:themeFill="background1" w:themeFillShade="F2"/>
          </w:tcPr>
          <w:p w14:paraId="6550D91B" w14:textId="77777777" w:rsidR="00A5540F" w:rsidRPr="00B87066" w:rsidRDefault="00A5540F" w:rsidP="00A5540F">
            <w:pPr>
              <w:pStyle w:val="RCTstable"/>
            </w:pPr>
            <w:r w:rsidRPr="00B87066">
              <w:t>Current review</w:t>
            </w:r>
          </w:p>
        </w:tc>
        <w:tc>
          <w:tcPr>
            <w:tcW w:w="2547" w:type="dxa"/>
            <w:tcBorders>
              <w:bottom w:val="single" w:sz="4" w:space="0" w:color="3B3474"/>
            </w:tcBorders>
            <w:shd w:val="clear" w:color="auto" w:fill="F2F2F2" w:themeFill="background1" w:themeFillShade="F2"/>
          </w:tcPr>
          <w:p w14:paraId="69A5C2D0" w14:textId="77777777" w:rsidR="00A5540F" w:rsidRPr="00B87066" w:rsidRDefault="00A5540F" w:rsidP="00A5540F">
            <w:pPr>
              <w:pStyle w:val="RCTstable"/>
            </w:pPr>
            <w:r w:rsidRPr="00B87066">
              <w:t>Mixed BMIs</w:t>
            </w:r>
          </w:p>
        </w:tc>
        <w:tc>
          <w:tcPr>
            <w:tcW w:w="2982" w:type="dxa"/>
            <w:tcBorders>
              <w:bottom w:val="single" w:sz="4" w:space="0" w:color="3B3474"/>
            </w:tcBorders>
            <w:shd w:val="clear" w:color="auto" w:fill="F2F2F2" w:themeFill="background1" w:themeFillShade="F2"/>
          </w:tcPr>
          <w:p w14:paraId="172F95E2" w14:textId="77777777" w:rsidR="00A5540F" w:rsidRPr="00FA5063" w:rsidRDefault="00A5540F" w:rsidP="00A5540F">
            <w:pPr>
              <w:pStyle w:val="RCTstable"/>
              <w:jc w:val="center"/>
            </w:pPr>
            <w:r w:rsidRPr="00FA5063">
              <w:t>RR 0.67 (0.46 to 0.97)</w:t>
            </w:r>
          </w:p>
        </w:tc>
        <w:tc>
          <w:tcPr>
            <w:tcW w:w="1134" w:type="dxa"/>
            <w:tcBorders>
              <w:bottom w:val="single" w:sz="4" w:space="0" w:color="3B3474"/>
            </w:tcBorders>
            <w:shd w:val="clear" w:color="auto" w:fill="F2F2F2" w:themeFill="background1" w:themeFillShade="F2"/>
          </w:tcPr>
          <w:p w14:paraId="1795BD4B" w14:textId="77777777" w:rsidR="00A5540F" w:rsidRPr="00B87066" w:rsidRDefault="00A5540F" w:rsidP="00A5540F">
            <w:pPr>
              <w:pStyle w:val="RCTstable"/>
              <w:jc w:val="center"/>
            </w:pPr>
            <w:r>
              <w:t>5</w:t>
            </w:r>
          </w:p>
        </w:tc>
      </w:tr>
      <w:tr w:rsidR="00A5540F" w:rsidRPr="00B87066" w14:paraId="12050ECA" w14:textId="77777777" w:rsidTr="00A5540F">
        <w:tc>
          <w:tcPr>
            <w:tcW w:w="2841" w:type="dxa"/>
            <w:tcBorders>
              <w:bottom w:val="single" w:sz="4" w:space="0" w:color="3B3474"/>
            </w:tcBorders>
            <w:shd w:val="clear" w:color="auto" w:fill="auto"/>
          </w:tcPr>
          <w:p w14:paraId="18F62D72" w14:textId="7DC0D659" w:rsidR="00A5540F" w:rsidRPr="00B87066" w:rsidRDefault="00A5540F" w:rsidP="002747EA">
            <w:pPr>
              <w:pStyle w:val="RCTstable"/>
            </w:pPr>
            <w:r w:rsidRPr="00916B76">
              <w:t>Shepherd</w:t>
            </w:r>
            <w:r>
              <w:t xml:space="preserve"> et al 2017</w:t>
            </w:r>
            <w:r>
              <w:fldChar w:fldCharType="begin"/>
            </w:r>
            <w:r w:rsidR="002747EA">
              <w:instrText xml:space="preserve"> ADDIN EN.CITE &lt;EndNote&gt;&lt;Cite&gt;&lt;Author&gt;Shepherd&lt;/Author&gt;&lt;Year&gt;2017&lt;/Year&gt;&lt;RecNum&gt;636&lt;/RecNum&gt;&lt;DisplayText&gt;&lt;style face="superscript" font="Trebuchet MS" size="9"&gt;526&lt;/style&gt;&lt;/DisplayText&gt;&lt;record&gt;&lt;rec-number&gt;636&lt;/rec-number&gt;&lt;foreign-keys&gt;&lt;key app="EN" db-id="exvasrfx2dtraoesasxp2szsxa2df502592x" timestamp="1540429019"&gt;636&lt;/key&gt;&lt;key app="ENWeb" db-id=""&gt;0&lt;/key&gt;&lt;/foreign-keys&gt;&lt;ref-type name="Journal Article"&gt;17&lt;/ref-type&gt;&lt;contributors&gt;&lt;authors&gt;&lt;author&gt;Shepherd, Emily&lt;/author&gt;&lt;author&gt;Gomersall, Judith C.&lt;/author&gt;&lt;author&gt;Tieu, Joanna&lt;/author&gt;&lt;author&gt;Han, Shanshan&lt;/author&gt;&lt;author&gt;Crowther, Caroline A.&lt;/author&gt;&lt;author&gt;Middleton, Philippa&lt;/author&gt;&lt;/authors&gt;&lt;/contributors&gt;&lt;titles&gt;&lt;title&gt;Combined diet and exercise interventions for preventing gestational diabetes mellitus&lt;/title&gt;&lt;secondary-title&gt;Cochrane Database of Systematic Reviews&lt;/secondary-title&gt;&lt;/titles&gt;&lt;periodical&gt;&lt;full-title&gt;Cochrane Database of Systematic Reviews&lt;/full-title&gt;&lt;/periodical&gt;&lt;dates&gt;&lt;year&gt;2017&lt;/year&gt;&lt;/dates&gt;&lt;isbn&gt;14651858&lt;/isbn&gt;&lt;urls&gt;&lt;/urls&gt;&lt;electronic-resource-num&gt;10.1002/14651858.CD010443.pub3&lt;/electronic-resource-num&gt;&lt;/record&gt;&lt;/Cite&gt;&lt;/EndNote&gt;</w:instrText>
            </w:r>
            <w:r>
              <w:fldChar w:fldCharType="separate"/>
            </w:r>
            <w:r w:rsidR="002747EA" w:rsidRPr="002747EA">
              <w:rPr>
                <w:noProof/>
                <w:sz w:val="18"/>
                <w:vertAlign w:val="superscript"/>
              </w:rPr>
              <w:t>526</w:t>
            </w:r>
            <w:r>
              <w:fldChar w:fldCharType="end"/>
            </w:r>
          </w:p>
        </w:tc>
        <w:tc>
          <w:tcPr>
            <w:tcW w:w="2547" w:type="dxa"/>
            <w:tcBorders>
              <w:bottom w:val="single" w:sz="4" w:space="0" w:color="3B3474"/>
            </w:tcBorders>
            <w:shd w:val="clear" w:color="auto" w:fill="auto"/>
          </w:tcPr>
          <w:p w14:paraId="373A257D" w14:textId="77777777" w:rsidR="00A5540F" w:rsidRDefault="00A5540F" w:rsidP="00A5540F">
            <w:pPr>
              <w:pStyle w:val="RCTstable"/>
            </w:pPr>
            <w:r>
              <w:t>Mixed BMIs</w:t>
            </w:r>
          </w:p>
        </w:tc>
        <w:tc>
          <w:tcPr>
            <w:tcW w:w="2982" w:type="dxa"/>
            <w:tcBorders>
              <w:bottom w:val="single" w:sz="4" w:space="0" w:color="3B3474"/>
            </w:tcBorders>
            <w:shd w:val="clear" w:color="auto" w:fill="auto"/>
          </w:tcPr>
          <w:p w14:paraId="4CBCF34B" w14:textId="77777777" w:rsidR="00A5540F" w:rsidRDefault="00A5540F" w:rsidP="00A5540F">
            <w:pPr>
              <w:pStyle w:val="RCTstable"/>
              <w:jc w:val="center"/>
            </w:pPr>
            <w:r>
              <w:t>RR 0.63 (0.42 to 94)</w:t>
            </w:r>
          </w:p>
        </w:tc>
        <w:tc>
          <w:tcPr>
            <w:tcW w:w="1134" w:type="dxa"/>
            <w:tcBorders>
              <w:bottom w:val="single" w:sz="4" w:space="0" w:color="3B3474"/>
            </w:tcBorders>
            <w:shd w:val="clear" w:color="auto" w:fill="auto"/>
          </w:tcPr>
          <w:p w14:paraId="07CE57A5" w14:textId="77777777" w:rsidR="00A5540F" w:rsidRDefault="00A5540F" w:rsidP="00A5540F">
            <w:pPr>
              <w:pStyle w:val="RCTstable"/>
              <w:jc w:val="center"/>
            </w:pPr>
            <w:r>
              <w:t>4</w:t>
            </w:r>
          </w:p>
        </w:tc>
      </w:tr>
      <w:tr w:rsidR="00A5540F" w:rsidRPr="00B87066" w14:paraId="2F355098" w14:textId="77777777" w:rsidTr="00A5540F">
        <w:tc>
          <w:tcPr>
            <w:tcW w:w="9504" w:type="dxa"/>
            <w:gridSpan w:val="4"/>
            <w:shd w:val="clear" w:color="auto" w:fill="D9E2F3" w:themeFill="accent1" w:themeFillTint="33"/>
          </w:tcPr>
          <w:p w14:paraId="6715178C" w14:textId="77777777" w:rsidR="00A5540F" w:rsidRPr="00B87066" w:rsidRDefault="00A5540F" w:rsidP="00A5540F">
            <w:pPr>
              <w:pStyle w:val="RCTstable"/>
              <w:keepNext/>
              <w:rPr>
                <w:i/>
              </w:rPr>
            </w:pPr>
            <w:r>
              <w:rPr>
                <w:i/>
              </w:rPr>
              <w:t>Small for gestational age</w:t>
            </w:r>
          </w:p>
        </w:tc>
      </w:tr>
      <w:tr w:rsidR="00A5540F" w:rsidRPr="00B87066" w14:paraId="26A74DA6" w14:textId="77777777" w:rsidTr="00A5540F">
        <w:tc>
          <w:tcPr>
            <w:tcW w:w="2841" w:type="dxa"/>
            <w:tcBorders>
              <w:bottom w:val="single" w:sz="4" w:space="0" w:color="3B3474"/>
            </w:tcBorders>
            <w:shd w:val="clear" w:color="auto" w:fill="F2F2F2" w:themeFill="background1" w:themeFillShade="F2"/>
          </w:tcPr>
          <w:p w14:paraId="2B619EED" w14:textId="77777777" w:rsidR="00A5540F" w:rsidRPr="00B87066" w:rsidRDefault="00A5540F" w:rsidP="00A5540F">
            <w:pPr>
              <w:pStyle w:val="RCTstable"/>
              <w:keepNext/>
            </w:pPr>
            <w:r w:rsidRPr="00B87066">
              <w:t>Current review</w:t>
            </w:r>
          </w:p>
        </w:tc>
        <w:tc>
          <w:tcPr>
            <w:tcW w:w="2547" w:type="dxa"/>
            <w:tcBorders>
              <w:bottom w:val="single" w:sz="4" w:space="0" w:color="3B3474"/>
            </w:tcBorders>
            <w:shd w:val="clear" w:color="auto" w:fill="F2F2F2" w:themeFill="background1" w:themeFillShade="F2"/>
          </w:tcPr>
          <w:p w14:paraId="5B1ABD6B" w14:textId="77777777" w:rsidR="00A5540F" w:rsidRPr="00B87066" w:rsidRDefault="00A5540F" w:rsidP="00A5540F">
            <w:pPr>
              <w:pStyle w:val="RCTstable"/>
              <w:keepNext/>
            </w:pPr>
            <w:r w:rsidRPr="00B87066">
              <w:t>Mixed BMIs</w:t>
            </w:r>
          </w:p>
        </w:tc>
        <w:tc>
          <w:tcPr>
            <w:tcW w:w="2982" w:type="dxa"/>
            <w:tcBorders>
              <w:bottom w:val="single" w:sz="4" w:space="0" w:color="3B3474"/>
            </w:tcBorders>
            <w:shd w:val="clear" w:color="auto" w:fill="F2F2F2" w:themeFill="background1" w:themeFillShade="F2"/>
          </w:tcPr>
          <w:p w14:paraId="2BE18B1D" w14:textId="228FAD83" w:rsidR="00A5540F" w:rsidRPr="001917FB" w:rsidRDefault="00A5540F" w:rsidP="001E2888">
            <w:pPr>
              <w:pStyle w:val="RCTstable"/>
              <w:keepNext/>
              <w:jc w:val="center"/>
            </w:pPr>
            <w:r w:rsidRPr="001917FB">
              <w:t xml:space="preserve">RR </w:t>
            </w:r>
            <w:r w:rsidR="001E2888">
              <w:t>1.</w:t>
            </w:r>
            <w:r w:rsidR="00E01ACF">
              <w:t>05</w:t>
            </w:r>
            <w:r w:rsidR="001E2888">
              <w:t xml:space="preserve"> (0.</w:t>
            </w:r>
            <w:r w:rsidR="00E01ACF">
              <w:t>89</w:t>
            </w:r>
            <w:r w:rsidRPr="001917FB">
              <w:t xml:space="preserve"> to 1.</w:t>
            </w:r>
            <w:r w:rsidR="00E01ACF">
              <w:t>25</w:t>
            </w:r>
            <w:r w:rsidRPr="001917FB">
              <w:t>)</w:t>
            </w:r>
          </w:p>
        </w:tc>
        <w:tc>
          <w:tcPr>
            <w:tcW w:w="1134" w:type="dxa"/>
            <w:tcBorders>
              <w:bottom w:val="single" w:sz="4" w:space="0" w:color="3B3474"/>
            </w:tcBorders>
            <w:shd w:val="clear" w:color="auto" w:fill="F2F2F2" w:themeFill="background1" w:themeFillShade="F2"/>
          </w:tcPr>
          <w:p w14:paraId="06A297D4" w14:textId="7D004524" w:rsidR="00A5540F" w:rsidRPr="00B87066" w:rsidRDefault="00A5540F" w:rsidP="00A5540F">
            <w:pPr>
              <w:pStyle w:val="RCTstable"/>
              <w:keepNext/>
              <w:jc w:val="center"/>
            </w:pPr>
            <w:r>
              <w:t>1</w:t>
            </w:r>
            <w:r w:rsidR="00E01ACF">
              <w:t>6</w:t>
            </w:r>
          </w:p>
        </w:tc>
      </w:tr>
      <w:tr w:rsidR="00A5540F" w:rsidRPr="00B87066" w14:paraId="2456CFD8" w14:textId="77777777" w:rsidTr="00A5540F">
        <w:tc>
          <w:tcPr>
            <w:tcW w:w="2841" w:type="dxa"/>
            <w:vMerge w:val="restart"/>
          </w:tcPr>
          <w:p w14:paraId="7B5AA488" w14:textId="122BC97E" w:rsidR="00A5540F" w:rsidRPr="00B87066" w:rsidRDefault="00A5540F" w:rsidP="002747EA">
            <w:pPr>
              <w:pStyle w:val="RCTstable"/>
              <w:keepNext/>
            </w:pPr>
            <w:r w:rsidRPr="00B87066">
              <w:rPr>
                <w:noProof/>
              </w:rPr>
              <w:t>International Weight Management in Pregnancy Collaborative 2017</w:t>
            </w:r>
            <w:r w:rsidRPr="00B87066">
              <w:rPr>
                <w:noProof/>
              </w:rPr>
              <w:fldChar w:fldCharType="begin">
                <w:fldData xml:space="preserve">PEVuZE5vdGU+PENpdGU+PEF1dGhvcj5JbnRlcm5hdGlvbmFsIFdlaWdodCBNYW5hZ2VtZW50IGlu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</w:fldData>
              </w:fldChar>
            </w:r>
            <w:r w:rsidR="002747EA">
              <w:rPr>
                <w:noProof/>
              </w:rPr>
              <w:instrText xml:space="preserve"> ADDIN EN.CITE </w:instrText>
            </w:r>
            <w:r w:rsidR="002747EA">
              <w:rPr>
                <w:noProof/>
              </w:rPr>
              <w:fldChar w:fldCharType="begin">
                <w:fldData xml:space="preserve">PEVuZE5vdGU+PENpdGU+PEF1dGhvcj5JbnRlcm5hdGlvbmFsIFdlaWdodCBNYW5hZ2VtZW50IGlu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</w:fldData>
              </w:fldChar>
            </w:r>
            <w:r w:rsidR="002747EA">
              <w:rPr>
                <w:noProof/>
              </w:rPr>
              <w:instrText xml:space="preserve"> ADDIN EN.CITE.DATA </w:instrText>
            </w:r>
            <w:r w:rsidR="002747EA">
              <w:rPr>
                <w:noProof/>
              </w:rPr>
            </w:r>
            <w:r w:rsidR="002747EA">
              <w:rPr>
                <w:noProof/>
              </w:rPr>
              <w:fldChar w:fldCharType="end"/>
            </w:r>
            <w:r w:rsidRPr="00B87066">
              <w:rPr>
                <w:noProof/>
              </w:rPr>
            </w:r>
            <w:r w:rsidRPr="00B87066">
              <w:rPr>
                <w:noProof/>
              </w:rPr>
              <w:fldChar w:fldCharType="separate"/>
            </w:r>
            <w:r w:rsidR="002747EA" w:rsidRPr="002747EA">
              <w:rPr>
                <w:noProof/>
                <w:sz w:val="18"/>
                <w:vertAlign w:val="superscript"/>
              </w:rPr>
              <w:t>415</w:t>
            </w:r>
            <w:r w:rsidRPr="00B87066">
              <w:rPr>
                <w:noProof/>
              </w:rPr>
              <w:fldChar w:fldCharType="end"/>
            </w:r>
            <w:r w:rsidRPr="00B87066">
              <w:rPr>
                <w:noProof/>
              </w:rPr>
              <w:t xml:space="preserve"> </w:t>
            </w:r>
          </w:p>
        </w:tc>
        <w:tc>
          <w:tcPr>
            <w:tcW w:w="2547" w:type="dxa"/>
          </w:tcPr>
          <w:p w14:paraId="5F66DD55" w14:textId="77777777" w:rsidR="00A5540F" w:rsidRPr="00B87066" w:rsidRDefault="00A5540F" w:rsidP="00A5540F">
            <w:pPr>
              <w:pStyle w:val="RCTstable"/>
              <w:keepNext/>
            </w:pPr>
            <w:r w:rsidRPr="00B87066">
              <w:t>Mixed BMIs; IPD</w:t>
            </w:r>
          </w:p>
        </w:tc>
        <w:tc>
          <w:tcPr>
            <w:tcW w:w="2982" w:type="dxa"/>
          </w:tcPr>
          <w:p w14:paraId="0845DD53" w14:textId="77777777" w:rsidR="00A5540F" w:rsidRPr="00B87066" w:rsidRDefault="00A5540F" w:rsidP="00A5540F">
            <w:pPr>
              <w:pStyle w:val="RCTstable"/>
              <w:keepNext/>
              <w:jc w:val="center"/>
              <w:rPr>
                <w:rStyle w:val="block"/>
                <w:bCs/>
              </w:rPr>
            </w:pPr>
            <w:r>
              <w:t>OR 1.08 (0.92 to 1.28)</w:t>
            </w:r>
          </w:p>
        </w:tc>
        <w:tc>
          <w:tcPr>
            <w:tcW w:w="1134" w:type="dxa"/>
          </w:tcPr>
          <w:p w14:paraId="7B486BA7" w14:textId="77777777" w:rsidR="00A5540F" w:rsidRPr="00B87066" w:rsidRDefault="00A5540F" w:rsidP="00A5540F">
            <w:pPr>
              <w:pStyle w:val="RCTstable"/>
              <w:keepNext/>
              <w:jc w:val="center"/>
            </w:pPr>
            <w:r>
              <w:t>16</w:t>
            </w:r>
          </w:p>
        </w:tc>
      </w:tr>
      <w:tr w:rsidR="00A5540F" w:rsidRPr="00B87066" w14:paraId="1060897B" w14:textId="77777777" w:rsidTr="00A5540F">
        <w:tc>
          <w:tcPr>
            <w:tcW w:w="2841" w:type="dxa"/>
            <w:vMerge/>
          </w:tcPr>
          <w:p w14:paraId="317053C8" w14:textId="77777777" w:rsidR="00A5540F" w:rsidRPr="00B87066" w:rsidRDefault="00A5540F" w:rsidP="00A5540F">
            <w:pPr>
              <w:pStyle w:val="RCTstable"/>
              <w:keepNext/>
            </w:pPr>
          </w:p>
        </w:tc>
        <w:tc>
          <w:tcPr>
            <w:tcW w:w="2547" w:type="dxa"/>
          </w:tcPr>
          <w:p w14:paraId="3D4AEFFB" w14:textId="77777777" w:rsidR="00A5540F" w:rsidRPr="00B87066" w:rsidRDefault="00A5540F" w:rsidP="00A5540F">
            <w:pPr>
              <w:pStyle w:val="RCTstable"/>
              <w:keepNext/>
            </w:pPr>
            <w:r w:rsidRPr="00B87066">
              <w:t>Mixed BMIs; IPD and non-IPD</w:t>
            </w:r>
          </w:p>
        </w:tc>
        <w:tc>
          <w:tcPr>
            <w:tcW w:w="2982" w:type="dxa"/>
          </w:tcPr>
          <w:p w14:paraId="7EE53F3B" w14:textId="77777777" w:rsidR="00A5540F" w:rsidRPr="00B87066" w:rsidRDefault="00A5540F" w:rsidP="00A5540F">
            <w:pPr>
              <w:pStyle w:val="RCTstable"/>
              <w:keepNext/>
              <w:jc w:val="center"/>
              <w:rPr>
                <w:rStyle w:val="block"/>
                <w:bCs/>
              </w:rPr>
            </w:pPr>
            <w:r>
              <w:rPr>
                <w:rFonts w:eastAsiaTheme="majorEastAsia"/>
              </w:rPr>
              <w:t>OR 1.08 (0.93 to 1.27)</w:t>
            </w:r>
          </w:p>
        </w:tc>
        <w:tc>
          <w:tcPr>
            <w:tcW w:w="1134" w:type="dxa"/>
          </w:tcPr>
          <w:p w14:paraId="3BB7AC7A" w14:textId="77777777" w:rsidR="00A5540F" w:rsidRPr="00B87066" w:rsidRDefault="00A5540F" w:rsidP="00A5540F">
            <w:pPr>
              <w:pStyle w:val="RCTstable"/>
              <w:keepNext/>
              <w:jc w:val="center"/>
            </w:pPr>
            <w:r>
              <w:t>20</w:t>
            </w:r>
          </w:p>
        </w:tc>
      </w:tr>
      <w:tr w:rsidR="00A5540F" w:rsidRPr="00C12274" w14:paraId="55925AC8" w14:textId="77777777" w:rsidTr="00A5540F">
        <w:tc>
          <w:tcPr>
            <w:tcW w:w="2841" w:type="dxa"/>
          </w:tcPr>
          <w:p w14:paraId="62870042" w14:textId="4F96B404" w:rsidR="00A5540F" w:rsidRPr="00916B76" w:rsidRDefault="00A5540F" w:rsidP="002747EA">
            <w:pPr>
              <w:pStyle w:val="RCTstable"/>
            </w:pPr>
            <w:r w:rsidRPr="00916B76">
              <w:t>Shepherd</w:t>
            </w:r>
            <w:r>
              <w:t xml:space="preserve"> et al 2017</w:t>
            </w:r>
            <w:r>
              <w:fldChar w:fldCharType="begin"/>
            </w:r>
            <w:r w:rsidR="002747EA">
              <w:instrText xml:space="preserve"> ADDIN EN.CITE &lt;EndNote&gt;&lt;Cite&gt;&lt;Author&gt;Shepherd&lt;/Author&gt;&lt;Year&gt;2017&lt;/Year&gt;&lt;RecNum&gt;636&lt;/RecNum&gt;&lt;DisplayText&gt;&lt;style face="superscript" font="Trebuchet MS" size="9"&gt;526&lt;/style&gt;&lt;/DisplayText&gt;&lt;record&gt;&lt;rec-number&gt;636&lt;/rec-number&gt;&lt;foreign-keys&gt;&lt;key app="EN" db-id="exvasrfx2dtraoesasxp2szsxa2df502592x" timestamp="1540429019"&gt;636&lt;/key&gt;&lt;key app="ENWeb" db-id=""&gt;0&lt;/key&gt;&lt;/foreign-keys&gt;&lt;ref-type name="Journal Article"&gt;17&lt;/ref-type&gt;&lt;contributors&gt;&lt;authors&gt;&lt;author&gt;Shepherd, Emily&lt;/author&gt;&lt;author&gt;Gomersall, Judith C.&lt;/author&gt;&lt;author&gt;Tieu, Joanna&lt;/author&gt;&lt;author&gt;Han, Shanshan&lt;/author&gt;&lt;author&gt;Crowther, Caroline A.&lt;/author&gt;&lt;author&gt;Middleton, Philippa&lt;/author&gt;&lt;/authors&gt;&lt;/contributors&gt;&lt;titles&gt;&lt;title&gt;Combined diet and exercise interventions for preventing gestational diabetes mellitus&lt;/title&gt;&lt;secondary-title&gt;Cochrane Database of Systematic Reviews&lt;/secondary-title&gt;&lt;/titles&gt;&lt;periodical&gt;&lt;full-title&gt;Cochrane Database of Systematic Reviews&lt;/full-title&gt;&lt;/periodical&gt;&lt;dates&gt;&lt;year&gt;2017&lt;/year&gt;&lt;/dates&gt;&lt;isbn&gt;14651858&lt;/isbn&gt;&lt;urls&gt;&lt;/urls&gt;&lt;electronic-resource-num&gt;10.1002/14651858.CD010443.pub3&lt;/electronic-resource-num&gt;&lt;/record&gt;&lt;/Cite&gt;&lt;/EndNote&gt;</w:instrText>
            </w:r>
            <w:r>
              <w:fldChar w:fldCharType="separate"/>
            </w:r>
            <w:r w:rsidR="002747EA" w:rsidRPr="002747EA">
              <w:rPr>
                <w:noProof/>
                <w:sz w:val="18"/>
                <w:vertAlign w:val="superscript"/>
              </w:rPr>
              <w:t>526</w:t>
            </w:r>
            <w:r>
              <w:fldChar w:fldCharType="end"/>
            </w:r>
          </w:p>
        </w:tc>
        <w:tc>
          <w:tcPr>
            <w:tcW w:w="2547" w:type="dxa"/>
          </w:tcPr>
          <w:p w14:paraId="7021D63D" w14:textId="77777777" w:rsidR="00A5540F" w:rsidRDefault="00A5540F" w:rsidP="00A5540F">
            <w:pPr>
              <w:pStyle w:val="RCTstable"/>
            </w:pPr>
            <w:r>
              <w:t>Mixed BMIs</w:t>
            </w:r>
          </w:p>
        </w:tc>
        <w:tc>
          <w:tcPr>
            <w:tcW w:w="2982" w:type="dxa"/>
          </w:tcPr>
          <w:p w14:paraId="5D24E270" w14:textId="77777777" w:rsidR="00A5540F" w:rsidRDefault="00A5540F" w:rsidP="00A5540F">
            <w:pPr>
              <w:pStyle w:val="RCTstable"/>
              <w:jc w:val="center"/>
            </w:pPr>
            <w:r>
              <w:t>RR 1.20 (0.95 to 1.52)</w:t>
            </w:r>
          </w:p>
        </w:tc>
        <w:tc>
          <w:tcPr>
            <w:tcW w:w="1134" w:type="dxa"/>
          </w:tcPr>
          <w:p w14:paraId="6B0FBB53" w14:textId="77777777" w:rsidR="00A5540F" w:rsidRDefault="00A5540F" w:rsidP="00A5540F">
            <w:pPr>
              <w:pStyle w:val="RCTstable"/>
              <w:jc w:val="center"/>
            </w:pPr>
            <w:r>
              <w:t>6</w:t>
            </w:r>
          </w:p>
        </w:tc>
      </w:tr>
      <w:tr w:rsidR="00A5540F" w:rsidRPr="00C12274" w14:paraId="4BA2CDB2" w14:textId="77777777" w:rsidTr="00A5540F">
        <w:tc>
          <w:tcPr>
            <w:tcW w:w="2841" w:type="dxa"/>
          </w:tcPr>
          <w:p w14:paraId="6AB19FC4" w14:textId="5A9A974F" w:rsidR="00A5540F" w:rsidRPr="00916B76" w:rsidRDefault="00A5540F" w:rsidP="002747EA">
            <w:pPr>
              <w:pStyle w:val="RCTstable"/>
            </w:pPr>
            <w:r w:rsidRPr="00916B76">
              <w:t>Thangaratinam</w:t>
            </w:r>
            <w:r>
              <w:t xml:space="preserve"> 2012a</w:t>
            </w:r>
            <w:r>
              <w:fldChar w:fldCharType="begin">
                <w:fldData xml:space="preserve">PEVuZE5vdGU+PENpdGU+PEF1dGhvcj5UaGFuZ2FyYXRpbmFtPC9BdXRob3I+PFllYXI+MjAxMjwv
WWVhcj48UmVjTnVtPjYzMDwvUmVjTnVtPjxEaXNwbGF5VGV4dD48c3R5bGUgZmFjZT0ic3VwZXJz
Y3JpcHQiIGZvbnQ9IlRyZWJ1Y2hldCBNUyIgc2l6ZT0iOSI+NDExPC9zdHlsZT48L0Rpc3BsYXlU
ZXh0PjxyZWNvcmQ+PHJlYy1udW1iZXI+NjMwPC9yZWMtbnVtYmVyPjxmb3JlaWduLWtleXM+PGtl
eSBhcHA9IkVOIiBkYi1pZD0iZXh2YXNyZngyZHRyYW9lc2FzeHAyc3pzeGEyZGY1MDI1OTJ4IiB0
aW1lc3RhbXA9IjE1NDA0MjUzNDQiPjYzMD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EdWRhLCBX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</w:fldData>
              </w:fldChar>
            </w:r>
            <w:r w:rsidR="002747EA">
              <w:instrText xml:space="preserve"> ADDIN EN.CITE </w:instrText>
            </w:r>
            <w:r w:rsidR="002747EA">
              <w:fldChar w:fldCharType="begin">
                <w:fldData xml:space="preserve">PEVuZE5vdGU+PENpdGU+PEF1dGhvcj5UaGFuZ2FyYXRpbmFtPC9BdXRob3I+PFllYXI+MjAxMjwv
WWVhcj48UmVjTnVtPjYzMDwvUmVjTnVtPjxEaXNwbGF5VGV4dD48c3R5bGUgZmFjZT0ic3VwZXJz
Y3JpcHQiIGZvbnQ9IlRyZWJ1Y2hldCBNUyIgc2l6ZT0iOSI+NDExPC9zdHlsZT48L0Rpc3BsYXlU
ZXh0PjxyZWNvcmQ+PHJlYy1udW1iZXI+NjMwPC9yZWMtbnVtYmVyPjxmb3JlaWduLWtleXM+PGtl
eSBhcHA9IkVOIiBkYi1pZD0iZXh2YXNyZngyZHRyYW9lc2FzeHAyc3pzeGEyZGY1MDI1OTJ4IiB0
aW1lc3RhbXA9IjE1NDA0MjUzNDQiPjYzMD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EdWRhLCBX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</w:fldData>
              </w:fldChar>
            </w:r>
            <w:r w:rsidR="002747EA">
              <w:instrText xml:space="preserve"> ADDIN EN.CITE.DATA </w:instrText>
            </w:r>
            <w:r w:rsidR="002747EA">
              <w:fldChar w:fldCharType="end"/>
            </w:r>
            <w:r>
              <w:fldChar w:fldCharType="separate"/>
            </w:r>
            <w:r w:rsidR="002747EA" w:rsidRPr="002747EA">
              <w:rPr>
                <w:noProof/>
                <w:sz w:val="18"/>
                <w:vertAlign w:val="superscript"/>
              </w:rPr>
              <w:t>411</w:t>
            </w:r>
            <w:r>
              <w:fldChar w:fldCharType="end"/>
            </w:r>
          </w:p>
        </w:tc>
        <w:tc>
          <w:tcPr>
            <w:tcW w:w="2547" w:type="dxa"/>
          </w:tcPr>
          <w:p w14:paraId="3B4B1EBC" w14:textId="77777777" w:rsidR="00A5540F" w:rsidRPr="00C12274" w:rsidRDefault="00A5540F" w:rsidP="00A5540F">
            <w:pPr>
              <w:pStyle w:val="RCTstable"/>
            </w:pPr>
            <w:r>
              <w:t>Mixed BMIs</w:t>
            </w:r>
          </w:p>
        </w:tc>
        <w:tc>
          <w:tcPr>
            <w:tcW w:w="2982" w:type="dxa"/>
          </w:tcPr>
          <w:p w14:paraId="4BE6E7CA" w14:textId="77777777" w:rsidR="00A5540F" w:rsidRPr="00586D62" w:rsidRDefault="00A5540F" w:rsidP="00A5540F">
            <w:pPr>
              <w:pStyle w:val="RCTstable"/>
              <w:jc w:val="center"/>
            </w:pPr>
            <w:r>
              <w:t>RR 0.76</w:t>
            </w:r>
            <w:r w:rsidRPr="00586D62">
              <w:t xml:space="preserve"> (</w:t>
            </w:r>
            <w:r>
              <w:t>0.39 to 1.48</w:t>
            </w:r>
            <w:r w:rsidRPr="00586D62">
              <w:t>)</w:t>
            </w:r>
          </w:p>
        </w:tc>
        <w:tc>
          <w:tcPr>
            <w:tcW w:w="1134" w:type="dxa"/>
          </w:tcPr>
          <w:p w14:paraId="745713E2" w14:textId="77777777" w:rsidR="00A5540F" w:rsidRPr="008C6CCE" w:rsidRDefault="00A5540F" w:rsidP="00A5540F">
            <w:pPr>
              <w:pStyle w:val="RCTstable"/>
              <w:jc w:val="center"/>
            </w:pPr>
            <w:r>
              <w:t>2</w:t>
            </w:r>
          </w:p>
        </w:tc>
      </w:tr>
      <w:tr w:rsidR="00A5540F" w:rsidRPr="00C12274" w14:paraId="0854031C" w14:textId="77777777" w:rsidTr="00A5540F">
        <w:tc>
          <w:tcPr>
            <w:tcW w:w="2841" w:type="dxa"/>
            <w:tcBorders>
              <w:bottom w:val="single" w:sz="4" w:space="0" w:color="3B3474"/>
            </w:tcBorders>
          </w:tcPr>
          <w:p w14:paraId="3FBA0499" w14:textId="0FC4A911" w:rsidR="00A5540F" w:rsidRPr="00916B76" w:rsidRDefault="00A5540F" w:rsidP="002747EA">
            <w:pPr>
              <w:pStyle w:val="RCTstable"/>
            </w:pPr>
            <w:r w:rsidRPr="00916B76">
              <w:t>Thangaratinam</w:t>
            </w:r>
            <w:r>
              <w:t xml:space="preserve"> et al 2012b</w:t>
            </w:r>
            <w:r>
              <w:fldChar w:fldCharType="begin">
                <w:fldData xml:space="preserve">PEVuZE5vdGU+PENpdGU+PEF1dGhvcj5UaGFuZ2FyYXRpbmFtPC9BdXRob3I+PFllYXI+MjAxMjwv
WWVhcj48UmVjTnVtPjYzMTwvUmVjTnVtPjxEaXNwbGF5VGV4dD48c3R5bGUgZmFjZT0ic3VwZXJz
Y3JpcHQiIGZvbnQ9IlRyZWJ1Y2hldCBNUyIgc2l6ZT0iOSI+NDEyPC9zdHlsZT48L0Rpc3BsYXlU
ZXh0PjxyZWNvcmQ+PHJlYy1udW1iZXI+NjMxPC9yZWMtbnVtYmVyPjxmb3JlaWduLWtleXM+PGtl
eSBhcHA9IkVOIiBkYi1pZD0iZXh2YXNyZngyZHRyYW9lc2FzeHAyc3pzeGEyZGY1MDI1OTJ4IiB0
aW1lc3RhbXA9IjE1NDA0MjUzNDQiPjYzMT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Sb3NlYm9v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==
</w:fldData>
              </w:fldChar>
            </w:r>
            <w:r w:rsidR="002747EA">
              <w:instrText xml:space="preserve"> ADDIN EN.CITE </w:instrText>
            </w:r>
            <w:r w:rsidR="002747EA">
              <w:fldChar w:fldCharType="begin">
                <w:fldData xml:space="preserve">PEVuZE5vdGU+PENpdGU+PEF1dGhvcj5UaGFuZ2FyYXRpbmFtPC9BdXRob3I+PFllYXI+MjAxMjwv
WWVhcj48UmVjTnVtPjYzMTwvUmVjTnVtPjxEaXNwbGF5VGV4dD48c3R5bGUgZmFjZT0ic3VwZXJz
Y3JpcHQiIGZvbnQ9IlRyZWJ1Y2hldCBNUyIgc2l6ZT0iOSI+NDEyPC9zdHlsZT48L0Rpc3BsYXlU
ZXh0PjxyZWNvcmQ+PHJlYy1udW1iZXI+NjMxPC9yZWMtbnVtYmVyPjxmb3JlaWduLWtleXM+PGtl
eSBhcHA9IkVOIiBkYi1pZD0iZXh2YXNyZngyZHRyYW9lc2FzeHAyc3pzeGEyZGY1MDI1OTJ4IiB0
aW1lc3RhbXA9IjE1NDA0MjUzNDQiPjYzMT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Sb3NlYm9v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==
</w:fldData>
              </w:fldChar>
            </w:r>
            <w:r w:rsidR="002747EA">
              <w:instrText xml:space="preserve"> ADDIN EN.CITE.DATA </w:instrText>
            </w:r>
            <w:r w:rsidR="002747EA">
              <w:fldChar w:fldCharType="end"/>
            </w:r>
            <w:r>
              <w:fldChar w:fldCharType="separate"/>
            </w:r>
            <w:r w:rsidR="002747EA" w:rsidRPr="002747EA">
              <w:rPr>
                <w:noProof/>
                <w:sz w:val="18"/>
                <w:vertAlign w:val="superscript"/>
              </w:rPr>
              <w:t>412</w:t>
            </w:r>
            <w:r>
              <w:fldChar w:fldCharType="end"/>
            </w:r>
          </w:p>
        </w:tc>
        <w:tc>
          <w:tcPr>
            <w:tcW w:w="2547" w:type="dxa"/>
            <w:tcBorders>
              <w:bottom w:val="single" w:sz="4" w:space="0" w:color="3B3474"/>
            </w:tcBorders>
          </w:tcPr>
          <w:p w14:paraId="5E4F40BD" w14:textId="77777777" w:rsidR="00A5540F" w:rsidRDefault="00A5540F" w:rsidP="00A5540F">
            <w:pPr>
              <w:pStyle w:val="RCTstable"/>
            </w:pPr>
            <w:r>
              <w:t>Mixed BMIs</w:t>
            </w:r>
          </w:p>
        </w:tc>
        <w:tc>
          <w:tcPr>
            <w:tcW w:w="2982" w:type="dxa"/>
            <w:tcBorders>
              <w:bottom w:val="single" w:sz="4" w:space="0" w:color="3B3474"/>
            </w:tcBorders>
          </w:tcPr>
          <w:p w14:paraId="217386BA" w14:textId="77777777" w:rsidR="00A5540F" w:rsidRDefault="00A5540F" w:rsidP="00A5540F">
            <w:pPr>
              <w:pStyle w:val="RCTstable"/>
              <w:jc w:val="center"/>
            </w:pPr>
            <w:r>
              <w:t>RR 0.88 (0.53 to 1.44)</w:t>
            </w:r>
          </w:p>
        </w:tc>
        <w:tc>
          <w:tcPr>
            <w:tcW w:w="1134" w:type="dxa"/>
            <w:tcBorders>
              <w:bottom w:val="single" w:sz="4" w:space="0" w:color="3B3474"/>
            </w:tcBorders>
          </w:tcPr>
          <w:p w14:paraId="68044EE8" w14:textId="77777777" w:rsidR="00A5540F" w:rsidRDefault="00A5540F" w:rsidP="00A5540F">
            <w:pPr>
              <w:pStyle w:val="RCTstable"/>
              <w:jc w:val="center"/>
            </w:pPr>
            <w:r>
              <w:t>4</w:t>
            </w:r>
          </w:p>
        </w:tc>
      </w:tr>
      <w:tr w:rsidR="00A5540F" w:rsidRPr="00B87066" w14:paraId="401DD659" w14:textId="77777777" w:rsidTr="00A5540F">
        <w:tc>
          <w:tcPr>
            <w:tcW w:w="9504" w:type="dxa"/>
            <w:gridSpan w:val="4"/>
            <w:shd w:val="clear" w:color="auto" w:fill="D9E2F3" w:themeFill="accent1" w:themeFillTint="33"/>
          </w:tcPr>
          <w:p w14:paraId="1A080112" w14:textId="77777777" w:rsidR="00A5540F" w:rsidRPr="00B87066" w:rsidRDefault="00A5540F" w:rsidP="00A5540F">
            <w:pPr>
              <w:pStyle w:val="RCTstable"/>
              <w:rPr>
                <w:i/>
              </w:rPr>
            </w:pPr>
            <w:r>
              <w:rPr>
                <w:i/>
              </w:rPr>
              <w:t>Large for gestational age</w:t>
            </w:r>
          </w:p>
        </w:tc>
      </w:tr>
      <w:tr w:rsidR="00A5540F" w:rsidRPr="00B87066" w14:paraId="1BE7DD92" w14:textId="77777777" w:rsidTr="00A5540F">
        <w:tc>
          <w:tcPr>
            <w:tcW w:w="2841" w:type="dxa"/>
            <w:tcBorders>
              <w:bottom w:val="single" w:sz="4" w:space="0" w:color="3B3474"/>
            </w:tcBorders>
            <w:shd w:val="clear" w:color="auto" w:fill="F2F2F2" w:themeFill="background1" w:themeFillShade="F2"/>
          </w:tcPr>
          <w:p w14:paraId="53B4E0C2" w14:textId="77777777" w:rsidR="00A5540F" w:rsidRPr="00B87066" w:rsidRDefault="00A5540F" w:rsidP="00A5540F">
            <w:pPr>
              <w:pStyle w:val="RCTstable"/>
            </w:pPr>
            <w:r w:rsidRPr="00B87066">
              <w:t>Current review</w:t>
            </w:r>
          </w:p>
        </w:tc>
        <w:tc>
          <w:tcPr>
            <w:tcW w:w="2547" w:type="dxa"/>
            <w:tcBorders>
              <w:bottom w:val="single" w:sz="4" w:space="0" w:color="3B3474"/>
            </w:tcBorders>
            <w:shd w:val="clear" w:color="auto" w:fill="F2F2F2" w:themeFill="background1" w:themeFillShade="F2"/>
          </w:tcPr>
          <w:p w14:paraId="5D1F56CE" w14:textId="77777777" w:rsidR="00A5540F" w:rsidRPr="00B87066" w:rsidRDefault="00A5540F" w:rsidP="00A5540F">
            <w:pPr>
              <w:pStyle w:val="RCTstable"/>
            </w:pPr>
            <w:r w:rsidRPr="00B87066">
              <w:t>Mixed BMIs</w:t>
            </w:r>
          </w:p>
        </w:tc>
        <w:tc>
          <w:tcPr>
            <w:tcW w:w="2982" w:type="dxa"/>
            <w:tcBorders>
              <w:bottom w:val="single" w:sz="4" w:space="0" w:color="3B3474"/>
            </w:tcBorders>
            <w:shd w:val="clear" w:color="auto" w:fill="F2F2F2" w:themeFill="background1" w:themeFillShade="F2"/>
          </w:tcPr>
          <w:p w14:paraId="1651FEFF" w14:textId="7D61ABB1" w:rsidR="00A5540F" w:rsidRPr="001917FB" w:rsidRDefault="00A5540F" w:rsidP="00A5540F">
            <w:pPr>
              <w:pStyle w:val="RCTstable"/>
              <w:jc w:val="center"/>
            </w:pPr>
            <w:r w:rsidRPr="001917FB">
              <w:t>RR 0.</w:t>
            </w:r>
            <w:r w:rsidR="001E2888">
              <w:t>89 (0.7</w:t>
            </w:r>
            <w:r w:rsidR="00E01ACF">
              <w:t>9</w:t>
            </w:r>
            <w:r w:rsidR="001E2888">
              <w:t xml:space="preserve"> to 1.0</w:t>
            </w:r>
            <w:r w:rsidR="00E01ACF">
              <w:t>0</w:t>
            </w:r>
            <w:r w:rsidRPr="001917FB">
              <w:t>)</w:t>
            </w:r>
          </w:p>
        </w:tc>
        <w:tc>
          <w:tcPr>
            <w:tcW w:w="1134" w:type="dxa"/>
            <w:tcBorders>
              <w:bottom w:val="single" w:sz="4" w:space="0" w:color="3B3474"/>
            </w:tcBorders>
            <w:shd w:val="clear" w:color="auto" w:fill="F2F2F2" w:themeFill="background1" w:themeFillShade="F2"/>
          </w:tcPr>
          <w:p w14:paraId="62B02E2A" w14:textId="78B2B328" w:rsidR="00A5540F" w:rsidRPr="00B87066" w:rsidRDefault="00E01ACF" w:rsidP="00A5540F">
            <w:pPr>
              <w:pStyle w:val="RCTstable"/>
              <w:jc w:val="center"/>
            </w:pPr>
            <w:r>
              <w:t>22</w:t>
            </w:r>
          </w:p>
        </w:tc>
      </w:tr>
      <w:tr w:rsidR="00A5540F" w:rsidRPr="00B87066" w14:paraId="1114C711" w14:textId="77777777" w:rsidTr="00A5540F">
        <w:tc>
          <w:tcPr>
            <w:tcW w:w="2841" w:type="dxa"/>
            <w:shd w:val="clear" w:color="auto" w:fill="auto"/>
          </w:tcPr>
          <w:p w14:paraId="292BFB7D" w14:textId="1E6EAB34" w:rsidR="00A5540F" w:rsidRPr="00B87066" w:rsidRDefault="00A5540F" w:rsidP="002747EA">
            <w:pPr>
              <w:pStyle w:val="RCTstable"/>
            </w:pPr>
            <w:r w:rsidRPr="00B87066">
              <w:t>Madhuvrata et al 2015</w:t>
            </w:r>
            <w:r w:rsidRPr="00B87066">
              <w:fldChar w:fldCharType="begin"/>
            </w:r>
            <w:r w:rsidR="002747EA">
              <w:instrText xml:space="preserve"> ADDIN EN.CITE &lt;EndNote&gt;&lt;Cite&gt;&lt;Author&gt;Madhuvrata&lt;/Author&gt;&lt;Year&gt;2015&lt;/Year&gt;&lt;RecNum&gt;1184&lt;/RecNum&gt;&lt;DisplayText&gt;&lt;style face="superscript" font="Trebuchet MS" size="9"&gt;420&lt;/style&gt;&lt;/DisplayText&gt;&lt;record&gt;&lt;rec-number&gt;1184&lt;/rec-number&gt;&lt;foreign-keys&gt;&lt;key app="EN" db-id="exvasrfx2dtraoesasxp2szsxa2df502592x" timestamp="1558928434"&gt;1184&lt;/key&gt;&lt;key app="ENWeb" db-id=""&gt;0&lt;/key&gt;&lt;/foreign-keys&gt;&lt;ref-type name="Journal Article"&gt;17&lt;/ref-type&gt;&lt;contributors&gt;&lt;authors&gt;&lt;author&gt;Madhuvrata, P.&lt;/author&gt;&lt;author&gt;Govinden, G.&lt;/author&gt;&lt;author&gt;Bustani, R.&lt;/author&gt;&lt;author&gt;Song, S.&lt;/author&gt;&lt;author&gt;Farrell, T. A.&lt;/author&gt;&lt;/authors&gt;&lt;/contributors&gt;&lt;auth-address&gt;Department of Obstetrics and Gynaecology, Jessop Wing, Sheffield Teaching Hospitals NHS Trust, Sheffield, UK.&amp;#xD;Department of Diabetes and Endocrinology, Sheffield Teaching Hospitals NHS Trust, Sheffield, UK.&lt;/auth-address&gt;&lt;titles&gt;&lt;title&gt;Prevention of gestational diabetes in pregnant women with risk factors for gestational diabetes: a systematic review and meta-analysis of randomised trials&lt;/title&gt;&lt;secondary-title&gt;Obstet Med&lt;/secondary-title&gt;&lt;/titles&gt;&lt;periodical&gt;&lt;full-title&gt;Obstet Med&lt;/full-title&gt;&lt;/periodical&gt;&lt;pages&gt;68-85&lt;/pages&gt;&lt;volume&gt;8&lt;/volume&gt;&lt;number&gt;2&lt;/number&gt;&lt;edition&gt;2015/06/01&lt;/edition&gt;&lt;keywords&gt;&lt;keyword&gt;Gestational diabetes&lt;/keyword&gt;&lt;keyword&gt;diet&lt;/keyword&gt;&lt;keyword&gt;exercise&lt;/keyword&gt;&lt;keyword&gt;lifestyle and pharmacological intervention&lt;/keyword&gt;&lt;keyword&gt;prevention&lt;/keyword&gt;&lt;/keywords&gt;&lt;dates&gt;&lt;year&gt;2015&lt;/year&gt;&lt;pub-dates&gt;&lt;date&gt;Jun&lt;/date&gt;&lt;/pub-dates&gt;&lt;/dates&gt;&lt;isbn&gt;1753-495X (Print)&amp;#xD;1753-495X (Linking)&lt;/isbn&gt;&lt;accession-num&gt;27512459&lt;/accession-num&gt;&lt;urls&gt;&lt;related-urls&gt;&lt;url&gt;https://www.ncbi.nlm.nih.gov/pubmed/27512459&lt;/url&gt;&lt;/related-urls&gt;&lt;/urls&gt;&lt;custom2&gt;PMC4935009&lt;/custom2&gt;&lt;electronic-resource-num&gt;10.1177/1753495X15576673&lt;/electronic-resource-num&gt;&lt;/record&gt;&lt;/Cite&gt;&lt;/EndNote&gt;</w:instrText>
            </w:r>
            <w:r w:rsidRPr="00B87066">
              <w:fldChar w:fldCharType="separate"/>
            </w:r>
            <w:r w:rsidR="002747EA" w:rsidRPr="002747EA">
              <w:rPr>
                <w:noProof/>
                <w:sz w:val="18"/>
                <w:vertAlign w:val="superscript"/>
              </w:rPr>
              <w:t>420</w:t>
            </w:r>
            <w:r w:rsidRPr="00B87066">
              <w:fldChar w:fldCharType="end"/>
            </w:r>
          </w:p>
        </w:tc>
        <w:tc>
          <w:tcPr>
            <w:tcW w:w="2547" w:type="dxa"/>
            <w:shd w:val="clear" w:color="auto" w:fill="auto"/>
          </w:tcPr>
          <w:p w14:paraId="175BAEE6" w14:textId="77777777" w:rsidR="00A5540F" w:rsidRPr="00B87066" w:rsidRDefault="00A5540F" w:rsidP="00A5540F">
            <w:pPr>
              <w:pStyle w:val="RCTstable"/>
            </w:pPr>
            <w:r>
              <w:t>Mixed BMIs</w:t>
            </w:r>
          </w:p>
        </w:tc>
        <w:tc>
          <w:tcPr>
            <w:tcW w:w="2982" w:type="dxa"/>
            <w:shd w:val="clear" w:color="auto" w:fill="auto"/>
          </w:tcPr>
          <w:p w14:paraId="335161C8" w14:textId="77777777" w:rsidR="00A5540F" w:rsidRPr="00B87066" w:rsidRDefault="00A5540F" w:rsidP="00A5540F">
            <w:pPr>
              <w:pStyle w:val="RCTstable"/>
              <w:jc w:val="center"/>
            </w:pPr>
            <w:r>
              <w:t>OR 0.88 (0.38 to 2.02)</w:t>
            </w:r>
          </w:p>
        </w:tc>
        <w:tc>
          <w:tcPr>
            <w:tcW w:w="1134" w:type="dxa"/>
            <w:shd w:val="clear" w:color="auto" w:fill="auto"/>
          </w:tcPr>
          <w:p w14:paraId="54210049" w14:textId="77777777" w:rsidR="00A5540F" w:rsidRPr="00B87066" w:rsidRDefault="00A5540F" w:rsidP="00A5540F">
            <w:pPr>
              <w:pStyle w:val="RCTstable"/>
              <w:jc w:val="center"/>
            </w:pPr>
            <w:r>
              <w:t>2</w:t>
            </w:r>
          </w:p>
        </w:tc>
      </w:tr>
      <w:tr w:rsidR="00A02D85" w:rsidRPr="00C12274" w14:paraId="7798C730" w14:textId="77777777" w:rsidTr="006A7633">
        <w:tc>
          <w:tcPr>
            <w:tcW w:w="2841" w:type="dxa"/>
          </w:tcPr>
          <w:p w14:paraId="6D7EB693" w14:textId="029853F4" w:rsidR="00A02D85" w:rsidRPr="00916B76" w:rsidRDefault="00A02D85" w:rsidP="002747EA">
            <w:pPr>
              <w:pStyle w:val="RCTstable"/>
            </w:pPr>
            <w:r>
              <w:t>Morison et al 2018</w:t>
            </w:r>
            <w:r w:rsidR="00D07346">
              <w:fldChar w:fldCharType="begin"/>
            </w:r>
            <w:r w:rsidR="002747EA">
              <w:instrText xml:space="preserve"> ADDIN EN.CITE &lt;EndNote&gt;&lt;Cite&gt;&lt;Author&gt;Morison&lt;/Author&gt;&lt;Year&gt;2018&lt;/Year&gt;&lt;RecNum&gt;1944&lt;/RecNum&gt;&lt;DisplayText&gt;&lt;style face="superscript" font="Trebuchet MS" size="9"&gt;525&lt;/style&gt;&lt;/DisplayText&gt;&lt;record&gt;&lt;rec-number&gt;1944&lt;/rec-number&gt;&lt;foreign-keys&gt;&lt;key app="EN" db-id="exvasrfx2dtraoesasxp2szsxa2df502592x" timestamp="1588728443"&gt;1944&lt;/key&gt;&lt;key app="ENWeb" db-id=""&gt;0&lt;/key&gt;&lt;/foreign-keys&gt;&lt;ref-type name="Journal Article"&gt;17&lt;/ref-type&gt;&lt;contributors&gt;&lt;authors&gt;&lt;author&gt;Morison, P. N.&lt;/author&gt;&lt;author&gt;Bacardi-Gascon, M.&lt;/author&gt;&lt;author&gt;Lopez-Corrales, M.&lt;/author&gt;&lt;author&gt;Jimenez-Cruz, A.&lt;/author&gt;&lt;/authors&gt;&lt;/contributors&gt;&lt;auth-address&gt;Autonomous University of Baja California, Medical and Psychology School, Calzada Universidad, Parque Industrial Internacional Tijuana, Baja California, Mexico.&amp;#xD;Autonomous University of Baja California, Medical and Psychology School, Calzada Universidad, Parque Industrial Internacional Tijuana, Baja California, Mexico. ajimenez@uabc.edu.mx.&lt;/auth-address&gt;&lt;titles&gt;&lt;title&gt;Combined dietary-exercise intervention for gestational weight gain and birthweight: a meta-analysis&lt;/title&gt;&lt;secondary-title&gt;Asia Pac J Clin Nutr&lt;/secondary-title&gt;&lt;/titles&gt;&lt;periodical&gt;&lt;full-title&gt;Asia Pac J Clin Nutr&lt;/full-title&gt;&lt;/periodical&gt;&lt;pages&gt;860-868&lt;/pages&gt;&lt;volume&gt;27&lt;/volume&gt;&lt;number&gt;4&lt;/number&gt;&lt;edition&gt;2018/07/27&lt;/edition&gt;&lt;keywords&gt;&lt;keyword&gt;Adult&lt;/keyword&gt;&lt;keyword&gt;*Birth Weight&lt;/keyword&gt;&lt;keyword&gt;*Diet&lt;/keyword&gt;&lt;keyword&gt;*Exercise&lt;/keyword&gt;&lt;keyword&gt;Female&lt;/keyword&gt;&lt;keyword&gt;*Gestational Weight Gain&lt;/keyword&gt;&lt;keyword&gt;Humans&lt;/keyword&gt;&lt;keyword&gt;Infant, Newborn&lt;/keyword&gt;&lt;keyword&gt;Overweight/prevention &amp;amp; control&lt;/keyword&gt;&lt;keyword&gt;Pregnancy&lt;/keyword&gt;&lt;/keywords&gt;&lt;dates&gt;&lt;year&gt;2018&lt;/year&gt;&lt;/dates&gt;&lt;isbn&gt;0964-7058 (Print)&amp;#xD;0964-7058 (Linking)&lt;/isbn&gt;&lt;accession-num&gt;30045432&lt;/accession-num&gt;&lt;urls&gt;&lt;related-urls&gt;&lt;url&gt;https://www.ncbi.nlm.nih.gov/pubmed/30045432&lt;/url&gt;&lt;/related-urls&gt;&lt;/urls&gt;&lt;electronic-resource-num&gt;10.6133/apjcn.112017.02&lt;/electronic-resource-num&gt;&lt;/record&gt;&lt;/Cite&gt;&lt;/EndNote&gt;</w:instrText>
            </w:r>
            <w:r w:rsidR="00D07346">
              <w:fldChar w:fldCharType="separate"/>
            </w:r>
            <w:r w:rsidR="002747EA" w:rsidRPr="002747EA">
              <w:rPr>
                <w:noProof/>
                <w:sz w:val="18"/>
                <w:vertAlign w:val="superscript"/>
              </w:rPr>
              <w:t>525</w:t>
            </w:r>
            <w:r w:rsidR="00D07346">
              <w:fldChar w:fldCharType="end"/>
            </w:r>
          </w:p>
        </w:tc>
        <w:tc>
          <w:tcPr>
            <w:tcW w:w="2547" w:type="dxa"/>
          </w:tcPr>
          <w:p w14:paraId="312F2109" w14:textId="77777777" w:rsidR="00A02D85" w:rsidRDefault="00A02D85" w:rsidP="006A7633">
            <w:pPr>
              <w:pStyle w:val="RCTstable"/>
            </w:pPr>
            <w:r>
              <w:t>Mixed BMIs</w:t>
            </w:r>
          </w:p>
        </w:tc>
        <w:tc>
          <w:tcPr>
            <w:tcW w:w="2982" w:type="dxa"/>
          </w:tcPr>
          <w:p w14:paraId="78132504" w14:textId="0DD339BB" w:rsidR="00A02D85" w:rsidRDefault="00F954B7" w:rsidP="006A7633">
            <w:pPr>
              <w:pStyle w:val="RCTstable"/>
              <w:jc w:val="center"/>
            </w:pPr>
            <w:r>
              <w:t>OR 0.58 (0.36 to 0.94)</w:t>
            </w:r>
          </w:p>
        </w:tc>
        <w:tc>
          <w:tcPr>
            <w:tcW w:w="1134" w:type="dxa"/>
          </w:tcPr>
          <w:p w14:paraId="118006FD" w14:textId="3749AFD8" w:rsidR="00A02D85" w:rsidRDefault="00F954B7" w:rsidP="006A7633">
            <w:pPr>
              <w:pStyle w:val="RCTstable"/>
              <w:jc w:val="center"/>
            </w:pPr>
            <w:r>
              <w:t>5</w:t>
            </w:r>
          </w:p>
        </w:tc>
      </w:tr>
      <w:tr w:rsidR="00A5540F" w:rsidRPr="00B87066" w14:paraId="672B5C5E" w14:textId="77777777" w:rsidTr="00A5540F">
        <w:tc>
          <w:tcPr>
            <w:tcW w:w="2841" w:type="dxa"/>
            <w:shd w:val="clear" w:color="auto" w:fill="auto"/>
          </w:tcPr>
          <w:p w14:paraId="652582C8" w14:textId="04104142" w:rsidR="00A5540F" w:rsidRPr="00B87066" w:rsidRDefault="00A5540F" w:rsidP="002747EA">
            <w:pPr>
              <w:pStyle w:val="RCTstable"/>
            </w:pPr>
            <w:r w:rsidRPr="00C12274">
              <w:rPr>
                <w:noProof/>
              </w:rPr>
              <w:t>Muktabhant et al 2015</w:t>
            </w:r>
            <w:r>
              <w:fldChar w:fldCharType="begin"/>
            </w:r>
            <w:r w:rsidR="002747EA">
              <w:instrText xml:space="preserve"> ADDIN EN.CITE &lt;EndNote&gt;&lt;Cite&gt;&lt;Author&gt;Muktabhant&lt;/Author&gt;&lt;Year&gt;2015&lt;/Year&gt;&lt;RecNum&gt;632&lt;/RecNum&gt;&lt;DisplayText&gt;&lt;style face="superscript" font="Trebuchet MS" size="9"&gt;417&lt;/style&gt;&lt;/DisplayText&gt;&lt;record&gt;&lt;rec-number&gt;632&lt;/rec-number&gt;&lt;foreign-keys&gt;&lt;key app="EN" db-id="exvasrfx2dtraoesasxp2szsxa2df502592x" timestamp="1540425405"&gt;632&lt;/key&gt;&lt;/foreign-keys&gt;&lt;ref-type name="Journal Article"&gt;17&lt;/ref-type&gt;&lt;contributors&gt;&lt;authors&gt;&lt;author&gt;Muktabhant, B.&lt;/author&gt;&lt;author&gt;Lawrie, T. A.&lt;/author&gt;&lt;author&gt;Lumbiganon, P.&lt;/author&gt;&lt;author&gt;Laopaiboon, M.&lt;/author&gt;&lt;/authors&gt;&lt;/contributors&gt;&lt;auth-address&gt;Department of Nutrition, Faculty of Public Health, Khon Kaen University, 123 Friendship Highway, Khon Kaen, Khon Kaen, Thailand, 40002.&lt;/auth-address&gt;&lt;titles&gt;&lt;title&gt;Diet or exercise, or both, for preventing excessive weight gain in pregnancy&lt;/title&gt;&lt;secondary-title&gt;Cochrane Database Syst Rev&lt;/secondary-title&gt;&lt;/titles&gt;&lt;periodical&gt;&lt;full-title&gt;Cochrane Database Syst Rev&lt;/full-title&gt;&lt;/periodical&gt;&lt;pages&gt;CD007145&lt;/pages&gt;&lt;number&gt;6&lt;/number&gt;&lt;edition&gt;2015/06/13&lt;/edition&gt;&lt;keywords&gt;&lt;keyword&gt;Counseling&lt;/keyword&gt;&lt;keyword&gt;*Diet&lt;/keyword&gt;&lt;keyword&gt;*Exercise&lt;/keyword&gt;&lt;keyword&gt;Female&lt;/keyword&gt;&lt;keyword&gt;Humans&lt;/keyword&gt;&lt;keyword&gt;Infant, Newborn&lt;/keyword&gt;&lt;keyword&gt;Overweight/complications/*prevention &amp;amp; control&lt;/keyword&gt;&lt;keyword&gt;Pregnancy&lt;/keyword&gt;&lt;keyword&gt;Pregnancy Complications/*prevention &amp;amp; control&lt;/keyword&gt;&lt;keyword&gt;Randomized Controlled Trials as Topic&lt;/keyword&gt;&lt;keyword&gt;*Weight Gain&lt;/keyword&gt;&lt;/keywords&gt;&lt;dates&gt;&lt;year&gt;2015&lt;/year&gt;&lt;pub-dates&gt;&lt;date&gt;Jun 15&lt;/date&gt;&lt;/pub-dates&gt;&lt;/dates&gt;&lt;isbn&gt;1469-493X (Electronic)&amp;#xD;1361-6137 (Linking)&lt;/isbn&gt;&lt;accession-num&gt;26068707&lt;/accession-num&gt;&lt;urls&gt;&lt;related-urls&gt;&lt;url&gt;https://www.ncbi.nlm.nih.gov/pubmed/26068707&lt;/url&gt;&lt;/related-urls&gt;&lt;/urls&gt;&lt;electronic-resource-num&gt;10.1002/14651858.CD007145.pub3&lt;/electronic-resource-num&gt;&lt;/record&gt;&lt;/Cite&gt;&lt;/EndNote&gt;</w:instrText>
            </w:r>
            <w:r>
              <w:fldChar w:fldCharType="separate"/>
            </w:r>
            <w:r w:rsidR="002747EA" w:rsidRPr="002747EA">
              <w:rPr>
                <w:noProof/>
                <w:sz w:val="18"/>
                <w:vertAlign w:val="superscript"/>
              </w:rPr>
              <w:t>417</w:t>
            </w:r>
            <w:r>
              <w:fldChar w:fldCharType="end"/>
            </w:r>
          </w:p>
        </w:tc>
        <w:tc>
          <w:tcPr>
            <w:tcW w:w="2547" w:type="dxa"/>
            <w:shd w:val="clear" w:color="auto" w:fill="auto"/>
          </w:tcPr>
          <w:p w14:paraId="6B1727EB" w14:textId="77777777" w:rsidR="00A5540F" w:rsidRPr="00B87066" w:rsidRDefault="00A5540F" w:rsidP="00A5540F">
            <w:pPr>
              <w:pStyle w:val="RCTstable"/>
            </w:pPr>
            <w:r>
              <w:t>Mixed BMIs</w:t>
            </w:r>
          </w:p>
        </w:tc>
        <w:tc>
          <w:tcPr>
            <w:tcW w:w="2982" w:type="dxa"/>
            <w:shd w:val="clear" w:color="auto" w:fill="auto"/>
          </w:tcPr>
          <w:p w14:paraId="72634679" w14:textId="77777777" w:rsidR="00A5540F" w:rsidRPr="00B87066" w:rsidRDefault="00A5540F" w:rsidP="00A5540F">
            <w:pPr>
              <w:pStyle w:val="RCTstable"/>
              <w:jc w:val="center"/>
            </w:pPr>
            <w:r>
              <w:t>RR 1.39 (0.75 to 2.56)</w:t>
            </w:r>
          </w:p>
        </w:tc>
        <w:tc>
          <w:tcPr>
            <w:tcW w:w="1134" w:type="dxa"/>
            <w:shd w:val="clear" w:color="auto" w:fill="auto"/>
          </w:tcPr>
          <w:p w14:paraId="65938392" w14:textId="77777777" w:rsidR="00A5540F" w:rsidRPr="00B87066" w:rsidRDefault="00A5540F" w:rsidP="00A5540F">
            <w:pPr>
              <w:pStyle w:val="RCTstable"/>
              <w:jc w:val="center"/>
            </w:pPr>
            <w:r>
              <w:t>1</w:t>
            </w:r>
          </w:p>
        </w:tc>
      </w:tr>
      <w:tr w:rsidR="00A5540F" w:rsidRPr="00B87066" w14:paraId="10729536" w14:textId="77777777" w:rsidTr="00A5540F">
        <w:tc>
          <w:tcPr>
            <w:tcW w:w="2841" w:type="dxa"/>
            <w:vMerge w:val="restart"/>
          </w:tcPr>
          <w:p w14:paraId="0583644F" w14:textId="2E21AD60" w:rsidR="00A5540F" w:rsidRPr="00B87066" w:rsidRDefault="00A5540F" w:rsidP="002747EA">
            <w:pPr>
              <w:pStyle w:val="RCTstable"/>
            </w:pPr>
            <w:r w:rsidRPr="00B87066">
              <w:rPr>
                <w:noProof/>
              </w:rPr>
              <w:t>International Weight Management in Pregnancy Collaborative 2017</w:t>
            </w:r>
            <w:r w:rsidRPr="00B87066">
              <w:rPr>
                <w:noProof/>
              </w:rPr>
              <w:fldChar w:fldCharType="begin">
                <w:fldData xml:space="preserve">PEVuZE5vdGU+PENpdGU+PEF1dGhvcj5JbnRlcm5hdGlvbmFsIFdlaWdodCBNYW5hZ2VtZW50IGlu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</w:fldData>
              </w:fldChar>
            </w:r>
            <w:r w:rsidR="002747EA">
              <w:rPr>
                <w:noProof/>
              </w:rPr>
              <w:instrText xml:space="preserve"> ADDIN EN.CITE </w:instrText>
            </w:r>
            <w:r w:rsidR="002747EA">
              <w:rPr>
                <w:noProof/>
              </w:rPr>
              <w:fldChar w:fldCharType="begin">
                <w:fldData xml:space="preserve">PEVuZE5vdGU+PENpdGU+PEF1dGhvcj5JbnRlcm5hdGlvbmFsIFdlaWdodCBNYW5hZ2VtZW50IGlu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</w:fldData>
              </w:fldChar>
            </w:r>
            <w:r w:rsidR="002747EA">
              <w:rPr>
                <w:noProof/>
              </w:rPr>
              <w:instrText xml:space="preserve"> ADDIN EN.CITE.DATA </w:instrText>
            </w:r>
            <w:r w:rsidR="002747EA">
              <w:rPr>
                <w:noProof/>
              </w:rPr>
            </w:r>
            <w:r w:rsidR="002747EA">
              <w:rPr>
                <w:noProof/>
              </w:rPr>
              <w:fldChar w:fldCharType="end"/>
            </w:r>
            <w:r w:rsidRPr="00B87066">
              <w:rPr>
                <w:noProof/>
              </w:rPr>
            </w:r>
            <w:r w:rsidRPr="00B87066">
              <w:rPr>
                <w:noProof/>
              </w:rPr>
              <w:fldChar w:fldCharType="separate"/>
            </w:r>
            <w:r w:rsidR="002747EA" w:rsidRPr="002747EA">
              <w:rPr>
                <w:noProof/>
                <w:sz w:val="18"/>
                <w:vertAlign w:val="superscript"/>
              </w:rPr>
              <w:t>415</w:t>
            </w:r>
            <w:r w:rsidRPr="00B87066">
              <w:rPr>
                <w:noProof/>
              </w:rPr>
              <w:fldChar w:fldCharType="end"/>
            </w:r>
            <w:r w:rsidRPr="00B87066">
              <w:rPr>
                <w:noProof/>
              </w:rPr>
              <w:t xml:space="preserve"> </w:t>
            </w:r>
          </w:p>
        </w:tc>
        <w:tc>
          <w:tcPr>
            <w:tcW w:w="2547" w:type="dxa"/>
          </w:tcPr>
          <w:p w14:paraId="1CABDC3B" w14:textId="77777777" w:rsidR="00A5540F" w:rsidRPr="00B87066" w:rsidRDefault="00A5540F" w:rsidP="00A5540F">
            <w:pPr>
              <w:pStyle w:val="RCTstable"/>
            </w:pPr>
            <w:r w:rsidRPr="00B87066">
              <w:t>Mixed BMIs; IPD</w:t>
            </w:r>
          </w:p>
        </w:tc>
        <w:tc>
          <w:tcPr>
            <w:tcW w:w="2982" w:type="dxa"/>
          </w:tcPr>
          <w:p w14:paraId="082C7963" w14:textId="77777777" w:rsidR="00A5540F" w:rsidRPr="00B87066" w:rsidRDefault="00A5540F" w:rsidP="00A5540F">
            <w:pPr>
              <w:pStyle w:val="RCTstable"/>
              <w:jc w:val="center"/>
              <w:rPr>
                <w:rStyle w:val="block"/>
                <w:bCs/>
              </w:rPr>
            </w:pPr>
            <w:r>
              <w:t>OR 0.89 (0.67 to 1.17)</w:t>
            </w:r>
          </w:p>
        </w:tc>
        <w:tc>
          <w:tcPr>
            <w:tcW w:w="1134" w:type="dxa"/>
          </w:tcPr>
          <w:p w14:paraId="2D39760D" w14:textId="77777777" w:rsidR="00A5540F" w:rsidRPr="00B87066" w:rsidRDefault="00A5540F" w:rsidP="00A5540F">
            <w:pPr>
              <w:pStyle w:val="RCTstable"/>
              <w:jc w:val="center"/>
            </w:pPr>
            <w:r>
              <w:t>16</w:t>
            </w:r>
          </w:p>
        </w:tc>
      </w:tr>
      <w:tr w:rsidR="00A5540F" w:rsidRPr="00B87066" w14:paraId="30CD1FFC" w14:textId="77777777" w:rsidTr="00A5540F">
        <w:tc>
          <w:tcPr>
            <w:tcW w:w="2841" w:type="dxa"/>
            <w:vMerge/>
          </w:tcPr>
          <w:p w14:paraId="16D2ECD8" w14:textId="77777777" w:rsidR="00A5540F" w:rsidRPr="00B87066" w:rsidRDefault="00A5540F" w:rsidP="00A5540F">
            <w:pPr>
              <w:pStyle w:val="RCTstable"/>
            </w:pPr>
          </w:p>
        </w:tc>
        <w:tc>
          <w:tcPr>
            <w:tcW w:w="2547" w:type="dxa"/>
          </w:tcPr>
          <w:p w14:paraId="34D4E519" w14:textId="77777777" w:rsidR="00A5540F" w:rsidRPr="00B87066" w:rsidRDefault="00A5540F" w:rsidP="00A5540F">
            <w:pPr>
              <w:pStyle w:val="RCTstable"/>
            </w:pPr>
            <w:r w:rsidRPr="00B87066">
              <w:t>Mixed BMIs; IPD and non-IPD</w:t>
            </w:r>
          </w:p>
        </w:tc>
        <w:tc>
          <w:tcPr>
            <w:tcW w:w="2982" w:type="dxa"/>
          </w:tcPr>
          <w:p w14:paraId="6665C69F" w14:textId="77777777" w:rsidR="00A5540F" w:rsidRPr="00B87066" w:rsidRDefault="00A5540F" w:rsidP="00A5540F">
            <w:pPr>
              <w:pStyle w:val="RCTstable"/>
              <w:jc w:val="center"/>
              <w:rPr>
                <w:rStyle w:val="block"/>
                <w:bCs/>
              </w:rPr>
            </w:pPr>
            <w:r>
              <w:rPr>
                <w:rFonts w:eastAsiaTheme="majorEastAsia"/>
              </w:rPr>
              <w:t>OR 0.83 (0.62 to 1.10)</w:t>
            </w:r>
          </w:p>
        </w:tc>
        <w:tc>
          <w:tcPr>
            <w:tcW w:w="1134" w:type="dxa"/>
          </w:tcPr>
          <w:p w14:paraId="6981BA18" w14:textId="77777777" w:rsidR="00A5540F" w:rsidRPr="00B87066" w:rsidRDefault="00A5540F" w:rsidP="00A5540F">
            <w:pPr>
              <w:pStyle w:val="RCTstable"/>
              <w:jc w:val="center"/>
            </w:pPr>
            <w:r>
              <w:t>21</w:t>
            </w:r>
          </w:p>
        </w:tc>
      </w:tr>
      <w:tr w:rsidR="00A5540F" w:rsidRPr="00C12274" w14:paraId="04E7D927" w14:textId="77777777" w:rsidTr="00A5540F">
        <w:tc>
          <w:tcPr>
            <w:tcW w:w="2841" w:type="dxa"/>
            <w:tcBorders>
              <w:bottom w:val="single" w:sz="4" w:space="0" w:color="3B3474"/>
            </w:tcBorders>
          </w:tcPr>
          <w:p w14:paraId="4850C44A" w14:textId="1D69EE9F" w:rsidR="00A5540F" w:rsidRPr="00916B76" w:rsidRDefault="00A5540F" w:rsidP="002747EA">
            <w:pPr>
              <w:pStyle w:val="RCTstable"/>
            </w:pPr>
            <w:r w:rsidRPr="00916B76">
              <w:t>Thangaratinam</w:t>
            </w:r>
            <w:r>
              <w:t xml:space="preserve"> 2012a</w:t>
            </w:r>
            <w:r>
              <w:fldChar w:fldCharType="begin">
                <w:fldData xml:space="preserve">PEVuZE5vdGU+PENpdGU+PEF1dGhvcj5UaGFuZ2FyYXRpbmFtPC9BdXRob3I+PFllYXI+MjAxMjwv
WWVhcj48UmVjTnVtPjYzMDwvUmVjTnVtPjxEaXNwbGF5VGV4dD48c3R5bGUgZmFjZT0ic3VwZXJz
Y3JpcHQiIGZvbnQ9IlRyZWJ1Y2hldCBNUyIgc2l6ZT0iOSI+NDExPC9zdHlsZT48L0Rpc3BsYXlU
ZXh0PjxyZWNvcmQ+PHJlYy1udW1iZXI+NjMwPC9yZWMtbnVtYmVyPjxmb3JlaWduLWtleXM+PGtl
eSBhcHA9IkVOIiBkYi1pZD0iZXh2YXNyZngyZHRyYW9lc2FzeHAyc3pzeGEyZGY1MDI1OTJ4IiB0
aW1lc3RhbXA9IjE1NDA0MjUzNDQiPjYzMD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EdWRhLCBX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</w:fldData>
              </w:fldChar>
            </w:r>
            <w:r w:rsidR="002747EA">
              <w:instrText xml:space="preserve"> ADDIN EN.CITE </w:instrText>
            </w:r>
            <w:r w:rsidR="002747EA">
              <w:fldChar w:fldCharType="begin">
                <w:fldData xml:space="preserve">PEVuZE5vdGU+PENpdGU+PEF1dGhvcj5UaGFuZ2FyYXRpbmFtPC9BdXRob3I+PFllYXI+MjAxMjwv
WWVhcj48UmVjTnVtPjYzMDwvUmVjTnVtPjxEaXNwbGF5VGV4dD48c3R5bGUgZmFjZT0ic3VwZXJz
Y3JpcHQiIGZvbnQ9IlRyZWJ1Y2hldCBNUyIgc2l6ZT0iOSI+NDExPC9zdHlsZT48L0Rpc3BsYXlU
ZXh0PjxyZWNvcmQ+PHJlYy1udW1iZXI+NjMwPC9yZWMtbnVtYmVyPjxmb3JlaWduLWtleXM+PGtl
eSBhcHA9IkVOIiBkYi1pZD0iZXh2YXNyZngyZHRyYW9lc2FzeHAyc3pzeGEyZGY1MDI1OTJ4IiB0
aW1lc3RhbXA9IjE1NDA0MjUzNDQiPjYzMD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EdWRhLCBX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</w:fldData>
              </w:fldChar>
            </w:r>
            <w:r w:rsidR="002747EA">
              <w:instrText xml:space="preserve"> ADDIN EN.CITE.DATA </w:instrText>
            </w:r>
            <w:r w:rsidR="002747EA">
              <w:fldChar w:fldCharType="end"/>
            </w:r>
            <w:r>
              <w:fldChar w:fldCharType="separate"/>
            </w:r>
            <w:r w:rsidR="002747EA" w:rsidRPr="002747EA">
              <w:rPr>
                <w:noProof/>
                <w:sz w:val="18"/>
                <w:vertAlign w:val="superscript"/>
              </w:rPr>
              <w:t>411</w:t>
            </w:r>
            <w:r>
              <w:fldChar w:fldCharType="end"/>
            </w:r>
          </w:p>
        </w:tc>
        <w:tc>
          <w:tcPr>
            <w:tcW w:w="2547" w:type="dxa"/>
            <w:tcBorders>
              <w:bottom w:val="single" w:sz="4" w:space="0" w:color="3B3474"/>
            </w:tcBorders>
          </w:tcPr>
          <w:p w14:paraId="5D871822" w14:textId="77777777" w:rsidR="00A5540F" w:rsidRPr="00C12274" w:rsidRDefault="00A5540F" w:rsidP="00A5540F">
            <w:pPr>
              <w:pStyle w:val="RCTstable"/>
            </w:pPr>
            <w:r>
              <w:t>Mixed BMIs</w:t>
            </w:r>
          </w:p>
        </w:tc>
        <w:tc>
          <w:tcPr>
            <w:tcW w:w="2982" w:type="dxa"/>
            <w:tcBorders>
              <w:bottom w:val="single" w:sz="4" w:space="0" w:color="3B3474"/>
            </w:tcBorders>
          </w:tcPr>
          <w:p w14:paraId="22B5B49C" w14:textId="77777777" w:rsidR="00A5540F" w:rsidRPr="00586D62" w:rsidRDefault="00A5540F" w:rsidP="00A5540F">
            <w:pPr>
              <w:pStyle w:val="RCTstable"/>
              <w:jc w:val="center"/>
            </w:pPr>
            <w:r>
              <w:t>RR 0.75</w:t>
            </w:r>
            <w:r w:rsidRPr="00586D62">
              <w:t xml:space="preserve"> (</w:t>
            </w:r>
            <w:r>
              <w:t>0.41 to 1.38</w:t>
            </w:r>
            <w:r w:rsidRPr="00586D62">
              <w:t>)</w:t>
            </w:r>
          </w:p>
        </w:tc>
        <w:tc>
          <w:tcPr>
            <w:tcW w:w="1134" w:type="dxa"/>
            <w:tcBorders>
              <w:bottom w:val="single" w:sz="4" w:space="0" w:color="3B3474"/>
            </w:tcBorders>
          </w:tcPr>
          <w:p w14:paraId="2FDE797F" w14:textId="77777777" w:rsidR="00A5540F" w:rsidRPr="008C6CCE" w:rsidRDefault="00A5540F" w:rsidP="00A5540F">
            <w:pPr>
              <w:pStyle w:val="RCTstable"/>
              <w:jc w:val="center"/>
            </w:pPr>
            <w:r>
              <w:t>5</w:t>
            </w:r>
          </w:p>
        </w:tc>
      </w:tr>
      <w:tr w:rsidR="00A5540F" w:rsidRPr="00C12274" w14:paraId="755F26BC" w14:textId="77777777" w:rsidTr="00A5540F">
        <w:tc>
          <w:tcPr>
            <w:tcW w:w="2841" w:type="dxa"/>
            <w:tcBorders>
              <w:bottom w:val="single" w:sz="4" w:space="0" w:color="3B3474"/>
            </w:tcBorders>
          </w:tcPr>
          <w:p w14:paraId="4D8262BE" w14:textId="24F37101" w:rsidR="00A5540F" w:rsidRPr="00916B76" w:rsidRDefault="00A5540F" w:rsidP="002747EA">
            <w:pPr>
              <w:pStyle w:val="RCTstable"/>
            </w:pPr>
            <w:r w:rsidRPr="00916B76">
              <w:t>Thangaratinam</w:t>
            </w:r>
            <w:r>
              <w:t xml:space="preserve"> et al 2012b</w:t>
            </w:r>
            <w:r>
              <w:fldChar w:fldCharType="begin">
                <w:fldData xml:space="preserve">PEVuZE5vdGU+PENpdGU+PEF1dGhvcj5UaGFuZ2FyYXRpbmFtPC9BdXRob3I+PFllYXI+MjAxMjwv
WWVhcj48UmVjTnVtPjYzMTwvUmVjTnVtPjxEaXNwbGF5VGV4dD48c3R5bGUgZmFjZT0ic3VwZXJz
Y3JpcHQiIGZvbnQ9IlRyZWJ1Y2hldCBNUyIgc2l6ZT0iOSI+NDEyPC9zdHlsZT48L0Rpc3BsYXlU
ZXh0PjxyZWNvcmQ+PHJlYy1udW1iZXI+NjMxPC9yZWMtbnVtYmVyPjxmb3JlaWduLWtleXM+PGtl
eSBhcHA9IkVOIiBkYi1pZD0iZXh2YXNyZngyZHRyYW9lc2FzeHAyc3pzeGEyZGY1MDI1OTJ4IiB0
aW1lc3RhbXA9IjE1NDA0MjUzNDQiPjYzMT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Sb3NlYm9v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==
</w:fldData>
              </w:fldChar>
            </w:r>
            <w:r w:rsidR="002747EA">
              <w:instrText xml:space="preserve"> ADDIN EN.CITE </w:instrText>
            </w:r>
            <w:r w:rsidR="002747EA">
              <w:fldChar w:fldCharType="begin">
                <w:fldData xml:space="preserve">PEVuZE5vdGU+PENpdGU+PEF1dGhvcj5UaGFuZ2FyYXRpbmFtPC9BdXRob3I+PFllYXI+MjAxMjwv
WWVhcj48UmVjTnVtPjYzMTwvUmVjTnVtPjxEaXNwbGF5VGV4dD48c3R5bGUgZmFjZT0ic3VwZXJz
Y3JpcHQiIGZvbnQ9IlRyZWJ1Y2hldCBNUyIgc2l6ZT0iOSI+NDEyPC9zdHlsZT48L0Rpc3BsYXlU
ZXh0PjxyZWNvcmQ+PHJlYy1udW1iZXI+NjMxPC9yZWMtbnVtYmVyPjxmb3JlaWduLWtleXM+PGtl
eSBhcHA9IkVOIiBkYi1pZD0iZXh2YXNyZngyZHRyYW9lc2FzeHAyc3pzeGEyZGY1MDI1OTJ4IiB0
aW1lc3RhbXA9IjE1NDA0MjUzNDQiPjYzMT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Sb3NlYm9v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==
</w:fldData>
              </w:fldChar>
            </w:r>
            <w:r w:rsidR="002747EA">
              <w:instrText xml:space="preserve"> ADDIN EN.CITE.DATA </w:instrText>
            </w:r>
            <w:r w:rsidR="002747EA">
              <w:fldChar w:fldCharType="end"/>
            </w:r>
            <w:r>
              <w:fldChar w:fldCharType="separate"/>
            </w:r>
            <w:r w:rsidR="002747EA" w:rsidRPr="002747EA">
              <w:rPr>
                <w:noProof/>
                <w:sz w:val="18"/>
                <w:vertAlign w:val="superscript"/>
              </w:rPr>
              <w:t>412</w:t>
            </w:r>
            <w:r>
              <w:fldChar w:fldCharType="end"/>
            </w:r>
          </w:p>
        </w:tc>
        <w:tc>
          <w:tcPr>
            <w:tcW w:w="2547" w:type="dxa"/>
            <w:tcBorders>
              <w:bottom w:val="single" w:sz="4" w:space="0" w:color="3B3474"/>
            </w:tcBorders>
          </w:tcPr>
          <w:p w14:paraId="1E12E7FF" w14:textId="77777777" w:rsidR="00A5540F" w:rsidRDefault="00A5540F" w:rsidP="00A5540F">
            <w:pPr>
              <w:pStyle w:val="RCTstable"/>
            </w:pPr>
            <w:r>
              <w:t>Mixed BMIs</w:t>
            </w:r>
          </w:p>
        </w:tc>
        <w:tc>
          <w:tcPr>
            <w:tcW w:w="2982" w:type="dxa"/>
            <w:tcBorders>
              <w:bottom w:val="single" w:sz="4" w:space="0" w:color="3B3474"/>
            </w:tcBorders>
          </w:tcPr>
          <w:p w14:paraId="565AD45D" w14:textId="77777777" w:rsidR="00A5540F" w:rsidRDefault="00A5540F" w:rsidP="00A5540F">
            <w:pPr>
              <w:pStyle w:val="RCTstable"/>
              <w:jc w:val="center"/>
            </w:pPr>
            <w:r>
              <w:t>RR 1.05 (0.79 to 1.40)</w:t>
            </w:r>
          </w:p>
        </w:tc>
        <w:tc>
          <w:tcPr>
            <w:tcW w:w="1134" w:type="dxa"/>
            <w:tcBorders>
              <w:bottom w:val="single" w:sz="4" w:space="0" w:color="3B3474"/>
            </w:tcBorders>
          </w:tcPr>
          <w:p w14:paraId="7591CC7F" w14:textId="77777777" w:rsidR="00A5540F" w:rsidRDefault="00A5540F" w:rsidP="00A5540F">
            <w:pPr>
              <w:pStyle w:val="RCTstable"/>
              <w:jc w:val="center"/>
            </w:pPr>
            <w:r>
              <w:t>9</w:t>
            </w:r>
          </w:p>
        </w:tc>
      </w:tr>
      <w:tr w:rsidR="00A5540F" w:rsidRPr="00C12274" w14:paraId="45F80220" w14:textId="77777777" w:rsidTr="00A5540F">
        <w:tc>
          <w:tcPr>
            <w:tcW w:w="2841" w:type="dxa"/>
            <w:tcBorders>
              <w:bottom w:val="single" w:sz="4" w:space="0" w:color="3B3474"/>
            </w:tcBorders>
          </w:tcPr>
          <w:p w14:paraId="5E5DEB36" w14:textId="3F3E7DBC" w:rsidR="00A5540F" w:rsidRPr="00916B76" w:rsidRDefault="00A5540F" w:rsidP="002747EA">
            <w:pPr>
              <w:pStyle w:val="RCTstable"/>
            </w:pPr>
            <w:r w:rsidRPr="00916B76">
              <w:t>Shepherd</w:t>
            </w:r>
            <w:r>
              <w:t xml:space="preserve"> et al 2017</w:t>
            </w:r>
            <w:r>
              <w:fldChar w:fldCharType="begin"/>
            </w:r>
            <w:r w:rsidR="002747EA">
              <w:instrText xml:space="preserve"> ADDIN EN.CITE &lt;EndNote&gt;&lt;Cite&gt;&lt;Author&gt;Shepherd&lt;/Author&gt;&lt;Year&gt;2017&lt;/Year&gt;&lt;RecNum&gt;636&lt;/RecNum&gt;&lt;DisplayText&gt;&lt;style face="superscript" font="Trebuchet MS" size="9"&gt;526&lt;/style&gt;&lt;/DisplayText&gt;&lt;record&gt;&lt;rec-number&gt;636&lt;/rec-number&gt;&lt;foreign-keys&gt;&lt;key app="EN" db-id="exvasrfx2dtraoesasxp2szsxa2df502592x" timestamp="1540429019"&gt;636&lt;/key&gt;&lt;key app="ENWeb" db-id=""&gt;0&lt;/key&gt;&lt;/foreign-keys&gt;&lt;ref-type name="Journal Article"&gt;17&lt;/ref-type&gt;&lt;contributors&gt;&lt;authors&gt;&lt;author&gt;Shepherd, Emily&lt;/author&gt;&lt;author&gt;Gomersall, Judith C.&lt;/author&gt;&lt;author&gt;Tieu, Joanna&lt;/author&gt;&lt;author&gt;Han, Shanshan&lt;/author&gt;&lt;author&gt;Crowther, Caroline A.&lt;/author&gt;&lt;author&gt;Middleton, Philippa&lt;/author&gt;&lt;/authors&gt;&lt;/contributors&gt;&lt;titles&gt;&lt;title&gt;Combined diet and exercise interventions for preventing gestational diabetes mellitus&lt;/title&gt;&lt;secondary-title&gt;Cochrane Database of Systematic Reviews&lt;/secondary-title&gt;&lt;/titles&gt;&lt;periodical&gt;&lt;full-title&gt;Cochrane Database of Systematic Reviews&lt;/full-title&gt;&lt;/periodical&gt;&lt;dates&gt;&lt;year&gt;2017&lt;/year&gt;&lt;/dates&gt;&lt;isbn&gt;14651858&lt;/isbn&gt;&lt;urls&gt;&lt;/urls&gt;&lt;electronic-resource-num&gt;10.1002/14651858.CD010443.pub3&lt;/electronic-resource-num&gt;&lt;/record&gt;&lt;/Cite&gt;&lt;/EndNote&gt;</w:instrText>
            </w:r>
            <w:r>
              <w:fldChar w:fldCharType="separate"/>
            </w:r>
            <w:r w:rsidR="002747EA" w:rsidRPr="002747EA">
              <w:rPr>
                <w:noProof/>
                <w:sz w:val="18"/>
                <w:vertAlign w:val="superscript"/>
              </w:rPr>
              <w:t>526</w:t>
            </w:r>
            <w:r>
              <w:fldChar w:fldCharType="end"/>
            </w:r>
          </w:p>
        </w:tc>
        <w:tc>
          <w:tcPr>
            <w:tcW w:w="2547" w:type="dxa"/>
            <w:tcBorders>
              <w:bottom w:val="single" w:sz="4" w:space="0" w:color="3B3474"/>
            </w:tcBorders>
          </w:tcPr>
          <w:p w14:paraId="54156CA1" w14:textId="77777777" w:rsidR="00A5540F" w:rsidRDefault="00A5540F" w:rsidP="00A5540F">
            <w:pPr>
              <w:pStyle w:val="RCTstable"/>
            </w:pPr>
            <w:r>
              <w:t>Mixed BMIs</w:t>
            </w:r>
          </w:p>
        </w:tc>
        <w:tc>
          <w:tcPr>
            <w:tcW w:w="2982" w:type="dxa"/>
            <w:tcBorders>
              <w:bottom w:val="single" w:sz="4" w:space="0" w:color="3B3474"/>
            </w:tcBorders>
          </w:tcPr>
          <w:p w14:paraId="54F5398C" w14:textId="77777777" w:rsidR="00A5540F" w:rsidRDefault="00A5540F" w:rsidP="00A5540F">
            <w:pPr>
              <w:pStyle w:val="RCTstable"/>
              <w:jc w:val="center"/>
            </w:pPr>
            <w:r>
              <w:t>RR 0.93 (0.81 to 1.07)</w:t>
            </w:r>
          </w:p>
        </w:tc>
        <w:tc>
          <w:tcPr>
            <w:tcW w:w="1134" w:type="dxa"/>
            <w:tcBorders>
              <w:bottom w:val="single" w:sz="4" w:space="0" w:color="3B3474"/>
            </w:tcBorders>
          </w:tcPr>
          <w:p w14:paraId="5EADA0A0" w14:textId="77777777" w:rsidR="00A5540F" w:rsidRDefault="00A5540F" w:rsidP="00A5540F">
            <w:pPr>
              <w:pStyle w:val="RCTstable"/>
              <w:jc w:val="center"/>
            </w:pPr>
            <w:r>
              <w:t>11</w:t>
            </w:r>
          </w:p>
        </w:tc>
      </w:tr>
      <w:tr w:rsidR="00A5540F" w:rsidRPr="00C12274" w14:paraId="377399FE" w14:textId="77777777" w:rsidTr="00A5540F">
        <w:tc>
          <w:tcPr>
            <w:tcW w:w="2841" w:type="dxa"/>
            <w:tcBorders>
              <w:bottom w:val="single" w:sz="4" w:space="0" w:color="3B3474"/>
            </w:tcBorders>
          </w:tcPr>
          <w:p w14:paraId="567663F5" w14:textId="0BED9D03" w:rsidR="00A5540F" w:rsidRPr="00916B76" w:rsidRDefault="00A5540F" w:rsidP="002747EA">
            <w:pPr>
              <w:pStyle w:val="RCTstable"/>
            </w:pPr>
            <w:r w:rsidRPr="00916B76">
              <w:t>Oteng-Ntim 2012</w:t>
            </w:r>
            <w:r>
              <w:fldChar w:fldCharType="begin"/>
            </w:r>
            <w:r w:rsidR="002747EA">
              <w:instrText xml:space="preserve"> ADDIN EN.CITE &lt;EndNote&gt;&lt;Cite&gt;&lt;Author&gt;Oteng-Ntim&lt;/Author&gt;&lt;Year&gt;2012&lt;/Year&gt;&lt;RecNum&gt;1137&lt;/RecNum&gt;&lt;DisplayText&gt;&lt;style face="superscript" font="Trebuchet MS" size="9"&gt;528&lt;/style&gt;&lt;/DisplayText&gt;&lt;record&gt;&lt;rec-number&gt;1137&lt;/rec-number&gt;&lt;foreign-keys&gt;&lt;key app="EN" db-id="exvasrfx2dtraoesasxp2szsxa2df502592x" timestamp="1555051770"&gt;1137&lt;/key&gt;&lt;key app="ENWeb" db-id=""&gt;0&lt;/key&gt;&lt;/foreign-keys&gt;&lt;ref-type name="Journal Article"&gt;17&lt;/ref-type&gt;&lt;contributors&gt;&lt;authors&gt;&lt;author&gt;Oteng-Ntim, E.&lt;/author&gt;&lt;author&gt;Varma, R.&lt;/author&gt;&lt;author&gt;Croker, H.&lt;/author&gt;&lt;author&gt;Poston, L.&lt;/author&gt;&lt;author&gt;Doyle, P.&lt;/author&gt;&lt;/authors&gt;&lt;/contributors&gt;&lt;auth-address&gt;Department of Women&amp;apos;s Health, Guy&amp;apos;s and St Thomas&amp;apos; NHS Foundation Trust (King&amp;apos;s Health Partners), St Thomas&amp;apos; Hospital, Westminster Bridge Road, London, SE 1 7EH, UK. Eugene.oteng-ntim@gstt.nhs.uk&lt;/auth-address&gt;&lt;titles&gt;&lt;title&gt;Lifestyle interventions for overweight and obese pregnant women to improve pregnancy outcome: systematic review and meta-analysis&lt;/title&gt;&lt;secondary-title&gt;BMC Med&lt;/secondary-title&gt;&lt;/titles&gt;&lt;periodical&gt;&lt;full-title&gt;BMC Med&lt;/full-title&gt;&lt;/periodical&gt;&lt;pages&gt;47&lt;/pages&gt;&lt;volume&gt;10&lt;/volume&gt;&lt;edition&gt;2012/05/12&lt;/edition&gt;&lt;keywords&gt;&lt;keyword&gt;Behavior Therapy/methods&lt;/keyword&gt;&lt;keyword&gt;Clinical Trials as Topic&lt;/keyword&gt;&lt;keyword&gt;Diet/methods&lt;/keyword&gt;&lt;keyword&gt;Exercise&lt;/keyword&gt;&lt;keyword&gt;Female&lt;/keyword&gt;&lt;keyword&gt;Humans&lt;/keyword&gt;&lt;keyword&gt;*Life Style&lt;/keyword&gt;&lt;keyword&gt;Overweight/*prevention &amp;amp; control/*therapy&lt;/keyword&gt;&lt;keyword&gt;Pregnancy&lt;/keyword&gt;&lt;keyword&gt;Pregnancy Complications/*prevention &amp;amp; control/*therapy&lt;/keyword&gt;&lt;keyword&gt;Pregnancy Outcome&lt;/keyword&gt;&lt;/keywords&gt;&lt;dates&gt;&lt;year&gt;2012&lt;/year&gt;&lt;pub-dates&gt;&lt;date&gt;May 10&lt;/date&gt;&lt;/pub-dates&gt;&lt;/dates&gt;&lt;isbn&gt;1741-7015 (Electronic)&amp;#xD;1741-7015 (Linking)&lt;/isbn&gt;&lt;accession-num&gt;22574949&lt;/accession-num&gt;&lt;urls&gt;&lt;related-urls&gt;&lt;url&gt;https://www.ncbi.nlm.nih.gov/pubmed/22574949&lt;/url&gt;&lt;/related-urls&gt;&lt;/urls&gt;&lt;custom2&gt;PMC3355057&lt;/custom2&gt;&lt;electronic-resource-num&gt;10.1186/1741-7015-10-47&lt;/electronic-resource-num&gt;&lt;/record&gt;&lt;/Cite&gt;&lt;/EndNote&gt;</w:instrText>
            </w:r>
            <w:r>
              <w:fldChar w:fldCharType="separate"/>
            </w:r>
            <w:r w:rsidR="002747EA" w:rsidRPr="002747EA">
              <w:rPr>
                <w:noProof/>
                <w:sz w:val="18"/>
                <w:vertAlign w:val="superscript"/>
              </w:rPr>
              <w:t>528</w:t>
            </w:r>
            <w:r>
              <w:fldChar w:fldCharType="end"/>
            </w:r>
          </w:p>
        </w:tc>
        <w:tc>
          <w:tcPr>
            <w:tcW w:w="2547" w:type="dxa"/>
            <w:tcBorders>
              <w:bottom w:val="single" w:sz="4" w:space="0" w:color="3B3474"/>
            </w:tcBorders>
          </w:tcPr>
          <w:p w14:paraId="16E5A225" w14:textId="77777777" w:rsidR="00A5540F" w:rsidRDefault="00A5540F" w:rsidP="00A5540F">
            <w:pPr>
              <w:pStyle w:val="RCTstable"/>
            </w:pPr>
            <w:r>
              <w:t>Overweight and obese women</w:t>
            </w:r>
          </w:p>
        </w:tc>
        <w:tc>
          <w:tcPr>
            <w:tcW w:w="2982" w:type="dxa"/>
            <w:tcBorders>
              <w:bottom w:val="single" w:sz="4" w:space="0" w:color="3B3474"/>
            </w:tcBorders>
          </w:tcPr>
          <w:p w14:paraId="028A2DC0" w14:textId="77777777" w:rsidR="00A5540F" w:rsidRDefault="00A5540F" w:rsidP="00A5540F">
            <w:pPr>
              <w:pStyle w:val="RCTstable"/>
              <w:jc w:val="center"/>
            </w:pPr>
            <w:r>
              <w:t>OR 0.91 (0.62 to 1.32)</w:t>
            </w:r>
          </w:p>
        </w:tc>
        <w:tc>
          <w:tcPr>
            <w:tcW w:w="1134" w:type="dxa"/>
            <w:tcBorders>
              <w:bottom w:val="single" w:sz="4" w:space="0" w:color="3B3474"/>
            </w:tcBorders>
          </w:tcPr>
          <w:p w14:paraId="0A09DD18" w14:textId="77777777" w:rsidR="00A5540F" w:rsidRDefault="00A5540F" w:rsidP="00A5540F">
            <w:pPr>
              <w:pStyle w:val="RCTstable"/>
              <w:jc w:val="center"/>
            </w:pPr>
            <w:r>
              <w:t>6</w:t>
            </w:r>
          </w:p>
        </w:tc>
      </w:tr>
      <w:tr w:rsidR="00A5540F" w:rsidRPr="00B87066" w14:paraId="1415306C" w14:textId="77777777" w:rsidTr="00A5540F">
        <w:tc>
          <w:tcPr>
            <w:tcW w:w="9504" w:type="dxa"/>
            <w:gridSpan w:val="4"/>
            <w:shd w:val="clear" w:color="auto" w:fill="D9E2F3" w:themeFill="accent1" w:themeFillTint="33"/>
          </w:tcPr>
          <w:p w14:paraId="68E77F8D" w14:textId="77777777" w:rsidR="00A5540F" w:rsidRPr="00B87066" w:rsidRDefault="00A5540F" w:rsidP="00A5540F">
            <w:pPr>
              <w:pStyle w:val="RCTstable"/>
              <w:rPr>
                <w:i/>
              </w:rPr>
            </w:pPr>
            <w:r>
              <w:rPr>
                <w:i/>
              </w:rPr>
              <w:t>Apgar score &lt;7 at 5 minutes</w:t>
            </w:r>
          </w:p>
        </w:tc>
      </w:tr>
      <w:tr w:rsidR="00A5540F" w:rsidRPr="00B87066" w14:paraId="3FBD71C4" w14:textId="77777777" w:rsidTr="00A5540F">
        <w:tc>
          <w:tcPr>
            <w:tcW w:w="2841" w:type="dxa"/>
            <w:shd w:val="clear" w:color="auto" w:fill="EDEDED" w:themeFill="accent3" w:themeFillTint="33"/>
          </w:tcPr>
          <w:p w14:paraId="0BEF5DCE" w14:textId="77777777" w:rsidR="00A5540F" w:rsidRPr="00B87066" w:rsidRDefault="00A5540F" w:rsidP="00A5540F">
            <w:pPr>
              <w:pStyle w:val="RCTstable"/>
            </w:pPr>
            <w:r w:rsidRPr="00B87066">
              <w:t>Current review</w:t>
            </w:r>
          </w:p>
        </w:tc>
        <w:tc>
          <w:tcPr>
            <w:tcW w:w="2547" w:type="dxa"/>
            <w:shd w:val="clear" w:color="auto" w:fill="EDEDED" w:themeFill="accent3" w:themeFillTint="33"/>
          </w:tcPr>
          <w:p w14:paraId="78EE4EA5" w14:textId="77777777" w:rsidR="00A5540F" w:rsidRPr="00B87066" w:rsidRDefault="00A5540F" w:rsidP="00A5540F">
            <w:pPr>
              <w:pStyle w:val="RCTstable"/>
            </w:pPr>
            <w:r w:rsidRPr="00B87066">
              <w:t>Mixed BMIs</w:t>
            </w:r>
          </w:p>
        </w:tc>
        <w:tc>
          <w:tcPr>
            <w:tcW w:w="2982" w:type="dxa"/>
            <w:shd w:val="clear" w:color="auto" w:fill="EDEDED" w:themeFill="accent3" w:themeFillTint="33"/>
          </w:tcPr>
          <w:p w14:paraId="694C1397" w14:textId="77777777" w:rsidR="00A5540F" w:rsidRPr="001917FB" w:rsidRDefault="00A5540F" w:rsidP="00A5540F">
            <w:pPr>
              <w:pStyle w:val="RCTstable"/>
              <w:jc w:val="center"/>
            </w:pPr>
            <w:r w:rsidRPr="001917FB">
              <w:t>RR 0.</w:t>
            </w:r>
            <w:r>
              <w:t>80</w:t>
            </w:r>
            <w:r w:rsidRPr="001917FB">
              <w:t xml:space="preserve"> (0.</w:t>
            </w:r>
            <w:r>
              <w:t>48</w:t>
            </w:r>
            <w:r w:rsidRPr="001917FB">
              <w:t xml:space="preserve"> to 1.</w:t>
            </w:r>
            <w:r>
              <w:t>32</w:t>
            </w:r>
            <w:r w:rsidRPr="001917FB">
              <w:t>)</w:t>
            </w:r>
          </w:p>
        </w:tc>
        <w:tc>
          <w:tcPr>
            <w:tcW w:w="1134" w:type="dxa"/>
            <w:shd w:val="clear" w:color="auto" w:fill="EDEDED" w:themeFill="accent3" w:themeFillTint="33"/>
          </w:tcPr>
          <w:p w14:paraId="2698673E" w14:textId="77777777" w:rsidR="00A5540F" w:rsidRPr="00B87066" w:rsidRDefault="00A5540F" w:rsidP="00A5540F">
            <w:pPr>
              <w:pStyle w:val="RCTstable"/>
              <w:jc w:val="center"/>
            </w:pPr>
            <w:r>
              <w:t>3</w:t>
            </w:r>
          </w:p>
        </w:tc>
      </w:tr>
      <w:tr w:rsidR="00A5540F" w:rsidRPr="00C12274" w14:paraId="6D919DED" w14:textId="77777777" w:rsidTr="00A5540F">
        <w:tc>
          <w:tcPr>
            <w:tcW w:w="2841" w:type="dxa"/>
          </w:tcPr>
          <w:p w14:paraId="61C2478A" w14:textId="422F9EEE" w:rsidR="00A5540F" w:rsidRPr="00916B76" w:rsidRDefault="00A5540F" w:rsidP="002747EA">
            <w:pPr>
              <w:pStyle w:val="RCTstable"/>
            </w:pPr>
            <w:r w:rsidRPr="00916B76">
              <w:t>Thangaratinam</w:t>
            </w:r>
            <w:r>
              <w:t xml:space="preserve"> 2012a</w:t>
            </w:r>
            <w:r>
              <w:fldChar w:fldCharType="begin">
                <w:fldData xml:space="preserve">PEVuZE5vdGU+PENpdGU+PEF1dGhvcj5UaGFuZ2FyYXRpbmFtPC9BdXRob3I+PFllYXI+MjAxMjwv
WWVhcj48UmVjTnVtPjYzMDwvUmVjTnVtPjxEaXNwbGF5VGV4dD48c3R5bGUgZmFjZT0ic3VwZXJz
Y3JpcHQiIGZvbnQ9IlRyZWJ1Y2hldCBNUyIgc2l6ZT0iOSI+NDExPC9zdHlsZT48L0Rpc3BsYXlU
ZXh0PjxyZWNvcmQ+PHJlYy1udW1iZXI+NjMwPC9yZWMtbnVtYmVyPjxmb3JlaWduLWtleXM+PGtl
eSBhcHA9IkVOIiBkYi1pZD0iZXh2YXNyZngyZHRyYW9lc2FzeHAyc3pzeGEyZGY1MDI1OTJ4IiB0
aW1lc3RhbXA9IjE1NDA0MjUzNDQiPjYzMD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EdWRhLCBX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</w:fldData>
              </w:fldChar>
            </w:r>
            <w:r w:rsidR="002747EA">
              <w:instrText xml:space="preserve"> ADDIN EN.CITE </w:instrText>
            </w:r>
            <w:r w:rsidR="002747EA">
              <w:fldChar w:fldCharType="begin">
                <w:fldData xml:space="preserve">PEVuZE5vdGU+PENpdGU+PEF1dGhvcj5UaGFuZ2FyYXRpbmFtPC9BdXRob3I+PFllYXI+MjAxMjwv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</w:fldData>
              </w:fldChar>
            </w:r>
            <w:r w:rsidR="002747EA">
              <w:instrText xml:space="preserve"> ADDIN EN.CITE.DATA </w:instrText>
            </w:r>
            <w:r w:rsidR="002747EA">
              <w:fldChar w:fldCharType="end"/>
            </w:r>
            <w:r>
              <w:fldChar w:fldCharType="separate"/>
            </w:r>
            <w:r w:rsidR="002747EA" w:rsidRPr="002747EA">
              <w:rPr>
                <w:noProof/>
                <w:sz w:val="18"/>
                <w:vertAlign w:val="superscript"/>
              </w:rPr>
              <w:t>411</w:t>
            </w:r>
            <w:r>
              <w:fldChar w:fldCharType="end"/>
            </w:r>
          </w:p>
        </w:tc>
        <w:tc>
          <w:tcPr>
            <w:tcW w:w="2547" w:type="dxa"/>
          </w:tcPr>
          <w:p w14:paraId="753F6314" w14:textId="77777777" w:rsidR="00A5540F" w:rsidRPr="00C12274" w:rsidRDefault="00A5540F" w:rsidP="00A5540F">
            <w:pPr>
              <w:pStyle w:val="RCTstable"/>
            </w:pPr>
            <w:r>
              <w:t>Mixed BMIs</w:t>
            </w:r>
          </w:p>
        </w:tc>
        <w:tc>
          <w:tcPr>
            <w:tcW w:w="2982" w:type="dxa"/>
          </w:tcPr>
          <w:p w14:paraId="1BC8F054" w14:textId="77777777" w:rsidR="00A5540F" w:rsidRPr="00586D62" w:rsidRDefault="00A5540F" w:rsidP="00A5540F">
            <w:pPr>
              <w:pStyle w:val="RCTstable"/>
              <w:jc w:val="center"/>
            </w:pPr>
            <w:r>
              <w:t>RR 0.45</w:t>
            </w:r>
            <w:r w:rsidRPr="00586D62">
              <w:t xml:space="preserve"> (</w:t>
            </w:r>
            <w:r>
              <w:t>0.04 to 4.87</w:t>
            </w:r>
            <w:r w:rsidRPr="00586D62">
              <w:t>)</w:t>
            </w:r>
          </w:p>
        </w:tc>
        <w:tc>
          <w:tcPr>
            <w:tcW w:w="1134" w:type="dxa"/>
          </w:tcPr>
          <w:p w14:paraId="06B875F3" w14:textId="77777777" w:rsidR="00A5540F" w:rsidRPr="008C6CCE" w:rsidRDefault="00A5540F" w:rsidP="00A5540F">
            <w:pPr>
              <w:pStyle w:val="RCTstable"/>
              <w:jc w:val="center"/>
            </w:pPr>
            <w:r>
              <w:t>1</w:t>
            </w:r>
          </w:p>
        </w:tc>
      </w:tr>
      <w:tr w:rsidR="00A5540F" w:rsidRPr="00C12274" w14:paraId="0CD719FE" w14:textId="77777777" w:rsidTr="00A5540F">
        <w:tc>
          <w:tcPr>
            <w:tcW w:w="2841" w:type="dxa"/>
            <w:tcBorders>
              <w:bottom w:val="single" w:sz="4" w:space="0" w:color="3B3474"/>
            </w:tcBorders>
          </w:tcPr>
          <w:p w14:paraId="06648536" w14:textId="711D64C7" w:rsidR="00A5540F" w:rsidRPr="00916B76" w:rsidRDefault="00A5540F" w:rsidP="002747EA">
            <w:pPr>
              <w:pStyle w:val="RCTstable"/>
            </w:pPr>
            <w:r w:rsidRPr="00916B76">
              <w:t>Shepherd</w:t>
            </w:r>
            <w:r>
              <w:t xml:space="preserve"> et al 2017</w:t>
            </w:r>
            <w:r>
              <w:fldChar w:fldCharType="begin"/>
            </w:r>
            <w:r w:rsidR="002747EA">
              <w:instrText xml:space="preserve"> ADDIN EN.CITE &lt;EndNote&gt;&lt;Cite&gt;&lt;Author&gt;Shepherd&lt;/Author&gt;&lt;Year&gt;2017&lt;/Year&gt;&lt;RecNum&gt;636&lt;/RecNum&gt;&lt;DisplayText&gt;&lt;style face="superscript" font="Trebuchet MS" size="9"&gt;526&lt;/style&gt;&lt;/DisplayText&gt;&lt;record&gt;&lt;rec-number&gt;636&lt;/rec-number&gt;&lt;foreign-keys&gt;&lt;key app="EN" db-id="exvasrfx2dtraoesasxp2szsxa2df502592x" timestamp="1540429019"&gt;636&lt;/key&gt;&lt;key app="ENWeb" db-id=""&gt;0&lt;/key&gt;&lt;/foreign-keys&gt;&lt;ref-type name="Journal Article"&gt;17&lt;/ref-type&gt;&lt;contributors&gt;&lt;authors&gt;&lt;author&gt;Shepherd, Emily&lt;/author&gt;&lt;author&gt;Gomersall, Judith C.&lt;/author&gt;&lt;author&gt;Tieu, Joanna&lt;/author&gt;&lt;author&gt;Han, Shanshan&lt;/author&gt;&lt;author&gt;Crowther, Caroline A.&lt;/author&gt;&lt;author&gt;Middleton, Philippa&lt;/author&gt;&lt;/authors&gt;&lt;/contributors&gt;&lt;titles&gt;&lt;title&gt;Combined diet and exercise interventions for preventing gestational diabetes mellitus&lt;/title&gt;&lt;secondary-title&gt;Cochrane Database of Systematic Reviews&lt;/secondary-title&gt;&lt;/titles&gt;&lt;periodical&gt;&lt;full-title&gt;Cochrane Database of Systematic Reviews&lt;/full-title&gt;&lt;/periodical&gt;&lt;dates&gt;&lt;year&gt;2017&lt;/year&gt;&lt;/dates&gt;&lt;isbn&gt;14651858&lt;/isbn&gt;&lt;urls&gt;&lt;/urls&gt;&lt;electronic-resource-num&gt;10.1002/14651858.CD010443.pub3&lt;/electronic-resource-num&gt;&lt;/record&gt;&lt;/Cite&gt;&lt;/EndNote&gt;</w:instrText>
            </w:r>
            <w:r>
              <w:fldChar w:fldCharType="separate"/>
            </w:r>
            <w:r w:rsidR="002747EA" w:rsidRPr="002747EA">
              <w:rPr>
                <w:noProof/>
                <w:sz w:val="18"/>
                <w:vertAlign w:val="superscript"/>
              </w:rPr>
              <w:t>526</w:t>
            </w:r>
            <w:r>
              <w:fldChar w:fldCharType="end"/>
            </w:r>
          </w:p>
        </w:tc>
        <w:tc>
          <w:tcPr>
            <w:tcW w:w="2547" w:type="dxa"/>
            <w:tcBorders>
              <w:bottom w:val="single" w:sz="4" w:space="0" w:color="3B3474"/>
            </w:tcBorders>
          </w:tcPr>
          <w:p w14:paraId="595722AF" w14:textId="77777777" w:rsidR="00A5540F" w:rsidRDefault="00A5540F" w:rsidP="00A5540F">
            <w:pPr>
              <w:pStyle w:val="RCTstable"/>
            </w:pPr>
            <w:r>
              <w:t>Mixed BMIs</w:t>
            </w:r>
          </w:p>
        </w:tc>
        <w:tc>
          <w:tcPr>
            <w:tcW w:w="2982" w:type="dxa"/>
            <w:tcBorders>
              <w:bottom w:val="single" w:sz="4" w:space="0" w:color="3B3474"/>
            </w:tcBorders>
          </w:tcPr>
          <w:p w14:paraId="7EDA8B02" w14:textId="77777777" w:rsidR="00A5540F" w:rsidRDefault="00A5540F" w:rsidP="00A5540F">
            <w:pPr>
              <w:pStyle w:val="RCTstable"/>
              <w:jc w:val="center"/>
            </w:pPr>
            <w:r>
              <w:t>RR 0.80 (0.48 to 1.32)</w:t>
            </w:r>
          </w:p>
        </w:tc>
        <w:tc>
          <w:tcPr>
            <w:tcW w:w="1134" w:type="dxa"/>
            <w:tcBorders>
              <w:bottom w:val="single" w:sz="4" w:space="0" w:color="3B3474"/>
            </w:tcBorders>
          </w:tcPr>
          <w:p w14:paraId="2113BA19" w14:textId="77777777" w:rsidR="00A5540F" w:rsidRDefault="00A5540F" w:rsidP="00A5540F">
            <w:pPr>
              <w:pStyle w:val="RCTstable"/>
              <w:jc w:val="center"/>
            </w:pPr>
            <w:r>
              <w:t>3</w:t>
            </w:r>
          </w:p>
        </w:tc>
      </w:tr>
      <w:tr w:rsidR="00A5540F" w:rsidRPr="00B87066" w14:paraId="0D6000E2" w14:textId="77777777" w:rsidTr="00A5540F">
        <w:tc>
          <w:tcPr>
            <w:tcW w:w="9504" w:type="dxa"/>
            <w:gridSpan w:val="4"/>
            <w:shd w:val="clear" w:color="auto" w:fill="D9E2F3" w:themeFill="accent1" w:themeFillTint="33"/>
          </w:tcPr>
          <w:p w14:paraId="330CCEA3" w14:textId="279F6A4B" w:rsidR="00A5540F" w:rsidRPr="00B87066" w:rsidRDefault="001E2888" w:rsidP="00A5540F">
            <w:pPr>
              <w:pStyle w:val="RCTstable"/>
              <w:rPr>
                <w:i/>
              </w:rPr>
            </w:pPr>
            <w:r>
              <w:rPr>
                <w:i/>
              </w:rPr>
              <w:t>W</w:t>
            </w:r>
            <w:r w:rsidR="00A5540F">
              <w:rPr>
                <w:i/>
              </w:rPr>
              <w:t>eight</w:t>
            </w:r>
            <w:r>
              <w:rPr>
                <w:i/>
              </w:rPr>
              <w:t xml:space="preserve"> in early childhood</w:t>
            </w:r>
          </w:p>
        </w:tc>
      </w:tr>
      <w:tr w:rsidR="00A5540F" w:rsidRPr="00B87066" w14:paraId="4BFEDE38" w14:textId="77777777" w:rsidTr="00A5540F">
        <w:tc>
          <w:tcPr>
            <w:tcW w:w="2841" w:type="dxa"/>
            <w:shd w:val="clear" w:color="auto" w:fill="EDEDED" w:themeFill="accent3" w:themeFillTint="33"/>
          </w:tcPr>
          <w:p w14:paraId="370EA463" w14:textId="77777777" w:rsidR="00A5540F" w:rsidRPr="00B87066" w:rsidRDefault="00A5540F" w:rsidP="00A5540F">
            <w:pPr>
              <w:pStyle w:val="RCTstable"/>
            </w:pPr>
            <w:r w:rsidRPr="00B87066">
              <w:t>Current review</w:t>
            </w:r>
          </w:p>
        </w:tc>
        <w:tc>
          <w:tcPr>
            <w:tcW w:w="2547" w:type="dxa"/>
            <w:shd w:val="clear" w:color="auto" w:fill="EDEDED" w:themeFill="accent3" w:themeFillTint="33"/>
          </w:tcPr>
          <w:p w14:paraId="47C52BFA" w14:textId="77777777" w:rsidR="00A5540F" w:rsidRPr="00B87066" w:rsidRDefault="00A5540F" w:rsidP="00A5540F">
            <w:pPr>
              <w:pStyle w:val="RCTstable"/>
            </w:pPr>
            <w:r w:rsidRPr="00B87066">
              <w:t>Mixed BMIs</w:t>
            </w:r>
          </w:p>
        </w:tc>
        <w:tc>
          <w:tcPr>
            <w:tcW w:w="2982" w:type="dxa"/>
            <w:shd w:val="clear" w:color="auto" w:fill="EDEDED" w:themeFill="accent3" w:themeFillTint="33"/>
          </w:tcPr>
          <w:p w14:paraId="7234F0A1" w14:textId="57D31D64" w:rsidR="00A5540F" w:rsidRPr="001917FB" w:rsidRDefault="00D807F2" w:rsidP="00A5540F">
            <w:pPr>
              <w:pStyle w:val="RCTstable"/>
              <w:jc w:val="center"/>
            </w:pPr>
            <w:r>
              <w:t xml:space="preserve">MD </w:t>
            </w:r>
            <w:r w:rsidR="00A5540F">
              <w:t>-0.09 (-0.26 to 0.08)</w:t>
            </w:r>
          </w:p>
        </w:tc>
        <w:tc>
          <w:tcPr>
            <w:tcW w:w="1134" w:type="dxa"/>
            <w:shd w:val="clear" w:color="auto" w:fill="EDEDED" w:themeFill="accent3" w:themeFillTint="33"/>
          </w:tcPr>
          <w:p w14:paraId="74005662" w14:textId="77777777" w:rsidR="00A5540F" w:rsidRPr="00B87066" w:rsidRDefault="00A5540F" w:rsidP="00A5540F">
            <w:pPr>
              <w:pStyle w:val="RCTstable"/>
              <w:jc w:val="center"/>
            </w:pPr>
            <w:r>
              <w:t>4</w:t>
            </w:r>
          </w:p>
        </w:tc>
      </w:tr>
      <w:tr w:rsidR="00A5540F" w:rsidRPr="00C12274" w14:paraId="128FDF8C" w14:textId="77777777" w:rsidTr="00A5540F">
        <w:tc>
          <w:tcPr>
            <w:tcW w:w="2841" w:type="dxa"/>
          </w:tcPr>
          <w:p w14:paraId="0B9FE47C" w14:textId="57FAB9B3" w:rsidR="00A5540F" w:rsidRPr="00916B76" w:rsidRDefault="00A5540F" w:rsidP="002747EA">
            <w:pPr>
              <w:pStyle w:val="RCTstable"/>
            </w:pPr>
            <w:r w:rsidRPr="00916B76">
              <w:t>Shepherd</w:t>
            </w:r>
            <w:r>
              <w:t xml:space="preserve"> et al 2017</w:t>
            </w:r>
            <w:r>
              <w:fldChar w:fldCharType="begin"/>
            </w:r>
            <w:r w:rsidR="002747EA">
              <w:instrText xml:space="preserve"> ADDIN EN.CITE &lt;EndNote&gt;&lt;Cite&gt;&lt;Author&gt;Shepherd&lt;/Author&gt;&lt;Year&gt;2017&lt;/Year&gt;&lt;RecNum&gt;636&lt;/RecNum&gt;&lt;DisplayText&gt;&lt;style face="superscript" font="Trebuchet MS" size="9"&gt;526&lt;/style&gt;&lt;/DisplayText&gt;&lt;record&gt;&lt;rec-number&gt;636&lt;/rec-number&gt;&lt;foreign-keys&gt;&lt;key app="EN" db-id="exvasrfx2dtraoesasxp2szsxa2df502592x" timestamp="1540429019"&gt;636&lt;/key&gt;&lt;key app="ENWeb" db-id=""&gt;0&lt;/key&gt;&lt;/foreign-keys&gt;&lt;ref-type name="Journal Article"&gt;17&lt;/ref-type&gt;&lt;contributors&gt;&lt;authors&gt;&lt;author&gt;Shepherd, Emily&lt;/author&gt;&lt;author&gt;Gomersall, Judith C.&lt;/author&gt;&lt;author&gt;Tieu, Joanna&lt;/author&gt;&lt;author&gt;Han, Shanshan&lt;/author&gt;&lt;author&gt;Crowther, Caroline A.&lt;/author&gt;&lt;author&gt;Middleton, Philippa&lt;/author&gt;&lt;/authors&gt;&lt;/contributors&gt;&lt;titles&gt;&lt;title&gt;Combined diet and exercise interventions for preventing gestational diabetes mellitus&lt;/title&gt;&lt;secondary-title&gt;Cochrane Database of Systematic Reviews&lt;/secondary-title&gt;&lt;/titles&gt;&lt;periodical&gt;&lt;full-title&gt;Cochrane Database of Systematic Reviews&lt;/full-title&gt;&lt;/periodical&gt;&lt;dates&gt;&lt;year&gt;2017&lt;/year&gt;&lt;/dates&gt;&lt;isbn&gt;14651858&lt;/isbn&gt;&lt;urls&gt;&lt;/urls&gt;&lt;electronic-resource-num&gt;10.1002/14651858.CD010443.pub3&lt;/electronic-resource-num&gt;&lt;/record&gt;&lt;/Cite&gt;&lt;/EndNote&gt;</w:instrText>
            </w:r>
            <w:r>
              <w:fldChar w:fldCharType="separate"/>
            </w:r>
            <w:r w:rsidR="002747EA" w:rsidRPr="002747EA">
              <w:rPr>
                <w:noProof/>
                <w:sz w:val="18"/>
                <w:vertAlign w:val="superscript"/>
              </w:rPr>
              <w:t>526</w:t>
            </w:r>
            <w:r>
              <w:fldChar w:fldCharType="end"/>
            </w:r>
          </w:p>
        </w:tc>
        <w:tc>
          <w:tcPr>
            <w:tcW w:w="2547" w:type="dxa"/>
          </w:tcPr>
          <w:p w14:paraId="100D303B" w14:textId="77777777" w:rsidR="00A5540F" w:rsidRPr="00C12274" w:rsidRDefault="00A5540F" w:rsidP="00A5540F">
            <w:pPr>
              <w:pStyle w:val="RCTstable"/>
            </w:pPr>
            <w:r>
              <w:t>Mixed BMIs</w:t>
            </w:r>
          </w:p>
        </w:tc>
        <w:tc>
          <w:tcPr>
            <w:tcW w:w="2982" w:type="dxa"/>
          </w:tcPr>
          <w:p w14:paraId="65001056" w14:textId="591B6203" w:rsidR="00A5540F" w:rsidRPr="00586D62" w:rsidRDefault="00D807F2" w:rsidP="00A5540F">
            <w:pPr>
              <w:pStyle w:val="RCTstable"/>
              <w:jc w:val="center"/>
            </w:pPr>
            <w:r>
              <w:t xml:space="preserve">MD </w:t>
            </w:r>
            <w:r w:rsidR="00A5540F">
              <w:t>-0.05 (-0.33 to 0.22)</w:t>
            </w:r>
          </w:p>
        </w:tc>
        <w:tc>
          <w:tcPr>
            <w:tcW w:w="1134" w:type="dxa"/>
          </w:tcPr>
          <w:p w14:paraId="4E7FA954" w14:textId="77777777" w:rsidR="00A5540F" w:rsidRPr="008C6CCE" w:rsidRDefault="00A5540F" w:rsidP="00A5540F">
            <w:pPr>
              <w:pStyle w:val="RCTstable"/>
              <w:jc w:val="center"/>
            </w:pPr>
            <w:r>
              <w:t>3</w:t>
            </w:r>
          </w:p>
        </w:tc>
      </w:tr>
    </w:tbl>
    <w:p w14:paraId="284800C2" w14:textId="77777777" w:rsidR="004A3E92" w:rsidRDefault="004A3E92" w:rsidP="00D645E9">
      <w:pPr>
        <w:pStyle w:val="Heading3"/>
      </w:pPr>
      <w:bookmarkStart w:id="227" w:name="_Toc40956547"/>
      <w:r>
        <w:t>Cost-effectiveness</w:t>
      </w:r>
      <w:bookmarkEnd w:id="227"/>
    </w:p>
    <w:p w14:paraId="22C28A28" w14:textId="6085ADB0" w:rsidR="00104023" w:rsidRPr="00104023" w:rsidRDefault="00104023" w:rsidP="0030223E">
      <w:r>
        <w:t xml:space="preserve">A systematic review that assessed </w:t>
      </w:r>
      <w:r w:rsidRPr="00104023">
        <w:t>cost-effectiveness analyses of lifestyle interventions compared with usual care</w:t>
      </w:r>
      <w:r>
        <w:t xml:space="preserve"> found that results were inconsistent and furth</w:t>
      </w:r>
      <w:r w:rsidRPr="00104023">
        <w:t xml:space="preserve">er </w:t>
      </w:r>
      <w:r w:rsidRPr="0030223E">
        <w:t>research is required to determine the effective components of lifestyle interventions and to guide future cost-effectiveness analyses.</w:t>
      </w:r>
      <w:r w:rsidR="00D07346">
        <w:fldChar w:fldCharType="begin"/>
      </w:r>
      <w:r w:rsidR="002747EA">
        <w:instrText xml:space="preserve"> ADDIN EN.CITE &lt;EndNote&gt;&lt;Cite&gt;&lt;Author&gt;Bailey&lt;/Author&gt;&lt;Year&gt;2020&lt;/Year&gt;&lt;RecNum&gt;1927&lt;/RecNum&gt;&lt;DisplayText&gt;&lt;style face="superscript" font="Trebuchet MS" size="9"&gt;529&lt;/style&gt;&lt;/DisplayText&gt;&lt;record&gt;&lt;rec-number&gt;1927&lt;/rec-number&gt;&lt;foreign-keys&gt;&lt;key app="EN" db-id="exvasrfx2dtraoesasxp2szsxa2df502592x" timestamp="1588572425"&gt;1927&lt;/key&gt;&lt;key app="ENWeb" db-id=""&gt;0&lt;/key&gt;&lt;/foreign-keys&gt;&lt;ref-type name="Journal Article"&gt;17&lt;/ref-type&gt;&lt;contributors&gt;&lt;authors&gt;&lt;author&gt;Bailey, C.,&lt;/author&gt;&lt;author&gt;Skouteris, H.,&lt;/author&gt;&lt;author&gt;Teede, H.,&lt;/author&gt;&lt;author&gt;Hill, B.,&lt;/author&gt;&lt;author&gt;De Courten, B.,&lt;/author&gt;&lt;author&gt;Walker, R.,&lt;/author&gt;&lt;author&gt;Liew, D.,&lt;/author&gt;&lt;author&gt;Thangaratinam, S.,&lt;/author&gt;&lt;author&gt;Ademi, Z.,&lt;/author&gt;&lt;/authors&gt;&lt;/contributors&gt;&lt;titles&gt;&lt;title&gt;Are lifestyle interventions to reduce excessive gestational weight gain cost effective? A systematic review&lt;/title&gt;&lt;secondary-title&gt;Current Diabetes Reports&lt;/secondary-title&gt;&lt;/titles&gt;&lt;periodical&gt;&lt;full-title&gt;Current Diabetes Reports&lt;/full-title&gt;&lt;/periodical&gt;&lt;volume&gt;20&lt;/volume&gt;&lt;number&gt;2&lt;/number&gt;&lt;dates&gt;&lt;year&gt;2020&lt;/year&gt;&lt;/dates&gt;&lt;isbn&gt;1534-4827&amp;#xD;1539-0829&lt;/isbn&gt;&lt;urls&gt;&lt;/urls&gt;&lt;electronic-resource-num&gt;10.1007/s11892-020-1288-1&lt;/electronic-resource-num&gt;&lt;/record&gt;&lt;/Cite&gt;&lt;/EndNote&gt;</w:instrText>
      </w:r>
      <w:r w:rsidR="00D07346">
        <w:fldChar w:fldCharType="separate"/>
      </w:r>
      <w:r w:rsidR="002747EA" w:rsidRPr="002747EA">
        <w:rPr>
          <w:noProof/>
          <w:vertAlign w:val="superscript"/>
        </w:rPr>
        <w:t>529</w:t>
      </w:r>
      <w:r w:rsidR="00D07346">
        <w:fldChar w:fldCharType="end"/>
      </w:r>
    </w:p>
    <w:p w14:paraId="7A4960E8" w14:textId="3FAF02AC" w:rsidR="00D604EF" w:rsidRDefault="009A2341" w:rsidP="004A3E92">
      <w:r>
        <w:t>Three</w:t>
      </w:r>
      <w:r w:rsidR="00315408">
        <w:t xml:space="preserve"> </w:t>
      </w:r>
      <w:r w:rsidR="004A3E92">
        <w:t xml:space="preserve">studies examined the cost-effectiveness of interventions to </w:t>
      </w:r>
      <w:r w:rsidR="00D604EF">
        <w:t>promote healthy eating and/or exercise among pregnant women at risk of gestational diabetes</w:t>
      </w:r>
      <w:r w:rsidR="00D81890">
        <w:fldChar w:fldCharType="begin">
          <w:fldData xml:space="preserve">PEVuZE5vdGU+PENpdGU+PEF1dGhvcj5Pb3N0ZGFtPC9BdXRob3I+PFllYXI+MjAxMjwvWWVhcj48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</w:fldData>
        </w:fldChar>
      </w:r>
      <w:r w:rsidR="002747EA">
        <w:instrText xml:space="preserve"> ADDIN EN.CITE </w:instrText>
      </w:r>
      <w:r w:rsidR="002747EA">
        <w:fldChar w:fldCharType="begin">
          <w:fldData xml:space="preserve">PEVuZE5vdGU+PENpdGU+PEF1dGhvcj5Pb3N0ZGFtPC9BdXRob3I+PFllYXI+MjAxMjwvWWVhcj48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</w:fldData>
        </w:fldChar>
      </w:r>
      <w:r w:rsidR="002747EA">
        <w:instrText xml:space="preserve"> ADDIN EN.CITE.DATA </w:instrText>
      </w:r>
      <w:r w:rsidR="002747EA">
        <w:fldChar w:fldCharType="end"/>
      </w:r>
      <w:r w:rsidR="00D81890">
        <w:fldChar w:fldCharType="separate"/>
      </w:r>
      <w:r w:rsidR="002747EA" w:rsidRPr="002747EA">
        <w:rPr>
          <w:noProof/>
          <w:vertAlign w:val="superscript"/>
        </w:rPr>
        <w:t>530,531</w:t>
      </w:r>
      <w:r w:rsidR="00D81890">
        <w:fldChar w:fldCharType="end"/>
      </w:r>
      <w:r w:rsidR="00D81890">
        <w:t xml:space="preserve"> or women who were overweight or obese</w:t>
      </w:r>
      <w:r w:rsidR="00D604EF">
        <w:t>.</w:t>
      </w:r>
      <w:r w:rsidR="00D07346">
        <w:fldChar w:fldCharType="begin"/>
      </w:r>
      <w:r w:rsidR="002747EA">
        <w:instrText xml:space="preserve"> ADDIN EN.CITE &lt;EndNote&gt;&lt;Cite&gt;&lt;Author&gt;O&amp;apos;Sullivan&lt;/Author&gt;&lt;Year&gt;2020&lt;/Year&gt;&lt;RecNum&gt;1924&lt;/RecNum&gt;&lt;DisplayText&gt;&lt;style face="superscript" font="Trebuchet MS" size="9"&gt;532&lt;/style&gt;&lt;/DisplayText&gt;&lt;record&gt;&lt;rec-number&gt;1924&lt;/rec-number&gt;&lt;foreign-keys&gt;&lt;key app="EN" db-id="exvasrfx2dtraoesasxp2szsxa2df502592x" timestamp="1588569546"&gt;1924&lt;/key&gt;&lt;key app="ENWeb" db-id=""&gt;0&lt;/key&gt;&lt;/foreign-keys&gt;&lt;ref-type name="Journal Article"&gt;17&lt;/ref-type&gt;&lt;contributors&gt;&lt;authors&gt;&lt;author&gt;O&amp;apos;Sullivan, E. J.&lt;/author&gt;&lt;author&gt;Rokicki, S.&lt;/author&gt;&lt;author&gt;Kennelly, M.&lt;/author&gt;&lt;author&gt;Ainscough, K.&lt;/author&gt;&lt;author&gt;McAuliffe, F. M.&lt;/author&gt;&lt;/authors&gt;&lt;/contributors&gt;&lt;auth-address&gt;UCD Perinatal Research Centre, School of Medicine, University College Dublin, National Maternity Hospital Ireland, Dublin, Ireland.&amp;#xD;School of Biological and Health Sciences, Technological University Dublin, Dublin, Ireland.&amp;#xD;Geary Institute for Public Policy, University College Dublin, Dublin, Ireland.&amp;#xD;Department of Health Behavior, Society, and Policy, Rutgers School of Public Health, Piscataway, United States.&amp;#xD;UCD Perinatal Research Centre, School of Medicine, University College Dublin, National Maternity Hospital Ireland, Dublin, Ireland. fionnuala.mcauliffe@ucd.ie.&lt;/auth-address&gt;&lt;titles&gt;&lt;title&gt;Cost-effectiveness of a mobile health-supported lifestyle intervention for pregnant women with an elevated body mass index&lt;/title&gt;&lt;secondary-title&gt;Int J Obes (Lond)&lt;/secondary-title&gt;&lt;/titles&gt;&lt;periodical&gt;&lt;full-title&gt;Int J Obes (Lond)&lt;/full-title&gt;&lt;/periodical&gt;&lt;pages&gt;999-1010&lt;/pages&gt;&lt;volume&gt;44&lt;/volume&gt;&lt;number&gt;5&lt;/number&gt;&lt;edition&gt;2020/01/23&lt;/edition&gt;&lt;dates&gt;&lt;year&gt;2020&lt;/year&gt;&lt;pub-dates&gt;&lt;date&gt;May&lt;/date&gt;&lt;/pub-dates&gt;&lt;/dates&gt;&lt;isbn&gt;1476-5497 (Electronic)&amp;#xD;0307-0565 (Linking)&lt;/isbn&gt;&lt;accession-num&gt;31965073&lt;/accession-num&gt;&lt;urls&gt;&lt;related-urls&gt;&lt;url&gt;https://www.ncbi.nlm.nih.gov/pubmed/31965073&lt;/url&gt;&lt;/related-urls&gt;&lt;/urls&gt;&lt;electronic-resource-num&gt;10.1038/s41366-020-0531-9&lt;/electronic-resource-num&gt;&lt;/record&gt;&lt;/Cite&gt;&lt;/EndNote&gt;</w:instrText>
      </w:r>
      <w:r w:rsidR="00D07346">
        <w:fldChar w:fldCharType="separate"/>
      </w:r>
      <w:r w:rsidR="002747EA" w:rsidRPr="002747EA">
        <w:rPr>
          <w:noProof/>
          <w:vertAlign w:val="superscript"/>
        </w:rPr>
        <w:t>532</w:t>
      </w:r>
      <w:r w:rsidR="00D07346">
        <w:fldChar w:fldCharType="end"/>
      </w:r>
      <w:r w:rsidR="00D604EF">
        <w:t xml:space="preserve"> </w:t>
      </w:r>
    </w:p>
    <w:p w14:paraId="4D049FE8" w14:textId="148613AB" w:rsidR="004A3E92" w:rsidRDefault="00D604EF" w:rsidP="00D604EF">
      <w:pPr>
        <w:pStyle w:val="bullet"/>
      </w:pPr>
      <w:r w:rsidRPr="00D604EF">
        <w:t xml:space="preserve">The cost-effectiveness analyses </w:t>
      </w:r>
      <w:r>
        <w:t>of the FitFor2 exercise program</w:t>
      </w:r>
      <w:r w:rsidR="00283324">
        <w:fldChar w:fldCharType="begin">
          <w:fldData xml:space="preserve">PEVuZE5vdGU+PENpdGU+PEF1dGhvcj5Pb3N0ZGFtPC9BdXRob3I+PFllYXI+MjAxMjwvWWVhcj48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</w:fldData>
        </w:fldChar>
      </w:r>
      <w:r w:rsidR="002747EA">
        <w:instrText xml:space="preserve"> ADDIN EN.CITE </w:instrText>
      </w:r>
      <w:r w:rsidR="002747EA">
        <w:fldChar w:fldCharType="begin">
          <w:fldData xml:space="preserve">PEVuZE5vdGU+PENpdGU+PEF1dGhvcj5Pb3N0ZGFtPC9BdXRob3I+PFllYXI+MjAxMjwvWWVhcj48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</w:fldData>
        </w:fldChar>
      </w:r>
      <w:r w:rsidR="002747EA">
        <w:instrText xml:space="preserve"> ADDIN EN.CITE.DATA </w:instrText>
      </w:r>
      <w:r w:rsidR="002747EA">
        <w:fldChar w:fldCharType="end"/>
      </w:r>
      <w:r w:rsidR="00283324">
        <w:fldChar w:fldCharType="separate"/>
      </w:r>
      <w:r w:rsidR="002747EA" w:rsidRPr="002747EA">
        <w:rPr>
          <w:noProof/>
          <w:vertAlign w:val="superscript"/>
        </w:rPr>
        <w:t>530</w:t>
      </w:r>
      <w:r w:rsidR="00283324">
        <w:fldChar w:fldCharType="end"/>
      </w:r>
      <w:r>
        <w:t xml:space="preserve"> </w:t>
      </w:r>
      <w:r w:rsidRPr="00D604EF">
        <w:t xml:space="preserve">showed that </w:t>
      </w:r>
      <w:r>
        <w:t>it</w:t>
      </w:r>
      <w:r w:rsidRPr="00D604EF">
        <w:t xml:space="preserve"> was not cost-effective in comparison to the control group for blood glucose levels, insulin sensitivity, infant birth weight or </w:t>
      </w:r>
      <w:r>
        <w:t>quality-adjusted life years</w:t>
      </w:r>
      <w:r w:rsidRPr="00D604EF">
        <w:t>.</w:t>
      </w:r>
    </w:p>
    <w:p w14:paraId="62BB5794" w14:textId="01EFB389" w:rsidR="00D604EF" w:rsidRDefault="002C5FDB" w:rsidP="004A3E92">
      <w:pPr>
        <w:pStyle w:val="bullet"/>
      </w:pPr>
      <w:r>
        <w:t xml:space="preserve">In the DALI program, women were randomised to a healthy eating and physical activity intervention, a healthy eating intervention, a physical activity intervention or usual care. </w:t>
      </w:r>
      <w:r w:rsidR="00D604EF">
        <w:t>The cost-effectiveness analyses of the program,</w:t>
      </w:r>
      <w:r w:rsidR="00283324">
        <w:fldChar w:fldCharType="begin">
          <w:fldData xml:space="preserve">PEVuZE5vdGU+PENpdGU+PEF1dGhvcj5Ccm9la2h1aXplbjwvQXV0aG9yPjxZZWFyPjIwMTg8L1ll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</w:fldData>
        </w:fldChar>
      </w:r>
      <w:r w:rsidR="002747EA">
        <w:instrText xml:space="preserve"> ADDIN EN.CITE </w:instrText>
      </w:r>
      <w:r w:rsidR="002747EA">
        <w:fldChar w:fldCharType="begin">
          <w:fldData xml:space="preserve">PEVuZE5vdGU+PENpdGU+PEF1dGhvcj5Ccm9la2h1aXplbjwvQXV0aG9yPjxZZWFyPjIwMTg8L1ll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</w:fldData>
        </w:fldChar>
      </w:r>
      <w:r w:rsidR="002747EA">
        <w:instrText xml:space="preserve"> ADDIN EN.CITE.DATA </w:instrText>
      </w:r>
      <w:r w:rsidR="002747EA">
        <w:fldChar w:fldCharType="end"/>
      </w:r>
      <w:r w:rsidR="00283324">
        <w:fldChar w:fldCharType="separate"/>
      </w:r>
      <w:r w:rsidR="002747EA" w:rsidRPr="002747EA">
        <w:rPr>
          <w:noProof/>
          <w:vertAlign w:val="superscript"/>
        </w:rPr>
        <w:t>531</w:t>
      </w:r>
      <w:r w:rsidR="00283324">
        <w:fldChar w:fldCharType="end"/>
      </w:r>
      <w:r w:rsidR="00D604EF">
        <w:t xml:space="preserve"> </w:t>
      </w:r>
      <w:r>
        <w:t>found that b</w:t>
      </w:r>
      <w:r w:rsidR="00D604EF" w:rsidRPr="00D604EF">
        <w:t xml:space="preserve">etween-group total cost and effect differences were not significant, </w:t>
      </w:r>
      <w:r>
        <w:t>other than</w:t>
      </w:r>
      <w:r w:rsidR="00D604EF" w:rsidRPr="00D604EF">
        <w:t xml:space="preserve"> significantly less gestational</w:t>
      </w:r>
      <w:r w:rsidR="00D604EF">
        <w:t xml:space="preserve"> </w:t>
      </w:r>
      <w:r w:rsidR="00D604EF" w:rsidRPr="00D604EF">
        <w:t xml:space="preserve">weight gain in the </w:t>
      </w:r>
      <w:r>
        <w:t>healthy eating and physical activity</w:t>
      </w:r>
      <w:r w:rsidR="00D604EF" w:rsidRPr="00D604EF">
        <w:t xml:space="preserve"> group compared with the usual care group at 35–37 weeks. Cost</w:t>
      </w:r>
      <w:r w:rsidR="00D604EF">
        <w:t>-</w:t>
      </w:r>
      <w:r w:rsidR="00D604EF" w:rsidRPr="00D604EF">
        <w:t>effectiveness</w:t>
      </w:r>
      <w:r w:rsidR="00D604EF">
        <w:t xml:space="preserve"> </w:t>
      </w:r>
      <w:r w:rsidR="00D604EF" w:rsidRPr="00D604EF">
        <w:t xml:space="preserve">acceptability curves indicated that the </w:t>
      </w:r>
      <w:r>
        <w:t>healthy eating and physical activity</w:t>
      </w:r>
      <w:r w:rsidR="00D604EF" w:rsidRPr="00D604EF">
        <w:t xml:space="preserve"> intervention was the preferred intervention strategy. At</w:t>
      </w:r>
      <w:r w:rsidR="00D604EF">
        <w:t xml:space="preserve"> </w:t>
      </w:r>
      <w:r w:rsidR="00D604EF" w:rsidRPr="00D604EF">
        <w:t>35–37 weeks, it depends on the decision-makers’ willingness to pay per kilogram reduction in gestational weight</w:t>
      </w:r>
      <w:r w:rsidR="00D604EF">
        <w:t xml:space="preserve"> </w:t>
      </w:r>
      <w:r w:rsidR="00D604EF" w:rsidRPr="00D604EF">
        <w:t>gain whether the HE + PA intervention is cost-effective for gestational weight gain, whereas it was not cost</w:t>
      </w:r>
      <w:r>
        <w:t>-</w:t>
      </w:r>
      <w:r w:rsidR="00D604EF" w:rsidRPr="00D604EF">
        <w:t>effective</w:t>
      </w:r>
      <w:r w:rsidR="00D604EF">
        <w:t xml:space="preserve"> </w:t>
      </w:r>
      <w:r w:rsidR="00D604EF" w:rsidRPr="00D604EF">
        <w:t xml:space="preserve">for fasting glucose and HOMA-IR. After </w:t>
      </w:r>
      <w:r>
        <w:t>birth</w:t>
      </w:r>
      <w:r w:rsidR="00D604EF" w:rsidRPr="00D604EF">
        <w:t xml:space="preserve">, the </w:t>
      </w:r>
      <w:r>
        <w:t>healthy eating and physical activity</w:t>
      </w:r>
      <w:r w:rsidR="00D604EF" w:rsidRPr="00D604EF">
        <w:t xml:space="preserve"> intervention was cost-effective for </w:t>
      </w:r>
      <w:r>
        <w:t>quality-adjusted life years</w:t>
      </w:r>
      <w:r w:rsidR="00D604EF" w:rsidRPr="00D604EF">
        <w:t>,</w:t>
      </w:r>
      <w:r w:rsidR="00D604EF">
        <w:t xml:space="preserve"> </w:t>
      </w:r>
      <w:r w:rsidR="00D604EF" w:rsidRPr="00D604EF">
        <w:t xml:space="preserve">which was predominantly caused by a large reduction in </w:t>
      </w:r>
      <w:r w:rsidR="00D604EF">
        <w:t>birth</w:t>
      </w:r>
      <w:r w:rsidR="00D604EF" w:rsidRPr="00D604EF">
        <w:t>-related costs.</w:t>
      </w:r>
    </w:p>
    <w:p w14:paraId="57A47479" w14:textId="2D2FBD3B" w:rsidR="00D81890" w:rsidRPr="00D81890" w:rsidRDefault="00D81890" w:rsidP="0030223E">
      <w:pPr>
        <w:pStyle w:val="bullet"/>
      </w:pPr>
      <w:r>
        <w:t xml:space="preserve">A cost-effectiveness analysis of Pears </w:t>
      </w:r>
      <w:r w:rsidRPr="00A95FF7">
        <w:t>dietary and exercise advice</w:t>
      </w:r>
      <w:r>
        <w:t xml:space="preserve"> intervention, found that such an intervention </w:t>
      </w:r>
      <w:r w:rsidRPr="00D81890">
        <w:t>could be cost-effective</w:t>
      </w:r>
      <w:r>
        <w:t xml:space="preserve"> but</w:t>
      </w:r>
      <w:r w:rsidRPr="00D81890">
        <w:t xml:space="preserve"> a better understanding</w:t>
      </w:r>
      <w:r>
        <w:t xml:space="preserve"> </w:t>
      </w:r>
      <w:r w:rsidRPr="00D81890">
        <w:t xml:space="preserve">of the short- and long-term costs of </w:t>
      </w:r>
      <w:r>
        <w:t>large for gestational age and weight gain exceeding IOM recommendations</w:t>
      </w:r>
      <w:r w:rsidRPr="00D81890">
        <w:t xml:space="preserve"> is necessary to con</w:t>
      </w:r>
      <w:r w:rsidRPr="00D81890">
        <w:rPr>
          <w:rFonts w:ascii="Helvetica" w:hAnsi="Helvetica"/>
        </w:rPr>
        <w:t>fi</w:t>
      </w:r>
      <w:r w:rsidRPr="00D81890">
        <w:t>rm the results.</w:t>
      </w:r>
      <w:r w:rsidR="00D07346">
        <w:fldChar w:fldCharType="begin"/>
      </w:r>
      <w:r w:rsidR="002747EA">
        <w:instrText xml:space="preserve"> ADDIN EN.CITE &lt;EndNote&gt;&lt;Cite&gt;&lt;Author&gt;O&amp;apos;Sullivan&lt;/Author&gt;&lt;Year&gt;2020&lt;/Year&gt;&lt;RecNum&gt;1924&lt;/RecNum&gt;&lt;DisplayText&gt;&lt;style face="superscript" font="Trebuchet MS" size="9"&gt;532&lt;/style&gt;&lt;/DisplayText&gt;&lt;record&gt;&lt;rec-number&gt;1924&lt;/rec-number&gt;&lt;foreign-keys&gt;&lt;key app="EN" db-id="exvasrfx2dtraoesasxp2szsxa2df502592x" timestamp="1588569546"&gt;1924&lt;/key&gt;&lt;key app="ENWeb" db-id=""&gt;0&lt;/key&gt;&lt;/foreign-keys&gt;&lt;ref-type name="Journal Article"&gt;17&lt;/ref-type&gt;&lt;contributors&gt;&lt;authors&gt;&lt;author&gt;O&amp;apos;Sullivan, E. J.&lt;/author&gt;&lt;author&gt;Rokicki, S.&lt;/author&gt;&lt;author&gt;Kennelly, M.&lt;/author&gt;&lt;author&gt;Ainscough, K.&lt;/author&gt;&lt;author&gt;McAuliffe, F. M.&lt;/author&gt;&lt;/authors&gt;&lt;/contributors&gt;&lt;auth-address&gt;UCD Perinatal Research Centre, School of Medicine, University College Dublin, National Maternity Hospital Ireland, Dublin, Ireland.&amp;#xD;School of Biological and Health Sciences, Technological University Dublin, Dublin, Ireland.&amp;#xD;Geary Institute for Public Policy, University College Dublin, Dublin, Ireland.&amp;#xD;Department of Health Behavior, Society, and Policy, Rutgers School of Public Health, Piscataway, United States.&amp;#xD;UCD Perinatal Research Centre, School of Medicine, University College Dublin, National Maternity Hospital Ireland, Dublin, Ireland. fionnuala.mcauliffe@ucd.ie.&lt;/auth-address&gt;&lt;titles&gt;&lt;title&gt;Cost-effectiveness of a mobile health-supported lifestyle intervention for pregnant women with an elevated body mass index&lt;/title&gt;&lt;secondary-title&gt;Int J Obes (Lond)&lt;/secondary-title&gt;&lt;/titles&gt;&lt;periodical&gt;&lt;full-title&gt;Int J Obes (Lond)&lt;/full-title&gt;&lt;/periodical&gt;&lt;pages&gt;999-1010&lt;/pages&gt;&lt;volume&gt;44&lt;/volume&gt;&lt;number&gt;5&lt;/number&gt;&lt;edition&gt;2020/01/23&lt;/edition&gt;&lt;dates&gt;&lt;year&gt;2020&lt;/year&gt;&lt;pub-dates&gt;&lt;date&gt;May&lt;/date&gt;&lt;/pub-dates&gt;&lt;/dates&gt;&lt;isbn&gt;1476-5497 (Electronic)&amp;#xD;0307-0565 (Linking)&lt;/isbn&gt;&lt;accession-num&gt;31965073&lt;/accession-num&gt;&lt;urls&gt;&lt;related-urls&gt;&lt;url&gt;https://www.ncbi.nlm.nih.gov/pubmed/31965073&lt;/url&gt;&lt;/related-urls&gt;&lt;/urls&gt;&lt;electronic-resource-num&gt;10.1038/s41366-020-0531-9&lt;/electronic-resource-num&gt;&lt;/record&gt;&lt;/Cite&gt;&lt;/EndNote&gt;</w:instrText>
      </w:r>
      <w:r w:rsidR="00D07346">
        <w:fldChar w:fldCharType="separate"/>
      </w:r>
      <w:r w:rsidR="002747EA" w:rsidRPr="002747EA">
        <w:rPr>
          <w:noProof/>
          <w:vertAlign w:val="superscript"/>
        </w:rPr>
        <w:t>532</w:t>
      </w:r>
      <w:r w:rsidR="00D07346">
        <w:fldChar w:fldCharType="end"/>
      </w:r>
    </w:p>
    <w:p w14:paraId="5FB20F0B" w14:textId="25B899D4" w:rsidR="00D645E9" w:rsidRDefault="00E70A06" w:rsidP="00D645E9">
      <w:pPr>
        <w:pStyle w:val="Heading3"/>
      </w:pPr>
      <w:bookmarkStart w:id="228" w:name="_Toc39569148"/>
      <w:bookmarkStart w:id="229" w:name="_Toc40620752"/>
      <w:bookmarkStart w:id="230" w:name="_Toc40943826"/>
      <w:bookmarkStart w:id="231" w:name="_Toc40956548"/>
      <w:bookmarkEnd w:id="228"/>
      <w:bookmarkEnd w:id="229"/>
      <w:bookmarkEnd w:id="230"/>
      <w:r>
        <w:t>Evidence s</w:t>
      </w:r>
      <w:r w:rsidR="00D645E9">
        <w:t>ummary</w:t>
      </w:r>
      <w:bookmarkEnd w:id="231"/>
    </w:p>
    <w:p w14:paraId="4CF8081D" w14:textId="0EF04C9E" w:rsidR="00D645E9" w:rsidRPr="00C12274" w:rsidRDefault="00D645E9" w:rsidP="00D645E9">
      <w:pPr>
        <w:rPr>
          <w:lang w:val="en-AU"/>
        </w:rPr>
      </w:pPr>
      <w:r w:rsidRPr="00C12274">
        <w:rPr>
          <w:lang w:val="en-AU"/>
        </w:rPr>
        <w:t xml:space="preserve">This review and meta-analysis assessed the effectiveness in </w:t>
      </w:r>
      <w:r>
        <w:rPr>
          <w:lang w:val="en-AU"/>
        </w:rPr>
        <w:t>reducing</w:t>
      </w:r>
      <w:r w:rsidRPr="00C12274">
        <w:rPr>
          <w:lang w:val="en-AU"/>
        </w:rPr>
        <w:t xml:space="preserve"> weight ga</w:t>
      </w:r>
      <w:r w:rsidR="00707B11">
        <w:rPr>
          <w:lang w:val="en-AU"/>
        </w:rPr>
        <w:t>in and other adverse outcomes among</w:t>
      </w:r>
      <w:r w:rsidRPr="00C12274">
        <w:rPr>
          <w:lang w:val="en-AU"/>
        </w:rPr>
        <w:t xml:space="preserve"> pregnant women of </w:t>
      </w:r>
      <w:r>
        <w:rPr>
          <w:lang w:val="en-AU"/>
        </w:rPr>
        <w:t xml:space="preserve">dietary interventions with no exercise component, </w:t>
      </w:r>
      <w:r w:rsidRPr="00C12274">
        <w:rPr>
          <w:lang w:val="en-AU"/>
        </w:rPr>
        <w:t>exercise interventions</w:t>
      </w:r>
      <w:r>
        <w:rPr>
          <w:lang w:val="en-AU"/>
        </w:rPr>
        <w:t>, and</w:t>
      </w:r>
      <w:r w:rsidRPr="00C12274">
        <w:rPr>
          <w:lang w:val="en-AU"/>
        </w:rPr>
        <w:t xml:space="preserve"> </w:t>
      </w:r>
      <w:r>
        <w:rPr>
          <w:lang w:val="en-AU"/>
        </w:rPr>
        <w:t>lifestyle counselling about weight gain, diet, exercise and self-monitoring</w:t>
      </w:r>
      <w:r w:rsidRPr="00C12274">
        <w:rPr>
          <w:lang w:val="en-AU"/>
        </w:rPr>
        <w:t xml:space="preserve">. </w:t>
      </w:r>
    </w:p>
    <w:p w14:paraId="625C28AF" w14:textId="6EF3BA32" w:rsidR="00D645E9" w:rsidRPr="00C12274" w:rsidRDefault="00D645E9" w:rsidP="00D645E9">
      <w:pPr>
        <w:rPr>
          <w:lang w:val="en-AU"/>
        </w:rPr>
      </w:pPr>
      <w:r w:rsidRPr="00C12274">
        <w:rPr>
          <w:lang w:val="en-AU"/>
        </w:rPr>
        <w:t xml:space="preserve">Databases searched included Embase, CINAHL, Pubmed (1998 to 6/7/18) and Cochrane Library (01/01/2016 to 17/08/2018). </w:t>
      </w:r>
      <w:r w:rsidRPr="00C12274">
        <w:t>Studies were included if they were randomised controlled trials, in English, the population studied was healthy pregnant women (ie women who do not have identified pre-existing conditions and are not at higher risk of complications su</w:t>
      </w:r>
      <w:r>
        <w:t>ch as in multiple pregnancy), a dietary,</w:t>
      </w:r>
      <w:r w:rsidRPr="00C12274">
        <w:t xml:space="preserve"> exercise</w:t>
      </w:r>
      <w:r>
        <w:t xml:space="preserve"> or lifestyle counselling</w:t>
      </w:r>
      <w:r w:rsidRPr="00C12274">
        <w:t xml:space="preserve"> intervention was compared to </w:t>
      </w:r>
      <w:r>
        <w:t>usual</w:t>
      </w:r>
      <w:r w:rsidRPr="00C12274">
        <w:t xml:space="preserve"> care and any of the pre-specified outcomes were reported.</w:t>
      </w:r>
      <w:r w:rsidRPr="00C12274">
        <w:rPr>
          <w:lang w:val="en-AU"/>
        </w:rPr>
        <w:t xml:space="preserve"> </w:t>
      </w:r>
    </w:p>
    <w:p w14:paraId="4D21183A" w14:textId="77777777" w:rsidR="00FB25AD" w:rsidRDefault="00D645E9" w:rsidP="00FB25AD">
      <w:pPr>
        <w:pStyle w:val="Heading4"/>
        <w:rPr>
          <w:lang w:val="en-AU"/>
        </w:rPr>
      </w:pPr>
      <w:r w:rsidRPr="00C12274">
        <w:rPr>
          <w:lang w:val="en-AU"/>
        </w:rPr>
        <w:t>Outcomes</w:t>
      </w:r>
    </w:p>
    <w:p w14:paraId="0491ADD9" w14:textId="09AB43E3" w:rsidR="00D645E9" w:rsidRPr="00C12274" w:rsidRDefault="00D645E9" w:rsidP="00D645E9">
      <w:pPr>
        <w:rPr>
          <w:lang w:val="en-AU"/>
        </w:rPr>
      </w:pPr>
      <w:r w:rsidRPr="00C12274">
        <w:rPr>
          <w:lang w:val="en-AU"/>
        </w:rPr>
        <w:t xml:space="preserve">Maternal outcomes were mean gestational weight gain, weight gain exceeding Institute of Medicine (IOM) guidelines, gestational diabetes, gestational hypertension, pre-eclampsia, caesarean section, depression and </w:t>
      </w:r>
      <w:r>
        <w:rPr>
          <w:lang w:val="en-AU"/>
        </w:rPr>
        <w:t xml:space="preserve">postnatal </w:t>
      </w:r>
      <w:r w:rsidRPr="00C12274">
        <w:rPr>
          <w:lang w:val="en-AU"/>
        </w:rPr>
        <w:t xml:space="preserve">weight retention. Infant outcomes were preterm birth, low birth weight, macrosomia, small for gestational age, large for gestational age, Apgar score </w:t>
      </w:r>
      <w:r>
        <w:rPr>
          <w:lang w:val="en-AU"/>
        </w:rPr>
        <w:t xml:space="preserve">&lt;7 </w:t>
      </w:r>
      <w:r w:rsidRPr="00C12274">
        <w:rPr>
          <w:lang w:val="en-AU"/>
        </w:rPr>
        <w:t xml:space="preserve">at 5 minutes and </w:t>
      </w:r>
      <w:r>
        <w:rPr>
          <w:lang w:val="en-AU"/>
        </w:rPr>
        <w:t xml:space="preserve">early </w:t>
      </w:r>
      <w:r w:rsidRPr="00C12274">
        <w:rPr>
          <w:lang w:val="en-AU"/>
        </w:rPr>
        <w:t>childhood weight.</w:t>
      </w:r>
    </w:p>
    <w:p w14:paraId="63C7235D" w14:textId="77777777" w:rsidR="00D645E9" w:rsidRDefault="00D645E9" w:rsidP="00FB25AD">
      <w:pPr>
        <w:pStyle w:val="Heading4"/>
        <w:rPr>
          <w:lang w:val="en-AU"/>
        </w:rPr>
      </w:pPr>
      <w:r w:rsidRPr="00C12274">
        <w:rPr>
          <w:lang w:val="en-AU"/>
        </w:rPr>
        <w:t>Results</w:t>
      </w:r>
    </w:p>
    <w:p w14:paraId="6F4F6A8B" w14:textId="3B6E5D6B" w:rsidR="002B555C" w:rsidRDefault="00267209" w:rsidP="002B555C">
      <w:pPr>
        <w:rPr>
          <w:lang w:val="en-AU"/>
        </w:rPr>
      </w:pPr>
      <w:r>
        <w:rPr>
          <w:lang w:val="en-AU"/>
        </w:rPr>
        <w:t xml:space="preserve">The evidence shows a lower mean gestational weight gain among women participating in a dietary intervention (very low </w:t>
      </w:r>
      <w:r w:rsidR="00343BBE">
        <w:rPr>
          <w:lang w:val="en-AU"/>
        </w:rPr>
        <w:t>certainty</w:t>
      </w:r>
      <w:r>
        <w:rPr>
          <w:lang w:val="en-AU"/>
        </w:rPr>
        <w:t xml:space="preserve">), exercise intervention (moderate </w:t>
      </w:r>
      <w:r w:rsidR="00343BBE">
        <w:rPr>
          <w:lang w:val="en-AU"/>
        </w:rPr>
        <w:t>certainty</w:t>
      </w:r>
      <w:r>
        <w:rPr>
          <w:lang w:val="en-AU"/>
        </w:rPr>
        <w:t xml:space="preserve">) or lifestyle counselling intervention (low </w:t>
      </w:r>
      <w:r w:rsidR="00343BBE">
        <w:rPr>
          <w:lang w:val="en-AU"/>
        </w:rPr>
        <w:t>certainty</w:t>
      </w:r>
      <w:r>
        <w:rPr>
          <w:lang w:val="en-AU"/>
        </w:rPr>
        <w:t xml:space="preserve">). </w:t>
      </w:r>
      <w:r w:rsidR="0041497E">
        <w:rPr>
          <w:lang w:val="en-AU"/>
        </w:rPr>
        <w:t xml:space="preserve">These interventions also lowered the risk of weight gain exceeding guidelines (very low to low </w:t>
      </w:r>
      <w:r w:rsidR="00343BBE">
        <w:rPr>
          <w:lang w:val="en-AU"/>
        </w:rPr>
        <w:t>certainty</w:t>
      </w:r>
      <w:r w:rsidR="0041497E">
        <w:rPr>
          <w:lang w:val="en-AU"/>
        </w:rPr>
        <w:t>).</w:t>
      </w:r>
    </w:p>
    <w:p w14:paraId="35E592DE" w14:textId="37F1F6F8" w:rsidR="0041497E" w:rsidRDefault="00AB069E" w:rsidP="002B555C">
      <w:pPr>
        <w:rPr>
          <w:lang w:val="en-AU"/>
        </w:rPr>
      </w:pPr>
      <w:r>
        <w:rPr>
          <w:lang w:val="en-AU"/>
        </w:rPr>
        <w:t xml:space="preserve">Dietary interventions </w:t>
      </w:r>
      <w:r w:rsidR="00E146F0">
        <w:rPr>
          <w:lang w:val="en-AU"/>
        </w:rPr>
        <w:t xml:space="preserve">showed </w:t>
      </w:r>
      <w:r w:rsidR="004A3D93">
        <w:rPr>
          <w:lang w:val="en-AU"/>
        </w:rPr>
        <w:t>no clear difference</w:t>
      </w:r>
      <w:r w:rsidR="007A2336">
        <w:rPr>
          <w:lang w:val="en-AU"/>
        </w:rPr>
        <w:t xml:space="preserve"> in risk of gestational diabetes (very low </w:t>
      </w:r>
      <w:r w:rsidR="00343BBE">
        <w:rPr>
          <w:lang w:val="en-AU"/>
        </w:rPr>
        <w:t>certainty</w:t>
      </w:r>
      <w:r w:rsidR="007A2336">
        <w:rPr>
          <w:lang w:val="en-AU"/>
        </w:rPr>
        <w:t>)</w:t>
      </w:r>
      <w:r w:rsidR="004A3D93">
        <w:rPr>
          <w:lang w:val="en-AU"/>
        </w:rPr>
        <w:t xml:space="preserve">, </w:t>
      </w:r>
      <w:r w:rsidR="00DC7F54">
        <w:rPr>
          <w:lang w:val="en-AU"/>
        </w:rPr>
        <w:t xml:space="preserve">exercise interventions showed reduced risk </w:t>
      </w:r>
      <w:r w:rsidR="007A2336">
        <w:rPr>
          <w:lang w:val="en-AU"/>
        </w:rPr>
        <w:t xml:space="preserve">(low </w:t>
      </w:r>
      <w:r w:rsidR="00343BBE">
        <w:rPr>
          <w:lang w:val="en-AU"/>
        </w:rPr>
        <w:t>certainty</w:t>
      </w:r>
      <w:r w:rsidR="007A2336">
        <w:rPr>
          <w:lang w:val="en-AU"/>
        </w:rPr>
        <w:t xml:space="preserve">) </w:t>
      </w:r>
      <w:r w:rsidR="00DC7F54">
        <w:rPr>
          <w:lang w:val="en-AU"/>
        </w:rPr>
        <w:t>and lifestyle counselling showed a probable reduction in risk</w:t>
      </w:r>
      <w:r w:rsidR="007A2336">
        <w:rPr>
          <w:lang w:val="en-AU"/>
        </w:rPr>
        <w:t xml:space="preserve"> (moderate </w:t>
      </w:r>
      <w:r w:rsidR="00343BBE">
        <w:rPr>
          <w:lang w:val="en-AU"/>
        </w:rPr>
        <w:t>certainty</w:t>
      </w:r>
      <w:r w:rsidR="007A2336">
        <w:rPr>
          <w:lang w:val="en-AU"/>
        </w:rPr>
        <w:t>)</w:t>
      </w:r>
      <w:r w:rsidR="00DC7F54">
        <w:rPr>
          <w:lang w:val="en-AU"/>
        </w:rPr>
        <w:t>.</w:t>
      </w:r>
      <w:r w:rsidR="007A2336">
        <w:rPr>
          <w:lang w:val="en-AU"/>
        </w:rPr>
        <w:t xml:space="preserve"> </w:t>
      </w:r>
    </w:p>
    <w:p w14:paraId="7028E84A" w14:textId="622D59F5" w:rsidR="007A2336" w:rsidRDefault="007A2336" w:rsidP="002B555C">
      <w:pPr>
        <w:rPr>
          <w:lang w:val="en-AU"/>
        </w:rPr>
      </w:pPr>
      <w:r>
        <w:rPr>
          <w:lang w:val="en-AU"/>
        </w:rPr>
        <w:t xml:space="preserve">There was a reduction in risk of gestational hypertension with dietary intervention or exercise intervention (moderate </w:t>
      </w:r>
      <w:r w:rsidR="00343BBE">
        <w:rPr>
          <w:lang w:val="en-AU"/>
        </w:rPr>
        <w:t>certainty</w:t>
      </w:r>
      <w:r>
        <w:rPr>
          <w:lang w:val="en-AU"/>
        </w:rPr>
        <w:t xml:space="preserve">) but no clear difference in risk with lifestyle counselling (low </w:t>
      </w:r>
      <w:r w:rsidR="00343BBE">
        <w:rPr>
          <w:lang w:val="en-AU"/>
        </w:rPr>
        <w:t>certainty</w:t>
      </w:r>
      <w:r>
        <w:rPr>
          <w:lang w:val="en-AU"/>
        </w:rPr>
        <w:t xml:space="preserve">). There was no clear difference in risk of pre-eclampsia with any type of intervention (low to moderate </w:t>
      </w:r>
      <w:r w:rsidR="00343BBE">
        <w:rPr>
          <w:lang w:val="en-AU"/>
        </w:rPr>
        <w:t>certainty</w:t>
      </w:r>
      <w:r>
        <w:rPr>
          <w:lang w:val="en-AU"/>
        </w:rPr>
        <w:t>).</w:t>
      </w:r>
    </w:p>
    <w:p w14:paraId="08B12D53" w14:textId="478017F4" w:rsidR="007A2336" w:rsidRDefault="007A2336" w:rsidP="002B555C">
      <w:pPr>
        <w:rPr>
          <w:lang w:val="en-AU"/>
        </w:rPr>
      </w:pPr>
      <w:r>
        <w:rPr>
          <w:lang w:val="en-AU"/>
        </w:rPr>
        <w:t xml:space="preserve">There was no clear difference in risk of caesarean section with a dietary intervention (very low </w:t>
      </w:r>
      <w:r w:rsidR="00343BBE">
        <w:rPr>
          <w:lang w:val="en-AU"/>
        </w:rPr>
        <w:t>certainty</w:t>
      </w:r>
      <w:r>
        <w:rPr>
          <w:lang w:val="en-AU"/>
        </w:rPr>
        <w:t xml:space="preserve">) but a reduction in risk with exercise intervention (moderate </w:t>
      </w:r>
      <w:r w:rsidR="00343BBE">
        <w:rPr>
          <w:lang w:val="en-AU"/>
        </w:rPr>
        <w:t>certainty</w:t>
      </w:r>
      <w:r>
        <w:rPr>
          <w:lang w:val="en-AU"/>
        </w:rPr>
        <w:t xml:space="preserve">) and </w:t>
      </w:r>
      <w:r w:rsidR="00672232">
        <w:rPr>
          <w:lang w:val="en-AU"/>
        </w:rPr>
        <w:t xml:space="preserve">a probable reduction in risk with </w:t>
      </w:r>
      <w:r>
        <w:rPr>
          <w:lang w:val="en-AU"/>
        </w:rPr>
        <w:t xml:space="preserve">lifestyle counselling (low </w:t>
      </w:r>
      <w:r w:rsidR="00343BBE">
        <w:rPr>
          <w:lang w:val="en-AU"/>
        </w:rPr>
        <w:t>certainty</w:t>
      </w:r>
      <w:r>
        <w:rPr>
          <w:lang w:val="en-AU"/>
        </w:rPr>
        <w:t>).</w:t>
      </w:r>
    </w:p>
    <w:p w14:paraId="647B2A9D" w14:textId="06D6603E" w:rsidR="007A2336" w:rsidRDefault="007A2336" w:rsidP="002B555C">
      <w:pPr>
        <w:rPr>
          <w:lang w:val="en-AU"/>
        </w:rPr>
      </w:pPr>
      <w:r>
        <w:rPr>
          <w:lang w:val="en-AU"/>
        </w:rPr>
        <w:t xml:space="preserve">There was a reduction in risk of antenatal </w:t>
      </w:r>
      <w:r w:rsidR="0030223E">
        <w:rPr>
          <w:lang w:val="en-AU"/>
        </w:rPr>
        <w:t xml:space="preserve">and postnatal </w:t>
      </w:r>
      <w:r>
        <w:rPr>
          <w:lang w:val="en-AU"/>
        </w:rPr>
        <w:t xml:space="preserve">depression with exercise intervention (moderate </w:t>
      </w:r>
      <w:r w:rsidR="00343BBE">
        <w:rPr>
          <w:lang w:val="en-AU"/>
        </w:rPr>
        <w:t>certainty</w:t>
      </w:r>
      <w:r>
        <w:rPr>
          <w:lang w:val="en-AU"/>
        </w:rPr>
        <w:t>) and no clear difference with lifestyle counselling.</w:t>
      </w:r>
    </w:p>
    <w:p w14:paraId="098E7831" w14:textId="7CF17964" w:rsidR="007A2336" w:rsidRDefault="007A2336" w:rsidP="002B555C">
      <w:pPr>
        <w:rPr>
          <w:lang w:val="en-AU"/>
        </w:rPr>
      </w:pPr>
      <w:r>
        <w:rPr>
          <w:lang w:val="en-AU"/>
        </w:rPr>
        <w:t xml:space="preserve">There was no clear difference in postnatal weight retention with a dietary intervention (very low </w:t>
      </w:r>
      <w:r w:rsidR="00343BBE">
        <w:rPr>
          <w:lang w:val="en-AU"/>
        </w:rPr>
        <w:t>certainty</w:t>
      </w:r>
      <w:r>
        <w:rPr>
          <w:lang w:val="en-AU"/>
        </w:rPr>
        <w:t>)</w:t>
      </w:r>
      <w:r w:rsidR="00845E47">
        <w:rPr>
          <w:lang w:val="en-AU"/>
        </w:rPr>
        <w:t xml:space="preserve"> or exercise intervention (</w:t>
      </w:r>
      <w:r w:rsidR="0030223E">
        <w:rPr>
          <w:lang w:val="en-AU"/>
        </w:rPr>
        <w:t>moderate certainty</w:t>
      </w:r>
      <w:r w:rsidR="00845E47">
        <w:rPr>
          <w:lang w:val="en-AU"/>
        </w:rPr>
        <w:t xml:space="preserve">) and a reduction with lifestyle counselling (moderate </w:t>
      </w:r>
      <w:r w:rsidR="00343BBE">
        <w:rPr>
          <w:lang w:val="en-AU"/>
        </w:rPr>
        <w:t>certainty</w:t>
      </w:r>
      <w:r w:rsidR="00845E47">
        <w:rPr>
          <w:lang w:val="en-AU"/>
        </w:rPr>
        <w:t>).</w:t>
      </w:r>
    </w:p>
    <w:p w14:paraId="4CBBC505" w14:textId="599360A3" w:rsidR="00060785" w:rsidRDefault="00060785" w:rsidP="002B555C">
      <w:pPr>
        <w:rPr>
          <w:lang w:val="en-AU"/>
        </w:rPr>
      </w:pPr>
      <w:r>
        <w:rPr>
          <w:lang w:val="en-AU"/>
        </w:rPr>
        <w:t>The risk of preterm birth was reduced with a dietary intervention</w:t>
      </w:r>
      <w:r w:rsidR="0030223E">
        <w:rPr>
          <w:lang w:val="en-AU"/>
        </w:rPr>
        <w:t>, probably reduced with</w:t>
      </w:r>
      <w:r>
        <w:rPr>
          <w:lang w:val="en-AU"/>
        </w:rPr>
        <w:t xml:space="preserve"> lifestyle counselling </w:t>
      </w:r>
      <w:r w:rsidR="0030223E">
        <w:rPr>
          <w:lang w:val="en-AU"/>
        </w:rPr>
        <w:t>and not changed</w:t>
      </w:r>
      <w:r>
        <w:rPr>
          <w:lang w:val="en-AU"/>
        </w:rPr>
        <w:t xml:space="preserve"> exercise intervention (moderate </w:t>
      </w:r>
      <w:r w:rsidR="00343BBE">
        <w:rPr>
          <w:lang w:val="en-AU"/>
        </w:rPr>
        <w:t>certainty</w:t>
      </w:r>
      <w:r>
        <w:rPr>
          <w:lang w:val="en-AU"/>
        </w:rPr>
        <w:t xml:space="preserve">). There was no clear difference in risk of macrosomia &gt;4,000g with dietary intervention (very low </w:t>
      </w:r>
      <w:r w:rsidR="00343BBE">
        <w:rPr>
          <w:lang w:val="en-AU"/>
        </w:rPr>
        <w:t>certainty</w:t>
      </w:r>
      <w:r>
        <w:rPr>
          <w:lang w:val="en-AU"/>
        </w:rPr>
        <w:t xml:space="preserve">) but a reduction in risk with exercise intervention (moderate </w:t>
      </w:r>
      <w:r w:rsidR="00343BBE">
        <w:rPr>
          <w:lang w:val="en-AU"/>
        </w:rPr>
        <w:t>certainty</w:t>
      </w:r>
      <w:r>
        <w:rPr>
          <w:lang w:val="en-AU"/>
        </w:rPr>
        <w:t xml:space="preserve">) </w:t>
      </w:r>
      <w:r w:rsidR="00264F78">
        <w:rPr>
          <w:lang w:val="en-AU"/>
        </w:rPr>
        <w:t>and a probable reduction in risk with</w:t>
      </w:r>
      <w:r>
        <w:rPr>
          <w:lang w:val="en-AU"/>
        </w:rPr>
        <w:t xml:space="preserve"> lifestyle counselling (low </w:t>
      </w:r>
      <w:r w:rsidR="00343BBE">
        <w:rPr>
          <w:lang w:val="en-AU"/>
        </w:rPr>
        <w:t>certainty</w:t>
      </w:r>
      <w:r>
        <w:rPr>
          <w:lang w:val="en-AU"/>
        </w:rPr>
        <w:t xml:space="preserve">). There was a reduction of risk of macrosomia &gt;4,500 g with lifestyle counselling (moderate </w:t>
      </w:r>
      <w:r w:rsidR="00343BBE">
        <w:rPr>
          <w:lang w:val="en-AU"/>
        </w:rPr>
        <w:t>certainty</w:t>
      </w:r>
      <w:r>
        <w:rPr>
          <w:lang w:val="en-AU"/>
        </w:rPr>
        <w:t xml:space="preserve">). </w:t>
      </w:r>
      <w:r w:rsidR="00526FB5">
        <w:rPr>
          <w:lang w:val="en-AU"/>
        </w:rPr>
        <w:t xml:space="preserve">There was no clear difference in risk of low birth weight with an exercise intervention (moderate </w:t>
      </w:r>
      <w:r w:rsidR="00343BBE">
        <w:rPr>
          <w:lang w:val="en-AU"/>
        </w:rPr>
        <w:t>certainty</w:t>
      </w:r>
      <w:r w:rsidR="00526FB5">
        <w:rPr>
          <w:lang w:val="en-AU"/>
        </w:rPr>
        <w:t xml:space="preserve">) but a possible reduction in risk with lifestyle counselling (low </w:t>
      </w:r>
      <w:r w:rsidR="00343BBE">
        <w:rPr>
          <w:lang w:val="en-AU"/>
        </w:rPr>
        <w:t>certainty</w:t>
      </w:r>
      <w:r w:rsidR="00526FB5">
        <w:rPr>
          <w:lang w:val="en-AU"/>
        </w:rPr>
        <w:t xml:space="preserve">). </w:t>
      </w:r>
      <w:r>
        <w:rPr>
          <w:lang w:val="en-AU"/>
        </w:rPr>
        <w:t xml:space="preserve">There was a possible reduction in risk of large-for-gestational age with lifestyle counselling (moderate </w:t>
      </w:r>
      <w:r w:rsidR="00343BBE">
        <w:rPr>
          <w:lang w:val="en-AU"/>
        </w:rPr>
        <w:t>certainty</w:t>
      </w:r>
      <w:r>
        <w:rPr>
          <w:lang w:val="en-AU"/>
        </w:rPr>
        <w:t>) but no clear difference in risk with the other interventions.</w:t>
      </w:r>
    </w:p>
    <w:p w14:paraId="27D6F24B" w14:textId="567E0E04" w:rsidR="00845E47" w:rsidRPr="002B555C" w:rsidRDefault="00845E47" w:rsidP="002B555C">
      <w:pPr>
        <w:rPr>
          <w:lang w:val="en-AU"/>
        </w:rPr>
      </w:pPr>
      <w:r>
        <w:rPr>
          <w:lang w:val="en-AU"/>
        </w:rPr>
        <w:t xml:space="preserve">There was no clear difference in risk of small-for-gestational age, Apgar score &lt;7 at 5 minutes or weight in early </w:t>
      </w:r>
      <w:r w:rsidR="00E02662">
        <w:rPr>
          <w:lang w:val="en-AU"/>
        </w:rPr>
        <w:t>childhood with any intervention.</w:t>
      </w:r>
    </w:p>
    <w:p w14:paraId="35B9E55D" w14:textId="116188AA" w:rsidR="00863FE7" w:rsidRPr="00C05019" w:rsidRDefault="00932C6D" w:rsidP="00932C6D">
      <w:pPr>
        <w:pStyle w:val="TableName"/>
      </w:pPr>
      <w:bookmarkStart w:id="232" w:name="_Toc40956685"/>
      <w:r w:rsidRPr="00175279">
        <w:t xml:space="preserve">Q9 </w:t>
      </w:r>
      <w:r w:rsidR="00863FE7" w:rsidRPr="00C05019">
        <w:t>Summary of maternal outcomes by intervention</w:t>
      </w:r>
      <w:bookmarkEnd w:id="232"/>
    </w:p>
    <w:tbl>
      <w:tblPr>
        <w:tblStyle w:val="TableGrid"/>
        <w:tblW w:w="0" w:type="auto"/>
        <w:tblLook w:val="04A0" w:firstRow="1" w:lastRow="0" w:firstColumn="1" w:lastColumn="0" w:noHBand="0" w:noVBand="1"/>
        <w:tblCaption w:val="Table 107: Q9 Summary of maternal outcomes by intervention"/>
      </w:tblPr>
      <w:tblGrid>
        <w:gridCol w:w="1840"/>
        <w:gridCol w:w="1957"/>
        <w:gridCol w:w="3967"/>
        <w:gridCol w:w="1517"/>
      </w:tblGrid>
      <w:tr w:rsidR="00524EDF" w:rsidRPr="001E6B86" w14:paraId="02BD35EB" w14:textId="77777777" w:rsidTr="007A2336">
        <w:trPr>
          <w:tblHeader/>
        </w:trPr>
        <w:tc>
          <w:tcPr>
            <w:tcW w:w="1840" w:type="dxa"/>
            <w:tcBorders>
              <w:bottom w:val="single" w:sz="4" w:space="0" w:color="3B3474"/>
            </w:tcBorders>
          </w:tcPr>
          <w:p w14:paraId="2F96FA4C" w14:textId="2FCA38D0" w:rsidR="00B70F75" w:rsidRPr="001E6B86" w:rsidRDefault="00B70F75" w:rsidP="001E6B86">
            <w:pPr>
              <w:pStyle w:val="RCTstable"/>
              <w:rPr>
                <w:b/>
              </w:rPr>
            </w:pPr>
            <w:r w:rsidRPr="001E6B86">
              <w:rPr>
                <w:b/>
              </w:rPr>
              <w:t>Outcome</w:t>
            </w:r>
          </w:p>
        </w:tc>
        <w:tc>
          <w:tcPr>
            <w:tcW w:w="1957" w:type="dxa"/>
            <w:tcBorders>
              <w:bottom w:val="single" w:sz="4" w:space="0" w:color="3B3474"/>
            </w:tcBorders>
          </w:tcPr>
          <w:p w14:paraId="4E0D1152" w14:textId="7BF23F21" w:rsidR="00B70F75" w:rsidRPr="001E6B86" w:rsidRDefault="00B70F75" w:rsidP="001E6B86">
            <w:pPr>
              <w:pStyle w:val="RCTstable"/>
              <w:rPr>
                <w:b/>
              </w:rPr>
            </w:pPr>
            <w:r w:rsidRPr="001E6B86">
              <w:rPr>
                <w:b/>
              </w:rPr>
              <w:t>Intervention</w:t>
            </w:r>
          </w:p>
        </w:tc>
        <w:tc>
          <w:tcPr>
            <w:tcW w:w="3967" w:type="dxa"/>
            <w:tcBorders>
              <w:bottom w:val="single" w:sz="4" w:space="0" w:color="3B3474"/>
            </w:tcBorders>
          </w:tcPr>
          <w:p w14:paraId="665E5D37" w14:textId="176CD558" w:rsidR="00B70F75" w:rsidRPr="001E6B86" w:rsidRDefault="00B70F75" w:rsidP="001E6B86">
            <w:pPr>
              <w:pStyle w:val="RCTstable"/>
              <w:rPr>
                <w:b/>
              </w:rPr>
            </w:pPr>
            <w:r w:rsidRPr="001E6B86">
              <w:rPr>
                <w:b/>
              </w:rPr>
              <w:t>Effect</w:t>
            </w:r>
          </w:p>
        </w:tc>
        <w:tc>
          <w:tcPr>
            <w:tcW w:w="1517" w:type="dxa"/>
            <w:tcBorders>
              <w:bottom w:val="single" w:sz="4" w:space="0" w:color="3B3474"/>
            </w:tcBorders>
          </w:tcPr>
          <w:p w14:paraId="4D2AEC6F" w14:textId="37FCFD7B" w:rsidR="00B70F75" w:rsidRPr="001E6B86" w:rsidRDefault="00343BBE" w:rsidP="001E6B86">
            <w:pPr>
              <w:pStyle w:val="RCTstable"/>
              <w:rPr>
                <w:b/>
              </w:rPr>
            </w:pPr>
            <w:r>
              <w:rPr>
                <w:b/>
              </w:rPr>
              <w:t>Certainty</w:t>
            </w:r>
          </w:p>
        </w:tc>
      </w:tr>
      <w:tr w:rsidR="00267209" w14:paraId="5BA48092" w14:textId="3015B15D" w:rsidTr="00267209">
        <w:tc>
          <w:tcPr>
            <w:tcW w:w="1840" w:type="dxa"/>
            <w:vMerge w:val="restart"/>
            <w:shd w:val="clear" w:color="auto" w:fill="E7E6E6" w:themeFill="background2"/>
          </w:tcPr>
          <w:p w14:paraId="2E96DF09" w14:textId="6D599D4F" w:rsidR="00524EDF" w:rsidRDefault="00524EDF" w:rsidP="001E6B86">
            <w:pPr>
              <w:pStyle w:val="RCTstable"/>
            </w:pPr>
            <w:r>
              <w:t>Gestational weight gain</w:t>
            </w:r>
          </w:p>
        </w:tc>
        <w:tc>
          <w:tcPr>
            <w:tcW w:w="1957" w:type="dxa"/>
            <w:shd w:val="clear" w:color="auto" w:fill="E7E6E6" w:themeFill="background2"/>
          </w:tcPr>
          <w:p w14:paraId="6CF734FB" w14:textId="21F4DA49" w:rsidR="00524EDF" w:rsidRDefault="00524EDF" w:rsidP="001E6B86">
            <w:pPr>
              <w:pStyle w:val="RCTstable"/>
            </w:pPr>
            <w:r>
              <w:t>Diet</w:t>
            </w:r>
          </w:p>
        </w:tc>
        <w:tc>
          <w:tcPr>
            <w:tcW w:w="3967" w:type="dxa"/>
            <w:shd w:val="clear" w:color="auto" w:fill="E2EFD9" w:themeFill="accent6" w:themeFillTint="33"/>
          </w:tcPr>
          <w:p w14:paraId="62B883C8" w14:textId="3BEC5D18" w:rsidR="00524EDF" w:rsidRDefault="00524EDF" w:rsidP="001E6B86">
            <w:pPr>
              <w:pStyle w:val="RCTstable"/>
            </w:pPr>
            <w:r w:rsidRPr="00AB606F">
              <w:t>MD -3.76 kg; 95%CI -6.38 to -1.13</w:t>
            </w:r>
          </w:p>
        </w:tc>
        <w:tc>
          <w:tcPr>
            <w:tcW w:w="1517" w:type="dxa"/>
            <w:shd w:val="clear" w:color="auto" w:fill="E7E6E6" w:themeFill="background2"/>
          </w:tcPr>
          <w:p w14:paraId="4B41FCB3" w14:textId="78AB8A1A" w:rsidR="00524EDF" w:rsidRDefault="00524EDF" w:rsidP="001E6B86">
            <w:pPr>
              <w:pStyle w:val="RCTstable"/>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p>
        </w:tc>
      </w:tr>
      <w:tr w:rsidR="00267209" w14:paraId="68E3A608" w14:textId="3D88368B" w:rsidTr="00267209">
        <w:tc>
          <w:tcPr>
            <w:tcW w:w="1840" w:type="dxa"/>
            <w:vMerge/>
            <w:shd w:val="clear" w:color="auto" w:fill="E7E6E6" w:themeFill="background2"/>
          </w:tcPr>
          <w:p w14:paraId="50E556FA" w14:textId="77777777" w:rsidR="00524EDF" w:rsidRDefault="00524EDF" w:rsidP="001E6B86">
            <w:pPr>
              <w:pStyle w:val="RCTstable"/>
            </w:pPr>
          </w:p>
        </w:tc>
        <w:tc>
          <w:tcPr>
            <w:tcW w:w="1957" w:type="dxa"/>
            <w:shd w:val="clear" w:color="auto" w:fill="E7E6E6" w:themeFill="background2"/>
          </w:tcPr>
          <w:p w14:paraId="09468AEB" w14:textId="61549109" w:rsidR="00524EDF" w:rsidRDefault="00524EDF" w:rsidP="001E6B86">
            <w:pPr>
              <w:pStyle w:val="RCTstable"/>
            </w:pPr>
            <w:r>
              <w:t>Exercise</w:t>
            </w:r>
          </w:p>
        </w:tc>
        <w:tc>
          <w:tcPr>
            <w:tcW w:w="3967" w:type="dxa"/>
            <w:shd w:val="clear" w:color="auto" w:fill="E2EFD9" w:themeFill="accent6" w:themeFillTint="33"/>
          </w:tcPr>
          <w:p w14:paraId="724C0188" w14:textId="2F32C5A3" w:rsidR="00524EDF" w:rsidRDefault="00524EDF" w:rsidP="001E6B86">
            <w:pPr>
              <w:pStyle w:val="RCTstable"/>
            </w:pPr>
            <w:r w:rsidRPr="00AB606F">
              <w:t>MD -0.95 kg; 95%CI -1.20 to -0.69</w:t>
            </w:r>
          </w:p>
        </w:tc>
        <w:tc>
          <w:tcPr>
            <w:tcW w:w="1517" w:type="dxa"/>
            <w:shd w:val="clear" w:color="auto" w:fill="E7E6E6" w:themeFill="background2"/>
          </w:tcPr>
          <w:p w14:paraId="2DA15255" w14:textId="1D7DB407" w:rsidR="00524EDF" w:rsidRDefault="00524EDF" w:rsidP="001E6B86">
            <w:pPr>
              <w:pStyle w:val="RCTstable"/>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p>
        </w:tc>
      </w:tr>
      <w:tr w:rsidR="00267209" w14:paraId="2AAC1D9E" w14:textId="20E04692" w:rsidTr="00267209">
        <w:tc>
          <w:tcPr>
            <w:tcW w:w="1840" w:type="dxa"/>
            <w:vMerge/>
            <w:shd w:val="clear" w:color="auto" w:fill="E7E6E6" w:themeFill="background2"/>
          </w:tcPr>
          <w:p w14:paraId="006562D7" w14:textId="77777777" w:rsidR="00524EDF" w:rsidRDefault="00524EDF" w:rsidP="001E6B86">
            <w:pPr>
              <w:pStyle w:val="RCTstable"/>
            </w:pPr>
          </w:p>
        </w:tc>
        <w:tc>
          <w:tcPr>
            <w:tcW w:w="1957" w:type="dxa"/>
            <w:shd w:val="clear" w:color="auto" w:fill="E7E6E6" w:themeFill="background2"/>
          </w:tcPr>
          <w:p w14:paraId="4C8D9517" w14:textId="044CDE04" w:rsidR="00524EDF" w:rsidRDefault="00524EDF" w:rsidP="001E6B86">
            <w:pPr>
              <w:pStyle w:val="RCTstable"/>
            </w:pPr>
            <w:r>
              <w:t>Lifestyle counselling</w:t>
            </w:r>
          </w:p>
        </w:tc>
        <w:tc>
          <w:tcPr>
            <w:tcW w:w="3967" w:type="dxa"/>
            <w:tcBorders>
              <w:bottom w:val="single" w:sz="4" w:space="0" w:color="3B3474"/>
            </w:tcBorders>
            <w:shd w:val="clear" w:color="auto" w:fill="E2EFD9" w:themeFill="accent6" w:themeFillTint="33"/>
          </w:tcPr>
          <w:p w14:paraId="6E9D7C07" w14:textId="4207976A" w:rsidR="00524EDF" w:rsidRDefault="00524EDF" w:rsidP="001E6B86">
            <w:pPr>
              <w:pStyle w:val="RCTstable"/>
            </w:pPr>
            <w:r w:rsidRPr="00D9380A">
              <w:t>MD -1.</w:t>
            </w:r>
            <w:r w:rsidR="003972F6">
              <w:t>25</w:t>
            </w:r>
            <w:r>
              <w:t xml:space="preserve"> kg; 95%CI -1.</w:t>
            </w:r>
            <w:r w:rsidR="00181F8B">
              <w:t>6</w:t>
            </w:r>
            <w:r>
              <w:t>4 to -0.</w:t>
            </w:r>
            <w:r w:rsidR="00181F8B">
              <w:t>86</w:t>
            </w:r>
          </w:p>
        </w:tc>
        <w:tc>
          <w:tcPr>
            <w:tcW w:w="1517" w:type="dxa"/>
            <w:shd w:val="clear" w:color="auto" w:fill="E7E6E6" w:themeFill="background2"/>
          </w:tcPr>
          <w:p w14:paraId="570011A6" w14:textId="0DAA6B6E" w:rsidR="00524EDF" w:rsidRDefault="00524EDF" w:rsidP="001E6B86">
            <w:pPr>
              <w:pStyle w:val="RCTstable"/>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p>
        </w:tc>
      </w:tr>
      <w:tr w:rsidR="00267209" w14:paraId="4A000F3E" w14:textId="77777777" w:rsidTr="00524EDF">
        <w:trPr>
          <w:trHeight w:val="295"/>
        </w:trPr>
        <w:tc>
          <w:tcPr>
            <w:tcW w:w="1840" w:type="dxa"/>
            <w:vMerge w:val="restart"/>
          </w:tcPr>
          <w:p w14:paraId="53DE2581" w14:textId="457B506A" w:rsidR="00524EDF" w:rsidRDefault="00524EDF" w:rsidP="001E6B86">
            <w:pPr>
              <w:pStyle w:val="RCTstable"/>
            </w:pPr>
            <w:r>
              <w:t>Weight gain exceeding guidelines</w:t>
            </w:r>
          </w:p>
        </w:tc>
        <w:tc>
          <w:tcPr>
            <w:tcW w:w="1957" w:type="dxa"/>
          </w:tcPr>
          <w:p w14:paraId="0C51B356" w14:textId="7B6CFFA9" w:rsidR="00524EDF" w:rsidRDefault="00524EDF" w:rsidP="001E6B86">
            <w:pPr>
              <w:pStyle w:val="RCTstable"/>
            </w:pPr>
            <w:r>
              <w:t>Diet</w:t>
            </w:r>
          </w:p>
        </w:tc>
        <w:tc>
          <w:tcPr>
            <w:tcW w:w="3967" w:type="dxa"/>
            <w:tcBorders>
              <w:bottom w:val="single" w:sz="4" w:space="0" w:color="3B3474"/>
            </w:tcBorders>
            <w:shd w:val="clear" w:color="auto" w:fill="E2EFD9" w:themeFill="accent6" w:themeFillTint="33"/>
          </w:tcPr>
          <w:p w14:paraId="3559AC2E" w14:textId="78D16001" w:rsidR="00524EDF" w:rsidRPr="00D9380A" w:rsidRDefault="00524EDF" w:rsidP="001E6B86">
            <w:pPr>
              <w:pStyle w:val="RCTstable"/>
            </w:pPr>
            <w:r>
              <w:t>RR 0.65</w:t>
            </w:r>
            <w:r w:rsidRPr="00C12274">
              <w:t>; 95%CI 0.</w:t>
            </w:r>
            <w:r>
              <w:t>54 to 0.77</w:t>
            </w:r>
          </w:p>
        </w:tc>
        <w:tc>
          <w:tcPr>
            <w:tcW w:w="1517" w:type="dxa"/>
          </w:tcPr>
          <w:p w14:paraId="4C2F348E" w14:textId="4234ADED" w:rsidR="00524EDF" w:rsidRDefault="00524EDF" w:rsidP="001E6B86">
            <w:pPr>
              <w:pStyle w:val="RCTstable"/>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p>
        </w:tc>
      </w:tr>
      <w:tr w:rsidR="00267209" w14:paraId="4CC743A8" w14:textId="77777777" w:rsidTr="00524EDF">
        <w:tc>
          <w:tcPr>
            <w:tcW w:w="1840" w:type="dxa"/>
            <w:vMerge/>
          </w:tcPr>
          <w:p w14:paraId="7F558753" w14:textId="77777777" w:rsidR="00524EDF" w:rsidRDefault="00524EDF" w:rsidP="001E6B86">
            <w:pPr>
              <w:pStyle w:val="RCTstable"/>
            </w:pPr>
          </w:p>
        </w:tc>
        <w:tc>
          <w:tcPr>
            <w:tcW w:w="1957" w:type="dxa"/>
          </w:tcPr>
          <w:p w14:paraId="0F357823" w14:textId="1F98FF84" w:rsidR="00524EDF" w:rsidRDefault="00524EDF" w:rsidP="001E6B86">
            <w:pPr>
              <w:pStyle w:val="RCTstable"/>
            </w:pPr>
            <w:r>
              <w:t>Exercise</w:t>
            </w:r>
          </w:p>
        </w:tc>
        <w:tc>
          <w:tcPr>
            <w:tcW w:w="3967" w:type="dxa"/>
            <w:tcBorders>
              <w:bottom w:val="single" w:sz="4" w:space="0" w:color="3B3474"/>
            </w:tcBorders>
            <w:shd w:val="clear" w:color="auto" w:fill="E2EFD9" w:themeFill="accent6" w:themeFillTint="33"/>
          </w:tcPr>
          <w:p w14:paraId="114E894B" w14:textId="1386A99F" w:rsidR="00524EDF" w:rsidRPr="00D9380A" w:rsidRDefault="00524EDF" w:rsidP="001E6B86">
            <w:pPr>
              <w:pStyle w:val="RCTstable"/>
            </w:pPr>
            <w:r w:rsidRPr="00AB606F">
              <w:t>RR 0.77; 95%CI 0.69 to 0.87</w:t>
            </w:r>
          </w:p>
        </w:tc>
        <w:tc>
          <w:tcPr>
            <w:tcW w:w="1517" w:type="dxa"/>
          </w:tcPr>
          <w:p w14:paraId="0CF5CD07" w14:textId="2D52AB64" w:rsidR="00524EDF" w:rsidRDefault="00524EDF" w:rsidP="001E6B86">
            <w:pPr>
              <w:pStyle w:val="RCTstable"/>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p>
        </w:tc>
      </w:tr>
      <w:tr w:rsidR="00267209" w14:paraId="6ECA9E57" w14:textId="77777777" w:rsidTr="00267209">
        <w:tc>
          <w:tcPr>
            <w:tcW w:w="1840" w:type="dxa"/>
            <w:vMerge/>
            <w:tcBorders>
              <w:bottom w:val="single" w:sz="4" w:space="0" w:color="3B3474"/>
            </w:tcBorders>
          </w:tcPr>
          <w:p w14:paraId="137B7421" w14:textId="77777777" w:rsidR="00524EDF" w:rsidRDefault="00524EDF" w:rsidP="001E6B86">
            <w:pPr>
              <w:pStyle w:val="RCTstable"/>
            </w:pPr>
          </w:p>
        </w:tc>
        <w:tc>
          <w:tcPr>
            <w:tcW w:w="1957" w:type="dxa"/>
            <w:tcBorders>
              <w:bottom w:val="single" w:sz="4" w:space="0" w:color="3B3474"/>
            </w:tcBorders>
          </w:tcPr>
          <w:p w14:paraId="0222BF47" w14:textId="4B8F2E03" w:rsidR="00524EDF" w:rsidRDefault="00524EDF" w:rsidP="001E6B86">
            <w:pPr>
              <w:pStyle w:val="RCTstable"/>
            </w:pPr>
            <w:r>
              <w:t>Lifestyle counselling</w:t>
            </w:r>
          </w:p>
        </w:tc>
        <w:tc>
          <w:tcPr>
            <w:tcW w:w="3967" w:type="dxa"/>
            <w:tcBorders>
              <w:bottom w:val="single" w:sz="4" w:space="0" w:color="3B3474"/>
            </w:tcBorders>
            <w:shd w:val="clear" w:color="auto" w:fill="E2EFD9" w:themeFill="accent6" w:themeFillTint="33"/>
          </w:tcPr>
          <w:p w14:paraId="0A10BD7F" w14:textId="5125A28F" w:rsidR="00524EDF" w:rsidRPr="00D9380A" w:rsidRDefault="00524EDF" w:rsidP="00181F8B">
            <w:pPr>
              <w:pStyle w:val="RCTstable"/>
            </w:pPr>
            <w:r>
              <w:t>RR 0.</w:t>
            </w:r>
            <w:r w:rsidR="00181F8B">
              <w:t>83</w:t>
            </w:r>
            <w:r>
              <w:t>; 95%CI 0.78 to 0.</w:t>
            </w:r>
            <w:r w:rsidR="00181F8B">
              <w:t>89</w:t>
            </w:r>
          </w:p>
        </w:tc>
        <w:tc>
          <w:tcPr>
            <w:tcW w:w="1517" w:type="dxa"/>
            <w:tcBorders>
              <w:bottom w:val="single" w:sz="4" w:space="0" w:color="3B3474"/>
            </w:tcBorders>
          </w:tcPr>
          <w:p w14:paraId="3F42552E" w14:textId="1BEA4F4B" w:rsidR="00524EDF" w:rsidRDefault="00524EDF" w:rsidP="001E6B86">
            <w:pPr>
              <w:pStyle w:val="RCTstable"/>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p>
        </w:tc>
      </w:tr>
      <w:tr w:rsidR="00267209" w14:paraId="5ADE81D3" w14:textId="77777777" w:rsidTr="00267209">
        <w:tc>
          <w:tcPr>
            <w:tcW w:w="1840" w:type="dxa"/>
            <w:vMerge w:val="restart"/>
            <w:shd w:val="clear" w:color="auto" w:fill="E7E6E6" w:themeFill="background2"/>
          </w:tcPr>
          <w:p w14:paraId="1002DA69" w14:textId="7F69CD18" w:rsidR="00524EDF" w:rsidRDefault="00524EDF" w:rsidP="00E70A06">
            <w:pPr>
              <w:pStyle w:val="RCTstable"/>
              <w:keepNext/>
            </w:pPr>
            <w:r>
              <w:t>Gestational diabetes</w:t>
            </w:r>
          </w:p>
        </w:tc>
        <w:tc>
          <w:tcPr>
            <w:tcW w:w="1957" w:type="dxa"/>
            <w:shd w:val="clear" w:color="auto" w:fill="E7E6E6" w:themeFill="background2"/>
          </w:tcPr>
          <w:p w14:paraId="58819807" w14:textId="77777777" w:rsidR="00524EDF" w:rsidRDefault="00524EDF" w:rsidP="00E70A06">
            <w:pPr>
              <w:pStyle w:val="RCTstable"/>
              <w:keepNext/>
            </w:pPr>
            <w:r>
              <w:t>Diet</w:t>
            </w:r>
          </w:p>
        </w:tc>
        <w:tc>
          <w:tcPr>
            <w:tcW w:w="3967" w:type="dxa"/>
            <w:tcBorders>
              <w:bottom w:val="single" w:sz="4" w:space="0" w:color="3B3474"/>
            </w:tcBorders>
            <w:shd w:val="clear" w:color="auto" w:fill="FFF2CC" w:themeFill="accent4" w:themeFillTint="33"/>
          </w:tcPr>
          <w:p w14:paraId="7EB232FC" w14:textId="4A1662B4" w:rsidR="00524EDF" w:rsidRPr="00D9380A" w:rsidRDefault="00524EDF" w:rsidP="00E70A06">
            <w:pPr>
              <w:pStyle w:val="RCTstable"/>
              <w:keepNext/>
            </w:pPr>
            <w:r w:rsidRPr="00C12274">
              <w:t>RR 0.</w:t>
            </w:r>
            <w:r>
              <w:t>86</w:t>
            </w:r>
            <w:r w:rsidRPr="00C12274">
              <w:t>; 95%CI 0.</w:t>
            </w:r>
            <w:r>
              <w:t>64</w:t>
            </w:r>
            <w:r w:rsidRPr="00C12274">
              <w:t xml:space="preserve"> to </w:t>
            </w:r>
            <w:r>
              <w:t>1.17</w:t>
            </w:r>
          </w:p>
        </w:tc>
        <w:tc>
          <w:tcPr>
            <w:tcW w:w="1517" w:type="dxa"/>
            <w:shd w:val="clear" w:color="auto" w:fill="E7E6E6" w:themeFill="background2"/>
          </w:tcPr>
          <w:p w14:paraId="155AE3B6" w14:textId="17B15960" w:rsidR="00524EDF" w:rsidRDefault="00524EDF" w:rsidP="00E70A06">
            <w:pPr>
              <w:pStyle w:val="RCTstable"/>
              <w:keepNext/>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p>
        </w:tc>
      </w:tr>
      <w:tr w:rsidR="00267209" w14:paraId="032FADF3" w14:textId="77777777" w:rsidTr="00267209">
        <w:tc>
          <w:tcPr>
            <w:tcW w:w="1840" w:type="dxa"/>
            <w:vMerge/>
            <w:shd w:val="clear" w:color="auto" w:fill="E7E6E6" w:themeFill="background2"/>
          </w:tcPr>
          <w:p w14:paraId="25276B26" w14:textId="77777777" w:rsidR="00524EDF" w:rsidRDefault="00524EDF" w:rsidP="00267209">
            <w:pPr>
              <w:pStyle w:val="RCTstable"/>
            </w:pPr>
          </w:p>
        </w:tc>
        <w:tc>
          <w:tcPr>
            <w:tcW w:w="1957" w:type="dxa"/>
            <w:shd w:val="clear" w:color="auto" w:fill="E7E6E6" w:themeFill="background2"/>
          </w:tcPr>
          <w:p w14:paraId="74464F11" w14:textId="77777777" w:rsidR="00524EDF" w:rsidRDefault="00524EDF" w:rsidP="00267209">
            <w:pPr>
              <w:pStyle w:val="RCTstable"/>
            </w:pPr>
            <w:r>
              <w:t>Exercise</w:t>
            </w:r>
          </w:p>
        </w:tc>
        <w:tc>
          <w:tcPr>
            <w:tcW w:w="3967" w:type="dxa"/>
            <w:tcBorders>
              <w:bottom w:val="single" w:sz="4" w:space="0" w:color="3B3474"/>
            </w:tcBorders>
            <w:shd w:val="clear" w:color="auto" w:fill="E2EFD9" w:themeFill="accent6" w:themeFillTint="33"/>
          </w:tcPr>
          <w:p w14:paraId="48543D34" w14:textId="754375B5" w:rsidR="00524EDF" w:rsidRPr="00D9380A" w:rsidRDefault="00524EDF" w:rsidP="00267209">
            <w:pPr>
              <w:pStyle w:val="RCTstable"/>
            </w:pPr>
            <w:r w:rsidRPr="00AB606F">
              <w:t>RR 0.74; 95%CI 0.60 to 0.90</w:t>
            </w:r>
          </w:p>
        </w:tc>
        <w:tc>
          <w:tcPr>
            <w:tcW w:w="1517" w:type="dxa"/>
            <w:shd w:val="clear" w:color="auto" w:fill="E7E6E6" w:themeFill="background2"/>
          </w:tcPr>
          <w:p w14:paraId="62BCE1CF" w14:textId="5980B073" w:rsidR="00524EDF" w:rsidRDefault="00524EDF" w:rsidP="00267209">
            <w:pPr>
              <w:pStyle w:val="RCTstable"/>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p>
        </w:tc>
      </w:tr>
      <w:tr w:rsidR="00267209" w14:paraId="35BC3556" w14:textId="77777777" w:rsidTr="00267209">
        <w:tc>
          <w:tcPr>
            <w:tcW w:w="1840" w:type="dxa"/>
            <w:vMerge/>
            <w:shd w:val="clear" w:color="auto" w:fill="E7E6E6" w:themeFill="background2"/>
          </w:tcPr>
          <w:p w14:paraId="5730FE65" w14:textId="77777777" w:rsidR="00524EDF" w:rsidRDefault="00524EDF" w:rsidP="00267209">
            <w:pPr>
              <w:pStyle w:val="RCTstable"/>
            </w:pPr>
          </w:p>
        </w:tc>
        <w:tc>
          <w:tcPr>
            <w:tcW w:w="1957" w:type="dxa"/>
            <w:shd w:val="clear" w:color="auto" w:fill="E7E6E6" w:themeFill="background2"/>
          </w:tcPr>
          <w:p w14:paraId="0D9C4E9A" w14:textId="77777777" w:rsidR="00524EDF" w:rsidRDefault="00524EDF" w:rsidP="00267209">
            <w:pPr>
              <w:pStyle w:val="RCTstable"/>
            </w:pPr>
            <w:r>
              <w:t>Lifestyle counselling</w:t>
            </w:r>
          </w:p>
        </w:tc>
        <w:tc>
          <w:tcPr>
            <w:tcW w:w="3967" w:type="dxa"/>
            <w:tcBorders>
              <w:bottom w:val="single" w:sz="4" w:space="0" w:color="3B3474"/>
            </w:tcBorders>
            <w:shd w:val="clear" w:color="auto" w:fill="DEEAF6" w:themeFill="accent5" w:themeFillTint="33"/>
          </w:tcPr>
          <w:p w14:paraId="40800F43" w14:textId="66CF6752" w:rsidR="00524EDF" w:rsidRPr="00D9380A" w:rsidRDefault="00524EDF" w:rsidP="00181F8B">
            <w:pPr>
              <w:pStyle w:val="RCTstable"/>
            </w:pPr>
            <w:r>
              <w:t>RR 0.</w:t>
            </w:r>
            <w:r w:rsidR="00181F8B">
              <w:t>90</w:t>
            </w:r>
            <w:r>
              <w:t>; 95%CI 0.</w:t>
            </w:r>
            <w:r w:rsidR="00181F8B">
              <w:t>81</w:t>
            </w:r>
            <w:r w:rsidR="00181F8B" w:rsidRPr="00945318">
              <w:t xml:space="preserve"> </w:t>
            </w:r>
            <w:r w:rsidRPr="00945318">
              <w:t>to</w:t>
            </w:r>
            <w:r>
              <w:t xml:space="preserve"> 1.01</w:t>
            </w:r>
          </w:p>
        </w:tc>
        <w:tc>
          <w:tcPr>
            <w:tcW w:w="1517" w:type="dxa"/>
            <w:shd w:val="clear" w:color="auto" w:fill="E7E6E6" w:themeFill="background2"/>
          </w:tcPr>
          <w:p w14:paraId="0BD6425A" w14:textId="6A402663" w:rsidR="00524EDF" w:rsidRDefault="00524EDF" w:rsidP="00267209">
            <w:pPr>
              <w:pStyle w:val="RCTstable"/>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p>
        </w:tc>
      </w:tr>
      <w:tr w:rsidR="00267209" w14:paraId="44F720AB" w14:textId="77777777" w:rsidTr="00524EDF">
        <w:tc>
          <w:tcPr>
            <w:tcW w:w="1840" w:type="dxa"/>
            <w:vMerge w:val="restart"/>
          </w:tcPr>
          <w:p w14:paraId="1056F864" w14:textId="18EE1752" w:rsidR="00524EDF" w:rsidRDefault="00524EDF" w:rsidP="00267209">
            <w:pPr>
              <w:pStyle w:val="RCTstable"/>
            </w:pPr>
            <w:r>
              <w:t>Gestational hypertension</w:t>
            </w:r>
          </w:p>
        </w:tc>
        <w:tc>
          <w:tcPr>
            <w:tcW w:w="1957" w:type="dxa"/>
          </w:tcPr>
          <w:p w14:paraId="7383C720" w14:textId="77777777" w:rsidR="00524EDF" w:rsidRDefault="00524EDF" w:rsidP="00267209">
            <w:pPr>
              <w:pStyle w:val="RCTstable"/>
            </w:pPr>
            <w:r>
              <w:t>Diet</w:t>
            </w:r>
          </w:p>
        </w:tc>
        <w:tc>
          <w:tcPr>
            <w:tcW w:w="3967" w:type="dxa"/>
            <w:tcBorders>
              <w:bottom w:val="single" w:sz="4" w:space="0" w:color="3B3474"/>
            </w:tcBorders>
            <w:shd w:val="clear" w:color="auto" w:fill="E2EFD9" w:themeFill="accent6" w:themeFillTint="33"/>
          </w:tcPr>
          <w:p w14:paraId="217B1CAD" w14:textId="5E24CCE2" w:rsidR="00524EDF" w:rsidRPr="00D9380A" w:rsidRDefault="00524EDF" w:rsidP="00267209">
            <w:pPr>
              <w:pStyle w:val="RCTstable"/>
            </w:pPr>
            <w:r w:rsidRPr="00C12274">
              <w:t>RR 0.</w:t>
            </w:r>
            <w:r>
              <w:t>29</w:t>
            </w:r>
            <w:r w:rsidRPr="00C12274">
              <w:t>; 95%CI 0.</w:t>
            </w:r>
            <w:r>
              <w:t>13 to 0.61</w:t>
            </w:r>
          </w:p>
        </w:tc>
        <w:tc>
          <w:tcPr>
            <w:tcW w:w="1517" w:type="dxa"/>
          </w:tcPr>
          <w:p w14:paraId="0B07CAAE" w14:textId="7B7DB2BF" w:rsidR="00524EDF" w:rsidRDefault="00524EDF" w:rsidP="00267209">
            <w:pPr>
              <w:pStyle w:val="RCTstable"/>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p>
        </w:tc>
      </w:tr>
      <w:tr w:rsidR="00267209" w14:paraId="4CEFE8F4" w14:textId="77777777" w:rsidTr="00863FE7">
        <w:tc>
          <w:tcPr>
            <w:tcW w:w="1840" w:type="dxa"/>
            <w:vMerge/>
          </w:tcPr>
          <w:p w14:paraId="57AD2772" w14:textId="77777777" w:rsidR="00524EDF" w:rsidRDefault="00524EDF" w:rsidP="00267209">
            <w:pPr>
              <w:pStyle w:val="RCTstable"/>
            </w:pPr>
          </w:p>
        </w:tc>
        <w:tc>
          <w:tcPr>
            <w:tcW w:w="1957" w:type="dxa"/>
          </w:tcPr>
          <w:p w14:paraId="28CF2CC3" w14:textId="77777777" w:rsidR="00524EDF" w:rsidRDefault="00524EDF" w:rsidP="00267209">
            <w:pPr>
              <w:pStyle w:val="RCTstable"/>
            </w:pPr>
            <w:r>
              <w:t>Exercise</w:t>
            </w:r>
          </w:p>
        </w:tc>
        <w:tc>
          <w:tcPr>
            <w:tcW w:w="3967" w:type="dxa"/>
            <w:tcBorders>
              <w:bottom w:val="single" w:sz="4" w:space="0" w:color="3B3474"/>
            </w:tcBorders>
            <w:shd w:val="clear" w:color="auto" w:fill="E2EFD9" w:themeFill="accent6" w:themeFillTint="33"/>
          </w:tcPr>
          <w:p w14:paraId="2EF50158" w14:textId="75F16CE4" w:rsidR="00524EDF" w:rsidRPr="00D9380A" w:rsidRDefault="00524EDF" w:rsidP="00267209">
            <w:pPr>
              <w:pStyle w:val="RCTstable"/>
            </w:pPr>
            <w:r w:rsidRPr="00AB606F">
              <w:t>RR 0.51; 95%CI 0.37 to 0.71</w:t>
            </w:r>
          </w:p>
        </w:tc>
        <w:tc>
          <w:tcPr>
            <w:tcW w:w="1517" w:type="dxa"/>
          </w:tcPr>
          <w:p w14:paraId="084151E8" w14:textId="17DFBF5E" w:rsidR="00524EDF" w:rsidRDefault="00524EDF" w:rsidP="00267209">
            <w:pPr>
              <w:pStyle w:val="RCTstable"/>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p>
        </w:tc>
      </w:tr>
      <w:tr w:rsidR="00267209" w14:paraId="57ABD75E" w14:textId="77777777" w:rsidTr="00267209">
        <w:tc>
          <w:tcPr>
            <w:tcW w:w="1840" w:type="dxa"/>
            <w:vMerge/>
            <w:tcBorders>
              <w:bottom w:val="single" w:sz="4" w:space="0" w:color="3B3474"/>
            </w:tcBorders>
          </w:tcPr>
          <w:p w14:paraId="2AC8B0E8" w14:textId="77777777" w:rsidR="00524EDF" w:rsidRDefault="00524EDF" w:rsidP="00267209">
            <w:pPr>
              <w:pStyle w:val="RCTstable"/>
            </w:pPr>
          </w:p>
        </w:tc>
        <w:tc>
          <w:tcPr>
            <w:tcW w:w="1957" w:type="dxa"/>
            <w:tcBorders>
              <w:bottom w:val="single" w:sz="4" w:space="0" w:color="3B3474"/>
            </w:tcBorders>
          </w:tcPr>
          <w:p w14:paraId="70378D12" w14:textId="77777777" w:rsidR="00524EDF" w:rsidRDefault="00524EDF" w:rsidP="00267209">
            <w:pPr>
              <w:pStyle w:val="RCTstable"/>
            </w:pPr>
            <w:r>
              <w:t>Lifestyle counselling</w:t>
            </w:r>
          </w:p>
        </w:tc>
        <w:tc>
          <w:tcPr>
            <w:tcW w:w="3967" w:type="dxa"/>
            <w:tcBorders>
              <w:bottom w:val="single" w:sz="4" w:space="0" w:color="3B3474"/>
            </w:tcBorders>
            <w:shd w:val="clear" w:color="auto" w:fill="FFF2CC" w:themeFill="accent4" w:themeFillTint="33"/>
          </w:tcPr>
          <w:p w14:paraId="1E2BCEBF" w14:textId="2F6EA75D" w:rsidR="00524EDF" w:rsidRPr="00D9380A" w:rsidRDefault="00524EDF" w:rsidP="00267209">
            <w:pPr>
              <w:pStyle w:val="RCTstable"/>
            </w:pPr>
            <w:r>
              <w:t>RR 0.9</w:t>
            </w:r>
            <w:r w:rsidR="00250888">
              <w:t>9</w:t>
            </w:r>
            <w:r>
              <w:t>; 95%CI 0.</w:t>
            </w:r>
            <w:r w:rsidR="00250888">
              <w:t>7</w:t>
            </w:r>
            <w:r>
              <w:t>7 to 1.2</w:t>
            </w:r>
            <w:r w:rsidR="00250888">
              <w:t>8</w:t>
            </w:r>
          </w:p>
        </w:tc>
        <w:tc>
          <w:tcPr>
            <w:tcW w:w="1517" w:type="dxa"/>
            <w:tcBorders>
              <w:bottom w:val="single" w:sz="4" w:space="0" w:color="3B3474"/>
            </w:tcBorders>
          </w:tcPr>
          <w:p w14:paraId="11A73BBF" w14:textId="132909C8" w:rsidR="00524EDF" w:rsidRDefault="00524EDF" w:rsidP="00267209">
            <w:pPr>
              <w:pStyle w:val="RCTstable"/>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p>
        </w:tc>
      </w:tr>
      <w:tr w:rsidR="00267209" w14:paraId="3597BCC0" w14:textId="77777777" w:rsidTr="00267209">
        <w:tc>
          <w:tcPr>
            <w:tcW w:w="1840" w:type="dxa"/>
            <w:vMerge w:val="restart"/>
            <w:shd w:val="clear" w:color="auto" w:fill="E7E6E6" w:themeFill="background2"/>
          </w:tcPr>
          <w:p w14:paraId="767207D6" w14:textId="0101532D" w:rsidR="00524EDF" w:rsidRDefault="00524EDF" w:rsidP="00267209">
            <w:pPr>
              <w:pStyle w:val="RCTstable"/>
            </w:pPr>
            <w:r>
              <w:t>Pre-eclampsia</w:t>
            </w:r>
          </w:p>
        </w:tc>
        <w:tc>
          <w:tcPr>
            <w:tcW w:w="1957" w:type="dxa"/>
            <w:shd w:val="clear" w:color="auto" w:fill="E7E6E6" w:themeFill="background2"/>
          </w:tcPr>
          <w:p w14:paraId="0FA3A304" w14:textId="77777777" w:rsidR="00524EDF" w:rsidRDefault="00524EDF" w:rsidP="00267209">
            <w:pPr>
              <w:pStyle w:val="RCTstable"/>
            </w:pPr>
            <w:r>
              <w:t>Diet</w:t>
            </w:r>
          </w:p>
        </w:tc>
        <w:tc>
          <w:tcPr>
            <w:tcW w:w="3967" w:type="dxa"/>
            <w:tcBorders>
              <w:bottom w:val="single" w:sz="4" w:space="0" w:color="3B3474"/>
            </w:tcBorders>
            <w:shd w:val="clear" w:color="auto" w:fill="FFF2CC" w:themeFill="accent4" w:themeFillTint="33"/>
          </w:tcPr>
          <w:p w14:paraId="13B1971D" w14:textId="1E5F07FD" w:rsidR="00524EDF" w:rsidRPr="00D9380A" w:rsidRDefault="00524EDF" w:rsidP="00267209">
            <w:pPr>
              <w:pStyle w:val="RCTstable"/>
            </w:pPr>
            <w:r w:rsidRPr="00C12274">
              <w:t>RR 0.</w:t>
            </w:r>
            <w:r>
              <w:t>61</w:t>
            </w:r>
            <w:r w:rsidRPr="00C12274">
              <w:t>; 95%CI 0.</w:t>
            </w:r>
            <w:r>
              <w:t>25</w:t>
            </w:r>
            <w:r w:rsidRPr="00C12274">
              <w:t xml:space="preserve"> to </w:t>
            </w:r>
            <w:r>
              <w:t>1.46</w:t>
            </w:r>
          </w:p>
        </w:tc>
        <w:tc>
          <w:tcPr>
            <w:tcW w:w="1517" w:type="dxa"/>
            <w:shd w:val="clear" w:color="auto" w:fill="E7E6E6" w:themeFill="background2"/>
          </w:tcPr>
          <w:p w14:paraId="1EFEF207" w14:textId="059D054C" w:rsidR="00524EDF" w:rsidRDefault="00524EDF" w:rsidP="00267209">
            <w:pPr>
              <w:pStyle w:val="RCTstable"/>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p>
        </w:tc>
      </w:tr>
      <w:tr w:rsidR="00267209" w14:paraId="63E35E51" w14:textId="77777777" w:rsidTr="00267209">
        <w:tc>
          <w:tcPr>
            <w:tcW w:w="1840" w:type="dxa"/>
            <w:vMerge/>
            <w:shd w:val="clear" w:color="auto" w:fill="E7E6E6" w:themeFill="background2"/>
          </w:tcPr>
          <w:p w14:paraId="1930F329" w14:textId="77777777" w:rsidR="00524EDF" w:rsidRDefault="00524EDF" w:rsidP="00267209">
            <w:pPr>
              <w:pStyle w:val="RCTstable"/>
            </w:pPr>
          </w:p>
        </w:tc>
        <w:tc>
          <w:tcPr>
            <w:tcW w:w="1957" w:type="dxa"/>
            <w:shd w:val="clear" w:color="auto" w:fill="E7E6E6" w:themeFill="background2"/>
          </w:tcPr>
          <w:p w14:paraId="05ED2478" w14:textId="77777777" w:rsidR="00524EDF" w:rsidRDefault="00524EDF" w:rsidP="00267209">
            <w:pPr>
              <w:pStyle w:val="RCTstable"/>
            </w:pPr>
            <w:r>
              <w:t>Exercise</w:t>
            </w:r>
          </w:p>
        </w:tc>
        <w:tc>
          <w:tcPr>
            <w:tcW w:w="3967" w:type="dxa"/>
            <w:tcBorders>
              <w:bottom w:val="single" w:sz="4" w:space="0" w:color="3B3474"/>
            </w:tcBorders>
            <w:shd w:val="clear" w:color="auto" w:fill="FFF2CC" w:themeFill="accent4" w:themeFillTint="33"/>
          </w:tcPr>
          <w:p w14:paraId="759CC863" w14:textId="315F419D" w:rsidR="00524EDF" w:rsidRPr="00D9380A" w:rsidRDefault="00524EDF" w:rsidP="00267209">
            <w:pPr>
              <w:pStyle w:val="RCTstable"/>
            </w:pPr>
            <w:r w:rsidRPr="00AB606F">
              <w:t>RR 0.78; 95%CI 0.53 to 1.15</w:t>
            </w:r>
          </w:p>
        </w:tc>
        <w:tc>
          <w:tcPr>
            <w:tcW w:w="1517" w:type="dxa"/>
            <w:shd w:val="clear" w:color="auto" w:fill="E7E6E6" w:themeFill="background2"/>
          </w:tcPr>
          <w:p w14:paraId="1AC07208" w14:textId="75E9C1D4" w:rsidR="00524EDF" w:rsidRDefault="00524EDF" w:rsidP="00267209">
            <w:pPr>
              <w:pStyle w:val="RCTstable"/>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p>
        </w:tc>
      </w:tr>
      <w:tr w:rsidR="00267209" w14:paraId="64BDF454" w14:textId="77777777" w:rsidTr="00267209">
        <w:tc>
          <w:tcPr>
            <w:tcW w:w="1840" w:type="dxa"/>
            <w:vMerge/>
            <w:shd w:val="clear" w:color="auto" w:fill="E7E6E6" w:themeFill="background2"/>
          </w:tcPr>
          <w:p w14:paraId="24A63939" w14:textId="77777777" w:rsidR="00524EDF" w:rsidRDefault="00524EDF" w:rsidP="00267209">
            <w:pPr>
              <w:pStyle w:val="RCTstable"/>
            </w:pPr>
          </w:p>
        </w:tc>
        <w:tc>
          <w:tcPr>
            <w:tcW w:w="1957" w:type="dxa"/>
            <w:shd w:val="clear" w:color="auto" w:fill="E7E6E6" w:themeFill="background2"/>
          </w:tcPr>
          <w:p w14:paraId="17EDF37C" w14:textId="77777777" w:rsidR="00524EDF" w:rsidRDefault="00524EDF" w:rsidP="00267209">
            <w:pPr>
              <w:pStyle w:val="RCTstable"/>
            </w:pPr>
            <w:r>
              <w:t>Lifestyle counselling</w:t>
            </w:r>
          </w:p>
        </w:tc>
        <w:tc>
          <w:tcPr>
            <w:tcW w:w="3967" w:type="dxa"/>
            <w:tcBorders>
              <w:bottom w:val="single" w:sz="4" w:space="0" w:color="3B3474"/>
            </w:tcBorders>
            <w:shd w:val="clear" w:color="auto" w:fill="FFF2CC" w:themeFill="accent4" w:themeFillTint="33"/>
          </w:tcPr>
          <w:p w14:paraId="1EA2A33B" w14:textId="44CEF19D" w:rsidR="00524EDF" w:rsidRPr="00D9380A" w:rsidRDefault="00524EDF" w:rsidP="00267209">
            <w:pPr>
              <w:pStyle w:val="RCTstable"/>
            </w:pPr>
            <w:r>
              <w:t>RR 1.05; 95%CI 0.85 to 1.29</w:t>
            </w:r>
          </w:p>
        </w:tc>
        <w:tc>
          <w:tcPr>
            <w:tcW w:w="1517" w:type="dxa"/>
            <w:shd w:val="clear" w:color="auto" w:fill="E7E6E6" w:themeFill="background2"/>
          </w:tcPr>
          <w:p w14:paraId="605CD756" w14:textId="58FE432D" w:rsidR="00524EDF" w:rsidRDefault="00524EDF" w:rsidP="00267209">
            <w:pPr>
              <w:pStyle w:val="RCTstable"/>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p>
        </w:tc>
      </w:tr>
      <w:tr w:rsidR="00267209" w14:paraId="5DAAF42C" w14:textId="77777777" w:rsidTr="00A912D4">
        <w:tc>
          <w:tcPr>
            <w:tcW w:w="1840" w:type="dxa"/>
            <w:vMerge w:val="restart"/>
          </w:tcPr>
          <w:p w14:paraId="66531E8B" w14:textId="2AE0832C" w:rsidR="00524EDF" w:rsidRDefault="00524EDF" w:rsidP="00267209">
            <w:pPr>
              <w:pStyle w:val="RCTstable"/>
            </w:pPr>
            <w:r>
              <w:t>Caesarean section</w:t>
            </w:r>
          </w:p>
        </w:tc>
        <w:tc>
          <w:tcPr>
            <w:tcW w:w="1957" w:type="dxa"/>
          </w:tcPr>
          <w:p w14:paraId="1DC7A725" w14:textId="77777777" w:rsidR="00524EDF" w:rsidRDefault="00524EDF" w:rsidP="00267209">
            <w:pPr>
              <w:pStyle w:val="RCTstable"/>
            </w:pPr>
            <w:r>
              <w:t>Diet</w:t>
            </w:r>
          </w:p>
        </w:tc>
        <w:tc>
          <w:tcPr>
            <w:tcW w:w="3967" w:type="dxa"/>
            <w:tcBorders>
              <w:bottom w:val="single" w:sz="4" w:space="0" w:color="3B3474"/>
            </w:tcBorders>
            <w:shd w:val="clear" w:color="auto" w:fill="FFF2CC" w:themeFill="accent4" w:themeFillTint="33"/>
          </w:tcPr>
          <w:p w14:paraId="0F63F875" w14:textId="51DEF65B" w:rsidR="00524EDF" w:rsidRPr="00D9380A" w:rsidRDefault="00524EDF" w:rsidP="00267209">
            <w:pPr>
              <w:pStyle w:val="RCTstable"/>
            </w:pPr>
            <w:r w:rsidRPr="00C12274">
              <w:t>RR 0.8</w:t>
            </w:r>
            <w:r>
              <w:t>5</w:t>
            </w:r>
            <w:r w:rsidRPr="00C12274">
              <w:t>; 95%CI 0.</w:t>
            </w:r>
            <w:r>
              <w:t>64</w:t>
            </w:r>
            <w:r w:rsidRPr="00C12274">
              <w:t xml:space="preserve"> to </w:t>
            </w:r>
            <w:r>
              <w:t>1.11</w:t>
            </w:r>
          </w:p>
        </w:tc>
        <w:tc>
          <w:tcPr>
            <w:tcW w:w="1517" w:type="dxa"/>
          </w:tcPr>
          <w:p w14:paraId="093F54F5" w14:textId="25CF8E76" w:rsidR="00524EDF" w:rsidRDefault="00524EDF" w:rsidP="00267209">
            <w:pPr>
              <w:pStyle w:val="RCTstable"/>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p>
        </w:tc>
      </w:tr>
      <w:tr w:rsidR="00267209" w14:paraId="70256610" w14:textId="77777777" w:rsidTr="00A912D4">
        <w:trPr>
          <w:trHeight w:val="323"/>
        </w:trPr>
        <w:tc>
          <w:tcPr>
            <w:tcW w:w="1840" w:type="dxa"/>
            <w:vMerge/>
          </w:tcPr>
          <w:p w14:paraId="02662C88" w14:textId="77777777" w:rsidR="00524EDF" w:rsidRDefault="00524EDF" w:rsidP="00267209">
            <w:pPr>
              <w:pStyle w:val="RCTstable"/>
            </w:pPr>
          </w:p>
        </w:tc>
        <w:tc>
          <w:tcPr>
            <w:tcW w:w="1957" w:type="dxa"/>
          </w:tcPr>
          <w:p w14:paraId="24C70A24" w14:textId="77777777" w:rsidR="00524EDF" w:rsidRDefault="00524EDF" w:rsidP="00267209">
            <w:pPr>
              <w:pStyle w:val="RCTstable"/>
            </w:pPr>
            <w:r>
              <w:t>Exercise</w:t>
            </w:r>
          </w:p>
        </w:tc>
        <w:tc>
          <w:tcPr>
            <w:tcW w:w="3967" w:type="dxa"/>
            <w:tcBorders>
              <w:bottom w:val="single" w:sz="4" w:space="0" w:color="3B3474"/>
            </w:tcBorders>
            <w:shd w:val="clear" w:color="auto" w:fill="E2EFD9" w:themeFill="accent6" w:themeFillTint="33"/>
          </w:tcPr>
          <w:p w14:paraId="02DCCB6B" w14:textId="119B929F" w:rsidR="00524EDF" w:rsidRPr="00D9380A" w:rsidRDefault="00524EDF" w:rsidP="00267209">
            <w:pPr>
              <w:pStyle w:val="RCTstable"/>
            </w:pPr>
            <w:r w:rsidRPr="00AB606F">
              <w:t>RR 0.85; 95%CI 0.74 to 0.98</w:t>
            </w:r>
          </w:p>
        </w:tc>
        <w:tc>
          <w:tcPr>
            <w:tcW w:w="1517" w:type="dxa"/>
          </w:tcPr>
          <w:p w14:paraId="6B748529" w14:textId="00D65329" w:rsidR="00524EDF" w:rsidRDefault="00524EDF" w:rsidP="00267209">
            <w:pPr>
              <w:pStyle w:val="RCTstable"/>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p>
        </w:tc>
      </w:tr>
      <w:tr w:rsidR="00267209" w14:paraId="417B0E66" w14:textId="77777777" w:rsidTr="0030223E">
        <w:tc>
          <w:tcPr>
            <w:tcW w:w="1840" w:type="dxa"/>
            <w:vMerge/>
            <w:tcBorders>
              <w:bottom w:val="single" w:sz="4" w:space="0" w:color="3B3474"/>
            </w:tcBorders>
          </w:tcPr>
          <w:p w14:paraId="65C9616E" w14:textId="77777777" w:rsidR="00524EDF" w:rsidRDefault="00524EDF" w:rsidP="00267209">
            <w:pPr>
              <w:pStyle w:val="RCTstable"/>
            </w:pPr>
          </w:p>
        </w:tc>
        <w:tc>
          <w:tcPr>
            <w:tcW w:w="1957" w:type="dxa"/>
            <w:tcBorders>
              <w:bottom w:val="single" w:sz="4" w:space="0" w:color="3B3474"/>
            </w:tcBorders>
          </w:tcPr>
          <w:p w14:paraId="79ABAF45" w14:textId="77777777" w:rsidR="00524EDF" w:rsidRDefault="00524EDF" w:rsidP="00267209">
            <w:pPr>
              <w:pStyle w:val="RCTstable"/>
            </w:pPr>
            <w:r>
              <w:t>Lifestyle counselling</w:t>
            </w:r>
          </w:p>
        </w:tc>
        <w:tc>
          <w:tcPr>
            <w:tcW w:w="3967" w:type="dxa"/>
            <w:shd w:val="clear" w:color="auto" w:fill="DEEAF6" w:themeFill="accent5" w:themeFillTint="33"/>
          </w:tcPr>
          <w:p w14:paraId="4A6FE300" w14:textId="431754EE" w:rsidR="00524EDF" w:rsidRPr="00D9380A" w:rsidRDefault="00524EDF" w:rsidP="00267209">
            <w:pPr>
              <w:pStyle w:val="RCTstable"/>
            </w:pPr>
            <w:r>
              <w:t>RR 0.95; 95%CI 0.89 to 1.0</w:t>
            </w:r>
            <w:r w:rsidR="00250888">
              <w:t>2</w:t>
            </w:r>
          </w:p>
        </w:tc>
        <w:tc>
          <w:tcPr>
            <w:tcW w:w="1517" w:type="dxa"/>
            <w:tcBorders>
              <w:bottom w:val="single" w:sz="4" w:space="0" w:color="3B3474"/>
            </w:tcBorders>
          </w:tcPr>
          <w:p w14:paraId="4164576F" w14:textId="02ECBF8C" w:rsidR="00524EDF" w:rsidRDefault="00524EDF" w:rsidP="00267209">
            <w:pPr>
              <w:pStyle w:val="RCTstable"/>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p>
        </w:tc>
      </w:tr>
      <w:tr w:rsidR="00A76315" w14:paraId="6B511B83" w14:textId="77777777" w:rsidTr="00267209">
        <w:tc>
          <w:tcPr>
            <w:tcW w:w="1840" w:type="dxa"/>
            <w:vMerge w:val="restart"/>
            <w:shd w:val="clear" w:color="auto" w:fill="E7E6E6" w:themeFill="background2"/>
          </w:tcPr>
          <w:p w14:paraId="7DA9AE25" w14:textId="467A04AC" w:rsidR="00A76315" w:rsidRDefault="00A76315" w:rsidP="00267209">
            <w:pPr>
              <w:pStyle w:val="RCTstable"/>
            </w:pPr>
            <w:r>
              <w:t>Antenatal depression</w:t>
            </w:r>
          </w:p>
        </w:tc>
        <w:tc>
          <w:tcPr>
            <w:tcW w:w="1957" w:type="dxa"/>
            <w:shd w:val="clear" w:color="auto" w:fill="E7E6E6" w:themeFill="background2"/>
          </w:tcPr>
          <w:p w14:paraId="718AC610" w14:textId="77777777" w:rsidR="00A76315" w:rsidRDefault="00A76315" w:rsidP="00267209">
            <w:pPr>
              <w:pStyle w:val="RCTstable"/>
            </w:pPr>
            <w:r>
              <w:t>Exercise</w:t>
            </w:r>
          </w:p>
        </w:tc>
        <w:tc>
          <w:tcPr>
            <w:tcW w:w="3967" w:type="dxa"/>
            <w:tcBorders>
              <w:bottom w:val="single" w:sz="4" w:space="0" w:color="3B3474"/>
            </w:tcBorders>
            <w:shd w:val="clear" w:color="auto" w:fill="E2EFD9" w:themeFill="accent6" w:themeFillTint="33"/>
          </w:tcPr>
          <w:p w14:paraId="73DD4121" w14:textId="416046C0" w:rsidR="00A76315" w:rsidRPr="00D9380A" w:rsidRDefault="00A76315" w:rsidP="00267209">
            <w:pPr>
              <w:pStyle w:val="RCTstable"/>
            </w:pPr>
            <w:r w:rsidRPr="00AB606F">
              <w:t>RR 0.4</w:t>
            </w:r>
            <w:r w:rsidR="00250888">
              <w:t>4</w:t>
            </w:r>
            <w:r w:rsidRPr="00AB606F">
              <w:t>; 95%CI 0.</w:t>
            </w:r>
            <w:r w:rsidR="00250888">
              <w:t>32</w:t>
            </w:r>
            <w:r w:rsidRPr="00AB606F">
              <w:t xml:space="preserve"> to 0.61</w:t>
            </w:r>
          </w:p>
        </w:tc>
        <w:tc>
          <w:tcPr>
            <w:tcW w:w="1517" w:type="dxa"/>
            <w:shd w:val="clear" w:color="auto" w:fill="E7E6E6" w:themeFill="background2"/>
          </w:tcPr>
          <w:p w14:paraId="0A188FCB" w14:textId="28E101A4" w:rsidR="00A76315" w:rsidRDefault="00A76315" w:rsidP="00267209">
            <w:pPr>
              <w:pStyle w:val="RCTstable"/>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p>
        </w:tc>
      </w:tr>
      <w:tr w:rsidR="00A76315" w14:paraId="34AAB894" w14:textId="77777777" w:rsidTr="0030223E">
        <w:tc>
          <w:tcPr>
            <w:tcW w:w="1840" w:type="dxa"/>
            <w:vMerge/>
            <w:shd w:val="clear" w:color="auto" w:fill="E7E6E6" w:themeFill="background2"/>
          </w:tcPr>
          <w:p w14:paraId="21995658" w14:textId="77777777" w:rsidR="00A76315" w:rsidRDefault="00A76315" w:rsidP="00267209">
            <w:pPr>
              <w:pStyle w:val="RCTstable"/>
            </w:pPr>
          </w:p>
        </w:tc>
        <w:tc>
          <w:tcPr>
            <w:tcW w:w="1957" w:type="dxa"/>
            <w:shd w:val="clear" w:color="auto" w:fill="E7E6E6" w:themeFill="background2"/>
          </w:tcPr>
          <w:p w14:paraId="12923B39" w14:textId="77777777" w:rsidR="00A76315" w:rsidRDefault="00A76315" w:rsidP="00267209">
            <w:pPr>
              <w:pStyle w:val="RCTstable"/>
            </w:pPr>
            <w:r>
              <w:t>Lifestyle counselling</w:t>
            </w:r>
          </w:p>
        </w:tc>
        <w:tc>
          <w:tcPr>
            <w:tcW w:w="3967" w:type="dxa"/>
            <w:tcBorders>
              <w:bottom w:val="single" w:sz="4" w:space="0" w:color="3B3474"/>
            </w:tcBorders>
            <w:shd w:val="clear" w:color="auto" w:fill="FFF2CC" w:themeFill="accent4" w:themeFillTint="33"/>
          </w:tcPr>
          <w:p w14:paraId="0EF6B79A" w14:textId="540CB37C" w:rsidR="00A76315" w:rsidRPr="00D9380A" w:rsidRDefault="00A76315" w:rsidP="00250888">
            <w:pPr>
              <w:pStyle w:val="RCTstable"/>
            </w:pPr>
            <w:r w:rsidRPr="000C72DB">
              <w:t xml:space="preserve">RR </w:t>
            </w:r>
            <w:r w:rsidR="00250888">
              <w:t>0.99</w:t>
            </w:r>
            <w:r w:rsidRPr="000C72DB">
              <w:t>; 95%CI 0.</w:t>
            </w:r>
            <w:r w:rsidR="00250888">
              <w:t>80</w:t>
            </w:r>
            <w:r w:rsidRPr="000C72DB">
              <w:t xml:space="preserve"> to 1.</w:t>
            </w:r>
            <w:r w:rsidR="00250888">
              <w:t>22</w:t>
            </w:r>
          </w:p>
        </w:tc>
        <w:tc>
          <w:tcPr>
            <w:tcW w:w="1517" w:type="dxa"/>
            <w:shd w:val="clear" w:color="auto" w:fill="E7E6E6" w:themeFill="background2"/>
          </w:tcPr>
          <w:p w14:paraId="29EE43C5" w14:textId="064E8AF2" w:rsidR="00A76315" w:rsidRDefault="00250888" w:rsidP="00267209">
            <w:pPr>
              <w:pStyle w:val="RCTstable"/>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p>
        </w:tc>
      </w:tr>
      <w:tr w:rsidR="00250888" w14:paraId="5B9814ED" w14:textId="77777777" w:rsidTr="0030223E">
        <w:tc>
          <w:tcPr>
            <w:tcW w:w="1840" w:type="dxa"/>
            <w:tcBorders>
              <w:bottom w:val="single" w:sz="4" w:space="0" w:color="3B3474"/>
            </w:tcBorders>
          </w:tcPr>
          <w:p w14:paraId="533E24E0" w14:textId="7467B50A" w:rsidR="00250888" w:rsidRDefault="00250888" w:rsidP="00CF5A9D">
            <w:pPr>
              <w:pStyle w:val="RCTstable"/>
            </w:pPr>
            <w:r>
              <w:t>Postnatal depression</w:t>
            </w:r>
          </w:p>
        </w:tc>
        <w:tc>
          <w:tcPr>
            <w:tcW w:w="1957" w:type="dxa"/>
          </w:tcPr>
          <w:p w14:paraId="12197B3F" w14:textId="499944E2" w:rsidR="00250888" w:rsidRDefault="00250888" w:rsidP="00267209">
            <w:pPr>
              <w:pStyle w:val="RCTstable"/>
            </w:pPr>
            <w:r>
              <w:t>Exercise</w:t>
            </w:r>
          </w:p>
        </w:tc>
        <w:tc>
          <w:tcPr>
            <w:tcW w:w="3967" w:type="dxa"/>
            <w:tcBorders>
              <w:bottom w:val="single" w:sz="4" w:space="0" w:color="3B3474"/>
            </w:tcBorders>
            <w:shd w:val="clear" w:color="auto" w:fill="E2EFD9" w:themeFill="accent6" w:themeFillTint="33"/>
          </w:tcPr>
          <w:p w14:paraId="7699D981" w14:textId="17F45C82" w:rsidR="00250888" w:rsidRDefault="00250888" w:rsidP="00267209">
            <w:pPr>
              <w:pStyle w:val="RCTstable"/>
            </w:pPr>
            <w:r>
              <w:t>RR 0.47; 95%CI 0.34 to 0.65</w:t>
            </w:r>
          </w:p>
        </w:tc>
        <w:tc>
          <w:tcPr>
            <w:tcW w:w="1517" w:type="dxa"/>
            <w:tcBorders>
              <w:bottom w:val="single" w:sz="4" w:space="0" w:color="3B3474"/>
            </w:tcBorders>
          </w:tcPr>
          <w:p w14:paraId="073A1DDB" w14:textId="5E821589" w:rsidR="00250888" w:rsidRDefault="00250888" w:rsidP="00267209">
            <w:pPr>
              <w:pStyle w:val="RCTstable"/>
              <w:rPr>
                <w:rStyle w:val="quality-sign"/>
                <w:rFonts w:ascii="Cambria" w:eastAsia="Cambria" w:hAnsi="Cambria" w:cs="Cambria"/>
                <w:sz w:val="21"/>
                <w:szCs w:val="21"/>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p>
        </w:tc>
      </w:tr>
      <w:tr w:rsidR="00267209" w14:paraId="3322AAD6" w14:textId="77777777" w:rsidTr="0030223E">
        <w:tc>
          <w:tcPr>
            <w:tcW w:w="1840" w:type="dxa"/>
            <w:vMerge w:val="restart"/>
            <w:shd w:val="clear" w:color="auto" w:fill="E7E6E6" w:themeFill="background2"/>
          </w:tcPr>
          <w:p w14:paraId="28E42710" w14:textId="40BEB6D2" w:rsidR="00524EDF" w:rsidRDefault="00524EDF" w:rsidP="00CF5A9D">
            <w:pPr>
              <w:pStyle w:val="RCTstable"/>
            </w:pPr>
            <w:r>
              <w:t>Postnatal weight retention</w:t>
            </w:r>
          </w:p>
        </w:tc>
        <w:tc>
          <w:tcPr>
            <w:tcW w:w="1957" w:type="dxa"/>
          </w:tcPr>
          <w:p w14:paraId="53BB59A4" w14:textId="77777777" w:rsidR="00524EDF" w:rsidRDefault="00524EDF" w:rsidP="00267209">
            <w:pPr>
              <w:pStyle w:val="RCTstable"/>
            </w:pPr>
            <w:r>
              <w:t>Diet</w:t>
            </w:r>
          </w:p>
        </w:tc>
        <w:tc>
          <w:tcPr>
            <w:tcW w:w="3967" w:type="dxa"/>
            <w:tcBorders>
              <w:bottom w:val="single" w:sz="4" w:space="0" w:color="3B3474"/>
            </w:tcBorders>
            <w:shd w:val="clear" w:color="auto" w:fill="FFF2CC" w:themeFill="accent4" w:themeFillTint="33"/>
          </w:tcPr>
          <w:p w14:paraId="556AD7B2" w14:textId="760D73C1" w:rsidR="00524EDF" w:rsidRPr="00D9380A" w:rsidRDefault="00524EDF" w:rsidP="00267209">
            <w:pPr>
              <w:pStyle w:val="RCTstable"/>
            </w:pPr>
            <w:r>
              <w:t>MD -0.55</w:t>
            </w:r>
            <w:r w:rsidRPr="00C12274">
              <w:t xml:space="preserve">; 95%CI </w:t>
            </w:r>
            <w:r>
              <w:t>-2.02</w:t>
            </w:r>
            <w:r w:rsidRPr="00C12274">
              <w:t xml:space="preserve"> to </w:t>
            </w:r>
            <w:r>
              <w:t>0.92</w:t>
            </w:r>
          </w:p>
        </w:tc>
        <w:tc>
          <w:tcPr>
            <w:tcW w:w="1517" w:type="dxa"/>
            <w:shd w:val="clear" w:color="auto" w:fill="E7E6E6" w:themeFill="background2"/>
          </w:tcPr>
          <w:p w14:paraId="7EE1AFD0" w14:textId="269912CB" w:rsidR="00524EDF" w:rsidRDefault="00524EDF" w:rsidP="00267209">
            <w:pPr>
              <w:pStyle w:val="RCTstable"/>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p>
        </w:tc>
      </w:tr>
      <w:tr w:rsidR="00267209" w14:paraId="7235D2B6" w14:textId="77777777" w:rsidTr="0030223E">
        <w:tc>
          <w:tcPr>
            <w:tcW w:w="1840" w:type="dxa"/>
            <w:vMerge/>
            <w:shd w:val="clear" w:color="auto" w:fill="E7E6E6" w:themeFill="background2"/>
          </w:tcPr>
          <w:p w14:paraId="5400995A" w14:textId="77777777" w:rsidR="00524EDF" w:rsidRDefault="00524EDF" w:rsidP="00267209">
            <w:pPr>
              <w:pStyle w:val="RCTstable"/>
            </w:pPr>
          </w:p>
        </w:tc>
        <w:tc>
          <w:tcPr>
            <w:tcW w:w="1957" w:type="dxa"/>
          </w:tcPr>
          <w:p w14:paraId="3607E1B8" w14:textId="77777777" w:rsidR="00524EDF" w:rsidRDefault="00524EDF" w:rsidP="00267209">
            <w:pPr>
              <w:pStyle w:val="RCTstable"/>
            </w:pPr>
            <w:r>
              <w:t>Exercise</w:t>
            </w:r>
          </w:p>
        </w:tc>
        <w:tc>
          <w:tcPr>
            <w:tcW w:w="3967" w:type="dxa"/>
            <w:tcBorders>
              <w:bottom w:val="single" w:sz="4" w:space="0" w:color="3B3474"/>
            </w:tcBorders>
            <w:shd w:val="clear" w:color="auto" w:fill="FFF2CC" w:themeFill="accent4" w:themeFillTint="33"/>
          </w:tcPr>
          <w:p w14:paraId="676B2962" w14:textId="2EABEA03" w:rsidR="00524EDF" w:rsidRPr="00D9380A" w:rsidRDefault="00CE1EA2" w:rsidP="00181F8B">
            <w:pPr>
              <w:pStyle w:val="RCTstable"/>
            </w:pPr>
            <w:r w:rsidRPr="00C12274">
              <w:t>MD –0.</w:t>
            </w:r>
            <w:r w:rsidR="00181F8B">
              <w:t>20</w:t>
            </w:r>
            <w:r w:rsidRPr="00C12274">
              <w:t>; 95%CI –</w:t>
            </w:r>
            <w:r w:rsidR="00181F8B">
              <w:t>1.48</w:t>
            </w:r>
            <w:r w:rsidRPr="00C12274">
              <w:t xml:space="preserve"> to </w:t>
            </w:r>
            <w:r w:rsidR="00181F8B">
              <w:t>1.09</w:t>
            </w:r>
          </w:p>
        </w:tc>
        <w:tc>
          <w:tcPr>
            <w:tcW w:w="1517" w:type="dxa"/>
            <w:shd w:val="clear" w:color="auto" w:fill="E7E6E6" w:themeFill="background2"/>
          </w:tcPr>
          <w:p w14:paraId="151F70C4" w14:textId="0E1B3CDF" w:rsidR="00524EDF" w:rsidRDefault="00181F8B" w:rsidP="00267209">
            <w:pPr>
              <w:pStyle w:val="RCTstable"/>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p>
        </w:tc>
      </w:tr>
      <w:tr w:rsidR="00267209" w14:paraId="19D8E625" w14:textId="77777777" w:rsidTr="0030223E">
        <w:tc>
          <w:tcPr>
            <w:tcW w:w="1840" w:type="dxa"/>
            <w:vMerge/>
            <w:shd w:val="clear" w:color="auto" w:fill="E7E6E6" w:themeFill="background2"/>
          </w:tcPr>
          <w:p w14:paraId="15E18336" w14:textId="77777777" w:rsidR="00524EDF" w:rsidRDefault="00524EDF" w:rsidP="00267209">
            <w:pPr>
              <w:pStyle w:val="RCTstable"/>
            </w:pPr>
          </w:p>
        </w:tc>
        <w:tc>
          <w:tcPr>
            <w:tcW w:w="1957" w:type="dxa"/>
          </w:tcPr>
          <w:p w14:paraId="07736219" w14:textId="77777777" w:rsidR="00524EDF" w:rsidRDefault="00524EDF" w:rsidP="00267209">
            <w:pPr>
              <w:pStyle w:val="RCTstable"/>
            </w:pPr>
            <w:r>
              <w:t>Lifestyle counselling</w:t>
            </w:r>
          </w:p>
        </w:tc>
        <w:tc>
          <w:tcPr>
            <w:tcW w:w="3967" w:type="dxa"/>
            <w:shd w:val="clear" w:color="auto" w:fill="E2EFD9" w:themeFill="accent6" w:themeFillTint="33"/>
          </w:tcPr>
          <w:p w14:paraId="70870463" w14:textId="569C64BF" w:rsidR="00524EDF" w:rsidRPr="00D9380A" w:rsidRDefault="00524EDF" w:rsidP="00267209">
            <w:pPr>
              <w:pStyle w:val="RCTstable"/>
            </w:pPr>
            <w:r>
              <w:t>MD -1.19</w:t>
            </w:r>
            <w:r w:rsidRPr="00D9380A">
              <w:t>; 95%CI -1.</w:t>
            </w:r>
            <w:r>
              <w:t>62 to -0.76</w:t>
            </w:r>
          </w:p>
        </w:tc>
        <w:tc>
          <w:tcPr>
            <w:tcW w:w="1517" w:type="dxa"/>
            <w:shd w:val="clear" w:color="auto" w:fill="E7E6E6" w:themeFill="background2"/>
          </w:tcPr>
          <w:p w14:paraId="06C049B9" w14:textId="7B91DE1C" w:rsidR="00524EDF" w:rsidRDefault="00CE1EA2" w:rsidP="00267209">
            <w:pPr>
              <w:pStyle w:val="RCTstable"/>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p>
        </w:tc>
      </w:tr>
    </w:tbl>
    <w:p w14:paraId="5EC0F06B" w14:textId="318ADC2C" w:rsidR="002A0B87" w:rsidRDefault="00932C6D" w:rsidP="008E1F6E">
      <w:pPr>
        <w:pStyle w:val="TableName"/>
      </w:pPr>
      <w:bookmarkStart w:id="233" w:name="_Toc40956686"/>
      <w:r>
        <w:t xml:space="preserve">Q9 </w:t>
      </w:r>
      <w:r w:rsidR="00863FE7">
        <w:t>Summary of infant outcomes by intervention</w:t>
      </w:r>
      <w:bookmarkEnd w:id="233"/>
    </w:p>
    <w:tbl>
      <w:tblPr>
        <w:tblStyle w:val="TableGrid"/>
        <w:tblW w:w="0" w:type="auto"/>
        <w:tblLook w:val="04A0" w:firstRow="1" w:lastRow="0" w:firstColumn="1" w:lastColumn="0" w:noHBand="0" w:noVBand="1"/>
        <w:tblCaption w:val="Table 108: Q9 Summary of infant outcomes by intervention"/>
      </w:tblPr>
      <w:tblGrid>
        <w:gridCol w:w="1840"/>
        <w:gridCol w:w="1957"/>
        <w:gridCol w:w="3967"/>
        <w:gridCol w:w="1517"/>
      </w:tblGrid>
      <w:tr w:rsidR="00863FE7" w:rsidRPr="001E6B86" w14:paraId="2ADFC07E" w14:textId="77777777" w:rsidTr="00267209">
        <w:tc>
          <w:tcPr>
            <w:tcW w:w="1840" w:type="dxa"/>
            <w:tcBorders>
              <w:bottom w:val="single" w:sz="4" w:space="0" w:color="3B3474"/>
            </w:tcBorders>
          </w:tcPr>
          <w:p w14:paraId="6DFE5794" w14:textId="77777777" w:rsidR="00863FE7" w:rsidRPr="001E6B86" w:rsidRDefault="00863FE7" w:rsidP="008E1F6E">
            <w:pPr>
              <w:pStyle w:val="RCTstable"/>
              <w:keepNext/>
              <w:rPr>
                <w:b/>
              </w:rPr>
            </w:pPr>
            <w:r w:rsidRPr="001E6B86">
              <w:rPr>
                <w:b/>
              </w:rPr>
              <w:t>Outcome</w:t>
            </w:r>
          </w:p>
        </w:tc>
        <w:tc>
          <w:tcPr>
            <w:tcW w:w="1957" w:type="dxa"/>
            <w:tcBorders>
              <w:bottom w:val="single" w:sz="4" w:space="0" w:color="3B3474"/>
            </w:tcBorders>
          </w:tcPr>
          <w:p w14:paraId="5172C260" w14:textId="77777777" w:rsidR="00863FE7" w:rsidRPr="001E6B86" w:rsidRDefault="00863FE7" w:rsidP="008E1F6E">
            <w:pPr>
              <w:pStyle w:val="RCTstable"/>
              <w:keepNext/>
              <w:rPr>
                <w:b/>
              </w:rPr>
            </w:pPr>
            <w:r w:rsidRPr="001E6B86">
              <w:rPr>
                <w:b/>
              </w:rPr>
              <w:t>Intervention</w:t>
            </w:r>
          </w:p>
        </w:tc>
        <w:tc>
          <w:tcPr>
            <w:tcW w:w="3967" w:type="dxa"/>
            <w:tcBorders>
              <w:bottom w:val="single" w:sz="4" w:space="0" w:color="3B3474"/>
            </w:tcBorders>
          </w:tcPr>
          <w:p w14:paraId="3A97AF39" w14:textId="77777777" w:rsidR="00863FE7" w:rsidRPr="001E6B86" w:rsidRDefault="00863FE7" w:rsidP="008E1F6E">
            <w:pPr>
              <w:pStyle w:val="RCTstable"/>
              <w:keepNext/>
              <w:rPr>
                <w:b/>
              </w:rPr>
            </w:pPr>
            <w:r w:rsidRPr="001E6B86">
              <w:rPr>
                <w:b/>
              </w:rPr>
              <w:t>Effect</w:t>
            </w:r>
          </w:p>
        </w:tc>
        <w:tc>
          <w:tcPr>
            <w:tcW w:w="1517" w:type="dxa"/>
            <w:tcBorders>
              <w:bottom w:val="single" w:sz="4" w:space="0" w:color="3B3474"/>
            </w:tcBorders>
          </w:tcPr>
          <w:p w14:paraId="6829E915" w14:textId="167A974F" w:rsidR="00863FE7" w:rsidRPr="001E6B86" w:rsidRDefault="00343BBE" w:rsidP="008E1F6E">
            <w:pPr>
              <w:pStyle w:val="RCTstable"/>
              <w:keepNext/>
              <w:rPr>
                <w:b/>
              </w:rPr>
            </w:pPr>
            <w:r>
              <w:rPr>
                <w:b/>
              </w:rPr>
              <w:t>Certainty</w:t>
            </w:r>
          </w:p>
        </w:tc>
      </w:tr>
      <w:tr w:rsidR="00863FE7" w14:paraId="5225171B" w14:textId="77777777" w:rsidTr="00267209">
        <w:tc>
          <w:tcPr>
            <w:tcW w:w="1840" w:type="dxa"/>
            <w:vMerge w:val="restart"/>
            <w:shd w:val="clear" w:color="auto" w:fill="E7E6E6" w:themeFill="background2"/>
          </w:tcPr>
          <w:p w14:paraId="64E870E5" w14:textId="0FB4FF82" w:rsidR="00863FE7" w:rsidRDefault="00863FE7" w:rsidP="008E1F6E">
            <w:pPr>
              <w:pStyle w:val="RCTstable"/>
              <w:keepNext/>
            </w:pPr>
            <w:r>
              <w:t>Preterm birth</w:t>
            </w:r>
          </w:p>
        </w:tc>
        <w:tc>
          <w:tcPr>
            <w:tcW w:w="1957" w:type="dxa"/>
            <w:shd w:val="clear" w:color="auto" w:fill="E7E6E6" w:themeFill="background2"/>
          </w:tcPr>
          <w:p w14:paraId="443FFA33" w14:textId="77777777" w:rsidR="00863FE7" w:rsidRDefault="00863FE7" w:rsidP="008E1F6E">
            <w:pPr>
              <w:pStyle w:val="RCTstable"/>
              <w:keepNext/>
            </w:pPr>
            <w:r>
              <w:t>Diet</w:t>
            </w:r>
          </w:p>
        </w:tc>
        <w:tc>
          <w:tcPr>
            <w:tcW w:w="3967" w:type="dxa"/>
            <w:tcBorders>
              <w:bottom w:val="single" w:sz="4" w:space="0" w:color="3B3474"/>
            </w:tcBorders>
            <w:shd w:val="clear" w:color="auto" w:fill="E2EFD9" w:themeFill="accent6" w:themeFillTint="33"/>
          </w:tcPr>
          <w:p w14:paraId="656E5DC7" w14:textId="348A9239" w:rsidR="00863FE7" w:rsidRDefault="00863FE7" w:rsidP="008E1F6E">
            <w:pPr>
              <w:pStyle w:val="RCTstable"/>
              <w:keepNext/>
            </w:pPr>
            <w:r w:rsidRPr="00087E01">
              <w:t>RR 0.43; 95%CI 0.24 to 0.79</w:t>
            </w:r>
          </w:p>
        </w:tc>
        <w:tc>
          <w:tcPr>
            <w:tcW w:w="1517" w:type="dxa"/>
            <w:shd w:val="clear" w:color="auto" w:fill="E7E6E6" w:themeFill="background2"/>
          </w:tcPr>
          <w:p w14:paraId="561080AC" w14:textId="45C18A03" w:rsidR="00863FE7" w:rsidRDefault="00863FE7" w:rsidP="008E1F6E">
            <w:pPr>
              <w:pStyle w:val="RCTstable"/>
              <w:keepNext/>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p>
        </w:tc>
      </w:tr>
      <w:tr w:rsidR="00863FE7" w14:paraId="4C4F6401" w14:textId="77777777" w:rsidTr="0030223E">
        <w:tc>
          <w:tcPr>
            <w:tcW w:w="1840" w:type="dxa"/>
            <w:vMerge/>
            <w:shd w:val="clear" w:color="auto" w:fill="E7E6E6" w:themeFill="background2"/>
          </w:tcPr>
          <w:p w14:paraId="73F451BA" w14:textId="77777777" w:rsidR="00863FE7" w:rsidRDefault="00863FE7" w:rsidP="008E1F6E">
            <w:pPr>
              <w:pStyle w:val="RCTstable"/>
              <w:keepNext/>
            </w:pPr>
          </w:p>
        </w:tc>
        <w:tc>
          <w:tcPr>
            <w:tcW w:w="1957" w:type="dxa"/>
            <w:shd w:val="clear" w:color="auto" w:fill="E7E6E6" w:themeFill="background2"/>
          </w:tcPr>
          <w:p w14:paraId="7EF0547D" w14:textId="77777777" w:rsidR="00863FE7" w:rsidRDefault="00863FE7" w:rsidP="008E1F6E">
            <w:pPr>
              <w:pStyle w:val="RCTstable"/>
              <w:keepNext/>
            </w:pPr>
            <w:r>
              <w:t>Exercise</w:t>
            </w:r>
          </w:p>
        </w:tc>
        <w:tc>
          <w:tcPr>
            <w:tcW w:w="3967" w:type="dxa"/>
            <w:tcBorders>
              <w:bottom w:val="single" w:sz="4" w:space="0" w:color="3B3474"/>
            </w:tcBorders>
            <w:shd w:val="clear" w:color="auto" w:fill="FFF2CC" w:themeFill="accent4" w:themeFillTint="33"/>
          </w:tcPr>
          <w:p w14:paraId="64E62C6E" w14:textId="627972EF" w:rsidR="00863FE7" w:rsidRDefault="00996B7E" w:rsidP="008E1F6E">
            <w:pPr>
              <w:pStyle w:val="RCTstable"/>
              <w:keepNext/>
            </w:pPr>
            <w:r w:rsidRPr="00AB606F">
              <w:t>RR 0.95; 95%CI 0.74 to 1.22</w:t>
            </w:r>
          </w:p>
        </w:tc>
        <w:tc>
          <w:tcPr>
            <w:tcW w:w="1517" w:type="dxa"/>
            <w:shd w:val="clear" w:color="auto" w:fill="E7E6E6" w:themeFill="background2"/>
          </w:tcPr>
          <w:p w14:paraId="6D435CE3" w14:textId="77777777" w:rsidR="00863FE7" w:rsidRDefault="00863FE7" w:rsidP="008E1F6E">
            <w:pPr>
              <w:pStyle w:val="RCTstable"/>
              <w:keepNext/>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p>
        </w:tc>
      </w:tr>
      <w:tr w:rsidR="00863FE7" w14:paraId="1A9E6668" w14:textId="77777777" w:rsidTr="0030223E">
        <w:tc>
          <w:tcPr>
            <w:tcW w:w="1840" w:type="dxa"/>
            <w:vMerge/>
            <w:shd w:val="clear" w:color="auto" w:fill="E7E6E6" w:themeFill="background2"/>
          </w:tcPr>
          <w:p w14:paraId="1CBC57CD" w14:textId="77777777" w:rsidR="00863FE7" w:rsidRDefault="00863FE7" w:rsidP="008E1F6E">
            <w:pPr>
              <w:pStyle w:val="RCTstable"/>
              <w:keepNext/>
            </w:pPr>
          </w:p>
        </w:tc>
        <w:tc>
          <w:tcPr>
            <w:tcW w:w="1957" w:type="dxa"/>
            <w:shd w:val="clear" w:color="auto" w:fill="E7E6E6" w:themeFill="background2"/>
          </w:tcPr>
          <w:p w14:paraId="00811A5C" w14:textId="77777777" w:rsidR="00863FE7" w:rsidRDefault="00863FE7" w:rsidP="008E1F6E">
            <w:pPr>
              <w:pStyle w:val="RCTstable"/>
              <w:keepNext/>
            </w:pPr>
            <w:r>
              <w:t>Lifestyle counselling</w:t>
            </w:r>
          </w:p>
        </w:tc>
        <w:tc>
          <w:tcPr>
            <w:tcW w:w="3967" w:type="dxa"/>
            <w:tcBorders>
              <w:bottom w:val="single" w:sz="4" w:space="0" w:color="3B3474"/>
            </w:tcBorders>
            <w:shd w:val="clear" w:color="auto" w:fill="D9E2F3" w:themeFill="accent1" w:themeFillTint="33"/>
          </w:tcPr>
          <w:p w14:paraId="73DCE873" w14:textId="3FD1B6E2" w:rsidR="00863FE7" w:rsidRDefault="00996B7E" w:rsidP="008E1F6E">
            <w:pPr>
              <w:pStyle w:val="RCTstable"/>
              <w:keepNext/>
            </w:pPr>
            <w:r w:rsidRPr="00D9380A">
              <w:t>RR 0.</w:t>
            </w:r>
            <w:r w:rsidR="00250888">
              <w:t>85</w:t>
            </w:r>
            <w:r>
              <w:t>; 95%CI 0.</w:t>
            </w:r>
            <w:r w:rsidR="00250888">
              <w:t xml:space="preserve">72 </w:t>
            </w:r>
            <w:r>
              <w:t xml:space="preserve">to </w:t>
            </w:r>
            <w:r w:rsidR="00250888">
              <w:t>1.01</w:t>
            </w:r>
          </w:p>
        </w:tc>
        <w:tc>
          <w:tcPr>
            <w:tcW w:w="1517" w:type="dxa"/>
            <w:shd w:val="clear" w:color="auto" w:fill="E7E6E6" w:themeFill="background2"/>
          </w:tcPr>
          <w:p w14:paraId="7CCE8A59" w14:textId="449F9ABD" w:rsidR="00863FE7" w:rsidRDefault="00996B7E" w:rsidP="008E1F6E">
            <w:pPr>
              <w:pStyle w:val="RCTstable"/>
              <w:keepNext/>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p>
        </w:tc>
      </w:tr>
      <w:tr w:rsidR="00996B7E" w14:paraId="4AFE58ED" w14:textId="77777777" w:rsidTr="00A912D4">
        <w:tc>
          <w:tcPr>
            <w:tcW w:w="1840" w:type="dxa"/>
            <w:vMerge w:val="restart"/>
          </w:tcPr>
          <w:p w14:paraId="49B66F04" w14:textId="2DBAE5B6" w:rsidR="00996B7E" w:rsidRDefault="00996B7E" w:rsidP="008E1F6E">
            <w:pPr>
              <w:pStyle w:val="RCTstable"/>
              <w:keepNext/>
            </w:pPr>
            <w:r>
              <w:t>Macrosomia &gt;4,000 g</w:t>
            </w:r>
          </w:p>
        </w:tc>
        <w:tc>
          <w:tcPr>
            <w:tcW w:w="1957" w:type="dxa"/>
          </w:tcPr>
          <w:p w14:paraId="76CDD460" w14:textId="1E77E580" w:rsidR="00996B7E" w:rsidRDefault="00996B7E" w:rsidP="008E1F6E">
            <w:pPr>
              <w:pStyle w:val="RCTstable"/>
              <w:keepNext/>
            </w:pPr>
            <w:r>
              <w:t>Diet</w:t>
            </w:r>
          </w:p>
        </w:tc>
        <w:tc>
          <w:tcPr>
            <w:tcW w:w="3967" w:type="dxa"/>
            <w:tcBorders>
              <w:bottom w:val="single" w:sz="4" w:space="0" w:color="3B3474"/>
            </w:tcBorders>
            <w:shd w:val="clear" w:color="auto" w:fill="FFF2CC" w:themeFill="accent4" w:themeFillTint="33"/>
          </w:tcPr>
          <w:p w14:paraId="5159649B" w14:textId="0808983F" w:rsidR="00996B7E" w:rsidRPr="00D9380A" w:rsidRDefault="00996B7E" w:rsidP="008E1F6E">
            <w:pPr>
              <w:pStyle w:val="RCTstable"/>
              <w:keepNext/>
            </w:pPr>
            <w:r w:rsidRPr="00C12274">
              <w:t>RR 0.9</w:t>
            </w:r>
            <w:r>
              <w:t>7</w:t>
            </w:r>
            <w:r w:rsidRPr="00C12274">
              <w:t>; 95%CI 0.</w:t>
            </w:r>
            <w:r>
              <w:t>84 to 1.11</w:t>
            </w:r>
          </w:p>
        </w:tc>
        <w:tc>
          <w:tcPr>
            <w:tcW w:w="1517" w:type="dxa"/>
          </w:tcPr>
          <w:p w14:paraId="6D75605A" w14:textId="33BDCC59" w:rsidR="00996B7E" w:rsidRDefault="00996B7E" w:rsidP="008E1F6E">
            <w:pPr>
              <w:pStyle w:val="RCTstable"/>
              <w:keepNext/>
              <w:rPr>
                <w:rStyle w:val="quality-sign"/>
                <w:rFonts w:ascii="Cambria" w:eastAsia="Cambria" w:hAnsi="Cambria" w:cs="Cambria"/>
                <w:sz w:val="21"/>
                <w:szCs w:val="21"/>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p>
        </w:tc>
      </w:tr>
      <w:tr w:rsidR="00996B7E" w14:paraId="317D9281" w14:textId="77777777" w:rsidTr="00A912D4">
        <w:tc>
          <w:tcPr>
            <w:tcW w:w="1840" w:type="dxa"/>
            <w:vMerge/>
          </w:tcPr>
          <w:p w14:paraId="1AA65C3C" w14:textId="77777777" w:rsidR="00996B7E" w:rsidRDefault="00996B7E" w:rsidP="00267209">
            <w:pPr>
              <w:pStyle w:val="RCTstable"/>
            </w:pPr>
          </w:p>
        </w:tc>
        <w:tc>
          <w:tcPr>
            <w:tcW w:w="1957" w:type="dxa"/>
          </w:tcPr>
          <w:p w14:paraId="7B2D1EFE" w14:textId="78AC22DB" w:rsidR="00996B7E" w:rsidRDefault="00996B7E" w:rsidP="00267209">
            <w:pPr>
              <w:pStyle w:val="RCTstable"/>
            </w:pPr>
            <w:r>
              <w:t>Exercise</w:t>
            </w:r>
          </w:p>
        </w:tc>
        <w:tc>
          <w:tcPr>
            <w:tcW w:w="3967" w:type="dxa"/>
            <w:tcBorders>
              <w:bottom w:val="single" w:sz="4" w:space="0" w:color="3B3474"/>
            </w:tcBorders>
            <w:shd w:val="clear" w:color="auto" w:fill="E2EFD9" w:themeFill="accent6" w:themeFillTint="33"/>
          </w:tcPr>
          <w:p w14:paraId="0D0AF521" w14:textId="0E374085" w:rsidR="00996B7E" w:rsidRPr="00D9380A" w:rsidRDefault="00996B7E" w:rsidP="00267209">
            <w:pPr>
              <w:pStyle w:val="RCTstable"/>
            </w:pPr>
            <w:r w:rsidRPr="00AB606F">
              <w:t>RR 0.75; 95%CI 0.59 to 0.96</w:t>
            </w:r>
          </w:p>
        </w:tc>
        <w:tc>
          <w:tcPr>
            <w:tcW w:w="1517" w:type="dxa"/>
          </w:tcPr>
          <w:p w14:paraId="786ABA64" w14:textId="5F560CD9" w:rsidR="00996B7E" w:rsidRDefault="00996B7E" w:rsidP="00267209">
            <w:pPr>
              <w:pStyle w:val="RCTstable"/>
              <w:rPr>
                <w:rStyle w:val="quality-sign"/>
                <w:rFonts w:ascii="Cambria" w:eastAsia="Cambria" w:hAnsi="Cambria" w:cs="Cambria"/>
                <w:sz w:val="21"/>
                <w:szCs w:val="21"/>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p>
        </w:tc>
      </w:tr>
      <w:tr w:rsidR="00996B7E" w14:paraId="0D492252" w14:textId="77777777" w:rsidTr="00267209">
        <w:tc>
          <w:tcPr>
            <w:tcW w:w="1840" w:type="dxa"/>
            <w:vMerge/>
            <w:tcBorders>
              <w:bottom w:val="single" w:sz="4" w:space="0" w:color="3B3474"/>
            </w:tcBorders>
          </w:tcPr>
          <w:p w14:paraId="2EA9BFD9" w14:textId="77777777" w:rsidR="00996B7E" w:rsidRDefault="00996B7E" w:rsidP="00267209">
            <w:pPr>
              <w:pStyle w:val="RCTstable"/>
            </w:pPr>
          </w:p>
        </w:tc>
        <w:tc>
          <w:tcPr>
            <w:tcW w:w="1957" w:type="dxa"/>
            <w:tcBorders>
              <w:bottom w:val="single" w:sz="4" w:space="0" w:color="3B3474"/>
            </w:tcBorders>
          </w:tcPr>
          <w:p w14:paraId="4131BB27" w14:textId="7EC23712" w:rsidR="00996B7E" w:rsidRDefault="00996B7E" w:rsidP="00267209">
            <w:pPr>
              <w:pStyle w:val="RCTstable"/>
            </w:pPr>
            <w:r>
              <w:t>Lifestyle counselling</w:t>
            </w:r>
          </w:p>
        </w:tc>
        <w:tc>
          <w:tcPr>
            <w:tcW w:w="3967" w:type="dxa"/>
            <w:shd w:val="clear" w:color="auto" w:fill="DEEAF6" w:themeFill="accent5" w:themeFillTint="33"/>
          </w:tcPr>
          <w:p w14:paraId="2BE5A069" w14:textId="6B61E36D" w:rsidR="00996B7E" w:rsidRPr="00D9380A" w:rsidRDefault="00996B7E" w:rsidP="00267209">
            <w:pPr>
              <w:pStyle w:val="RCTstable"/>
            </w:pPr>
            <w:r>
              <w:t>RR 0.91; 95%CI 0.82 to 1.0</w:t>
            </w:r>
            <w:r w:rsidR="00250888">
              <w:t>1</w:t>
            </w:r>
          </w:p>
        </w:tc>
        <w:tc>
          <w:tcPr>
            <w:tcW w:w="1517" w:type="dxa"/>
            <w:tcBorders>
              <w:bottom w:val="single" w:sz="4" w:space="0" w:color="3B3474"/>
            </w:tcBorders>
          </w:tcPr>
          <w:p w14:paraId="23479C6F" w14:textId="2202A4D5" w:rsidR="00996B7E" w:rsidRDefault="00996B7E" w:rsidP="00267209">
            <w:pPr>
              <w:pStyle w:val="RCTstable"/>
              <w:rPr>
                <w:rStyle w:val="quality-sign"/>
                <w:rFonts w:ascii="Cambria" w:eastAsia="Cambria" w:hAnsi="Cambria" w:cs="Cambria"/>
                <w:sz w:val="21"/>
                <w:szCs w:val="21"/>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p>
        </w:tc>
      </w:tr>
      <w:tr w:rsidR="00996B7E" w14:paraId="1F69E227" w14:textId="77777777" w:rsidTr="00267209">
        <w:tc>
          <w:tcPr>
            <w:tcW w:w="1840" w:type="dxa"/>
            <w:shd w:val="clear" w:color="auto" w:fill="E7E6E6" w:themeFill="background2"/>
          </w:tcPr>
          <w:p w14:paraId="48E0A2F4" w14:textId="7981B866" w:rsidR="00996B7E" w:rsidRDefault="00156571" w:rsidP="00267209">
            <w:pPr>
              <w:pStyle w:val="RCTstable"/>
            </w:pPr>
            <w:r>
              <w:t>Macrosomia &gt;4,500 g</w:t>
            </w:r>
          </w:p>
        </w:tc>
        <w:tc>
          <w:tcPr>
            <w:tcW w:w="1957" w:type="dxa"/>
            <w:shd w:val="clear" w:color="auto" w:fill="E7E6E6" w:themeFill="background2"/>
          </w:tcPr>
          <w:p w14:paraId="6CD83BB6" w14:textId="534E8B60" w:rsidR="00996B7E" w:rsidRDefault="00996B7E" w:rsidP="00267209">
            <w:pPr>
              <w:pStyle w:val="RCTstable"/>
            </w:pPr>
            <w:r>
              <w:t>Lifestyle counselling</w:t>
            </w:r>
          </w:p>
        </w:tc>
        <w:tc>
          <w:tcPr>
            <w:tcW w:w="3967" w:type="dxa"/>
            <w:tcBorders>
              <w:bottom w:val="single" w:sz="4" w:space="0" w:color="3B3474"/>
            </w:tcBorders>
            <w:shd w:val="clear" w:color="auto" w:fill="E2EFD9" w:themeFill="accent6" w:themeFillTint="33"/>
          </w:tcPr>
          <w:p w14:paraId="3E77A37D" w14:textId="76BF5320" w:rsidR="00996B7E" w:rsidRPr="00D9380A" w:rsidRDefault="00996B7E" w:rsidP="00267209">
            <w:pPr>
              <w:pStyle w:val="RCTstable"/>
            </w:pPr>
            <w:r w:rsidRPr="00945318">
              <w:t>RR 0.67; 95%CI 0.46 to 0.97</w:t>
            </w:r>
          </w:p>
        </w:tc>
        <w:tc>
          <w:tcPr>
            <w:tcW w:w="1517" w:type="dxa"/>
            <w:shd w:val="clear" w:color="auto" w:fill="E7E6E6" w:themeFill="background2"/>
          </w:tcPr>
          <w:p w14:paraId="0EC7BB52" w14:textId="0D9B7708" w:rsidR="00996B7E" w:rsidRDefault="00996B7E" w:rsidP="00267209">
            <w:pPr>
              <w:pStyle w:val="RCTstable"/>
              <w:rPr>
                <w:rStyle w:val="quality-sign"/>
                <w:rFonts w:ascii="Cambria" w:eastAsia="Cambria" w:hAnsi="Cambria" w:cs="Cambria"/>
                <w:sz w:val="21"/>
                <w:szCs w:val="21"/>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p>
        </w:tc>
      </w:tr>
      <w:tr w:rsidR="0041497E" w14:paraId="44690FBD" w14:textId="77777777" w:rsidTr="0030223E">
        <w:tc>
          <w:tcPr>
            <w:tcW w:w="1840" w:type="dxa"/>
            <w:vMerge w:val="restart"/>
          </w:tcPr>
          <w:p w14:paraId="034EC54F" w14:textId="6D5D2A09" w:rsidR="0041497E" w:rsidRDefault="0041497E" w:rsidP="00267209">
            <w:pPr>
              <w:pStyle w:val="RCTstable"/>
            </w:pPr>
            <w:r>
              <w:t>Low birth weight</w:t>
            </w:r>
          </w:p>
        </w:tc>
        <w:tc>
          <w:tcPr>
            <w:tcW w:w="1957" w:type="dxa"/>
          </w:tcPr>
          <w:p w14:paraId="7FF407FD" w14:textId="0E867773" w:rsidR="0041497E" w:rsidRDefault="0041497E" w:rsidP="00267209">
            <w:pPr>
              <w:pStyle w:val="RCTstable"/>
            </w:pPr>
            <w:r>
              <w:t>Exercise</w:t>
            </w:r>
          </w:p>
        </w:tc>
        <w:tc>
          <w:tcPr>
            <w:tcW w:w="3967" w:type="dxa"/>
            <w:tcBorders>
              <w:bottom w:val="single" w:sz="4" w:space="0" w:color="3B3474"/>
            </w:tcBorders>
            <w:shd w:val="clear" w:color="auto" w:fill="FFF2CC" w:themeFill="accent4" w:themeFillTint="33"/>
          </w:tcPr>
          <w:p w14:paraId="4FE38021" w14:textId="1D30E443" w:rsidR="0041497E" w:rsidRPr="00D9380A" w:rsidRDefault="0041497E" w:rsidP="00267209">
            <w:pPr>
              <w:pStyle w:val="RCTstable"/>
            </w:pPr>
            <w:r w:rsidRPr="00AB606F">
              <w:t>RR 0.94; 95%CI 0.68 to 1.28</w:t>
            </w:r>
          </w:p>
        </w:tc>
        <w:tc>
          <w:tcPr>
            <w:tcW w:w="1517" w:type="dxa"/>
          </w:tcPr>
          <w:p w14:paraId="65B74F46" w14:textId="4313FCE3" w:rsidR="0041497E" w:rsidRDefault="0041497E" w:rsidP="00267209">
            <w:pPr>
              <w:pStyle w:val="RCTstable"/>
              <w:rPr>
                <w:rStyle w:val="quality-sign"/>
                <w:rFonts w:ascii="Cambria" w:eastAsia="Cambria" w:hAnsi="Cambria" w:cs="Cambria"/>
                <w:sz w:val="21"/>
                <w:szCs w:val="21"/>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p>
        </w:tc>
      </w:tr>
      <w:tr w:rsidR="0041497E" w14:paraId="7B34370D" w14:textId="77777777" w:rsidTr="0030223E">
        <w:tc>
          <w:tcPr>
            <w:tcW w:w="1840" w:type="dxa"/>
            <w:vMerge/>
            <w:tcBorders>
              <w:bottom w:val="single" w:sz="4" w:space="0" w:color="3B3474"/>
            </w:tcBorders>
          </w:tcPr>
          <w:p w14:paraId="0D8DA14D" w14:textId="77777777" w:rsidR="0041497E" w:rsidRDefault="0041497E" w:rsidP="00267209">
            <w:pPr>
              <w:pStyle w:val="RCTstable"/>
            </w:pPr>
          </w:p>
        </w:tc>
        <w:tc>
          <w:tcPr>
            <w:tcW w:w="1957" w:type="dxa"/>
            <w:tcBorders>
              <w:bottom w:val="single" w:sz="4" w:space="0" w:color="3B3474"/>
            </w:tcBorders>
          </w:tcPr>
          <w:p w14:paraId="0D71C012" w14:textId="57A1320B" w:rsidR="0041497E" w:rsidRDefault="0041497E" w:rsidP="00267209">
            <w:pPr>
              <w:pStyle w:val="RCTstable"/>
            </w:pPr>
            <w:r>
              <w:t>Lifestyle counselling</w:t>
            </w:r>
          </w:p>
        </w:tc>
        <w:tc>
          <w:tcPr>
            <w:tcW w:w="3967" w:type="dxa"/>
            <w:tcBorders>
              <w:bottom w:val="single" w:sz="4" w:space="0" w:color="3B3474"/>
            </w:tcBorders>
            <w:shd w:val="clear" w:color="auto" w:fill="FFF2CC" w:themeFill="accent4" w:themeFillTint="33"/>
          </w:tcPr>
          <w:p w14:paraId="5FE235C0" w14:textId="518BD58C" w:rsidR="0041497E" w:rsidRPr="00D9380A" w:rsidRDefault="0041497E" w:rsidP="00175279">
            <w:pPr>
              <w:pStyle w:val="RCTstable"/>
            </w:pPr>
            <w:r>
              <w:t>RR 0.</w:t>
            </w:r>
            <w:r w:rsidR="00250888">
              <w:t>87</w:t>
            </w:r>
            <w:r>
              <w:t>; 95%CI 0.</w:t>
            </w:r>
            <w:r w:rsidR="00250888">
              <w:t>65</w:t>
            </w:r>
            <w:r>
              <w:t xml:space="preserve"> to 1.</w:t>
            </w:r>
            <w:r w:rsidR="00250888">
              <w:t>17</w:t>
            </w:r>
          </w:p>
        </w:tc>
        <w:tc>
          <w:tcPr>
            <w:tcW w:w="1517" w:type="dxa"/>
            <w:tcBorders>
              <w:bottom w:val="single" w:sz="4" w:space="0" w:color="3B3474"/>
            </w:tcBorders>
          </w:tcPr>
          <w:p w14:paraId="0434DDF8" w14:textId="31F4DA34" w:rsidR="0041497E" w:rsidRDefault="0041497E" w:rsidP="00267209">
            <w:pPr>
              <w:pStyle w:val="RCTstable"/>
              <w:rPr>
                <w:rStyle w:val="quality-sign"/>
                <w:rFonts w:ascii="Cambria" w:eastAsia="Cambria" w:hAnsi="Cambria" w:cs="Cambria"/>
                <w:sz w:val="21"/>
                <w:szCs w:val="21"/>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p>
        </w:tc>
      </w:tr>
      <w:tr w:rsidR="00996B7E" w14:paraId="2C2A288C" w14:textId="77777777" w:rsidTr="00267209">
        <w:tc>
          <w:tcPr>
            <w:tcW w:w="1840" w:type="dxa"/>
            <w:vMerge w:val="restart"/>
            <w:shd w:val="clear" w:color="auto" w:fill="E7E6E6" w:themeFill="background2"/>
          </w:tcPr>
          <w:p w14:paraId="41D090E6" w14:textId="27118803" w:rsidR="00996B7E" w:rsidRDefault="00996B7E" w:rsidP="00267209">
            <w:pPr>
              <w:pStyle w:val="RCTstable"/>
            </w:pPr>
            <w:r>
              <w:t>Small for gestational age</w:t>
            </w:r>
          </w:p>
        </w:tc>
        <w:tc>
          <w:tcPr>
            <w:tcW w:w="1957" w:type="dxa"/>
            <w:shd w:val="clear" w:color="auto" w:fill="E7E6E6" w:themeFill="background2"/>
          </w:tcPr>
          <w:p w14:paraId="7953A0A4" w14:textId="287AE2D4" w:rsidR="00996B7E" w:rsidRDefault="00996B7E" w:rsidP="00267209">
            <w:pPr>
              <w:pStyle w:val="RCTstable"/>
            </w:pPr>
            <w:r>
              <w:t>Diet</w:t>
            </w:r>
          </w:p>
        </w:tc>
        <w:tc>
          <w:tcPr>
            <w:tcW w:w="3967" w:type="dxa"/>
            <w:tcBorders>
              <w:bottom w:val="single" w:sz="4" w:space="0" w:color="3B3474"/>
            </w:tcBorders>
            <w:shd w:val="clear" w:color="auto" w:fill="FFF2CC" w:themeFill="accent4" w:themeFillTint="33"/>
          </w:tcPr>
          <w:p w14:paraId="1846B2A9" w14:textId="2506F035" w:rsidR="00996B7E" w:rsidRPr="00D9380A" w:rsidRDefault="00996B7E" w:rsidP="00267209">
            <w:pPr>
              <w:pStyle w:val="RCTstable"/>
            </w:pPr>
            <w:r w:rsidRPr="00A67139">
              <w:t>RR 0.59; 95%CI 0.22 to 1.69</w:t>
            </w:r>
          </w:p>
        </w:tc>
        <w:tc>
          <w:tcPr>
            <w:tcW w:w="1517" w:type="dxa"/>
            <w:shd w:val="clear" w:color="auto" w:fill="E7E6E6" w:themeFill="background2"/>
          </w:tcPr>
          <w:p w14:paraId="6B40B344" w14:textId="3BFD9DE0" w:rsidR="00996B7E" w:rsidRPr="00996B7E" w:rsidRDefault="00996B7E" w:rsidP="00996B7E">
            <w:pPr>
              <w:pStyle w:val="RCTstable"/>
              <w:rPr>
                <w:rStyle w:val="quality-sign"/>
                <w:rFonts w:eastAsia="Cambria"/>
              </w:rPr>
            </w:pPr>
            <w:r w:rsidRPr="00996B7E">
              <w:rPr>
                <w:rStyle w:val="quality-sign"/>
                <w:rFonts w:eastAsia="Cambria"/>
              </w:rPr>
              <w:t>Single study</w:t>
            </w:r>
          </w:p>
        </w:tc>
      </w:tr>
      <w:tr w:rsidR="00996B7E" w14:paraId="3C8E31B4" w14:textId="77777777" w:rsidTr="00267209">
        <w:tc>
          <w:tcPr>
            <w:tcW w:w="1840" w:type="dxa"/>
            <w:vMerge/>
            <w:shd w:val="clear" w:color="auto" w:fill="E7E6E6" w:themeFill="background2"/>
          </w:tcPr>
          <w:p w14:paraId="68624B9D" w14:textId="77777777" w:rsidR="00996B7E" w:rsidRDefault="00996B7E" w:rsidP="00267209">
            <w:pPr>
              <w:pStyle w:val="RCTstable"/>
            </w:pPr>
          </w:p>
        </w:tc>
        <w:tc>
          <w:tcPr>
            <w:tcW w:w="1957" w:type="dxa"/>
            <w:shd w:val="clear" w:color="auto" w:fill="E7E6E6" w:themeFill="background2"/>
          </w:tcPr>
          <w:p w14:paraId="1DFBAE30" w14:textId="0D5CB004" w:rsidR="00996B7E" w:rsidRDefault="00996B7E" w:rsidP="00267209">
            <w:pPr>
              <w:pStyle w:val="RCTstable"/>
            </w:pPr>
            <w:r>
              <w:t>Exercise</w:t>
            </w:r>
          </w:p>
        </w:tc>
        <w:tc>
          <w:tcPr>
            <w:tcW w:w="3967" w:type="dxa"/>
            <w:tcBorders>
              <w:bottom w:val="single" w:sz="4" w:space="0" w:color="3B3474"/>
            </w:tcBorders>
            <w:shd w:val="clear" w:color="auto" w:fill="FFF2CC" w:themeFill="accent4" w:themeFillTint="33"/>
          </w:tcPr>
          <w:p w14:paraId="5B562D58" w14:textId="4E10F3D1" w:rsidR="00996B7E" w:rsidRPr="00D9380A" w:rsidRDefault="00996B7E" w:rsidP="00267209">
            <w:pPr>
              <w:pStyle w:val="RCTstable"/>
            </w:pPr>
            <w:r w:rsidRPr="00AB606F">
              <w:t>RR 0.76; 95%CI 0.50 to 1.17</w:t>
            </w:r>
          </w:p>
        </w:tc>
        <w:tc>
          <w:tcPr>
            <w:tcW w:w="1517" w:type="dxa"/>
            <w:shd w:val="clear" w:color="auto" w:fill="E7E6E6" w:themeFill="background2"/>
          </w:tcPr>
          <w:p w14:paraId="141674DE" w14:textId="70D96FFF" w:rsidR="00996B7E" w:rsidRDefault="00996B7E" w:rsidP="00267209">
            <w:pPr>
              <w:pStyle w:val="RCTstable"/>
              <w:rPr>
                <w:rStyle w:val="quality-sign"/>
                <w:rFonts w:ascii="Cambria" w:eastAsia="Cambria" w:hAnsi="Cambria" w:cs="Cambria"/>
                <w:sz w:val="21"/>
                <w:szCs w:val="21"/>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p>
        </w:tc>
      </w:tr>
      <w:tr w:rsidR="00996B7E" w14:paraId="68BD50C5" w14:textId="77777777" w:rsidTr="00267209">
        <w:tc>
          <w:tcPr>
            <w:tcW w:w="1840" w:type="dxa"/>
            <w:vMerge/>
            <w:shd w:val="clear" w:color="auto" w:fill="E7E6E6" w:themeFill="background2"/>
          </w:tcPr>
          <w:p w14:paraId="0B372FAB" w14:textId="77777777" w:rsidR="00996B7E" w:rsidRDefault="00996B7E" w:rsidP="00267209">
            <w:pPr>
              <w:pStyle w:val="RCTstable"/>
            </w:pPr>
          </w:p>
        </w:tc>
        <w:tc>
          <w:tcPr>
            <w:tcW w:w="1957" w:type="dxa"/>
            <w:shd w:val="clear" w:color="auto" w:fill="E7E6E6" w:themeFill="background2"/>
          </w:tcPr>
          <w:p w14:paraId="5F2C7103" w14:textId="37D94A7E" w:rsidR="00996B7E" w:rsidRDefault="00996B7E" w:rsidP="00267209">
            <w:pPr>
              <w:pStyle w:val="RCTstable"/>
            </w:pPr>
            <w:r>
              <w:t>Lifestyle counselling</w:t>
            </w:r>
          </w:p>
        </w:tc>
        <w:tc>
          <w:tcPr>
            <w:tcW w:w="3967" w:type="dxa"/>
            <w:tcBorders>
              <w:bottom w:val="single" w:sz="4" w:space="0" w:color="3B3474"/>
            </w:tcBorders>
            <w:shd w:val="clear" w:color="auto" w:fill="FFF2CC" w:themeFill="accent4" w:themeFillTint="33"/>
          </w:tcPr>
          <w:p w14:paraId="46F85B47" w14:textId="0DF32716" w:rsidR="00996B7E" w:rsidRPr="00D9380A" w:rsidRDefault="00996B7E" w:rsidP="00267209">
            <w:pPr>
              <w:pStyle w:val="RCTstable"/>
            </w:pPr>
            <w:r>
              <w:t>RR 1.10; 95%CI 0.12 to 1.32</w:t>
            </w:r>
          </w:p>
        </w:tc>
        <w:tc>
          <w:tcPr>
            <w:tcW w:w="1517" w:type="dxa"/>
            <w:shd w:val="clear" w:color="auto" w:fill="E7E6E6" w:themeFill="background2"/>
          </w:tcPr>
          <w:p w14:paraId="40D28ECE" w14:textId="14CFDC73" w:rsidR="00996B7E" w:rsidRDefault="00996B7E" w:rsidP="00267209">
            <w:pPr>
              <w:pStyle w:val="RCTstable"/>
              <w:rPr>
                <w:rStyle w:val="quality-sign"/>
                <w:rFonts w:ascii="Cambria" w:eastAsia="Cambria" w:hAnsi="Cambria" w:cs="Cambria"/>
                <w:sz w:val="21"/>
                <w:szCs w:val="21"/>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p>
        </w:tc>
      </w:tr>
      <w:tr w:rsidR="00996B7E" w14:paraId="733BB94D" w14:textId="77777777" w:rsidTr="00996B7E">
        <w:tc>
          <w:tcPr>
            <w:tcW w:w="1840" w:type="dxa"/>
            <w:vMerge w:val="restart"/>
          </w:tcPr>
          <w:p w14:paraId="1362391F" w14:textId="669B9A41" w:rsidR="00996B7E" w:rsidRDefault="00996B7E" w:rsidP="00267209">
            <w:pPr>
              <w:pStyle w:val="RCTstable"/>
            </w:pPr>
            <w:r>
              <w:t>Large for gestational age</w:t>
            </w:r>
          </w:p>
        </w:tc>
        <w:tc>
          <w:tcPr>
            <w:tcW w:w="1957" w:type="dxa"/>
          </w:tcPr>
          <w:p w14:paraId="3A360E1D" w14:textId="22497369" w:rsidR="00996B7E" w:rsidRDefault="00996B7E" w:rsidP="00267209">
            <w:pPr>
              <w:pStyle w:val="RCTstable"/>
            </w:pPr>
            <w:r>
              <w:t>Diet</w:t>
            </w:r>
          </w:p>
        </w:tc>
        <w:tc>
          <w:tcPr>
            <w:tcW w:w="3967" w:type="dxa"/>
            <w:tcBorders>
              <w:bottom w:val="single" w:sz="4" w:space="0" w:color="3B3474"/>
            </w:tcBorders>
            <w:shd w:val="clear" w:color="auto" w:fill="FFF2CC" w:themeFill="accent4" w:themeFillTint="33"/>
          </w:tcPr>
          <w:p w14:paraId="46C83CAF" w14:textId="51B79E04" w:rsidR="00996B7E" w:rsidRPr="00D9380A" w:rsidRDefault="00996B7E" w:rsidP="00267209">
            <w:pPr>
              <w:pStyle w:val="RCTstable"/>
            </w:pPr>
            <w:r w:rsidRPr="00A67139">
              <w:t>RR 0.89; 95%CI 0.35 to 2.25</w:t>
            </w:r>
          </w:p>
        </w:tc>
        <w:tc>
          <w:tcPr>
            <w:tcW w:w="1517" w:type="dxa"/>
          </w:tcPr>
          <w:p w14:paraId="0ACCF0BA" w14:textId="155C3AC3" w:rsidR="00996B7E" w:rsidRPr="00996B7E" w:rsidRDefault="00996B7E" w:rsidP="00996B7E">
            <w:pPr>
              <w:pStyle w:val="RCTstable"/>
              <w:rPr>
                <w:rStyle w:val="quality-sign"/>
                <w:rFonts w:eastAsia="Cambria"/>
              </w:rPr>
            </w:pPr>
            <w:r w:rsidRPr="00996B7E">
              <w:rPr>
                <w:rStyle w:val="quality-sign"/>
                <w:rFonts w:eastAsia="Cambria"/>
              </w:rPr>
              <w:t>Single study</w:t>
            </w:r>
          </w:p>
        </w:tc>
      </w:tr>
      <w:tr w:rsidR="00996B7E" w14:paraId="49265D5A" w14:textId="77777777" w:rsidTr="00996B7E">
        <w:tc>
          <w:tcPr>
            <w:tcW w:w="1840" w:type="dxa"/>
            <w:vMerge/>
          </w:tcPr>
          <w:p w14:paraId="5540C5D8" w14:textId="77777777" w:rsidR="00996B7E" w:rsidRDefault="00996B7E" w:rsidP="00267209">
            <w:pPr>
              <w:pStyle w:val="RCTstable"/>
            </w:pPr>
          </w:p>
        </w:tc>
        <w:tc>
          <w:tcPr>
            <w:tcW w:w="1957" w:type="dxa"/>
          </w:tcPr>
          <w:p w14:paraId="30F2C783" w14:textId="76DD3771" w:rsidR="00996B7E" w:rsidRDefault="00996B7E" w:rsidP="00267209">
            <w:pPr>
              <w:pStyle w:val="RCTstable"/>
            </w:pPr>
            <w:r>
              <w:t>Exercise</w:t>
            </w:r>
          </w:p>
        </w:tc>
        <w:tc>
          <w:tcPr>
            <w:tcW w:w="3967" w:type="dxa"/>
            <w:tcBorders>
              <w:bottom w:val="single" w:sz="4" w:space="0" w:color="3B3474"/>
            </w:tcBorders>
            <w:shd w:val="clear" w:color="auto" w:fill="FFF2CC" w:themeFill="accent4" w:themeFillTint="33"/>
          </w:tcPr>
          <w:p w14:paraId="6CDCB079" w14:textId="34E0353B" w:rsidR="00996B7E" w:rsidRPr="00D9380A" w:rsidRDefault="00996B7E" w:rsidP="00267209">
            <w:pPr>
              <w:pStyle w:val="RCTstable"/>
            </w:pPr>
            <w:r w:rsidRPr="00AB606F">
              <w:t>RR 0.91; 95%CI 0.61 to 1.36</w:t>
            </w:r>
          </w:p>
        </w:tc>
        <w:tc>
          <w:tcPr>
            <w:tcW w:w="1517" w:type="dxa"/>
          </w:tcPr>
          <w:p w14:paraId="696B0186" w14:textId="60AA7A2D" w:rsidR="00996B7E" w:rsidRDefault="00996B7E" w:rsidP="00267209">
            <w:pPr>
              <w:pStyle w:val="RCTstable"/>
              <w:rPr>
                <w:rStyle w:val="quality-sign"/>
                <w:rFonts w:ascii="Cambria" w:eastAsia="Cambria" w:hAnsi="Cambria" w:cs="Cambria"/>
                <w:sz w:val="21"/>
                <w:szCs w:val="21"/>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p>
        </w:tc>
      </w:tr>
      <w:tr w:rsidR="00996B7E" w14:paraId="4808C45F" w14:textId="77777777" w:rsidTr="00267209">
        <w:tc>
          <w:tcPr>
            <w:tcW w:w="1840" w:type="dxa"/>
            <w:vMerge/>
            <w:tcBorders>
              <w:bottom w:val="single" w:sz="4" w:space="0" w:color="3B3474"/>
            </w:tcBorders>
          </w:tcPr>
          <w:p w14:paraId="7A5EC3C2" w14:textId="77777777" w:rsidR="00996B7E" w:rsidRDefault="00996B7E" w:rsidP="00267209">
            <w:pPr>
              <w:pStyle w:val="RCTstable"/>
            </w:pPr>
          </w:p>
        </w:tc>
        <w:tc>
          <w:tcPr>
            <w:tcW w:w="1957" w:type="dxa"/>
            <w:tcBorders>
              <w:bottom w:val="single" w:sz="4" w:space="0" w:color="3B3474"/>
            </w:tcBorders>
          </w:tcPr>
          <w:p w14:paraId="2088D3BA" w14:textId="1FA4E203" w:rsidR="00996B7E" w:rsidRDefault="00996B7E" w:rsidP="00267209">
            <w:pPr>
              <w:pStyle w:val="RCTstable"/>
            </w:pPr>
            <w:r>
              <w:t>Lifestyle counselling</w:t>
            </w:r>
          </w:p>
        </w:tc>
        <w:tc>
          <w:tcPr>
            <w:tcW w:w="3967" w:type="dxa"/>
            <w:tcBorders>
              <w:bottom w:val="single" w:sz="4" w:space="0" w:color="3B3474"/>
            </w:tcBorders>
            <w:shd w:val="clear" w:color="auto" w:fill="DEEAF6" w:themeFill="accent5" w:themeFillTint="33"/>
          </w:tcPr>
          <w:p w14:paraId="3C2F4FED" w14:textId="2959ACAF" w:rsidR="00996B7E" w:rsidRPr="00D9380A" w:rsidRDefault="00996B7E" w:rsidP="00267209">
            <w:pPr>
              <w:pStyle w:val="RCTstable"/>
            </w:pPr>
            <w:r w:rsidRPr="00FC7945">
              <w:t>RR 0.</w:t>
            </w:r>
            <w:r>
              <w:t>89</w:t>
            </w:r>
            <w:r w:rsidRPr="00FC7945">
              <w:t>; 95%CI 0.</w:t>
            </w:r>
            <w:r>
              <w:t>7</w:t>
            </w:r>
            <w:r w:rsidR="00250888">
              <w:t>9</w:t>
            </w:r>
            <w:r>
              <w:t xml:space="preserve"> to 1.0</w:t>
            </w:r>
            <w:r w:rsidR="00250888">
              <w:t>0</w:t>
            </w:r>
          </w:p>
        </w:tc>
        <w:tc>
          <w:tcPr>
            <w:tcW w:w="1517" w:type="dxa"/>
            <w:tcBorders>
              <w:bottom w:val="single" w:sz="4" w:space="0" w:color="3B3474"/>
            </w:tcBorders>
          </w:tcPr>
          <w:p w14:paraId="7E1A0A44" w14:textId="0C988B78" w:rsidR="00996B7E" w:rsidRDefault="00996B7E" w:rsidP="00267209">
            <w:pPr>
              <w:pStyle w:val="RCTstable"/>
              <w:rPr>
                <w:rStyle w:val="quality-sign"/>
                <w:rFonts w:ascii="Cambria" w:eastAsia="Cambria" w:hAnsi="Cambria" w:cs="Cambria"/>
                <w:sz w:val="21"/>
                <w:szCs w:val="21"/>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p>
        </w:tc>
      </w:tr>
      <w:tr w:rsidR="00156571" w14:paraId="0628C637" w14:textId="77777777" w:rsidTr="00267209">
        <w:trPr>
          <w:trHeight w:val="268"/>
        </w:trPr>
        <w:tc>
          <w:tcPr>
            <w:tcW w:w="1840" w:type="dxa"/>
            <w:vMerge w:val="restart"/>
            <w:shd w:val="clear" w:color="auto" w:fill="E7E6E6" w:themeFill="background2"/>
          </w:tcPr>
          <w:p w14:paraId="57DFFF46" w14:textId="7A798E2B" w:rsidR="00156571" w:rsidRDefault="00156571" w:rsidP="00267209">
            <w:pPr>
              <w:pStyle w:val="RCTstable"/>
            </w:pPr>
            <w:r>
              <w:t>Apgar score &lt;7 at 5 minutes</w:t>
            </w:r>
          </w:p>
        </w:tc>
        <w:tc>
          <w:tcPr>
            <w:tcW w:w="1957" w:type="dxa"/>
            <w:shd w:val="clear" w:color="auto" w:fill="E7E6E6" w:themeFill="background2"/>
          </w:tcPr>
          <w:p w14:paraId="475111A5" w14:textId="0DF498A0" w:rsidR="00156571" w:rsidRDefault="00156571" w:rsidP="00267209">
            <w:pPr>
              <w:pStyle w:val="RCTstable"/>
            </w:pPr>
            <w:r>
              <w:t>Exercise</w:t>
            </w:r>
          </w:p>
        </w:tc>
        <w:tc>
          <w:tcPr>
            <w:tcW w:w="3967" w:type="dxa"/>
            <w:shd w:val="clear" w:color="auto" w:fill="FFF2CC" w:themeFill="accent4" w:themeFillTint="33"/>
          </w:tcPr>
          <w:p w14:paraId="0C1ED264" w14:textId="2CB06B55" w:rsidR="00156571" w:rsidRPr="00D9380A" w:rsidRDefault="00156571" w:rsidP="00267209">
            <w:pPr>
              <w:pStyle w:val="RCTstable"/>
            </w:pPr>
            <w:r w:rsidRPr="00AB606F">
              <w:t>RR 1.23; 95%CI 0.44 to 3.42</w:t>
            </w:r>
          </w:p>
        </w:tc>
        <w:tc>
          <w:tcPr>
            <w:tcW w:w="1517" w:type="dxa"/>
            <w:shd w:val="clear" w:color="auto" w:fill="E7E6E6" w:themeFill="background2"/>
          </w:tcPr>
          <w:p w14:paraId="157A0BF0" w14:textId="74F0C269" w:rsidR="00156571" w:rsidRDefault="00156571" w:rsidP="00267209">
            <w:pPr>
              <w:pStyle w:val="RCTstable"/>
              <w:rPr>
                <w:rStyle w:val="quality-sign"/>
                <w:rFonts w:ascii="Cambria" w:eastAsia="Cambria" w:hAnsi="Cambria" w:cs="Cambria"/>
                <w:sz w:val="21"/>
                <w:szCs w:val="21"/>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p>
        </w:tc>
      </w:tr>
      <w:tr w:rsidR="00996B7E" w14:paraId="6E97FD5E" w14:textId="77777777" w:rsidTr="00267209">
        <w:tc>
          <w:tcPr>
            <w:tcW w:w="1840" w:type="dxa"/>
            <w:vMerge/>
            <w:shd w:val="clear" w:color="auto" w:fill="E7E6E6" w:themeFill="background2"/>
          </w:tcPr>
          <w:p w14:paraId="1DBDCA55" w14:textId="77777777" w:rsidR="00996B7E" w:rsidRDefault="00996B7E" w:rsidP="00267209">
            <w:pPr>
              <w:pStyle w:val="RCTstable"/>
            </w:pPr>
          </w:p>
        </w:tc>
        <w:tc>
          <w:tcPr>
            <w:tcW w:w="1957" w:type="dxa"/>
            <w:shd w:val="clear" w:color="auto" w:fill="E7E6E6" w:themeFill="background2"/>
          </w:tcPr>
          <w:p w14:paraId="1507E936" w14:textId="77299A00" w:rsidR="00996B7E" w:rsidRDefault="00996B7E" w:rsidP="00267209">
            <w:pPr>
              <w:pStyle w:val="RCTstable"/>
            </w:pPr>
            <w:r>
              <w:t>Lifestyle counselling</w:t>
            </w:r>
          </w:p>
        </w:tc>
        <w:tc>
          <w:tcPr>
            <w:tcW w:w="3967" w:type="dxa"/>
            <w:tcBorders>
              <w:bottom w:val="single" w:sz="4" w:space="0" w:color="3B3474"/>
            </w:tcBorders>
            <w:shd w:val="clear" w:color="auto" w:fill="FFF2CC" w:themeFill="accent4" w:themeFillTint="33"/>
          </w:tcPr>
          <w:p w14:paraId="6B8A7749" w14:textId="0E6EDF97" w:rsidR="00996B7E" w:rsidRPr="00D9380A" w:rsidRDefault="00996B7E" w:rsidP="00267209">
            <w:pPr>
              <w:pStyle w:val="RCTstable"/>
            </w:pPr>
            <w:r w:rsidRPr="00C451AA">
              <w:t>RR 0.80; 95%CI 0.48 to 1.32</w:t>
            </w:r>
          </w:p>
        </w:tc>
        <w:tc>
          <w:tcPr>
            <w:tcW w:w="1517" w:type="dxa"/>
            <w:shd w:val="clear" w:color="auto" w:fill="E7E6E6" w:themeFill="background2"/>
          </w:tcPr>
          <w:p w14:paraId="3A0F0DFA" w14:textId="5654E8EC" w:rsidR="00996B7E" w:rsidRDefault="00996B7E" w:rsidP="00267209">
            <w:pPr>
              <w:pStyle w:val="RCTstable"/>
              <w:rPr>
                <w:rStyle w:val="quality-sign"/>
                <w:rFonts w:ascii="Cambria" w:eastAsia="Cambria" w:hAnsi="Cambria" w:cs="Cambria"/>
                <w:sz w:val="21"/>
                <w:szCs w:val="21"/>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p>
        </w:tc>
      </w:tr>
      <w:tr w:rsidR="00996B7E" w14:paraId="609BD0E7" w14:textId="77777777" w:rsidTr="00156571">
        <w:tc>
          <w:tcPr>
            <w:tcW w:w="1840" w:type="dxa"/>
            <w:vMerge w:val="restart"/>
          </w:tcPr>
          <w:p w14:paraId="0EA1F7AD" w14:textId="245010AB" w:rsidR="00996B7E" w:rsidRDefault="00996B7E" w:rsidP="00267209">
            <w:pPr>
              <w:pStyle w:val="RCTstable"/>
            </w:pPr>
            <w:r>
              <w:t>Weight in early childhood</w:t>
            </w:r>
          </w:p>
        </w:tc>
        <w:tc>
          <w:tcPr>
            <w:tcW w:w="1957" w:type="dxa"/>
          </w:tcPr>
          <w:p w14:paraId="76A762F7" w14:textId="225F484E" w:rsidR="00996B7E" w:rsidRDefault="00996B7E" w:rsidP="00267209">
            <w:pPr>
              <w:pStyle w:val="RCTstable"/>
            </w:pPr>
            <w:r>
              <w:t>Diet</w:t>
            </w:r>
          </w:p>
        </w:tc>
        <w:tc>
          <w:tcPr>
            <w:tcW w:w="3967" w:type="dxa"/>
            <w:tcBorders>
              <w:bottom w:val="single" w:sz="4" w:space="0" w:color="3B3474"/>
            </w:tcBorders>
            <w:shd w:val="clear" w:color="auto" w:fill="FFF2CC" w:themeFill="accent4" w:themeFillTint="33"/>
          </w:tcPr>
          <w:p w14:paraId="0E8C83A3" w14:textId="2E1C11A3" w:rsidR="00996B7E" w:rsidRPr="00D9380A" w:rsidRDefault="00996B7E" w:rsidP="00267209">
            <w:pPr>
              <w:pStyle w:val="RCTstable"/>
            </w:pPr>
            <w:r>
              <w:t>MD -0.03</w:t>
            </w:r>
            <w:r w:rsidRPr="00C12274">
              <w:t xml:space="preserve">; 95%CI </w:t>
            </w:r>
            <w:r>
              <w:t>-0.26</w:t>
            </w:r>
            <w:r w:rsidRPr="00C12274">
              <w:t xml:space="preserve"> to </w:t>
            </w:r>
            <w:r>
              <w:t>0.31</w:t>
            </w:r>
          </w:p>
        </w:tc>
        <w:tc>
          <w:tcPr>
            <w:tcW w:w="1517" w:type="dxa"/>
          </w:tcPr>
          <w:p w14:paraId="3FA2B8E4" w14:textId="6486EE04" w:rsidR="00996B7E" w:rsidRDefault="00996B7E" w:rsidP="00267209">
            <w:pPr>
              <w:pStyle w:val="RCTstable"/>
              <w:rPr>
                <w:rStyle w:val="quality-sign"/>
                <w:rFonts w:ascii="Cambria" w:eastAsia="Cambria" w:hAnsi="Cambria" w:cs="Cambria"/>
                <w:sz w:val="21"/>
                <w:szCs w:val="21"/>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p>
        </w:tc>
      </w:tr>
      <w:tr w:rsidR="00156571" w14:paraId="4437CB01" w14:textId="77777777" w:rsidTr="00156571">
        <w:trPr>
          <w:trHeight w:val="100"/>
        </w:trPr>
        <w:tc>
          <w:tcPr>
            <w:tcW w:w="1840" w:type="dxa"/>
            <w:vMerge/>
          </w:tcPr>
          <w:p w14:paraId="54AA1219" w14:textId="77777777" w:rsidR="00156571" w:rsidRDefault="00156571" w:rsidP="00267209">
            <w:pPr>
              <w:pStyle w:val="RCTstable"/>
            </w:pPr>
          </w:p>
        </w:tc>
        <w:tc>
          <w:tcPr>
            <w:tcW w:w="1957" w:type="dxa"/>
          </w:tcPr>
          <w:p w14:paraId="1B851D4E" w14:textId="204C65EF" w:rsidR="00156571" w:rsidRDefault="00156571" w:rsidP="00267209">
            <w:pPr>
              <w:pStyle w:val="RCTstable"/>
            </w:pPr>
            <w:r>
              <w:t>Lifestyle counselling</w:t>
            </w:r>
          </w:p>
        </w:tc>
        <w:tc>
          <w:tcPr>
            <w:tcW w:w="3967" w:type="dxa"/>
            <w:shd w:val="clear" w:color="auto" w:fill="FFF2CC" w:themeFill="accent4" w:themeFillTint="33"/>
          </w:tcPr>
          <w:p w14:paraId="5CC1F31B" w14:textId="7640B239" w:rsidR="00156571" w:rsidRPr="00D9380A" w:rsidRDefault="00156571" w:rsidP="00267209">
            <w:pPr>
              <w:pStyle w:val="RCTstable"/>
            </w:pPr>
            <w:r w:rsidRPr="00C12274">
              <w:t>MD –0.</w:t>
            </w:r>
            <w:r>
              <w:t>09 kg</w:t>
            </w:r>
            <w:r w:rsidRPr="00C12274">
              <w:t>; 95%CI –0.</w:t>
            </w:r>
            <w:r>
              <w:t>26</w:t>
            </w:r>
            <w:r w:rsidRPr="00C12274">
              <w:t xml:space="preserve"> to 0.</w:t>
            </w:r>
            <w:r>
              <w:t>08</w:t>
            </w:r>
          </w:p>
        </w:tc>
        <w:tc>
          <w:tcPr>
            <w:tcW w:w="1517" w:type="dxa"/>
          </w:tcPr>
          <w:p w14:paraId="17982E60" w14:textId="1C097428" w:rsidR="00156571" w:rsidRDefault="00156571" w:rsidP="00267209">
            <w:pPr>
              <w:pStyle w:val="RCTstable"/>
              <w:rPr>
                <w:rStyle w:val="quality-sign"/>
                <w:rFonts w:ascii="Cambria" w:eastAsia="Cambria" w:hAnsi="Cambria" w:cs="Cambria"/>
                <w:sz w:val="21"/>
                <w:szCs w:val="21"/>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p>
        </w:tc>
      </w:tr>
    </w:tbl>
    <w:p w14:paraId="6CDC9DCA" w14:textId="77777777" w:rsidR="00FB25AD" w:rsidRDefault="00FB25AD" w:rsidP="00FB25AD">
      <w:pPr>
        <w:pStyle w:val="Heading4"/>
        <w:rPr>
          <w:lang w:val="en-AU"/>
        </w:rPr>
      </w:pPr>
      <w:r>
        <w:rPr>
          <w:lang w:val="en-AU"/>
        </w:rPr>
        <w:t>Conclusions</w:t>
      </w:r>
    </w:p>
    <w:p w14:paraId="45564813" w14:textId="77777777" w:rsidR="00FB25AD" w:rsidRDefault="00FB25AD" w:rsidP="00FB25AD">
      <w:pPr>
        <w:pStyle w:val="Heading5"/>
        <w:rPr>
          <w:lang w:val="en-AU"/>
        </w:rPr>
      </w:pPr>
      <w:r>
        <w:rPr>
          <w:lang w:val="en-AU"/>
        </w:rPr>
        <w:t>Dietary interventions</w:t>
      </w:r>
    </w:p>
    <w:p w14:paraId="614B0CE5" w14:textId="675ACAD9" w:rsidR="00FB25AD" w:rsidRDefault="00FB25AD" w:rsidP="00FB25AD">
      <w:pPr>
        <w:rPr>
          <w:lang w:val="en-AU"/>
        </w:rPr>
      </w:pPr>
      <w:r>
        <w:rPr>
          <w:lang w:val="en-AU"/>
        </w:rPr>
        <w:t>The</w:t>
      </w:r>
      <w:r w:rsidRPr="00C12274">
        <w:rPr>
          <w:lang w:val="en-AU"/>
        </w:rPr>
        <w:t xml:space="preserve"> evidence suggests that, among pregnant women</w:t>
      </w:r>
      <w:r>
        <w:rPr>
          <w:lang w:val="en-AU"/>
        </w:rPr>
        <w:t>, a dietary approach that focuses on healthy eating and includes reducing saturated fats and sugars and increasing consumption of fruit and vegetables, protein and fibre</w:t>
      </w:r>
      <w:r w:rsidRPr="00C12274">
        <w:rPr>
          <w:lang w:val="en-AU"/>
        </w:rPr>
        <w:t xml:space="preserve"> reduces </w:t>
      </w:r>
      <w:r>
        <w:rPr>
          <w:lang w:val="en-AU"/>
        </w:rPr>
        <w:t xml:space="preserve">mean </w:t>
      </w:r>
      <w:r w:rsidRPr="00C12274">
        <w:rPr>
          <w:lang w:val="en-AU"/>
        </w:rPr>
        <w:t xml:space="preserve">gestational weight gain. It also appears to reduce the risk of gestational weight gain exceeding the </w:t>
      </w:r>
      <w:r>
        <w:rPr>
          <w:lang w:val="en-AU"/>
        </w:rPr>
        <w:t>IOM</w:t>
      </w:r>
      <w:r w:rsidRPr="00C12274">
        <w:rPr>
          <w:lang w:val="en-AU"/>
        </w:rPr>
        <w:t xml:space="preserve"> guidelines</w:t>
      </w:r>
      <w:r>
        <w:rPr>
          <w:lang w:val="en-AU"/>
        </w:rPr>
        <w:t>,</w:t>
      </w:r>
      <w:r w:rsidRPr="00C12274">
        <w:rPr>
          <w:lang w:val="en-AU"/>
        </w:rPr>
        <w:t xml:space="preserve"> gestational hypertension</w:t>
      </w:r>
      <w:r>
        <w:rPr>
          <w:lang w:val="en-AU"/>
        </w:rPr>
        <w:t xml:space="preserve"> and preterm birth.</w:t>
      </w:r>
      <w:r w:rsidRPr="00C12274">
        <w:rPr>
          <w:lang w:val="en-AU"/>
        </w:rPr>
        <w:t xml:space="preserve"> There was no clear difference in the risk of other adverse outcomes (</w:t>
      </w:r>
      <w:r>
        <w:rPr>
          <w:lang w:val="en-AU"/>
        </w:rPr>
        <w:t xml:space="preserve">gestational diabetes, </w:t>
      </w:r>
      <w:r w:rsidRPr="00C12274">
        <w:rPr>
          <w:lang w:val="en-AU"/>
        </w:rPr>
        <w:t xml:space="preserve">pre-eclampsia, </w:t>
      </w:r>
      <w:r>
        <w:rPr>
          <w:lang w:val="en-AU"/>
        </w:rPr>
        <w:t>caesarean section or macrosomia</w:t>
      </w:r>
      <w:r w:rsidRPr="00C12274">
        <w:rPr>
          <w:lang w:val="en-AU"/>
        </w:rPr>
        <w:t xml:space="preserve">). </w:t>
      </w:r>
      <w:r>
        <w:rPr>
          <w:lang w:val="en-AU"/>
        </w:rPr>
        <w:t xml:space="preserve">There was no clear effect </w:t>
      </w:r>
      <w:r w:rsidR="008035F5">
        <w:rPr>
          <w:lang w:val="en-AU"/>
        </w:rPr>
        <w:t>on postnatal weight retention or</w:t>
      </w:r>
      <w:r>
        <w:rPr>
          <w:lang w:val="en-AU"/>
        </w:rPr>
        <w:t xml:space="preserve"> early childhood weight. The </w:t>
      </w:r>
      <w:r w:rsidR="00343BBE">
        <w:rPr>
          <w:lang w:val="en-AU"/>
        </w:rPr>
        <w:t>certainty</w:t>
      </w:r>
      <w:r>
        <w:rPr>
          <w:lang w:val="en-AU"/>
        </w:rPr>
        <w:t xml:space="preserve"> of the evidence ranged from very low to moderate.</w:t>
      </w:r>
    </w:p>
    <w:p w14:paraId="18702CEC" w14:textId="77777777" w:rsidR="00FB25AD" w:rsidRDefault="00FB25AD" w:rsidP="00FB25AD">
      <w:pPr>
        <w:pStyle w:val="Heading5"/>
        <w:rPr>
          <w:lang w:val="en-AU"/>
        </w:rPr>
      </w:pPr>
      <w:r>
        <w:rPr>
          <w:lang w:val="en-AU"/>
        </w:rPr>
        <w:t>Exercise interventions</w:t>
      </w:r>
    </w:p>
    <w:p w14:paraId="65940CD9" w14:textId="1AE64DD0" w:rsidR="00FB25AD" w:rsidRDefault="00FB25AD" w:rsidP="00FB25AD">
      <w:pPr>
        <w:rPr>
          <w:lang w:val="en-AU"/>
        </w:rPr>
      </w:pPr>
      <w:r>
        <w:rPr>
          <w:lang w:val="en-AU"/>
        </w:rPr>
        <w:t>The</w:t>
      </w:r>
      <w:r w:rsidRPr="00C12274">
        <w:rPr>
          <w:lang w:val="en-AU"/>
        </w:rPr>
        <w:t xml:space="preserve"> evidence suggests that, among pregnant women, a combination of moderate (60-80% of maximum heart rate or Borg scale 12-16) aerobic and resistance exercise for 180 minutes per week reduces gestational weight gain. It also appears to reduce the risk of gestational weight gain exceeding the </w:t>
      </w:r>
      <w:r>
        <w:rPr>
          <w:lang w:val="en-AU"/>
        </w:rPr>
        <w:t>IOM</w:t>
      </w:r>
      <w:r w:rsidRPr="00C12274">
        <w:rPr>
          <w:lang w:val="en-AU"/>
        </w:rPr>
        <w:t xml:space="preserve"> guidelines, gestational diabetes, gestational hypertension, having a caesarean section, experiencing depression during pregnancy and having a baby with macrosomia. There was no clear difference in the risk of other adverse outcomes (pre-eclampsia, preterm birth, low birth weight, small for gestational age, large for gestational age, Apgar score lower than 7 at 5 minutes). </w:t>
      </w:r>
      <w:r>
        <w:rPr>
          <w:lang w:val="en-AU"/>
        </w:rPr>
        <w:t xml:space="preserve">The </w:t>
      </w:r>
      <w:r w:rsidR="00343BBE">
        <w:rPr>
          <w:lang w:val="en-AU"/>
        </w:rPr>
        <w:t>certainty</w:t>
      </w:r>
      <w:r>
        <w:rPr>
          <w:lang w:val="en-AU"/>
        </w:rPr>
        <w:t xml:space="preserve"> of the evidence ranged from low to moderate.</w:t>
      </w:r>
    </w:p>
    <w:p w14:paraId="73C1F539" w14:textId="77777777" w:rsidR="00FB25AD" w:rsidRDefault="00FB25AD" w:rsidP="00FB25AD">
      <w:pPr>
        <w:pStyle w:val="Heading5"/>
        <w:rPr>
          <w:lang w:val="en-AU"/>
        </w:rPr>
      </w:pPr>
      <w:r>
        <w:rPr>
          <w:lang w:val="en-AU"/>
        </w:rPr>
        <w:t>Lifestyle counselling and self-monitoring</w:t>
      </w:r>
    </w:p>
    <w:p w14:paraId="47CA7D16" w14:textId="18086F2F" w:rsidR="00D645E9" w:rsidRPr="00857BA3" w:rsidRDefault="00D645E9" w:rsidP="00D645E9">
      <w:pPr>
        <w:rPr>
          <w:lang w:val="en-AU"/>
        </w:rPr>
      </w:pPr>
      <w:r w:rsidRPr="00857BA3">
        <w:rPr>
          <w:lang w:val="en-AU"/>
        </w:rPr>
        <w:t xml:space="preserve">The evidence suggests that, among pregnant women, antenatal lifestyle counselling </w:t>
      </w:r>
      <w:r>
        <w:rPr>
          <w:lang w:val="en-AU"/>
        </w:rPr>
        <w:t xml:space="preserve">about </w:t>
      </w:r>
      <w:r w:rsidRPr="00857BA3">
        <w:rPr>
          <w:lang w:val="en-AU"/>
        </w:rPr>
        <w:t xml:space="preserve">weight gain, diet and </w:t>
      </w:r>
      <w:r>
        <w:rPr>
          <w:lang w:val="en-AU"/>
        </w:rPr>
        <w:t>exercise</w:t>
      </w:r>
      <w:r w:rsidRPr="00857BA3">
        <w:rPr>
          <w:lang w:val="en-AU"/>
        </w:rPr>
        <w:t xml:space="preserve"> </w:t>
      </w:r>
      <w:r>
        <w:rPr>
          <w:lang w:val="en-AU"/>
        </w:rPr>
        <w:t>and advice on self-monitoring may reduce</w:t>
      </w:r>
      <w:r w:rsidRPr="00857BA3">
        <w:rPr>
          <w:lang w:val="en-AU"/>
        </w:rPr>
        <w:t xml:space="preserve"> gestational weight gain. It </w:t>
      </w:r>
      <w:r>
        <w:rPr>
          <w:lang w:val="en-AU"/>
        </w:rPr>
        <w:t xml:space="preserve">may </w:t>
      </w:r>
      <w:r w:rsidRPr="00857BA3">
        <w:rPr>
          <w:lang w:val="en-AU"/>
        </w:rPr>
        <w:t>also reduce the risk of gestational weight gain exceeding the IOM guidelines, postnatal weight retention</w:t>
      </w:r>
      <w:r>
        <w:rPr>
          <w:lang w:val="en-AU"/>
        </w:rPr>
        <w:t xml:space="preserve">, </w:t>
      </w:r>
      <w:r w:rsidRPr="00857BA3">
        <w:rPr>
          <w:lang w:val="en-AU"/>
        </w:rPr>
        <w:t>preterm birth and</w:t>
      </w:r>
      <w:r>
        <w:rPr>
          <w:lang w:val="en-AU"/>
        </w:rPr>
        <w:t xml:space="preserve"> macrosomia &gt;4,500 g. It probably reduces the risk of gestational diabetes, caesarean section, macrosomia &gt;4,000g, low birthweight and large for gestational age</w:t>
      </w:r>
      <w:r w:rsidRPr="00857BA3">
        <w:rPr>
          <w:lang w:val="en-AU"/>
        </w:rPr>
        <w:t xml:space="preserve">. </w:t>
      </w:r>
      <w:r>
        <w:rPr>
          <w:lang w:val="en-AU"/>
        </w:rPr>
        <w:t>It was not clear if lifestyle counselling influences</w:t>
      </w:r>
      <w:r w:rsidRPr="00857BA3">
        <w:rPr>
          <w:lang w:val="en-AU"/>
        </w:rPr>
        <w:t xml:space="preserve"> the risk of other adverse outcomes (gestational</w:t>
      </w:r>
      <w:r>
        <w:rPr>
          <w:lang w:val="en-AU"/>
        </w:rPr>
        <w:t xml:space="preserve"> hypertension, pre-eclampsia, depression, anxiety, </w:t>
      </w:r>
      <w:r w:rsidRPr="00857BA3">
        <w:rPr>
          <w:lang w:val="en-AU"/>
        </w:rPr>
        <w:t xml:space="preserve">small for gestational age, Apgar score lower than 7 at 5 minutes and childhood weight). </w:t>
      </w:r>
      <w:r>
        <w:rPr>
          <w:lang w:val="en-AU"/>
        </w:rPr>
        <w:t xml:space="preserve">The </w:t>
      </w:r>
      <w:r w:rsidR="00343BBE">
        <w:rPr>
          <w:lang w:val="en-AU"/>
        </w:rPr>
        <w:t>certainty</w:t>
      </w:r>
      <w:r>
        <w:rPr>
          <w:lang w:val="en-AU"/>
        </w:rPr>
        <w:t xml:space="preserve"> of the evidence ranged from very low to moderate.</w:t>
      </w:r>
    </w:p>
    <w:p w14:paraId="12CF4168" w14:textId="77777777" w:rsidR="00FB25AD" w:rsidRDefault="00FB25AD" w:rsidP="00FB25AD">
      <w:pPr>
        <w:pStyle w:val="Heading4"/>
        <w:rPr>
          <w:lang w:val="en-AU"/>
        </w:rPr>
      </w:pPr>
      <w:r>
        <w:rPr>
          <w:lang w:val="en-AU"/>
        </w:rPr>
        <w:t>Consumer summary</w:t>
      </w:r>
    </w:p>
    <w:p w14:paraId="6DADE65D" w14:textId="436B60FE" w:rsidR="00FB25AD" w:rsidRDefault="00FB25AD" w:rsidP="00FB25AD">
      <w:pPr>
        <w:rPr>
          <w:lang w:val="en-AU"/>
        </w:rPr>
      </w:pPr>
      <w:r>
        <w:rPr>
          <w:lang w:val="en-AU"/>
        </w:rPr>
        <w:t>A healthy diet</w:t>
      </w:r>
      <w:r w:rsidRPr="00C12274">
        <w:rPr>
          <w:lang w:val="en-AU"/>
        </w:rPr>
        <w:t xml:space="preserve"> during pregnancy reduces weight gain and the risk of some pregnancy complications (such as high blood pressure</w:t>
      </w:r>
      <w:r>
        <w:rPr>
          <w:lang w:val="en-AU"/>
        </w:rPr>
        <w:t xml:space="preserve"> and preterm birth</w:t>
      </w:r>
      <w:r w:rsidRPr="00C12274">
        <w:rPr>
          <w:lang w:val="en-AU"/>
        </w:rPr>
        <w:t xml:space="preserve">). </w:t>
      </w:r>
      <w:r w:rsidRPr="00841B98">
        <w:rPr>
          <w:lang w:val="en-AU"/>
        </w:rPr>
        <w:t xml:space="preserve">Dietary </w:t>
      </w:r>
      <w:r>
        <w:rPr>
          <w:lang w:val="en-AU"/>
        </w:rPr>
        <w:t>approaches</w:t>
      </w:r>
      <w:r w:rsidRPr="00841B98">
        <w:rPr>
          <w:lang w:val="en-AU"/>
        </w:rPr>
        <w:t xml:space="preserve"> include increasing the amount of vegetables, fruit and fibre (eg</w:t>
      </w:r>
      <w:r>
        <w:rPr>
          <w:lang w:val="en-AU"/>
        </w:rPr>
        <w:t> </w:t>
      </w:r>
      <w:r w:rsidRPr="00841B98">
        <w:rPr>
          <w:lang w:val="en-AU"/>
        </w:rPr>
        <w:t xml:space="preserve">through wholegrain foods) and reducing intake of saturated fats (eg by replacing them with polyunsaturated fats) and sugar (eg in soft drinks). </w:t>
      </w:r>
      <w:r w:rsidRPr="00C12274">
        <w:rPr>
          <w:lang w:val="en-AU"/>
        </w:rPr>
        <w:t xml:space="preserve">These </w:t>
      </w:r>
      <w:r>
        <w:rPr>
          <w:lang w:val="en-AU"/>
        </w:rPr>
        <w:t>approaches</w:t>
      </w:r>
      <w:r w:rsidRPr="00C12274">
        <w:rPr>
          <w:lang w:val="en-AU"/>
        </w:rPr>
        <w:t xml:space="preserve"> do not appear to change the risk of </w:t>
      </w:r>
      <w:r>
        <w:rPr>
          <w:lang w:val="en-AU"/>
        </w:rPr>
        <w:t>gestational diabetes, pre-eclampsia, caesarean section or</w:t>
      </w:r>
      <w:r w:rsidRPr="00C12274">
        <w:rPr>
          <w:lang w:val="en-AU"/>
        </w:rPr>
        <w:t xml:space="preserve"> having a </w:t>
      </w:r>
      <w:r>
        <w:rPr>
          <w:lang w:val="en-AU"/>
        </w:rPr>
        <w:t>large baby and do not appear to affect weight retention after the birth or early childhood weight.</w:t>
      </w:r>
    </w:p>
    <w:p w14:paraId="58DE1B12" w14:textId="5BC16172" w:rsidR="00FB25AD" w:rsidRPr="00C12274" w:rsidRDefault="00FB25AD" w:rsidP="00FB25AD">
      <w:pPr>
        <w:rPr>
          <w:lang w:val="en-AU"/>
        </w:rPr>
      </w:pPr>
      <w:r>
        <w:rPr>
          <w:lang w:val="en-AU"/>
        </w:rPr>
        <w:t>Exercise</w:t>
      </w:r>
      <w:r w:rsidRPr="00C12274">
        <w:rPr>
          <w:lang w:val="en-AU"/>
        </w:rPr>
        <w:t xml:space="preserve"> during pregnancy reduces weight gain and the risk of some pregnancy complications (such as gestational diabetes, high blood pressure, caesarean section and having a large baby). It also reduces the risk of experiencing depression during pregnancy. These benefits are gained from a combination of moderate intensity physical activity (eg brisk walking, swimming, dancing, stationary cycling) and muscle strengthening exercises for 3 hours a week throughout pregnancy. These activities do not appear to change the risk of giving birth preterm or having a small baby.</w:t>
      </w:r>
    </w:p>
    <w:p w14:paraId="3E2D9C8B" w14:textId="5D8F2DD5" w:rsidR="00D645E9" w:rsidRDefault="00D645E9" w:rsidP="00D645E9">
      <w:pPr>
        <w:rPr>
          <w:lang w:val="en-AU"/>
        </w:rPr>
      </w:pPr>
      <w:r w:rsidRPr="00841B98">
        <w:rPr>
          <w:lang w:val="en-AU"/>
        </w:rPr>
        <w:t xml:space="preserve">When women receive lifestyle counselling about </w:t>
      </w:r>
      <w:r>
        <w:rPr>
          <w:lang w:val="en-AU"/>
        </w:rPr>
        <w:t xml:space="preserve">recommended </w:t>
      </w:r>
      <w:r w:rsidRPr="00841B98">
        <w:rPr>
          <w:lang w:val="en-AU"/>
        </w:rPr>
        <w:t>weight</w:t>
      </w:r>
      <w:r>
        <w:rPr>
          <w:lang w:val="en-AU"/>
        </w:rPr>
        <w:t xml:space="preserve"> gain</w:t>
      </w:r>
      <w:r w:rsidRPr="00841B98">
        <w:rPr>
          <w:lang w:val="en-AU"/>
        </w:rPr>
        <w:t>, diet, exercise and self-monitoring as part of pregnancy care, they are more likely to gain an appropriate amount of weight during pregnancy</w:t>
      </w:r>
      <w:r>
        <w:rPr>
          <w:lang w:val="en-AU"/>
        </w:rPr>
        <w:t xml:space="preserve">, </w:t>
      </w:r>
      <w:r w:rsidRPr="00841B98">
        <w:rPr>
          <w:lang w:val="en-AU"/>
        </w:rPr>
        <w:t>to retain less weight after the birth</w:t>
      </w:r>
      <w:r>
        <w:rPr>
          <w:lang w:val="en-AU"/>
        </w:rPr>
        <w:t>; and probably less likely to have gestational diabetes or a caesarean birth</w:t>
      </w:r>
      <w:r w:rsidRPr="00841B98">
        <w:rPr>
          <w:lang w:val="en-AU"/>
        </w:rPr>
        <w:t xml:space="preserve">. The risk of giving birth preterm or having a baby with a high birth weight may also be reduced. These activities do not appear to change the risk of experiencing high blood pressure, </w:t>
      </w:r>
      <w:r>
        <w:rPr>
          <w:lang w:val="en-AU"/>
        </w:rPr>
        <w:t xml:space="preserve">depression or anxiety. They do not appear </w:t>
      </w:r>
      <w:r w:rsidRPr="00841B98">
        <w:rPr>
          <w:lang w:val="en-AU"/>
        </w:rPr>
        <w:t>affect the growth of the baby o</w:t>
      </w:r>
      <w:r>
        <w:rPr>
          <w:lang w:val="en-AU"/>
        </w:rPr>
        <w:t>r</w:t>
      </w:r>
      <w:r w:rsidRPr="00841B98">
        <w:rPr>
          <w:lang w:val="en-AU"/>
        </w:rPr>
        <w:t xml:space="preserve"> </w:t>
      </w:r>
      <w:r>
        <w:rPr>
          <w:lang w:val="en-AU"/>
        </w:rPr>
        <w:t xml:space="preserve">weight in early </w:t>
      </w:r>
      <w:r w:rsidRPr="00841B98">
        <w:rPr>
          <w:lang w:val="en-AU"/>
        </w:rPr>
        <w:t>childhood.</w:t>
      </w:r>
      <w:r w:rsidRPr="00C12274" w:rsidDel="00915219">
        <w:rPr>
          <w:lang w:val="en-AU"/>
        </w:rPr>
        <w:t xml:space="preserve"> </w:t>
      </w:r>
    </w:p>
    <w:p w14:paraId="26444914" w14:textId="77777777" w:rsidR="00FB25AD" w:rsidRPr="000E6C5B" w:rsidRDefault="00FB25AD" w:rsidP="00D645E9"/>
    <w:p w14:paraId="584DA51A" w14:textId="77777777" w:rsidR="00D645E9" w:rsidRDefault="00D645E9" w:rsidP="00D645E9">
      <w:pPr>
        <w:pStyle w:val="Heading3"/>
        <w:numPr>
          <w:ilvl w:val="0"/>
          <w:numId w:val="0"/>
        </w:numPr>
        <w:ind w:left="720" w:hanging="720"/>
        <w:sectPr w:rsidR="00D645E9" w:rsidSect="008A6B17">
          <w:pgSz w:w="11901" w:h="16817"/>
          <w:pgMar w:top="1134" w:right="1418" w:bottom="1134" w:left="1418" w:header="709" w:footer="709" w:gutter="0"/>
          <w:cols w:space="708"/>
          <w:docGrid w:linePitch="360"/>
        </w:sectPr>
      </w:pPr>
    </w:p>
    <w:p w14:paraId="24948175" w14:textId="77777777" w:rsidR="00A5540F" w:rsidRDefault="00A5540F" w:rsidP="00A5540F">
      <w:pPr>
        <w:pStyle w:val="Heading3"/>
      </w:pPr>
      <w:bookmarkStart w:id="234" w:name="_Toc40956549"/>
      <w:r>
        <w:t>Evidence tables</w:t>
      </w:r>
      <w:bookmarkEnd w:id="234"/>
    </w:p>
    <w:p w14:paraId="079C5A82" w14:textId="16ECB9F4" w:rsidR="008364A7" w:rsidRDefault="00932C6D" w:rsidP="00932C6D">
      <w:pPr>
        <w:pStyle w:val="TableName"/>
      </w:pPr>
      <w:bookmarkStart w:id="235" w:name="_Toc40956687"/>
      <w:r>
        <w:t xml:space="preserve">Q9 </w:t>
      </w:r>
      <w:r w:rsidR="008364A7">
        <w:t xml:space="preserve">Outcomes associated with dietary intervention versus </w:t>
      </w:r>
      <w:r w:rsidR="000E3208">
        <w:t>usual</w:t>
      </w:r>
      <w:r w:rsidR="008364A7">
        <w:t xml:space="preserve"> care </w:t>
      </w:r>
      <w:r w:rsidR="007E430B">
        <w:t>in randomised controlled trials</w:t>
      </w:r>
      <w:bookmarkEnd w:id="235"/>
    </w:p>
    <w:tbl>
      <w:tblPr>
        <w:tblStyle w:val="TableGrid"/>
        <w:tblW w:w="14176"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109: Q9 Outcomes associated with dietary intervention versus usual care in randomised controlled trials"/>
      </w:tblPr>
      <w:tblGrid>
        <w:gridCol w:w="1418"/>
        <w:gridCol w:w="1701"/>
        <w:gridCol w:w="5393"/>
        <w:gridCol w:w="5664"/>
      </w:tblGrid>
      <w:tr w:rsidR="0069748F" w:rsidRPr="00F350A6" w14:paraId="1D19F36C" w14:textId="77777777" w:rsidTr="00BD18F7">
        <w:trPr>
          <w:cantSplit/>
          <w:tblHeader/>
        </w:trPr>
        <w:tc>
          <w:tcPr>
            <w:tcW w:w="1418" w:type="dxa"/>
          </w:tcPr>
          <w:p w14:paraId="5A262AF2" w14:textId="77777777" w:rsidR="0069748F" w:rsidRPr="00F350A6" w:rsidRDefault="0069748F" w:rsidP="00746866">
            <w:pPr>
              <w:keepNext/>
              <w:rPr>
                <w:b/>
              </w:rPr>
            </w:pPr>
            <w:r>
              <w:rPr>
                <w:b/>
              </w:rPr>
              <w:t>Study ref</w:t>
            </w:r>
          </w:p>
        </w:tc>
        <w:tc>
          <w:tcPr>
            <w:tcW w:w="1701" w:type="dxa"/>
          </w:tcPr>
          <w:p w14:paraId="054A6BF8" w14:textId="77777777" w:rsidR="0069748F" w:rsidRPr="00F350A6" w:rsidRDefault="0069748F" w:rsidP="00746866">
            <w:pPr>
              <w:keepNext/>
              <w:rPr>
                <w:b/>
              </w:rPr>
            </w:pPr>
            <w:r>
              <w:rPr>
                <w:b/>
              </w:rPr>
              <w:t>N</w:t>
            </w:r>
          </w:p>
        </w:tc>
        <w:tc>
          <w:tcPr>
            <w:tcW w:w="5393" w:type="dxa"/>
          </w:tcPr>
          <w:p w14:paraId="131CCBB5" w14:textId="77777777" w:rsidR="0069748F" w:rsidRPr="00F350A6" w:rsidRDefault="0069748F" w:rsidP="00746866">
            <w:pPr>
              <w:keepNext/>
              <w:rPr>
                <w:b/>
              </w:rPr>
            </w:pPr>
            <w:r>
              <w:rPr>
                <w:b/>
              </w:rPr>
              <w:t>Aim/</w:t>
            </w:r>
            <w:r w:rsidRPr="00F350A6">
              <w:rPr>
                <w:b/>
              </w:rPr>
              <w:t>population</w:t>
            </w:r>
            <w:r>
              <w:rPr>
                <w:b/>
              </w:rPr>
              <w:t>/setting/intervention</w:t>
            </w:r>
          </w:p>
        </w:tc>
        <w:tc>
          <w:tcPr>
            <w:tcW w:w="5664" w:type="dxa"/>
          </w:tcPr>
          <w:p w14:paraId="52BFA496" w14:textId="77777777" w:rsidR="0069748F" w:rsidRPr="00F350A6" w:rsidRDefault="0069748F" w:rsidP="00746866">
            <w:pPr>
              <w:keepNext/>
              <w:rPr>
                <w:b/>
              </w:rPr>
            </w:pPr>
            <w:r>
              <w:rPr>
                <w:b/>
              </w:rPr>
              <w:t>Outcomes</w:t>
            </w:r>
          </w:p>
        </w:tc>
      </w:tr>
      <w:tr w:rsidR="0094460B" w:rsidRPr="0069748F" w14:paraId="499C8DEC" w14:textId="77777777" w:rsidTr="00BD18F7">
        <w:trPr>
          <w:cantSplit/>
        </w:trPr>
        <w:tc>
          <w:tcPr>
            <w:tcW w:w="1418" w:type="dxa"/>
          </w:tcPr>
          <w:p w14:paraId="3995B635" w14:textId="359C536E" w:rsidR="0094460B" w:rsidRPr="00C53E3F" w:rsidRDefault="0094460B" w:rsidP="00C53E3F">
            <w:r w:rsidRPr="00C53E3F">
              <w:t>Abdel-Aziz</w:t>
            </w:r>
            <w:r>
              <w:t xml:space="preserve"> et al 2018</w:t>
            </w:r>
            <w:r>
              <w:fldChar w:fldCharType="begin">
                <w:fldData xml:space="preserve">PEVuZE5vdGU+PENpdGU+PEF1dGhvcj5BYmRlbC1Beml6PC9BdXRob3I+PFllYXI+MjAxODwvWWVh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</w:fldData>
              </w:fldChar>
            </w:r>
            <w:r w:rsidR="002747EA">
              <w:instrText xml:space="preserve"> ADDIN EN.CITE </w:instrText>
            </w:r>
            <w:r w:rsidR="002747EA">
              <w:fldChar w:fldCharType="begin">
                <w:fldData xml:space="preserve">PEVuZE5vdGU+PENpdGU+PEF1dGhvcj5BYmRlbC1Beml6PC9BdXRob3I+PFllYXI+MjAxODwvWWVh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</w:fldData>
              </w:fldChar>
            </w:r>
            <w:r w:rsidR="002747EA">
              <w:instrText xml:space="preserve"> ADDIN EN.CITE.DATA </w:instrText>
            </w:r>
            <w:r w:rsidR="002747EA">
              <w:fldChar w:fldCharType="end"/>
            </w:r>
            <w:r>
              <w:fldChar w:fldCharType="separate"/>
            </w:r>
            <w:r w:rsidR="002747EA" w:rsidRPr="002747EA">
              <w:rPr>
                <w:noProof/>
                <w:vertAlign w:val="superscript"/>
              </w:rPr>
              <w:t>400</w:t>
            </w:r>
            <w:r>
              <w:fldChar w:fldCharType="end"/>
            </w:r>
          </w:p>
          <w:p w14:paraId="3F7BD802" w14:textId="77777777" w:rsidR="0094460B" w:rsidRPr="0069748F" w:rsidRDefault="0094460B" w:rsidP="00746866">
            <w:pPr>
              <w:keepNext/>
            </w:pPr>
            <w:r>
              <w:t>Egypt</w:t>
            </w:r>
          </w:p>
        </w:tc>
        <w:tc>
          <w:tcPr>
            <w:tcW w:w="1701" w:type="dxa"/>
          </w:tcPr>
          <w:p w14:paraId="0D1AACE1" w14:textId="77777777" w:rsidR="0094460B" w:rsidRDefault="0094460B" w:rsidP="00746866">
            <w:pPr>
              <w:keepNext/>
            </w:pPr>
            <w:r>
              <w:t>Intervention 75</w:t>
            </w:r>
          </w:p>
          <w:p w14:paraId="5366F9A5" w14:textId="77777777" w:rsidR="0094460B" w:rsidRPr="0069748F" w:rsidRDefault="0094460B" w:rsidP="00746866">
            <w:pPr>
              <w:keepNext/>
            </w:pPr>
            <w:r>
              <w:t>Control 72</w:t>
            </w:r>
          </w:p>
        </w:tc>
        <w:tc>
          <w:tcPr>
            <w:tcW w:w="5393" w:type="dxa"/>
          </w:tcPr>
          <w:p w14:paraId="30841AD7" w14:textId="77777777" w:rsidR="0094460B" w:rsidRDefault="0094460B" w:rsidP="00C53E3F">
            <w:pPr>
              <w:keepNext/>
            </w:pPr>
            <w:r w:rsidRPr="00C53E3F">
              <w:rPr>
                <w:b/>
              </w:rPr>
              <w:t>Aim</w:t>
            </w:r>
            <w:r>
              <w:t>: T</w:t>
            </w:r>
            <w:r w:rsidRPr="00C53E3F">
              <w:t>o assess the effect of dietary counsel</w:t>
            </w:r>
            <w:r>
              <w:t>l</w:t>
            </w:r>
            <w:r w:rsidRPr="00C53E3F">
              <w:t xml:space="preserve">ing on </w:t>
            </w:r>
            <w:r>
              <w:t>excessive gestational weight gain</w:t>
            </w:r>
            <w:r w:rsidRPr="00C53E3F">
              <w:t xml:space="preserve">. </w:t>
            </w:r>
          </w:p>
          <w:p w14:paraId="57067329" w14:textId="77777777" w:rsidR="0094460B" w:rsidRDefault="0094460B" w:rsidP="00C53E3F">
            <w:pPr>
              <w:keepNext/>
            </w:pPr>
            <w:r w:rsidRPr="00C53E3F">
              <w:rPr>
                <w:b/>
              </w:rPr>
              <w:t>Population</w:t>
            </w:r>
            <w:r>
              <w:t>: P</w:t>
            </w:r>
            <w:r w:rsidRPr="00C53E3F">
              <w:t>rimigravidae aged between 20 and 30 years</w:t>
            </w:r>
            <w:r>
              <w:t xml:space="preserve"> &lt;12 weeks gestation</w:t>
            </w:r>
            <w:r w:rsidRPr="00C53E3F">
              <w:t xml:space="preserve">. </w:t>
            </w:r>
          </w:p>
          <w:p w14:paraId="2D7CC98E" w14:textId="77777777" w:rsidR="0094460B" w:rsidRDefault="0094460B" w:rsidP="002A6F0B">
            <w:pPr>
              <w:keepNext/>
            </w:pPr>
            <w:r w:rsidRPr="00C53E3F">
              <w:rPr>
                <w:b/>
              </w:rPr>
              <w:t>Intervention</w:t>
            </w:r>
            <w:r>
              <w:t xml:space="preserve">: </w:t>
            </w:r>
            <w:r w:rsidRPr="005E2FE2">
              <w:t>Women in the intervention group</w:t>
            </w:r>
            <w:r>
              <w:t xml:space="preserve"> </w:t>
            </w:r>
            <w:r w:rsidRPr="005E2FE2">
              <w:t>received stand</w:t>
            </w:r>
            <w:r>
              <w:t xml:space="preserve">ard care </w:t>
            </w:r>
            <w:r w:rsidRPr="005E2FE2">
              <w:t>and</w:t>
            </w:r>
            <w:r>
              <w:t xml:space="preserve"> </w:t>
            </w:r>
            <w:r w:rsidRPr="005E2FE2">
              <w:t>attended six extra counse</w:t>
            </w:r>
            <w:r>
              <w:t>l</w:t>
            </w:r>
            <w:r w:rsidRPr="005E2FE2">
              <w:t>ling sessions with the nutrition</w:t>
            </w:r>
            <w:r>
              <w:t xml:space="preserve"> </w:t>
            </w:r>
            <w:r w:rsidRPr="005E2FE2">
              <w:t>counse</w:t>
            </w:r>
            <w:r>
              <w:t>l</w:t>
            </w:r>
            <w:r w:rsidRPr="005E2FE2">
              <w:t>lor, with face-to-face appointments every 2 weeks</w:t>
            </w:r>
            <w:r>
              <w:t xml:space="preserve"> </w:t>
            </w:r>
            <w:r w:rsidRPr="005E2FE2">
              <w:t>during the implementation phase. All women in the intervention group received</w:t>
            </w:r>
            <w:r>
              <w:t xml:space="preserve"> three brief (</w:t>
            </w:r>
            <w:r w:rsidRPr="005E2FE2">
              <w:t>10</w:t>
            </w:r>
            <w:r>
              <w:rPr>
                <w:rFonts w:ascii="Helvetica" w:hAnsi="Helvetica"/>
              </w:rPr>
              <w:t>–</w:t>
            </w:r>
            <w:r w:rsidRPr="005E2FE2">
              <w:t>15 minutes) supportive phone calls from</w:t>
            </w:r>
            <w:r>
              <w:t xml:space="preserve"> </w:t>
            </w:r>
            <w:r w:rsidRPr="005E2FE2">
              <w:t>the nutrition counsel</w:t>
            </w:r>
            <w:r>
              <w:t>l</w:t>
            </w:r>
            <w:r w:rsidRPr="005E2FE2">
              <w:t>or during the intervention.</w:t>
            </w:r>
            <w:r>
              <w:t xml:space="preserve"> </w:t>
            </w:r>
          </w:p>
          <w:p w14:paraId="274D2860" w14:textId="77777777" w:rsidR="0094460B" w:rsidRPr="0069748F" w:rsidRDefault="0094460B" w:rsidP="002A6F0B">
            <w:r>
              <w:t>T</w:t>
            </w:r>
            <w:r w:rsidRPr="002A6F0B">
              <w:t>he nutrition counse</w:t>
            </w:r>
            <w:r>
              <w:t>l</w:t>
            </w:r>
            <w:r w:rsidRPr="002A6F0B">
              <w:t>lor educated participants</w:t>
            </w:r>
            <w:r>
              <w:t xml:space="preserve"> on </w:t>
            </w:r>
            <w:r w:rsidRPr="002A6F0B">
              <w:t>how to choose healthier foods (whole grains, fruits and vegetables,</w:t>
            </w:r>
            <w:r>
              <w:t xml:space="preserve"> </w:t>
            </w:r>
            <w:r w:rsidRPr="002A6F0B">
              <w:t>healthy fats, and protein sources); how to limit intake</w:t>
            </w:r>
            <w:r>
              <w:t xml:space="preserve"> </w:t>
            </w:r>
            <w:r w:rsidRPr="002A6F0B">
              <w:t>of unhealthy foods (refined grains and sweets) and beverages</w:t>
            </w:r>
            <w:r>
              <w:t xml:space="preserve"> </w:t>
            </w:r>
            <w:r w:rsidRPr="002A6F0B">
              <w:t>(sugary drinks); and how to get rid of the unhealthy habits</w:t>
            </w:r>
            <w:r>
              <w:t xml:space="preserve"> </w:t>
            </w:r>
            <w:r w:rsidRPr="002A6F0B">
              <w:t>(frying food, eating fast food, skipping meals, and eating unhealthy</w:t>
            </w:r>
            <w:r>
              <w:t xml:space="preserve"> </w:t>
            </w:r>
            <w:r w:rsidRPr="002A6F0B">
              <w:t>snacks between meals)</w:t>
            </w:r>
            <w:r>
              <w:t>.</w:t>
            </w:r>
          </w:p>
        </w:tc>
        <w:tc>
          <w:tcPr>
            <w:tcW w:w="5664" w:type="dxa"/>
          </w:tcPr>
          <w:p w14:paraId="5612B1E8" w14:textId="77777777" w:rsidR="0094460B" w:rsidRDefault="0094460B" w:rsidP="00C53E3F">
            <w:r>
              <w:t>Intervention vs control:</w:t>
            </w:r>
          </w:p>
          <w:p w14:paraId="263FF29D" w14:textId="77777777" w:rsidR="0094460B" w:rsidRDefault="0094460B" w:rsidP="004F1F8F">
            <w:pPr>
              <w:pStyle w:val="bullet"/>
            </w:pPr>
            <w:r>
              <w:t>Weight gain exceeding IOM guidelines: 38/75 vs 54/72</w:t>
            </w:r>
          </w:p>
          <w:p w14:paraId="7E4B48FF" w14:textId="77777777" w:rsidR="0094460B" w:rsidRDefault="0094460B" w:rsidP="004F1F8F">
            <w:pPr>
              <w:pStyle w:val="bullet"/>
            </w:pPr>
            <w:r>
              <w:t>Gestational diabetes: 2/75 vs 5/72</w:t>
            </w:r>
          </w:p>
          <w:p w14:paraId="293C6848" w14:textId="77777777" w:rsidR="0094460B" w:rsidRDefault="0094460B" w:rsidP="004F1F8F">
            <w:pPr>
              <w:pStyle w:val="bullet"/>
            </w:pPr>
            <w:r>
              <w:t>Pregnancy-induced hypertension: 4/75 vs 14/72</w:t>
            </w:r>
          </w:p>
          <w:p w14:paraId="0D795F90" w14:textId="77777777" w:rsidR="0094460B" w:rsidRDefault="0094460B" w:rsidP="004F1F8F">
            <w:pPr>
              <w:pStyle w:val="bullet"/>
            </w:pPr>
            <w:r>
              <w:t>Caesarean section: 10/75 vs 21/72</w:t>
            </w:r>
          </w:p>
          <w:p w14:paraId="0453BCC8" w14:textId="77777777" w:rsidR="0094460B" w:rsidRDefault="0094460B" w:rsidP="004F1F8F">
            <w:pPr>
              <w:pStyle w:val="bullet"/>
            </w:pPr>
            <w:r>
              <w:t>Preterm birth: 7/75 vs 18/72</w:t>
            </w:r>
          </w:p>
          <w:p w14:paraId="1B7DF13E" w14:textId="77777777" w:rsidR="0094460B" w:rsidRPr="00C53E3F" w:rsidRDefault="0094460B" w:rsidP="004F1F8F">
            <w:pPr>
              <w:pStyle w:val="bullet"/>
            </w:pPr>
            <w:r>
              <w:t>Macrosomia: 5/75 vs 14/72</w:t>
            </w:r>
          </w:p>
        </w:tc>
      </w:tr>
      <w:tr w:rsidR="0094460B" w:rsidRPr="0069748F" w14:paraId="4C96C0D0" w14:textId="77777777" w:rsidTr="00BD18F7">
        <w:trPr>
          <w:cantSplit/>
        </w:trPr>
        <w:tc>
          <w:tcPr>
            <w:tcW w:w="1418" w:type="dxa"/>
          </w:tcPr>
          <w:p w14:paraId="15FD6BA2" w14:textId="15310DEF" w:rsidR="0094460B" w:rsidRDefault="0094460B" w:rsidP="00746866">
            <w:pPr>
              <w:keepNext/>
            </w:pPr>
            <w:r>
              <w:t>Di Carlo 2014</w:t>
            </w:r>
            <w:r>
              <w:fldChar w:fldCharType="begin"/>
            </w:r>
            <w:r w:rsidR="002747EA">
              <w:instrText xml:space="preserve"> ADDIN EN.CITE &lt;EndNote&gt;&lt;Cite&gt;&lt;Author&gt;Di Carlo&lt;/Author&gt;&lt;Year&gt;2014&lt;/Year&gt;&lt;RecNum&gt;1387&lt;/RecNum&gt;&lt;DisplayText&gt;&lt;style face="superscript" font="Trebuchet MS" size="9"&gt;401&lt;/style&gt;&lt;/DisplayText&gt;&lt;record&gt;&lt;rec-number&gt;1387&lt;/rec-number&gt;&lt;foreign-keys&gt;&lt;key app="EN" db-id="exvasrfx2dtraoesasxp2szsxa2df502592x" timestamp="1567661568"&gt;1387&lt;/key&gt;&lt;key app="ENWeb" db-id=""&gt;0&lt;/key&gt;&lt;/foreign-keys&gt;&lt;ref-type name="Journal Article"&gt;17&lt;/ref-type&gt;&lt;contributors&gt;&lt;authors&gt;&lt;author&gt;Di Carlo, C.,&lt;/author&gt;&lt;author&gt;Iannotti, G.,&lt;/author&gt;&lt;author&gt;Sparice, S.,&lt;/author&gt;&lt;author&gt;Chiacchio, M.P.,&lt;/author&gt;&lt;author&gt;Greco, E.,&lt;/author&gt;&lt;author&gt;Tommaselli, G.A.,&lt;/author&gt;&lt;author&gt;Nappi, C.,&lt;/author&gt;&lt;/authors&gt;&lt;/contributors&gt;&lt;titles&gt;&lt;title&gt;The role of a personalized dietary intervention in managing gestational weight gain: a prospective, controlled study in a low-risk antenatal population&lt;/title&gt;&lt;secondary-title&gt;Arch Gynecol Obstet&lt;/secondary-title&gt;&lt;/titles&gt;&lt;periodical&gt;&lt;full-title&gt;Arch Gynecol Obstet&lt;/full-title&gt;&lt;/periodical&gt;&lt;pages&gt;765-70&lt;/pages&gt;&lt;volume&gt;289&lt;/volume&gt;&lt;number&gt;4&lt;/number&gt;&lt;section&gt;765&lt;/section&gt;&lt;dates&gt;&lt;year&gt;2014&lt;/year&gt;&lt;/dates&gt;&lt;isbn&gt;0932-0067&amp;#xD;1432-0711&lt;/isbn&gt;&lt;urls&gt;&lt;/urls&gt;&lt;electronic-resource-num&gt;10.1007/s00404-013-3054-y&lt;/electronic-resource-num&gt;&lt;/record&gt;&lt;/Cite&gt;&lt;/EndNote&gt;</w:instrText>
            </w:r>
            <w:r>
              <w:fldChar w:fldCharType="separate"/>
            </w:r>
            <w:r w:rsidR="002747EA" w:rsidRPr="002747EA">
              <w:rPr>
                <w:noProof/>
                <w:vertAlign w:val="superscript"/>
              </w:rPr>
              <w:t>401</w:t>
            </w:r>
            <w:r>
              <w:fldChar w:fldCharType="end"/>
            </w:r>
          </w:p>
          <w:p w14:paraId="3616D19C" w14:textId="77777777" w:rsidR="0094460B" w:rsidRPr="0069748F" w:rsidRDefault="0094460B" w:rsidP="00746866">
            <w:pPr>
              <w:keepNext/>
            </w:pPr>
            <w:r>
              <w:t>Italy</w:t>
            </w:r>
          </w:p>
        </w:tc>
        <w:tc>
          <w:tcPr>
            <w:tcW w:w="1701" w:type="dxa"/>
          </w:tcPr>
          <w:p w14:paraId="24742A83" w14:textId="77777777" w:rsidR="0094460B" w:rsidRDefault="0094460B" w:rsidP="00746866">
            <w:pPr>
              <w:keepNext/>
            </w:pPr>
            <w:r>
              <w:t>Intervention 61</w:t>
            </w:r>
          </w:p>
          <w:p w14:paraId="178F9917" w14:textId="77777777" w:rsidR="0094460B" w:rsidRPr="0069748F" w:rsidRDefault="0094460B" w:rsidP="00746866">
            <w:pPr>
              <w:keepNext/>
            </w:pPr>
            <w:r>
              <w:t>Control 59</w:t>
            </w:r>
          </w:p>
        </w:tc>
        <w:tc>
          <w:tcPr>
            <w:tcW w:w="5393" w:type="dxa"/>
          </w:tcPr>
          <w:p w14:paraId="7AF0D55A" w14:textId="77777777" w:rsidR="0094460B" w:rsidRDefault="0094460B" w:rsidP="00746866">
            <w:pPr>
              <w:keepNext/>
            </w:pPr>
            <w:r w:rsidRPr="002E4E2A">
              <w:rPr>
                <w:b/>
              </w:rPr>
              <w:t>Aim</w:t>
            </w:r>
            <w:r>
              <w:t xml:space="preserve">: </w:t>
            </w:r>
            <w:r w:rsidRPr="002E4E2A">
              <w:t>To compare the efficacy of a personal dietary</w:t>
            </w:r>
            <w:r>
              <w:t xml:space="preserve"> </w:t>
            </w:r>
            <w:r w:rsidRPr="002E4E2A">
              <w:t>intervention on gestational weight gain control with a</w:t>
            </w:r>
            <w:r>
              <w:t xml:space="preserve"> </w:t>
            </w:r>
            <w:r w:rsidRPr="002E4E2A">
              <w:t>general intervention promoting healthy eating.</w:t>
            </w:r>
            <w:r>
              <w:t xml:space="preserve"> </w:t>
            </w:r>
          </w:p>
          <w:p w14:paraId="0435E146" w14:textId="77777777" w:rsidR="0094460B" w:rsidRDefault="0094460B" w:rsidP="00746866">
            <w:pPr>
              <w:keepNext/>
            </w:pPr>
            <w:r w:rsidRPr="002E4E2A">
              <w:rPr>
                <w:b/>
              </w:rPr>
              <w:t>Population</w:t>
            </w:r>
            <w:r>
              <w:t>: L</w:t>
            </w:r>
            <w:r w:rsidRPr="002E4E2A">
              <w:t>ow-risk pregnant women</w:t>
            </w:r>
            <w:r>
              <w:t>.</w:t>
            </w:r>
          </w:p>
          <w:p w14:paraId="220FEC69" w14:textId="77777777" w:rsidR="0094460B" w:rsidRDefault="0094460B" w:rsidP="002E4E2A">
            <w:pPr>
              <w:keepNext/>
            </w:pPr>
            <w:r w:rsidRPr="002E4E2A">
              <w:rPr>
                <w:b/>
              </w:rPr>
              <w:t>Intervention</w:t>
            </w:r>
            <w:r>
              <w:t>: W</w:t>
            </w:r>
            <w:r w:rsidRPr="002E4E2A">
              <w:t xml:space="preserve">omen </w:t>
            </w:r>
            <w:r>
              <w:t xml:space="preserve">received a personalised diet plan and </w:t>
            </w:r>
            <w:r w:rsidRPr="002E4E2A">
              <w:t>close</w:t>
            </w:r>
            <w:r>
              <w:t xml:space="preserve"> </w:t>
            </w:r>
            <w:r w:rsidRPr="002E4E2A">
              <w:t xml:space="preserve">follow-up by a dietician. </w:t>
            </w:r>
          </w:p>
          <w:p w14:paraId="57ED318A" w14:textId="77777777" w:rsidR="0094460B" w:rsidRPr="0069748F" w:rsidRDefault="0094460B" w:rsidP="00F3788D">
            <w:r>
              <w:t>Individualis</w:t>
            </w:r>
            <w:r w:rsidRPr="00F3788D">
              <w:t xml:space="preserve">ed diet plans </w:t>
            </w:r>
            <w:r>
              <w:t xml:space="preserve">had an </w:t>
            </w:r>
            <w:r w:rsidRPr="00F3788D">
              <w:t xml:space="preserve">average daily caloric intake </w:t>
            </w:r>
            <w:r>
              <w:t>of</w:t>
            </w:r>
            <w:r w:rsidRPr="00F3788D">
              <w:t xml:space="preserve"> 1,916 kcal. A typical</w:t>
            </w:r>
            <w:r>
              <w:t xml:space="preserve"> </w:t>
            </w:r>
            <w:r w:rsidRPr="00F3788D">
              <w:t>weekly diet plan included five meals per day, distributed</w:t>
            </w:r>
            <w:r>
              <w:t xml:space="preserve"> </w:t>
            </w:r>
            <w:r w:rsidRPr="00F3788D">
              <w:t>throughout the day as follows: breakfast (milk or yoghurt,</w:t>
            </w:r>
            <w:r>
              <w:t xml:space="preserve"> </w:t>
            </w:r>
            <w:r w:rsidRPr="00F3788D">
              <w:t>biscuits or toasted bread), snack (fruits or crackers), lunch</w:t>
            </w:r>
            <w:r>
              <w:t xml:space="preserve"> </w:t>
            </w:r>
            <w:r w:rsidRPr="00F3788D">
              <w:t>(pasta or rice with vegetables, limiting the association of</w:t>
            </w:r>
            <w:r>
              <w:t xml:space="preserve"> </w:t>
            </w:r>
            <w:r w:rsidRPr="00F3788D">
              <w:t>potatoes and tomato sauce, and a side-dish with vegetables),</w:t>
            </w:r>
            <w:r>
              <w:t xml:space="preserve"> </w:t>
            </w:r>
            <w:r w:rsidRPr="00F3788D">
              <w:t>snack (fruits), and dinner (white meat or fish, limiting</w:t>
            </w:r>
            <w:r>
              <w:t xml:space="preserve"> </w:t>
            </w:r>
            <w:r w:rsidRPr="00F3788D">
              <w:t>to once a week dairy products, cheese, eggs, and</w:t>
            </w:r>
            <w:r>
              <w:t xml:space="preserve"> </w:t>
            </w:r>
            <w:r w:rsidRPr="00F3788D">
              <w:t>ham, associated with a side-dish of vegetables and bread).</w:t>
            </w:r>
            <w:r>
              <w:t xml:space="preserve"> </w:t>
            </w:r>
            <w:r w:rsidRPr="00F3788D">
              <w:t>The only fat allowed, as a preparation or dressing for all</w:t>
            </w:r>
            <w:r>
              <w:t xml:space="preserve"> </w:t>
            </w:r>
            <w:r w:rsidRPr="00F3788D">
              <w:t>meals, was olive oil. Women were scheduled</w:t>
            </w:r>
            <w:r>
              <w:t xml:space="preserve"> </w:t>
            </w:r>
            <w:r w:rsidRPr="00F3788D">
              <w:t>for monthly follow-up appointments with a dietician</w:t>
            </w:r>
            <w:r>
              <w:t xml:space="preserve"> </w:t>
            </w:r>
            <w:r w:rsidRPr="00F3788D">
              <w:t>who monitored their weight gain, discussed any potential</w:t>
            </w:r>
            <w:r>
              <w:t xml:space="preserve"> </w:t>
            </w:r>
            <w:r w:rsidRPr="00F3788D">
              <w:t>issues, gave further suggestions and answered questions,</w:t>
            </w:r>
            <w:r>
              <w:t xml:space="preserve"> </w:t>
            </w:r>
            <w:r w:rsidRPr="00F3788D">
              <w:t>as needed.</w:t>
            </w:r>
            <w:r>
              <w:t xml:space="preserve"> </w:t>
            </w:r>
          </w:p>
        </w:tc>
        <w:tc>
          <w:tcPr>
            <w:tcW w:w="5664" w:type="dxa"/>
          </w:tcPr>
          <w:p w14:paraId="41925A38" w14:textId="77777777" w:rsidR="0094460B" w:rsidRDefault="0094460B" w:rsidP="002E4E2A">
            <w:r>
              <w:t>Intervention vs control:</w:t>
            </w:r>
          </w:p>
          <w:p w14:paraId="269BDD14" w14:textId="77777777" w:rsidR="0094460B" w:rsidRDefault="0094460B" w:rsidP="001719FE">
            <w:pPr>
              <w:pStyle w:val="bullet"/>
            </w:pPr>
            <w:r>
              <w:t xml:space="preserve">Gestational weight gain: </w:t>
            </w:r>
            <w:r w:rsidRPr="002E4E2A">
              <w:t>8.2</w:t>
            </w:r>
            <w:r>
              <w:t>±4.0 vs</w:t>
            </w:r>
            <w:r w:rsidRPr="002E4E2A">
              <w:t xml:space="preserve"> 13.4</w:t>
            </w:r>
            <w:r>
              <w:t>±4.2 kg; p&lt;</w:t>
            </w:r>
            <w:r w:rsidRPr="002E4E2A">
              <w:t>0.001</w:t>
            </w:r>
            <w:r>
              <w:t xml:space="preserve"> </w:t>
            </w:r>
          </w:p>
          <w:p w14:paraId="447D0DB9" w14:textId="77777777" w:rsidR="0094460B" w:rsidRDefault="0094460B" w:rsidP="001719FE">
            <w:pPr>
              <w:pStyle w:val="bullet"/>
            </w:pPr>
            <w:r>
              <w:t>Weight gain exceeding 12 kg: 3/61 vs 34/59</w:t>
            </w:r>
          </w:p>
          <w:p w14:paraId="0C845AA9" w14:textId="77777777" w:rsidR="0094460B" w:rsidRPr="0069748F" w:rsidRDefault="0094460B" w:rsidP="001719FE">
            <w:pPr>
              <w:pStyle w:val="bullet"/>
            </w:pPr>
            <w:r>
              <w:t>Caesarean section: 26/61 vs 33/59</w:t>
            </w:r>
          </w:p>
        </w:tc>
      </w:tr>
      <w:tr w:rsidR="0094460B" w:rsidRPr="0069748F" w14:paraId="7E6B9FF3" w14:textId="77777777" w:rsidTr="00BD18F7">
        <w:trPr>
          <w:cantSplit/>
        </w:trPr>
        <w:tc>
          <w:tcPr>
            <w:tcW w:w="1418" w:type="dxa"/>
          </w:tcPr>
          <w:p w14:paraId="4E6FC6F9" w14:textId="422F560A" w:rsidR="0094460B" w:rsidRDefault="0094460B" w:rsidP="00E37D04">
            <w:pPr>
              <w:keepNext/>
            </w:pPr>
            <w:r>
              <w:t>Laitinen et al 2009</w:t>
            </w:r>
            <w:r>
              <w:fldChar w:fldCharType="begin">
                <w:fldData xml:space="preserve">PEVuZE5vdGU+PENpdGU+PEF1dGhvcj5MYWl0aW5lbjwvQXV0aG9yPjxZZWFyPjIwMDk8L1llYXI+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</w:fldData>
              </w:fldChar>
            </w:r>
            <w:r w:rsidR="002747EA">
              <w:instrText xml:space="preserve"> ADDIN EN.CITE </w:instrText>
            </w:r>
            <w:r w:rsidR="002747EA">
              <w:fldChar w:fldCharType="begin">
                <w:fldData xml:space="preserve">PEVuZE5vdGU+PENpdGU+PEF1dGhvcj5MYWl0aW5lbjwvQXV0aG9yPjxZZWFyPjIwMDk8L1llYXI+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</w:fldData>
              </w:fldChar>
            </w:r>
            <w:r w:rsidR="002747EA">
              <w:instrText xml:space="preserve"> ADDIN EN.CITE.DATA </w:instrText>
            </w:r>
            <w:r w:rsidR="002747EA">
              <w:fldChar w:fldCharType="end"/>
            </w:r>
            <w:r>
              <w:fldChar w:fldCharType="separate"/>
            </w:r>
            <w:r w:rsidR="002747EA" w:rsidRPr="002747EA">
              <w:rPr>
                <w:noProof/>
                <w:vertAlign w:val="superscript"/>
              </w:rPr>
              <w:t>240</w:t>
            </w:r>
            <w:r>
              <w:fldChar w:fldCharType="end"/>
            </w:r>
          </w:p>
          <w:p w14:paraId="31312F60" w14:textId="77777777" w:rsidR="0094460B" w:rsidRPr="0069748F" w:rsidRDefault="0094460B" w:rsidP="00E37D04">
            <w:pPr>
              <w:keepNext/>
            </w:pPr>
            <w:r>
              <w:t>Finland</w:t>
            </w:r>
          </w:p>
        </w:tc>
        <w:tc>
          <w:tcPr>
            <w:tcW w:w="1701" w:type="dxa"/>
          </w:tcPr>
          <w:p w14:paraId="46F34573" w14:textId="77777777" w:rsidR="0094460B" w:rsidRDefault="0094460B" w:rsidP="00746866">
            <w:pPr>
              <w:keepNext/>
            </w:pPr>
            <w:r>
              <w:t>Intervention 69</w:t>
            </w:r>
          </w:p>
          <w:p w14:paraId="7DBC22DE" w14:textId="77777777" w:rsidR="0094460B" w:rsidRPr="0069748F" w:rsidRDefault="0094460B" w:rsidP="00746866">
            <w:pPr>
              <w:keepNext/>
            </w:pPr>
            <w:r>
              <w:t>Control 66</w:t>
            </w:r>
          </w:p>
        </w:tc>
        <w:tc>
          <w:tcPr>
            <w:tcW w:w="5393" w:type="dxa"/>
          </w:tcPr>
          <w:p w14:paraId="3592938A" w14:textId="77777777" w:rsidR="0094460B" w:rsidRPr="004505CD" w:rsidRDefault="0094460B" w:rsidP="004505CD">
            <w:r w:rsidRPr="004505CD">
              <w:rPr>
                <w:b/>
              </w:rPr>
              <w:t>Aim</w:t>
            </w:r>
            <w:r>
              <w:t>: To examine</w:t>
            </w:r>
            <w:r w:rsidRPr="004505CD">
              <w:t xml:space="preserve"> whether supplementation of probiotics with dietary counselling affects glucose metabolism in normoglycaemic pregnant women. </w:t>
            </w:r>
          </w:p>
          <w:p w14:paraId="5332D665" w14:textId="77777777" w:rsidR="0094460B" w:rsidRPr="000B4371" w:rsidRDefault="0094460B" w:rsidP="000B4371">
            <w:r w:rsidRPr="000B4371">
              <w:rPr>
                <w:b/>
              </w:rPr>
              <w:t>Population</w:t>
            </w:r>
            <w:r>
              <w:t xml:space="preserve">: </w:t>
            </w:r>
            <w:r w:rsidRPr="000B4371">
              <w:t xml:space="preserve">Women </w:t>
            </w:r>
            <w:r>
              <w:t>who</w:t>
            </w:r>
            <w:r w:rsidRPr="000B4371">
              <w:t xml:space="preserve"> were less than 17 weeks’ gestation and had no metabolic or chronic diseases such as diabetes</w:t>
            </w:r>
            <w:r>
              <w:t>.</w:t>
            </w:r>
          </w:p>
          <w:p w14:paraId="6057C28C" w14:textId="77777777" w:rsidR="0094460B" w:rsidRPr="004101F4" w:rsidRDefault="0094460B" w:rsidP="004019E3">
            <w:r w:rsidRPr="004019E3">
              <w:rPr>
                <w:b/>
              </w:rPr>
              <w:t>Intervention</w:t>
            </w:r>
            <w:r>
              <w:t xml:space="preserve">: </w:t>
            </w:r>
            <w:r w:rsidRPr="004101F4">
              <w:t>At 1st trimester 256 pregnant women were allocated to 3 groups: modification of dietary</w:t>
            </w:r>
            <w:r>
              <w:t xml:space="preserve"> </w:t>
            </w:r>
            <w:r w:rsidRPr="004101F4">
              <w:t>intake according to current recommendations with probiotics or placebo and a control</w:t>
            </w:r>
            <w:r>
              <w:t xml:space="preserve"> </w:t>
            </w:r>
            <w:r w:rsidRPr="004101F4">
              <w:t>group receiving placebo only</w:t>
            </w:r>
            <w:r>
              <w:t>.</w:t>
            </w:r>
          </w:p>
          <w:p w14:paraId="21CF573E" w14:textId="77777777" w:rsidR="0094460B" w:rsidRPr="004101F4" w:rsidRDefault="0094460B" w:rsidP="004019E3">
            <w:r w:rsidRPr="004101F4">
              <w:t>Dietary counselling given by a dietitian at each study visit aimed to</w:t>
            </w:r>
            <w:r>
              <w:t xml:space="preserve"> </w:t>
            </w:r>
            <w:r w:rsidRPr="004101F4">
              <w:t>modify dietary intake</w:t>
            </w:r>
            <w:r>
              <w:t xml:space="preserve"> </w:t>
            </w:r>
            <w:r w:rsidRPr="004101F4">
              <w:t>to conform with that currently recommended, particular attention being paid to the</w:t>
            </w:r>
            <w:r>
              <w:t xml:space="preserve"> </w:t>
            </w:r>
            <w:r w:rsidRPr="004101F4">
              <w:t>quality of dietary fat</w:t>
            </w:r>
            <w:r>
              <w:t>.</w:t>
            </w:r>
          </w:p>
        </w:tc>
        <w:tc>
          <w:tcPr>
            <w:tcW w:w="5664" w:type="dxa"/>
          </w:tcPr>
          <w:p w14:paraId="2A52ABF5" w14:textId="77777777" w:rsidR="0094460B" w:rsidRDefault="0094460B" w:rsidP="00746866">
            <w:pPr>
              <w:keepNext/>
            </w:pPr>
            <w:r>
              <w:t>Intervention (diet plus placebo) vs control (placebo only):</w:t>
            </w:r>
          </w:p>
          <w:p w14:paraId="409BA5F4" w14:textId="77777777" w:rsidR="0094460B" w:rsidRDefault="0094460B" w:rsidP="006B07D9">
            <w:pPr>
              <w:pStyle w:val="bullet"/>
            </w:pPr>
            <w:r>
              <w:t>Gestational weight gain: 14.8±5.1 (n=86) vs 14.8±5.1 (n=85)</w:t>
            </w:r>
          </w:p>
          <w:p w14:paraId="2E3A5437" w14:textId="77777777" w:rsidR="0094460B" w:rsidRDefault="0094460B" w:rsidP="006B07D9">
            <w:pPr>
              <w:pStyle w:val="bullet"/>
            </w:pPr>
            <w:r>
              <w:t>Weight gain exceeding IOM guidelines: 35/86 vs 39/85</w:t>
            </w:r>
          </w:p>
          <w:p w14:paraId="0EBD7BE7" w14:textId="77777777" w:rsidR="0094460B" w:rsidRDefault="0094460B" w:rsidP="006B07D9">
            <w:pPr>
              <w:pStyle w:val="bullet"/>
            </w:pPr>
            <w:r>
              <w:t>Gestational diabetes: 27/76 vs 25/73</w:t>
            </w:r>
          </w:p>
          <w:p w14:paraId="1647100E" w14:textId="77777777" w:rsidR="0094460B" w:rsidRDefault="0094460B" w:rsidP="006B07D9">
            <w:pPr>
              <w:pStyle w:val="bullet"/>
            </w:pPr>
            <w:r>
              <w:t>Caesarean section: 12/77 vs 11/76</w:t>
            </w:r>
          </w:p>
          <w:p w14:paraId="3F3FB956" w14:textId="77777777" w:rsidR="0094460B" w:rsidRDefault="0094460B" w:rsidP="006B07D9">
            <w:pPr>
              <w:pStyle w:val="bullet"/>
            </w:pPr>
            <w:r>
              <w:t>Preterm birth: 1/79 vs 1/79</w:t>
            </w:r>
          </w:p>
          <w:p w14:paraId="0AB5E054" w14:textId="77777777" w:rsidR="0094460B" w:rsidRPr="0069748F" w:rsidRDefault="0094460B" w:rsidP="006B07D9">
            <w:pPr>
              <w:pStyle w:val="bullet"/>
            </w:pPr>
            <w:r>
              <w:t>Childhood weight: 8.23±0.986 (n=73) vs 8.26±</w:t>
            </w:r>
          </w:p>
        </w:tc>
      </w:tr>
      <w:tr w:rsidR="0094460B" w:rsidRPr="0069748F" w14:paraId="5610F0E4" w14:textId="77777777" w:rsidTr="00BD18F7">
        <w:trPr>
          <w:cantSplit/>
        </w:trPr>
        <w:tc>
          <w:tcPr>
            <w:tcW w:w="1418" w:type="dxa"/>
          </w:tcPr>
          <w:p w14:paraId="3528D9A1" w14:textId="2B996A30" w:rsidR="0094460B" w:rsidRDefault="0094460B" w:rsidP="00767EBF">
            <w:pPr>
              <w:keepNext/>
            </w:pPr>
            <w:r>
              <w:t>Simmons et al 2017</w:t>
            </w:r>
            <w:r>
              <w:fldChar w:fldCharType="begin">
                <w:fldData xml:space="preserve">PEVuZE5vdGU+PENpdGU+PEF1dGhvcj5TaW1tb25zPC9BdXRob3I+PFllYXI+MjAxNzwvWWVhcj48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</w:fldData>
              </w:fldChar>
            </w:r>
            <w:r w:rsidR="002747EA">
              <w:instrText xml:space="preserve"> ADDIN EN.CITE </w:instrText>
            </w:r>
            <w:r w:rsidR="002747EA">
              <w:fldChar w:fldCharType="begin">
                <w:fldData xml:space="preserve">PEVuZE5vdGU+PENpdGU+PEF1dGhvcj5TaW1tb25zPC9BdXRob3I+PFllYXI+MjAxNzwvWWVhcj48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</w:fldData>
              </w:fldChar>
            </w:r>
            <w:r w:rsidR="002747EA">
              <w:instrText xml:space="preserve"> ADDIN EN.CITE.DATA </w:instrText>
            </w:r>
            <w:r w:rsidR="002747EA">
              <w:fldChar w:fldCharType="end"/>
            </w:r>
            <w:r>
              <w:fldChar w:fldCharType="separate"/>
            </w:r>
            <w:r w:rsidR="002747EA" w:rsidRPr="002747EA">
              <w:rPr>
                <w:noProof/>
                <w:vertAlign w:val="superscript"/>
              </w:rPr>
              <w:t>402</w:t>
            </w:r>
            <w:r>
              <w:fldChar w:fldCharType="end"/>
            </w:r>
          </w:p>
          <w:p w14:paraId="01E41847" w14:textId="7B31C5E2" w:rsidR="0094460B" w:rsidRPr="0069748F" w:rsidRDefault="0094460B" w:rsidP="00767EBF">
            <w:pPr>
              <w:keepNext/>
            </w:pPr>
            <w:r w:rsidRPr="00CF7049">
              <w:t>United Kingdom, Ireland, Netherlands, Austria, Poland, Italy, Spain, Denmark and Belgium</w:t>
            </w:r>
          </w:p>
        </w:tc>
        <w:tc>
          <w:tcPr>
            <w:tcW w:w="1701" w:type="dxa"/>
          </w:tcPr>
          <w:p w14:paraId="26841DF5" w14:textId="77777777" w:rsidR="0094460B" w:rsidRDefault="0094460B" w:rsidP="00746866">
            <w:pPr>
              <w:keepNext/>
            </w:pPr>
            <w:r>
              <w:t>Intervention 113</w:t>
            </w:r>
          </w:p>
          <w:p w14:paraId="357E0265" w14:textId="77777777" w:rsidR="0094460B" w:rsidRDefault="0094460B" w:rsidP="00746866">
            <w:pPr>
              <w:keepNext/>
            </w:pPr>
            <w:r>
              <w:t>Control 105</w:t>
            </w:r>
          </w:p>
          <w:p w14:paraId="3E2EA49F" w14:textId="77777777" w:rsidR="0094460B" w:rsidRPr="0069748F" w:rsidRDefault="0094460B" w:rsidP="00746866">
            <w:pPr>
              <w:keepNext/>
            </w:pPr>
            <w:r>
              <w:t>4-armed; control group divided by three</w:t>
            </w:r>
          </w:p>
        </w:tc>
        <w:tc>
          <w:tcPr>
            <w:tcW w:w="5393" w:type="dxa"/>
          </w:tcPr>
          <w:p w14:paraId="1E6E4FFD" w14:textId="77777777" w:rsidR="0094460B" w:rsidRDefault="0094460B" w:rsidP="00773C98">
            <w:r>
              <w:rPr>
                <w:b/>
              </w:rPr>
              <w:t xml:space="preserve">Aim: </w:t>
            </w:r>
            <w:r w:rsidRPr="00CF7049">
              <w:t>to compare the effectiveness of 3 lifestyle interventions</w:t>
            </w:r>
            <w:r>
              <w:t xml:space="preserve"> </w:t>
            </w:r>
            <w:r w:rsidRPr="00CF7049">
              <w:t>[healthy eating (HE), physical activity (PA), and both HE and PA (HE+PA)] with usual care (UC) in</w:t>
            </w:r>
            <w:r>
              <w:t xml:space="preserve"> </w:t>
            </w:r>
            <w:r w:rsidRPr="00CF7049">
              <w:t>reducing GDM risk.</w:t>
            </w:r>
          </w:p>
          <w:p w14:paraId="08FF69CA" w14:textId="77777777" w:rsidR="0094460B" w:rsidRPr="00CF7049" w:rsidRDefault="0094460B" w:rsidP="00773C98">
            <w:pPr>
              <w:rPr>
                <w:rFonts w:ascii="Times" w:hAnsi="Times"/>
              </w:rPr>
            </w:pPr>
            <w:r w:rsidRPr="00CF7049">
              <w:rPr>
                <w:b/>
              </w:rPr>
              <w:t>Population</w:t>
            </w:r>
            <w:r>
              <w:t xml:space="preserve">: </w:t>
            </w:r>
            <w:r w:rsidRPr="00CF7049">
              <w:t>pregnant women at with a body mass index (BMI)</w:t>
            </w:r>
            <w:r>
              <w:t xml:space="preserve"> </w:t>
            </w:r>
            <w:r w:rsidRPr="00CF7049">
              <w:rPr>
                <w:rFonts w:ascii="Helvetica" w:hAnsi="Helvetica"/>
              </w:rPr>
              <w:t xml:space="preserve">of </w:t>
            </w:r>
            <w:r>
              <w:rPr>
                <w:rFonts w:ascii="Helvetica" w:hAnsi="Helvetica"/>
              </w:rPr>
              <w:t>≥</w:t>
            </w:r>
            <w:r w:rsidRPr="00CF7049">
              <w:rPr>
                <w:rFonts w:ascii="Helvetica" w:hAnsi="Helvetica"/>
              </w:rPr>
              <w:t>29 kg/m</w:t>
            </w:r>
            <w:r>
              <w:rPr>
                <w:rFonts w:ascii="Helvetica" w:hAnsi="Helvetica"/>
              </w:rPr>
              <w:t xml:space="preserve">, </w:t>
            </w:r>
            <w:r>
              <w:t>≤</w:t>
            </w:r>
            <w:r w:rsidRPr="00CF7049">
              <w:rPr>
                <w:rFonts w:ascii="Times" w:hAnsi="Times"/>
              </w:rPr>
              <w:t>19</w:t>
            </w:r>
            <w:r>
              <w:rPr>
                <w:rFonts w:ascii="Times" w:hAnsi="Times"/>
              </w:rPr>
              <w:t xml:space="preserve">±6 </w:t>
            </w:r>
            <w:r w:rsidRPr="00CF7049">
              <w:t>and aged ≥18 years</w:t>
            </w:r>
            <w:r>
              <w:rPr>
                <w:rFonts w:ascii="Times" w:hAnsi="Times"/>
              </w:rPr>
              <w:t xml:space="preserve"> </w:t>
            </w:r>
            <w:r w:rsidRPr="00CF7049">
              <w:rPr>
                <w:rFonts w:ascii="Helvetica" w:hAnsi="Helvetica"/>
              </w:rPr>
              <w:t>and without GDM using the International Association of Diabetes and Pregnancy</w:t>
            </w:r>
            <w:r>
              <w:t xml:space="preserve"> </w:t>
            </w:r>
            <w:r w:rsidRPr="00CF7049">
              <w:rPr>
                <w:rFonts w:ascii="Helvetica" w:hAnsi="Helvetica"/>
              </w:rPr>
              <w:t>Study Group criteria</w:t>
            </w:r>
            <w:r>
              <w:rPr>
                <w:rFonts w:ascii="Helvetica" w:hAnsi="Helvetica"/>
              </w:rPr>
              <w:t>.</w:t>
            </w:r>
          </w:p>
          <w:p w14:paraId="54BEFA8A" w14:textId="4475763D" w:rsidR="0094460B" w:rsidRPr="0069748F" w:rsidRDefault="0094460B" w:rsidP="00AA01EB">
            <w:pPr>
              <w:keepNext/>
            </w:pPr>
            <w:r w:rsidRPr="001028B8">
              <w:rPr>
                <w:b/>
              </w:rPr>
              <w:t>Intervention</w:t>
            </w:r>
            <w:r>
              <w:t>: The HE intervention promoted lower simple and complex carbohydrate</w:t>
            </w:r>
            <w:r w:rsidR="00AA01EB">
              <w:t xml:space="preserve">s, lower fat, higher fibre and </w:t>
            </w:r>
            <w:r>
              <w:t>higher protein, including a focus on portion size and, therefore, a more limited intake of total calories.</w:t>
            </w:r>
          </w:p>
        </w:tc>
        <w:tc>
          <w:tcPr>
            <w:tcW w:w="5664" w:type="dxa"/>
          </w:tcPr>
          <w:p w14:paraId="3D9E5A46" w14:textId="77777777" w:rsidR="0094460B" w:rsidRDefault="0094460B" w:rsidP="00746866">
            <w:pPr>
              <w:keepNext/>
            </w:pPr>
            <w:r>
              <w:t>Intervention vs control:</w:t>
            </w:r>
          </w:p>
          <w:p w14:paraId="7EF9F69C" w14:textId="77777777" w:rsidR="0094460B" w:rsidRDefault="0094460B" w:rsidP="00773C98">
            <w:pPr>
              <w:pStyle w:val="bullet"/>
              <w:rPr>
                <w:rFonts w:eastAsia="Times New Roman" w:cs="Times New Roman"/>
              </w:rPr>
            </w:pPr>
            <w:r>
              <w:t xml:space="preserve">Gestational weight gain: </w:t>
            </w:r>
            <w:r w:rsidRPr="00816D7F">
              <w:rPr>
                <w:rFonts w:eastAsia="Times New Roman" w:cs="Times New Roman"/>
              </w:rPr>
              <w:t>8.0</w:t>
            </w:r>
            <w:r>
              <w:rPr>
                <w:rFonts w:eastAsia="Times New Roman" w:cs="Times New Roman"/>
              </w:rPr>
              <w:t>±</w:t>
            </w:r>
            <w:r w:rsidRPr="00816D7F">
              <w:rPr>
                <w:rFonts w:eastAsia="Times New Roman" w:cs="Times New Roman"/>
              </w:rPr>
              <w:t xml:space="preserve">4.7 </w:t>
            </w:r>
            <w:r>
              <w:rPr>
                <w:rFonts w:eastAsia="Times New Roman" w:cs="Times New Roman"/>
              </w:rPr>
              <w:t>(n=</w:t>
            </w:r>
            <w:r w:rsidRPr="00816D7F">
              <w:rPr>
                <w:rFonts w:eastAsia="Times New Roman" w:cs="Times New Roman"/>
              </w:rPr>
              <w:t>74</w:t>
            </w:r>
            <w:r>
              <w:rPr>
                <w:rFonts w:eastAsia="Times New Roman" w:cs="Times New Roman"/>
              </w:rPr>
              <w:t>) vs</w:t>
            </w:r>
            <w:r w:rsidRPr="00816D7F">
              <w:rPr>
                <w:rFonts w:eastAsia="Times New Roman" w:cs="Times New Roman"/>
              </w:rPr>
              <w:t xml:space="preserve"> 8.8</w:t>
            </w:r>
            <w:r>
              <w:rPr>
                <w:rFonts w:eastAsia="Times New Roman" w:cs="Times New Roman"/>
              </w:rPr>
              <w:t>±</w:t>
            </w:r>
            <w:r w:rsidRPr="00816D7F">
              <w:rPr>
                <w:rFonts w:eastAsia="Times New Roman" w:cs="Times New Roman"/>
              </w:rPr>
              <w:t xml:space="preserve">4.7 </w:t>
            </w:r>
            <w:r>
              <w:rPr>
                <w:rFonts w:eastAsia="Times New Roman" w:cs="Times New Roman"/>
              </w:rPr>
              <w:t>(n=</w:t>
            </w:r>
            <w:r w:rsidRPr="00816D7F">
              <w:rPr>
                <w:rFonts w:eastAsia="Times New Roman" w:cs="Times New Roman"/>
              </w:rPr>
              <w:t>26</w:t>
            </w:r>
            <w:r>
              <w:rPr>
                <w:rFonts w:eastAsia="Times New Roman" w:cs="Times New Roman"/>
              </w:rPr>
              <w:t>)</w:t>
            </w:r>
          </w:p>
          <w:p w14:paraId="5676ADF0" w14:textId="77777777" w:rsidR="0094460B" w:rsidRPr="00F35651" w:rsidRDefault="0094460B" w:rsidP="00773C98">
            <w:pPr>
              <w:pStyle w:val="bullet"/>
              <w:rPr>
                <w:rFonts w:eastAsia="Times New Roman" w:cs="Times New Roman"/>
              </w:rPr>
            </w:pPr>
            <w:r>
              <w:t>Weight gain &gt;IOM guidelines: 53/74 vs 20/26</w:t>
            </w:r>
          </w:p>
          <w:p w14:paraId="21FBC65A" w14:textId="77777777" w:rsidR="0094460B" w:rsidRDefault="0094460B" w:rsidP="00C45170">
            <w:pPr>
              <w:pStyle w:val="bullet"/>
            </w:pPr>
            <w:r>
              <w:t>Gestational diabetes: 27/84 vs 11/31</w:t>
            </w:r>
          </w:p>
          <w:p w14:paraId="52F52F54" w14:textId="77777777" w:rsidR="0094460B" w:rsidRPr="00F35651" w:rsidRDefault="0094460B" w:rsidP="00773C98">
            <w:pPr>
              <w:pStyle w:val="bullet"/>
              <w:rPr>
                <w:rFonts w:eastAsia="Times New Roman" w:cs="Times New Roman"/>
              </w:rPr>
            </w:pPr>
            <w:r>
              <w:t>Small for gestational age: 10/101 vs 2/30</w:t>
            </w:r>
          </w:p>
          <w:p w14:paraId="2325920B" w14:textId="77777777" w:rsidR="0094460B" w:rsidRPr="00816D7F" w:rsidRDefault="0094460B" w:rsidP="00773C98">
            <w:pPr>
              <w:pStyle w:val="bullet"/>
              <w:rPr>
                <w:rFonts w:eastAsia="Times New Roman" w:cs="Times New Roman"/>
              </w:rPr>
            </w:pPr>
            <w:r>
              <w:t>Large for gestational age: 15/101 vs 5/30</w:t>
            </w:r>
          </w:p>
          <w:p w14:paraId="73607261" w14:textId="77777777" w:rsidR="0094460B" w:rsidRPr="0069748F" w:rsidRDefault="0094460B" w:rsidP="00746866">
            <w:pPr>
              <w:keepNext/>
            </w:pPr>
          </w:p>
        </w:tc>
      </w:tr>
      <w:tr w:rsidR="0094460B" w:rsidRPr="0069748F" w14:paraId="08ED57E9" w14:textId="77777777" w:rsidTr="00BD18F7">
        <w:trPr>
          <w:cantSplit/>
        </w:trPr>
        <w:tc>
          <w:tcPr>
            <w:tcW w:w="1418" w:type="dxa"/>
          </w:tcPr>
          <w:p w14:paraId="3F816B7C" w14:textId="7ED302DD" w:rsidR="0094460B" w:rsidRDefault="0094460B" w:rsidP="00767EBF">
            <w:pPr>
              <w:keepNext/>
            </w:pPr>
            <w:r>
              <w:t>Thornton et al 2009</w:t>
            </w:r>
            <w:r>
              <w:fldChar w:fldCharType="begin"/>
            </w:r>
            <w:r w:rsidR="002747EA">
              <w:instrText xml:space="preserve"> ADDIN EN.CITE &lt;EndNote&gt;&lt;Cite&gt;&lt;Author&gt;Thornton&lt;/Author&gt;&lt;Year&gt;2009&lt;/Year&gt;&lt;RecNum&gt;1138&lt;/RecNum&gt;&lt;DisplayText&gt;&lt;style face="superscript" font="Trebuchet MS" size="9"&gt;403&lt;/style&gt;&lt;/DisplayText&gt;&lt;record&gt;&lt;rec-number&gt;1138&lt;/rec-number&gt;&lt;foreign-keys&gt;&lt;key app="EN" db-id="exvasrfx2dtraoesasxp2szsxa2df502592x" timestamp="1555473644"&gt;1138&lt;/key&gt;&lt;/foreign-keys&gt;&lt;ref-type name="Journal Article"&gt;17&lt;/ref-type&gt;&lt;contributors&gt;&lt;authors&gt;&lt;author&gt;Thornton, Y. S.&lt;/author&gt;&lt;author&gt;Smarkola, C.&lt;/author&gt;&lt;author&gt;Kopacz, S. M.&lt;/author&gt;&lt;author&gt;Ishoof, S. B.&lt;/author&gt;&lt;/authors&gt;&lt;/contributors&gt;&lt;auth-address&gt;Department of Obstetrics, Divisions of Maternal-Fetal Medicine, Morristown Memorial Hospital, Morristown, New Jersey, USA. yvonne_thornton@nymc.edu&lt;/auth-address&gt;&lt;titles&gt;&lt;title&gt;Perinatal outcomes in nutritionally monitored obese pregnant women: a randomized clinical trial&lt;/title&gt;&lt;secondary-title&gt;J Natl Med Assoc&lt;/secondary-title&gt;&lt;/titles&gt;&lt;periodical&gt;&lt;full-title&gt;J Natl Med Assoc&lt;/full-title&gt;&lt;/periodical&gt;&lt;pages&gt;569-77&lt;/pages&gt;&lt;volume&gt;101&lt;/volume&gt;&lt;number&gt;6&lt;/number&gt;&lt;edition&gt;2009/07/10&lt;/edition&gt;&lt;keywords&gt;&lt;keyword&gt;Adult&lt;/keyword&gt;&lt;keyword&gt;Analysis of Variance&lt;/keyword&gt;&lt;keyword&gt;Body Mass Index&lt;/keyword&gt;&lt;keyword&gt;Female&lt;/keyword&gt;&lt;keyword&gt;Health Status&lt;/keyword&gt;&lt;keyword&gt;Humans&lt;/keyword&gt;&lt;keyword&gt;Maternal Nutritional Physiological Phenomena/*physiology&lt;/keyword&gt;&lt;keyword&gt;*Maternal Welfare&lt;/keyword&gt;&lt;keyword&gt;Multivariate Analysis&lt;/keyword&gt;&lt;keyword&gt;Nutrition Assessment&lt;/keyword&gt;&lt;keyword&gt;Nutritional Status&lt;/keyword&gt;&lt;keyword&gt;Obesity/*complications&lt;/keyword&gt;&lt;keyword&gt;Pregnancy&lt;/keyword&gt;&lt;keyword&gt;Pregnancy Complications/*epidemiology/prevention &amp;amp; control&lt;/keyword&gt;&lt;keyword&gt;*Pregnancy Outcome&lt;/keyword&gt;&lt;keyword&gt;United States/epidemiology&lt;/keyword&gt;&lt;keyword&gt;Weight Gain&lt;/keyword&gt;&lt;/keywords&gt;&lt;dates&gt;&lt;year&gt;2009&lt;/year&gt;&lt;pub-dates&gt;&lt;date&gt;Jun&lt;/date&gt;&lt;/pub-dates&gt;&lt;/dates&gt;&lt;isbn&gt;0027-9684 (Print)&amp;#xD;0027-9684 (Linking)&lt;/isbn&gt;&lt;accession-num&gt;19585925&lt;/accession-num&gt;&lt;urls&gt;&lt;related-urls&gt;&lt;url&gt;https://www.ncbi.nlm.nih.gov/pubmed/19585925&lt;/url&gt;&lt;/related-urls&gt;&lt;/urls&gt;&lt;/record&gt;&lt;/Cite&gt;&lt;/EndNote&gt;</w:instrText>
            </w:r>
            <w:r>
              <w:fldChar w:fldCharType="separate"/>
            </w:r>
            <w:r w:rsidR="002747EA" w:rsidRPr="002747EA">
              <w:rPr>
                <w:noProof/>
                <w:vertAlign w:val="superscript"/>
              </w:rPr>
              <w:t>403</w:t>
            </w:r>
            <w:r>
              <w:fldChar w:fldCharType="end"/>
            </w:r>
          </w:p>
          <w:p w14:paraId="62F64C31" w14:textId="63053B9A" w:rsidR="0094460B" w:rsidRPr="0069748F" w:rsidRDefault="0094460B" w:rsidP="00767EBF">
            <w:pPr>
              <w:keepNext/>
            </w:pPr>
            <w:r>
              <w:t>United States</w:t>
            </w:r>
          </w:p>
        </w:tc>
        <w:tc>
          <w:tcPr>
            <w:tcW w:w="1701" w:type="dxa"/>
          </w:tcPr>
          <w:p w14:paraId="1DD5ED30" w14:textId="77777777" w:rsidR="0094460B" w:rsidRDefault="0094460B" w:rsidP="00746866">
            <w:pPr>
              <w:keepNext/>
            </w:pPr>
            <w:r>
              <w:t>Intervention 116</w:t>
            </w:r>
          </w:p>
          <w:p w14:paraId="32F907CE" w14:textId="77777777" w:rsidR="0094460B" w:rsidRPr="0069748F" w:rsidRDefault="0094460B" w:rsidP="00746866">
            <w:pPr>
              <w:keepNext/>
            </w:pPr>
            <w:r>
              <w:t>Control 116</w:t>
            </w:r>
          </w:p>
        </w:tc>
        <w:tc>
          <w:tcPr>
            <w:tcW w:w="5393" w:type="dxa"/>
          </w:tcPr>
          <w:p w14:paraId="16AD3A9D" w14:textId="77777777" w:rsidR="0094460B" w:rsidRPr="00745FAE" w:rsidRDefault="0094460B" w:rsidP="00745FAE">
            <w:r w:rsidRPr="00745FAE">
              <w:rPr>
                <w:b/>
              </w:rPr>
              <w:t>Aim</w:t>
            </w:r>
            <w:r w:rsidRPr="00745FAE">
              <w:t>: to assess the outcomes of placing nondiabetic, obese, pregnant women on a monitored, calorie-appropriate nutritional regimen for fear of fetal growth restriction, low birth weight, or starvation ketosis</w:t>
            </w:r>
          </w:p>
          <w:p w14:paraId="0EAE452C" w14:textId="77777777" w:rsidR="0094460B" w:rsidRDefault="0094460B" w:rsidP="00746866">
            <w:pPr>
              <w:keepNext/>
            </w:pPr>
            <w:r w:rsidRPr="00745FAE">
              <w:rPr>
                <w:b/>
              </w:rPr>
              <w:t>Population</w:t>
            </w:r>
            <w:r>
              <w:t xml:space="preserve">: </w:t>
            </w:r>
            <w:r w:rsidRPr="00362C86">
              <w:t>Obese women (BMI ≥30 kg/m2) with singleton pregnancy, between 12 and 28 weeks of gestation</w:t>
            </w:r>
          </w:p>
          <w:p w14:paraId="78F3CD71" w14:textId="6AC2CFA0" w:rsidR="0094460B" w:rsidRPr="00745FAE" w:rsidRDefault="0094460B" w:rsidP="00B5235D">
            <w:pPr>
              <w:rPr>
                <w:rFonts w:ascii="Helvetica" w:hAnsi="Helvetica"/>
                <w:sz w:val="14"/>
                <w:szCs w:val="14"/>
              </w:rPr>
            </w:pPr>
            <w:r w:rsidRPr="00745FAE">
              <w:rPr>
                <w:b/>
              </w:rPr>
              <w:t>Intervention</w:t>
            </w:r>
            <w:r>
              <w:t xml:space="preserve">: </w:t>
            </w:r>
            <w:r w:rsidRPr="00745FAE">
              <w:t>Dietary advice focused on healthy eating</w:t>
            </w:r>
            <w:r>
              <w:t xml:space="preserve">. </w:t>
            </w:r>
            <w:r w:rsidRPr="00745FAE">
              <w:t>Women were prescribed a balanced nutritional diet based on their weight at study entry and were asked to record all food and drink consumed each day in a food diary; these records were reviewed at each prenatal visit by the physician. Women were counselled at least once by registered dietitian regarding conventional nutrition guidelines, with more detailed dietary intake advice compared with the control group women; the nutrition regimen was similar to that used for GDM at the time: 18 to 24 kcal/kg consisting of 40% carbohydrates, 30% protein and 30% fat; at least 2000 calories</w:t>
            </w:r>
          </w:p>
        </w:tc>
        <w:tc>
          <w:tcPr>
            <w:tcW w:w="5664" w:type="dxa"/>
          </w:tcPr>
          <w:p w14:paraId="3C1D5E4A" w14:textId="77777777" w:rsidR="0094460B" w:rsidRDefault="0094460B" w:rsidP="00746866">
            <w:pPr>
              <w:keepNext/>
            </w:pPr>
            <w:r>
              <w:t>Intervention vs control:</w:t>
            </w:r>
          </w:p>
          <w:p w14:paraId="4DB708A3" w14:textId="77777777" w:rsidR="0094460B" w:rsidRDefault="0094460B" w:rsidP="00055DC3">
            <w:pPr>
              <w:pStyle w:val="bullet"/>
            </w:pPr>
            <w:r>
              <w:t>Gestational weight gain: 4.99±6.79 (n=116) vs 14.06±7.4 (n=116)</w:t>
            </w:r>
          </w:p>
          <w:p w14:paraId="01D32132" w14:textId="77777777" w:rsidR="0094460B" w:rsidRDefault="0094460B" w:rsidP="00055DC3">
            <w:pPr>
              <w:pStyle w:val="bullet"/>
            </w:pPr>
            <w:r>
              <w:t>Gestational diabetes: 11/116 vs 19/116</w:t>
            </w:r>
          </w:p>
          <w:p w14:paraId="1BAD35B0" w14:textId="77777777" w:rsidR="0094460B" w:rsidRDefault="0094460B" w:rsidP="00055DC3">
            <w:pPr>
              <w:pStyle w:val="bullet"/>
            </w:pPr>
            <w:r>
              <w:t>Gestational hypertension: 3/116 vs 10/116</w:t>
            </w:r>
          </w:p>
          <w:p w14:paraId="5EF14F18" w14:textId="77777777" w:rsidR="0094460B" w:rsidRDefault="0094460B" w:rsidP="00055DC3">
            <w:pPr>
              <w:pStyle w:val="bullet"/>
            </w:pPr>
            <w:r>
              <w:t>Pre-eclampsia: 7/116 vs 11/116</w:t>
            </w:r>
          </w:p>
          <w:p w14:paraId="6A74385D" w14:textId="77777777" w:rsidR="0094460B" w:rsidRDefault="0094460B" w:rsidP="00055DC3">
            <w:pPr>
              <w:pStyle w:val="bullet"/>
            </w:pPr>
            <w:r>
              <w:t>Caesarean section: 91/116 vs 83/116</w:t>
            </w:r>
          </w:p>
          <w:p w14:paraId="07A3302A" w14:textId="77777777" w:rsidR="0094460B" w:rsidRDefault="0094460B" w:rsidP="00055DC3">
            <w:pPr>
              <w:pStyle w:val="bullet"/>
            </w:pPr>
            <w:r>
              <w:t>Preterm birth: 3/116 vs 5/116</w:t>
            </w:r>
          </w:p>
          <w:p w14:paraId="1A7B6FB6" w14:textId="77777777" w:rsidR="0094460B" w:rsidRDefault="0094460B" w:rsidP="00055DC3">
            <w:pPr>
              <w:pStyle w:val="bullet"/>
            </w:pPr>
            <w:r>
              <w:t>Macrosomia (&gt;4500g): 9/116 vs 4/116</w:t>
            </w:r>
          </w:p>
          <w:p w14:paraId="0C79524A" w14:textId="77777777" w:rsidR="0094460B" w:rsidRDefault="0094460B" w:rsidP="00055DC3">
            <w:pPr>
              <w:pStyle w:val="bullet"/>
            </w:pPr>
            <w:r>
              <w:t>Apgar score &gt;7 at 5 minutes: 1/116 vs 0/116</w:t>
            </w:r>
          </w:p>
          <w:p w14:paraId="2556AB10" w14:textId="77777777" w:rsidR="0094460B" w:rsidRPr="0069748F" w:rsidRDefault="0094460B" w:rsidP="00055DC3">
            <w:pPr>
              <w:keepNext/>
            </w:pPr>
          </w:p>
        </w:tc>
      </w:tr>
      <w:tr w:rsidR="0094460B" w:rsidRPr="0069748F" w14:paraId="02A416BF" w14:textId="77777777" w:rsidTr="00BD18F7">
        <w:trPr>
          <w:cantSplit/>
        </w:trPr>
        <w:tc>
          <w:tcPr>
            <w:tcW w:w="1418" w:type="dxa"/>
          </w:tcPr>
          <w:p w14:paraId="145249FB" w14:textId="7B9D2385" w:rsidR="0094460B" w:rsidRDefault="0094460B" w:rsidP="003E3405">
            <w:pPr>
              <w:keepNext/>
            </w:pPr>
            <w:r>
              <w:t>Walsh et al 2012</w:t>
            </w:r>
            <w:r>
              <w:fldChar w:fldCharType="begin">
                <w:fldData xml:space="preserve">PEVuZE5vdGU+PENpdGU+PEF1dGhvcj5XYWxzaDwvQXV0aG9yPjxZZWFyPjIwMTI8L1llYXI+PFJl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</w:fldData>
              </w:fldChar>
            </w:r>
            <w:r w:rsidR="002747EA">
              <w:instrText xml:space="preserve"> ADDIN EN.CITE </w:instrText>
            </w:r>
            <w:r w:rsidR="002747EA">
              <w:fldChar w:fldCharType="begin">
                <w:fldData xml:space="preserve">PEVuZE5vdGU+PENpdGU+PEF1dGhvcj5XYWxzaDwvQXV0aG9yPjxZZWFyPjIwMTI8L1llYXI+PFJl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</w:fldData>
              </w:fldChar>
            </w:r>
            <w:r w:rsidR="002747EA">
              <w:instrText xml:space="preserve"> ADDIN EN.CITE.DATA </w:instrText>
            </w:r>
            <w:r w:rsidR="002747EA">
              <w:fldChar w:fldCharType="end"/>
            </w:r>
            <w:r>
              <w:fldChar w:fldCharType="separate"/>
            </w:r>
            <w:r w:rsidR="002747EA" w:rsidRPr="002747EA">
              <w:rPr>
                <w:noProof/>
                <w:vertAlign w:val="superscript"/>
              </w:rPr>
              <w:t>405-407</w:t>
            </w:r>
            <w:r>
              <w:fldChar w:fldCharType="end"/>
            </w:r>
          </w:p>
          <w:p w14:paraId="33ECEED6" w14:textId="77777777" w:rsidR="0094460B" w:rsidRDefault="0094460B" w:rsidP="003E3405">
            <w:pPr>
              <w:keepNext/>
            </w:pPr>
            <w:r>
              <w:t>ROLO</w:t>
            </w:r>
          </w:p>
          <w:p w14:paraId="23935A9D" w14:textId="77777777" w:rsidR="0094460B" w:rsidRPr="0069748F" w:rsidRDefault="0094460B" w:rsidP="003E3405">
            <w:pPr>
              <w:keepNext/>
            </w:pPr>
            <w:r>
              <w:t>Ireland</w:t>
            </w:r>
          </w:p>
        </w:tc>
        <w:tc>
          <w:tcPr>
            <w:tcW w:w="1701" w:type="dxa"/>
          </w:tcPr>
          <w:p w14:paraId="67080ED3" w14:textId="77777777" w:rsidR="0094460B" w:rsidRDefault="0094460B" w:rsidP="00746866">
            <w:pPr>
              <w:keepNext/>
            </w:pPr>
            <w:r>
              <w:t>Intervention 372</w:t>
            </w:r>
          </w:p>
          <w:p w14:paraId="3B2DB408" w14:textId="77777777" w:rsidR="0094460B" w:rsidRPr="0069748F" w:rsidRDefault="0094460B" w:rsidP="00746866">
            <w:pPr>
              <w:keepNext/>
            </w:pPr>
            <w:r>
              <w:t>Control 387</w:t>
            </w:r>
          </w:p>
        </w:tc>
        <w:tc>
          <w:tcPr>
            <w:tcW w:w="5393" w:type="dxa"/>
          </w:tcPr>
          <w:p w14:paraId="636068A7" w14:textId="77777777" w:rsidR="0094460B" w:rsidRDefault="0094460B" w:rsidP="00746866">
            <w:pPr>
              <w:keepNext/>
            </w:pPr>
            <w:r w:rsidRPr="00B85701">
              <w:rPr>
                <w:b/>
              </w:rPr>
              <w:t>Aim</w:t>
            </w:r>
            <w:r>
              <w:t xml:space="preserve">: </w:t>
            </w:r>
            <w:r w:rsidRPr="003D68EA">
              <w:t> To determine if a low glycaemic index diet in pregnancy could reduce the i</w:t>
            </w:r>
            <w:r>
              <w:t>ncidence of macrosomia in an at-</w:t>
            </w:r>
            <w:r w:rsidRPr="003D68EA">
              <w:t>risk group.</w:t>
            </w:r>
          </w:p>
          <w:p w14:paraId="049BAF08" w14:textId="2BA15A94" w:rsidR="0094460B" w:rsidRDefault="0094460B" w:rsidP="00746866">
            <w:pPr>
              <w:keepNext/>
            </w:pPr>
            <w:r w:rsidRPr="00B85701">
              <w:rPr>
                <w:b/>
              </w:rPr>
              <w:t>Population</w:t>
            </w:r>
            <w:r>
              <w:t xml:space="preserve">: </w:t>
            </w:r>
            <w:r w:rsidR="001048CC">
              <w:t>W</w:t>
            </w:r>
            <w:r w:rsidRPr="00362C86">
              <w:t>omen without diabetes</w:t>
            </w:r>
            <w:r>
              <w:t>, all in their second pregnancy</w:t>
            </w:r>
            <w:r w:rsidRPr="00362C86">
              <w:t xml:space="preserve">, having previously </w:t>
            </w:r>
            <w:r w:rsidR="001048CC">
              <w:t>had</w:t>
            </w:r>
            <w:r w:rsidRPr="00362C86">
              <w:t xml:space="preserve"> an infant weighing greater than 4</w:t>
            </w:r>
            <w:r>
              <w:t> </w:t>
            </w:r>
            <w:r w:rsidRPr="00362C86">
              <w:t>kg.</w:t>
            </w:r>
          </w:p>
          <w:p w14:paraId="1C5FD16F" w14:textId="77777777" w:rsidR="0094460B" w:rsidRPr="00BD18F7" w:rsidRDefault="0094460B" w:rsidP="00BD18F7">
            <w:r w:rsidRPr="00B85701">
              <w:rPr>
                <w:b/>
              </w:rPr>
              <w:t>Intervention</w:t>
            </w:r>
            <w:r>
              <w:t>: A</w:t>
            </w:r>
            <w:r w:rsidRPr="00362C86">
              <w:t> low glycaemic index diet from early pregnancy.</w:t>
            </w:r>
            <w:r>
              <w:t xml:space="preserve"> </w:t>
            </w:r>
            <w:r w:rsidRPr="00BD18F7">
              <w:t>The dietary intervention involved a single</w:t>
            </w:r>
            <w:r>
              <w:t xml:space="preserve"> </w:t>
            </w:r>
            <w:r>
              <w:br/>
            </w:r>
            <w:r w:rsidRPr="00BD18F7">
              <w:t>1–2 h session with a fully trained dietician for groups of 2–6 women. Verbal and written information</w:t>
            </w:r>
            <w:r>
              <w:t xml:space="preserve"> </w:t>
            </w:r>
            <w:r w:rsidRPr="00BD18F7">
              <w:t>and advice was given on overall healthy eating and low GI diet.</w:t>
            </w:r>
          </w:p>
        </w:tc>
        <w:tc>
          <w:tcPr>
            <w:tcW w:w="5664" w:type="dxa"/>
          </w:tcPr>
          <w:p w14:paraId="22F257C8" w14:textId="77777777" w:rsidR="0094460B" w:rsidRDefault="0094460B" w:rsidP="00746866">
            <w:pPr>
              <w:keepNext/>
            </w:pPr>
            <w:r>
              <w:t>Intervention vs control:</w:t>
            </w:r>
          </w:p>
          <w:p w14:paraId="461E5FEF" w14:textId="77777777" w:rsidR="0094460B" w:rsidRDefault="0094460B" w:rsidP="00BD18F7">
            <w:pPr>
              <w:pStyle w:val="bullet"/>
            </w:pPr>
            <w:r>
              <w:t>Gestational weight gain: 12.2±4.4 (n=372) vs 13.7±4.9 (n=387)</w:t>
            </w:r>
          </w:p>
          <w:p w14:paraId="16532A38" w14:textId="77777777" w:rsidR="0094460B" w:rsidRDefault="0094460B" w:rsidP="00BD18F7">
            <w:pPr>
              <w:pStyle w:val="bullet"/>
            </w:pPr>
            <w:r>
              <w:t>Gestational diabetes: 12/350 vs 18/371</w:t>
            </w:r>
          </w:p>
          <w:p w14:paraId="0F876A62" w14:textId="77777777" w:rsidR="0094460B" w:rsidRDefault="0094460B" w:rsidP="00BD18F7">
            <w:pPr>
              <w:pStyle w:val="bullet"/>
            </w:pPr>
            <w:r>
              <w:t>Caesarean section: 66/373 vs 85/387</w:t>
            </w:r>
          </w:p>
          <w:p w14:paraId="5908E261" w14:textId="77777777" w:rsidR="0094460B" w:rsidRDefault="0094460B" w:rsidP="00BD18F7">
            <w:pPr>
              <w:pStyle w:val="bullet"/>
            </w:pPr>
            <w:r>
              <w:t>Postnatal weight retention at 3 months: -14.25±5.52 (n=88) vs -13.9±4.23 (n=77)</w:t>
            </w:r>
          </w:p>
          <w:p w14:paraId="2ED14AA4" w14:textId="39A91BB3" w:rsidR="00311480" w:rsidRDefault="00311480" w:rsidP="00BD18F7">
            <w:pPr>
              <w:pStyle w:val="bullet"/>
            </w:pPr>
            <w:r>
              <w:t>Postnatal weight retention at 5 years</w:t>
            </w:r>
            <w:r w:rsidR="00121ADA">
              <w:t>: -0.09±6.18 (n=185) vs 0.10±5.94 (n=181)</w:t>
            </w:r>
          </w:p>
          <w:p w14:paraId="44E18698" w14:textId="77777777" w:rsidR="0094460B" w:rsidRDefault="0094460B" w:rsidP="00BD18F7">
            <w:pPr>
              <w:pStyle w:val="bullet"/>
            </w:pPr>
            <w:r>
              <w:t>Preterm birth: 3/372 vs 8/387</w:t>
            </w:r>
          </w:p>
          <w:p w14:paraId="1AF54984" w14:textId="77777777" w:rsidR="0094460B" w:rsidRDefault="0094460B" w:rsidP="004B708A">
            <w:pPr>
              <w:pStyle w:val="bullet"/>
            </w:pPr>
            <w:r>
              <w:t>Macrosomia &gt;4000 g: 189/372 vs 199/387</w:t>
            </w:r>
          </w:p>
          <w:p w14:paraId="4F120DB1" w14:textId="77777777" w:rsidR="0094460B" w:rsidRPr="0069748F" w:rsidRDefault="0094460B" w:rsidP="004B708A">
            <w:pPr>
              <w:pStyle w:val="bullet"/>
            </w:pPr>
            <w:r>
              <w:t>Childhood weight at 3 months: 6.99±4.36 (n=211) vs 6.76±0.98 (n=211)</w:t>
            </w:r>
          </w:p>
        </w:tc>
      </w:tr>
      <w:tr w:rsidR="0094460B" w:rsidRPr="0069748F" w14:paraId="4D0BC769" w14:textId="77777777" w:rsidTr="00BD18F7">
        <w:trPr>
          <w:cantSplit/>
        </w:trPr>
        <w:tc>
          <w:tcPr>
            <w:tcW w:w="1418" w:type="dxa"/>
          </w:tcPr>
          <w:p w14:paraId="59F5521B" w14:textId="71F02E21" w:rsidR="0094460B" w:rsidRDefault="0094460B" w:rsidP="00767EBF">
            <w:pPr>
              <w:keepNext/>
            </w:pPr>
            <w:r>
              <w:t>Wolff et al 2008</w:t>
            </w:r>
            <w:r>
              <w:fldChar w:fldCharType="begin"/>
            </w:r>
            <w:r w:rsidR="002747EA">
              <w:instrText xml:space="preserve"> ADDIN EN.CITE &lt;EndNote&gt;&lt;Cite&gt;&lt;Author&gt;Wolff&lt;/Author&gt;&lt;Year&gt;2008&lt;/Year&gt;&lt;RecNum&gt;1146&lt;/RecNum&gt;&lt;DisplayText&gt;&lt;style face="superscript" font="Trebuchet MS" size="9"&gt;404&lt;/style&gt;&lt;/DisplayText&gt;&lt;record&gt;&lt;rec-number&gt;1146&lt;/rec-number&gt;&lt;foreign-keys&gt;&lt;key app="EN" db-id="exvasrfx2dtraoesasxp2szsxa2df502592x" timestamp="1555476895"&gt;1146&lt;/key&gt;&lt;/foreign-keys&gt;&lt;ref-type name="Journal Article"&gt;17&lt;/ref-type&gt;&lt;contributors&gt;&lt;authors&gt;&lt;author&gt;Wolff, S.&lt;/author&gt;&lt;author&gt;Legarth, J.&lt;/author&gt;&lt;author&gt;Vangsgaard, K.&lt;/author&gt;&lt;author&gt;Toubro, S.&lt;/author&gt;&lt;author&gt;Astrup, A.&lt;/author&gt;&lt;/authors&gt;&lt;/contributors&gt;&lt;auth-address&gt;Department of Human Nutrition, Faculty of Life Science, Copenhagen University, Copenhagen, Denmark. swo@sst.dk&lt;/auth-address&gt;&lt;titles&gt;&lt;title&gt;A randomized trial of the effects of dietary counseling on gestational weight gain and glucose metabolism in obese pregnant women&lt;/title&gt;&lt;secondary-title&gt;Int J Obes (Lond)&lt;/secondary-title&gt;&lt;/titles&gt;&lt;periodical&gt;&lt;full-title&gt;Int J Obes (Lond)&lt;/full-title&gt;&lt;/periodical&gt;&lt;pages&gt;495-501&lt;/pages&gt;&lt;volume&gt;32&lt;/volume&gt;&lt;number&gt;3&lt;/number&gt;&lt;edition&gt;2008/01/30&lt;/edition&gt;&lt;keywords&gt;&lt;keyword&gt;Adult&lt;/keyword&gt;&lt;keyword&gt;Blood Glucose/*metabolism&lt;/keyword&gt;&lt;keyword&gt;Body Mass Index&lt;/keyword&gt;&lt;keyword&gt;Counseling/*methods&lt;/keyword&gt;&lt;keyword&gt;*Diet&lt;/keyword&gt;&lt;keyword&gt;Diet Records&lt;/keyword&gt;&lt;keyword&gt;Energy Intake/physiology&lt;/keyword&gt;&lt;keyword&gt;Female&lt;/keyword&gt;&lt;keyword&gt;Glucose Tolerance Test&lt;/keyword&gt;&lt;keyword&gt;Humans&lt;/keyword&gt;&lt;keyword&gt;Insulin/metabolism&lt;/keyword&gt;&lt;keyword&gt;Leptin/metabolism&lt;/keyword&gt;&lt;keyword&gt;Obesity/*diet therapy/metabolism&lt;/keyword&gt;&lt;keyword&gt;Pregnancy&lt;/keyword&gt;&lt;keyword&gt;*Weight Gain&lt;/keyword&gt;&lt;/keywords&gt;&lt;dates&gt;&lt;year&gt;2008&lt;/year&gt;&lt;pub-dates&gt;&lt;date&gt;Mar&lt;/date&gt;&lt;/pub-dates&gt;&lt;/dates&gt;&lt;isbn&gt;1476-5497 (Electronic)&amp;#xD;0307-0565 (Linking)&lt;/isbn&gt;&lt;accession-num&gt;18227847&lt;/accession-num&gt;&lt;urls&gt;&lt;related-urls&gt;&lt;url&gt;https://www.ncbi.nlm.nih.gov/pubmed/18227847&lt;/url&gt;&lt;/related-urls&gt;&lt;/urls&gt;&lt;electronic-resource-num&gt;10.1038/sj.ijo.0803710&lt;/electronic-resource-num&gt;&lt;/record&gt;&lt;/Cite&gt;&lt;/EndNote&gt;</w:instrText>
            </w:r>
            <w:r>
              <w:fldChar w:fldCharType="separate"/>
            </w:r>
            <w:r w:rsidR="002747EA" w:rsidRPr="002747EA">
              <w:rPr>
                <w:noProof/>
                <w:vertAlign w:val="superscript"/>
              </w:rPr>
              <w:t>404</w:t>
            </w:r>
            <w:r>
              <w:fldChar w:fldCharType="end"/>
            </w:r>
          </w:p>
          <w:p w14:paraId="6C094FE3" w14:textId="335BC3A8" w:rsidR="008A3574" w:rsidRPr="0069748F" w:rsidRDefault="008A3574" w:rsidP="00767EBF">
            <w:pPr>
              <w:keepNext/>
            </w:pPr>
            <w:r>
              <w:t>Denmark</w:t>
            </w:r>
          </w:p>
        </w:tc>
        <w:tc>
          <w:tcPr>
            <w:tcW w:w="1701" w:type="dxa"/>
          </w:tcPr>
          <w:p w14:paraId="3C4AA1A4" w14:textId="77777777" w:rsidR="0094460B" w:rsidRDefault="0094460B" w:rsidP="00746866">
            <w:pPr>
              <w:keepNext/>
            </w:pPr>
            <w:r>
              <w:t>Intervention 23</w:t>
            </w:r>
          </w:p>
          <w:p w14:paraId="1627E9D2" w14:textId="77777777" w:rsidR="0094460B" w:rsidRPr="0069748F" w:rsidRDefault="0094460B" w:rsidP="00746866">
            <w:pPr>
              <w:keepNext/>
            </w:pPr>
            <w:r>
              <w:t>Control 30</w:t>
            </w:r>
          </w:p>
        </w:tc>
        <w:tc>
          <w:tcPr>
            <w:tcW w:w="5393" w:type="dxa"/>
          </w:tcPr>
          <w:p w14:paraId="1441DD95" w14:textId="77777777" w:rsidR="0094460B" w:rsidRDefault="0094460B" w:rsidP="00FC4E3A">
            <w:r w:rsidRPr="00FC4E3A">
              <w:rPr>
                <w:b/>
              </w:rPr>
              <w:t>Aim</w:t>
            </w:r>
            <w:r>
              <w:t xml:space="preserve">: To determine whether </w:t>
            </w:r>
            <w:r w:rsidRPr="00FC4E3A">
              <w:t xml:space="preserve">gestational weight gain in obese women </w:t>
            </w:r>
            <w:r>
              <w:t xml:space="preserve">can </w:t>
            </w:r>
            <w:r w:rsidRPr="00FC4E3A">
              <w:t xml:space="preserve">be restricted by 10-h dietary consultations and </w:t>
            </w:r>
            <w:r>
              <w:t>whether</w:t>
            </w:r>
            <w:r w:rsidRPr="00FC4E3A">
              <w:t xml:space="preserve"> this restriction </w:t>
            </w:r>
            <w:r>
              <w:t>affects</w:t>
            </w:r>
            <w:r w:rsidRPr="00FC4E3A">
              <w:t xml:space="preserve"> the pregnancy-induced changes in glucose metabolism</w:t>
            </w:r>
            <w:r>
              <w:t>.</w:t>
            </w:r>
          </w:p>
          <w:p w14:paraId="3DDE4AC3" w14:textId="77777777" w:rsidR="0094460B" w:rsidRDefault="0094460B" w:rsidP="00746866">
            <w:pPr>
              <w:keepNext/>
            </w:pPr>
            <w:r w:rsidRPr="00FC4E3A">
              <w:rPr>
                <w:b/>
              </w:rPr>
              <w:t>Population</w:t>
            </w:r>
            <w:r>
              <w:t xml:space="preserve">: </w:t>
            </w:r>
            <w:r w:rsidRPr="00362C86">
              <w:t>Caucasian pregnant women with uncomplicated pregnancy, aged 18-45 years, 12-1</w:t>
            </w:r>
            <w:r>
              <w:t>8 weeks gestation, BMI ≥30 kg/m</w:t>
            </w:r>
            <w:r w:rsidRPr="00FC4E3A">
              <w:rPr>
                <w:vertAlign w:val="superscript"/>
              </w:rPr>
              <w:t>2</w:t>
            </w:r>
            <w:r>
              <w:t>.</w:t>
            </w:r>
          </w:p>
          <w:p w14:paraId="1C15021B" w14:textId="77777777" w:rsidR="0094460B" w:rsidRPr="0069748F" w:rsidRDefault="0094460B" w:rsidP="00746866">
            <w:pPr>
              <w:keepNext/>
            </w:pPr>
            <w:r w:rsidRPr="00FC4E3A">
              <w:rPr>
                <w:b/>
              </w:rPr>
              <w:t>Intervention</w:t>
            </w:r>
            <w:r>
              <w:t xml:space="preserve">: </w:t>
            </w:r>
            <w:r w:rsidRPr="00362C86">
              <w:t>Dietary consultations (healthy diet, restriction of energy intake);10 consultations of 1 hr each with a dietician during the pregnancy.</w:t>
            </w:r>
          </w:p>
        </w:tc>
        <w:tc>
          <w:tcPr>
            <w:tcW w:w="5664" w:type="dxa"/>
          </w:tcPr>
          <w:p w14:paraId="6CFE76CF" w14:textId="77777777" w:rsidR="0094460B" w:rsidRDefault="0094460B" w:rsidP="00746866">
            <w:pPr>
              <w:keepNext/>
            </w:pPr>
            <w:r>
              <w:t>Intervention vs control:</w:t>
            </w:r>
          </w:p>
          <w:p w14:paraId="7920DB75" w14:textId="77777777" w:rsidR="0094460B" w:rsidRDefault="0094460B" w:rsidP="00DE2BAF">
            <w:pPr>
              <w:pStyle w:val="bullet"/>
            </w:pPr>
            <w:r>
              <w:t>Gestational weight gain: 6.6±5.5 (n=23) vs 13.3±7.5 (n=27)</w:t>
            </w:r>
          </w:p>
          <w:p w14:paraId="7C9005DF" w14:textId="77777777" w:rsidR="0094460B" w:rsidRDefault="0094460B" w:rsidP="00DE2BAF">
            <w:pPr>
              <w:pStyle w:val="bullet"/>
            </w:pPr>
            <w:r>
              <w:t>Gestational diabetes: 0/23 vs 3/30</w:t>
            </w:r>
          </w:p>
          <w:p w14:paraId="3C3E2B48" w14:textId="77777777" w:rsidR="0094460B" w:rsidRDefault="0094460B" w:rsidP="00DE2BAF">
            <w:pPr>
              <w:pStyle w:val="bullet"/>
            </w:pPr>
            <w:r>
              <w:t>Gestational hypertension: 1/23 vs 4/27</w:t>
            </w:r>
          </w:p>
          <w:p w14:paraId="380F38F5" w14:textId="77777777" w:rsidR="0094460B" w:rsidRDefault="0094460B" w:rsidP="00DE2BAF">
            <w:pPr>
              <w:pStyle w:val="bullet"/>
            </w:pPr>
            <w:r>
              <w:t>Pre-eclampsia: 0/23 vs 1/27</w:t>
            </w:r>
          </w:p>
          <w:p w14:paraId="3B08D3A4" w14:textId="77777777" w:rsidR="0094460B" w:rsidRDefault="0094460B" w:rsidP="00DE2BAF">
            <w:pPr>
              <w:pStyle w:val="bullet"/>
            </w:pPr>
            <w:r>
              <w:t>Caesarean section: 2/23 vs 3/27</w:t>
            </w:r>
          </w:p>
          <w:p w14:paraId="5CABFCBD" w14:textId="77777777" w:rsidR="0094460B" w:rsidRPr="00FD5F38" w:rsidRDefault="0094460B" w:rsidP="00FD5F38">
            <w:pPr>
              <w:pStyle w:val="bullet"/>
            </w:pPr>
            <w:r>
              <w:t>Postnatal weight retention at 4 weeks: -4.5±12.6 (n=16) vs 2.4±12.6 (n=19)</w:t>
            </w:r>
          </w:p>
        </w:tc>
      </w:tr>
    </w:tbl>
    <w:p w14:paraId="7CA01671" w14:textId="77777777" w:rsidR="0069748F" w:rsidRDefault="0069748F" w:rsidP="008364A7"/>
    <w:p w14:paraId="53D8D8AB" w14:textId="77777777" w:rsidR="00853774" w:rsidRDefault="00853774" w:rsidP="00706884">
      <w:pPr>
        <w:pStyle w:val="Heading3"/>
        <w:sectPr w:rsidR="00853774" w:rsidSect="000E26CA">
          <w:pgSz w:w="16820" w:h="11900" w:orient="landscape"/>
          <w:pgMar w:top="1418" w:right="1134" w:bottom="1418" w:left="1134" w:header="709" w:footer="709" w:gutter="0"/>
          <w:cols w:space="708"/>
          <w:docGrid w:linePitch="360"/>
        </w:sectPr>
      </w:pPr>
      <w:bookmarkStart w:id="236" w:name="_Ref528570877"/>
    </w:p>
    <w:p w14:paraId="70D2D455" w14:textId="0105287A" w:rsidR="00D424F3" w:rsidRDefault="00932C6D" w:rsidP="00932C6D">
      <w:pPr>
        <w:pStyle w:val="TableName"/>
      </w:pPr>
      <w:bookmarkStart w:id="237" w:name="_Toc40956688"/>
      <w:bookmarkEnd w:id="236"/>
      <w:r>
        <w:t xml:space="preserve">Q9 </w:t>
      </w:r>
      <w:r w:rsidR="00A866B7">
        <w:t xml:space="preserve">Outcomes associated with </w:t>
      </w:r>
      <w:r w:rsidR="00082193">
        <w:t>exercise intervention</w:t>
      </w:r>
      <w:r w:rsidR="00A866B7">
        <w:t xml:space="preserve"> versus </w:t>
      </w:r>
      <w:r w:rsidR="000E3208">
        <w:t>usual</w:t>
      </w:r>
      <w:r w:rsidR="00A866B7">
        <w:t xml:space="preserve"> care </w:t>
      </w:r>
      <w:r w:rsidR="00550074">
        <w:t>in</w:t>
      </w:r>
      <w:r w:rsidR="00A866B7">
        <w:t xml:space="preserve"> randomised controlled trial</w:t>
      </w:r>
      <w:r w:rsidR="007530B0">
        <w:t>s</w:t>
      </w:r>
      <w:bookmarkEnd w:id="237"/>
    </w:p>
    <w:tbl>
      <w:tblPr>
        <w:tblStyle w:val="TableGrid"/>
        <w:tblW w:w="1432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110: Q9 Outcomes associated with exercise intervention versus usual care in randomised controlled trials"/>
      </w:tblPr>
      <w:tblGrid>
        <w:gridCol w:w="1305"/>
        <w:gridCol w:w="1670"/>
        <w:gridCol w:w="5395"/>
        <w:gridCol w:w="5953"/>
      </w:tblGrid>
      <w:tr w:rsidR="000A1756" w:rsidRPr="00B32896" w14:paraId="67CBBCB6" w14:textId="77777777" w:rsidTr="000A1756">
        <w:trPr>
          <w:cantSplit/>
          <w:tblHeader/>
        </w:trPr>
        <w:tc>
          <w:tcPr>
            <w:tcW w:w="1305" w:type="dxa"/>
            <w:tcBorders>
              <w:bottom w:val="single" w:sz="4" w:space="0" w:color="3B3474"/>
            </w:tcBorders>
          </w:tcPr>
          <w:p w14:paraId="6328A7D4" w14:textId="77777777" w:rsidR="000A1756" w:rsidRPr="00B32896" w:rsidRDefault="000A1756" w:rsidP="00806DF5">
            <w:pPr>
              <w:rPr>
                <w:b/>
              </w:rPr>
            </w:pPr>
            <w:r w:rsidRPr="00B32896">
              <w:rPr>
                <w:b/>
              </w:rPr>
              <w:t>Study ref</w:t>
            </w:r>
          </w:p>
        </w:tc>
        <w:tc>
          <w:tcPr>
            <w:tcW w:w="1670" w:type="dxa"/>
            <w:tcBorders>
              <w:bottom w:val="single" w:sz="4" w:space="0" w:color="3B3474"/>
            </w:tcBorders>
          </w:tcPr>
          <w:p w14:paraId="29BB6009" w14:textId="77777777" w:rsidR="000A1756" w:rsidRPr="00B32896" w:rsidRDefault="000A1756" w:rsidP="000A17EC">
            <w:pPr>
              <w:keepNext/>
              <w:rPr>
                <w:b/>
              </w:rPr>
            </w:pPr>
            <w:r w:rsidRPr="00B32896">
              <w:rPr>
                <w:b/>
              </w:rPr>
              <w:t>N</w:t>
            </w:r>
          </w:p>
        </w:tc>
        <w:tc>
          <w:tcPr>
            <w:tcW w:w="5395" w:type="dxa"/>
            <w:tcBorders>
              <w:bottom w:val="single" w:sz="4" w:space="0" w:color="3B3474"/>
            </w:tcBorders>
          </w:tcPr>
          <w:p w14:paraId="146001F4" w14:textId="248B4ED0" w:rsidR="000A1756" w:rsidRPr="00B32896" w:rsidRDefault="000A1756" w:rsidP="00361717">
            <w:pPr>
              <w:keepNext/>
              <w:rPr>
                <w:b/>
              </w:rPr>
            </w:pPr>
            <w:r w:rsidRPr="00B32896">
              <w:rPr>
                <w:b/>
              </w:rPr>
              <w:t>Aim/population/intervention</w:t>
            </w:r>
          </w:p>
        </w:tc>
        <w:tc>
          <w:tcPr>
            <w:tcW w:w="5953" w:type="dxa"/>
            <w:tcBorders>
              <w:bottom w:val="single" w:sz="4" w:space="0" w:color="3B3474"/>
            </w:tcBorders>
          </w:tcPr>
          <w:p w14:paraId="4237A876" w14:textId="5171F271" w:rsidR="000A1756" w:rsidRPr="00B32896" w:rsidRDefault="000A1756" w:rsidP="000A17EC">
            <w:pPr>
              <w:keepNext/>
              <w:rPr>
                <w:b/>
              </w:rPr>
            </w:pPr>
            <w:r w:rsidRPr="00B32896">
              <w:rPr>
                <w:b/>
              </w:rPr>
              <w:t>Outcomes</w:t>
            </w:r>
          </w:p>
        </w:tc>
      </w:tr>
      <w:tr w:rsidR="00A31CA7" w:rsidRPr="00A652CB" w14:paraId="3BEC6F8A" w14:textId="77777777" w:rsidTr="000A1756">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305" w:type="dxa"/>
            <w:tcBorders>
              <w:left w:val="single" w:sz="4" w:space="0" w:color="3B3474"/>
              <w:right w:val="single" w:sz="4" w:space="0" w:color="3B3474"/>
            </w:tcBorders>
          </w:tcPr>
          <w:p w14:paraId="74919EBE" w14:textId="5E5AED69" w:rsidR="00A31CA7" w:rsidRDefault="00361717" w:rsidP="00E70A06">
            <w:pPr>
              <w:rPr>
                <w:noProof/>
              </w:rPr>
            </w:pPr>
            <w:r>
              <w:rPr>
                <w:noProof/>
              </w:rPr>
              <w:t>Ag</w:t>
            </w:r>
            <w:r w:rsidR="00A31CA7">
              <w:rPr>
                <w:noProof/>
              </w:rPr>
              <w:t xml:space="preserve">uilar-Condero et al </w:t>
            </w:r>
            <w:r w:rsidR="005F4B71">
              <w:rPr>
                <w:noProof/>
              </w:rPr>
              <w:t>2018</w:t>
            </w:r>
            <w:r w:rsidR="00D07346">
              <w:rPr>
                <w:noProof/>
              </w:rPr>
              <w:fldChar w:fldCharType="begin"/>
            </w:r>
            <w:r w:rsidR="002747EA">
              <w:rPr>
                <w:noProof/>
              </w:rPr>
              <w:instrText xml:space="preserve"> ADDIN EN.CITE &lt;EndNote&gt;&lt;Cite&gt;&lt;Author&gt;Aguilar-Cordero&lt;/Author&gt;&lt;Year&gt;2019&lt;/Year&gt;&lt;RecNum&gt;1917&lt;/RecNum&gt;&lt;DisplayText&gt;&lt;style face="superscript" font="Trebuchet MS" size="9"&gt;447&lt;/style&gt;&lt;/DisplayText&gt;&lt;record&gt;&lt;rec-number&gt;1917&lt;/rec-number&gt;&lt;foreign-keys&gt;&lt;key app="EN" db-id="exvasrfx2dtraoesasxp2szsxa2df502592x" timestamp="1588481006"&gt;1917&lt;/key&gt;&lt;/foreign-keys&gt;&lt;ref-type name="Journal Article"&gt;17&lt;/ref-type&gt;&lt;contributors&gt;&lt;authors&gt;&lt;author&gt;Aguilar-Cordero, M. J.&lt;/author&gt;&lt;author&gt;Sanchez-Garcia, J. C.&lt;/author&gt;&lt;author&gt;Rodriguez-Blanque, R.&lt;/author&gt;&lt;author&gt;Sanchez-Lopez, A. M.&lt;/author&gt;&lt;author&gt;Mur-Villar, N.&lt;/author&gt;&lt;/authors&gt;&lt;/contributors&gt;&lt;auth-address&gt;1 Maria Jose Aguilar-Cordero, PhD, University of Granada, San Cecilio Clinical Hospital, Granada, Spain.&amp;#xD;2 Juan Carlos Sanchez-Garcia, PhD, University of Granada, Granada, Spain.&amp;#xD;3 Raquel Rodriguez-Blanque, PhD, University of Granada, Granada, Spain.&amp;#xD;4 Antonio Manuel Sanchez-Lopez, PhD, University of Granada, Granada, Spain.&amp;#xD;5 Norma Mur-Villar, PhD, University of Granada, Granada, Spain; Cienfuegos School of Medical Sciences, Cienfuegos, Cuba.&lt;/auth-address&gt;&lt;titles&gt;&lt;title&gt;Moderate physical activity in an aquatic environment during pregnancy (SWEP Study) and its influence in preventing postpartum depression&lt;/title&gt;&lt;secondary-title&gt;J Am Psychiatr Nurses Assoc&lt;/secondary-title&gt;&lt;/titles&gt;&lt;periodical&gt;&lt;full-title&gt;J Am Psychiatr Nurses Assoc&lt;/full-title&gt;&lt;/periodical&gt;&lt;pages&gt;112-121&lt;/pages&gt;&lt;volume&gt;25&lt;/volume&gt;&lt;number&gt;2&lt;/number&gt;&lt;edition&gt;2018/03/02&lt;/edition&gt;&lt;keywords&gt;&lt;keyword&gt;*body mass index&lt;/keyword&gt;&lt;keyword&gt;*physical activity&lt;/keyword&gt;&lt;keyword&gt;*postpartum depression&lt;/keyword&gt;&lt;keyword&gt;*pregnancy&lt;/keyword&gt;&lt;/keywords&gt;&lt;dates&gt;&lt;year&gt;2019&lt;/year&gt;&lt;pub-dates&gt;&lt;date&gt;Mar/Apr&lt;/date&gt;&lt;/pub-dates&gt;&lt;/dates&gt;&lt;isbn&gt;1532-5725 (Electronic)&amp;#xD;1078-3903 (Linking)&lt;/isbn&gt;&lt;accession-num&gt;29490560&lt;/accession-num&gt;&lt;urls&gt;&lt;related-urls&gt;&lt;url&gt;https://www.ncbi.nlm.nih.gov/pubmed/29490560&lt;/url&gt;&lt;/related-urls&gt;&lt;/urls&gt;&lt;electronic-resource-num&gt;10.1177/1078390317753675&lt;/electronic-resource-num&gt;&lt;/record&gt;&lt;/Cite&gt;&lt;/EndNote&gt;</w:instrText>
            </w:r>
            <w:r w:rsidR="00D07346">
              <w:rPr>
                <w:noProof/>
              </w:rPr>
              <w:fldChar w:fldCharType="separate"/>
            </w:r>
            <w:r w:rsidR="002747EA" w:rsidRPr="002747EA">
              <w:rPr>
                <w:noProof/>
                <w:vertAlign w:val="superscript"/>
              </w:rPr>
              <w:t>447</w:t>
            </w:r>
            <w:r w:rsidR="00D07346">
              <w:rPr>
                <w:noProof/>
              </w:rPr>
              <w:fldChar w:fldCharType="end"/>
            </w:r>
          </w:p>
          <w:p w14:paraId="4EB09FD3" w14:textId="77777777" w:rsidR="005F4B71" w:rsidRDefault="00703538" w:rsidP="00E70A06">
            <w:pPr>
              <w:rPr>
                <w:noProof/>
              </w:rPr>
            </w:pPr>
            <w:r>
              <w:rPr>
                <w:noProof/>
              </w:rPr>
              <w:t>Spain</w:t>
            </w:r>
          </w:p>
          <w:p w14:paraId="0028AE9B" w14:textId="072CE26E" w:rsidR="00703538" w:rsidRPr="00C12274" w:rsidRDefault="00703538" w:rsidP="00E70A06">
            <w:pPr>
              <w:rPr>
                <w:noProof/>
              </w:rPr>
            </w:pPr>
            <w:r>
              <w:rPr>
                <w:noProof/>
              </w:rPr>
              <w:t>SWEP</w:t>
            </w:r>
          </w:p>
        </w:tc>
        <w:tc>
          <w:tcPr>
            <w:tcW w:w="1670" w:type="dxa"/>
            <w:tcBorders>
              <w:left w:val="single" w:sz="4" w:space="0" w:color="3B3474"/>
              <w:right w:val="single" w:sz="4" w:space="0" w:color="3B3474"/>
            </w:tcBorders>
          </w:tcPr>
          <w:p w14:paraId="5779AEB3" w14:textId="77777777" w:rsidR="00A31CA7" w:rsidRDefault="00670A52" w:rsidP="005569D7">
            <w:r>
              <w:t xml:space="preserve">Intervention </w:t>
            </w:r>
            <w:r w:rsidR="006F2E31">
              <w:t>65</w:t>
            </w:r>
          </w:p>
          <w:p w14:paraId="33BF2A61" w14:textId="57F2E8D4" w:rsidR="006F2E31" w:rsidRDefault="006F2E31" w:rsidP="005569D7">
            <w:r>
              <w:t>Control 64</w:t>
            </w:r>
          </w:p>
        </w:tc>
        <w:tc>
          <w:tcPr>
            <w:tcW w:w="5395" w:type="dxa"/>
            <w:tcBorders>
              <w:left w:val="single" w:sz="4" w:space="0" w:color="3B3474"/>
              <w:right w:val="single" w:sz="4" w:space="0" w:color="3B3474"/>
            </w:tcBorders>
          </w:tcPr>
          <w:p w14:paraId="087A2276" w14:textId="2FB34407" w:rsidR="00361717" w:rsidRDefault="00361717" w:rsidP="00361717">
            <w:r w:rsidRPr="0030223E">
              <w:rPr>
                <w:b/>
              </w:rPr>
              <w:t>Aim</w:t>
            </w:r>
            <w:r>
              <w:t xml:space="preserve">: </w:t>
            </w:r>
            <w:r w:rsidRPr="00361717">
              <w:t xml:space="preserve">To determine whether physical activity during pregnancy alleviates </w:t>
            </w:r>
            <w:r w:rsidR="00100B37">
              <w:t>postnatal depression</w:t>
            </w:r>
            <w:r w:rsidRPr="00361717">
              <w:t xml:space="preserve">. </w:t>
            </w:r>
          </w:p>
          <w:p w14:paraId="292FA7D3" w14:textId="42544B18" w:rsidR="00361717" w:rsidRDefault="00361717" w:rsidP="00361717">
            <w:r w:rsidRPr="0030223E">
              <w:rPr>
                <w:b/>
              </w:rPr>
              <w:t>Population</w:t>
            </w:r>
            <w:r>
              <w:t>:</w:t>
            </w:r>
            <w:r w:rsidR="00156BAD">
              <w:t xml:space="preserve"> </w:t>
            </w:r>
            <w:r w:rsidR="00932ECA">
              <w:t>W</w:t>
            </w:r>
            <w:r w:rsidR="00932ECA" w:rsidRPr="00E61516">
              <w:t xml:space="preserve">omen </w:t>
            </w:r>
            <w:r w:rsidR="00932ECA">
              <w:t>with</w:t>
            </w:r>
            <w:r w:rsidR="00932ECA" w:rsidRPr="00E61516">
              <w:t xml:space="preserve"> uncomplicated and singleton pregnancies</w:t>
            </w:r>
            <w:r w:rsidR="00932ECA">
              <w:t xml:space="preserve"> and no contraindications to physical activity at 12 to 20 weeks</w:t>
            </w:r>
            <w:r w:rsidR="00932ECA" w:rsidRPr="00E61516">
              <w:t xml:space="preserve">. </w:t>
            </w:r>
            <w:r w:rsidR="00932ECA">
              <w:t>Mixed BMIs.</w:t>
            </w:r>
          </w:p>
          <w:p w14:paraId="3F6364AA" w14:textId="77777777" w:rsidR="00156BAD" w:rsidRDefault="00156BAD" w:rsidP="00361717">
            <w:r w:rsidRPr="0030223E">
              <w:rPr>
                <w:b/>
              </w:rPr>
              <w:t>Intervention</w:t>
            </w:r>
            <w:r w:rsidR="00361717" w:rsidRPr="00361717">
              <w:t xml:space="preserve">: </w:t>
            </w:r>
          </w:p>
          <w:p w14:paraId="67E0E58A" w14:textId="36D1AD36" w:rsidR="00156BAD" w:rsidRDefault="00156BAD" w:rsidP="0030223E">
            <w:pPr>
              <w:pStyle w:val="bullet"/>
            </w:pPr>
            <w:r w:rsidRPr="0030223E">
              <w:rPr>
                <w:i/>
              </w:rPr>
              <w:t>Supervised</w:t>
            </w:r>
            <w:r>
              <w:t>:</w:t>
            </w:r>
            <w:r w:rsidR="00932ECA">
              <w:t xml:space="preserve"> Yes</w:t>
            </w:r>
          </w:p>
          <w:p w14:paraId="67D1EECD" w14:textId="65C8A678" w:rsidR="00156BAD" w:rsidRPr="00CD562F" w:rsidRDefault="00156BAD" w:rsidP="0030223E">
            <w:pPr>
              <w:pStyle w:val="bullet"/>
            </w:pPr>
            <w:r w:rsidRPr="0030223E">
              <w:rPr>
                <w:i/>
              </w:rPr>
              <w:t>Type and duration</w:t>
            </w:r>
            <w:r>
              <w:t>:</w:t>
            </w:r>
            <w:r w:rsidR="00707743" w:rsidRPr="00361717">
              <w:t xml:space="preserve"> </w:t>
            </w:r>
            <w:r w:rsidR="00707743">
              <w:t>P</w:t>
            </w:r>
            <w:r w:rsidR="00707743" w:rsidRPr="00361717">
              <w:t>hysical exercise in an aquatic environment (1-hour sessions, 3 days a week)</w:t>
            </w:r>
            <w:r w:rsidR="00631680">
              <w:t xml:space="preserve"> from week 20 to week 37</w:t>
            </w:r>
            <w:r w:rsidR="00CD562F">
              <w:t xml:space="preserve">. </w:t>
            </w:r>
            <w:r w:rsidR="00CD562F" w:rsidRPr="00CD562F">
              <w:t> The sessions consisted</w:t>
            </w:r>
            <w:r w:rsidR="00CD562F">
              <w:t xml:space="preserve"> </w:t>
            </w:r>
            <w:r w:rsidR="00CD562F" w:rsidRPr="00CD562F">
              <w:t>of three phases: warm-up; the main phase, in which</w:t>
            </w:r>
            <w:r w:rsidR="00CD562F">
              <w:t xml:space="preserve"> </w:t>
            </w:r>
            <w:r w:rsidR="00CD562F" w:rsidRPr="00CD562F">
              <w:t>the activity is divided into an aerobic session followed by</w:t>
            </w:r>
            <w:r w:rsidR="00CD562F">
              <w:t xml:space="preserve"> </w:t>
            </w:r>
            <w:r w:rsidR="00CD562F" w:rsidRPr="00CD562F">
              <w:t>strength and endurance exercises; and final stretching and</w:t>
            </w:r>
            <w:r w:rsidR="00CD562F">
              <w:t xml:space="preserve"> </w:t>
            </w:r>
            <w:r w:rsidR="00CD562F" w:rsidRPr="00CD562F">
              <w:t>relaxation.</w:t>
            </w:r>
          </w:p>
          <w:p w14:paraId="47C99C50" w14:textId="0A04D19C" w:rsidR="00A31CA7" w:rsidRPr="0030223E" w:rsidRDefault="00156BAD" w:rsidP="0030223E">
            <w:pPr>
              <w:pStyle w:val="bullet"/>
            </w:pPr>
            <w:r w:rsidRPr="0030223E">
              <w:rPr>
                <w:i/>
              </w:rPr>
              <w:t>Intensity</w:t>
            </w:r>
            <w:r>
              <w:t>: Moderate</w:t>
            </w:r>
            <w:r w:rsidR="00100B37">
              <w:t>; Borg rating 12-14</w:t>
            </w:r>
          </w:p>
        </w:tc>
        <w:tc>
          <w:tcPr>
            <w:tcW w:w="5953" w:type="dxa"/>
            <w:tcBorders>
              <w:left w:val="single" w:sz="4" w:space="0" w:color="3B3474"/>
              <w:right w:val="single" w:sz="4" w:space="0" w:color="3B3474"/>
            </w:tcBorders>
          </w:tcPr>
          <w:p w14:paraId="1CDAF94A" w14:textId="77777777" w:rsidR="00A31CA7" w:rsidRDefault="006F2E31" w:rsidP="005569D7">
            <w:r>
              <w:t>Intervention vs control:</w:t>
            </w:r>
          </w:p>
          <w:p w14:paraId="1C7E7F75" w14:textId="12C07BB5" w:rsidR="006F2E31" w:rsidRDefault="006F2E31" w:rsidP="0030223E">
            <w:pPr>
              <w:pStyle w:val="bullet"/>
            </w:pPr>
            <w:r>
              <w:t xml:space="preserve">Risk of postnatal depression: </w:t>
            </w:r>
            <w:r w:rsidR="00361717">
              <w:t>14/65 vs 38/64</w:t>
            </w:r>
          </w:p>
        </w:tc>
      </w:tr>
      <w:tr w:rsidR="000A1756" w:rsidRPr="00A652CB" w14:paraId="378CABD2" w14:textId="77777777" w:rsidTr="000A1756">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305" w:type="dxa"/>
            <w:tcBorders>
              <w:left w:val="single" w:sz="4" w:space="0" w:color="3B3474"/>
              <w:right w:val="single" w:sz="4" w:space="0" w:color="3B3474"/>
            </w:tcBorders>
          </w:tcPr>
          <w:p w14:paraId="39A0652B" w14:textId="0783A9BA" w:rsidR="00C45716" w:rsidRPr="00C12274" w:rsidRDefault="00C45716" w:rsidP="00E70A06">
            <w:r w:rsidRPr="00C12274">
              <w:rPr>
                <w:noProof/>
              </w:rPr>
              <w:t>Bacchi et al 2018</w:t>
            </w:r>
            <w:r>
              <w:rPr>
                <w:noProof/>
              </w:rPr>
              <w:fldChar w:fldCharType="begin">
                <w:fldData xml:space="preserve">PEVuZE5vdGU+PENpdGU+PEF1dGhvcj5CYWNjaGk8L0F1dGhvcj48WWVhcj4yMDE4PC9ZZWFyPjxS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</w:fldData>
              </w:fldChar>
            </w:r>
            <w:r w:rsidR="002747EA">
              <w:rPr>
                <w:noProof/>
              </w:rPr>
              <w:instrText xml:space="preserve"> ADDIN EN.CITE </w:instrText>
            </w:r>
            <w:r w:rsidR="002747EA">
              <w:rPr>
                <w:noProof/>
              </w:rPr>
              <w:fldChar w:fldCharType="begin">
                <w:fldData xml:space="preserve">PEVuZE5vdGU+PENpdGU+PEF1dGhvcj5CYWNjaGk8L0F1dGhvcj48WWVhcj4yMDE4PC9ZZWFyPjxS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</w:fldData>
              </w:fldChar>
            </w:r>
            <w:r w:rsidR="002747EA">
              <w:rPr>
                <w:noProof/>
              </w:rPr>
              <w:instrText xml:space="preserve"> ADDIN EN.CITE.DATA </w:instrText>
            </w:r>
            <w:r w:rsidR="002747EA">
              <w:rPr>
                <w:noProof/>
              </w:rPr>
            </w:r>
            <w:r w:rsidR="002747EA">
              <w:rPr>
                <w:noProof/>
              </w:rPr>
              <w:fldChar w:fldCharType="end"/>
            </w:r>
            <w:r>
              <w:rPr>
                <w:noProof/>
              </w:rPr>
            </w:r>
            <w:r>
              <w:rPr>
                <w:noProof/>
              </w:rPr>
              <w:fldChar w:fldCharType="separate"/>
            </w:r>
            <w:r w:rsidR="002747EA" w:rsidRPr="002747EA">
              <w:rPr>
                <w:noProof/>
                <w:vertAlign w:val="superscript"/>
              </w:rPr>
              <w:t>425</w:t>
            </w:r>
            <w:r>
              <w:rPr>
                <w:noProof/>
              </w:rPr>
              <w:fldChar w:fldCharType="end"/>
            </w:r>
          </w:p>
          <w:p w14:paraId="5955E348" w14:textId="77777777" w:rsidR="00C45716" w:rsidRPr="00C12274" w:rsidRDefault="00C45716" w:rsidP="00E70A06">
            <w:r w:rsidRPr="00C12274">
              <w:t>Argentina</w:t>
            </w:r>
          </w:p>
          <w:p w14:paraId="314EF6BF" w14:textId="4EFD37FE" w:rsidR="000A1756" w:rsidRDefault="00C45716" w:rsidP="00E70A06">
            <w:r w:rsidRPr="00C12274">
              <w:t>NCT02602106</w:t>
            </w:r>
          </w:p>
        </w:tc>
        <w:tc>
          <w:tcPr>
            <w:tcW w:w="1670" w:type="dxa"/>
            <w:tcBorders>
              <w:left w:val="single" w:sz="4" w:space="0" w:color="3B3474"/>
              <w:right w:val="single" w:sz="4" w:space="0" w:color="3B3474"/>
            </w:tcBorders>
          </w:tcPr>
          <w:p w14:paraId="6B6A5193" w14:textId="1EAF5399" w:rsidR="000A1756" w:rsidRDefault="000A1756" w:rsidP="005569D7">
            <w:r>
              <w:t xml:space="preserve">Intervention: </w:t>
            </w:r>
            <w:r w:rsidR="00791653">
              <w:t>49</w:t>
            </w:r>
          </w:p>
          <w:p w14:paraId="3D5CCDA3" w14:textId="38FA94E9" w:rsidR="000A1756" w:rsidRDefault="000A1756" w:rsidP="00791653">
            <w:r>
              <w:t xml:space="preserve">Control: </w:t>
            </w:r>
            <w:r w:rsidR="00791653">
              <w:t>62</w:t>
            </w:r>
          </w:p>
        </w:tc>
        <w:tc>
          <w:tcPr>
            <w:tcW w:w="5395" w:type="dxa"/>
            <w:tcBorders>
              <w:left w:val="single" w:sz="4" w:space="0" w:color="3B3474"/>
              <w:right w:val="single" w:sz="4" w:space="0" w:color="3B3474"/>
            </w:tcBorders>
          </w:tcPr>
          <w:p w14:paraId="648A59E3" w14:textId="10D76C4D" w:rsidR="000A1756" w:rsidRDefault="000A1756" w:rsidP="005569D7">
            <w:r w:rsidRPr="005E4EF9">
              <w:rPr>
                <w:b/>
              </w:rPr>
              <w:t>Aim</w:t>
            </w:r>
            <w:r>
              <w:t>: T</w:t>
            </w:r>
            <w:r w:rsidRPr="00E61516">
              <w:t xml:space="preserve">o examine the influence of a supervised and regular program of aquatic activities throughout gestation on maternal weight gain and birth weight. </w:t>
            </w:r>
          </w:p>
          <w:p w14:paraId="4BE92D68" w14:textId="6359E842" w:rsidR="000A1756" w:rsidRDefault="000A1756" w:rsidP="005569D7">
            <w:r w:rsidRPr="005E4EF9">
              <w:rPr>
                <w:b/>
              </w:rPr>
              <w:t>Population</w:t>
            </w:r>
            <w:r>
              <w:t>: W</w:t>
            </w:r>
            <w:r w:rsidRPr="00E61516">
              <w:t xml:space="preserve">omen </w:t>
            </w:r>
            <w:r>
              <w:t>with</w:t>
            </w:r>
            <w:r w:rsidRPr="00E61516">
              <w:t xml:space="preserve"> uncomplicated and singleton pregnancies</w:t>
            </w:r>
            <w:r>
              <w:t xml:space="preserve"> and no contraindications to physical activity</w:t>
            </w:r>
            <w:r w:rsidRPr="00E61516">
              <w:t xml:space="preserve">. </w:t>
            </w:r>
            <w:r w:rsidR="00C45716">
              <w:t>Mixed BMIs.</w:t>
            </w:r>
          </w:p>
          <w:p w14:paraId="4EC0390D" w14:textId="3447BAC0" w:rsidR="00C45716" w:rsidRDefault="000A1756" w:rsidP="00C45716">
            <w:r w:rsidRPr="005E4EF9">
              <w:rPr>
                <w:b/>
              </w:rPr>
              <w:t>Intervention</w:t>
            </w:r>
            <w:r w:rsidR="007D13BF">
              <w:rPr>
                <w:b/>
              </w:rPr>
              <w:t>:</w:t>
            </w:r>
          </w:p>
          <w:p w14:paraId="686A5BDF" w14:textId="23A164FE" w:rsidR="00C45716" w:rsidRPr="00C45716" w:rsidRDefault="00C45716" w:rsidP="00C45716">
            <w:pPr>
              <w:pStyle w:val="bullet"/>
            </w:pPr>
            <w:r w:rsidRPr="00C45716">
              <w:rPr>
                <w:i/>
              </w:rPr>
              <w:t>Supervised</w:t>
            </w:r>
            <w:r w:rsidRPr="00C45716">
              <w:t>: Yes</w:t>
            </w:r>
          </w:p>
          <w:p w14:paraId="3F3A7E91" w14:textId="72C2032C" w:rsidR="00C45716" w:rsidRPr="00C45716" w:rsidRDefault="00C45716" w:rsidP="00C45716">
            <w:pPr>
              <w:pStyle w:val="bullet"/>
            </w:pPr>
            <w:r w:rsidRPr="00C45716">
              <w:rPr>
                <w:i/>
              </w:rPr>
              <w:t>Type and duration</w:t>
            </w:r>
            <w:r w:rsidRPr="00C45716">
              <w:t>: Aerobic and resistance; Aquatic; 55-60 minute 3xweekly sessions from weeks 10 to 12 until weeks 38 to 39</w:t>
            </w:r>
          </w:p>
          <w:p w14:paraId="2C49AE4C" w14:textId="60CB1164" w:rsidR="000A1756" w:rsidRPr="00933622" w:rsidRDefault="00C45716" w:rsidP="00C45716">
            <w:pPr>
              <w:pStyle w:val="bullet"/>
              <w:rPr>
                <w:rFonts w:ascii="Times" w:hAnsi="Times"/>
                <w:sz w:val="15"/>
                <w:szCs w:val="15"/>
              </w:rPr>
            </w:pPr>
            <w:r w:rsidRPr="00C45716">
              <w:rPr>
                <w:i/>
              </w:rPr>
              <w:t>Intensity</w:t>
            </w:r>
            <w:r w:rsidRPr="00C45716">
              <w:t>: Light to moderate; Borg rating from 10-12</w:t>
            </w:r>
          </w:p>
        </w:tc>
        <w:tc>
          <w:tcPr>
            <w:tcW w:w="5953" w:type="dxa"/>
            <w:tcBorders>
              <w:left w:val="single" w:sz="4" w:space="0" w:color="3B3474"/>
              <w:right w:val="single" w:sz="4" w:space="0" w:color="3B3474"/>
            </w:tcBorders>
          </w:tcPr>
          <w:p w14:paraId="7CA42731" w14:textId="77777777" w:rsidR="000A1756" w:rsidRDefault="000A1756" w:rsidP="005569D7">
            <w:r>
              <w:t xml:space="preserve">Intervention vs control: </w:t>
            </w:r>
          </w:p>
          <w:p w14:paraId="48B7F57B" w14:textId="5423D80F" w:rsidR="000A1756" w:rsidRPr="00D43466" w:rsidRDefault="00806DF5" w:rsidP="005569D7">
            <w:pPr>
              <w:pStyle w:val="bullet"/>
              <w:keepLines w:val="0"/>
            </w:pPr>
            <w:r>
              <w:t>Gestational</w:t>
            </w:r>
            <w:r w:rsidR="000A1756">
              <w:t xml:space="preserve"> weight gain kg 12.7±</w:t>
            </w:r>
            <w:r w:rsidR="000A1756" w:rsidRPr="00D43466">
              <w:t>2.6</w:t>
            </w:r>
            <w:r w:rsidR="000A1756">
              <w:t xml:space="preserve"> vs</w:t>
            </w:r>
            <w:r w:rsidR="000A1756" w:rsidRPr="00D43466">
              <w:t xml:space="preserve"> 13.9</w:t>
            </w:r>
            <w:r w:rsidR="000A1756">
              <w:rPr>
                <w:rFonts w:ascii="Times" w:hAnsi="Times"/>
              </w:rPr>
              <w:t>±</w:t>
            </w:r>
            <w:r w:rsidR="000A1756" w:rsidRPr="00D43466">
              <w:t xml:space="preserve">4.3 </w:t>
            </w:r>
            <w:r w:rsidR="000A1756">
              <w:t>p=0</w:t>
            </w:r>
            <w:r w:rsidR="000A1756" w:rsidRPr="00D43466">
              <w:t>.10</w:t>
            </w:r>
          </w:p>
          <w:p w14:paraId="54515164" w14:textId="2369EA32" w:rsidR="000A1756" w:rsidRPr="00D43466" w:rsidRDefault="00806DF5" w:rsidP="00E303F4">
            <w:pPr>
              <w:pStyle w:val="bullet"/>
            </w:pPr>
            <w:r>
              <w:rPr>
                <w:sz w:val="16"/>
                <w:szCs w:val="16"/>
              </w:rPr>
              <w:t>Weight gain &gt;IOM guidelines</w:t>
            </w:r>
            <w:r w:rsidR="000A1756">
              <w:t>:</w:t>
            </w:r>
            <w:r w:rsidR="000A1756" w:rsidRPr="00D43466">
              <w:t xml:space="preserve"> 12 (24.5</w:t>
            </w:r>
            <w:r w:rsidR="000A1756">
              <w:t>%</w:t>
            </w:r>
            <w:r w:rsidR="000A1756" w:rsidRPr="00D43466">
              <w:t xml:space="preserve">) </w:t>
            </w:r>
            <w:r w:rsidR="000A1756">
              <w:t xml:space="preserve">vs </w:t>
            </w:r>
            <w:r w:rsidR="000A1756" w:rsidRPr="00D43466">
              <w:t xml:space="preserve">28 (45.2) </w:t>
            </w:r>
            <w:r w:rsidR="000A1756">
              <w:t>p=0.02; OR</w:t>
            </w:r>
            <w:r w:rsidR="000A1756" w:rsidRPr="00D43466">
              <w:t xml:space="preserve"> 0.39; </w:t>
            </w:r>
            <w:r w:rsidR="000A1756">
              <w:t>95%CI</w:t>
            </w:r>
            <w:r w:rsidR="000A1756" w:rsidRPr="00D43466">
              <w:t xml:space="preserve"> 0.17</w:t>
            </w:r>
            <w:r w:rsidR="000A1756">
              <w:t xml:space="preserve"> to 0.89</w:t>
            </w:r>
          </w:p>
          <w:p w14:paraId="40CAA39B" w14:textId="70244017" w:rsidR="000A1756" w:rsidRPr="00D43466" w:rsidRDefault="000A1756" w:rsidP="005569D7">
            <w:pPr>
              <w:pStyle w:val="bullet"/>
              <w:keepLines w:val="0"/>
            </w:pPr>
            <w:r w:rsidRPr="00D43466">
              <w:t xml:space="preserve">Preterm </w:t>
            </w:r>
            <w:r>
              <w:t>birth:</w:t>
            </w:r>
            <w:r w:rsidRPr="00D43466">
              <w:t xml:space="preserve"> 2 (4.1</w:t>
            </w:r>
            <w:r>
              <w:t>%</w:t>
            </w:r>
            <w:r w:rsidRPr="00D43466">
              <w:t xml:space="preserve">) </w:t>
            </w:r>
            <w:r>
              <w:t xml:space="preserve">vs </w:t>
            </w:r>
            <w:r w:rsidRPr="00D43466">
              <w:t>3 (4.8</w:t>
            </w:r>
            <w:r>
              <w:t>%</w:t>
            </w:r>
            <w:r w:rsidRPr="00D43466">
              <w:t xml:space="preserve">) </w:t>
            </w:r>
            <w:r>
              <w:t>p=0</w:t>
            </w:r>
            <w:r w:rsidRPr="00D43466">
              <w:t>.84</w:t>
            </w:r>
          </w:p>
          <w:p w14:paraId="69A0E68C" w14:textId="3FB6474A" w:rsidR="000A1756" w:rsidRPr="00D43466" w:rsidRDefault="000A1756" w:rsidP="005569D7">
            <w:pPr>
              <w:pStyle w:val="bullet"/>
              <w:keepLines w:val="0"/>
            </w:pPr>
            <w:r w:rsidRPr="00D43466">
              <w:t xml:space="preserve">Low </w:t>
            </w:r>
            <w:r w:rsidR="003823A3">
              <w:t xml:space="preserve">birthweight </w:t>
            </w:r>
            <w:r>
              <w:t>(</w:t>
            </w:r>
            <w:r w:rsidRPr="00D43466">
              <w:t>&lt;2500</w:t>
            </w:r>
            <w:r>
              <w:t>g</w:t>
            </w:r>
            <w:r w:rsidRPr="00D43466">
              <w:t>)</w:t>
            </w:r>
            <w:r>
              <w:t>:</w:t>
            </w:r>
            <w:r w:rsidRPr="00D43466">
              <w:t xml:space="preserve"> 1 (2.0</w:t>
            </w:r>
            <w:r>
              <w:t>%</w:t>
            </w:r>
            <w:r w:rsidRPr="00D43466">
              <w:t xml:space="preserve">) </w:t>
            </w:r>
            <w:r>
              <w:t xml:space="preserve">vs </w:t>
            </w:r>
            <w:r w:rsidRPr="00D43466">
              <w:t>2 (3.2</w:t>
            </w:r>
            <w:r>
              <w:t>%</w:t>
            </w:r>
            <w:r w:rsidRPr="00D43466">
              <w:t xml:space="preserve">) </w:t>
            </w:r>
            <w:r>
              <w:t>p=0</w:t>
            </w:r>
            <w:r w:rsidRPr="00D43466">
              <w:t>.53</w:t>
            </w:r>
          </w:p>
          <w:p w14:paraId="21B06969" w14:textId="7A22FD8C" w:rsidR="000A1756" w:rsidRPr="008A21A6" w:rsidRDefault="000A1756" w:rsidP="00037D83">
            <w:pPr>
              <w:pStyle w:val="bullet"/>
              <w:keepLines w:val="0"/>
            </w:pPr>
            <w:r w:rsidRPr="00D43466">
              <w:t xml:space="preserve">Macrosomia </w:t>
            </w:r>
            <w:r>
              <w:t>(</w:t>
            </w:r>
            <w:r w:rsidRPr="00D43466">
              <w:t>&gt;4000</w:t>
            </w:r>
            <w:r>
              <w:t>):</w:t>
            </w:r>
            <w:r w:rsidRPr="00D43466">
              <w:t xml:space="preserve"> 4 (8.2</w:t>
            </w:r>
            <w:r>
              <w:t>%</w:t>
            </w:r>
            <w:r w:rsidRPr="00D43466">
              <w:t xml:space="preserve">) </w:t>
            </w:r>
            <w:r>
              <w:t xml:space="preserve">vs </w:t>
            </w:r>
            <w:r w:rsidRPr="00D43466">
              <w:t>9 (14.5</w:t>
            </w:r>
            <w:r>
              <w:t>%</w:t>
            </w:r>
            <w:r w:rsidRPr="00D43466">
              <w:t>)</w:t>
            </w:r>
          </w:p>
        </w:tc>
      </w:tr>
      <w:tr w:rsidR="000A1756" w:rsidRPr="00A652CB" w14:paraId="03534CF6" w14:textId="77777777" w:rsidTr="000A1756">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305" w:type="dxa"/>
            <w:tcBorders>
              <w:left w:val="single" w:sz="4" w:space="0" w:color="3B3474"/>
              <w:right w:val="single" w:sz="4" w:space="0" w:color="3B3474"/>
            </w:tcBorders>
          </w:tcPr>
          <w:p w14:paraId="207E0C52" w14:textId="40A2A714" w:rsidR="00C45716" w:rsidRPr="00C12274" w:rsidRDefault="00C45716" w:rsidP="00E70A06">
            <w:r w:rsidRPr="00C12274">
              <w:rPr>
                <w:noProof/>
              </w:rPr>
              <w:t>Baciuk et al 2008;</w:t>
            </w:r>
            <w:r w:rsidR="00616EE6">
              <w:rPr>
                <w:noProof/>
              </w:rPr>
              <w:fldChar w:fldCharType="begin"/>
            </w:r>
            <w:r w:rsidR="002747EA">
              <w:rPr>
                <w:noProof/>
              </w:rPr>
              <w:instrText xml:space="preserve"> ADDIN EN.CITE &lt;EndNote&gt;&lt;Cite&gt;&lt;Author&gt;Baciuk&lt;/Author&gt;&lt;Year&gt;2008&lt;/Year&gt;&lt;RecNum&gt;679&lt;/RecNum&gt;&lt;DisplayText&gt;&lt;style face="superscript" font="Trebuchet MS" size="9"&gt;292&lt;/style&gt;&lt;/DisplayText&gt;&lt;record&gt;&lt;rec-number&gt;679&lt;/rec-number&gt;&lt;foreign-keys&gt;&lt;key app="EN" db-id="exvasrfx2dtraoesasxp2szsxa2df502592x" timestamp="1540526890"&gt;679&lt;/key&gt;&lt;/foreign-keys&gt;&lt;ref-type name="Journal Article"&gt;17&lt;/ref-type&gt;&lt;contributors&gt;&lt;authors&gt;&lt;author&gt;Baciuk, E. P.&lt;/author&gt;&lt;author&gt;Pereira, R. I.&lt;/author&gt;&lt;author&gt;Cecatti, J. G.&lt;/author&gt;&lt;author&gt;Braga, A. F.&lt;/author&gt;&lt;author&gt;Cavalcante, S. R.&lt;/author&gt;&lt;/authors&gt;&lt;/contributors&gt;&lt;auth-address&gt;Department of Obstetrics and Gynecology, University of Campinas, Sao Paulo, Brazil. ericaxba@terra.com.br&lt;/auth-address&gt;&lt;titles&gt;&lt;title&gt;Water aerobics in pregnancy: Cardiovascular response, labor and neonatal outcomes&lt;/title&gt;&lt;secondary-title&gt;Reprod Health&lt;/secondary-title&gt;&lt;/titles&gt;&lt;periodical&gt;&lt;full-title&gt;Reprod Health&lt;/full-title&gt;&lt;/periodical&gt;&lt;pages&gt;10&lt;/pages&gt;&lt;volume&gt;5&lt;/volume&gt;&lt;edition&gt;2008/11/26&lt;/edition&gt;&lt;dates&gt;&lt;year&gt;2008&lt;/year&gt;&lt;pub-dates&gt;&lt;date&gt;Nov 21&lt;/date&gt;&lt;/pub-dates&gt;&lt;/dates&gt;&lt;isbn&gt;1742-4755 (Electronic)&amp;#xD;1742-4755 (Linking)&lt;/isbn&gt;&lt;accession-num&gt;19025579&lt;/accession-num&gt;&lt;urls&gt;&lt;related-urls&gt;&lt;url&gt;https://www.ncbi.nlm.nih.gov/pubmed/19025579&lt;/url&gt;&lt;/related-urls&gt;&lt;/urls&gt;&lt;custom2&gt;PMC2613131&lt;/custom2&gt;&lt;electronic-resource-num&gt;10.1186/1742-4755-5-10&lt;/electronic-resource-num&gt;&lt;/record&gt;&lt;/Cite&gt;&lt;/EndNote&gt;</w:instrText>
            </w:r>
            <w:r w:rsidR="00616EE6">
              <w:rPr>
                <w:noProof/>
              </w:rPr>
              <w:fldChar w:fldCharType="separate"/>
            </w:r>
            <w:r w:rsidR="002747EA" w:rsidRPr="002747EA">
              <w:rPr>
                <w:noProof/>
                <w:vertAlign w:val="superscript"/>
              </w:rPr>
              <w:t>292</w:t>
            </w:r>
            <w:r w:rsidR="00616EE6">
              <w:rPr>
                <w:noProof/>
              </w:rPr>
              <w:fldChar w:fldCharType="end"/>
            </w:r>
            <w:r w:rsidRPr="00C12274">
              <w:rPr>
                <w:noProof/>
              </w:rPr>
              <w:t xml:space="preserve"> Cavalcante et al 2009</w:t>
            </w:r>
            <w:r w:rsidR="00616EE6">
              <w:rPr>
                <w:noProof/>
              </w:rPr>
              <w:fldChar w:fldCharType="begin"/>
            </w:r>
            <w:r w:rsidR="002747EA">
              <w:rPr>
                <w:noProof/>
              </w:rPr>
              <w:instrText xml:space="preserve"> ADDIN EN.CITE &lt;EndNote&gt;&lt;Cite&gt;&lt;Author&gt;Cavalcante&lt;/Author&gt;&lt;Year&gt;2009&lt;/Year&gt;&lt;RecNum&gt;605&lt;/RecNum&gt;&lt;DisplayText&gt;&lt;style face="superscript" font="Trebuchet MS" size="9"&gt;312&lt;/style&gt;&lt;/DisplayText&gt;&lt;record&gt;&lt;rec-number&gt;605&lt;/rec-number&gt;&lt;foreign-keys&gt;&lt;key app="EN" db-id="exvasrfx2dtraoesasxp2szsxa2df502592x" timestamp="1539048322"&gt;605&lt;/key&gt;&lt;key app="ENWeb" db-id=""&gt;0&lt;/key&gt;&lt;/foreign-keys&gt;&lt;ref-type name="Journal Article"&gt;17&lt;/ref-type&gt;&lt;contributors&gt;&lt;authors&gt;&lt;author&gt;Cavalcante, S. R.&lt;/author&gt;&lt;author&gt;Cecatti, J. G.&lt;/author&gt;&lt;author&gt;Pereira, R. I.&lt;/author&gt;&lt;author&gt;Baciuk, E. P.&lt;/author&gt;&lt;author&gt;Bernardo, A. L.&lt;/author&gt;&lt;author&gt;Silveira, C.&lt;/author&gt;&lt;/authors&gt;&lt;/contributors&gt;&lt;auth-address&gt;Department of Obstetrics and Gynecology, University of Campinas, Sao Paulo, Brazil. cccavalcante@terra.com.br&lt;/auth-address&gt;&lt;titles&gt;&lt;title&gt;Water aerobics II: maternal body composition and perinatal outcomes after a program for low risk pregnant women&lt;/title&gt;&lt;secondary-title&gt;Reprod Health&lt;/secondary-title&gt;&lt;/titles&gt;&lt;periodical&gt;&lt;full-title&gt;Reprod Health&lt;/full-title&gt;&lt;/periodical&gt;&lt;pages&gt;1&lt;/pages&gt;&lt;volume&gt;6&lt;/volume&gt;&lt;edition&gt;2009/01/08&lt;/edition&gt;&lt;dates&gt;&lt;year&gt;2009&lt;/year&gt;&lt;pub-dates&gt;&lt;date&gt;Jan 6&lt;/date&gt;&lt;/pub-dates&gt;&lt;/dates&gt;&lt;isbn&gt;1742-4755 (Electronic)&amp;#xD;1742-4755 (Linking)&lt;/isbn&gt;&lt;accession-num&gt;19126239&lt;/accession-num&gt;&lt;urls&gt;&lt;related-urls&gt;&lt;url&gt;https://www.ncbi.nlm.nih.gov/pubmed/19126239&lt;/url&gt;&lt;/related-urls&gt;&lt;/urls&gt;&lt;custom2&gt;PMC2628875&lt;/custom2&gt;&lt;electronic-resource-num&gt;10.1186/1742-4755-6-1&lt;/electronic-resource-num&gt;&lt;/record&gt;&lt;/Cite&gt;&lt;/EndNote&gt;</w:instrText>
            </w:r>
            <w:r w:rsidR="00616EE6">
              <w:rPr>
                <w:noProof/>
              </w:rPr>
              <w:fldChar w:fldCharType="separate"/>
            </w:r>
            <w:r w:rsidR="002747EA" w:rsidRPr="002747EA">
              <w:rPr>
                <w:noProof/>
                <w:vertAlign w:val="superscript"/>
              </w:rPr>
              <w:t>312</w:t>
            </w:r>
            <w:r w:rsidR="00616EE6">
              <w:rPr>
                <w:noProof/>
              </w:rPr>
              <w:fldChar w:fldCharType="end"/>
            </w:r>
          </w:p>
          <w:p w14:paraId="495968DA" w14:textId="1EAB664E" w:rsidR="000A1756" w:rsidRDefault="00C45716" w:rsidP="00E70A06">
            <w:r w:rsidRPr="00C12274">
              <w:t>Brazil</w:t>
            </w:r>
          </w:p>
        </w:tc>
        <w:tc>
          <w:tcPr>
            <w:tcW w:w="1670" w:type="dxa"/>
            <w:tcBorders>
              <w:left w:val="single" w:sz="4" w:space="0" w:color="3B3474"/>
              <w:right w:val="single" w:sz="4" w:space="0" w:color="3B3474"/>
            </w:tcBorders>
          </w:tcPr>
          <w:p w14:paraId="65F4C66C" w14:textId="660B1FA6" w:rsidR="000A1756" w:rsidRDefault="000A1756" w:rsidP="005569D7">
            <w:r>
              <w:t>Intervention: 34</w:t>
            </w:r>
          </w:p>
          <w:p w14:paraId="06185907" w14:textId="0BB5AFEE" w:rsidR="000A1756" w:rsidRDefault="000A1756" w:rsidP="005569D7">
            <w:r>
              <w:t>Control: 37</w:t>
            </w:r>
          </w:p>
        </w:tc>
        <w:tc>
          <w:tcPr>
            <w:tcW w:w="5395" w:type="dxa"/>
            <w:tcBorders>
              <w:left w:val="single" w:sz="4" w:space="0" w:color="3B3474"/>
              <w:right w:val="single" w:sz="4" w:space="0" w:color="3B3474"/>
            </w:tcBorders>
          </w:tcPr>
          <w:p w14:paraId="6BA6844A" w14:textId="3F3314CD" w:rsidR="000A1756" w:rsidRDefault="000A1756" w:rsidP="005569D7">
            <w:r w:rsidRPr="0000282F">
              <w:rPr>
                <w:b/>
              </w:rPr>
              <w:t>Aim</w:t>
            </w:r>
            <w:r>
              <w:t xml:space="preserve">: </w:t>
            </w:r>
            <w:r w:rsidRPr="0000282F">
              <w:t>To evaluate the association between water aerobics, maternal cardiovascular capacity during pregnancy, labo</w:t>
            </w:r>
            <w:r>
              <w:t>u</w:t>
            </w:r>
            <w:r w:rsidRPr="0000282F">
              <w:t xml:space="preserve">r and neonatal outcomes. </w:t>
            </w:r>
          </w:p>
          <w:p w14:paraId="7560F446" w14:textId="67ABAB68" w:rsidR="000A1756" w:rsidRDefault="000A1756" w:rsidP="005569D7">
            <w:r w:rsidRPr="0000282F">
              <w:rPr>
                <w:b/>
              </w:rPr>
              <w:t>Population</w:t>
            </w:r>
            <w:r>
              <w:t>: W</w:t>
            </w:r>
            <w:r w:rsidRPr="00C0211C">
              <w:t>omen of &lt; 20 weeks of pregnancy</w:t>
            </w:r>
            <w:r>
              <w:t xml:space="preserve"> with a singleton pregnancy</w:t>
            </w:r>
            <w:r w:rsidRPr="00C0211C">
              <w:t xml:space="preserve"> and no gestational risk factors</w:t>
            </w:r>
            <w:r>
              <w:t>.</w:t>
            </w:r>
            <w:r w:rsidR="00C45716">
              <w:t xml:space="preserve"> Mixed BMIs.</w:t>
            </w:r>
          </w:p>
          <w:p w14:paraId="21E652C6" w14:textId="048D1ABF" w:rsidR="00C45716" w:rsidRDefault="00C45716" w:rsidP="00C45716">
            <w:r w:rsidRPr="005E4EF9">
              <w:rPr>
                <w:b/>
              </w:rPr>
              <w:t>Intervention</w:t>
            </w:r>
            <w:r w:rsidR="007D13BF">
              <w:rPr>
                <w:b/>
              </w:rPr>
              <w:t>:</w:t>
            </w:r>
          </w:p>
          <w:p w14:paraId="1C0231F3" w14:textId="77777777" w:rsidR="00C45716" w:rsidRPr="00C45716" w:rsidRDefault="00C45716" w:rsidP="00C45716">
            <w:pPr>
              <w:pStyle w:val="bullet"/>
            </w:pPr>
            <w:r w:rsidRPr="00C45716">
              <w:rPr>
                <w:i/>
              </w:rPr>
              <w:t>Supervised</w:t>
            </w:r>
            <w:r w:rsidRPr="00C45716">
              <w:t>: Yes</w:t>
            </w:r>
          </w:p>
          <w:p w14:paraId="1B42FDB6" w14:textId="3D4502AE" w:rsidR="00C45716" w:rsidRPr="00C45716" w:rsidRDefault="00C45716" w:rsidP="00C45716">
            <w:pPr>
              <w:pStyle w:val="bullet"/>
            </w:pPr>
            <w:r w:rsidRPr="00C45716">
              <w:rPr>
                <w:i/>
              </w:rPr>
              <w:t>Type and duration</w:t>
            </w:r>
            <w:r w:rsidRPr="00C45716">
              <w:t xml:space="preserve">: Aerobic; Aquatic; </w:t>
            </w:r>
            <w:r w:rsidRPr="00C12274">
              <w:rPr>
                <w:sz w:val="16"/>
                <w:szCs w:val="16"/>
              </w:rPr>
              <w:t>50 min 3 times a week from &lt;20 wks to birth</w:t>
            </w:r>
          </w:p>
          <w:p w14:paraId="6F1C0F3F" w14:textId="311A459A" w:rsidR="000A1756" w:rsidRPr="0057791D" w:rsidRDefault="00C45716" w:rsidP="00C45716">
            <w:pPr>
              <w:pStyle w:val="bullet"/>
              <w:rPr>
                <w:rFonts w:ascii="Times" w:hAnsi="Times"/>
              </w:rPr>
            </w:pPr>
            <w:r w:rsidRPr="00C45716">
              <w:rPr>
                <w:i/>
              </w:rPr>
              <w:t>Intensity</w:t>
            </w:r>
            <w:r w:rsidRPr="00C45716">
              <w:t xml:space="preserve">: </w:t>
            </w:r>
            <w:r w:rsidRPr="00C12274">
              <w:t>Moderate 70% predicted HR</w:t>
            </w:r>
          </w:p>
        </w:tc>
        <w:tc>
          <w:tcPr>
            <w:tcW w:w="5953" w:type="dxa"/>
            <w:tcBorders>
              <w:left w:val="single" w:sz="4" w:space="0" w:color="3B3474"/>
              <w:right w:val="single" w:sz="4" w:space="0" w:color="3B3474"/>
            </w:tcBorders>
          </w:tcPr>
          <w:p w14:paraId="1C7A2AE4" w14:textId="77777777" w:rsidR="000A1756" w:rsidRDefault="000A1756" w:rsidP="005569D7">
            <w:r>
              <w:t xml:space="preserve">Intervention vs control: </w:t>
            </w:r>
          </w:p>
          <w:p w14:paraId="735F0B2A" w14:textId="77777777" w:rsidR="00037D83" w:rsidRDefault="00037D83" w:rsidP="00037D83">
            <w:pPr>
              <w:pStyle w:val="bullet"/>
              <w:keepLines w:val="0"/>
            </w:pPr>
            <w:r>
              <w:t>Gestational weight gain: 14.3±</w:t>
            </w:r>
            <w:r w:rsidRPr="00193727">
              <w:t xml:space="preserve">2.1 </w:t>
            </w:r>
            <w:r>
              <w:t>vs 15.1±</w:t>
            </w:r>
            <w:r w:rsidRPr="00193727">
              <w:t xml:space="preserve">1.6 </w:t>
            </w:r>
            <w:r>
              <w:t>p=</w:t>
            </w:r>
            <w:r w:rsidRPr="00193727">
              <w:t>0.38</w:t>
            </w:r>
          </w:p>
          <w:p w14:paraId="0616F877" w14:textId="4C7BBA47" w:rsidR="000A1756" w:rsidRPr="007D7AD3" w:rsidRDefault="00BE3AA4" w:rsidP="00BE3AA4">
            <w:pPr>
              <w:pStyle w:val="bullet"/>
            </w:pPr>
            <w:r w:rsidRPr="00BE3AA4">
              <w:t>Caesarean section</w:t>
            </w:r>
            <w:r w:rsidR="000A1756">
              <w:t>: 12 (36.4%) vs 17 (45.9%) p=0.57</w:t>
            </w:r>
          </w:p>
          <w:p w14:paraId="75BD5C40" w14:textId="77777777" w:rsidR="000A1756" w:rsidRPr="00FD2FA3" w:rsidRDefault="000A1756" w:rsidP="005569D7">
            <w:pPr>
              <w:pStyle w:val="bullet"/>
              <w:keepLines w:val="0"/>
            </w:pPr>
            <w:r w:rsidRPr="00FD2FA3">
              <w:t xml:space="preserve">Preterm birth (% &lt;37 weeks): 2/33 </w:t>
            </w:r>
            <w:r>
              <w:t xml:space="preserve">vs </w:t>
            </w:r>
            <w:r w:rsidRPr="00FD2FA3">
              <w:t xml:space="preserve">3/37 </w:t>
            </w:r>
            <w:r>
              <w:t>p=</w:t>
            </w:r>
            <w:r w:rsidRPr="00FD2FA3">
              <w:t xml:space="preserve">0.56 </w:t>
            </w:r>
            <w:r>
              <w:t xml:space="preserve">OR </w:t>
            </w:r>
            <w:r w:rsidRPr="00FD2FA3">
              <w:t>0.84 (0.28–2.53)</w:t>
            </w:r>
          </w:p>
          <w:p w14:paraId="2281DC73" w14:textId="1A69D75C" w:rsidR="000A1756" w:rsidRPr="008A21A6" w:rsidRDefault="000A1756" w:rsidP="005569D7">
            <w:pPr>
              <w:pStyle w:val="bullet"/>
              <w:keepLines w:val="0"/>
            </w:pPr>
            <w:r w:rsidRPr="00FD2FA3">
              <w:t xml:space="preserve">Low birth weight (&lt;2500 g): 3/33 </w:t>
            </w:r>
            <w:r>
              <w:t xml:space="preserve">vs </w:t>
            </w:r>
            <w:r w:rsidRPr="00FD2FA3">
              <w:t xml:space="preserve">2/37 </w:t>
            </w:r>
            <w:r>
              <w:t>p=</w:t>
            </w:r>
            <w:r w:rsidRPr="00FD2FA3">
              <w:t xml:space="preserve">0.44 </w:t>
            </w:r>
            <w:r>
              <w:t xml:space="preserve">OR </w:t>
            </w:r>
            <w:r w:rsidRPr="00FD2FA3">
              <w:t>1.30 (0.61–2.79)</w:t>
            </w:r>
          </w:p>
        </w:tc>
      </w:tr>
      <w:tr w:rsidR="000A1756" w:rsidRPr="00A652CB" w14:paraId="18974ADD" w14:textId="77777777" w:rsidTr="000A1756">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305" w:type="dxa"/>
            <w:tcBorders>
              <w:left w:val="single" w:sz="4" w:space="0" w:color="3B3474"/>
              <w:right w:val="single" w:sz="4" w:space="0" w:color="3B3474"/>
            </w:tcBorders>
          </w:tcPr>
          <w:p w14:paraId="0A250CBB" w14:textId="38488881" w:rsidR="00C45716" w:rsidRPr="00C12274" w:rsidRDefault="00C45716" w:rsidP="00E70A06">
            <w:r w:rsidRPr="00C12274">
              <w:rPr>
                <w:noProof/>
              </w:rPr>
              <w:t>Barakat et al 2008</w:t>
            </w:r>
            <w:r>
              <w:rPr>
                <w:noProof/>
              </w:rPr>
              <w:t>;</w:t>
            </w:r>
            <w:r w:rsidR="00616EE6">
              <w:rPr>
                <w:noProof/>
              </w:rPr>
              <w:fldChar w:fldCharType="begin"/>
            </w:r>
            <w:r w:rsidR="002747EA">
              <w:rPr>
                <w:noProof/>
              </w:rPr>
              <w:instrText xml:space="preserve"> ADDIN EN.CITE &lt;EndNote&gt;&lt;Cite&gt;&lt;Author&gt;Barakat&lt;/Author&gt;&lt;Year&gt;2008&lt;/Year&gt;&lt;RecNum&gt;667&lt;/RecNum&gt;&lt;DisplayText&gt;&lt;style face="superscript" font="Trebuchet MS" size="9"&gt;293&lt;/style&gt;&lt;/DisplayText&gt;&lt;record&gt;&lt;rec-number&gt;667&lt;/rec-number&gt;&lt;foreign-keys&gt;&lt;key app="EN" db-id="exvasrfx2dtraoesasxp2szsxa2df502592x" timestamp="1540526538"&gt;667&lt;/key&gt;&lt;/foreign-keys&gt;&lt;ref-type name="Journal Article"&gt;17&lt;/ref-type&gt;&lt;contributors&gt;&lt;authors&gt;&lt;author&gt;Barakat, R.&lt;/author&gt;&lt;author&gt;Stirling, J. R.&lt;/author&gt;&lt;author&gt;Lucia, A.&lt;/author&gt;&lt;/authors&gt;&lt;/contributors&gt;&lt;auth-address&gt;Instituto Nacional de Educacion Fisica (INEF), Universidad Politecnica, Madrid, Spain.&lt;/auth-address&gt;&lt;titles&gt;&lt;title&gt;Does exercise training during pregnancy affect gestational age? A randomised controlled trial&lt;/title&gt;&lt;secondary-title&gt;Br J Sports Med&lt;/secondary-title&gt;&lt;/titles&gt;&lt;periodical&gt;&lt;full-title&gt;Br J Sports Med&lt;/full-title&gt;&lt;/periodical&gt;&lt;pages&gt;674-8&lt;/pages&gt;&lt;volume&gt;42&lt;/volume&gt;&lt;number&gt;8&lt;/number&gt;&lt;edition&gt;2008/06/17&lt;/edition&gt;&lt;keywords&gt;&lt;keyword&gt;Adult&lt;/keyword&gt;&lt;keyword&gt;Exercise/*physiology&lt;/keyword&gt;&lt;keyword&gt;Female&lt;/keyword&gt;&lt;keyword&gt;*Gestational Age&lt;/keyword&gt;&lt;keyword&gt;Humans&lt;/keyword&gt;&lt;keyword&gt;Infant, Newborn&lt;/keyword&gt;&lt;keyword&gt;Physical Education and Training/methods&lt;/keyword&gt;&lt;keyword&gt;Pregnancy&lt;/keyword&gt;&lt;keyword&gt;Pregnancy Trimester, Second/physiology&lt;/keyword&gt;&lt;keyword&gt;Pregnancy Trimester, Third/physiology&lt;/keyword&gt;&lt;keyword&gt;Premature Birth/*etiology&lt;/keyword&gt;&lt;/keywords&gt;&lt;dates&gt;&lt;year&gt;2008&lt;/year&gt;&lt;pub-dates&gt;&lt;date&gt;Aug&lt;/date&gt;&lt;/pub-dates&gt;&lt;/dates&gt;&lt;isbn&gt;1473-0480 (Electronic)&amp;#xD;0306-3674 (Linking)&lt;/isbn&gt;&lt;accession-num&gt;18552370&lt;/accession-num&gt;&lt;urls&gt;&lt;related-urls&gt;&lt;url&gt;https://www.ncbi.nlm.nih.gov/pubmed/18552370&lt;/url&gt;&lt;/related-urls&gt;&lt;/urls&gt;&lt;electronic-resource-num&gt;10.1136/bjsm.2008.047837&lt;/electronic-resource-num&gt;&lt;/record&gt;&lt;/Cite&gt;&lt;/EndNote&gt;</w:instrText>
            </w:r>
            <w:r w:rsidR="00616EE6">
              <w:rPr>
                <w:noProof/>
              </w:rPr>
              <w:fldChar w:fldCharType="separate"/>
            </w:r>
            <w:r w:rsidR="002747EA" w:rsidRPr="002747EA">
              <w:rPr>
                <w:noProof/>
                <w:vertAlign w:val="superscript"/>
              </w:rPr>
              <w:t>293</w:t>
            </w:r>
            <w:r w:rsidR="00616EE6">
              <w:rPr>
                <w:noProof/>
              </w:rPr>
              <w:fldChar w:fldCharType="end"/>
            </w:r>
            <w:r w:rsidRPr="00C12274" w:rsidDel="00425275">
              <w:rPr>
                <w:noProof/>
              </w:rPr>
              <w:t xml:space="preserve"> </w:t>
            </w:r>
            <w:r w:rsidRPr="00C12274">
              <w:rPr>
                <w:noProof/>
              </w:rPr>
              <w:t>Barakat et al 2009a;</w:t>
            </w:r>
            <w:r w:rsidR="00616EE6">
              <w:rPr>
                <w:noProof/>
              </w:rPr>
              <w:fldChar w:fldCharType="begin"/>
            </w:r>
            <w:r w:rsidR="002747EA">
              <w:rPr>
                <w:noProof/>
              </w:rPr>
              <w:instrText xml:space="preserve"> ADDIN EN.CITE &lt;EndNote&gt;&lt;Cite&gt;&lt;Author&gt;Barakat&lt;/Author&gt;&lt;Year&gt;2009&lt;/Year&gt;&lt;RecNum&gt;668&lt;/RecNum&gt;&lt;DisplayText&gt;&lt;style face="superscript" font="Trebuchet MS" size="9"&gt;313&lt;/style&gt;&lt;/DisplayText&gt;&lt;record&gt;&lt;rec-number&gt;668&lt;/rec-number&gt;&lt;foreign-keys&gt;&lt;key app="EN" db-id="exvasrfx2dtraoesasxp2szsxa2df502592x" timestamp="1540526591"&gt;668&lt;/key&gt;&lt;/foreign-keys&gt;&lt;ref-type name="Journal Article"&gt;17&lt;/ref-type&gt;&lt;contributors&gt;&lt;authors&gt;&lt;author&gt;Barakat, R.&lt;/author&gt;&lt;author&gt;Lucia, A.&lt;/author&gt;&lt;author&gt;Ruiz, J. R.&lt;/author&gt;&lt;/authors&gt;&lt;/contributors&gt;&lt;auth-address&gt;Facultad de Ciencias de la Actividad Fisica y del Deporte-INEF, Universidad Politecnica de Madrid, Madrid, Spain.&lt;/auth-address&gt;&lt;titles&gt;&lt;title&gt;Resistance exercise training during pregnancy and newborn&amp;apos;s birth size: a randomised controlled trial&lt;/title&gt;&lt;secondary-title&gt;Int J Obes (Lond)&lt;/secondary-title&gt;&lt;/titles&gt;&lt;periodical&gt;&lt;full-title&gt;Int J Obes (Lond)&lt;/full-title&gt;&lt;/periodical&gt;&lt;pages&gt;1048-57&lt;/pages&gt;&lt;volume&gt;33&lt;/volume&gt;&lt;number&gt;9&lt;/number&gt;&lt;edition&gt;2009/07/29&lt;/edition&gt;&lt;keywords&gt;&lt;keyword&gt;Adult&lt;/keyword&gt;&lt;keyword&gt;Birth Weight/*physiology&lt;/keyword&gt;&lt;keyword&gt;Body Mass Index&lt;/keyword&gt;&lt;keyword&gt;Body Size&lt;/keyword&gt;&lt;keyword&gt;Body Weight/*physiology&lt;/keyword&gt;&lt;keyword&gt;Female&lt;/keyword&gt;&lt;keyword&gt;Fetal Development/*physiology&lt;/keyword&gt;&lt;keyword&gt;Humans&lt;/keyword&gt;&lt;keyword&gt;Infant, Newborn&lt;/keyword&gt;&lt;keyword&gt;Pregnancy&lt;/keyword&gt;&lt;keyword&gt;Pregnancy Trimester, Second&lt;/keyword&gt;&lt;keyword&gt;Pregnancy Trimester, Third&lt;/keyword&gt;&lt;keyword&gt;Resistance Training/*methods&lt;/keyword&gt;&lt;keyword&gt;Spain/epidemiology&lt;/keyword&gt;&lt;/keywords&gt;&lt;dates&gt;&lt;year&gt;2009&lt;/year&gt;&lt;pub-dates&gt;&lt;date&gt;Sep&lt;/date&gt;&lt;/pub-dates&gt;&lt;/dates&gt;&lt;isbn&gt;1476-5497 (Electronic)&amp;#xD;0307-0565 (Linking)&lt;/isbn&gt;&lt;accession-num&gt;19636320&lt;/accession-num&gt;&lt;urls&gt;&lt;related-urls&gt;&lt;url&gt;https://www.ncbi.nlm.nih.gov/pubmed/19636320&lt;/url&gt;&lt;/related-urls&gt;&lt;/urls&gt;&lt;electronic-resource-num&gt;10.1038/ijo.2009.150&lt;/electronic-resource-num&gt;&lt;/record&gt;&lt;/Cite&gt;&lt;/EndNote&gt;</w:instrText>
            </w:r>
            <w:r w:rsidR="00616EE6">
              <w:rPr>
                <w:noProof/>
              </w:rPr>
              <w:fldChar w:fldCharType="separate"/>
            </w:r>
            <w:r w:rsidR="002747EA" w:rsidRPr="002747EA">
              <w:rPr>
                <w:noProof/>
                <w:vertAlign w:val="superscript"/>
              </w:rPr>
              <w:t>313</w:t>
            </w:r>
            <w:r w:rsidR="00616EE6">
              <w:rPr>
                <w:noProof/>
              </w:rPr>
              <w:fldChar w:fldCharType="end"/>
            </w:r>
            <w:r w:rsidRPr="00C12274">
              <w:rPr>
                <w:noProof/>
              </w:rPr>
              <w:t xml:space="preserve"> Barakat et al 2009b;</w:t>
            </w:r>
            <w:r w:rsidR="00616EE6">
              <w:rPr>
                <w:noProof/>
              </w:rPr>
              <w:fldChar w:fldCharType="begin"/>
            </w:r>
            <w:r w:rsidR="002747EA">
              <w:rPr>
                <w:noProof/>
              </w:rPr>
              <w:instrText xml:space="preserve"> ADDIN EN.CITE &lt;EndNote&gt;&lt;Cite&gt;&lt;Author&gt;Barakat&lt;/Author&gt;&lt;Year&gt;2009&lt;/Year&gt;&lt;RecNum&gt;1010&lt;/RecNum&gt;&lt;DisplayText&gt;&lt;style face="superscript" font="Trebuchet MS" size="9"&gt;303&lt;/style&gt;&lt;/DisplayText&gt;&lt;record&gt;&lt;rec-number&gt;1010&lt;/rec-number&gt;&lt;foreign-keys&gt;&lt;key app="EN" db-id="exvasrfx2dtraoesasxp2szsxa2df502592x" timestamp="1548983476"&gt;1010&lt;/key&gt;&lt;/foreign-keys&gt;&lt;ref-type name="Journal Article"&gt;17&lt;/ref-type&gt;&lt;contributors&gt;&lt;authors&gt;&lt;author&gt;Barakat, R.&lt;/author&gt;&lt;author&gt;Ruiz, J. R.&lt;/author&gt;&lt;author&gt;Stirling, J. R.&lt;/author&gt;&lt;author&gt;Zakynthinaki, M.&lt;/author&gt;&lt;author&gt;Lucia, A.&lt;/author&gt;&lt;/authors&gt;&lt;/contributors&gt;&lt;auth-address&gt;Facultad de Ciencias de la Actividad Fisica y del Deporte-INEF, Universidad Politecnica de Madrid, Spain.&lt;/auth-address&gt;&lt;titles&gt;&lt;title&gt;Type of delivery is not affected by light resistance and toning exercise training during pregnancy: a randomized controlled trial&lt;/title&gt;&lt;secondary-title&gt;Am J Obstet Gynecol&lt;/secondary-title&gt;&lt;/titles&gt;&lt;periodical&gt;&lt;full-title&gt;Am J Obstet Gynecol&lt;/full-title&gt;&lt;/periodical&gt;&lt;pages&gt;590 e1-6&lt;/pages&gt;&lt;volume&gt;201&lt;/volume&gt;&lt;number&gt;6&lt;/number&gt;&lt;edition&gt;2009/07/18&lt;/edition&gt;&lt;keywords&gt;&lt;keyword&gt;Adult&lt;/keyword&gt;&lt;keyword&gt;*Delivery, Obstetric&lt;/keyword&gt;&lt;keyword&gt;Female&lt;/keyword&gt;&lt;keyword&gt;Humans&lt;/keyword&gt;&lt;keyword&gt;*Labor, Obstetric&lt;/keyword&gt;&lt;keyword&gt;Pregnancy&lt;/keyword&gt;&lt;keyword&gt;Pregnancy Trimester, Second&lt;/keyword&gt;&lt;keyword&gt;Pregnancy Trimester, Third&lt;/keyword&gt;&lt;keyword&gt;*Weight Lifting&lt;/keyword&gt;&lt;/keywords&gt;&lt;dates&gt;&lt;year&gt;2009&lt;/year&gt;&lt;pub-dates&gt;&lt;date&gt;Dec&lt;/date&gt;&lt;/pub-dates&gt;&lt;/dates&gt;&lt;isbn&gt;1097-6868 (Electronic)&amp;#xD;0002-9378 (Linking)&lt;/isbn&gt;&lt;accession-num&gt;19608151&lt;/accession-num&gt;&lt;urls&gt;&lt;related-urls&gt;&lt;url&gt;https://www.ncbi.nlm.nih.gov/pubmed/19608151&lt;/url&gt;&lt;/related-urls&gt;&lt;/urls&gt;&lt;electronic-resource-num&gt;10.1016/j.ajog.2009.06.004&lt;/electronic-resource-num&gt;&lt;/record&gt;&lt;/Cite&gt;&lt;/EndNote&gt;</w:instrText>
            </w:r>
            <w:r w:rsidR="00616EE6">
              <w:rPr>
                <w:noProof/>
              </w:rPr>
              <w:fldChar w:fldCharType="separate"/>
            </w:r>
            <w:r w:rsidR="002747EA" w:rsidRPr="002747EA">
              <w:rPr>
                <w:noProof/>
                <w:vertAlign w:val="superscript"/>
              </w:rPr>
              <w:t>303</w:t>
            </w:r>
            <w:r w:rsidR="00616EE6">
              <w:rPr>
                <w:noProof/>
              </w:rPr>
              <w:fldChar w:fldCharType="end"/>
            </w:r>
          </w:p>
          <w:p w14:paraId="4A661436" w14:textId="77777777" w:rsidR="00C45716" w:rsidRPr="00C12274" w:rsidRDefault="00C45716" w:rsidP="00E70A06">
            <w:r w:rsidRPr="00C12274">
              <w:t>Spain</w:t>
            </w:r>
          </w:p>
          <w:p w14:paraId="77D49EB6" w14:textId="492230E3" w:rsidR="000A1756" w:rsidRPr="00362C86" w:rsidRDefault="00C45716" w:rsidP="00E70A06">
            <w:r w:rsidRPr="00C12274">
              <w:t>NCT00813657</w:t>
            </w:r>
          </w:p>
        </w:tc>
        <w:tc>
          <w:tcPr>
            <w:tcW w:w="1670" w:type="dxa"/>
            <w:tcBorders>
              <w:left w:val="single" w:sz="4" w:space="0" w:color="3B3474"/>
              <w:right w:val="single" w:sz="4" w:space="0" w:color="3B3474"/>
            </w:tcBorders>
          </w:tcPr>
          <w:p w14:paraId="554FC133" w14:textId="32458234" w:rsidR="000A1756" w:rsidRDefault="000A1756" w:rsidP="005569D7">
            <w:r>
              <w:t>Intervention: 72</w:t>
            </w:r>
          </w:p>
          <w:p w14:paraId="32D99970" w14:textId="0A6937B9" w:rsidR="000A1756" w:rsidRDefault="000A1756" w:rsidP="005569D7">
            <w:r>
              <w:t>Control: 70</w:t>
            </w:r>
          </w:p>
        </w:tc>
        <w:tc>
          <w:tcPr>
            <w:tcW w:w="5395" w:type="dxa"/>
            <w:tcBorders>
              <w:left w:val="single" w:sz="4" w:space="0" w:color="3B3474"/>
              <w:right w:val="single" w:sz="4" w:space="0" w:color="3B3474"/>
            </w:tcBorders>
          </w:tcPr>
          <w:p w14:paraId="6E82261A" w14:textId="2F2CE9F7" w:rsidR="000A1756" w:rsidRDefault="000A1756" w:rsidP="005569D7">
            <w:r w:rsidRPr="00A33A8C">
              <w:rPr>
                <w:b/>
              </w:rPr>
              <w:t>Aim</w:t>
            </w:r>
            <w:r>
              <w:t>: to examine</w:t>
            </w:r>
            <w:r w:rsidRPr="00A33A8C">
              <w:t xml:space="preserve"> the effect of light intensity resistance exercise training performed during the second and third trimester of pregnancy. </w:t>
            </w:r>
          </w:p>
          <w:p w14:paraId="6CDB200C" w14:textId="3FBA4311" w:rsidR="000A1756" w:rsidRDefault="000A1756" w:rsidP="005569D7">
            <w:r w:rsidRPr="00A33A8C">
              <w:rPr>
                <w:b/>
              </w:rPr>
              <w:t>Population</w:t>
            </w:r>
            <w:r>
              <w:t xml:space="preserve">: Healthy </w:t>
            </w:r>
            <w:r w:rsidRPr="00A33A8C">
              <w:t xml:space="preserve">sedentary </w:t>
            </w:r>
            <w:r>
              <w:t>pregnant women</w:t>
            </w:r>
            <w:r w:rsidR="00C45716">
              <w:t>; mixed BMIs</w:t>
            </w:r>
            <w:r w:rsidRPr="00A33A8C">
              <w:t xml:space="preserve">. </w:t>
            </w:r>
          </w:p>
          <w:p w14:paraId="6E702129" w14:textId="0D8A0FCE" w:rsidR="00C45716" w:rsidRDefault="00C45716" w:rsidP="00C45716">
            <w:r w:rsidRPr="005E4EF9">
              <w:rPr>
                <w:b/>
              </w:rPr>
              <w:t>Intervention</w:t>
            </w:r>
            <w:r w:rsidR="007D13BF">
              <w:rPr>
                <w:b/>
              </w:rPr>
              <w:t>:</w:t>
            </w:r>
          </w:p>
          <w:p w14:paraId="5EB50732" w14:textId="77777777" w:rsidR="00C45716" w:rsidRPr="00C45716" w:rsidRDefault="00C45716" w:rsidP="00C45716">
            <w:pPr>
              <w:pStyle w:val="bullet"/>
            </w:pPr>
            <w:r w:rsidRPr="00C45716">
              <w:rPr>
                <w:i/>
              </w:rPr>
              <w:t>Supervised</w:t>
            </w:r>
            <w:r w:rsidRPr="00C45716">
              <w:t>: Yes</w:t>
            </w:r>
          </w:p>
          <w:p w14:paraId="61E1F92E" w14:textId="55B515C1" w:rsidR="00C45716" w:rsidRPr="00C45716" w:rsidRDefault="00C45716" w:rsidP="00C45716">
            <w:pPr>
              <w:pStyle w:val="bullet"/>
            </w:pPr>
            <w:r w:rsidRPr="00C45716">
              <w:rPr>
                <w:i/>
              </w:rPr>
              <w:t>Type and duration</w:t>
            </w:r>
            <w:r w:rsidRPr="00C45716">
              <w:t xml:space="preserve">: </w:t>
            </w:r>
            <w:r>
              <w:t xml:space="preserve">Resistance; </w:t>
            </w:r>
            <w:r w:rsidRPr="00C12274">
              <w:t>Toning and joint mobilisation</w:t>
            </w:r>
            <w:r>
              <w:t xml:space="preserve">; </w:t>
            </w:r>
            <w:r w:rsidRPr="00C12274">
              <w:t>35-40 min 3 times a week from weeks 12-13 to 38-39</w:t>
            </w:r>
            <w:r>
              <w:t>.</w:t>
            </w:r>
          </w:p>
          <w:p w14:paraId="60E03820" w14:textId="5638FABC" w:rsidR="000A1756" w:rsidRPr="00A33A8C" w:rsidRDefault="00C45716" w:rsidP="00C45716">
            <w:pPr>
              <w:pStyle w:val="bullet"/>
            </w:pPr>
            <w:r w:rsidRPr="00C45716">
              <w:rPr>
                <w:i/>
              </w:rPr>
              <w:t>Intensity</w:t>
            </w:r>
            <w:r w:rsidRPr="00C45716">
              <w:t xml:space="preserve">: </w:t>
            </w:r>
            <w:r w:rsidRPr="00A32D99">
              <w:t>Light; ≤80% of age-predicted maximum HR</w:t>
            </w:r>
          </w:p>
        </w:tc>
        <w:tc>
          <w:tcPr>
            <w:tcW w:w="5953" w:type="dxa"/>
            <w:tcBorders>
              <w:left w:val="single" w:sz="4" w:space="0" w:color="3B3474"/>
              <w:right w:val="single" w:sz="4" w:space="0" w:color="3B3474"/>
            </w:tcBorders>
          </w:tcPr>
          <w:p w14:paraId="481F5D20" w14:textId="1A6AAEC2" w:rsidR="000A1756" w:rsidRDefault="00BE3AA4" w:rsidP="005569D7">
            <w:r>
              <w:t>Gestational w</w:t>
            </w:r>
            <w:r w:rsidR="000A1756">
              <w:t xml:space="preserve">eight gain intervention vs </w:t>
            </w:r>
            <w:r w:rsidR="000A1756" w:rsidRPr="006234EA">
              <w:t>control by BMI:</w:t>
            </w:r>
            <w:r w:rsidR="000A1756">
              <w:t xml:space="preserve"> </w:t>
            </w:r>
          </w:p>
          <w:p w14:paraId="04C2D442" w14:textId="57CA1309" w:rsidR="000A1756" w:rsidRPr="0027402E" w:rsidRDefault="000A1756" w:rsidP="005569D7">
            <w:pPr>
              <w:pStyle w:val="bullet"/>
              <w:keepLines w:val="0"/>
            </w:pPr>
            <w:r w:rsidRPr="0027402E">
              <w:t>18.5–24.9 kg/m</w:t>
            </w:r>
            <w:r w:rsidRPr="00596C15">
              <w:rPr>
                <w:vertAlign w:val="superscript"/>
              </w:rPr>
              <w:t>2</w:t>
            </w:r>
            <w:r w:rsidRPr="00596C15">
              <w:t>:</w:t>
            </w:r>
            <w:r w:rsidRPr="0027402E">
              <w:t xml:space="preserve">12.2±2.9 </w:t>
            </w:r>
            <w:r>
              <w:t xml:space="preserve">vs </w:t>
            </w:r>
            <w:r w:rsidRPr="0027402E">
              <w:t>12.6±3.5 P</w:t>
            </w:r>
            <w:r>
              <w:rPr>
                <w:rFonts w:ascii="Times" w:hAnsi="Times"/>
              </w:rPr>
              <w:t>&gt;</w:t>
            </w:r>
            <w:r w:rsidRPr="0027402E">
              <w:t xml:space="preserve">0.1 </w:t>
            </w:r>
          </w:p>
          <w:p w14:paraId="052C3597" w14:textId="1B0D2BE1" w:rsidR="000A1756" w:rsidRPr="0027402E" w:rsidRDefault="000A1756" w:rsidP="005569D7">
            <w:pPr>
              <w:pStyle w:val="bullet"/>
              <w:keepLines w:val="0"/>
            </w:pPr>
            <w:r w:rsidRPr="0027402E">
              <w:t>25.0–29.9 kg/m</w:t>
            </w:r>
            <w:r w:rsidRPr="00596C15">
              <w:rPr>
                <w:vertAlign w:val="superscript"/>
              </w:rPr>
              <w:t>2</w:t>
            </w:r>
            <w:r w:rsidRPr="00596C15">
              <w:t>:</w:t>
            </w:r>
            <w:r>
              <w:rPr>
                <w:sz w:val="7"/>
                <w:szCs w:val="7"/>
              </w:rPr>
              <w:t xml:space="preserve"> </w:t>
            </w:r>
            <w:r w:rsidRPr="0027402E">
              <w:t xml:space="preserve">10.9±4.9 </w:t>
            </w:r>
            <w:r>
              <w:t xml:space="preserve">vs </w:t>
            </w:r>
            <w:r w:rsidRPr="0027402E">
              <w:t>12.3±3.9 P</w:t>
            </w:r>
            <w:r>
              <w:rPr>
                <w:rFonts w:ascii="Times" w:hAnsi="Times"/>
              </w:rPr>
              <w:t>&gt;</w:t>
            </w:r>
            <w:r w:rsidRPr="0027402E">
              <w:t xml:space="preserve">0.1 </w:t>
            </w:r>
          </w:p>
          <w:p w14:paraId="714AB1B0" w14:textId="6359074A" w:rsidR="000A1756" w:rsidRPr="0027402E" w:rsidRDefault="000A1756" w:rsidP="005569D7">
            <w:pPr>
              <w:pStyle w:val="bullet"/>
              <w:keepLines w:val="0"/>
            </w:pPr>
            <w:r>
              <w:t>≥</w:t>
            </w:r>
            <w:r w:rsidRPr="0027402E">
              <w:t>30.0 kg/m</w:t>
            </w:r>
            <w:r w:rsidRPr="00596C15">
              <w:rPr>
                <w:vertAlign w:val="superscript"/>
              </w:rPr>
              <w:t>2</w:t>
            </w:r>
            <w:r>
              <w:t xml:space="preserve">: </w:t>
            </w:r>
            <w:r w:rsidRPr="0027402E">
              <w:t xml:space="preserve">8.4±4.14 </w:t>
            </w:r>
            <w:r>
              <w:t xml:space="preserve">vs </w:t>
            </w:r>
            <w:r w:rsidRPr="0027402E">
              <w:t>9.7±1.2 P</w:t>
            </w:r>
            <w:r>
              <w:rPr>
                <w:rFonts w:ascii="Times" w:hAnsi="Times"/>
              </w:rPr>
              <w:t>&gt;</w:t>
            </w:r>
            <w:r w:rsidRPr="0027402E">
              <w:t xml:space="preserve">0.1 </w:t>
            </w:r>
          </w:p>
          <w:p w14:paraId="598F9A8E" w14:textId="7E6B9701" w:rsidR="000A1756" w:rsidRDefault="000A1756" w:rsidP="005569D7">
            <w:pPr>
              <w:pStyle w:val="bullet"/>
              <w:keepLines w:val="0"/>
            </w:pPr>
            <w:r w:rsidRPr="0027402E">
              <w:t>All</w:t>
            </w:r>
            <w:r>
              <w:t>:</w:t>
            </w:r>
            <w:r w:rsidRPr="0027402E">
              <w:t xml:space="preserve"> 11.5±3.7 12.4±3.4 P</w:t>
            </w:r>
            <w:r>
              <w:rPr>
                <w:rFonts w:ascii="Times" w:hAnsi="Times"/>
              </w:rPr>
              <w:t>&gt;</w:t>
            </w:r>
            <w:r w:rsidRPr="0027402E">
              <w:t>0.1</w:t>
            </w:r>
          </w:p>
          <w:p w14:paraId="7548B6AF" w14:textId="5E6BCEAD" w:rsidR="000A1756" w:rsidRDefault="000A1756" w:rsidP="005569D7">
            <w:r>
              <w:t>Neonatal outcomes</w:t>
            </w:r>
            <w:r w:rsidRPr="00F85AA5">
              <w:t xml:space="preserve"> (g) </w:t>
            </w:r>
            <w:r>
              <w:t>intervention vs control:</w:t>
            </w:r>
          </w:p>
          <w:p w14:paraId="381822EE" w14:textId="5A409757" w:rsidR="000A1756" w:rsidRPr="00F85AA5" w:rsidRDefault="000A1756" w:rsidP="005569D7">
            <w:pPr>
              <w:pStyle w:val="bullet"/>
              <w:keepLines w:val="0"/>
            </w:pPr>
            <w:r>
              <w:t>Low birthweight &lt;</w:t>
            </w:r>
            <w:r w:rsidRPr="00F85AA5">
              <w:t>2500 g</w:t>
            </w:r>
            <w:r>
              <w:t>: 4 (</w:t>
            </w:r>
            <w:r w:rsidRPr="00F85AA5">
              <w:t>5.6</w:t>
            </w:r>
            <w:r>
              <w:t>%)</w:t>
            </w:r>
            <w:r w:rsidRPr="00F85AA5">
              <w:t xml:space="preserve"> </w:t>
            </w:r>
            <w:r>
              <w:t>vs 4 (</w:t>
            </w:r>
            <w:r w:rsidRPr="00F85AA5">
              <w:t>5.7</w:t>
            </w:r>
            <w:r>
              <w:t>%)</w:t>
            </w:r>
            <w:r w:rsidRPr="00F85AA5">
              <w:t xml:space="preserve"> P</w:t>
            </w:r>
            <w:r>
              <w:t>&gt;</w:t>
            </w:r>
            <w:r w:rsidRPr="00F85AA5">
              <w:rPr>
                <w:rFonts w:ascii="Times" w:hAnsi="Times"/>
              </w:rPr>
              <w:t>4</w:t>
            </w:r>
            <w:r w:rsidRPr="00F85AA5">
              <w:t>0.1</w:t>
            </w:r>
          </w:p>
          <w:p w14:paraId="6AC1719B" w14:textId="74621981" w:rsidR="000A1756" w:rsidRPr="00F85AA5" w:rsidRDefault="000A1756" w:rsidP="005569D7">
            <w:pPr>
              <w:pStyle w:val="bullet"/>
              <w:keepLines w:val="0"/>
            </w:pPr>
            <w:r>
              <w:t>Macrosomia</w:t>
            </w:r>
            <w:r w:rsidRPr="00B14845">
              <w:t xml:space="preserve"> </w:t>
            </w:r>
            <w:r>
              <w:rPr>
                <w:rFonts w:ascii="Times" w:hAnsi="Times"/>
              </w:rPr>
              <w:t>&gt;</w:t>
            </w:r>
            <w:r>
              <w:t>4000 g: 1 (</w:t>
            </w:r>
            <w:r w:rsidRPr="00F85AA5">
              <w:t>1.4</w:t>
            </w:r>
            <w:r>
              <w:t>%)</w:t>
            </w:r>
            <w:r w:rsidRPr="00F85AA5">
              <w:t xml:space="preserve"> </w:t>
            </w:r>
            <w:r>
              <w:t>vs 7 (</w:t>
            </w:r>
            <w:r w:rsidRPr="00F85AA5">
              <w:t>10</w:t>
            </w:r>
            <w:r>
              <w:t>%)</w:t>
            </w:r>
            <w:r w:rsidRPr="00F85AA5">
              <w:t xml:space="preserve"> P</w:t>
            </w:r>
            <w:r>
              <w:rPr>
                <w:rFonts w:ascii="Times" w:hAnsi="Times"/>
              </w:rPr>
              <w:t>&gt;</w:t>
            </w:r>
            <w:r w:rsidRPr="00F85AA5">
              <w:t>0.1</w:t>
            </w:r>
          </w:p>
          <w:p w14:paraId="14D606AF" w14:textId="09BF15CE" w:rsidR="000A1756" w:rsidRDefault="000A1756" w:rsidP="000A1756">
            <w:r w:rsidRPr="00E0607D">
              <w:t>C</w:t>
            </w:r>
            <w:r>
              <w:t>aesarean</w:t>
            </w:r>
            <w:r w:rsidR="00BE3AA4">
              <w:t xml:space="preserve"> section</w:t>
            </w:r>
            <w:r>
              <w:t>:</w:t>
            </w:r>
            <w:r w:rsidRPr="00E0607D">
              <w:t xml:space="preserve"> 11 (15.3%) </w:t>
            </w:r>
            <w:r>
              <w:t xml:space="preserve">vs </w:t>
            </w:r>
            <w:r w:rsidRPr="00E0607D">
              <w:t>11 (15.7%)</w:t>
            </w:r>
          </w:p>
        </w:tc>
      </w:tr>
      <w:tr w:rsidR="000A1756" w:rsidRPr="00A652CB" w14:paraId="174C8713" w14:textId="77777777" w:rsidTr="000A1756">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305" w:type="dxa"/>
            <w:tcBorders>
              <w:left w:val="single" w:sz="4" w:space="0" w:color="3B3474"/>
              <w:right w:val="single" w:sz="4" w:space="0" w:color="3B3474"/>
            </w:tcBorders>
          </w:tcPr>
          <w:p w14:paraId="7330258B" w14:textId="28DDECAD" w:rsidR="00C45716" w:rsidRPr="00C12274" w:rsidRDefault="00C45716" w:rsidP="00E70A06">
            <w:r>
              <w:rPr>
                <w:noProof/>
              </w:rPr>
              <w:t>Barakat et al 2011;</w:t>
            </w:r>
            <w:r w:rsidR="00616EE6">
              <w:rPr>
                <w:noProof/>
              </w:rPr>
              <w:fldChar w:fldCharType="begin"/>
            </w:r>
            <w:r w:rsidR="002747EA">
              <w:rPr>
                <w:noProof/>
              </w:rPr>
              <w:instrText xml:space="preserve"> ADDIN EN.CITE &lt;EndNote&gt;&lt;Cite&gt;&lt;Author&gt;Barakat&lt;/Author&gt;&lt;Year&gt;2011&lt;/Year&gt;&lt;RecNum&gt;669&lt;/RecNum&gt;&lt;DisplayText&gt;&lt;style face="superscript" font="Trebuchet MS" size="9"&gt;426&lt;/style&gt;&lt;/DisplayText&gt;&lt;record&gt;&lt;rec-number&gt;669&lt;/rec-number&gt;&lt;foreign-keys&gt;&lt;key app="EN" db-id="exvasrfx2dtraoesasxp2szsxa2df502592x" timestamp="1540526624"&gt;669&lt;/key&gt;&lt;/foreign-keys&gt;&lt;ref-type name="Journal Article"&gt;17&lt;/ref-type&gt;&lt;contributors&gt;&lt;authors&gt;&lt;author&gt;Barakat, R.&lt;/author&gt;&lt;author&gt;Pelaez, M.&lt;/author&gt;&lt;author&gt;Montejo, R.&lt;/author&gt;&lt;author&gt;Luaces, M.&lt;/author&gt;&lt;author&gt;Zakynthinaki, M.&lt;/author&gt;&lt;/authors&gt;&lt;/contributors&gt;&lt;auth-address&gt;Facultad de Ciencias de la Actividad Fisica y del Deporte - INEF, Universidad Politecnica de Madrid, Spain.&lt;/auth-address&gt;&lt;titles&gt;&lt;title&gt;Exercise during pregnancy improves maternal health perception: a randomized controlled trial&lt;/title&gt;&lt;secondary-title&gt;Am J Obstet Gynecol&lt;/secondary-title&gt;&lt;/titles&gt;&lt;periodical&gt;&lt;full-title&gt;Am J Obstet Gynecol&lt;/full-title&gt;&lt;/periodical&gt;&lt;pages&gt;402 e1-7&lt;/pages&gt;&lt;volume&gt;204&lt;/volume&gt;&lt;number&gt;5&lt;/number&gt;&lt;edition&gt;2011/03/01&lt;/edition&gt;&lt;keywords&gt;&lt;keyword&gt;Adult&lt;/keyword&gt;&lt;keyword&gt;Exercise/*psychology&lt;/keyword&gt;&lt;keyword&gt;Female&lt;/keyword&gt;&lt;keyword&gt;*Health Status&lt;/keyword&gt;&lt;keyword&gt;Humans&lt;/keyword&gt;&lt;keyword&gt;Maternal Welfare/*psychology&lt;/keyword&gt;&lt;keyword&gt;*Perception&lt;/keyword&gt;&lt;keyword&gt;Pregnancy&lt;/keyword&gt;&lt;keyword&gt;Pregnancy Outcome&lt;/keyword&gt;&lt;keyword&gt;Sedentary Lifestyle&lt;/keyword&gt;&lt;keyword&gt;Women&amp;apos;s Health&lt;/keyword&gt;&lt;/keywords&gt;&lt;dates&gt;&lt;year&gt;2011&lt;/year&gt;&lt;pub-dates&gt;&lt;date&gt;May&lt;/date&gt;&lt;/pub-dates&gt;&lt;/dates&gt;&lt;isbn&gt;1097-6868 (Electronic)&amp;#xD;0002-9378 (Linking)&lt;/isbn&gt;&lt;accession-num&gt;21354547&lt;/accession-num&gt;&lt;urls&gt;&lt;related-urls&gt;&lt;url&gt;https://www.ncbi.nlm.nih.gov/pubmed/21354547&lt;/url&gt;&lt;/related-urls&gt;&lt;/urls&gt;&lt;electronic-resource-num&gt;10.1016/j.ajog.2011.01.043&lt;/electronic-resource-num&gt;&lt;/record&gt;&lt;/Cite&gt;&lt;/EndNote&gt;</w:instrText>
            </w:r>
            <w:r w:rsidR="00616EE6">
              <w:rPr>
                <w:noProof/>
              </w:rPr>
              <w:fldChar w:fldCharType="separate"/>
            </w:r>
            <w:r w:rsidR="002747EA" w:rsidRPr="002747EA">
              <w:rPr>
                <w:noProof/>
                <w:vertAlign w:val="superscript"/>
              </w:rPr>
              <w:t>426</w:t>
            </w:r>
            <w:r w:rsidR="00616EE6">
              <w:rPr>
                <w:noProof/>
              </w:rPr>
              <w:fldChar w:fldCharType="end"/>
            </w:r>
            <w:r>
              <w:rPr>
                <w:noProof/>
              </w:rPr>
              <w:t xml:space="preserve"> Barakat et al 2012a</w:t>
            </w:r>
            <w:r w:rsidR="00616EE6">
              <w:fldChar w:fldCharType="begin"/>
            </w:r>
            <w:r w:rsidR="002747EA">
              <w:instrText xml:space="preserve"> ADDIN EN.CITE &lt;EndNote&gt;&lt;Cite&gt;&lt;Author&gt;Barakat&lt;/Author&gt;&lt;Year&gt;2012&lt;/Year&gt;&lt;RecNum&gt;670&lt;/RecNum&gt;&lt;DisplayText&gt;&lt;style face="superscript" font="Trebuchet MS" size="9"&gt;454&lt;/style&gt;&lt;/DisplayText&gt;&lt;record&gt;&lt;rec-number&gt;670&lt;/rec-number&gt;&lt;foreign-keys&gt;&lt;key app="EN" db-id="exvasrfx2dtraoesasxp2szsxa2df502592x" timestamp="1540526636"&gt;670&lt;/key&gt;&lt;/foreign-keys&gt;&lt;ref-type name="Journal Article"&gt;17&lt;/ref-type&gt;&lt;contributors&gt;&lt;authors&gt;&lt;author&gt;Barakat, R.&lt;/author&gt;&lt;author&gt;Cordero, Y.&lt;/author&gt;&lt;author&gt;Coteron, J.&lt;/author&gt;&lt;author&gt;Luaces, M.&lt;/author&gt;&lt;author&gt;Montejo, R.&lt;/author&gt;&lt;/authors&gt;&lt;/contributors&gt;&lt;auth-address&gt;Facultad de Ciencias de la Actividad Fisica y del Deporte - INEF, Universidad Politecnica de Madrid, Spain. barakatruben@gmail.com&lt;/auth-address&gt;&lt;titles&gt;&lt;title&gt;Exercise during pregnancy improves maternal glucose screen at 24-28 weeks: a randomised controlled trial&lt;/title&gt;&lt;secondary-title&gt;Br J Sports Med&lt;/secondary-title&gt;&lt;/titles&gt;&lt;periodical&gt;&lt;full-title&gt;Br J Sports Med&lt;/full-title&gt;&lt;/periodical&gt;&lt;pages&gt;656-61&lt;/pages&gt;&lt;volume&gt;46&lt;/volume&gt;&lt;number&gt;9&lt;/number&gt;&lt;edition&gt;2011/09/29&lt;/edition&gt;&lt;keywords&gt;&lt;keyword&gt;Adult&lt;/keyword&gt;&lt;keyword&gt;Blood Glucose/*metabolism&lt;/keyword&gt;&lt;keyword&gt;Diabetes, Gestational/blood/*prevention &amp;amp; control&lt;/keyword&gt;&lt;keyword&gt;Exercise Therapy/*methods&lt;/keyword&gt;&lt;keyword&gt;Female&lt;/keyword&gt;&lt;keyword&gt;Glucose Tolerance Test&lt;/keyword&gt;&lt;keyword&gt;Humans&lt;/keyword&gt;&lt;keyword&gt;Hydrotherapy&lt;/keyword&gt;&lt;keyword&gt;Patient Compliance&lt;/keyword&gt;&lt;keyword&gt;Pregnancy&lt;/keyword&gt;&lt;keyword&gt;Pregnancy Outcome&lt;/keyword&gt;&lt;keyword&gt;Pregnancy Trimester, Second&lt;/keyword&gt;&lt;keyword&gt;Prenatal Care/*methods&lt;/keyword&gt;&lt;keyword&gt;Weight Gain/physiology&lt;/keyword&gt;&lt;/keywords&gt;&lt;dates&gt;&lt;year&gt;2012&lt;/year&gt;&lt;pub-dates&gt;&lt;date&gt;Jul&lt;/date&gt;&lt;/pub-dates&gt;&lt;/dates&gt;&lt;isbn&gt;1473-0480 (Electronic)&amp;#xD;0306-3674 (Linking)&lt;/isbn&gt;&lt;accession-num&gt;21948120&lt;/accession-num&gt;&lt;urls&gt;&lt;related-urls&gt;&lt;url&gt;https://www.ncbi.nlm.nih.gov/pubmed/21948120&lt;/url&gt;&lt;/related-urls&gt;&lt;/urls&gt;&lt;electronic-resource-num&gt;10.1136/bjsports-2011-090009&lt;/electronic-resource-num&gt;&lt;/record&gt;&lt;/Cite&gt;&lt;/EndNote&gt;</w:instrText>
            </w:r>
            <w:r w:rsidR="00616EE6">
              <w:fldChar w:fldCharType="separate"/>
            </w:r>
            <w:r w:rsidR="002747EA" w:rsidRPr="002747EA">
              <w:rPr>
                <w:noProof/>
                <w:vertAlign w:val="superscript"/>
              </w:rPr>
              <w:t>454</w:t>
            </w:r>
            <w:r w:rsidR="00616EE6">
              <w:fldChar w:fldCharType="end"/>
            </w:r>
          </w:p>
          <w:p w14:paraId="4061D3B5" w14:textId="191D32D2" w:rsidR="000A1756" w:rsidRPr="00362C86" w:rsidRDefault="00C45716" w:rsidP="00E70A06">
            <w:r w:rsidRPr="00C12274">
              <w:t>Spain</w:t>
            </w:r>
          </w:p>
        </w:tc>
        <w:tc>
          <w:tcPr>
            <w:tcW w:w="1670" w:type="dxa"/>
            <w:tcBorders>
              <w:left w:val="single" w:sz="4" w:space="0" w:color="3B3474"/>
              <w:right w:val="single" w:sz="4" w:space="0" w:color="3B3474"/>
            </w:tcBorders>
          </w:tcPr>
          <w:p w14:paraId="448AECCE" w14:textId="77777777" w:rsidR="000A1756" w:rsidRDefault="000A1756" w:rsidP="005569D7">
            <w:r>
              <w:t>Intervention: 40</w:t>
            </w:r>
          </w:p>
          <w:p w14:paraId="0403A997" w14:textId="6B0CD503" w:rsidR="000A1756" w:rsidRDefault="000A1756" w:rsidP="005569D7">
            <w:r>
              <w:t>Control: 43</w:t>
            </w:r>
          </w:p>
        </w:tc>
        <w:tc>
          <w:tcPr>
            <w:tcW w:w="5395" w:type="dxa"/>
            <w:tcBorders>
              <w:left w:val="single" w:sz="4" w:space="0" w:color="3B3474"/>
              <w:right w:val="single" w:sz="4" w:space="0" w:color="3B3474"/>
            </w:tcBorders>
          </w:tcPr>
          <w:p w14:paraId="4EA4E905" w14:textId="5355B959" w:rsidR="000A1756" w:rsidRDefault="000A1756" w:rsidP="005569D7">
            <w:r w:rsidRPr="00C55B30">
              <w:rPr>
                <w:b/>
              </w:rPr>
              <w:t>Aim</w:t>
            </w:r>
            <w:r>
              <w:t>: To examine th</w:t>
            </w:r>
            <w:r w:rsidRPr="00D86B11">
              <w:t xml:space="preserve">e influence of an exercise programme on maternal glucose tolerance. </w:t>
            </w:r>
          </w:p>
          <w:p w14:paraId="21BC45A9" w14:textId="538079AA" w:rsidR="000A1756" w:rsidRDefault="000A1756" w:rsidP="005569D7">
            <w:r w:rsidRPr="00C55B30">
              <w:rPr>
                <w:rFonts w:ascii="Helvetica" w:hAnsi="Helvetica"/>
                <w:b/>
                <w:szCs w:val="18"/>
              </w:rPr>
              <w:t>Population</w:t>
            </w:r>
            <w:r>
              <w:rPr>
                <w:rFonts w:ascii="Helvetica" w:hAnsi="Helvetica"/>
                <w:szCs w:val="18"/>
              </w:rPr>
              <w:t xml:space="preserve">: </w:t>
            </w:r>
            <w:r>
              <w:rPr>
                <w:szCs w:val="18"/>
              </w:rPr>
              <w:t xml:space="preserve">Healthy </w:t>
            </w:r>
            <w:r w:rsidRPr="00C55B30">
              <w:t xml:space="preserve">women </w:t>
            </w:r>
            <w:r>
              <w:t>with</w:t>
            </w:r>
            <w:r w:rsidRPr="00C55B30">
              <w:t xml:space="preserve"> uncomplicated singleton pregnancies.</w:t>
            </w:r>
            <w:r w:rsidR="007312D6">
              <w:t xml:space="preserve"> Mixed BMIS.</w:t>
            </w:r>
          </w:p>
          <w:p w14:paraId="58B1B4EA" w14:textId="772CD23B" w:rsidR="007312D6" w:rsidRDefault="007312D6" w:rsidP="007312D6">
            <w:r w:rsidRPr="005E4EF9">
              <w:rPr>
                <w:b/>
              </w:rPr>
              <w:t>Intervention</w:t>
            </w:r>
            <w:r w:rsidR="007D13BF">
              <w:rPr>
                <w:b/>
              </w:rPr>
              <w:t>:</w:t>
            </w:r>
          </w:p>
          <w:p w14:paraId="34764B8D" w14:textId="77777777" w:rsidR="007312D6" w:rsidRPr="00C45716" w:rsidRDefault="007312D6" w:rsidP="007312D6">
            <w:pPr>
              <w:pStyle w:val="bullet"/>
            </w:pPr>
            <w:r w:rsidRPr="00C45716">
              <w:rPr>
                <w:i/>
              </w:rPr>
              <w:t>Supervised</w:t>
            </w:r>
            <w:r w:rsidRPr="00C45716">
              <w:t>: Yes</w:t>
            </w:r>
          </w:p>
          <w:p w14:paraId="12BF9929" w14:textId="77777777" w:rsidR="007312D6" w:rsidRDefault="007312D6" w:rsidP="007312D6">
            <w:pPr>
              <w:pStyle w:val="bullet"/>
            </w:pPr>
            <w:r w:rsidRPr="00C45716">
              <w:rPr>
                <w:i/>
              </w:rPr>
              <w:t>Type and duration</w:t>
            </w:r>
            <w:r w:rsidRPr="00C45716">
              <w:t xml:space="preserve">: </w:t>
            </w:r>
            <w:r>
              <w:t xml:space="preserve">Aerobic and resistance; </w:t>
            </w:r>
            <w:r w:rsidRPr="00C12274">
              <w:t>Land and aquatic</w:t>
            </w:r>
            <w:r>
              <w:t xml:space="preserve">; </w:t>
            </w:r>
            <w:r w:rsidRPr="00C12274">
              <w:t>35–45-min 3 times a week from weeks 6-9 to 38-39</w:t>
            </w:r>
          </w:p>
          <w:p w14:paraId="1B8DA960" w14:textId="73C41889" w:rsidR="000A1756" w:rsidRPr="007312D6" w:rsidRDefault="007312D6" w:rsidP="007312D6">
            <w:pPr>
              <w:pStyle w:val="bullet"/>
              <w:rPr>
                <w:sz w:val="16"/>
                <w:szCs w:val="16"/>
              </w:rPr>
            </w:pPr>
            <w:r w:rsidRPr="00C45716">
              <w:rPr>
                <w:i/>
              </w:rPr>
              <w:t>Intensity</w:t>
            </w:r>
            <w:r w:rsidRPr="00C45716">
              <w:t>:</w:t>
            </w:r>
            <w:r w:rsidRPr="00767804">
              <w:t xml:space="preserve"> Light to moderate, HR&lt;70%</w:t>
            </w:r>
          </w:p>
        </w:tc>
        <w:tc>
          <w:tcPr>
            <w:tcW w:w="5953" w:type="dxa"/>
            <w:tcBorders>
              <w:left w:val="single" w:sz="4" w:space="0" w:color="3B3474"/>
              <w:right w:val="single" w:sz="4" w:space="0" w:color="3B3474"/>
            </w:tcBorders>
          </w:tcPr>
          <w:p w14:paraId="26B643B1" w14:textId="77777777" w:rsidR="000A1756" w:rsidRDefault="000A1756" w:rsidP="005569D7">
            <w:r>
              <w:t xml:space="preserve">Intervention vs control: </w:t>
            </w:r>
          </w:p>
          <w:p w14:paraId="2CE8C304" w14:textId="1368192F" w:rsidR="000A1756" w:rsidRPr="00C92B77" w:rsidRDefault="000A1756" w:rsidP="005569D7">
            <w:pPr>
              <w:pStyle w:val="bullet"/>
              <w:keepLines w:val="0"/>
            </w:pPr>
            <w:r>
              <w:t>Gestational</w:t>
            </w:r>
            <w:r w:rsidRPr="00C92B77">
              <w:t xml:space="preserve"> weight gain (kg)</w:t>
            </w:r>
            <w:r>
              <w:t xml:space="preserve">: 12.5±3.2 vs </w:t>
            </w:r>
            <w:r w:rsidRPr="00C92B77">
              <w:t xml:space="preserve">13.8±3.1 </w:t>
            </w:r>
            <w:r>
              <w:t>p</w:t>
            </w:r>
            <w:r w:rsidRPr="00C92B77">
              <w:t>&gt;0.05</w:t>
            </w:r>
          </w:p>
          <w:p w14:paraId="20C9FF49" w14:textId="21F1D545" w:rsidR="000A1756" w:rsidRPr="009D231E" w:rsidRDefault="00D6509C" w:rsidP="005569D7">
            <w:pPr>
              <w:pStyle w:val="bullet"/>
              <w:keepLines w:val="0"/>
            </w:pPr>
            <w:r>
              <w:t>Gestational diabetes</w:t>
            </w:r>
            <w:r w:rsidR="000A1756" w:rsidRPr="009D231E">
              <w:t xml:space="preserve"> (n/%)</w:t>
            </w:r>
            <w:r w:rsidR="000A1756">
              <w:t>:</w:t>
            </w:r>
            <w:r w:rsidR="000A1756" w:rsidRPr="009D231E">
              <w:t xml:space="preserve"> 0/0 </w:t>
            </w:r>
            <w:r w:rsidR="000A1756">
              <w:t xml:space="preserve">vs </w:t>
            </w:r>
            <w:r w:rsidR="000A1756" w:rsidRPr="009D231E">
              <w:t xml:space="preserve">3/7 </w:t>
            </w:r>
            <w:r w:rsidR="000A1756">
              <w:t>p</w:t>
            </w:r>
            <w:r w:rsidR="000A1756" w:rsidRPr="009D231E">
              <w:t>&gt;0.05</w:t>
            </w:r>
          </w:p>
          <w:p w14:paraId="4EA204DF" w14:textId="7E839531" w:rsidR="000A1756" w:rsidRPr="009F30BA" w:rsidRDefault="000A1756" w:rsidP="005569D7">
            <w:pPr>
              <w:pStyle w:val="bullet"/>
              <w:keepLines w:val="0"/>
            </w:pPr>
            <w:r w:rsidRPr="009F30BA">
              <w:t>Caesarean</w:t>
            </w:r>
            <w:r>
              <w:t xml:space="preserve"> section</w:t>
            </w:r>
            <w:r w:rsidRPr="009F30BA">
              <w:t xml:space="preserve"> (n/%)</w:t>
            </w:r>
            <w:r>
              <w:t>:</w:t>
            </w:r>
            <w:r w:rsidRPr="009F30BA">
              <w:t xml:space="preserve"> 12/30 </w:t>
            </w:r>
            <w:r>
              <w:t xml:space="preserve">vs </w:t>
            </w:r>
            <w:r w:rsidRPr="009F30BA">
              <w:t>6/14</w:t>
            </w:r>
          </w:p>
          <w:p w14:paraId="24A77F19" w14:textId="02B444B3" w:rsidR="000A1756" w:rsidRPr="004C0F1A" w:rsidRDefault="000A1756" w:rsidP="00BE3AA4">
            <w:pPr>
              <w:pStyle w:val="bullet"/>
              <w:keepLines w:val="0"/>
              <w:numPr>
                <w:ilvl w:val="0"/>
                <w:numId w:val="0"/>
              </w:numPr>
            </w:pPr>
          </w:p>
        </w:tc>
      </w:tr>
      <w:tr w:rsidR="000A1756" w:rsidRPr="00A652CB" w14:paraId="1555E757" w14:textId="77777777" w:rsidTr="000A1756">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305" w:type="dxa"/>
            <w:tcBorders>
              <w:left w:val="single" w:sz="4" w:space="0" w:color="3B3474"/>
              <w:right w:val="single" w:sz="4" w:space="0" w:color="3B3474"/>
            </w:tcBorders>
          </w:tcPr>
          <w:p w14:paraId="21378CD2" w14:textId="3FD9AF21" w:rsidR="009A00EF" w:rsidRPr="00C12274" w:rsidRDefault="009A00EF" w:rsidP="00E70A06">
            <w:r w:rsidRPr="00C12274">
              <w:rPr>
                <w:noProof/>
              </w:rPr>
              <w:t>Barakat e</w:t>
            </w:r>
            <w:r>
              <w:rPr>
                <w:noProof/>
              </w:rPr>
              <w:t>t al 2012b;</w:t>
            </w:r>
            <w:r w:rsidR="00616EE6">
              <w:rPr>
                <w:noProof/>
              </w:rPr>
              <w:fldChar w:fldCharType="begin">
                <w:fldData xml:space="preserve">PEVuZE5vdGU+PENpdGU+PEF1dGhvcj5CYXJha2F0PC9BdXRob3I+PFllYXI+MjAxMjwvWWVhcj48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</w:fldData>
              </w:fldChar>
            </w:r>
            <w:r w:rsidR="002747EA">
              <w:rPr>
                <w:noProof/>
              </w:rPr>
              <w:instrText xml:space="preserve"> ADDIN EN.CITE </w:instrText>
            </w:r>
            <w:r w:rsidR="002747EA">
              <w:rPr>
                <w:noProof/>
              </w:rPr>
              <w:fldChar w:fldCharType="begin">
                <w:fldData xml:space="preserve">PEVuZE5vdGU+PENpdGU+PEF1dGhvcj5CYXJha2F0PC9BdXRob3I+PFllYXI+MjAxMjwvWWVhcj48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</w:fldData>
              </w:fldChar>
            </w:r>
            <w:r w:rsidR="002747EA">
              <w:rPr>
                <w:noProof/>
              </w:rPr>
              <w:instrText xml:space="preserve"> ADDIN EN.CITE.DATA </w:instrText>
            </w:r>
            <w:r w:rsidR="002747EA">
              <w:rPr>
                <w:noProof/>
              </w:rPr>
            </w:r>
            <w:r w:rsidR="002747EA">
              <w:rPr>
                <w:noProof/>
              </w:rPr>
              <w:fldChar w:fldCharType="end"/>
            </w:r>
            <w:r w:rsidR="00616EE6">
              <w:rPr>
                <w:noProof/>
              </w:rPr>
            </w:r>
            <w:r w:rsidR="00616EE6">
              <w:rPr>
                <w:noProof/>
              </w:rPr>
              <w:fldChar w:fldCharType="separate"/>
            </w:r>
            <w:r w:rsidR="002747EA" w:rsidRPr="002747EA">
              <w:rPr>
                <w:noProof/>
                <w:vertAlign w:val="superscript"/>
              </w:rPr>
              <w:t>427</w:t>
            </w:r>
            <w:r w:rsidR="00616EE6">
              <w:rPr>
                <w:noProof/>
              </w:rPr>
              <w:fldChar w:fldCharType="end"/>
            </w:r>
            <w:r>
              <w:rPr>
                <w:noProof/>
              </w:rPr>
              <w:t xml:space="preserve"> Barakat et al 2014a</w:t>
            </w:r>
            <w:r w:rsidR="00616EE6">
              <w:fldChar w:fldCharType="begin"/>
            </w:r>
            <w:r w:rsidR="002747EA">
              <w:instrText xml:space="preserve"> ADDIN EN.CITE &lt;EndNote&gt;&lt;Cite&gt;&lt;Author&gt;Barakat&lt;/Author&gt;&lt;Year&gt;2014&lt;/Year&gt;&lt;RecNum&gt;675&lt;/RecNum&gt;&lt;DisplayText&gt;&lt;style face="superscript" font="Trebuchet MS" size="9"&gt;533&lt;/style&gt;&lt;/DisplayText&gt;&lt;record&gt;&lt;rec-number&gt;675&lt;/rec-number&gt;&lt;foreign-keys&gt;&lt;key app="EN" db-id="exvasrfx2dtraoesasxp2szsxa2df502592x" timestamp="1540526749"&gt;675&lt;/key&gt;&lt;/foreign-keys&gt;&lt;ref-type name="Journal Article"&gt;17&lt;/ref-type&gt;&lt;contributors&gt;&lt;authors&gt;&lt;author&gt;Barakat, R.&lt;/author&gt;&lt;author&gt;Pelaez, M.&lt;/author&gt;&lt;author&gt;Montejo, R.&lt;/author&gt;&lt;author&gt;Refoyo, I.&lt;/author&gt;&lt;author&gt;Coteron, J.&lt;/author&gt;&lt;/authors&gt;&lt;/contributors&gt;&lt;auth-address&gt;Social Sciences of Physical Activity and Sports, Technical University of Madrid, Spain.&lt;/auth-address&gt;&lt;titles&gt;&lt;title&gt;Exercise throughout pregnancy does not cause preterm delivery: a randomized, controlled trial&lt;/title&gt;&lt;secondary-title&gt;J Phys Act Health&lt;/secondary-title&gt;&lt;/titles&gt;&lt;periodical&gt;&lt;full-title&gt;J Phys Act Health&lt;/full-title&gt;&lt;/periodical&gt;&lt;pages&gt;1012-7&lt;/pages&gt;&lt;volume&gt;11&lt;/volume&gt;&lt;number&gt;5&lt;/number&gt;&lt;edition&gt;2013/05/17&lt;/edition&gt;&lt;keywords&gt;&lt;keyword&gt;Adult&lt;/keyword&gt;&lt;keyword&gt;Analysis of Variance&lt;/keyword&gt;&lt;keyword&gt;Female&lt;/keyword&gt;&lt;keyword&gt;Gestational Age&lt;/keyword&gt;&lt;keyword&gt;Humans&lt;/keyword&gt;&lt;keyword&gt;Infant, Newborn&lt;/keyword&gt;&lt;keyword&gt;*Motor Activity&lt;/keyword&gt;&lt;keyword&gt;*Physical Conditioning, Human&lt;/keyword&gt;&lt;keyword&gt;*Pregnancy&lt;/keyword&gt;&lt;keyword&gt;Pregnancy Outcome&lt;/keyword&gt;&lt;keyword&gt;Pregnancy Trimester, Second/physiology&lt;/keyword&gt;&lt;keyword&gt;Pregnancy Trimester, Third/physiology&lt;/keyword&gt;&lt;keyword&gt;*Premature Birth&lt;/keyword&gt;&lt;keyword&gt;Spain&lt;/keyword&gt;&lt;/keywords&gt;&lt;dates&gt;&lt;year&gt;2014&lt;/year&gt;&lt;pub-dates&gt;&lt;date&gt;Jul&lt;/date&gt;&lt;/pub-dates&gt;&lt;/dates&gt;&lt;isbn&gt;1543-5474 (Electronic)&amp;#xD;1543-3080 (Linking)&lt;/isbn&gt;&lt;accession-num&gt;23676311&lt;/accession-num&gt;&lt;urls&gt;&lt;related-urls&gt;&lt;url&gt;https://www.ncbi.nlm.nih.gov/pubmed/23676311&lt;/url&gt;&lt;/related-urls&gt;&lt;/urls&gt;&lt;electronic-resource-num&gt;10.1123/jpah.2012-0344&lt;/electronic-resource-num&gt;&lt;/record&gt;&lt;/Cite&gt;&lt;/EndNote&gt;</w:instrText>
            </w:r>
            <w:r w:rsidR="00616EE6">
              <w:fldChar w:fldCharType="separate"/>
            </w:r>
            <w:r w:rsidR="002747EA" w:rsidRPr="002747EA">
              <w:rPr>
                <w:noProof/>
                <w:vertAlign w:val="superscript"/>
              </w:rPr>
              <w:t>533</w:t>
            </w:r>
            <w:r w:rsidR="00616EE6">
              <w:fldChar w:fldCharType="end"/>
            </w:r>
          </w:p>
          <w:p w14:paraId="75F7FF8D" w14:textId="6B22195F" w:rsidR="000A1756" w:rsidRPr="00362C86" w:rsidRDefault="009A00EF" w:rsidP="00E70A06">
            <w:r w:rsidRPr="00C12274">
              <w:t>Spain</w:t>
            </w:r>
          </w:p>
        </w:tc>
        <w:tc>
          <w:tcPr>
            <w:tcW w:w="1670" w:type="dxa"/>
            <w:tcBorders>
              <w:left w:val="single" w:sz="4" w:space="0" w:color="3B3474"/>
              <w:right w:val="single" w:sz="4" w:space="0" w:color="3B3474"/>
            </w:tcBorders>
          </w:tcPr>
          <w:p w14:paraId="46AC9B72" w14:textId="77777777" w:rsidR="000A1756" w:rsidRDefault="000A1756" w:rsidP="00D424F3">
            <w:r>
              <w:t>Intervention: 138</w:t>
            </w:r>
          </w:p>
          <w:p w14:paraId="4613C82C" w14:textId="750C5050" w:rsidR="000A1756" w:rsidRDefault="000A1756" w:rsidP="00D424F3">
            <w:r>
              <w:t>Control: 152</w:t>
            </w:r>
          </w:p>
        </w:tc>
        <w:tc>
          <w:tcPr>
            <w:tcW w:w="5395" w:type="dxa"/>
            <w:tcBorders>
              <w:left w:val="single" w:sz="4" w:space="0" w:color="3B3474"/>
              <w:right w:val="single" w:sz="4" w:space="0" w:color="3B3474"/>
            </w:tcBorders>
          </w:tcPr>
          <w:p w14:paraId="01BEF044" w14:textId="77777777" w:rsidR="000A1756" w:rsidRDefault="000A1756" w:rsidP="004C0F1A">
            <w:r w:rsidRPr="004C0F1A">
              <w:rPr>
                <w:b/>
              </w:rPr>
              <w:t>Aim</w:t>
            </w:r>
            <w:r>
              <w:t>: To assess</w:t>
            </w:r>
            <w:r w:rsidRPr="004C0F1A">
              <w:t xml:space="preserve"> the effects of a structured, moderate-intensity exercise program during the entire length of pregnancy on a woman's method of delivery. </w:t>
            </w:r>
          </w:p>
          <w:p w14:paraId="5761A411" w14:textId="1AEEB9AA" w:rsidR="000A1756" w:rsidRDefault="000A1756" w:rsidP="004C0F1A">
            <w:r w:rsidRPr="004C0F1A">
              <w:rPr>
                <w:b/>
              </w:rPr>
              <w:t>Population</w:t>
            </w:r>
            <w:r>
              <w:t>: H</w:t>
            </w:r>
            <w:r w:rsidRPr="004C0F1A">
              <w:t xml:space="preserve">ealthy pregnant Caucasian (Spanish) women with a singleton </w:t>
            </w:r>
            <w:r>
              <w:t>pregnancy.</w:t>
            </w:r>
            <w:r w:rsidR="00BC35D3">
              <w:t xml:space="preserve"> Mixed BMIs.</w:t>
            </w:r>
          </w:p>
          <w:p w14:paraId="67E212A3" w14:textId="1BAA813D" w:rsidR="00BC35D3" w:rsidRDefault="00BC35D3" w:rsidP="00BC35D3">
            <w:r w:rsidRPr="005E4EF9">
              <w:rPr>
                <w:b/>
              </w:rPr>
              <w:t>Intervention</w:t>
            </w:r>
            <w:r w:rsidR="007D13BF">
              <w:rPr>
                <w:b/>
              </w:rPr>
              <w:t>:</w:t>
            </w:r>
          </w:p>
          <w:p w14:paraId="66F1F70A" w14:textId="77777777" w:rsidR="00BC35D3" w:rsidRPr="00C45716" w:rsidRDefault="00BC35D3" w:rsidP="00BC35D3">
            <w:pPr>
              <w:pStyle w:val="bullet"/>
            </w:pPr>
            <w:r w:rsidRPr="00C45716">
              <w:rPr>
                <w:i/>
              </w:rPr>
              <w:t>Supervised</w:t>
            </w:r>
            <w:r w:rsidRPr="00C45716">
              <w:t>: Yes</w:t>
            </w:r>
          </w:p>
          <w:p w14:paraId="6B9F3630" w14:textId="24978351" w:rsidR="00BC35D3" w:rsidRPr="00BC35D3" w:rsidRDefault="00BC35D3" w:rsidP="00BC35D3">
            <w:pPr>
              <w:pStyle w:val="bullet"/>
            </w:pPr>
            <w:r w:rsidRPr="00C45716">
              <w:rPr>
                <w:i/>
              </w:rPr>
              <w:t>Type and duration</w:t>
            </w:r>
            <w:r w:rsidRPr="00C45716">
              <w:t xml:space="preserve">: </w:t>
            </w:r>
            <w:r>
              <w:t xml:space="preserve">Aerobic and resistance; </w:t>
            </w:r>
            <w:r w:rsidRPr="00C12274">
              <w:t>Dance and muscle strengthening</w:t>
            </w:r>
            <w:r>
              <w:t xml:space="preserve">; </w:t>
            </w:r>
            <w:r w:rsidRPr="00C12274">
              <w:t>40–45-min 3 times a week, from weeks 6–9 to 38–39</w:t>
            </w:r>
          </w:p>
          <w:p w14:paraId="7FF314E0" w14:textId="3E815E0E" w:rsidR="000A1756" w:rsidRPr="00207192" w:rsidRDefault="00BC35D3" w:rsidP="00BC35D3">
            <w:pPr>
              <w:pStyle w:val="bullet"/>
            </w:pPr>
            <w:r w:rsidRPr="00C45716">
              <w:rPr>
                <w:i/>
              </w:rPr>
              <w:t>Intensity</w:t>
            </w:r>
            <w:r w:rsidRPr="00C45716">
              <w:t xml:space="preserve">: </w:t>
            </w:r>
            <w:r>
              <w:t>M</w:t>
            </w:r>
            <w:r w:rsidRPr="00C12274">
              <w:t>oderate, HR&lt;70%</w:t>
            </w:r>
          </w:p>
        </w:tc>
        <w:tc>
          <w:tcPr>
            <w:tcW w:w="5953" w:type="dxa"/>
            <w:tcBorders>
              <w:left w:val="single" w:sz="4" w:space="0" w:color="3B3474"/>
              <w:right w:val="single" w:sz="4" w:space="0" w:color="3B3474"/>
            </w:tcBorders>
          </w:tcPr>
          <w:p w14:paraId="399132F5" w14:textId="3C9638EC" w:rsidR="000A1756" w:rsidRDefault="000A1756" w:rsidP="009F2191">
            <w:r>
              <w:t>Intervention vs control (n/%):</w:t>
            </w:r>
          </w:p>
          <w:p w14:paraId="19A17A91" w14:textId="77777777" w:rsidR="00BE3AA4" w:rsidRPr="00F443A4" w:rsidRDefault="00BE3AA4" w:rsidP="00BE3AA4">
            <w:pPr>
              <w:pStyle w:val="bullet"/>
            </w:pPr>
            <w:r>
              <w:t>Gestational</w:t>
            </w:r>
            <w:r w:rsidRPr="00F443A4">
              <w:t xml:space="preserve"> weight</w:t>
            </w:r>
            <w:r>
              <w:t xml:space="preserve"> </w:t>
            </w:r>
            <w:r w:rsidRPr="00F443A4">
              <w:t>gain (kg)</w:t>
            </w:r>
            <w:r>
              <w:t xml:space="preserve">: </w:t>
            </w:r>
            <w:r w:rsidRPr="00F443A4">
              <w:t>11.9</w:t>
            </w:r>
            <w:r>
              <w:t xml:space="preserve">±3.7 vs </w:t>
            </w:r>
            <w:r w:rsidRPr="00F443A4">
              <w:t>13.7</w:t>
            </w:r>
            <w:r>
              <w:t>±4.1</w:t>
            </w:r>
            <w:r w:rsidRPr="00F443A4">
              <w:t xml:space="preserve"> </w:t>
            </w:r>
            <w:r>
              <w:t>p=</w:t>
            </w:r>
            <w:r w:rsidRPr="00F443A4">
              <w:t>0.0001</w:t>
            </w:r>
          </w:p>
          <w:p w14:paraId="59A2A7F9" w14:textId="77777777" w:rsidR="00BE3AA4" w:rsidRDefault="00BE3AA4" w:rsidP="00F443A4">
            <w:pPr>
              <w:pStyle w:val="bullet"/>
            </w:pPr>
            <w:r w:rsidRPr="00F443A4">
              <w:t>Gestational diabetes</w:t>
            </w:r>
            <w:r>
              <w:t xml:space="preserve">: </w:t>
            </w:r>
            <w:r w:rsidRPr="00F443A4">
              <w:t>6/4.3</w:t>
            </w:r>
            <w:r>
              <w:t xml:space="preserve"> vs </w:t>
            </w:r>
            <w:r w:rsidRPr="00F443A4">
              <w:t>12/7.9</w:t>
            </w:r>
            <w:r>
              <w:t xml:space="preserve"> p=</w:t>
            </w:r>
            <w:r w:rsidRPr="00F443A4">
              <w:t>0.21</w:t>
            </w:r>
          </w:p>
          <w:p w14:paraId="5781E48A" w14:textId="4903A1B8" w:rsidR="000A1756" w:rsidRPr="00F443A4" w:rsidRDefault="000A1756" w:rsidP="00F443A4">
            <w:pPr>
              <w:pStyle w:val="bullet"/>
            </w:pPr>
            <w:r w:rsidRPr="00F443A4">
              <w:t>C</w:t>
            </w:r>
            <w:r>
              <w:t>a</w:t>
            </w:r>
            <w:r w:rsidRPr="00F443A4">
              <w:t>esarean</w:t>
            </w:r>
            <w:r w:rsidR="00BE3AA4">
              <w:t xml:space="preserve"> section</w:t>
            </w:r>
            <w:r>
              <w:t>:</w:t>
            </w:r>
            <w:r w:rsidRPr="00F443A4">
              <w:t xml:space="preserve"> 22/15.9</w:t>
            </w:r>
            <w:r>
              <w:t xml:space="preserve"> vs </w:t>
            </w:r>
            <w:r w:rsidRPr="00F443A4">
              <w:t xml:space="preserve">35/23 </w:t>
            </w:r>
          </w:p>
          <w:p w14:paraId="2B74CDDC" w14:textId="45A709DE" w:rsidR="000A1756" w:rsidRPr="00F443A4" w:rsidRDefault="000A1756" w:rsidP="00BE3AA4">
            <w:pPr>
              <w:pStyle w:val="bullet"/>
            </w:pPr>
            <w:r w:rsidRPr="00F443A4">
              <w:t xml:space="preserve">Preterm </w:t>
            </w:r>
            <w:r w:rsidR="00BE3AA4">
              <w:t>birth</w:t>
            </w:r>
            <w:r>
              <w:t xml:space="preserve">: </w:t>
            </w:r>
            <w:r w:rsidRPr="00F443A4">
              <w:t xml:space="preserve">9/6.5 </w:t>
            </w:r>
            <w:r>
              <w:t xml:space="preserve">vs </w:t>
            </w:r>
            <w:r w:rsidRPr="00F443A4">
              <w:t xml:space="preserve">10/6.6 </w:t>
            </w:r>
            <w:r>
              <w:t>p=</w:t>
            </w:r>
            <w:r w:rsidRPr="00F443A4">
              <w:t xml:space="preserve">0.98 </w:t>
            </w:r>
          </w:p>
        </w:tc>
      </w:tr>
      <w:tr w:rsidR="000A1756" w:rsidRPr="00A652CB" w14:paraId="57D0D064" w14:textId="77777777" w:rsidTr="000A1756">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305" w:type="dxa"/>
            <w:tcBorders>
              <w:left w:val="single" w:sz="4" w:space="0" w:color="3B3474"/>
              <w:right w:val="single" w:sz="4" w:space="0" w:color="3B3474"/>
            </w:tcBorders>
          </w:tcPr>
          <w:p w14:paraId="74331208" w14:textId="7670A9BB" w:rsidR="00BC35D3" w:rsidRDefault="00BC35D3" w:rsidP="00E70A06">
            <w:r w:rsidRPr="00DB6311">
              <w:rPr>
                <w:noProof/>
              </w:rPr>
              <w:t>Barakat et al 2013</w:t>
            </w:r>
            <w:r w:rsidR="00616EE6" w:rsidRPr="00DB6311">
              <w:fldChar w:fldCharType="begin"/>
            </w:r>
            <w:r w:rsidR="002747EA">
              <w:instrText xml:space="preserve"> ADDIN EN.CITE &lt;EndNote&gt;&lt;Cite&gt;&lt;Author&gt;Barakat&lt;/Author&gt;&lt;Year&gt;2013&lt;/Year&gt;&lt;RecNum&gt;712&lt;/RecNum&gt;&lt;DisplayText&gt;&lt;style face="superscript" font="Trebuchet MS" size="9"&gt;428&lt;/style&gt;&lt;/DisplayText&gt;&lt;record&gt;&lt;rec-number&gt;712&lt;/rec-number&gt;&lt;foreign-keys&gt;&lt;key app="EN" db-id="exvasrfx2dtraoesasxp2szsxa2df502592x" timestamp="1541462331"&gt;712&lt;/key&gt;&lt;/foreign-keys&gt;&lt;ref-type name="Journal Article"&gt;17&lt;/ref-type&gt;&lt;contributors&gt;&lt;authors&gt;&lt;author&gt;Barakat, R.&lt;/author&gt;&lt;author&gt;Pelaez, M.&lt;/author&gt;&lt;author&gt;Lopez, C.&lt;/author&gt;&lt;author&gt;Lucia, A.&lt;/author&gt;&lt;author&gt;Ruiz, J. R.&lt;/author&gt;&lt;/authors&gt;&lt;/contributors&gt;&lt;auth-address&gt;Facultad de Ciencias de la Actividad Fisica y del Deporte-INEF, Universidad Politecnica de Madrid, Madrid, Spain.&lt;/auth-address&gt;&lt;titles&gt;&lt;title&gt;Exercise during pregnancy and gestational diabetes-related adverse effects: a randomised controlled trial&lt;/title&gt;&lt;secondary-title&gt;Br J Sports Med&lt;/secondary-title&gt;&lt;/titles&gt;&lt;periodical&gt;&lt;full-title&gt;Br J Sports Med&lt;/full-title&gt;&lt;/periodical&gt;&lt;pages&gt;630-6&lt;/pages&gt;&lt;volume&gt;47&lt;/volume&gt;&lt;number&gt;10&lt;/number&gt;&lt;edition&gt;2013/02/01&lt;/edition&gt;&lt;keywords&gt;&lt;keyword&gt;Adult&lt;/keyword&gt;&lt;keyword&gt;Birth Weight&lt;/keyword&gt;&lt;keyword&gt;Diabetes, Gestational/*prevention &amp;amp; control&lt;/keyword&gt;&lt;keyword&gt;Exercise Therapy/*methods&lt;/keyword&gt;&lt;keyword&gt;Female&lt;/keyword&gt;&lt;keyword&gt;Fetal Macrosomia/prevention &amp;amp; control&lt;/keyword&gt;&lt;keyword&gt;Humans&lt;/keyword&gt;&lt;keyword&gt;Pregnancy&lt;/keyword&gt;&lt;keyword&gt;Pregnancy Outcome&lt;/keyword&gt;&lt;keyword&gt;Pregnancy Trimester, Second&lt;/keyword&gt;&lt;keyword&gt;Pregnancy Trimester, Third&lt;/keyword&gt;&lt;keyword&gt;Prenatal Care/methods&lt;/keyword&gt;&lt;keyword&gt;Weight Gain&lt;/keyword&gt;&lt;keyword&gt;Diabetes&lt;/keyword&gt;&lt;keyword&gt;Women in sport&lt;/keyword&gt;&lt;/keywords&gt;&lt;dates&gt;&lt;year&gt;2013&lt;/year&gt;&lt;pub-dates&gt;&lt;date&gt;Jul&lt;/date&gt;&lt;/pub-dates&gt;&lt;/dates&gt;&lt;isbn&gt;1473-0480 (Electronic)&amp;#xD;0306-3674 (Linking)&lt;/isbn&gt;&lt;accession-num&gt;23365418&lt;/accession-num&gt;&lt;urls&gt;&lt;related-urls&gt;&lt;url&gt;https://www.ncbi.nlm.nih.gov/pubmed/23365418&lt;/url&gt;&lt;/related-urls&gt;&lt;/urls&gt;&lt;electronic-resource-num&gt;10.1136/bjsports-2012-091788&lt;/electronic-resource-num&gt;&lt;/record&gt;&lt;/Cite&gt;&lt;/EndNote&gt;</w:instrText>
            </w:r>
            <w:r w:rsidR="00616EE6" w:rsidRPr="00DB6311">
              <w:fldChar w:fldCharType="separate"/>
            </w:r>
            <w:r w:rsidR="002747EA" w:rsidRPr="002747EA">
              <w:rPr>
                <w:noProof/>
                <w:vertAlign w:val="superscript"/>
              </w:rPr>
              <w:t>428</w:t>
            </w:r>
            <w:r w:rsidR="00616EE6" w:rsidRPr="00DB6311">
              <w:fldChar w:fldCharType="end"/>
            </w:r>
          </w:p>
          <w:p w14:paraId="461F52A2" w14:textId="3DE41096" w:rsidR="005855EA" w:rsidRPr="0030223E" w:rsidRDefault="005855EA" w:rsidP="0030223E">
            <w:pPr>
              <w:spacing w:before="0" w:after="0" w:line="240" w:lineRule="auto"/>
              <w:rPr>
                <w:rFonts w:ascii="Helvetica" w:hAnsi="Helvetica"/>
                <w:szCs w:val="18"/>
              </w:rPr>
            </w:pPr>
            <w:r>
              <w:rPr>
                <w:rFonts w:ascii="Helvetica" w:hAnsi="Helvetica"/>
                <w:szCs w:val="18"/>
              </w:rPr>
              <w:t>Pelaez et al 2019</w:t>
            </w:r>
            <w:r w:rsidR="00D07346">
              <w:rPr>
                <w:rFonts w:ascii="Helvetica" w:hAnsi="Helvetica"/>
                <w:szCs w:val="18"/>
              </w:rPr>
              <w:fldChar w:fldCharType="begin"/>
            </w:r>
            <w:r w:rsidR="002747EA">
              <w:rPr>
                <w:rFonts w:ascii="Helvetica" w:hAnsi="Helvetica"/>
                <w:szCs w:val="18"/>
              </w:rPr>
              <w:instrText xml:space="preserve"> ADDIN EN.CITE &lt;EndNote&gt;&lt;Cite&gt;&lt;Author&gt;Pelaez&lt;/Author&gt;&lt;Year&gt;2019&lt;/Year&gt;&lt;RecNum&gt;1919&lt;/RecNum&gt;&lt;DisplayText&gt;&lt;style face="superscript" font="Trebuchet MS" size="9"&gt;534&lt;/style&gt;&lt;/DisplayText&gt;&lt;record&gt;&lt;rec-number&gt;1919&lt;/rec-number&gt;&lt;foreign-keys&gt;&lt;key app="EN" db-id="exvasrfx2dtraoesasxp2szsxa2df502592x" timestamp="1588486563"&gt;1919&lt;/key&gt;&lt;key app="ENWeb" db-id=""&gt;0&lt;/key&gt;&lt;/foreign-keys&gt;&lt;ref-type name="Journal Article"&gt;17&lt;/ref-type&gt;&lt;contributors&gt;&lt;authors&gt;&lt;author&gt;Pelaez, M.&lt;/author&gt;&lt;author&gt;Gonzalez-Cerron, S.&lt;/author&gt;&lt;author&gt;Montejo, R.&lt;/author&gt;&lt;author&gt;Barakat, R.&lt;/author&gt;&lt;/authors&gt;&lt;/contributors&gt;&lt;auth-address&gt;AFIPE Research Group, Universidad Politecnica de Madrid, Madrid, Spain. Electronic address: mireia.pelaez@uneatlantico.es.&amp;#xD;Department of Obstetrics and Gynecology, Hospital Universitario de Fuenlabrada, Madrid, Spain.&amp;#xD;AFIPE Research Group, Universidad Politecnica de Madrid, Madrid, Spain.&lt;/auth-address&gt;&lt;titles&gt;&lt;title&gt;Protective effect of exercise in pregnant women including those who exceed weight gain recommendations: a randomized controlled trial&lt;/title&gt;&lt;secondary-title&gt;Mayo Clin Proc&lt;/secondary-title&gt;&lt;/titles&gt;&lt;periodical&gt;&lt;full-title&gt;Mayo Clin Proc&lt;/full-title&gt;&lt;/periodical&gt;&lt;pages&gt;1951-1959&lt;/pages&gt;&lt;volume&gt;94&lt;/volume&gt;&lt;number&gt;10&lt;/number&gt;&lt;edition&gt;2019/10/06&lt;/edition&gt;&lt;keywords&gt;&lt;keyword&gt;Adult&lt;/keyword&gt;&lt;keyword&gt;*Exercise&lt;/keyword&gt;&lt;keyword&gt;Female&lt;/keyword&gt;&lt;keyword&gt;*Gestational Weight Gain&lt;/keyword&gt;&lt;keyword&gt;Humans&lt;/keyword&gt;&lt;keyword&gt;Overweight/complications&lt;/keyword&gt;&lt;keyword&gt;Pregnancy&lt;/keyword&gt;&lt;keyword&gt;Pregnancy Complications/etiology/*prevention &amp;amp; control&lt;/keyword&gt;&lt;/keywords&gt;&lt;dates&gt;&lt;year&gt;2019&lt;/year&gt;&lt;pub-dates&gt;&lt;date&gt;Oct&lt;/date&gt;&lt;/pub-dates&gt;&lt;/dates&gt;&lt;isbn&gt;1942-5546 (Electronic)&amp;#xD;0025-6196 (Linking)&lt;/isbn&gt;&lt;accession-num&gt;31585579&lt;/accession-num&gt;&lt;urls&gt;&lt;related-urls&gt;&lt;url&gt;https://www.ncbi.nlm.nih.gov/pubmed/31585579&lt;/url&gt;&lt;/related-urls&gt;&lt;/urls&gt;&lt;electronic-resource-num&gt;10.1016/j.mayocp.2019.01.050&lt;/electronic-resource-num&gt;&lt;/record&gt;&lt;/Cite&gt;&lt;/EndNote&gt;</w:instrText>
            </w:r>
            <w:r w:rsidR="00D07346">
              <w:rPr>
                <w:rFonts w:ascii="Helvetica" w:hAnsi="Helvetica"/>
                <w:szCs w:val="18"/>
              </w:rPr>
              <w:fldChar w:fldCharType="separate"/>
            </w:r>
            <w:r w:rsidR="002747EA" w:rsidRPr="002747EA">
              <w:rPr>
                <w:noProof/>
                <w:szCs w:val="18"/>
                <w:vertAlign w:val="superscript"/>
              </w:rPr>
              <w:t>534</w:t>
            </w:r>
            <w:r w:rsidR="00D07346">
              <w:rPr>
                <w:rFonts w:ascii="Helvetica" w:hAnsi="Helvetica"/>
                <w:szCs w:val="18"/>
              </w:rPr>
              <w:fldChar w:fldCharType="end"/>
            </w:r>
          </w:p>
          <w:p w14:paraId="6647A8A7" w14:textId="77777777" w:rsidR="00BC35D3" w:rsidRPr="00DB6311" w:rsidRDefault="00BC35D3" w:rsidP="00E70A06">
            <w:r w:rsidRPr="00DB6311">
              <w:t>Spain</w:t>
            </w:r>
          </w:p>
          <w:p w14:paraId="69FD6E04" w14:textId="661DF04C" w:rsidR="000A1756" w:rsidRPr="00DB6311" w:rsidRDefault="00BC35D3" w:rsidP="00E70A06">
            <w:r w:rsidRPr="00DB6311">
              <w:t>NCT01477372</w:t>
            </w:r>
          </w:p>
        </w:tc>
        <w:tc>
          <w:tcPr>
            <w:tcW w:w="1670" w:type="dxa"/>
            <w:tcBorders>
              <w:left w:val="single" w:sz="4" w:space="0" w:color="3B3474"/>
              <w:right w:val="single" w:sz="4" w:space="0" w:color="3B3474"/>
            </w:tcBorders>
          </w:tcPr>
          <w:p w14:paraId="6F529310" w14:textId="35C156D9" w:rsidR="000A1756" w:rsidRPr="00DB6311" w:rsidRDefault="000A1756" w:rsidP="00D424F3">
            <w:r w:rsidRPr="00DB6311">
              <w:t>Intervention 210</w:t>
            </w:r>
          </w:p>
          <w:p w14:paraId="3A727C79" w14:textId="52D77909" w:rsidR="000A1756" w:rsidRPr="00DB6311" w:rsidRDefault="000A1756" w:rsidP="0053291E">
            <w:r w:rsidRPr="00DB6311">
              <w:t>Control 218</w:t>
            </w:r>
          </w:p>
        </w:tc>
        <w:tc>
          <w:tcPr>
            <w:tcW w:w="5395" w:type="dxa"/>
            <w:tcBorders>
              <w:left w:val="single" w:sz="4" w:space="0" w:color="3B3474"/>
              <w:right w:val="single" w:sz="4" w:space="0" w:color="3B3474"/>
            </w:tcBorders>
          </w:tcPr>
          <w:p w14:paraId="7DEC7C51" w14:textId="0832F5D8" w:rsidR="000A1756" w:rsidRPr="00DB6311" w:rsidRDefault="000A1756" w:rsidP="00F352E0">
            <w:r w:rsidRPr="00DB6311">
              <w:rPr>
                <w:b/>
              </w:rPr>
              <w:t>Aim</w:t>
            </w:r>
            <w:r w:rsidRPr="00DB6311">
              <w:t xml:space="preserve">: To examine the effect of regular moderate-intensity exercise (three training sessions/week) on the incidence of gestational diabetes mellitus (GDM, primary outcome). </w:t>
            </w:r>
          </w:p>
          <w:p w14:paraId="384B7223" w14:textId="25988773" w:rsidR="000A1756" w:rsidRPr="00DB6311" w:rsidRDefault="000A1756" w:rsidP="00F352E0">
            <w:r w:rsidRPr="00DB6311">
              <w:rPr>
                <w:b/>
              </w:rPr>
              <w:t>Population</w:t>
            </w:r>
            <w:r w:rsidRPr="00DB6311">
              <w:t>: Healthy pregnant women</w:t>
            </w:r>
            <w:r w:rsidR="00BC35D3" w:rsidRPr="00DB6311">
              <w:t>. Mixed BMIs.</w:t>
            </w:r>
          </w:p>
          <w:p w14:paraId="5BF70928" w14:textId="49BABB26" w:rsidR="00BC35D3" w:rsidRPr="00DB6311" w:rsidRDefault="00BC35D3" w:rsidP="00BC35D3">
            <w:r w:rsidRPr="00DB6311">
              <w:rPr>
                <w:b/>
              </w:rPr>
              <w:t>Intervention</w:t>
            </w:r>
            <w:r w:rsidR="007D13BF" w:rsidRPr="00DB6311">
              <w:rPr>
                <w:b/>
              </w:rPr>
              <w:t>:</w:t>
            </w:r>
          </w:p>
          <w:p w14:paraId="2F271D99" w14:textId="77777777" w:rsidR="00BC35D3" w:rsidRPr="00DB6311" w:rsidRDefault="00BC35D3" w:rsidP="00BC35D3">
            <w:pPr>
              <w:pStyle w:val="bullet"/>
            </w:pPr>
            <w:r w:rsidRPr="00DB6311">
              <w:rPr>
                <w:i/>
              </w:rPr>
              <w:t>Supervised</w:t>
            </w:r>
            <w:r w:rsidRPr="00DB6311">
              <w:t>: Yes</w:t>
            </w:r>
          </w:p>
          <w:p w14:paraId="0AA736CD" w14:textId="4A93595C" w:rsidR="00BC35D3" w:rsidRPr="00DB6311" w:rsidRDefault="00BC35D3" w:rsidP="00BC35D3">
            <w:pPr>
              <w:pStyle w:val="bullet"/>
            </w:pPr>
            <w:r w:rsidRPr="00DB6311">
              <w:rPr>
                <w:i/>
              </w:rPr>
              <w:t>Type and duration</w:t>
            </w:r>
            <w:r w:rsidRPr="00DB6311">
              <w:t>: Aerobic and resistance; Dance and muscle strengthening; 50-55-min 3 times a week, from weeks 10-12 to 38–39</w:t>
            </w:r>
          </w:p>
          <w:p w14:paraId="551E12CF" w14:textId="2CE8B2AD" w:rsidR="000A1756" w:rsidRPr="00DB6311" w:rsidRDefault="00BC35D3" w:rsidP="007D13BF">
            <w:pPr>
              <w:pStyle w:val="bullet"/>
              <w:rPr>
                <w:rFonts w:ascii="Helvetica" w:hAnsi="Helvetica"/>
                <w:sz w:val="14"/>
                <w:szCs w:val="14"/>
              </w:rPr>
            </w:pPr>
            <w:r w:rsidRPr="00DB6311">
              <w:rPr>
                <w:i/>
              </w:rPr>
              <w:t>Intensity</w:t>
            </w:r>
            <w:r w:rsidRPr="00DB6311">
              <w:t>: Light to moderate, HR&lt;70%; Borg 10-12</w:t>
            </w:r>
          </w:p>
        </w:tc>
        <w:tc>
          <w:tcPr>
            <w:tcW w:w="5953" w:type="dxa"/>
            <w:tcBorders>
              <w:left w:val="single" w:sz="4" w:space="0" w:color="3B3474"/>
              <w:right w:val="single" w:sz="4" w:space="0" w:color="3B3474"/>
            </w:tcBorders>
          </w:tcPr>
          <w:p w14:paraId="71189DB3" w14:textId="1ED99008" w:rsidR="000A1756" w:rsidRPr="00DB6311" w:rsidRDefault="000A1756" w:rsidP="00841B58">
            <w:r w:rsidRPr="00DB6311">
              <w:t>Intervention vs control:</w:t>
            </w:r>
          </w:p>
          <w:p w14:paraId="71E088E5" w14:textId="3DB1C5D9" w:rsidR="000A1756" w:rsidRPr="00DB6311" w:rsidRDefault="000A1756" w:rsidP="00841B58">
            <w:pPr>
              <w:pStyle w:val="bullet"/>
            </w:pPr>
            <w:r w:rsidRPr="00DB6311">
              <w:t>GDM (WHO criteria): 41 (19.5%) vs 61 (28%) p=0.040</w:t>
            </w:r>
          </w:p>
          <w:p w14:paraId="025EB2D4" w14:textId="6B36D14A" w:rsidR="000A1756" w:rsidRPr="00DB6311" w:rsidRDefault="000A1756" w:rsidP="00841B58">
            <w:pPr>
              <w:pStyle w:val="bullet"/>
            </w:pPr>
            <w:r w:rsidRPr="00DB6311">
              <w:t>GDM (IADPSG criteria): 29 (13.8%) 32 (14.7%) p=0.797</w:t>
            </w:r>
          </w:p>
          <w:p w14:paraId="66BD27C9" w14:textId="125B881B" w:rsidR="000A1756" w:rsidRPr="00DB6311" w:rsidRDefault="000A1756" w:rsidP="00841B58">
            <w:r w:rsidRPr="00DB6311">
              <w:t>Intervention (n=169) vs control (n=157) (no GDM WHO criteria):</w:t>
            </w:r>
          </w:p>
          <w:p w14:paraId="3A40B107" w14:textId="185C6E1E" w:rsidR="000A1756" w:rsidRPr="00DB6311" w:rsidRDefault="000A1756" w:rsidP="009C7861">
            <w:pPr>
              <w:pStyle w:val="bullet"/>
            </w:pPr>
            <w:r w:rsidRPr="00DB6311">
              <w:t xml:space="preserve">Caesarean section (n, %) 24 (14.2) 28 (17.8) </w:t>
            </w:r>
          </w:p>
          <w:p w14:paraId="7F5B71AE" w14:textId="10AABB80" w:rsidR="000A1756" w:rsidRPr="00DB6311" w:rsidRDefault="00016993" w:rsidP="009C7861">
            <w:pPr>
              <w:pStyle w:val="bullet"/>
            </w:pPr>
            <w:r w:rsidRPr="00DB6311">
              <w:t>Gestational</w:t>
            </w:r>
            <w:r w:rsidR="000A1756" w:rsidRPr="00DB6311">
              <w:t xml:space="preserve"> weight gain (kg) 11.8±3.6 vs 13.3±4.3</w:t>
            </w:r>
          </w:p>
          <w:p w14:paraId="07B5EC34" w14:textId="200A5B44" w:rsidR="000A1756" w:rsidRDefault="0093307E" w:rsidP="000D10E0">
            <w:r>
              <w:t>Intervention (n=100</w:t>
            </w:r>
            <w:r w:rsidR="00381D6F">
              <w:t xml:space="preserve"> women attending 80% of sessions</w:t>
            </w:r>
            <w:r>
              <w:t>) vs control (n=201)</w:t>
            </w:r>
            <w:r w:rsidR="00F57513">
              <w:t xml:space="preserve"> (Note that these results have not been included in the meta-analysis)</w:t>
            </w:r>
            <w:r>
              <w:t>:</w:t>
            </w:r>
          </w:p>
          <w:p w14:paraId="627667E2" w14:textId="77777777" w:rsidR="0051554A" w:rsidRDefault="0051554A" w:rsidP="0030223E">
            <w:pPr>
              <w:pStyle w:val="bullet"/>
            </w:pPr>
            <w:r>
              <w:t>Gestational weight gain: 11.5±3.5 vs 13.72±4.1</w:t>
            </w:r>
          </w:p>
          <w:p w14:paraId="6FA26153" w14:textId="5CF5F2F4" w:rsidR="0093307E" w:rsidRDefault="0051554A" w:rsidP="0030223E">
            <w:pPr>
              <w:pStyle w:val="bullet"/>
            </w:pPr>
            <w:r>
              <w:t>Weight gain exceeding IOM guidelines: 22/100 vs 69/201</w:t>
            </w:r>
          </w:p>
          <w:p w14:paraId="011DD222" w14:textId="5F360C5E" w:rsidR="0051554A" w:rsidRDefault="0051554A" w:rsidP="0030223E">
            <w:pPr>
              <w:pStyle w:val="bullet"/>
            </w:pPr>
            <w:r>
              <w:t>Gestational diabetes: 3/100 vs 13/201</w:t>
            </w:r>
          </w:p>
          <w:p w14:paraId="18FCEB26" w14:textId="77777777" w:rsidR="0051554A" w:rsidRDefault="0051554A" w:rsidP="0030223E">
            <w:pPr>
              <w:pStyle w:val="bullet"/>
            </w:pPr>
            <w:r>
              <w:t>Macrosomia: 0/100 vs 10/201</w:t>
            </w:r>
          </w:p>
          <w:p w14:paraId="7DC47BC4" w14:textId="5AEB97E7" w:rsidR="00352769" w:rsidRDefault="00352769" w:rsidP="0030223E">
            <w:pPr>
              <w:pStyle w:val="bullet"/>
            </w:pPr>
            <w:r>
              <w:t>Caesarean section: 17/100 vs 48/201</w:t>
            </w:r>
          </w:p>
        </w:tc>
      </w:tr>
      <w:tr w:rsidR="000A1756" w:rsidRPr="00A652CB" w14:paraId="38AEDC5C" w14:textId="77777777" w:rsidTr="000A1756">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305" w:type="dxa"/>
            <w:tcBorders>
              <w:left w:val="single" w:sz="4" w:space="0" w:color="3B3474"/>
              <w:right w:val="single" w:sz="4" w:space="0" w:color="3B3474"/>
            </w:tcBorders>
          </w:tcPr>
          <w:p w14:paraId="6F8D9078" w14:textId="7F0DCED7" w:rsidR="00BC35D3" w:rsidRPr="00C12274" w:rsidRDefault="00BC35D3" w:rsidP="00E70A06">
            <w:r>
              <w:rPr>
                <w:noProof/>
              </w:rPr>
              <w:t>Barakat et al 2014b</w:t>
            </w:r>
            <w:r w:rsidR="00616EE6">
              <w:fldChar w:fldCharType="begin">
                <w:fldData xml:space="preserve">PEVuZE5vdGU+PENpdGU+PEF1dGhvcj5CYXJha2F0PC9BdXRob3I+PFllYXI+MjAxNDwvWWVhcj48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</w:fldData>
              </w:fldChar>
            </w:r>
            <w:r w:rsidR="002747EA">
              <w:instrText xml:space="preserve"> ADDIN EN.CITE </w:instrText>
            </w:r>
            <w:r w:rsidR="002747EA">
              <w:fldChar w:fldCharType="begin">
                <w:fldData xml:space="preserve">PEVuZE5vdGU+PENpdGU+PEF1dGhvcj5CYXJha2F0PC9BdXRob3I+PFllYXI+MjAxNDwvWWVhcj48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</w:fldData>
              </w:fldChar>
            </w:r>
            <w:r w:rsidR="002747EA">
              <w:instrText xml:space="preserve"> ADDIN EN.CITE.DATA </w:instrText>
            </w:r>
            <w:r w:rsidR="002747EA">
              <w:fldChar w:fldCharType="end"/>
            </w:r>
            <w:r w:rsidR="00616EE6">
              <w:fldChar w:fldCharType="separate"/>
            </w:r>
            <w:r w:rsidR="002747EA" w:rsidRPr="002747EA">
              <w:rPr>
                <w:noProof/>
                <w:vertAlign w:val="superscript"/>
              </w:rPr>
              <w:t>429</w:t>
            </w:r>
            <w:r w:rsidR="00616EE6">
              <w:fldChar w:fldCharType="end"/>
            </w:r>
          </w:p>
          <w:p w14:paraId="24EC37B8" w14:textId="77777777" w:rsidR="00BC35D3" w:rsidRPr="00C12274" w:rsidRDefault="00BC35D3" w:rsidP="00E70A06">
            <w:r w:rsidRPr="00C12274">
              <w:t>Spain</w:t>
            </w:r>
          </w:p>
          <w:p w14:paraId="53E7DBE8" w14:textId="15224585" w:rsidR="000A1756" w:rsidRDefault="00BC35D3" w:rsidP="00E70A06">
            <w:r w:rsidRPr="00C12274">
              <w:t>NCT01696201</w:t>
            </w:r>
          </w:p>
        </w:tc>
        <w:tc>
          <w:tcPr>
            <w:tcW w:w="1670" w:type="dxa"/>
            <w:tcBorders>
              <w:left w:val="single" w:sz="4" w:space="0" w:color="3B3474"/>
              <w:right w:val="single" w:sz="4" w:space="0" w:color="3B3474"/>
            </w:tcBorders>
          </w:tcPr>
          <w:p w14:paraId="3A83F2F8" w14:textId="57D2E3BF" w:rsidR="000A1756" w:rsidRDefault="000A1756" w:rsidP="00D424F3">
            <w:r>
              <w:t>Intervention 107</w:t>
            </w:r>
          </w:p>
          <w:p w14:paraId="00EC3C2F" w14:textId="25B1E273" w:rsidR="000A1756" w:rsidRDefault="000A1756" w:rsidP="009C0D60">
            <w:r>
              <w:t>Control 93</w:t>
            </w:r>
          </w:p>
        </w:tc>
        <w:tc>
          <w:tcPr>
            <w:tcW w:w="5395" w:type="dxa"/>
            <w:tcBorders>
              <w:left w:val="single" w:sz="4" w:space="0" w:color="3B3474"/>
              <w:right w:val="single" w:sz="4" w:space="0" w:color="3B3474"/>
            </w:tcBorders>
          </w:tcPr>
          <w:p w14:paraId="4BE67D63" w14:textId="77777777" w:rsidR="000A1756" w:rsidRDefault="000A1756" w:rsidP="00CD0167">
            <w:r w:rsidRPr="009C0D60">
              <w:rPr>
                <w:b/>
              </w:rPr>
              <w:t>Aim</w:t>
            </w:r>
            <w:r>
              <w:t>: T</w:t>
            </w:r>
            <w:r w:rsidRPr="00CD0167">
              <w:t xml:space="preserve">o examine the influence of a program of moderate physical exercise throughout pregnancy on maternal and fetal parameters. </w:t>
            </w:r>
          </w:p>
          <w:p w14:paraId="1772319F" w14:textId="4B9DB48F" w:rsidR="000A1756" w:rsidRDefault="000A1756" w:rsidP="00CD0167">
            <w:r w:rsidRPr="009C0D60">
              <w:rPr>
                <w:b/>
              </w:rPr>
              <w:t>Population</w:t>
            </w:r>
            <w:r>
              <w:t>: P</w:t>
            </w:r>
            <w:r w:rsidRPr="00CD0167">
              <w:t xml:space="preserve">regnant women </w:t>
            </w:r>
            <w:r>
              <w:t xml:space="preserve">with </w:t>
            </w:r>
            <w:r w:rsidRPr="00CD0167">
              <w:t>uncomp</w:t>
            </w:r>
            <w:r>
              <w:t>licated and singleton pregnancies.</w:t>
            </w:r>
            <w:r w:rsidR="0067575F">
              <w:t xml:space="preserve"> Mixed BMIs.</w:t>
            </w:r>
          </w:p>
          <w:p w14:paraId="5E55AAD3" w14:textId="7A9F3B81" w:rsidR="00BC35D3" w:rsidRDefault="00BC35D3" w:rsidP="00BC35D3">
            <w:r w:rsidRPr="005E4EF9">
              <w:rPr>
                <w:b/>
              </w:rPr>
              <w:t>Intervention</w:t>
            </w:r>
            <w:r w:rsidR="007D13BF">
              <w:rPr>
                <w:b/>
              </w:rPr>
              <w:t>:</w:t>
            </w:r>
          </w:p>
          <w:p w14:paraId="17874DAD" w14:textId="77777777" w:rsidR="00BC35D3" w:rsidRPr="00C45716" w:rsidRDefault="00BC35D3" w:rsidP="00BC35D3">
            <w:pPr>
              <w:pStyle w:val="bullet"/>
            </w:pPr>
            <w:r w:rsidRPr="00C45716">
              <w:rPr>
                <w:i/>
              </w:rPr>
              <w:t>Supervised</w:t>
            </w:r>
            <w:r w:rsidRPr="00C45716">
              <w:t>: Yes</w:t>
            </w:r>
          </w:p>
          <w:p w14:paraId="3CBBA457" w14:textId="4824A9E9" w:rsidR="00BC35D3" w:rsidRPr="00BC35D3" w:rsidRDefault="00BC35D3" w:rsidP="00BC35D3">
            <w:pPr>
              <w:pStyle w:val="bullet"/>
            </w:pPr>
            <w:r w:rsidRPr="00C45716">
              <w:rPr>
                <w:i/>
              </w:rPr>
              <w:t>Type and duration</w:t>
            </w:r>
            <w:r w:rsidRPr="00C45716">
              <w:t xml:space="preserve">: </w:t>
            </w:r>
            <w:r>
              <w:t xml:space="preserve">Aerobic and resistance; </w:t>
            </w:r>
            <w:r w:rsidRPr="00C12274">
              <w:t>Dance and muscle strengthening</w:t>
            </w:r>
            <w:r>
              <w:t>; 50-55</w:t>
            </w:r>
            <w:r w:rsidRPr="00C12274">
              <w:t xml:space="preserve">-min 3 times a week, from weeks </w:t>
            </w:r>
            <w:r>
              <w:t>9-13</w:t>
            </w:r>
            <w:r w:rsidRPr="00C12274">
              <w:t xml:space="preserve"> to 3</w:t>
            </w:r>
            <w:r>
              <w:t>9</w:t>
            </w:r>
            <w:r w:rsidRPr="00C12274">
              <w:t>–</w:t>
            </w:r>
            <w:r>
              <w:t>40</w:t>
            </w:r>
          </w:p>
          <w:p w14:paraId="01CD95F1" w14:textId="37BA9465" w:rsidR="000A1756" w:rsidRPr="009725F6" w:rsidRDefault="00BC35D3" w:rsidP="00BC35D3">
            <w:pPr>
              <w:pStyle w:val="bullet"/>
              <w:rPr>
                <w:rFonts w:ascii="Times" w:hAnsi="Times"/>
              </w:rPr>
            </w:pPr>
            <w:r w:rsidRPr="00C45716">
              <w:rPr>
                <w:i/>
              </w:rPr>
              <w:t>Intensity</w:t>
            </w:r>
            <w:r w:rsidRPr="00C45716">
              <w:t xml:space="preserve">: </w:t>
            </w:r>
            <w:r w:rsidR="00D86FB7" w:rsidRPr="00583EE8">
              <w:t>Light to moderate; 55% to 60% maximal heart rate</w:t>
            </w:r>
          </w:p>
        </w:tc>
        <w:tc>
          <w:tcPr>
            <w:tcW w:w="5953" w:type="dxa"/>
            <w:tcBorders>
              <w:left w:val="single" w:sz="4" w:space="0" w:color="3B3474"/>
              <w:right w:val="single" w:sz="4" w:space="0" w:color="3B3474"/>
            </w:tcBorders>
          </w:tcPr>
          <w:p w14:paraId="56CEAD56" w14:textId="77777777" w:rsidR="000A1756" w:rsidRDefault="000A1756" w:rsidP="00FC7F8F">
            <w:r>
              <w:t>Intervention vs control:</w:t>
            </w:r>
          </w:p>
          <w:p w14:paraId="2D1BA66D" w14:textId="77777777" w:rsidR="002C766E" w:rsidRPr="00FC7F8F" w:rsidRDefault="002C766E" w:rsidP="002C766E">
            <w:pPr>
              <w:pStyle w:val="bullet"/>
            </w:pPr>
            <w:r>
              <w:t>Gestational</w:t>
            </w:r>
            <w:r w:rsidRPr="00FC7F8F">
              <w:t xml:space="preserve"> weight gain (kg)</w:t>
            </w:r>
            <w:r>
              <w:t>:</w:t>
            </w:r>
            <w:r w:rsidRPr="00FC7F8F">
              <w:t xml:space="preserve"> 11.72</w:t>
            </w:r>
            <w:r>
              <w:t>±</w:t>
            </w:r>
            <w:r w:rsidRPr="00FC7F8F">
              <w:t xml:space="preserve">4.06 </w:t>
            </w:r>
            <w:r>
              <w:t xml:space="preserve">vs </w:t>
            </w:r>
            <w:r w:rsidRPr="00FC7F8F">
              <w:t>13.66</w:t>
            </w:r>
            <w:r>
              <w:t>±</w:t>
            </w:r>
            <w:r w:rsidRPr="00FC7F8F">
              <w:t xml:space="preserve">9.62 </w:t>
            </w:r>
            <w:r>
              <w:t>p=</w:t>
            </w:r>
            <w:r w:rsidRPr="00FC7F8F">
              <w:t>0.06</w:t>
            </w:r>
          </w:p>
          <w:p w14:paraId="03D0D96E" w14:textId="77777777" w:rsidR="002C766E" w:rsidRPr="00FC7F8F" w:rsidRDefault="002C766E" w:rsidP="002C766E">
            <w:pPr>
              <w:pStyle w:val="bullet"/>
            </w:pPr>
            <w:r w:rsidRPr="002C766E">
              <w:t>Weight gain &gt;IOM guidelines</w:t>
            </w:r>
            <w:r>
              <w:t xml:space="preserve"> </w:t>
            </w:r>
            <w:r w:rsidRPr="00FC7F8F">
              <w:t>(n/%)</w:t>
            </w:r>
            <w:r>
              <w:t>:</w:t>
            </w:r>
            <w:r w:rsidRPr="00FC7F8F">
              <w:t xml:space="preserve"> 22/21.2 </w:t>
            </w:r>
            <w:r>
              <w:t xml:space="preserve">vs </w:t>
            </w:r>
            <w:r w:rsidRPr="00FC7F8F">
              <w:t xml:space="preserve">31/35.6 </w:t>
            </w:r>
            <w:r>
              <w:t>p=</w:t>
            </w:r>
            <w:r w:rsidRPr="00FC7F8F">
              <w:t>0.02</w:t>
            </w:r>
          </w:p>
          <w:p w14:paraId="5E5B888E" w14:textId="77777777" w:rsidR="002C766E" w:rsidRPr="002C766E" w:rsidRDefault="002C766E" w:rsidP="00E6375F">
            <w:pPr>
              <w:pStyle w:val="bullet"/>
            </w:pPr>
            <w:r w:rsidRPr="00FC7F8F">
              <w:t>Gestational diabetes (n/%)</w:t>
            </w:r>
            <w:r>
              <w:t>:</w:t>
            </w:r>
            <w:r w:rsidRPr="00FC7F8F">
              <w:t xml:space="preserve"> 5/4.7 </w:t>
            </w:r>
            <w:r>
              <w:t xml:space="preserve">vs </w:t>
            </w:r>
            <w:r w:rsidRPr="00FC7F8F">
              <w:t>5/5.6</w:t>
            </w:r>
            <w:r w:rsidRPr="000A1756">
              <w:rPr>
                <w:rFonts w:eastAsia="Times New Roman"/>
                <w:lang w:val="en-AU"/>
              </w:rPr>
              <w:t>.</w:t>
            </w:r>
          </w:p>
          <w:p w14:paraId="769A8664" w14:textId="7892A9A4" w:rsidR="000A1756" w:rsidRPr="00FC7F8F" w:rsidRDefault="000A1756" w:rsidP="00E6375F">
            <w:pPr>
              <w:pStyle w:val="bullet"/>
            </w:pPr>
            <w:r w:rsidRPr="00FC7F8F">
              <w:t xml:space="preserve">Preterm </w:t>
            </w:r>
            <w:r>
              <w:t>birth</w:t>
            </w:r>
            <w:r w:rsidRPr="00FC7F8F">
              <w:t xml:space="preserve"> (n/%)</w:t>
            </w:r>
            <w:r>
              <w:t>:</w:t>
            </w:r>
            <w:r w:rsidRPr="00FC7F8F">
              <w:t xml:space="preserve"> 4/3.8 </w:t>
            </w:r>
            <w:r>
              <w:t xml:space="preserve">vs </w:t>
            </w:r>
            <w:r w:rsidRPr="00FC7F8F">
              <w:t>4/4.4</w:t>
            </w:r>
            <w:r>
              <w:t xml:space="preserve"> p=0.82</w:t>
            </w:r>
          </w:p>
          <w:p w14:paraId="119CB6A0" w14:textId="6D3F9A33" w:rsidR="000A1756" w:rsidRPr="00FC7F8F" w:rsidRDefault="000A1756" w:rsidP="00E6375F">
            <w:pPr>
              <w:pStyle w:val="bullet"/>
            </w:pPr>
            <w:r w:rsidRPr="00FC7F8F">
              <w:t>C</w:t>
            </w:r>
            <w:r>
              <w:t>a</w:t>
            </w:r>
            <w:r w:rsidRPr="00FC7F8F">
              <w:t>esarean</w:t>
            </w:r>
            <w:r>
              <w:t xml:space="preserve"> section </w:t>
            </w:r>
            <w:r w:rsidRPr="00FC7F8F">
              <w:t>(n/%)</w:t>
            </w:r>
            <w:r>
              <w:t>:</w:t>
            </w:r>
            <w:r w:rsidRPr="00FC7F8F">
              <w:t xml:space="preserve"> 18/17.1 </w:t>
            </w:r>
            <w:r>
              <w:t xml:space="preserve">vs </w:t>
            </w:r>
            <w:r w:rsidRPr="00FC7F8F">
              <w:t>26/28.6</w:t>
            </w:r>
          </w:p>
          <w:p w14:paraId="46FE013D" w14:textId="04FBA06F" w:rsidR="000A1756" w:rsidRPr="000A1756" w:rsidRDefault="000A1756" w:rsidP="002C766E">
            <w:pPr>
              <w:pStyle w:val="bullet"/>
              <w:numPr>
                <w:ilvl w:val="0"/>
                <w:numId w:val="0"/>
              </w:numPr>
              <w:ind w:left="360"/>
            </w:pPr>
          </w:p>
        </w:tc>
      </w:tr>
      <w:tr w:rsidR="000A1756" w:rsidRPr="00A652CB" w14:paraId="7B9FC5CC" w14:textId="77777777" w:rsidTr="000A1756">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305" w:type="dxa"/>
            <w:tcBorders>
              <w:left w:val="single" w:sz="4" w:space="0" w:color="3B3474"/>
              <w:right w:val="single" w:sz="4" w:space="0" w:color="3B3474"/>
            </w:tcBorders>
          </w:tcPr>
          <w:p w14:paraId="5D43219E" w14:textId="2179B4BA" w:rsidR="00D86FB7" w:rsidRPr="00DB6311" w:rsidRDefault="00D86FB7" w:rsidP="00E70A06">
            <w:r w:rsidRPr="00DB6311">
              <w:t>Barakat et al 2016</w:t>
            </w:r>
            <w:r w:rsidR="00616EE6" w:rsidRPr="00DB6311">
              <w:fldChar w:fldCharType="begin">
                <w:fldData xml:space="preserve">PEVuZE5vdGU+PENpdGU+PEF1dGhvcj5CYXJha2F0PC9BdXRob3I+PFllYXI+MjAxNjwvWWVhcj48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</w:fldData>
              </w:fldChar>
            </w:r>
            <w:r w:rsidR="002747EA">
              <w:instrText xml:space="preserve"> ADDIN EN.CITE </w:instrText>
            </w:r>
            <w:r w:rsidR="002747EA">
              <w:fldChar w:fldCharType="begin">
                <w:fldData xml:space="preserve">PEVuZE5vdGU+PENpdGU+PEF1dGhvcj5CYXJha2F0PC9BdXRob3I+PFllYXI+MjAxNjwvWWVhcj48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</w:fldData>
              </w:fldChar>
            </w:r>
            <w:r w:rsidR="002747EA">
              <w:instrText xml:space="preserve"> ADDIN EN.CITE.DATA </w:instrText>
            </w:r>
            <w:r w:rsidR="002747EA">
              <w:fldChar w:fldCharType="end"/>
            </w:r>
            <w:r w:rsidR="00616EE6" w:rsidRPr="00DB6311">
              <w:fldChar w:fldCharType="separate"/>
            </w:r>
            <w:r w:rsidR="002747EA" w:rsidRPr="002747EA">
              <w:rPr>
                <w:noProof/>
                <w:vertAlign w:val="superscript"/>
              </w:rPr>
              <w:t>430</w:t>
            </w:r>
            <w:r w:rsidR="00616EE6" w:rsidRPr="00DB6311">
              <w:fldChar w:fldCharType="end"/>
            </w:r>
          </w:p>
          <w:p w14:paraId="736D8C1A" w14:textId="77777777" w:rsidR="00D86FB7" w:rsidRPr="00DB6311" w:rsidRDefault="00D86FB7" w:rsidP="00E70A06">
            <w:r w:rsidRPr="00DB6311">
              <w:t>Spain</w:t>
            </w:r>
          </w:p>
          <w:p w14:paraId="0C9D3C25" w14:textId="4CA4BC41" w:rsidR="000A1756" w:rsidRPr="00DB6311" w:rsidRDefault="00D86FB7" w:rsidP="00E70A06">
            <w:r w:rsidRPr="00DB6311">
              <w:t>NCT01723098</w:t>
            </w:r>
          </w:p>
        </w:tc>
        <w:tc>
          <w:tcPr>
            <w:tcW w:w="1670" w:type="dxa"/>
            <w:tcBorders>
              <w:left w:val="single" w:sz="4" w:space="0" w:color="3B3474"/>
              <w:right w:val="single" w:sz="4" w:space="0" w:color="3B3474"/>
            </w:tcBorders>
          </w:tcPr>
          <w:p w14:paraId="13A07C8B" w14:textId="3C46AD80" w:rsidR="000A1756" w:rsidRPr="00DB6311" w:rsidRDefault="000A1756" w:rsidP="00D424F3">
            <w:r w:rsidRPr="00DB6311">
              <w:t>Intervention 383</w:t>
            </w:r>
          </w:p>
          <w:p w14:paraId="07190FA4" w14:textId="5C2DA424" w:rsidR="000A1756" w:rsidRPr="00DB6311" w:rsidRDefault="000A1756" w:rsidP="00D424F3">
            <w:r w:rsidRPr="00DB6311">
              <w:t>Control 382</w:t>
            </w:r>
          </w:p>
        </w:tc>
        <w:tc>
          <w:tcPr>
            <w:tcW w:w="5395" w:type="dxa"/>
            <w:tcBorders>
              <w:left w:val="single" w:sz="4" w:space="0" w:color="3B3474"/>
              <w:right w:val="single" w:sz="4" w:space="0" w:color="3B3474"/>
            </w:tcBorders>
          </w:tcPr>
          <w:p w14:paraId="676AD6CC" w14:textId="77777777" w:rsidR="000A1756" w:rsidRPr="00DB6311" w:rsidRDefault="000A1756" w:rsidP="00E6375F">
            <w:r w:rsidRPr="00DB6311">
              <w:rPr>
                <w:b/>
              </w:rPr>
              <w:t>Aim</w:t>
            </w:r>
            <w:r w:rsidRPr="00DB6311">
              <w:t xml:space="preserve">: To examine the impact of a program of supervised exercise throughout pregnancy on the incidence of pregnancy-induced hypertension. </w:t>
            </w:r>
          </w:p>
          <w:p w14:paraId="3EC6B0CA" w14:textId="66D6D85C" w:rsidR="000A1756" w:rsidRPr="00DB6311" w:rsidRDefault="000A1756" w:rsidP="00E6375F">
            <w:r w:rsidRPr="00DB6311">
              <w:rPr>
                <w:b/>
              </w:rPr>
              <w:t>Population</w:t>
            </w:r>
            <w:r w:rsidRPr="00DB6311">
              <w:t>: Women with singleton uncomplicated pregnancies.</w:t>
            </w:r>
            <w:r w:rsidR="00D86FB7" w:rsidRPr="00DB6311">
              <w:t xml:space="preserve"> Mixed BMIs.</w:t>
            </w:r>
          </w:p>
          <w:p w14:paraId="4DECFF9A" w14:textId="3E0FAE51" w:rsidR="007D13BF" w:rsidRPr="00DB6311" w:rsidRDefault="007D13BF" w:rsidP="007D13BF">
            <w:r w:rsidRPr="00DB6311">
              <w:rPr>
                <w:b/>
              </w:rPr>
              <w:t>Intervention:</w:t>
            </w:r>
          </w:p>
          <w:p w14:paraId="181692F6" w14:textId="77777777" w:rsidR="007D13BF" w:rsidRPr="00DB6311" w:rsidRDefault="007D13BF" w:rsidP="007D13BF">
            <w:pPr>
              <w:pStyle w:val="bullet"/>
            </w:pPr>
            <w:r w:rsidRPr="00DB6311">
              <w:rPr>
                <w:i/>
              </w:rPr>
              <w:t>Supervised</w:t>
            </w:r>
            <w:r w:rsidRPr="00DB6311">
              <w:t>: Yes</w:t>
            </w:r>
          </w:p>
          <w:p w14:paraId="35109CF1" w14:textId="61C72F5F" w:rsidR="007D13BF" w:rsidRPr="00DB6311" w:rsidRDefault="007D13BF" w:rsidP="007D13BF">
            <w:pPr>
              <w:pStyle w:val="bullet"/>
            </w:pPr>
            <w:r w:rsidRPr="00DB6311">
              <w:rPr>
                <w:i/>
              </w:rPr>
              <w:t>Type and duration</w:t>
            </w:r>
            <w:r w:rsidRPr="00DB6311">
              <w:t>: Aerobic and resistance; Dance and muscle strengthening, flexibility; 50-55-min 3 times a week, from weeks 9-11 to 38–39</w:t>
            </w:r>
          </w:p>
          <w:p w14:paraId="6779C2E5" w14:textId="7AAFD8CF" w:rsidR="000A1756" w:rsidRPr="00DB6311" w:rsidRDefault="007D13BF" w:rsidP="007D13BF">
            <w:pPr>
              <w:pStyle w:val="bullet"/>
              <w:rPr>
                <w:b/>
              </w:rPr>
            </w:pPr>
            <w:r w:rsidRPr="00DB6311">
              <w:rPr>
                <w:i/>
              </w:rPr>
              <w:t>Intensity</w:t>
            </w:r>
            <w:r w:rsidRPr="00DB6311">
              <w:t>: Moderate, HR&lt;70%; Borg 12-14</w:t>
            </w:r>
          </w:p>
        </w:tc>
        <w:tc>
          <w:tcPr>
            <w:tcW w:w="5953" w:type="dxa"/>
            <w:tcBorders>
              <w:left w:val="single" w:sz="4" w:space="0" w:color="3B3474"/>
              <w:right w:val="single" w:sz="4" w:space="0" w:color="3B3474"/>
            </w:tcBorders>
          </w:tcPr>
          <w:p w14:paraId="4FEF5C92" w14:textId="77777777" w:rsidR="000A1756" w:rsidRPr="00DB6311" w:rsidRDefault="000A1756" w:rsidP="00E45205">
            <w:r w:rsidRPr="00DB6311">
              <w:t>Intervention vs control:</w:t>
            </w:r>
          </w:p>
          <w:p w14:paraId="1441C977" w14:textId="77777777" w:rsidR="002C766E" w:rsidRPr="00DB6311" w:rsidRDefault="002C766E" w:rsidP="002C766E">
            <w:pPr>
              <w:pStyle w:val="bullet"/>
            </w:pPr>
            <w:r w:rsidRPr="00DB6311">
              <w:t>Gestational weight gain (kg): 12.1±3.7 vs 12.9±4.5 p=0.01</w:t>
            </w:r>
          </w:p>
          <w:p w14:paraId="1D27B080" w14:textId="77777777" w:rsidR="00D77D86" w:rsidRPr="00DB6311" w:rsidRDefault="00D77D86" w:rsidP="00D77D86">
            <w:pPr>
              <w:pStyle w:val="bullet"/>
            </w:pPr>
            <w:r w:rsidRPr="00DB6311">
              <w:t>Weight gain &gt;IOM guidelines (n/%): 101/26.4 vs 131/34.2 p=0.03</w:t>
            </w:r>
          </w:p>
          <w:p w14:paraId="16AAED41" w14:textId="77777777" w:rsidR="00D77D86" w:rsidRPr="00DB6311" w:rsidRDefault="00D77D86" w:rsidP="00D77D86">
            <w:pPr>
              <w:pStyle w:val="bullet"/>
            </w:pPr>
            <w:r w:rsidRPr="00DB6311">
              <w:t>Gestational diabetes (n/%): 9/2.4 vs 21/5.5 p=0.03</w:t>
            </w:r>
          </w:p>
          <w:p w14:paraId="2EAADB6F" w14:textId="7E2F7C7F" w:rsidR="000A1756" w:rsidRPr="00DB6311" w:rsidRDefault="000A1756" w:rsidP="00E45205">
            <w:pPr>
              <w:pStyle w:val="bullet"/>
            </w:pPr>
            <w:r w:rsidRPr="00DB6311">
              <w:t>Maternal hypertension (n/%): 8/2.1 vs 22/5.7 p=0.009</w:t>
            </w:r>
          </w:p>
          <w:p w14:paraId="6BB0F92E" w14:textId="27A907C5" w:rsidR="000A1756" w:rsidRPr="00DB6311" w:rsidRDefault="000A1756" w:rsidP="00E45205">
            <w:pPr>
              <w:pStyle w:val="bullet"/>
            </w:pPr>
            <w:r w:rsidRPr="00DB6311">
              <w:t>Pre-eclampsia (n/%): 2/0.5 vs 9/2.3 p=0.03</w:t>
            </w:r>
          </w:p>
          <w:p w14:paraId="6A0273A3" w14:textId="71E8D3DB" w:rsidR="000A1756" w:rsidRPr="00DB6311" w:rsidRDefault="000A1756" w:rsidP="00E45205">
            <w:pPr>
              <w:pStyle w:val="bullet"/>
            </w:pPr>
            <w:r w:rsidRPr="00DB6311">
              <w:t>Preterm birth, &lt;37 wk (n/%) 29/7.6 vs 37/9.7 p=0.31</w:t>
            </w:r>
          </w:p>
          <w:p w14:paraId="09A6FFF6" w14:textId="1342B17B" w:rsidR="000A1756" w:rsidRPr="00DB6311" w:rsidRDefault="000A1756" w:rsidP="00E45205">
            <w:pPr>
              <w:pStyle w:val="bullet"/>
            </w:pPr>
            <w:r w:rsidRPr="00DB6311">
              <w:t>Caesarean section: 73/19.1 vs 83/21.7 p=0.38</w:t>
            </w:r>
          </w:p>
          <w:p w14:paraId="6BF1CB21" w14:textId="5533F113" w:rsidR="000A1756" w:rsidRPr="00DB6311" w:rsidRDefault="000A1756" w:rsidP="00E45205">
            <w:pPr>
              <w:pStyle w:val="bullet"/>
            </w:pPr>
            <w:r w:rsidRPr="00DB6311">
              <w:t>Low birthweight &lt;2500 (n/%): 16/4.2 vs 25/6.5 p=0.15</w:t>
            </w:r>
          </w:p>
          <w:p w14:paraId="360A9B2A" w14:textId="38E2D54B" w:rsidR="000A1756" w:rsidRPr="00DB6311" w:rsidRDefault="000A1756" w:rsidP="00E45205">
            <w:pPr>
              <w:pStyle w:val="bullet"/>
            </w:pPr>
            <w:r w:rsidRPr="00DB6311">
              <w:t>Macrosomia &gt;4000 (n/%): 7/1.8 vs 18/4.7 p=0.03</w:t>
            </w:r>
          </w:p>
          <w:p w14:paraId="4536AD7F" w14:textId="723C6D86" w:rsidR="000A1756" w:rsidRPr="00DB6311" w:rsidRDefault="000A1756" w:rsidP="000D10E0">
            <w:pPr>
              <w:pStyle w:val="bullet"/>
            </w:pPr>
            <w:r w:rsidRPr="00DB6311">
              <w:t>Apgar score &gt;7 at 5 min (n/%): 380/99.2 381/99.7 p=0.31</w:t>
            </w:r>
          </w:p>
        </w:tc>
      </w:tr>
      <w:tr w:rsidR="000A1756" w:rsidRPr="00A652CB" w14:paraId="29B10C80" w14:textId="77777777" w:rsidTr="000A1756">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305" w:type="dxa"/>
            <w:tcBorders>
              <w:left w:val="single" w:sz="4" w:space="0" w:color="3B3474"/>
              <w:right w:val="single" w:sz="4" w:space="0" w:color="3B3474"/>
            </w:tcBorders>
          </w:tcPr>
          <w:p w14:paraId="025DCF6C" w14:textId="64952A06" w:rsidR="007D13BF" w:rsidRPr="00C12274" w:rsidRDefault="007D13BF" w:rsidP="00E70A06">
            <w:r>
              <w:rPr>
                <w:noProof/>
              </w:rPr>
              <w:t>Barakat et al 2018</w:t>
            </w:r>
            <w:r w:rsidR="00616EE6">
              <w:fldChar w:fldCharType="begin">
                <w:fldData xml:space="preserve">PEVuZE5vdGU+PENpdGU+PEF1dGhvcj5CYXJha2F0PC9BdXRob3I+PFllYXI+MjAxODwvWWVhcj48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</w:fldData>
              </w:fldChar>
            </w:r>
            <w:r w:rsidR="002747EA">
              <w:instrText xml:space="preserve"> ADDIN EN.CITE </w:instrText>
            </w:r>
            <w:r w:rsidR="002747EA">
              <w:fldChar w:fldCharType="begin">
                <w:fldData xml:space="preserve">PEVuZE5vdGU+PENpdGU+PEF1dGhvcj5CYXJha2F0PC9BdXRob3I+PFllYXI+MjAxODwvWWVhcj48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</w:fldData>
              </w:fldChar>
            </w:r>
            <w:r w:rsidR="002747EA">
              <w:instrText xml:space="preserve"> ADDIN EN.CITE.DATA </w:instrText>
            </w:r>
            <w:r w:rsidR="002747EA">
              <w:fldChar w:fldCharType="end"/>
            </w:r>
            <w:r w:rsidR="00616EE6">
              <w:fldChar w:fldCharType="separate"/>
            </w:r>
            <w:r w:rsidR="002747EA" w:rsidRPr="002747EA">
              <w:rPr>
                <w:noProof/>
                <w:vertAlign w:val="superscript"/>
              </w:rPr>
              <w:t>294</w:t>
            </w:r>
            <w:r w:rsidR="00616EE6">
              <w:fldChar w:fldCharType="end"/>
            </w:r>
          </w:p>
          <w:p w14:paraId="63EB078C" w14:textId="77777777" w:rsidR="007D13BF" w:rsidRPr="00C12274" w:rsidRDefault="007D13BF" w:rsidP="00E70A06">
            <w:r w:rsidRPr="00C12274">
              <w:t>Spain</w:t>
            </w:r>
          </w:p>
          <w:p w14:paraId="301194FB" w14:textId="4A8D713C" w:rsidR="000A1756" w:rsidRDefault="007D13BF" w:rsidP="00E70A06">
            <w:r w:rsidRPr="00C12274">
              <w:t>NCT02109588</w:t>
            </w:r>
          </w:p>
        </w:tc>
        <w:tc>
          <w:tcPr>
            <w:tcW w:w="1670" w:type="dxa"/>
            <w:tcBorders>
              <w:left w:val="single" w:sz="4" w:space="0" w:color="3B3474"/>
              <w:right w:val="single" w:sz="4" w:space="0" w:color="3B3474"/>
            </w:tcBorders>
          </w:tcPr>
          <w:p w14:paraId="1426D8D7" w14:textId="3E86522B" w:rsidR="000A1756" w:rsidRDefault="000A1756" w:rsidP="00D424F3">
            <w:r>
              <w:t xml:space="preserve">Intervention </w:t>
            </w:r>
            <w:r w:rsidR="00B25B2E">
              <w:t>227</w:t>
            </w:r>
          </w:p>
          <w:p w14:paraId="3448512E" w14:textId="3F7C7371" w:rsidR="000A1756" w:rsidRDefault="000A1756" w:rsidP="007902F8">
            <w:r>
              <w:t xml:space="preserve">Control </w:t>
            </w:r>
            <w:r w:rsidR="00B25B2E">
              <w:t>202</w:t>
            </w:r>
          </w:p>
          <w:p w14:paraId="2D8D2E36" w14:textId="24659A9B" w:rsidR="000A1756" w:rsidRDefault="000A1756" w:rsidP="007902F8"/>
        </w:tc>
        <w:tc>
          <w:tcPr>
            <w:tcW w:w="5395" w:type="dxa"/>
            <w:tcBorders>
              <w:left w:val="single" w:sz="4" w:space="0" w:color="3B3474"/>
              <w:right w:val="single" w:sz="4" w:space="0" w:color="3B3474"/>
            </w:tcBorders>
          </w:tcPr>
          <w:p w14:paraId="1795B6B5" w14:textId="77777777" w:rsidR="000A1756" w:rsidRDefault="000A1756" w:rsidP="007A17BC">
            <w:r w:rsidRPr="004D49E0">
              <w:rPr>
                <w:b/>
              </w:rPr>
              <w:t>Aim</w:t>
            </w:r>
            <w:r>
              <w:t>: T</w:t>
            </w:r>
            <w:r w:rsidRPr="0065381D">
              <w:t>o examine the influence of an exercise program throughout pregnancy on the duration of labo</w:t>
            </w:r>
            <w:r>
              <w:t>u</w:t>
            </w:r>
            <w:r w:rsidRPr="0065381D">
              <w:t>r</w:t>
            </w:r>
            <w:r>
              <w:t>.</w:t>
            </w:r>
          </w:p>
          <w:p w14:paraId="21E4F097" w14:textId="2F3DE071" w:rsidR="000A1756" w:rsidRDefault="000A1756" w:rsidP="007A17BC">
            <w:r w:rsidRPr="00901FC6">
              <w:rPr>
                <w:b/>
              </w:rPr>
              <w:t>Population</w:t>
            </w:r>
            <w:r>
              <w:t>: H</w:t>
            </w:r>
            <w:r w:rsidRPr="0065381D">
              <w:t xml:space="preserve">ealthy pregnant women. </w:t>
            </w:r>
            <w:r w:rsidR="007D13BF">
              <w:t>Mixed BMIs.</w:t>
            </w:r>
          </w:p>
          <w:p w14:paraId="01419FAE" w14:textId="29F1D89C" w:rsidR="007D13BF" w:rsidRDefault="007D13BF" w:rsidP="007D13BF">
            <w:r w:rsidRPr="005E4EF9">
              <w:rPr>
                <w:b/>
              </w:rPr>
              <w:t>Intervention</w:t>
            </w:r>
            <w:r>
              <w:rPr>
                <w:b/>
              </w:rPr>
              <w:t>:</w:t>
            </w:r>
          </w:p>
          <w:p w14:paraId="4D9792AD" w14:textId="77777777" w:rsidR="007D13BF" w:rsidRPr="00C45716" w:rsidRDefault="007D13BF" w:rsidP="007D13BF">
            <w:pPr>
              <w:pStyle w:val="bullet"/>
            </w:pPr>
            <w:r w:rsidRPr="00C45716">
              <w:rPr>
                <w:i/>
              </w:rPr>
              <w:t>Supervised</w:t>
            </w:r>
            <w:r w:rsidRPr="00C45716">
              <w:t>: Yes</w:t>
            </w:r>
          </w:p>
          <w:p w14:paraId="4AE2E717" w14:textId="02EBC504" w:rsidR="007D13BF" w:rsidRPr="00BC35D3" w:rsidRDefault="007D13BF" w:rsidP="007D13BF">
            <w:pPr>
              <w:pStyle w:val="bullet"/>
            </w:pPr>
            <w:r w:rsidRPr="00C45716">
              <w:rPr>
                <w:i/>
              </w:rPr>
              <w:t>Type and duration</w:t>
            </w:r>
            <w:r w:rsidRPr="00C45716">
              <w:t xml:space="preserve">: </w:t>
            </w:r>
            <w:r>
              <w:t>Aerobic and resistance; Aquatic; 50-55</w:t>
            </w:r>
            <w:r w:rsidRPr="00C12274">
              <w:t xml:space="preserve">-min 3 times a week, from weeks </w:t>
            </w:r>
            <w:r>
              <w:t>9-11</w:t>
            </w:r>
            <w:r w:rsidRPr="00C12274">
              <w:t xml:space="preserve"> to 38–39</w:t>
            </w:r>
          </w:p>
          <w:p w14:paraId="1C329CF8" w14:textId="7DC84667" w:rsidR="000A1756" w:rsidRPr="0032695F" w:rsidRDefault="007D13BF" w:rsidP="007D13BF">
            <w:pPr>
              <w:pStyle w:val="bullet"/>
            </w:pPr>
            <w:r w:rsidRPr="00C45716">
              <w:rPr>
                <w:i/>
              </w:rPr>
              <w:t>Intensity</w:t>
            </w:r>
            <w:r w:rsidRPr="00C45716">
              <w:t xml:space="preserve">: </w:t>
            </w:r>
            <w:r>
              <w:t>M</w:t>
            </w:r>
            <w:r w:rsidRPr="00C12274">
              <w:t>oderate, HR&lt;70%</w:t>
            </w:r>
            <w:r>
              <w:t>; Borg 12-14</w:t>
            </w:r>
          </w:p>
        </w:tc>
        <w:tc>
          <w:tcPr>
            <w:tcW w:w="5953" w:type="dxa"/>
            <w:tcBorders>
              <w:left w:val="single" w:sz="4" w:space="0" w:color="3B3474"/>
              <w:right w:val="single" w:sz="4" w:space="0" w:color="3B3474"/>
            </w:tcBorders>
          </w:tcPr>
          <w:p w14:paraId="313BCBFC" w14:textId="77777777" w:rsidR="000A1756" w:rsidRDefault="000A1756" w:rsidP="004D49E0">
            <w:r>
              <w:t>Intervention vs control:</w:t>
            </w:r>
          </w:p>
          <w:p w14:paraId="530C63BD" w14:textId="51087889" w:rsidR="000A1756" w:rsidRDefault="002C766E" w:rsidP="00B24664">
            <w:pPr>
              <w:pStyle w:val="bullet"/>
            </w:pPr>
            <w:r>
              <w:t>Gestational weight gain</w:t>
            </w:r>
            <w:r w:rsidR="000A1756" w:rsidRPr="00794CD7">
              <w:t>: 1</w:t>
            </w:r>
            <w:r w:rsidR="000A1756" w:rsidRPr="00B24664">
              <w:t>2.</w:t>
            </w:r>
            <w:r w:rsidR="008B79AF">
              <w:t>26</w:t>
            </w:r>
            <w:r w:rsidR="000A1756">
              <w:rPr>
                <w:rFonts w:eastAsiaTheme="majorEastAsia"/>
              </w:rPr>
              <w:t>±</w:t>
            </w:r>
            <w:r w:rsidR="008B79AF">
              <w:t>3.6</w:t>
            </w:r>
            <w:r w:rsidR="000A1756" w:rsidRPr="00B24664">
              <w:t xml:space="preserve"> </w:t>
            </w:r>
            <w:r w:rsidR="000A1756">
              <w:t xml:space="preserve">vs </w:t>
            </w:r>
            <w:r w:rsidR="008B79AF">
              <w:t>13.27</w:t>
            </w:r>
            <w:r w:rsidR="000A1756">
              <w:rPr>
                <w:rFonts w:eastAsiaTheme="majorEastAsia"/>
              </w:rPr>
              <w:t>±</w:t>
            </w:r>
            <w:r w:rsidR="008B79AF">
              <w:t>4.1</w:t>
            </w:r>
            <w:r w:rsidR="000A1756" w:rsidRPr="00B24664">
              <w:t xml:space="preserve"> </w:t>
            </w:r>
            <w:r w:rsidR="008B79AF">
              <w:t>p=0.015</w:t>
            </w:r>
          </w:p>
          <w:p w14:paraId="502DCBFA" w14:textId="08E4A9B7" w:rsidR="000A1756" w:rsidRDefault="002C766E" w:rsidP="00B24664">
            <w:pPr>
              <w:pStyle w:val="bullet"/>
            </w:pPr>
            <w:r>
              <w:t>Weight gain &gt;IOM guidelines</w:t>
            </w:r>
            <w:r w:rsidR="000A1756">
              <w:t>:</w:t>
            </w:r>
            <w:r w:rsidR="000A1756" w:rsidRPr="00B24664">
              <w:t xml:space="preserve"> </w:t>
            </w:r>
            <w:r w:rsidR="008B79AF">
              <w:t>47</w:t>
            </w:r>
            <w:r w:rsidR="000A1756" w:rsidRPr="00B24664">
              <w:t xml:space="preserve"> (</w:t>
            </w:r>
            <w:r w:rsidR="008B79AF">
              <w:t>20.7</w:t>
            </w:r>
            <w:r w:rsidR="000A1756" w:rsidRPr="00B24664">
              <w:t xml:space="preserve">%) </w:t>
            </w:r>
            <w:r w:rsidR="000A1756">
              <w:t xml:space="preserve">vs </w:t>
            </w:r>
            <w:r w:rsidR="008B79AF">
              <w:t>61</w:t>
            </w:r>
            <w:r w:rsidR="000A1756" w:rsidRPr="00B24664">
              <w:t xml:space="preserve"> (</w:t>
            </w:r>
            <w:r w:rsidR="008B79AF">
              <w:t>30.2</w:t>
            </w:r>
            <w:r w:rsidR="000A1756" w:rsidRPr="00B24664">
              <w:t xml:space="preserve">%) </w:t>
            </w:r>
            <w:r w:rsidR="000A1756">
              <w:t>p=</w:t>
            </w:r>
            <w:r w:rsidR="008B79AF">
              <w:t>0.024</w:t>
            </w:r>
            <w:r w:rsidR="000A1756" w:rsidRPr="00B24664">
              <w:t xml:space="preserve"> </w:t>
            </w:r>
          </w:p>
          <w:p w14:paraId="65DFFDAB" w14:textId="2E2EFD2B" w:rsidR="000A1756" w:rsidRPr="00B24664" w:rsidRDefault="000A1756" w:rsidP="00B24664">
            <w:pPr>
              <w:pStyle w:val="bullet"/>
            </w:pPr>
            <w:r w:rsidRPr="00B24664">
              <w:t xml:space="preserve">Preterm </w:t>
            </w:r>
            <w:r>
              <w:t>birth</w:t>
            </w:r>
            <w:r w:rsidRPr="00B24664">
              <w:t xml:space="preserve"> (</w:t>
            </w:r>
            <w:r w:rsidR="008B79AF">
              <w:rPr>
                <w:rFonts w:ascii="Helvetica" w:hAnsi="Helvetica"/>
              </w:rPr>
              <w:t>&lt;</w:t>
            </w:r>
            <w:r w:rsidRPr="00B24664">
              <w:t>37 weeks)</w:t>
            </w:r>
            <w:r>
              <w:t>:</w:t>
            </w:r>
            <w:r w:rsidRPr="00B24664">
              <w:t xml:space="preserve"> </w:t>
            </w:r>
            <w:r w:rsidR="008B79AF">
              <w:t>10</w:t>
            </w:r>
            <w:r w:rsidRPr="00B24664">
              <w:t xml:space="preserve"> (</w:t>
            </w:r>
            <w:r w:rsidR="008B79AF">
              <w:t>4.4</w:t>
            </w:r>
            <w:r w:rsidRPr="00B24664">
              <w:t>%)</w:t>
            </w:r>
            <w:r>
              <w:t xml:space="preserve"> vs </w:t>
            </w:r>
            <w:r w:rsidR="008B79AF">
              <w:t>7</w:t>
            </w:r>
            <w:r w:rsidRPr="00B24664">
              <w:t xml:space="preserve"> (</w:t>
            </w:r>
            <w:r w:rsidR="008B79AF">
              <w:t>3.5</w:t>
            </w:r>
            <w:r w:rsidRPr="00B24664">
              <w:t xml:space="preserve">%) </w:t>
            </w:r>
            <w:r>
              <w:t>p=</w:t>
            </w:r>
            <w:r w:rsidR="009E7D35">
              <w:t>0.618</w:t>
            </w:r>
            <w:r w:rsidRPr="00B24664">
              <w:t> </w:t>
            </w:r>
          </w:p>
          <w:p w14:paraId="012FE42D" w14:textId="77777777" w:rsidR="000A1756" w:rsidRPr="00A624B6" w:rsidRDefault="009E7D35" w:rsidP="000D10E0">
            <w:pPr>
              <w:pStyle w:val="bullet"/>
            </w:pPr>
            <w:r>
              <w:t>Macrosomia</w:t>
            </w:r>
            <w:r w:rsidR="00D77D86">
              <w:t xml:space="preserve"> (&gt;4,000 g)</w:t>
            </w:r>
            <w:r>
              <w:t xml:space="preserve"> (n/%) 8</w:t>
            </w:r>
            <w:r w:rsidR="000A1756" w:rsidRPr="00415EFD">
              <w:t xml:space="preserve"> (</w:t>
            </w:r>
            <w:r>
              <w:t>3.5</w:t>
            </w:r>
            <w:r w:rsidR="000A1756" w:rsidRPr="00415EFD">
              <w:t>%)</w:t>
            </w:r>
            <w:r w:rsidR="000A1756">
              <w:t xml:space="preserve"> vs </w:t>
            </w:r>
            <w:r>
              <w:t>14</w:t>
            </w:r>
            <w:r w:rsidR="000A1756" w:rsidRPr="00415EFD">
              <w:t xml:space="preserve"> (</w:t>
            </w:r>
            <w:r>
              <w:t>6.9</w:t>
            </w:r>
            <w:r w:rsidR="000A1756" w:rsidRPr="00415EFD">
              <w:t xml:space="preserve">%) </w:t>
            </w:r>
            <w:r w:rsidR="000A1756">
              <w:t>p=</w:t>
            </w:r>
            <w:r w:rsidR="000A1756" w:rsidRPr="00415EFD">
              <w:t>0.</w:t>
            </w:r>
            <w:r>
              <w:t>110</w:t>
            </w:r>
            <w:r w:rsidR="000A1756" w:rsidRPr="00415EFD">
              <w:rPr>
                <w:color w:val="007CAE"/>
                <w:sz w:val="6"/>
                <w:szCs w:val="6"/>
              </w:rPr>
              <w:t xml:space="preserve">a </w:t>
            </w:r>
          </w:p>
          <w:p w14:paraId="5CBC9748" w14:textId="3642D933" w:rsidR="00A624B6" w:rsidRPr="00D77D86" w:rsidRDefault="00A624B6" w:rsidP="002747EA">
            <w:r>
              <w:t xml:space="preserve">Note that a </w:t>
            </w:r>
            <w:r w:rsidR="003F76AC">
              <w:t>later report of this study</w:t>
            </w:r>
            <w:r w:rsidR="00E37D04">
              <w:fldChar w:fldCharType="begin"/>
            </w:r>
            <w:r w:rsidR="002747EA">
              <w:instrText xml:space="preserve"> ADDIN EN.CITE &lt;EndNote&gt;&lt;Cite&gt;&lt;Author&gt;Barakat&lt;/Author&gt;&lt;Year&gt;2019&lt;/Year&gt;&lt;RecNum&gt;1332&lt;/RecNum&gt;&lt;DisplayText&gt;&lt;style face="superscript" font="Trebuchet MS" size="9"&gt;535&lt;/style&gt;&lt;/DisplayText&gt;&lt;record&gt;&lt;rec-number&gt;1332&lt;/rec-number&gt;&lt;foreign-keys&gt;&lt;key app="EN" db-id="exvasrfx2dtraoesasxp2szsxa2df502592x" timestamp="1566976048"&gt;1332&lt;/key&gt;&lt;key app="ENWeb" db-id=""&gt;0&lt;/key&gt;&lt;/foreign-keys&gt;&lt;ref-type name="Journal Article"&gt;17&lt;/ref-type&gt;&lt;contributors&gt;&lt;authors&gt;&lt;author&gt;Barakat, R.&lt;/author&gt;&lt;author&gt;Refoyo, I.&lt;/author&gt;&lt;author&gt;Coteron, J.&lt;/author&gt;&lt;author&gt;Franco, E.&lt;/author&gt;&lt;/authors&gt;&lt;/contributors&gt;&lt;auth-address&gt;AFIPE Research Group, Technical University of Madrid, Madrid, Spain. Electronic address: barakatruben@gmail.com.&amp;#xD;AFIPE Research Group, Technical University of Madrid, Madrid, Spain.&amp;#xD;Universidad Pontificia de Comillas, Madrid, Spain.&lt;/auth-address&gt;&lt;titles&gt;&lt;title&gt;Exercise during pregnancy has a preventative effect on excessive maternal weight gain and gestational diabetes. A randomized controlled trial&lt;/title&gt;&lt;secondary-title&gt;Braz J Phys Ther&lt;/secondary-title&gt;&lt;/titles&gt;&lt;periodical&gt;&lt;full-title&gt;Braz J Phys Ther&lt;/full-title&gt;&lt;/periodical&gt;&lt;pages&gt;148-155&lt;/pages&gt;&lt;volume&gt;23&lt;/volume&gt;&lt;number&gt;2&lt;/number&gt;&lt;edition&gt;2018/11/25&lt;/edition&gt;&lt;keywords&gt;&lt;keyword&gt;Diabetes, Gestational/*metabolism&lt;/keyword&gt;&lt;keyword&gt;*Exercise/physiology&lt;/keyword&gt;&lt;keyword&gt;Female&lt;/keyword&gt;&lt;keyword&gt;Humans&lt;/keyword&gt;&lt;keyword&gt;Pregnancy&lt;/keyword&gt;&lt;keyword&gt;Weight Gain/*physiology&lt;/keyword&gt;&lt;keyword&gt;Exercise&lt;/keyword&gt;&lt;keyword&gt;Gestational diabetes&lt;/keyword&gt;&lt;keyword&gt;Physical therapy&lt;/keyword&gt;&lt;keyword&gt;Weight gain&lt;/keyword&gt;&lt;/keywords&gt;&lt;dates&gt;&lt;year&gt;2019&lt;/year&gt;&lt;pub-dates&gt;&lt;date&gt;Mar - Apr&lt;/date&gt;&lt;/pub-dates&gt;&lt;/dates&gt;&lt;isbn&gt;1809-9246 (Electronic)&amp;#xD;1413-3555 (Linking)&lt;/isbn&gt;&lt;accession-num&gt;30470666&lt;/accession-num&gt;&lt;urls&gt;&lt;related-urls&gt;&lt;url&gt;https://www.ncbi.nlm.nih.gov/pubmed/30470666&lt;/url&gt;&lt;/related-urls&gt;&lt;/urls&gt;&lt;custom2&gt;PMC6428908&lt;/custom2&gt;&lt;electronic-resource-num&gt;10.1016/j.bjpt.2018.11.005&lt;/electronic-resource-num&gt;&lt;/record&gt;&lt;/Cite&gt;&lt;/EndNote&gt;</w:instrText>
            </w:r>
            <w:r w:rsidR="00E37D04">
              <w:fldChar w:fldCharType="separate"/>
            </w:r>
            <w:r w:rsidR="002747EA" w:rsidRPr="002747EA">
              <w:rPr>
                <w:noProof/>
                <w:vertAlign w:val="superscript"/>
              </w:rPr>
              <w:t>535</w:t>
            </w:r>
            <w:r w:rsidR="00E37D04">
              <w:fldChar w:fldCharType="end"/>
            </w:r>
            <w:r w:rsidR="003F76AC">
              <w:t xml:space="preserve"> </w:t>
            </w:r>
            <w:r w:rsidR="0080110F">
              <w:t xml:space="preserve">reported slightly different </w:t>
            </w:r>
            <w:r w:rsidR="009E2E60">
              <w:t>results</w:t>
            </w:r>
            <w:r w:rsidR="00385C26">
              <w:t>; the results from the earlier article are included here as it specified that intention to treat analysis was conducted.</w:t>
            </w:r>
          </w:p>
        </w:tc>
      </w:tr>
      <w:tr w:rsidR="000A1756" w:rsidRPr="00A652CB" w14:paraId="6E81EE8D" w14:textId="77777777" w:rsidTr="000A1756">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305" w:type="dxa"/>
            <w:tcBorders>
              <w:left w:val="single" w:sz="4" w:space="0" w:color="3B3474"/>
              <w:right w:val="single" w:sz="4" w:space="0" w:color="3B3474"/>
            </w:tcBorders>
          </w:tcPr>
          <w:p w14:paraId="60C3F1C3" w14:textId="5DEA921B" w:rsidR="007D13BF" w:rsidRPr="00C12274" w:rsidRDefault="007D13BF" w:rsidP="00E70A06">
            <w:r>
              <w:t>Bisson et al 2015</w:t>
            </w:r>
            <w:r w:rsidR="00616EE6">
              <w:fldChar w:fldCharType="begin">
                <w:fldData xml:space="preserve">PEVuZE5vdGU+PENpdGU+PEF1dGhvcj5CaXNzb248L0F1dGhvcj48WWVhcj4yMDE1PC9ZZWFyPjxS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</w:fldData>
              </w:fldChar>
            </w:r>
            <w:r w:rsidR="002747EA">
              <w:instrText xml:space="preserve"> ADDIN EN.CITE </w:instrText>
            </w:r>
            <w:r w:rsidR="002747EA">
              <w:fldChar w:fldCharType="begin">
                <w:fldData xml:space="preserve">PEVuZE5vdGU+PENpdGU+PEF1dGhvcj5CaXNzb248L0F1dGhvcj48WWVhcj4yMDE1PC9ZZWFyPjxS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</w:fldData>
              </w:fldChar>
            </w:r>
            <w:r w:rsidR="002747EA">
              <w:instrText xml:space="preserve"> ADDIN EN.CITE.DATA </w:instrText>
            </w:r>
            <w:r w:rsidR="002747EA">
              <w:fldChar w:fldCharType="end"/>
            </w:r>
            <w:r w:rsidR="00616EE6">
              <w:fldChar w:fldCharType="separate"/>
            </w:r>
            <w:r w:rsidR="002747EA" w:rsidRPr="002747EA">
              <w:rPr>
                <w:noProof/>
                <w:vertAlign w:val="superscript"/>
              </w:rPr>
              <w:t>269</w:t>
            </w:r>
            <w:r w:rsidR="00616EE6">
              <w:fldChar w:fldCharType="end"/>
            </w:r>
          </w:p>
          <w:p w14:paraId="71C045C8" w14:textId="581EC165" w:rsidR="000A1756" w:rsidRDefault="007D13BF" w:rsidP="00E70A06">
            <w:r w:rsidRPr="00C12274">
              <w:t>Canada</w:t>
            </w:r>
          </w:p>
        </w:tc>
        <w:tc>
          <w:tcPr>
            <w:tcW w:w="1670" w:type="dxa"/>
            <w:tcBorders>
              <w:left w:val="single" w:sz="4" w:space="0" w:color="3B3474"/>
              <w:right w:val="single" w:sz="4" w:space="0" w:color="3B3474"/>
            </w:tcBorders>
          </w:tcPr>
          <w:p w14:paraId="3E9229A3" w14:textId="5EA84DE0" w:rsidR="000A1756" w:rsidRDefault="000A1756" w:rsidP="00D424F3">
            <w:r>
              <w:t>Intervention 2</w:t>
            </w:r>
            <w:r w:rsidR="00CE5232">
              <w:t>3</w:t>
            </w:r>
          </w:p>
          <w:p w14:paraId="78420390" w14:textId="654A1E38" w:rsidR="000A1756" w:rsidRDefault="000A1756" w:rsidP="00CE5232">
            <w:r>
              <w:t>Control 2</w:t>
            </w:r>
            <w:r w:rsidR="00CE5232">
              <w:t>2</w:t>
            </w:r>
          </w:p>
        </w:tc>
        <w:tc>
          <w:tcPr>
            <w:tcW w:w="5395" w:type="dxa"/>
            <w:tcBorders>
              <w:left w:val="single" w:sz="4" w:space="0" w:color="3B3474"/>
              <w:right w:val="single" w:sz="4" w:space="0" w:color="3B3474"/>
            </w:tcBorders>
          </w:tcPr>
          <w:p w14:paraId="33951407" w14:textId="6C868D47" w:rsidR="000A1756" w:rsidRPr="00867F71" w:rsidRDefault="000A1756" w:rsidP="0035385E">
            <w:r w:rsidRPr="0035385E">
              <w:rPr>
                <w:b/>
              </w:rPr>
              <w:t>Aim</w:t>
            </w:r>
            <w:r>
              <w:t xml:space="preserve">: </w:t>
            </w:r>
            <w:r w:rsidRPr="00867F71">
              <w:t>To evaluate whether a 12-week supervised exercise program promotes an active lifestyle throughout pregnancy in pregnant women with obesity.</w:t>
            </w:r>
          </w:p>
          <w:p w14:paraId="5A858842" w14:textId="529B1913" w:rsidR="000A1756" w:rsidRDefault="000A1756" w:rsidP="0035385E">
            <w:r w:rsidRPr="0035385E">
              <w:rPr>
                <w:b/>
              </w:rPr>
              <w:t>Population</w:t>
            </w:r>
            <w:r>
              <w:t>: Pregnant women with BMI</w:t>
            </w:r>
            <w:r w:rsidR="0067575F">
              <w:t xml:space="preserve"> ≥</w:t>
            </w:r>
            <w:r w:rsidRPr="00867F71">
              <w:t>30 kg/m</w:t>
            </w:r>
            <w:r w:rsidRPr="0067575F">
              <w:rPr>
                <w:vertAlign w:val="superscript"/>
              </w:rPr>
              <w:t>2</w:t>
            </w:r>
            <w:r w:rsidRPr="00867F71">
              <w:t xml:space="preserve">) </w:t>
            </w:r>
            <w:r>
              <w:t>and a singleton pregnancy.</w:t>
            </w:r>
          </w:p>
          <w:p w14:paraId="07D235CA" w14:textId="77777777" w:rsidR="007D13BF" w:rsidRDefault="007D13BF" w:rsidP="007D13BF">
            <w:r w:rsidRPr="005E4EF9">
              <w:rPr>
                <w:b/>
              </w:rPr>
              <w:t>Intervention</w:t>
            </w:r>
            <w:r>
              <w:rPr>
                <w:b/>
              </w:rPr>
              <w:t>:</w:t>
            </w:r>
          </w:p>
          <w:p w14:paraId="26664699" w14:textId="77777777" w:rsidR="007D13BF" w:rsidRPr="00C45716" w:rsidRDefault="007D13BF" w:rsidP="007D13BF">
            <w:pPr>
              <w:pStyle w:val="bullet"/>
            </w:pPr>
            <w:r w:rsidRPr="00C45716">
              <w:rPr>
                <w:i/>
              </w:rPr>
              <w:t>Supervised</w:t>
            </w:r>
            <w:r w:rsidRPr="00C45716">
              <w:t>: Yes</w:t>
            </w:r>
          </w:p>
          <w:p w14:paraId="3CAF289C" w14:textId="3F1819B1" w:rsidR="007D13BF" w:rsidRPr="007D13BF" w:rsidRDefault="007D13BF" w:rsidP="007D13BF">
            <w:pPr>
              <w:pStyle w:val="bullet"/>
            </w:pPr>
            <w:r w:rsidRPr="00C45716">
              <w:rPr>
                <w:i/>
              </w:rPr>
              <w:t>Type and duration</w:t>
            </w:r>
            <w:r w:rsidRPr="00C45716">
              <w:t xml:space="preserve">: </w:t>
            </w:r>
            <w:r>
              <w:t xml:space="preserve">Aerobic and resistance; </w:t>
            </w:r>
            <w:r w:rsidRPr="00C12274">
              <w:t>Stationary cycling, treadmill, muscle strengthening</w:t>
            </w:r>
            <w:r>
              <w:t xml:space="preserve">; </w:t>
            </w:r>
            <w:r w:rsidRPr="00C12274">
              <w:t>60 min 3 times a week from week 15 to 27</w:t>
            </w:r>
          </w:p>
          <w:p w14:paraId="178F9989" w14:textId="7533A621" w:rsidR="000A1756" w:rsidRPr="00EC5260" w:rsidRDefault="007D13BF" w:rsidP="007D13BF">
            <w:pPr>
              <w:pStyle w:val="bullet"/>
              <w:rPr>
                <w:sz w:val="15"/>
                <w:szCs w:val="15"/>
              </w:rPr>
            </w:pPr>
            <w:r w:rsidRPr="00C45716">
              <w:rPr>
                <w:i/>
              </w:rPr>
              <w:t>Intensity</w:t>
            </w:r>
            <w:r w:rsidRPr="00C45716">
              <w:t xml:space="preserve">: </w:t>
            </w:r>
            <w:r w:rsidRPr="00767804">
              <w:t>Moderate; 70% HR or perceived exertion score of 3-5/10</w:t>
            </w:r>
          </w:p>
        </w:tc>
        <w:tc>
          <w:tcPr>
            <w:tcW w:w="5953" w:type="dxa"/>
            <w:tcBorders>
              <w:left w:val="single" w:sz="4" w:space="0" w:color="3B3474"/>
              <w:right w:val="single" w:sz="4" w:space="0" w:color="3B3474"/>
            </w:tcBorders>
          </w:tcPr>
          <w:p w14:paraId="475428A7" w14:textId="77777777" w:rsidR="000A1756" w:rsidRDefault="000A1756" w:rsidP="00837D15">
            <w:r>
              <w:t>Intervention vs control:</w:t>
            </w:r>
          </w:p>
          <w:p w14:paraId="04035236" w14:textId="6C4AAF71" w:rsidR="000A1756" w:rsidRPr="00603F69" w:rsidRDefault="00D77D86" w:rsidP="00837D15">
            <w:pPr>
              <w:pStyle w:val="bullet"/>
            </w:pPr>
            <w:r>
              <w:t>G</w:t>
            </w:r>
            <w:r w:rsidR="000A1756" w:rsidRPr="00B96F4C">
              <w:t xml:space="preserve">estational weight gain, </w:t>
            </w:r>
            <w:r w:rsidR="000A1756" w:rsidRPr="00E317EC">
              <w:rPr>
                <w:i/>
              </w:rPr>
              <w:t>kg</w:t>
            </w:r>
            <w:r w:rsidR="000A1756">
              <w:t xml:space="preserve"> 12.3±4.0 vs 12.2±5.9 </w:t>
            </w:r>
          </w:p>
          <w:p w14:paraId="0E75A0EF" w14:textId="380773C5" w:rsidR="000A1756" w:rsidRPr="00603F69" w:rsidRDefault="00D77D86" w:rsidP="00837D15">
            <w:pPr>
              <w:pStyle w:val="bullet"/>
            </w:pPr>
            <w:r w:rsidRPr="00D77D86">
              <w:t>Weight gain &gt;IOM guidelines</w:t>
            </w:r>
            <w:r w:rsidR="000A1756" w:rsidRPr="00D77D86">
              <w:t>:</w:t>
            </w:r>
            <w:r w:rsidR="000A1756">
              <w:rPr>
                <w:vertAlign w:val="superscript"/>
              </w:rPr>
              <w:t xml:space="preserve"> </w:t>
            </w:r>
            <w:r w:rsidR="000A1756">
              <w:t>21 (88) vs 17 (71)</w:t>
            </w:r>
          </w:p>
          <w:p w14:paraId="4396AF71" w14:textId="1D3ED7B7" w:rsidR="000A1756" w:rsidRPr="00603F69" w:rsidRDefault="000A1756" w:rsidP="00837D15">
            <w:pPr>
              <w:pStyle w:val="bullet"/>
            </w:pPr>
            <w:r>
              <w:t xml:space="preserve">Caesarian </w:t>
            </w:r>
            <w:r w:rsidR="00D77D86">
              <w:t>section</w:t>
            </w:r>
            <w:r>
              <w:t>: 8 (33) vs 8 (33)</w:t>
            </w:r>
          </w:p>
          <w:p w14:paraId="06D5651C" w14:textId="622DFF0C" w:rsidR="000A1756" w:rsidRPr="00603F69" w:rsidRDefault="000A1756" w:rsidP="00837D15">
            <w:pPr>
              <w:pStyle w:val="bullet"/>
            </w:pPr>
            <w:r>
              <w:t xml:space="preserve">Gestational diabetes: 3 (13) vs 5 (21) </w:t>
            </w:r>
          </w:p>
          <w:p w14:paraId="43949B98" w14:textId="199E5C62" w:rsidR="000A1756" w:rsidRPr="00603F69" w:rsidRDefault="000A1756" w:rsidP="00837D15">
            <w:pPr>
              <w:pStyle w:val="bullet"/>
            </w:pPr>
            <w:r>
              <w:t>Gestational hypertension</w:t>
            </w:r>
            <w:r>
              <w:rPr>
                <w:vertAlign w:val="superscript"/>
              </w:rPr>
              <w:t xml:space="preserve">: </w:t>
            </w:r>
            <w:r>
              <w:t xml:space="preserve">2 (8) vs 3 (13) </w:t>
            </w:r>
          </w:p>
          <w:p w14:paraId="6F388C53" w14:textId="319D90EE" w:rsidR="000A1756" w:rsidRPr="00603F69" w:rsidRDefault="000A1756" w:rsidP="00837D15">
            <w:pPr>
              <w:pStyle w:val="bullet"/>
            </w:pPr>
            <w:r>
              <w:t xml:space="preserve">Large for gestational age: 4 (17) vs 3 (13) </w:t>
            </w:r>
          </w:p>
          <w:p w14:paraId="7B01D7BC" w14:textId="060FE8E8" w:rsidR="000A1756" w:rsidRPr="00555B89" w:rsidRDefault="000A1756" w:rsidP="004D49E0">
            <w:pPr>
              <w:pStyle w:val="bullet"/>
            </w:pPr>
            <w:r>
              <w:t>Small for gestational age: 0 vs 2 (8)</w:t>
            </w:r>
          </w:p>
        </w:tc>
      </w:tr>
      <w:tr w:rsidR="000A1756" w:rsidRPr="00A652CB" w14:paraId="4F66ED0D" w14:textId="77777777" w:rsidTr="000A1756">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305" w:type="dxa"/>
            <w:tcBorders>
              <w:left w:val="single" w:sz="4" w:space="0" w:color="3B3474"/>
              <w:right w:val="single" w:sz="4" w:space="0" w:color="3B3474"/>
            </w:tcBorders>
          </w:tcPr>
          <w:p w14:paraId="1E06F739" w14:textId="24B11E0F" w:rsidR="00F528B6" w:rsidRPr="00C12274" w:rsidRDefault="00F528B6" w:rsidP="00E70A06">
            <w:r>
              <w:rPr>
                <w:noProof/>
              </w:rPr>
              <w:t>Cordero et al 2015</w:t>
            </w:r>
            <w:r w:rsidR="00616EE6">
              <w:fldChar w:fldCharType="begin"/>
            </w:r>
            <w:r w:rsidR="002747EA">
              <w:instrText xml:space="preserve"> ADDIN EN.CITE &lt;EndNote&gt;&lt;Cite&gt;&lt;Author&gt;Cordero&lt;/Author&gt;&lt;Year&gt;2015&lt;/Year&gt;&lt;RecNum&gt;1016&lt;/RecNum&gt;&lt;DisplayText&gt;&lt;style face="superscript" font="Trebuchet MS" size="9"&gt;431&lt;/style&gt;&lt;/DisplayText&gt;&lt;record&gt;&lt;rec-number&gt;1016&lt;/rec-number&gt;&lt;foreign-keys&gt;&lt;key app="EN" db-id="exvasrfx2dtraoesasxp2szsxa2df502592x" timestamp="1548983476"&gt;1016&lt;/key&gt;&lt;/foreign-keys&gt;&lt;ref-type name="Journal Article"&gt;17&lt;/ref-type&gt;&lt;contributors&gt;&lt;authors&gt;&lt;author&gt;Cordero, Y.,&lt;/author&gt;&lt;author&gt;Mottola, M.F.&lt;/author&gt;&lt;author&gt;Vargas, J.,&lt;/author&gt;&lt;author&gt;Blanco, M.,&lt;/author&gt;&lt;author&gt;Barakat, R.,&lt;/author&gt;&lt;/authors&gt;&lt;/contributors&gt;&lt;titles&gt;&lt;title&gt;Exercise Is associated with a reduction in gestational diabetes mellitus&lt;/title&gt;&lt;secondary-title&gt;Medicine &amp;amp; Science in Sports &amp;amp; Exercise&lt;/secondary-title&gt;&lt;/titles&gt;&lt;periodical&gt;&lt;full-title&gt;Medicine &amp;amp; Science in Sports &amp;amp; Exercise&lt;/full-title&gt;&lt;/periodical&gt;&lt;pages&gt;1328-1333&lt;/pages&gt;&lt;volume&gt;47&lt;/volume&gt;&lt;number&gt;7&lt;/number&gt;&lt;section&gt;1328&lt;/section&gt;&lt;dates&gt;&lt;year&gt;2015&lt;/year&gt;&lt;/dates&gt;&lt;isbn&gt;0195-9131&lt;/isbn&gt;&lt;urls&gt;&lt;/urls&gt;&lt;electronic-resource-num&gt;10.1249/mss.0000000000000547&lt;/electronic-resource-num&gt;&lt;/record&gt;&lt;/Cite&gt;&lt;/EndNote&gt;</w:instrText>
            </w:r>
            <w:r w:rsidR="00616EE6">
              <w:fldChar w:fldCharType="separate"/>
            </w:r>
            <w:r w:rsidR="002747EA" w:rsidRPr="002747EA">
              <w:rPr>
                <w:noProof/>
                <w:vertAlign w:val="superscript"/>
              </w:rPr>
              <w:t>431</w:t>
            </w:r>
            <w:r w:rsidR="00616EE6">
              <w:fldChar w:fldCharType="end"/>
            </w:r>
          </w:p>
          <w:p w14:paraId="0C470BD8" w14:textId="77777777" w:rsidR="00F528B6" w:rsidRPr="00C12274" w:rsidRDefault="00F528B6" w:rsidP="00E70A06">
            <w:r w:rsidRPr="00C12274">
              <w:t>Spain</w:t>
            </w:r>
          </w:p>
          <w:p w14:paraId="09F2B64E" w14:textId="1C9E118C" w:rsidR="000A1756" w:rsidRPr="00362C86" w:rsidRDefault="00F528B6" w:rsidP="00E70A06">
            <w:r w:rsidRPr="00C12274">
              <w:t>NCT01790412</w:t>
            </w:r>
          </w:p>
        </w:tc>
        <w:tc>
          <w:tcPr>
            <w:tcW w:w="1670" w:type="dxa"/>
            <w:tcBorders>
              <w:left w:val="single" w:sz="4" w:space="0" w:color="3B3474"/>
              <w:right w:val="single" w:sz="4" w:space="0" w:color="3B3474"/>
            </w:tcBorders>
          </w:tcPr>
          <w:p w14:paraId="150FA44A" w14:textId="1018D35A" w:rsidR="000A1756" w:rsidRDefault="000A1756" w:rsidP="00D424F3">
            <w:r>
              <w:t>Intervention 101</w:t>
            </w:r>
          </w:p>
          <w:p w14:paraId="3F487CA4" w14:textId="3D5A095E" w:rsidR="000A1756" w:rsidRDefault="000A1756" w:rsidP="00D424F3">
            <w:r>
              <w:t>Control 156</w:t>
            </w:r>
          </w:p>
        </w:tc>
        <w:tc>
          <w:tcPr>
            <w:tcW w:w="5395" w:type="dxa"/>
            <w:tcBorders>
              <w:left w:val="single" w:sz="4" w:space="0" w:color="3B3474"/>
              <w:right w:val="single" w:sz="4" w:space="0" w:color="3B3474"/>
            </w:tcBorders>
          </w:tcPr>
          <w:p w14:paraId="09416E25" w14:textId="492C2A85" w:rsidR="000A1756" w:rsidRDefault="000A1756" w:rsidP="004A7069">
            <w:r w:rsidRPr="00860D95">
              <w:rPr>
                <w:b/>
              </w:rPr>
              <w:t>Aim</w:t>
            </w:r>
            <w:r>
              <w:t xml:space="preserve">: </w:t>
            </w:r>
            <w:r w:rsidRPr="004A7069">
              <w:t>to</w:t>
            </w:r>
            <w:r>
              <w:t xml:space="preserve"> </w:t>
            </w:r>
            <w:r w:rsidRPr="004A7069">
              <w:t xml:space="preserve">assess the effectiveness of a </w:t>
            </w:r>
            <w:r>
              <w:t xml:space="preserve">moderate to vigorous </w:t>
            </w:r>
            <w:r w:rsidRPr="004A7069">
              <w:t>maternal exercise program (land/aquatic activities, both aerobic and muscular conditioning) in preventing</w:t>
            </w:r>
            <w:r>
              <w:t xml:space="preserve"> </w:t>
            </w:r>
            <w:r w:rsidRPr="004A7069">
              <w:t xml:space="preserve">gestational diabetes mellitus (GDM). </w:t>
            </w:r>
          </w:p>
          <w:p w14:paraId="4A070F01" w14:textId="77622308" w:rsidR="000A1756" w:rsidRDefault="000A1756" w:rsidP="004A7069">
            <w:r w:rsidRPr="004A7069">
              <w:rPr>
                <w:b/>
              </w:rPr>
              <w:t>Population</w:t>
            </w:r>
            <w:r w:rsidRPr="004A7069">
              <w:t xml:space="preserve">: </w:t>
            </w:r>
            <w:r>
              <w:t>P</w:t>
            </w:r>
            <w:r w:rsidRPr="004A7069">
              <w:t>regnant women without</w:t>
            </w:r>
            <w:r>
              <w:t xml:space="preserve"> obstetric contraindications.</w:t>
            </w:r>
            <w:r w:rsidR="00F528B6">
              <w:t xml:space="preserve"> Mixed BMIs.</w:t>
            </w:r>
          </w:p>
          <w:p w14:paraId="14407E04" w14:textId="77777777" w:rsidR="00F528B6" w:rsidRDefault="00F528B6" w:rsidP="00F528B6">
            <w:r w:rsidRPr="005E4EF9">
              <w:rPr>
                <w:b/>
              </w:rPr>
              <w:t>Intervention</w:t>
            </w:r>
            <w:r>
              <w:rPr>
                <w:b/>
              </w:rPr>
              <w:t>:</w:t>
            </w:r>
          </w:p>
          <w:p w14:paraId="092F0DEA" w14:textId="77777777" w:rsidR="00F528B6" w:rsidRPr="00C45716" w:rsidRDefault="00F528B6" w:rsidP="00F528B6">
            <w:pPr>
              <w:pStyle w:val="bullet"/>
            </w:pPr>
            <w:r w:rsidRPr="00C45716">
              <w:rPr>
                <w:i/>
              </w:rPr>
              <w:t>Supervised</w:t>
            </w:r>
            <w:r w:rsidRPr="00C45716">
              <w:t>: Yes</w:t>
            </w:r>
          </w:p>
          <w:p w14:paraId="6D356ECC" w14:textId="41139654" w:rsidR="00F528B6" w:rsidRPr="007D13BF" w:rsidRDefault="00F528B6" w:rsidP="00F528B6">
            <w:pPr>
              <w:pStyle w:val="bullet"/>
            </w:pPr>
            <w:r w:rsidRPr="00C45716">
              <w:rPr>
                <w:i/>
              </w:rPr>
              <w:t>Type and duration</w:t>
            </w:r>
            <w:r w:rsidRPr="00C45716">
              <w:t xml:space="preserve">: </w:t>
            </w:r>
            <w:r>
              <w:t>Aerobic and resistance; Land and aquatic; 50-</w:t>
            </w:r>
            <w:r w:rsidRPr="00C12274">
              <w:t xml:space="preserve">60 min 3 times a week from week </w:t>
            </w:r>
            <w:r>
              <w:t>10-14 until birth</w:t>
            </w:r>
          </w:p>
          <w:p w14:paraId="5AE28328" w14:textId="0BB7EE67" w:rsidR="000A1756" w:rsidRPr="008810CB" w:rsidRDefault="00F528B6" w:rsidP="00F528B6">
            <w:pPr>
              <w:pStyle w:val="bullet"/>
              <w:rPr>
                <w:sz w:val="15"/>
                <w:szCs w:val="15"/>
              </w:rPr>
            </w:pPr>
            <w:r w:rsidRPr="00C45716">
              <w:rPr>
                <w:i/>
              </w:rPr>
              <w:t>Intensity</w:t>
            </w:r>
            <w:r w:rsidRPr="00C45716">
              <w:t xml:space="preserve">: </w:t>
            </w:r>
            <w:r w:rsidRPr="00E5565E">
              <w:t>Moderate to vigorous; HR &lt;60%; Borg scale 12-14</w:t>
            </w:r>
          </w:p>
        </w:tc>
        <w:tc>
          <w:tcPr>
            <w:tcW w:w="5953" w:type="dxa"/>
            <w:tcBorders>
              <w:left w:val="single" w:sz="4" w:space="0" w:color="3B3474"/>
              <w:right w:val="single" w:sz="4" w:space="0" w:color="3B3474"/>
            </w:tcBorders>
          </w:tcPr>
          <w:p w14:paraId="005FD1B1" w14:textId="77777777" w:rsidR="000A1756" w:rsidRDefault="000A1756" w:rsidP="009D0D94">
            <w:r>
              <w:t>Intervention vs control:</w:t>
            </w:r>
          </w:p>
          <w:p w14:paraId="4583B685" w14:textId="7FD193B3" w:rsidR="000A1756" w:rsidRPr="009D0D94" w:rsidRDefault="00A65B49" w:rsidP="009D0D94">
            <w:pPr>
              <w:pStyle w:val="bullet"/>
              <w:rPr>
                <w:rFonts w:ascii="Helvetica" w:hAnsi="Helvetica"/>
              </w:rPr>
            </w:pPr>
            <w:r>
              <w:t>Weight gain &gt;IOM guidelines</w:t>
            </w:r>
            <w:r w:rsidR="000A1756" w:rsidRPr="009D0D94">
              <w:t xml:space="preserve"> </w:t>
            </w:r>
            <w:r w:rsidR="000A1756">
              <w:t xml:space="preserve">(n/%): </w:t>
            </w:r>
            <w:r w:rsidR="000A1756" w:rsidRPr="009D0D94">
              <w:rPr>
                <w:rFonts w:ascii="Helvetica" w:hAnsi="Helvetica"/>
              </w:rPr>
              <w:t xml:space="preserve">23/22.8 </w:t>
            </w:r>
            <w:r w:rsidR="000A1756">
              <w:rPr>
                <w:rFonts w:ascii="Helvetica" w:hAnsi="Helvetica"/>
              </w:rPr>
              <w:t xml:space="preserve">vs </w:t>
            </w:r>
            <w:r w:rsidR="000A1756" w:rsidRPr="009D0D94">
              <w:rPr>
                <w:rFonts w:ascii="Helvetica" w:hAnsi="Helvetica"/>
              </w:rPr>
              <w:t>54/34.8</w:t>
            </w:r>
            <w:r w:rsidR="000A1756">
              <w:rPr>
                <w:rFonts w:ascii="Helvetica" w:hAnsi="Helvetica"/>
              </w:rPr>
              <w:t xml:space="preserve"> p=0.04</w:t>
            </w:r>
          </w:p>
          <w:p w14:paraId="5C24AF5F" w14:textId="44A69FDD" w:rsidR="000A1756" w:rsidRPr="009D0D94" w:rsidRDefault="000A1756" w:rsidP="009D0D94">
            <w:pPr>
              <w:pStyle w:val="bullet"/>
              <w:rPr>
                <w:rFonts w:ascii="Helvetica" w:hAnsi="Helvetica"/>
              </w:rPr>
            </w:pPr>
            <w:r w:rsidRPr="009D0D94">
              <w:rPr>
                <w:rFonts w:ascii="Helvetica" w:hAnsi="Helvetica"/>
              </w:rPr>
              <w:t xml:space="preserve">Caesarean </w:t>
            </w:r>
            <w:r>
              <w:rPr>
                <w:rFonts w:ascii="Helvetica" w:hAnsi="Helvetica"/>
              </w:rPr>
              <w:t>section</w:t>
            </w:r>
            <w:r w:rsidRPr="009D0D94">
              <w:rPr>
                <w:rFonts w:ascii="Helvetica" w:hAnsi="Helvetica"/>
              </w:rPr>
              <w:t xml:space="preserve"> (n%)</w:t>
            </w:r>
            <w:r>
              <w:rPr>
                <w:rFonts w:ascii="Helvetica" w:hAnsi="Helvetica"/>
              </w:rPr>
              <w:t xml:space="preserve">: </w:t>
            </w:r>
            <w:r w:rsidRPr="009D0D94">
              <w:rPr>
                <w:rFonts w:ascii="Helvetica" w:hAnsi="Helvetica"/>
              </w:rPr>
              <w:t xml:space="preserve">26/25.7 </w:t>
            </w:r>
            <w:r>
              <w:rPr>
                <w:rFonts w:ascii="Helvetica" w:hAnsi="Helvetica"/>
              </w:rPr>
              <w:t xml:space="preserve">vs </w:t>
            </w:r>
            <w:r w:rsidRPr="009D0D94">
              <w:rPr>
                <w:rFonts w:ascii="Helvetica" w:hAnsi="Helvetica"/>
              </w:rPr>
              <w:t>33/21.2</w:t>
            </w:r>
          </w:p>
          <w:p w14:paraId="42E7456B" w14:textId="322B50BC" w:rsidR="000A1756" w:rsidRPr="009D0D94" w:rsidRDefault="000A1756" w:rsidP="009D0D94">
            <w:pPr>
              <w:pStyle w:val="bullet"/>
              <w:rPr>
                <w:rFonts w:ascii="Helvetica" w:hAnsi="Helvetica"/>
              </w:rPr>
            </w:pPr>
            <w:r>
              <w:rPr>
                <w:rFonts w:ascii="Helvetica" w:hAnsi="Helvetica"/>
              </w:rPr>
              <w:t xml:space="preserve">Low birthweight </w:t>
            </w:r>
            <w:r w:rsidRPr="009D0D94">
              <w:rPr>
                <w:rFonts w:ascii="Helvetica" w:hAnsi="Helvetica"/>
              </w:rPr>
              <w:t>(n%)</w:t>
            </w:r>
            <w:r>
              <w:rPr>
                <w:rFonts w:ascii="Helvetica" w:hAnsi="Helvetica"/>
              </w:rPr>
              <w:t>:</w:t>
            </w:r>
            <w:r w:rsidRPr="009D0D94">
              <w:rPr>
                <w:rFonts w:ascii="Helvetica" w:hAnsi="Helvetica"/>
              </w:rPr>
              <w:t xml:space="preserve"> 3/3 </w:t>
            </w:r>
            <w:r>
              <w:rPr>
                <w:rFonts w:ascii="Helvetica" w:hAnsi="Helvetica"/>
              </w:rPr>
              <w:t xml:space="preserve">vs </w:t>
            </w:r>
            <w:r w:rsidRPr="009D0D94">
              <w:rPr>
                <w:rFonts w:ascii="Helvetica" w:hAnsi="Helvetica"/>
              </w:rPr>
              <w:t>9/5.8</w:t>
            </w:r>
          </w:p>
          <w:p w14:paraId="00C0A763" w14:textId="2B65608D" w:rsidR="000A1756" w:rsidRPr="009D0D94" w:rsidRDefault="000A1756" w:rsidP="009D0D94">
            <w:pPr>
              <w:pStyle w:val="bullet"/>
              <w:rPr>
                <w:rFonts w:ascii="Helvetica" w:hAnsi="Helvetica"/>
              </w:rPr>
            </w:pPr>
            <w:r>
              <w:rPr>
                <w:rFonts w:ascii="Helvetica" w:hAnsi="Helvetica"/>
              </w:rPr>
              <w:t xml:space="preserve">Macrosomia </w:t>
            </w:r>
            <w:r w:rsidRPr="009D0D94">
              <w:rPr>
                <w:rFonts w:ascii="Helvetica" w:hAnsi="Helvetica"/>
              </w:rPr>
              <w:t>(</w:t>
            </w:r>
            <w:r>
              <w:rPr>
                <w:rFonts w:ascii="Helvetica" w:hAnsi="Helvetica"/>
              </w:rPr>
              <w:t>&gt;</w:t>
            </w:r>
            <w:r w:rsidRPr="009D0D94">
              <w:rPr>
                <w:rFonts w:ascii="Helvetica" w:hAnsi="Helvetica"/>
              </w:rPr>
              <w:t xml:space="preserve"> 4000 g)</w:t>
            </w:r>
            <w:r>
              <w:rPr>
                <w:rFonts w:ascii="Helvetica" w:hAnsi="Helvetica"/>
              </w:rPr>
              <w:t xml:space="preserve"> </w:t>
            </w:r>
            <w:r w:rsidRPr="009D0D94">
              <w:rPr>
                <w:rFonts w:ascii="Helvetica" w:hAnsi="Helvetica"/>
              </w:rPr>
              <w:t>(n%)</w:t>
            </w:r>
            <w:r>
              <w:rPr>
                <w:rFonts w:ascii="Helvetica" w:hAnsi="Helvetica"/>
              </w:rPr>
              <w:t>:</w:t>
            </w:r>
            <w:r w:rsidR="00D4508C">
              <w:rPr>
                <w:rFonts w:ascii="Helvetica" w:hAnsi="Helvetica"/>
              </w:rPr>
              <w:t xml:space="preserve"> </w:t>
            </w:r>
            <w:r w:rsidRPr="009D0D94">
              <w:rPr>
                <w:rFonts w:ascii="Helvetica" w:hAnsi="Helvetica"/>
              </w:rPr>
              <w:t xml:space="preserve">5/5 </w:t>
            </w:r>
            <w:r>
              <w:rPr>
                <w:rFonts w:ascii="Helvetica" w:hAnsi="Helvetica"/>
              </w:rPr>
              <w:t xml:space="preserve">vs </w:t>
            </w:r>
            <w:r w:rsidRPr="009D0D94">
              <w:rPr>
                <w:rFonts w:ascii="Helvetica" w:hAnsi="Helvetica"/>
              </w:rPr>
              <w:t>7/4.5</w:t>
            </w:r>
          </w:p>
          <w:p w14:paraId="4EFF441D" w14:textId="77E342CA" w:rsidR="000A1756" w:rsidRDefault="000A1756" w:rsidP="004A7069">
            <w:r>
              <w:t>Intervention (n=100) vs control (n=146):</w:t>
            </w:r>
          </w:p>
          <w:p w14:paraId="0DD43036" w14:textId="5CF7A929" w:rsidR="000A1756" w:rsidRPr="00860D95" w:rsidRDefault="000A0978" w:rsidP="00860D95">
            <w:pPr>
              <w:pStyle w:val="bullet"/>
            </w:pPr>
            <w:r>
              <w:t>Gestational diabetes</w:t>
            </w:r>
            <w:r w:rsidR="000A1756" w:rsidRPr="00860D95">
              <w:t xml:space="preserve"> (n%)</w:t>
            </w:r>
            <w:r w:rsidR="000A1756">
              <w:t>:</w:t>
            </w:r>
            <w:r w:rsidR="000A1756" w:rsidRPr="00860D95">
              <w:t xml:space="preserve"> 1/1 </w:t>
            </w:r>
            <w:r w:rsidR="000A1756">
              <w:t xml:space="preserve">vs </w:t>
            </w:r>
            <w:r w:rsidR="000A1756" w:rsidRPr="00860D95">
              <w:t xml:space="preserve">13/8.9 </w:t>
            </w:r>
            <w:r w:rsidR="000A1756">
              <w:t>p=0.009 OR</w:t>
            </w:r>
            <w:r w:rsidR="000A1756" w:rsidRPr="00860D95">
              <w:t xml:space="preserve"> 0.103 (0.013–0.803)</w:t>
            </w:r>
          </w:p>
          <w:p w14:paraId="3ECE7EBB" w14:textId="242171D2" w:rsidR="000A1756" w:rsidRDefault="000A1756" w:rsidP="004A7069"/>
        </w:tc>
      </w:tr>
      <w:tr w:rsidR="000A1756" w:rsidRPr="00A652CB" w14:paraId="096E7AF8" w14:textId="77777777" w:rsidTr="000A1756">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305" w:type="dxa"/>
            <w:tcBorders>
              <w:left w:val="single" w:sz="4" w:space="0" w:color="3B3474"/>
              <w:right w:val="single" w:sz="4" w:space="0" w:color="3B3474"/>
            </w:tcBorders>
          </w:tcPr>
          <w:p w14:paraId="40E0A0B0" w14:textId="7B3B21B6" w:rsidR="00F528B6" w:rsidRDefault="00F528B6" w:rsidP="00E70A06">
            <w:r w:rsidRPr="00C12274">
              <w:rPr>
                <w:noProof/>
              </w:rPr>
              <w:t xml:space="preserve">da </w:t>
            </w:r>
            <w:r>
              <w:rPr>
                <w:noProof/>
              </w:rPr>
              <w:t>Silva et al 2017</w:t>
            </w:r>
            <w:r w:rsidR="00616EE6">
              <w:fldChar w:fldCharType="begin">
                <w:fldData xml:space="preserve">PEVuZE5vdGU+PENpdGU+PEF1dGhvcj5kYSBTaWx2YTwvQXV0aG9yPjxZZWFyPjIwMTc8L1llYXI+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=
</w:fldData>
              </w:fldChar>
            </w:r>
            <w:r w:rsidR="002747EA">
              <w:instrText xml:space="preserve"> ADDIN EN.CITE </w:instrText>
            </w:r>
            <w:r w:rsidR="002747EA">
              <w:fldChar w:fldCharType="begin">
                <w:fldData xml:space="preserve">PEVuZE5vdGU+PENpdGU+PEF1dGhvcj5kYSBTaWx2YTwvQXV0aG9yPjxZZWFyPjIwMTc8L1llYXI+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=
</w:fldData>
              </w:fldChar>
            </w:r>
            <w:r w:rsidR="002747EA">
              <w:instrText xml:space="preserve"> ADDIN EN.CITE.DATA </w:instrText>
            </w:r>
            <w:r w:rsidR="002747EA">
              <w:fldChar w:fldCharType="end"/>
            </w:r>
            <w:r w:rsidR="00616EE6">
              <w:fldChar w:fldCharType="separate"/>
            </w:r>
            <w:r w:rsidR="002747EA" w:rsidRPr="002747EA">
              <w:rPr>
                <w:noProof/>
                <w:vertAlign w:val="superscript"/>
              </w:rPr>
              <w:t>432</w:t>
            </w:r>
            <w:r w:rsidR="00616EE6">
              <w:fldChar w:fldCharType="end"/>
            </w:r>
          </w:p>
          <w:p w14:paraId="09F1307D" w14:textId="04F02ABB" w:rsidR="00442E26" w:rsidRPr="00C12274" w:rsidRDefault="00442E26" w:rsidP="00E70A06">
            <w:r>
              <w:t>Coll et al 2019</w:t>
            </w:r>
            <w:r w:rsidR="00D07346">
              <w:fldChar w:fldCharType="begin">
                <w:fldData xml:space="preserve">PEVuZE5vdGU+PENpdGU+PEF1dGhvcj5Db2xsPC9BdXRob3I+PFllYXI+MjAxOTwvWWVhcj48UmVj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=
</w:fldData>
              </w:fldChar>
            </w:r>
            <w:r w:rsidR="002747EA">
              <w:instrText xml:space="preserve"> ADDIN EN.CITE </w:instrText>
            </w:r>
            <w:r w:rsidR="002747EA">
              <w:fldChar w:fldCharType="begin">
                <w:fldData xml:space="preserve">PEVuZE5vdGU+PENpdGU+PEF1dGhvcj5Db2xsPC9BdXRob3I+PFllYXI+MjAxOTwvWWVhcj48UmVj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=
</w:fldData>
              </w:fldChar>
            </w:r>
            <w:r w:rsidR="002747EA">
              <w:instrText xml:space="preserve"> ADDIN EN.CITE.DATA </w:instrText>
            </w:r>
            <w:r w:rsidR="002747EA">
              <w:fldChar w:fldCharType="end"/>
            </w:r>
            <w:r w:rsidR="00D07346">
              <w:fldChar w:fldCharType="separate"/>
            </w:r>
            <w:r w:rsidR="002747EA" w:rsidRPr="002747EA">
              <w:rPr>
                <w:noProof/>
                <w:vertAlign w:val="superscript"/>
              </w:rPr>
              <w:t>536</w:t>
            </w:r>
            <w:r w:rsidR="00D07346">
              <w:fldChar w:fldCharType="end"/>
            </w:r>
          </w:p>
          <w:p w14:paraId="048145C6" w14:textId="77777777" w:rsidR="00F528B6" w:rsidRDefault="00F528B6" w:rsidP="00E70A06">
            <w:r w:rsidRPr="00C12274">
              <w:t>Brazil</w:t>
            </w:r>
          </w:p>
          <w:p w14:paraId="64484067" w14:textId="42DBAC79" w:rsidR="006D35F2" w:rsidRPr="00C12274" w:rsidRDefault="006D35F2" w:rsidP="00E70A06">
            <w:r>
              <w:t>PAMELA</w:t>
            </w:r>
          </w:p>
          <w:p w14:paraId="36DC0882" w14:textId="6E5E7B7E" w:rsidR="000A1756" w:rsidRDefault="00F528B6" w:rsidP="00E70A06">
            <w:r w:rsidRPr="00C12274">
              <w:t>NCT02148965</w:t>
            </w:r>
          </w:p>
        </w:tc>
        <w:tc>
          <w:tcPr>
            <w:tcW w:w="1670" w:type="dxa"/>
            <w:tcBorders>
              <w:left w:val="single" w:sz="4" w:space="0" w:color="3B3474"/>
              <w:right w:val="single" w:sz="4" w:space="0" w:color="3B3474"/>
            </w:tcBorders>
          </w:tcPr>
          <w:p w14:paraId="33FF0708" w14:textId="0C755DA9" w:rsidR="000A1756" w:rsidRDefault="000A1756" w:rsidP="00D424F3">
            <w:r>
              <w:t xml:space="preserve">Intervention </w:t>
            </w:r>
            <w:r w:rsidR="00F528B6">
              <w:t>213</w:t>
            </w:r>
          </w:p>
          <w:p w14:paraId="323F4648" w14:textId="6D5293F3" w:rsidR="000A1756" w:rsidRDefault="000A1756" w:rsidP="00F528B6">
            <w:r>
              <w:t xml:space="preserve">Control </w:t>
            </w:r>
            <w:r w:rsidR="00F528B6">
              <w:t>426</w:t>
            </w:r>
          </w:p>
        </w:tc>
        <w:tc>
          <w:tcPr>
            <w:tcW w:w="5395" w:type="dxa"/>
            <w:tcBorders>
              <w:left w:val="single" w:sz="4" w:space="0" w:color="3B3474"/>
              <w:right w:val="single" w:sz="4" w:space="0" w:color="3B3474"/>
            </w:tcBorders>
          </w:tcPr>
          <w:p w14:paraId="79AC26F6" w14:textId="77777777" w:rsidR="000A1756" w:rsidRDefault="000A1756" w:rsidP="00901FC6">
            <w:r w:rsidRPr="00901FC6">
              <w:rPr>
                <w:b/>
              </w:rPr>
              <w:t>Aim</w:t>
            </w:r>
            <w:r>
              <w:t>: T</w:t>
            </w:r>
            <w:r w:rsidRPr="00B35EE4">
              <w:t xml:space="preserve">o evaluate the efficacy of an exercise intervention to prevent negative maternal and newborn health outcomes. </w:t>
            </w:r>
          </w:p>
          <w:p w14:paraId="5A015758" w14:textId="5DBBBDE1" w:rsidR="000A1756" w:rsidRPr="008A4A1C" w:rsidRDefault="000A1756" w:rsidP="008A4A1C">
            <w:r w:rsidRPr="00B323E6">
              <w:rPr>
                <w:b/>
              </w:rPr>
              <w:t>Population</w:t>
            </w:r>
            <w:r>
              <w:t>: Low risk w</w:t>
            </w:r>
            <w:r w:rsidRPr="008A4A1C">
              <w:t>omen whose pregnancy exercise levels did not include</w:t>
            </w:r>
            <w:r>
              <w:t xml:space="preserve"> </w:t>
            </w:r>
            <w:r w:rsidRPr="008A4A1C">
              <w:t>self-reported participation in an exercise program</w:t>
            </w:r>
            <w:r>
              <w:t>, were &lt;18 and BMI &lt;30.</w:t>
            </w:r>
          </w:p>
          <w:p w14:paraId="790DE705" w14:textId="77777777" w:rsidR="00F528B6" w:rsidRDefault="00F528B6" w:rsidP="00F528B6">
            <w:r w:rsidRPr="005E4EF9">
              <w:rPr>
                <w:b/>
              </w:rPr>
              <w:t>Intervention</w:t>
            </w:r>
            <w:r>
              <w:rPr>
                <w:b/>
              </w:rPr>
              <w:t>:</w:t>
            </w:r>
          </w:p>
          <w:p w14:paraId="25649464" w14:textId="77777777" w:rsidR="00F528B6" w:rsidRPr="00C45716" w:rsidRDefault="00F528B6" w:rsidP="00F528B6">
            <w:pPr>
              <w:pStyle w:val="bullet"/>
            </w:pPr>
            <w:r w:rsidRPr="00C45716">
              <w:rPr>
                <w:i/>
              </w:rPr>
              <w:t>Supervised</w:t>
            </w:r>
            <w:r w:rsidRPr="00C45716">
              <w:t>: Yes</w:t>
            </w:r>
          </w:p>
          <w:p w14:paraId="1E9D979F" w14:textId="487C2C44" w:rsidR="00F528B6" w:rsidRPr="007D13BF" w:rsidRDefault="00F528B6" w:rsidP="00F528B6">
            <w:pPr>
              <w:pStyle w:val="bullet"/>
            </w:pPr>
            <w:r w:rsidRPr="00C45716">
              <w:rPr>
                <w:i/>
              </w:rPr>
              <w:t>Type and duration</w:t>
            </w:r>
            <w:r w:rsidRPr="00C45716">
              <w:t xml:space="preserve">: </w:t>
            </w:r>
            <w:r>
              <w:t xml:space="preserve">Aerobic and resistance; </w:t>
            </w:r>
            <w:r w:rsidRPr="00C12274">
              <w:t>Stationary cycling, treadmill, muscle strengthening</w:t>
            </w:r>
            <w:r>
              <w:t xml:space="preserve">; </w:t>
            </w:r>
            <w:r w:rsidRPr="00C12274">
              <w:t>60 min 3 times a week from week</w:t>
            </w:r>
            <w:r>
              <w:t>s 16-20 to 32-36</w:t>
            </w:r>
          </w:p>
          <w:p w14:paraId="407816F1" w14:textId="7AEFC13C" w:rsidR="000A1756" w:rsidRDefault="00F528B6" w:rsidP="00F528B6">
            <w:pPr>
              <w:pStyle w:val="bullet"/>
            </w:pPr>
            <w:r w:rsidRPr="00C45716">
              <w:rPr>
                <w:i/>
              </w:rPr>
              <w:t>Intensity</w:t>
            </w:r>
            <w:r w:rsidRPr="00C45716">
              <w:t xml:space="preserve">: </w:t>
            </w:r>
            <w:r w:rsidRPr="00767804">
              <w:t>Moderate; Borg scale 12-14</w:t>
            </w:r>
          </w:p>
        </w:tc>
        <w:tc>
          <w:tcPr>
            <w:tcW w:w="5953" w:type="dxa"/>
            <w:tcBorders>
              <w:left w:val="single" w:sz="4" w:space="0" w:color="3B3474"/>
              <w:right w:val="single" w:sz="4" w:space="0" w:color="3B3474"/>
            </w:tcBorders>
          </w:tcPr>
          <w:p w14:paraId="2B2D807E" w14:textId="017CEAA9" w:rsidR="000A1756" w:rsidRDefault="000A1756" w:rsidP="00AD2397">
            <w:r>
              <w:t>Intervention (n=</w:t>
            </w:r>
            <w:r w:rsidR="002D06F6">
              <w:t>205</w:t>
            </w:r>
            <w:r>
              <w:t>) vs control (n=</w:t>
            </w:r>
            <w:r w:rsidR="002D06F6">
              <w:t>407</w:t>
            </w:r>
            <w:r>
              <w:t>)</w:t>
            </w:r>
          </w:p>
          <w:p w14:paraId="633ADE90" w14:textId="143C553F" w:rsidR="000A1756" w:rsidRDefault="000A1756" w:rsidP="00ED0F50">
            <w:pPr>
              <w:pStyle w:val="bullet"/>
            </w:pPr>
            <w:r>
              <w:t>Ge</w:t>
            </w:r>
            <w:r w:rsidRPr="00AD2397">
              <w:t>stational weight gain(kg)</w:t>
            </w:r>
            <w:r w:rsidRPr="00AD2397">
              <w:rPr>
                <w:sz w:val="7"/>
                <w:szCs w:val="7"/>
              </w:rPr>
              <w:t xml:space="preserve">b </w:t>
            </w:r>
            <w:r>
              <w:t>12.4±5.7 vs 12.9±</w:t>
            </w:r>
            <w:r w:rsidRPr="00AD2397">
              <w:t xml:space="preserve">6.5 </w:t>
            </w:r>
            <w:r>
              <w:t>p=</w:t>
            </w:r>
            <w:r w:rsidRPr="00AD2397">
              <w:t xml:space="preserve">0.43 </w:t>
            </w:r>
            <w:r>
              <w:t xml:space="preserve">MD </w:t>
            </w:r>
            <w:r w:rsidRPr="00AD2397">
              <w:t>0.4 (−0.6; 0.8)</w:t>
            </w:r>
          </w:p>
          <w:p w14:paraId="1B5C9AAB" w14:textId="1E09C70E" w:rsidR="00F87F53" w:rsidRDefault="00F87F53" w:rsidP="00F87F53">
            <w:r>
              <w:t>Intervention (n=1</w:t>
            </w:r>
            <w:r w:rsidR="002D06F6">
              <w:t>76</w:t>
            </w:r>
            <w:r>
              <w:t>) vs control (n=</w:t>
            </w:r>
            <w:r w:rsidR="002D06F6">
              <w:t>407</w:t>
            </w:r>
            <w:r>
              <w:t>)</w:t>
            </w:r>
          </w:p>
          <w:p w14:paraId="0243EAC8" w14:textId="231748C9" w:rsidR="000A1756" w:rsidRDefault="00A65B49" w:rsidP="001A74B5">
            <w:pPr>
              <w:pStyle w:val="bullet"/>
            </w:pPr>
            <w:r>
              <w:t>Weight gain &gt;IOM guidelines</w:t>
            </w:r>
            <w:r w:rsidR="000A1756">
              <w:t xml:space="preserve">: </w:t>
            </w:r>
            <w:r w:rsidR="000A1756" w:rsidRPr="001A74B5">
              <w:t xml:space="preserve">67 (38.0) </w:t>
            </w:r>
            <w:r w:rsidR="000A1756">
              <w:t xml:space="preserve">vs </w:t>
            </w:r>
            <w:r w:rsidR="000A1756" w:rsidRPr="001A74B5">
              <w:t xml:space="preserve">136 (38.8) </w:t>
            </w:r>
            <w:r w:rsidR="000A1756">
              <w:t xml:space="preserve">MD </w:t>
            </w:r>
            <w:r w:rsidR="000A1756" w:rsidRPr="001A74B5">
              <w:t>1.1 (0.7;1.6)</w:t>
            </w:r>
          </w:p>
          <w:p w14:paraId="14C753F5" w14:textId="77777777" w:rsidR="000A1756" w:rsidRDefault="000A1756" w:rsidP="008D4C4A">
            <w:r>
              <w:t>Intervention (n=205) vs control (n=407)</w:t>
            </w:r>
          </w:p>
          <w:p w14:paraId="6C25CD00" w14:textId="3DECA842" w:rsidR="000A1756" w:rsidRPr="006F2298" w:rsidRDefault="000A1756" w:rsidP="006F2298">
            <w:pPr>
              <w:pStyle w:val="bullet"/>
            </w:pPr>
            <w:r>
              <w:t xml:space="preserve">Gestational diabetes (n%): </w:t>
            </w:r>
            <w:r w:rsidRPr="006F2298">
              <w:t xml:space="preserve">16 (7.8) </w:t>
            </w:r>
            <w:r>
              <w:t xml:space="preserve">vs </w:t>
            </w:r>
            <w:r w:rsidRPr="006F2298">
              <w:t xml:space="preserve">31 (7.6) </w:t>
            </w:r>
            <w:r>
              <w:t xml:space="preserve">OR 1.0 (0.6 to </w:t>
            </w:r>
            <w:r w:rsidRPr="006F2298">
              <w:t>1.9)</w:t>
            </w:r>
          </w:p>
          <w:p w14:paraId="18BA7F49" w14:textId="72B3E14C" w:rsidR="000A1756" w:rsidRPr="006F2298" w:rsidRDefault="000A1756" w:rsidP="006F2298">
            <w:pPr>
              <w:pStyle w:val="bullet"/>
            </w:pPr>
            <w:r w:rsidRPr="006F2298">
              <w:t xml:space="preserve">Pre-eclampsia </w:t>
            </w:r>
            <w:r>
              <w:t xml:space="preserve">(n%): </w:t>
            </w:r>
            <w:r w:rsidRPr="006F2298">
              <w:t xml:space="preserve">11 (5.4) </w:t>
            </w:r>
            <w:r>
              <w:t xml:space="preserve">vs </w:t>
            </w:r>
            <w:r w:rsidRPr="006F2298">
              <w:t xml:space="preserve">22 (5.4) </w:t>
            </w:r>
            <w:r>
              <w:t xml:space="preserve">OR 1.0 (0.5 to </w:t>
            </w:r>
            <w:r w:rsidRPr="006F2298">
              <w:t>2.1)</w:t>
            </w:r>
          </w:p>
          <w:p w14:paraId="0D633845" w14:textId="731D8630" w:rsidR="000A1756" w:rsidRDefault="000A1756" w:rsidP="00DD75C0">
            <w:r>
              <w:t>Intervention (n=198) vs control (n=396):</w:t>
            </w:r>
          </w:p>
          <w:p w14:paraId="73FC679B" w14:textId="1A74C3BD" w:rsidR="000A1756" w:rsidRPr="00DD75C0" w:rsidRDefault="000A1756" w:rsidP="00DD75C0">
            <w:pPr>
              <w:pStyle w:val="bullet"/>
            </w:pPr>
            <w:r w:rsidRPr="00DD75C0">
              <w:t>Preterm birth</w:t>
            </w:r>
            <w:r>
              <w:t xml:space="preserve"> &lt;37 wk:</w:t>
            </w:r>
            <w:r w:rsidRPr="00DD75C0">
              <w:t xml:space="preserve"> 26 (13.1) </w:t>
            </w:r>
            <w:r>
              <w:t xml:space="preserve">vs </w:t>
            </w:r>
            <w:r w:rsidRPr="00DD75C0">
              <w:t xml:space="preserve">48 (12.1) </w:t>
            </w:r>
            <w:r>
              <w:t xml:space="preserve">OR </w:t>
            </w:r>
            <w:r w:rsidRPr="00DD75C0">
              <w:t>1.1 (0.7-1.8)</w:t>
            </w:r>
          </w:p>
          <w:p w14:paraId="3DCB58CC" w14:textId="671CA77F" w:rsidR="000A1756" w:rsidRPr="005635AB" w:rsidRDefault="000A1756" w:rsidP="005635AB">
            <w:r w:rsidRPr="005635AB">
              <w:t>Intervention</w:t>
            </w:r>
            <w:r>
              <w:t xml:space="preserve"> (n=</w:t>
            </w:r>
            <w:r w:rsidRPr="005635AB">
              <w:t>204)</w:t>
            </w:r>
            <w:r>
              <w:t xml:space="preserve"> vs c</w:t>
            </w:r>
            <w:r w:rsidRPr="005635AB">
              <w:t>ontrol</w:t>
            </w:r>
            <w:r>
              <w:t xml:space="preserve"> (n=</w:t>
            </w:r>
            <w:r w:rsidRPr="005635AB">
              <w:t>407)</w:t>
            </w:r>
            <w:r>
              <w:t>:</w:t>
            </w:r>
          </w:p>
          <w:p w14:paraId="6EFC8F74" w14:textId="6B83501D" w:rsidR="000A1756" w:rsidRPr="005635AB" w:rsidRDefault="000A1756" w:rsidP="006F2298">
            <w:pPr>
              <w:pStyle w:val="bullet"/>
            </w:pPr>
            <w:r w:rsidRPr="005635AB">
              <w:t>Small-for-gestational</w:t>
            </w:r>
            <w:r>
              <w:t xml:space="preserve"> age (n%): </w:t>
            </w:r>
            <w:r w:rsidRPr="005635AB">
              <w:t xml:space="preserve">8 (3.9) </w:t>
            </w:r>
            <w:r>
              <w:t xml:space="preserve">vs </w:t>
            </w:r>
            <w:r w:rsidRPr="005635AB">
              <w:t xml:space="preserve">22 (5.4) </w:t>
            </w:r>
            <w:r>
              <w:t>p=</w:t>
            </w:r>
            <w:r w:rsidRPr="005635AB">
              <w:t xml:space="preserve">0.42 </w:t>
            </w:r>
            <w:r>
              <w:t xml:space="preserve">OR 0.7 (0.3 to </w:t>
            </w:r>
            <w:r w:rsidRPr="005635AB">
              <w:t>1.6)</w:t>
            </w:r>
          </w:p>
          <w:p w14:paraId="611C2106" w14:textId="0CB62EC2" w:rsidR="000A1756" w:rsidRPr="005635AB" w:rsidRDefault="000A1756" w:rsidP="006F2298">
            <w:pPr>
              <w:pStyle w:val="bullet"/>
            </w:pPr>
            <w:r w:rsidRPr="005635AB">
              <w:t>Large-for-gestational</w:t>
            </w:r>
            <w:r>
              <w:t xml:space="preserve"> </w:t>
            </w:r>
            <w:r w:rsidRPr="005635AB">
              <w:t>age</w:t>
            </w:r>
            <w:r>
              <w:t xml:space="preserve"> (n%): </w:t>
            </w:r>
            <w:r w:rsidRPr="005635AB">
              <w:t xml:space="preserve">24 (11.8) </w:t>
            </w:r>
            <w:r>
              <w:t xml:space="preserve">vs </w:t>
            </w:r>
            <w:r w:rsidRPr="005635AB">
              <w:t xml:space="preserve">53 (13.0) </w:t>
            </w:r>
            <w:r>
              <w:t>p=</w:t>
            </w:r>
            <w:r w:rsidRPr="005635AB">
              <w:t xml:space="preserve">0.66 </w:t>
            </w:r>
            <w:r>
              <w:t>OR 0.9 (0.5 to</w:t>
            </w:r>
            <w:r w:rsidRPr="005635AB">
              <w:t xml:space="preserve"> 1.5)</w:t>
            </w:r>
          </w:p>
          <w:p w14:paraId="1E43E05E" w14:textId="7ACC038D" w:rsidR="000A1756" w:rsidRPr="005635AB" w:rsidRDefault="000A1756" w:rsidP="006F2298">
            <w:pPr>
              <w:pStyle w:val="bullet"/>
            </w:pPr>
            <w:r>
              <w:t>Birthweight &lt;</w:t>
            </w:r>
            <w:r w:rsidRPr="005635AB">
              <w:t>2500</w:t>
            </w:r>
            <w:r>
              <w:t xml:space="preserve"> (n%):</w:t>
            </w:r>
            <w:r w:rsidRPr="005635AB">
              <w:t xml:space="preserve"> 12 (5.9) </w:t>
            </w:r>
            <w:r>
              <w:t xml:space="preserve">vs </w:t>
            </w:r>
            <w:r w:rsidRPr="005635AB">
              <w:t xml:space="preserve">20 (4.9) </w:t>
            </w:r>
            <w:r>
              <w:t xml:space="preserve">OR </w:t>
            </w:r>
            <w:r w:rsidRPr="005635AB">
              <w:t>1.2 (0.</w:t>
            </w:r>
            <w:r>
              <w:t>6 to</w:t>
            </w:r>
            <w:r w:rsidRPr="005635AB">
              <w:t xml:space="preserve"> 2.5)</w:t>
            </w:r>
          </w:p>
          <w:p w14:paraId="769E3751" w14:textId="77777777" w:rsidR="000A1756" w:rsidRDefault="000A1756" w:rsidP="00CF1546">
            <w:pPr>
              <w:pStyle w:val="bullet"/>
            </w:pPr>
            <w:r>
              <w:t>Birthweight ≥</w:t>
            </w:r>
            <w:r w:rsidRPr="005635AB">
              <w:t>4000</w:t>
            </w:r>
            <w:r>
              <w:t xml:space="preserve"> (n%):</w:t>
            </w:r>
            <w:r w:rsidRPr="005635AB">
              <w:t xml:space="preserve"> 9 (4.4) </w:t>
            </w:r>
            <w:r>
              <w:t xml:space="preserve">vs </w:t>
            </w:r>
            <w:r w:rsidRPr="005635AB">
              <w:t xml:space="preserve">21 (5.2) </w:t>
            </w:r>
            <w:r>
              <w:t>OR 0.9 (0.4 to</w:t>
            </w:r>
            <w:r w:rsidRPr="005635AB">
              <w:t xml:space="preserve"> 1.9)</w:t>
            </w:r>
          </w:p>
          <w:p w14:paraId="01B4158F" w14:textId="77777777" w:rsidR="00C30A56" w:rsidRDefault="00C30A56" w:rsidP="0030223E">
            <w:r>
              <w:t xml:space="preserve">Intervention </w:t>
            </w:r>
            <w:r w:rsidR="00D27981">
              <w:t>vs control:</w:t>
            </w:r>
          </w:p>
          <w:p w14:paraId="5A14ECC6" w14:textId="638C43AD" w:rsidR="00D27981" w:rsidRDefault="00D27981" w:rsidP="00CF1546">
            <w:pPr>
              <w:pStyle w:val="bullet"/>
            </w:pPr>
            <w:r>
              <w:t>Postpartum depression: 12/192 vs 36/387</w:t>
            </w:r>
          </w:p>
        </w:tc>
      </w:tr>
      <w:tr w:rsidR="000A1756" w:rsidRPr="00A652CB" w14:paraId="2ECF7B99" w14:textId="77777777" w:rsidTr="000A1756">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305" w:type="dxa"/>
            <w:tcBorders>
              <w:left w:val="single" w:sz="4" w:space="0" w:color="3B3474"/>
              <w:right w:val="single" w:sz="4" w:space="0" w:color="3B3474"/>
            </w:tcBorders>
          </w:tcPr>
          <w:p w14:paraId="7A537F38" w14:textId="045A7570" w:rsidR="00F528B6" w:rsidRPr="00C12274" w:rsidRDefault="00F528B6" w:rsidP="00E70A06">
            <w:r>
              <w:rPr>
                <w:noProof/>
              </w:rPr>
              <w:t>Daly et al 2017</w:t>
            </w:r>
            <w:r w:rsidR="00616EE6">
              <w:fldChar w:fldCharType="begin"/>
            </w:r>
            <w:r w:rsidR="002747EA">
              <w:instrText xml:space="preserve"> ADDIN EN.CITE &lt;EndNote&gt;&lt;Cite&gt;&lt;Author&gt;Daly&lt;/Author&gt;&lt;Year&gt;2017&lt;/Year&gt;&lt;RecNum&gt;685&lt;/RecNum&gt;&lt;DisplayText&gt;&lt;style face="superscript" font="Trebuchet MS" size="9"&gt;433&lt;/style&gt;&lt;/DisplayText&gt;&lt;record&gt;&lt;rec-number&gt;685&lt;/rec-number&gt;&lt;foreign-keys&gt;&lt;key app="EN" db-id="exvasrfx2dtraoesasxp2szsxa2df502592x" timestamp="1540527171"&gt;685&lt;/key&gt;&lt;/foreign-keys&gt;&lt;ref-type name="Journal Article"&gt;17&lt;/ref-type&gt;&lt;contributors&gt;&lt;authors&gt;&lt;author&gt;Daly, N.&lt;/author&gt;&lt;author&gt;Farren, M.&lt;/author&gt;&lt;author&gt;McKeating, A.&lt;/author&gt;&lt;author&gt;O&amp;apos;Kelly, R.&lt;/author&gt;&lt;author&gt;Stapleton, M.&lt;/author&gt;&lt;author&gt;Turner, M. J.&lt;/author&gt;&lt;/authors&gt;&lt;/contributors&gt;&lt;auth-address&gt;UCD Centre for Human Reproduction, Coombe Women and Infants University Hospital, Dublin, Ireland.&lt;/auth-address&gt;&lt;titles&gt;&lt;title&gt;A Medically Supervised Pregnancy Exercise Intervention in Obese Women: A Randomized Controlled Trial&lt;/title&gt;&lt;secondary-title&gt;Obstet Gynecol&lt;/secondary-title&gt;&lt;/titles&gt;&lt;periodical&gt;&lt;full-title&gt;Obstet Gynecol&lt;/full-title&gt;&lt;/periodical&gt;&lt;pages&gt;1001-1010&lt;/pages&gt;&lt;volume&gt;130&lt;/volume&gt;&lt;number&gt;5&lt;/number&gt;&lt;edition&gt;2017/10/11&lt;/edition&gt;&lt;keywords&gt;&lt;keyword&gt;Adult&lt;/keyword&gt;&lt;keyword&gt;Blood Glucose/analysis&lt;/keyword&gt;&lt;keyword&gt;Exercise Therapy/*methods&lt;/keyword&gt;&lt;keyword&gt;Fasting/blood&lt;/keyword&gt;&lt;keyword&gt;Female&lt;/keyword&gt;&lt;keyword&gt;Humans&lt;/keyword&gt;&lt;keyword&gt;Obesity/blood/complications/*therapy&lt;/keyword&gt;&lt;keyword&gt;Pregnancy&lt;/keyword&gt;&lt;keyword&gt;Pregnancy Complications/blood/etiology/*therapy&lt;/keyword&gt;&lt;keyword&gt;Prenatal Care/*methods&lt;/keyword&gt;&lt;keyword&gt;Treatment Outcome&lt;/keyword&gt;&lt;keyword&gt;Weight Gain&lt;/keyword&gt;&lt;/keywords&gt;&lt;dates&gt;&lt;year&gt;2017&lt;/year&gt;&lt;pub-dates&gt;&lt;date&gt;Nov&lt;/date&gt;&lt;/pub-dates&gt;&lt;/dates&gt;&lt;isbn&gt;1873-233X (Electronic)&amp;#xD;0029-7844 (Linking)&lt;/isbn&gt;&lt;accession-num&gt;29016485&lt;/accession-num&gt;&lt;urls&gt;&lt;related-urls&gt;&lt;url&gt;https://www.ncbi.nlm.nih.gov/pubmed/29016485&lt;/url&gt;&lt;/related-urls&gt;&lt;/urls&gt;&lt;electronic-resource-num&gt;10.1097/AOG.0000000000002267&lt;/electronic-resource-num&gt;&lt;/record&gt;&lt;/Cite&gt;&lt;/EndNote&gt;</w:instrText>
            </w:r>
            <w:r w:rsidR="00616EE6">
              <w:fldChar w:fldCharType="separate"/>
            </w:r>
            <w:r w:rsidR="002747EA" w:rsidRPr="002747EA">
              <w:rPr>
                <w:noProof/>
                <w:vertAlign w:val="superscript"/>
              </w:rPr>
              <w:t>433</w:t>
            </w:r>
            <w:r w:rsidR="00616EE6">
              <w:fldChar w:fldCharType="end"/>
            </w:r>
          </w:p>
          <w:p w14:paraId="6ECBFAF5" w14:textId="70448F0A" w:rsidR="000A1756" w:rsidRDefault="00F528B6" w:rsidP="00E70A06">
            <w:r w:rsidRPr="00C12274">
              <w:t>United Kingdom</w:t>
            </w:r>
          </w:p>
        </w:tc>
        <w:tc>
          <w:tcPr>
            <w:tcW w:w="1670" w:type="dxa"/>
            <w:tcBorders>
              <w:left w:val="single" w:sz="4" w:space="0" w:color="3B3474"/>
              <w:right w:val="single" w:sz="4" w:space="0" w:color="3B3474"/>
            </w:tcBorders>
          </w:tcPr>
          <w:p w14:paraId="25484AE3" w14:textId="77777777" w:rsidR="000A1756" w:rsidRDefault="000A1756" w:rsidP="00D424F3">
            <w:r>
              <w:t>Intervention 43</w:t>
            </w:r>
          </w:p>
          <w:p w14:paraId="22676DEF" w14:textId="3108CA12" w:rsidR="000A1756" w:rsidRDefault="000A1756" w:rsidP="00D424F3">
            <w:r>
              <w:t>Control 44</w:t>
            </w:r>
          </w:p>
        </w:tc>
        <w:tc>
          <w:tcPr>
            <w:tcW w:w="5395" w:type="dxa"/>
            <w:tcBorders>
              <w:left w:val="single" w:sz="4" w:space="0" w:color="3B3474"/>
              <w:right w:val="single" w:sz="4" w:space="0" w:color="3B3474"/>
            </w:tcBorders>
          </w:tcPr>
          <w:p w14:paraId="1F7695E1" w14:textId="3A0896FC" w:rsidR="000A1756" w:rsidRDefault="000A1756" w:rsidP="00980FBF">
            <w:r w:rsidRPr="005F4397">
              <w:rPr>
                <w:b/>
              </w:rPr>
              <w:t>Aim</w:t>
            </w:r>
            <w:r>
              <w:t xml:space="preserve">: </w:t>
            </w:r>
            <w:r w:rsidRPr="00980FBF">
              <w:t>To evaluate whether an intensive, medically supervised exercise intervention improved maternal glyc</w:t>
            </w:r>
            <w:r>
              <w:t>a</w:t>
            </w:r>
            <w:r w:rsidRPr="00980FBF">
              <w:t xml:space="preserve">emia and gestational weight gain in obese pregnant women. </w:t>
            </w:r>
          </w:p>
          <w:p w14:paraId="65CCF040" w14:textId="44358474" w:rsidR="000A1756" w:rsidRDefault="000A1756" w:rsidP="00980FBF">
            <w:r w:rsidRPr="005F4397">
              <w:rPr>
                <w:b/>
              </w:rPr>
              <w:t>Population</w:t>
            </w:r>
            <w:r>
              <w:t>: Women with singleton uncomplicated pregnancies and a BMI &gt;30.</w:t>
            </w:r>
          </w:p>
          <w:p w14:paraId="35012F8C" w14:textId="77777777" w:rsidR="00F528B6" w:rsidRDefault="00F528B6" w:rsidP="00F528B6">
            <w:r w:rsidRPr="005E4EF9">
              <w:rPr>
                <w:b/>
              </w:rPr>
              <w:t>Intervention</w:t>
            </w:r>
            <w:r>
              <w:rPr>
                <w:b/>
              </w:rPr>
              <w:t>:</w:t>
            </w:r>
          </w:p>
          <w:p w14:paraId="0989DE69" w14:textId="77777777" w:rsidR="00F528B6" w:rsidRPr="00C45716" w:rsidRDefault="00F528B6" w:rsidP="00F528B6">
            <w:pPr>
              <w:pStyle w:val="bullet"/>
            </w:pPr>
            <w:r w:rsidRPr="00C45716">
              <w:rPr>
                <w:i/>
              </w:rPr>
              <w:t>Supervised</w:t>
            </w:r>
            <w:r w:rsidRPr="00C45716">
              <w:t>: Yes</w:t>
            </w:r>
          </w:p>
          <w:p w14:paraId="09261FBD" w14:textId="39C02803" w:rsidR="00F528B6" w:rsidRPr="00767804" w:rsidRDefault="00F528B6" w:rsidP="00F528B6">
            <w:pPr>
              <w:pStyle w:val="bullet"/>
            </w:pPr>
            <w:r w:rsidRPr="00C45716">
              <w:rPr>
                <w:i/>
              </w:rPr>
              <w:t>Type and duration</w:t>
            </w:r>
            <w:r w:rsidRPr="00C45716">
              <w:t xml:space="preserve">: </w:t>
            </w:r>
            <w:r>
              <w:t xml:space="preserve">Aerobic and resistance; Not described; </w:t>
            </w:r>
            <w:r w:rsidRPr="00767804">
              <w:t>50-60 min, 3 times a week from 134±12 for the duration of their pregnancy and for up to 6 weeks postpartum</w:t>
            </w:r>
          </w:p>
          <w:p w14:paraId="74F13713" w14:textId="6D8AA7C5" w:rsidR="000A1756" w:rsidRPr="00D678D6" w:rsidRDefault="00F528B6" w:rsidP="00F528B6">
            <w:pPr>
              <w:pStyle w:val="bullet"/>
            </w:pPr>
            <w:r w:rsidRPr="00C45716">
              <w:rPr>
                <w:i/>
              </w:rPr>
              <w:t>Intensity</w:t>
            </w:r>
            <w:r w:rsidRPr="00C45716">
              <w:t xml:space="preserve">: </w:t>
            </w:r>
            <w:r w:rsidRPr="00767804">
              <w:t>Increase in HR and Borg scale</w:t>
            </w:r>
          </w:p>
        </w:tc>
        <w:tc>
          <w:tcPr>
            <w:tcW w:w="5953" w:type="dxa"/>
            <w:tcBorders>
              <w:left w:val="single" w:sz="4" w:space="0" w:color="3B3474"/>
              <w:right w:val="single" w:sz="4" w:space="0" w:color="3B3474"/>
            </w:tcBorders>
          </w:tcPr>
          <w:p w14:paraId="150F66CE" w14:textId="7184887F" w:rsidR="000A1756" w:rsidRDefault="000A1756" w:rsidP="003765E1">
            <w:r>
              <w:t xml:space="preserve">Intervention (n=43) vs control (n=43): </w:t>
            </w:r>
          </w:p>
          <w:p w14:paraId="2EE8597F" w14:textId="3086A34C" w:rsidR="000A1756" w:rsidRDefault="00D77D86" w:rsidP="00EA45D5">
            <w:pPr>
              <w:pStyle w:val="bullet"/>
            </w:pPr>
            <w:r>
              <w:t>Gestational diabetes</w:t>
            </w:r>
            <w:r w:rsidR="000A1756" w:rsidRPr="003765E1">
              <w:t xml:space="preserve"> at 24-28 weeks</w:t>
            </w:r>
            <w:r w:rsidR="000A1756">
              <w:t xml:space="preserve"> (n%)</w:t>
            </w:r>
            <w:r w:rsidR="000A1756" w:rsidRPr="003765E1">
              <w:t xml:space="preserve">: </w:t>
            </w:r>
            <w:r w:rsidR="000A1756">
              <w:t>25 (58.1) vs 21 (</w:t>
            </w:r>
            <w:r w:rsidR="000A1756" w:rsidRPr="003765E1">
              <w:t>48.8)</w:t>
            </w:r>
            <w:r w:rsidR="000A1756">
              <w:t xml:space="preserve"> p=0.51</w:t>
            </w:r>
          </w:p>
          <w:p w14:paraId="04756135" w14:textId="77BF07D6" w:rsidR="000A1756" w:rsidRDefault="000A1756" w:rsidP="00EF4680">
            <w:r>
              <w:t>Intervention (n=36) vs control (n=44)</w:t>
            </w:r>
          </w:p>
          <w:p w14:paraId="0728DFCD" w14:textId="2744AC77" w:rsidR="000A1756" w:rsidRDefault="00D77D86" w:rsidP="00EA45D5">
            <w:pPr>
              <w:pStyle w:val="bullet"/>
            </w:pPr>
            <w:r w:rsidRPr="00D77D86">
              <w:t>Weight gain &gt;IOM guidelines</w:t>
            </w:r>
            <w:r w:rsidR="000A1756">
              <w:t xml:space="preserve"> (n%): 8 (22.2) vs 19 (43.2) p=0.05</w:t>
            </w:r>
          </w:p>
          <w:p w14:paraId="447E85C1" w14:textId="432AA291" w:rsidR="00CC50D8" w:rsidRPr="00153DA1" w:rsidRDefault="00CC50D8" w:rsidP="00CC50D8">
            <w:r>
              <w:t>Inter</w:t>
            </w:r>
            <w:r w:rsidRPr="00153DA1">
              <w:t>vention (n=33) vs control (n=36)</w:t>
            </w:r>
          </w:p>
          <w:p w14:paraId="4AC29027" w14:textId="56A359C1" w:rsidR="00F20EB8" w:rsidRPr="00153DA1" w:rsidRDefault="00F20EB8" w:rsidP="00CC50D8">
            <w:pPr>
              <w:pStyle w:val="bullet"/>
            </w:pPr>
            <w:r w:rsidRPr="00153DA1">
              <w:t xml:space="preserve">Weight retention at 6 weeks (n%): </w:t>
            </w:r>
            <w:r w:rsidR="00CC50D8" w:rsidRPr="00153DA1">
              <w:t xml:space="preserve"> </w:t>
            </w:r>
            <w:r w:rsidR="00CC50D8" w:rsidRPr="00153DA1">
              <w:rPr>
                <w:rFonts w:ascii="Helvetica" w:hAnsi="Helvetica"/>
              </w:rPr>
              <w:t>–</w:t>
            </w:r>
            <w:r w:rsidR="00CC50D8" w:rsidRPr="00153DA1">
              <w:t>1.6</w:t>
            </w:r>
            <w:r w:rsidR="00CC50D8" w:rsidRPr="00153DA1">
              <w:rPr>
                <w:rFonts w:ascii="Helvetica" w:hAnsi="Helvetica"/>
              </w:rPr>
              <w:t>±</w:t>
            </w:r>
            <w:r w:rsidR="00CC50D8" w:rsidRPr="00153DA1">
              <w:t>1.2 kg vs 0.2±5.4 P</w:t>
            </w:r>
            <w:r w:rsidR="00CC50D8" w:rsidRPr="00153DA1">
              <w:rPr>
                <w:rFonts w:ascii="Helvetica" w:hAnsi="Helvetica"/>
              </w:rPr>
              <w:t>=0</w:t>
            </w:r>
            <w:r w:rsidR="00CC50D8" w:rsidRPr="00153DA1">
              <w:t>.22)</w:t>
            </w:r>
          </w:p>
          <w:p w14:paraId="23F59C4C" w14:textId="6B438A6D" w:rsidR="000A1756" w:rsidRPr="00153DA1" w:rsidRDefault="000A1756" w:rsidP="00EF4680">
            <w:r w:rsidRPr="00153DA1">
              <w:t>Intervention (n=34) vs control (n=42):</w:t>
            </w:r>
          </w:p>
          <w:p w14:paraId="082FA7F9" w14:textId="5D4FF7A5" w:rsidR="000A1756" w:rsidRPr="00153DA1" w:rsidRDefault="00D77D86" w:rsidP="00287D48">
            <w:pPr>
              <w:pStyle w:val="bullet"/>
            </w:pPr>
            <w:r w:rsidRPr="00153DA1">
              <w:t>G</w:t>
            </w:r>
            <w:r w:rsidR="000A1756" w:rsidRPr="00153DA1">
              <w:t>estational weight gain at 36 weeks: 6.2±6.0 vs 7.9</w:t>
            </w:r>
            <w:r w:rsidR="000A1756" w:rsidRPr="00153DA1">
              <w:rPr>
                <w:rFonts w:ascii="Helvetica" w:hAnsi="Helvetica"/>
              </w:rPr>
              <w:t>±</w:t>
            </w:r>
            <w:r w:rsidR="000A1756" w:rsidRPr="00153DA1">
              <w:t>4.8 p=0.15</w:t>
            </w:r>
          </w:p>
          <w:p w14:paraId="5DF916FB" w14:textId="274BA618" w:rsidR="000A1756" w:rsidRPr="00153DA1" w:rsidRDefault="000A1756" w:rsidP="00EF4680">
            <w:r w:rsidRPr="00153DA1">
              <w:t>Intervention (n=43) vs control (n=44)</w:t>
            </w:r>
          </w:p>
          <w:p w14:paraId="5031534C" w14:textId="5FDC4D48" w:rsidR="000A1756" w:rsidRPr="00EF4680" w:rsidRDefault="000A1756" w:rsidP="00EF4680">
            <w:pPr>
              <w:pStyle w:val="bullet"/>
            </w:pPr>
            <w:r w:rsidRPr="00153DA1">
              <w:t>Emergency caesare</w:t>
            </w:r>
            <w:r>
              <w:t>an</w:t>
            </w:r>
            <w:r w:rsidR="00D77D86">
              <w:t xml:space="preserve"> section</w:t>
            </w:r>
            <w:r>
              <w:t xml:space="preserve"> (n%): </w:t>
            </w:r>
            <w:r w:rsidRPr="00EF4680">
              <w:t xml:space="preserve">9 (20.9) </w:t>
            </w:r>
            <w:r>
              <w:t xml:space="preserve">vs </w:t>
            </w:r>
            <w:r w:rsidRPr="00EF4680">
              <w:t xml:space="preserve">8 (18.2) </w:t>
            </w:r>
            <w:r>
              <w:t>p=0</w:t>
            </w:r>
            <w:r w:rsidRPr="00EF4680">
              <w:t>.75</w:t>
            </w:r>
          </w:p>
          <w:p w14:paraId="5CA08547" w14:textId="54F630C8" w:rsidR="000A1756" w:rsidRPr="00EF4680" w:rsidRDefault="000A1756" w:rsidP="00EF4680">
            <w:pPr>
              <w:pStyle w:val="bullet"/>
            </w:pPr>
            <w:r>
              <w:t>Low birthweight (&lt;2500</w:t>
            </w:r>
            <w:r w:rsidR="00084A23">
              <w:t xml:space="preserve"> </w:t>
            </w:r>
            <w:r>
              <w:t xml:space="preserve">g)(n%): </w:t>
            </w:r>
            <w:r w:rsidRPr="00EF4680">
              <w:t xml:space="preserve">1 (2.3) </w:t>
            </w:r>
            <w:r>
              <w:t xml:space="preserve">vs </w:t>
            </w:r>
            <w:r w:rsidRPr="00EF4680">
              <w:t xml:space="preserve">0 </w:t>
            </w:r>
            <w:r>
              <w:t>p=0</w:t>
            </w:r>
            <w:r w:rsidRPr="00EF4680">
              <w:t>.75</w:t>
            </w:r>
          </w:p>
          <w:p w14:paraId="0DA3F1B2" w14:textId="47319A38" w:rsidR="000A1756" w:rsidRPr="00EF4680" w:rsidRDefault="000A1756" w:rsidP="00EF4680">
            <w:pPr>
              <w:pStyle w:val="bullet"/>
            </w:pPr>
            <w:r>
              <w:t>Macrosomia (&gt;4500</w:t>
            </w:r>
            <w:r w:rsidR="00084A23">
              <w:t xml:space="preserve"> </w:t>
            </w:r>
            <w:r>
              <w:t xml:space="preserve">g)(n%): </w:t>
            </w:r>
            <w:r w:rsidRPr="00EF4680">
              <w:t xml:space="preserve">0 </w:t>
            </w:r>
            <w:r>
              <w:t xml:space="preserve">vs </w:t>
            </w:r>
            <w:r w:rsidRPr="00EF4680">
              <w:t xml:space="preserve">1 (2.3) </w:t>
            </w:r>
            <w:r>
              <w:t>=0</w:t>
            </w:r>
            <w:r w:rsidRPr="00EF4680">
              <w:t>.51</w:t>
            </w:r>
          </w:p>
          <w:p w14:paraId="64DAB828" w14:textId="2CC7E7C5" w:rsidR="000A1756" w:rsidRPr="00D77D86" w:rsidRDefault="000A1756" w:rsidP="00AD2397">
            <w:pPr>
              <w:pStyle w:val="bullet"/>
            </w:pPr>
            <w:r>
              <w:t>Apgar score &lt;</w:t>
            </w:r>
            <w:r w:rsidRPr="00EF4680">
              <w:t>7</w:t>
            </w:r>
            <w:r>
              <w:t xml:space="preserve"> </w:t>
            </w:r>
            <w:r w:rsidRPr="00EF4680">
              <w:t>at 5 min</w:t>
            </w:r>
            <w:r>
              <w:t xml:space="preserve"> (n%): </w:t>
            </w:r>
            <w:r w:rsidRPr="00EF4680">
              <w:t xml:space="preserve">1 (2.3) </w:t>
            </w:r>
            <w:r>
              <w:t xml:space="preserve">vs </w:t>
            </w:r>
            <w:r w:rsidRPr="00EF4680">
              <w:t xml:space="preserve">0 </w:t>
            </w:r>
            <w:r>
              <w:t>p=0</w:t>
            </w:r>
            <w:r w:rsidRPr="00EF4680">
              <w:t>.49</w:t>
            </w:r>
          </w:p>
        </w:tc>
      </w:tr>
      <w:tr w:rsidR="000A1756" w:rsidRPr="00A652CB" w14:paraId="2A047CF6" w14:textId="77777777" w:rsidTr="000A1756">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305" w:type="dxa"/>
            <w:tcBorders>
              <w:left w:val="single" w:sz="4" w:space="0" w:color="3B3474"/>
              <w:right w:val="single" w:sz="4" w:space="0" w:color="3B3474"/>
            </w:tcBorders>
          </w:tcPr>
          <w:p w14:paraId="4ECDA8A9" w14:textId="2D2FF4F9" w:rsidR="00F528B6" w:rsidRPr="00C12274" w:rsidRDefault="00F528B6" w:rsidP="00E70A06">
            <w:r>
              <w:rPr>
                <w:noProof/>
              </w:rPr>
              <w:t>de Oliveria Melo et al 2012</w:t>
            </w:r>
            <w:r w:rsidR="00616EE6">
              <w:fldChar w:fldCharType="begin"/>
            </w:r>
            <w:r w:rsidR="002747EA">
              <w:instrText xml:space="preserve"> ADDIN EN.CITE &lt;EndNote&gt;&lt;Cite&gt;&lt;Author&gt;de Oliveria Melo&lt;/Author&gt;&lt;Year&gt;2012&lt;/Year&gt;&lt;RecNum&gt;687&lt;/RecNum&gt;&lt;DisplayText&gt;&lt;style face="superscript" font="Trebuchet MS" size="9"&gt;270&lt;/style&gt;&lt;/DisplayText&gt;&lt;record&gt;&lt;rec-number&gt;687&lt;/rec-number&gt;&lt;foreign-keys&gt;&lt;key app="EN" db-id="exvasrfx2dtraoesasxp2szsxa2df502592x" timestamp="1540527319"&gt;687&lt;/key&gt;&lt;/foreign-keys&gt;&lt;ref-type name="Journal Article"&gt;17&lt;/ref-type&gt;&lt;contributors&gt;&lt;authors&gt;&lt;author&gt;de Oliveria Melo, A. S.&lt;/author&gt;&lt;author&gt;Silva, J. L.&lt;/author&gt;&lt;author&gt;Tavares, J. S.&lt;/author&gt;&lt;author&gt;Barros, V. O.&lt;/author&gt;&lt;author&gt;Leite, D. F.&lt;/author&gt;&lt;author&gt;Amorim, M. M.&lt;/author&gt;&lt;/authors&gt;&lt;/contributors&gt;&lt;auth-address&gt;Department of Obstetrics, School Medical Sciences, University of Campinas, Campinas, Brazil. asomelo@gmail.com&lt;/auth-address&gt;&lt;titles&gt;&lt;title&gt;Effect of a physical exercise program during pregnancy on uteroplacental and fetal blood flow and fetal growth: a randomized controlled trial&lt;/title&gt;&lt;secondary-title&gt;Obstet Gynecol&lt;/secondary-title&gt;&lt;/titles&gt;&lt;periodical&gt;&lt;full-title&gt;Obstet Gynecol&lt;/full-title&gt;&lt;/periodical&gt;&lt;pages&gt;302-10&lt;/pages&gt;&lt;volume&gt;120&lt;/volume&gt;&lt;number&gt;2 Pt 1&lt;/number&gt;&lt;edition&gt;2012/07/25&lt;/edition&gt;&lt;keywords&gt;&lt;keyword&gt;Adult&lt;/keyword&gt;&lt;keyword&gt;*Birth Weight&lt;/keyword&gt;&lt;keyword&gt;Blood Pressure&lt;/keyword&gt;&lt;keyword&gt;Exercise/*physiology&lt;/keyword&gt;&lt;keyword&gt;Female&lt;/keyword&gt;&lt;keyword&gt;*Fetal Development&lt;/keyword&gt;&lt;keyword&gt;Fetus/blood supply&lt;/keyword&gt;&lt;keyword&gt;Humans&lt;/keyword&gt;&lt;keyword&gt;Infant, Newborn&lt;/keyword&gt;&lt;keyword&gt;Physical Fitness&lt;/keyword&gt;&lt;keyword&gt;*Placental Circulation&lt;/keyword&gt;&lt;keyword&gt;Pregnancy/*physiology&lt;/keyword&gt;&lt;keyword&gt;Young Adult&lt;/keyword&gt;&lt;/keywords&gt;&lt;dates&gt;&lt;year&gt;2012&lt;/year&gt;&lt;pub-dates&gt;&lt;date&gt;Aug&lt;/date&gt;&lt;/pub-dates&gt;&lt;/dates&gt;&lt;isbn&gt;1873-233X (Electronic)&amp;#xD;0029-7844 (Linking)&lt;/isbn&gt;&lt;accession-num&gt;22825089&lt;/accession-num&gt;&lt;urls&gt;&lt;related-urls&gt;&lt;url&gt;https://www.ncbi.nlm.nih.gov/pubmed/22825089&lt;/url&gt;&lt;/related-urls&gt;&lt;/urls&gt;&lt;electronic-resource-num&gt;10.1097/AOG.0b013e31825de592&lt;/electronic-resource-num&gt;&lt;/record&gt;&lt;/Cite&gt;&lt;/EndNote&gt;</w:instrText>
            </w:r>
            <w:r w:rsidR="00616EE6">
              <w:fldChar w:fldCharType="separate"/>
            </w:r>
            <w:r w:rsidR="002747EA" w:rsidRPr="002747EA">
              <w:rPr>
                <w:noProof/>
                <w:vertAlign w:val="superscript"/>
              </w:rPr>
              <w:t>270</w:t>
            </w:r>
            <w:r w:rsidR="00616EE6">
              <w:fldChar w:fldCharType="end"/>
            </w:r>
          </w:p>
          <w:p w14:paraId="68468577" w14:textId="42CC49FD" w:rsidR="000A1756" w:rsidRDefault="00F528B6" w:rsidP="00E70A06">
            <w:r w:rsidRPr="00C12274">
              <w:t>Brazil</w:t>
            </w:r>
          </w:p>
        </w:tc>
        <w:tc>
          <w:tcPr>
            <w:tcW w:w="1670" w:type="dxa"/>
            <w:tcBorders>
              <w:left w:val="single" w:sz="4" w:space="0" w:color="3B3474"/>
              <w:right w:val="single" w:sz="4" w:space="0" w:color="3B3474"/>
            </w:tcBorders>
          </w:tcPr>
          <w:p w14:paraId="6E2CD575" w14:textId="6AA69C69" w:rsidR="000A1756" w:rsidRDefault="000A1756" w:rsidP="00D424F3">
            <w:r>
              <w:t>Intervention 13 weeks 62</w:t>
            </w:r>
          </w:p>
          <w:p w14:paraId="7EB0E7B6" w14:textId="598EBA17" w:rsidR="000A1756" w:rsidRDefault="000A1756" w:rsidP="00D424F3">
            <w:r>
              <w:t>Intervention 20 weeks 63</w:t>
            </w:r>
          </w:p>
          <w:p w14:paraId="6A0AE2AB" w14:textId="77777777" w:rsidR="000A1756" w:rsidRDefault="000A1756" w:rsidP="00D424F3">
            <w:r>
              <w:t>Control 62</w:t>
            </w:r>
          </w:p>
          <w:p w14:paraId="747B27C7" w14:textId="3EA6A1F9" w:rsidR="003305E0" w:rsidRDefault="003305E0" w:rsidP="00D424F3">
            <w:r>
              <w:t>3-armed; control group halved</w:t>
            </w:r>
          </w:p>
        </w:tc>
        <w:tc>
          <w:tcPr>
            <w:tcW w:w="5395" w:type="dxa"/>
            <w:tcBorders>
              <w:left w:val="single" w:sz="4" w:space="0" w:color="3B3474"/>
              <w:right w:val="single" w:sz="4" w:space="0" w:color="3B3474"/>
            </w:tcBorders>
          </w:tcPr>
          <w:p w14:paraId="4BAECCBD" w14:textId="77777777" w:rsidR="000A1756" w:rsidRDefault="000A1756" w:rsidP="00056D57">
            <w:r w:rsidRPr="00056D57">
              <w:rPr>
                <w:b/>
              </w:rPr>
              <w:t>Aim</w:t>
            </w:r>
            <w:r>
              <w:t xml:space="preserve">: </w:t>
            </w:r>
            <w:r w:rsidRPr="00056D57">
              <w:t xml:space="preserve">To estimate the effect of supervised physical exercise on maternal physical fitness, fetoplacental blood flow, and fetal growth. </w:t>
            </w:r>
          </w:p>
          <w:p w14:paraId="0AC42D53" w14:textId="323F4CA6" w:rsidR="000A1756" w:rsidRPr="00935520" w:rsidRDefault="000A1756" w:rsidP="00935520">
            <w:r w:rsidRPr="00935520">
              <w:rPr>
                <w:b/>
              </w:rPr>
              <w:t>Population</w:t>
            </w:r>
            <w:r>
              <w:t xml:space="preserve">: </w:t>
            </w:r>
            <w:r w:rsidRPr="00935520">
              <w:t>healthy pregnant</w:t>
            </w:r>
            <w:r>
              <w:t xml:space="preserve"> </w:t>
            </w:r>
            <w:r w:rsidRPr="00935520">
              <w:t>women who were sedentary at admission to the</w:t>
            </w:r>
            <w:r>
              <w:t xml:space="preserve"> </w:t>
            </w:r>
            <w:r w:rsidRPr="00935520">
              <w:t xml:space="preserve">study, gestational age 13 weeks </w:t>
            </w:r>
            <w:r>
              <w:t>with an uncomplicated singleton pregnancy.</w:t>
            </w:r>
            <w:r w:rsidR="00F528B6">
              <w:t xml:space="preserve"> Mixed BMIs.</w:t>
            </w:r>
          </w:p>
          <w:p w14:paraId="481B2B14" w14:textId="77777777" w:rsidR="00F528B6" w:rsidRDefault="00F528B6" w:rsidP="00F528B6">
            <w:r w:rsidRPr="005E4EF9">
              <w:rPr>
                <w:b/>
              </w:rPr>
              <w:t>Intervention</w:t>
            </w:r>
            <w:r>
              <w:rPr>
                <w:b/>
              </w:rPr>
              <w:t>:</w:t>
            </w:r>
          </w:p>
          <w:p w14:paraId="55508152" w14:textId="77777777" w:rsidR="00F528B6" w:rsidRPr="00C45716" w:rsidRDefault="00F528B6" w:rsidP="00F528B6">
            <w:pPr>
              <w:pStyle w:val="bullet"/>
            </w:pPr>
            <w:r w:rsidRPr="00C45716">
              <w:rPr>
                <w:i/>
              </w:rPr>
              <w:t>Supervised</w:t>
            </w:r>
            <w:r w:rsidRPr="00C45716">
              <w:t>: Yes</w:t>
            </w:r>
          </w:p>
          <w:p w14:paraId="47650671" w14:textId="77777777" w:rsidR="00F528B6" w:rsidRPr="00CE19C8" w:rsidRDefault="00F528B6" w:rsidP="00F528B6">
            <w:pPr>
              <w:pStyle w:val="bullet"/>
            </w:pPr>
            <w:r w:rsidRPr="00C45716">
              <w:rPr>
                <w:i/>
              </w:rPr>
              <w:t>Type and duration</w:t>
            </w:r>
            <w:r w:rsidRPr="00C45716">
              <w:t xml:space="preserve">: </w:t>
            </w:r>
            <w:r w:rsidRPr="00CE19C8">
              <w:t xml:space="preserve">Aerobic; 15 min walking, 3 times weekly, increasing according to woman’s ability from 13 weeks (Group A) or 20 weeks (Group B) until birth </w:t>
            </w:r>
          </w:p>
          <w:p w14:paraId="33B1FFAB" w14:textId="6B15D692" w:rsidR="000A1756" w:rsidRPr="00A219A5" w:rsidRDefault="00F528B6" w:rsidP="00F528B6">
            <w:pPr>
              <w:pStyle w:val="bullet"/>
            </w:pPr>
            <w:r w:rsidRPr="00CE19C8">
              <w:t>Intensity: Moderate; 60-80% maximum HR; Borg scale 12-16</w:t>
            </w:r>
          </w:p>
        </w:tc>
        <w:tc>
          <w:tcPr>
            <w:tcW w:w="5953" w:type="dxa"/>
            <w:tcBorders>
              <w:left w:val="single" w:sz="4" w:space="0" w:color="3B3474"/>
              <w:right w:val="single" w:sz="4" w:space="0" w:color="3B3474"/>
            </w:tcBorders>
          </w:tcPr>
          <w:p w14:paraId="3BB067FE" w14:textId="28E71D22" w:rsidR="000A1756" w:rsidRDefault="000A1756" w:rsidP="003765E1">
            <w:r>
              <w:t>Intervention (initiated at 13 weeks; n=54) vs control (n=</w:t>
            </w:r>
            <w:r w:rsidR="003305E0">
              <w:t>28</w:t>
            </w:r>
            <w:r>
              <w:t>):</w:t>
            </w:r>
          </w:p>
          <w:p w14:paraId="4A2A4D82" w14:textId="77777777" w:rsidR="000A1756" w:rsidRPr="0098445B" w:rsidRDefault="000A1756" w:rsidP="0098445B">
            <w:pPr>
              <w:pStyle w:val="bullet"/>
            </w:pPr>
            <w:r>
              <w:t xml:space="preserve">Pre-eclampsia (n%): </w:t>
            </w:r>
            <w:r w:rsidRPr="007765DA">
              <w:t>3</w:t>
            </w:r>
            <w:r>
              <w:t xml:space="preserve"> (5.6) vs 5 (8.8) RR</w:t>
            </w:r>
            <w:r w:rsidRPr="0098445B">
              <w:t xml:space="preserve"> 0.63 (0.16 to 2.52)</w:t>
            </w:r>
          </w:p>
          <w:p w14:paraId="406BA06A" w14:textId="6DFDD61D" w:rsidR="000A1756" w:rsidRPr="0098445B" w:rsidRDefault="000A1756" w:rsidP="009110EE">
            <w:pPr>
              <w:pStyle w:val="bullet"/>
            </w:pPr>
            <w:r>
              <w:t xml:space="preserve">LGA (n%): </w:t>
            </w:r>
            <w:r w:rsidRPr="0098445B">
              <w:t>3</w:t>
            </w:r>
            <w:r>
              <w:t xml:space="preserve"> (0.6) vs 7 (12.3)</w:t>
            </w:r>
            <w:r w:rsidRPr="0098445B">
              <w:t xml:space="preserve"> </w:t>
            </w:r>
            <w:r>
              <w:t xml:space="preserve">RR </w:t>
            </w:r>
            <w:r w:rsidRPr="0098445B">
              <w:t xml:space="preserve">0.45 (0.12 to 1.66) </w:t>
            </w:r>
          </w:p>
          <w:p w14:paraId="4CA924B6" w14:textId="6E639162" w:rsidR="000A1756" w:rsidRPr="009110EE" w:rsidRDefault="000A1756" w:rsidP="009110EE">
            <w:pPr>
              <w:pStyle w:val="bullet"/>
            </w:pPr>
            <w:r>
              <w:t xml:space="preserve">SGA (n%): </w:t>
            </w:r>
            <w:r w:rsidRPr="009110EE">
              <w:t>4</w:t>
            </w:r>
            <w:r>
              <w:t xml:space="preserve"> (7.4) vs </w:t>
            </w:r>
            <w:r w:rsidRPr="009110EE">
              <w:t>4</w:t>
            </w:r>
            <w:r>
              <w:t xml:space="preserve"> (7.0) RR </w:t>
            </w:r>
            <w:r w:rsidRPr="009110EE">
              <w:t>1.06 (0.28 to 4.01)</w:t>
            </w:r>
          </w:p>
          <w:p w14:paraId="3B654731" w14:textId="455566BC" w:rsidR="000A1756" w:rsidRDefault="000A1756" w:rsidP="003765E1">
            <w:r>
              <w:t>Intervention (initiated at 20 weeks; n=60) vs control (n=</w:t>
            </w:r>
            <w:r w:rsidR="003305E0">
              <w:t>28</w:t>
            </w:r>
            <w:r>
              <w:t>):</w:t>
            </w:r>
          </w:p>
          <w:p w14:paraId="4AB91F0E" w14:textId="3AE94549" w:rsidR="000A1756" w:rsidRPr="009110EE" w:rsidRDefault="000A1756" w:rsidP="009110EE">
            <w:pPr>
              <w:pStyle w:val="bullet"/>
            </w:pPr>
            <w:r>
              <w:t>Pre-eclampsia (n%): 6 (10) vs 5 (8.8) RR</w:t>
            </w:r>
            <w:r w:rsidRPr="009110EE">
              <w:t xml:space="preserve"> 1.14 (0.37 to 3.53)</w:t>
            </w:r>
          </w:p>
          <w:p w14:paraId="1109942A" w14:textId="77777777" w:rsidR="000A1756" w:rsidRDefault="000A1756" w:rsidP="009110EE">
            <w:pPr>
              <w:pStyle w:val="bullet"/>
            </w:pPr>
            <w:r>
              <w:t xml:space="preserve">LGA (n%): </w:t>
            </w:r>
            <w:r w:rsidRPr="0098445B">
              <w:t>4</w:t>
            </w:r>
            <w:r>
              <w:t xml:space="preserve"> (6.7) vs 7 (12.3)</w:t>
            </w:r>
            <w:r w:rsidRPr="0098445B">
              <w:t xml:space="preserve"> </w:t>
            </w:r>
            <w:r>
              <w:t xml:space="preserve">RR </w:t>
            </w:r>
            <w:r w:rsidRPr="0098445B">
              <w:t>0.57 (0.17 to 1.82)</w:t>
            </w:r>
          </w:p>
          <w:p w14:paraId="4EAA1F0F" w14:textId="2D921CCA" w:rsidR="000A1756" w:rsidRDefault="000A1756" w:rsidP="009110EE">
            <w:pPr>
              <w:pStyle w:val="bullet"/>
            </w:pPr>
            <w:r>
              <w:t xml:space="preserve">SGA (n%): 4 (6.7) vs vs </w:t>
            </w:r>
            <w:r w:rsidRPr="009110EE">
              <w:t>4</w:t>
            </w:r>
            <w:r>
              <w:t xml:space="preserve"> (7.0) RR</w:t>
            </w:r>
            <w:r w:rsidRPr="009110EE">
              <w:t xml:space="preserve"> 0.98 (0.26 to 3.74)</w:t>
            </w:r>
            <w:r>
              <w:t>.</w:t>
            </w:r>
          </w:p>
        </w:tc>
      </w:tr>
      <w:tr w:rsidR="000A1756" w:rsidRPr="00A652CB" w14:paraId="6E408367" w14:textId="77777777" w:rsidTr="000A1756">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305" w:type="dxa"/>
            <w:tcBorders>
              <w:left w:val="single" w:sz="4" w:space="0" w:color="3B3474"/>
              <w:right w:val="single" w:sz="4" w:space="0" w:color="3B3474"/>
            </w:tcBorders>
          </w:tcPr>
          <w:p w14:paraId="3D9BFE49" w14:textId="3322DF9B" w:rsidR="00F528B6" w:rsidRPr="00C12274" w:rsidRDefault="00F528B6" w:rsidP="00E70A06">
            <w:r>
              <w:rPr>
                <w:noProof/>
              </w:rPr>
              <w:t>Dekker Nitert et al 2015</w:t>
            </w:r>
            <w:r w:rsidR="00616EE6">
              <w:fldChar w:fldCharType="begin">
                <w:fldData xml:space="preserve">PEVuZE5vdGU+PENpdGU+PEF1dGhvcj5EZWtrZXIgTml0ZXJ0PC9BdXRob3I+PFllYXI+MjAxNTwv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</w:fldData>
              </w:fldChar>
            </w:r>
            <w:r w:rsidR="002747EA">
              <w:instrText xml:space="preserve"> ADDIN EN.CITE </w:instrText>
            </w:r>
            <w:r w:rsidR="002747EA">
              <w:fldChar w:fldCharType="begin">
                <w:fldData xml:space="preserve">PEVuZE5vdGU+PENpdGU+PEF1dGhvcj5EZWtrZXIgTml0ZXJ0PC9BdXRob3I+PFllYXI+MjAxNTwv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</w:fldData>
              </w:fldChar>
            </w:r>
            <w:r w:rsidR="002747EA">
              <w:instrText xml:space="preserve"> ADDIN EN.CITE.DATA </w:instrText>
            </w:r>
            <w:r w:rsidR="002747EA">
              <w:fldChar w:fldCharType="end"/>
            </w:r>
            <w:r w:rsidR="00616EE6">
              <w:fldChar w:fldCharType="separate"/>
            </w:r>
            <w:r w:rsidR="002747EA" w:rsidRPr="002747EA">
              <w:rPr>
                <w:noProof/>
                <w:vertAlign w:val="superscript"/>
              </w:rPr>
              <w:t>448</w:t>
            </w:r>
            <w:r w:rsidR="00616EE6">
              <w:fldChar w:fldCharType="end"/>
            </w:r>
          </w:p>
          <w:p w14:paraId="628C83C7" w14:textId="247715AE" w:rsidR="000A1756" w:rsidRDefault="00F528B6" w:rsidP="00E70A06">
            <w:r w:rsidRPr="00C12274">
              <w:t>Australia</w:t>
            </w:r>
          </w:p>
        </w:tc>
        <w:tc>
          <w:tcPr>
            <w:tcW w:w="1670" w:type="dxa"/>
            <w:tcBorders>
              <w:left w:val="single" w:sz="4" w:space="0" w:color="3B3474"/>
              <w:right w:val="single" w:sz="4" w:space="0" w:color="3B3474"/>
            </w:tcBorders>
          </w:tcPr>
          <w:p w14:paraId="381EA142" w14:textId="77777777" w:rsidR="000A1756" w:rsidRDefault="000A1756" w:rsidP="00D424F3">
            <w:r>
              <w:t>Intervention 19</w:t>
            </w:r>
          </w:p>
          <w:p w14:paraId="43A85809" w14:textId="1CDF4730" w:rsidR="000A1756" w:rsidRDefault="000A1756" w:rsidP="00D424F3">
            <w:r>
              <w:t>Control 16</w:t>
            </w:r>
          </w:p>
        </w:tc>
        <w:tc>
          <w:tcPr>
            <w:tcW w:w="5395" w:type="dxa"/>
            <w:tcBorders>
              <w:left w:val="single" w:sz="4" w:space="0" w:color="3B3474"/>
              <w:right w:val="single" w:sz="4" w:space="0" w:color="3B3474"/>
            </w:tcBorders>
          </w:tcPr>
          <w:p w14:paraId="5EA0E86E" w14:textId="77777777" w:rsidR="000A1756" w:rsidRDefault="000A1756" w:rsidP="00CA336A">
            <w:r w:rsidRPr="009110EE">
              <w:rPr>
                <w:b/>
              </w:rPr>
              <w:t>Aim</w:t>
            </w:r>
            <w:r>
              <w:t>: T</w:t>
            </w:r>
            <w:r w:rsidRPr="009110EE">
              <w:t xml:space="preserve">o investigate the effects of exercise on gestational weight gain, maternal circulating lipids, IL-8, MCP-1 and leptin levels in obese pregnant women. </w:t>
            </w:r>
          </w:p>
          <w:p w14:paraId="3A388196" w14:textId="22520C43" w:rsidR="000A1756" w:rsidRDefault="000A1756" w:rsidP="00CA336A">
            <w:r w:rsidRPr="00332909">
              <w:rPr>
                <w:b/>
              </w:rPr>
              <w:t>Population</w:t>
            </w:r>
            <w:r>
              <w:t>: Pregnant women with BMI ≥30</w:t>
            </w:r>
          </w:p>
          <w:p w14:paraId="6F80B420" w14:textId="77777777" w:rsidR="00F528B6" w:rsidRDefault="00F528B6" w:rsidP="00F528B6">
            <w:r w:rsidRPr="005E4EF9">
              <w:rPr>
                <w:b/>
              </w:rPr>
              <w:t>Intervention</w:t>
            </w:r>
            <w:r>
              <w:rPr>
                <w:b/>
              </w:rPr>
              <w:t>:</w:t>
            </w:r>
          </w:p>
          <w:p w14:paraId="378B1F7E" w14:textId="77777777" w:rsidR="00F528B6" w:rsidRPr="00C45716" w:rsidRDefault="00F528B6" w:rsidP="00F528B6">
            <w:pPr>
              <w:pStyle w:val="bullet"/>
            </w:pPr>
            <w:r w:rsidRPr="00C45716">
              <w:rPr>
                <w:i/>
              </w:rPr>
              <w:t>Supervised</w:t>
            </w:r>
            <w:r w:rsidRPr="00C45716">
              <w:t>: Yes</w:t>
            </w:r>
          </w:p>
          <w:p w14:paraId="6F4405F4" w14:textId="383472E6" w:rsidR="00F528B6" w:rsidRPr="00F528B6" w:rsidRDefault="00F528B6" w:rsidP="00F528B6">
            <w:pPr>
              <w:pStyle w:val="bullet"/>
            </w:pPr>
            <w:r w:rsidRPr="00C45716">
              <w:rPr>
                <w:i/>
              </w:rPr>
              <w:t>Type and duration</w:t>
            </w:r>
            <w:r w:rsidRPr="00C45716">
              <w:t xml:space="preserve">: </w:t>
            </w:r>
            <w:r>
              <w:t xml:space="preserve">Aerobic; </w:t>
            </w:r>
            <w:r w:rsidRPr="00C12274">
              <w:t>Individualised to meet energy expenditure requirements</w:t>
            </w:r>
            <w:r>
              <w:t xml:space="preserve">; </w:t>
            </w:r>
            <w:r w:rsidRPr="00C12274">
              <w:t>From week 12</w:t>
            </w:r>
          </w:p>
          <w:p w14:paraId="2C463CF1" w14:textId="04E5C705" w:rsidR="000A1756" w:rsidRPr="00CA336A" w:rsidRDefault="00F528B6" w:rsidP="00F528B6">
            <w:pPr>
              <w:pStyle w:val="bullet"/>
            </w:pPr>
            <w:r w:rsidRPr="00C45716">
              <w:rPr>
                <w:i/>
              </w:rPr>
              <w:t>Intensity</w:t>
            </w:r>
            <w:r w:rsidRPr="00C45716">
              <w:t xml:space="preserve">: </w:t>
            </w:r>
            <w:r w:rsidRPr="00321BF0">
              <w:t>Based on individual preferences and ability.</w:t>
            </w:r>
          </w:p>
        </w:tc>
        <w:tc>
          <w:tcPr>
            <w:tcW w:w="5953" w:type="dxa"/>
            <w:tcBorders>
              <w:left w:val="single" w:sz="4" w:space="0" w:color="3B3474"/>
              <w:right w:val="single" w:sz="4" w:space="0" w:color="3B3474"/>
            </w:tcBorders>
          </w:tcPr>
          <w:p w14:paraId="4EE074C6" w14:textId="77777777" w:rsidR="000A1756" w:rsidRDefault="000A1756" w:rsidP="00CA336A">
            <w:r>
              <w:t>Intervention vs control:</w:t>
            </w:r>
          </w:p>
          <w:p w14:paraId="32DD1901" w14:textId="79D3300B" w:rsidR="000A1756" w:rsidRDefault="000A1756" w:rsidP="000A0F71">
            <w:pPr>
              <w:pStyle w:val="bullet"/>
            </w:pPr>
            <w:r>
              <w:t>Gestational weight gain at 36 weeks</w:t>
            </w:r>
            <w:r w:rsidRPr="000A0F71">
              <w:t>: 7.87</w:t>
            </w:r>
            <w:r>
              <w:t>±4.00</w:t>
            </w:r>
            <w:r w:rsidRPr="000A0F71">
              <w:t xml:space="preserve"> vs 8.28</w:t>
            </w:r>
            <w:r>
              <w:t>±6.10</w:t>
            </w:r>
          </w:p>
          <w:p w14:paraId="1D9CC411" w14:textId="0408C0AB" w:rsidR="000A1756" w:rsidRDefault="00F528B6" w:rsidP="00D77D86">
            <w:pPr>
              <w:pStyle w:val="bullet"/>
            </w:pPr>
            <w:r>
              <w:t xml:space="preserve">Caesarean </w:t>
            </w:r>
            <w:r w:rsidR="000A1756" w:rsidRPr="000A0F71">
              <w:t>section (n) (% of group)</w:t>
            </w:r>
            <w:r w:rsidR="000A1756">
              <w:t>:</w:t>
            </w:r>
            <w:r w:rsidR="000A1756" w:rsidRPr="000A0F71">
              <w:t xml:space="preserve"> 9 (47%) </w:t>
            </w:r>
            <w:r w:rsidR="000A1756">
              <w:t xml:space="preserve">vs </w:t>
            </w:r>
            <w:r w:rsidR="000A1756" w:rsidRPr="000A0F71">
              <w:t xml:space="preserve">4 (25%) </w:t>
            </w:r>
          </w:p>
        </w:tc>
      </w:tr>
      <w:tr w:rsidR="000A1756" w:rsidRPr="00A652CB" w14:paraId="56A95C3F" w14:textId="77777777" w:rsidTr="000A1756">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305" w:type="dxa"/>
            <w:tcBorders>
              <w:left w:val="single" w:sz="4" w:space="0" w:color="3B3474"/>
              <w:right w:val="single" w:sz="4" w:space="0" w:color="3B3474"/>
            </w:tcBorders>
          </w:tcPr>
          <w:p w14:paraId="06B52F3F" w14:textId="4F428C4C" w:rsidR="00F528B6" w:rsidRDefault="00F528B6" w:rsidP="00E70A06">
            <w:r w:rsidRPr="00C12274">
              <w:rPr>
                <w:noProof/>
              </w:rPr>
              <w:t>Garnaes</w:t>
            </w:r>
            <w:r>
              <w:rPr>
                <w:noProof/>
              </w:rPr>
              <w:t xml:space="preserve"> et al 2016;</w:t>
            </w:r>
            <w:r w:rsidR="00616EE6">
              <w:rPr>
                <w:noProof/>
              </w:rPr>
              <w:fldChar w:fldCharType="begin">
                <w:fldData xml:space="preserve">PEVuZE5vdGU+PENpdGU+PEF1dGhvcj5HYXJuYWVzPC9BdXRob3I+PFllYXI+MjAxNjwvWWVhcj48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</w:fldData>
              </w:fldChar>
            </w:r>
            <w:r w:rsidR="002747EA">
              <w:rPr>
                <w:noProof/>
              </w:rPr>
              <w:instrText xml:space="preserve"> ADDIN EN.CITE </w:instrText>
            </w:r>
            <w:r w:rsidR="002747EA">
              <w:rPr>
                <w:noProof/>
              </w:rPr>
              <w:fldChar w:fldCharType="begin">
                <w:fldData xml:space="preserve">PEVuZE5vdGU+PENpdGU+PEF1dGhvcj5HYXJuYWVzPC9BdXRob3I+PFllYXI+MjAxNjwvWWVhcj48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</w:fldData>
              </w:fldChar>
            </w:r>
            <w:r w:rsidR="002747EA">
              <w:rPr>
                <w:noProof/>
              </w:rPr>
              <w:instrText xml:space="preserve"> ADDIN EN.CITE.DATA </w:instrText>
            </w:r>
            <w:r w:rsidR="002747EA">
              <w:rPr>
                <w:noProof/>
              </w:rPr>
            </w:r>
            <w:r w:rsidR="002747EA">
              <w:rPr>
                <w:noProof/>
              </w:rPr>
              <w:fldChar w:fldCharType="end"/>
            </w:r>
            <w:r w:rsidR="00616EE6">
              <w:rPr>
                <w:noProof/>
              </w:rPr>
            </w:r>
            <w:r w:rsidR="00616EE6">
              <w:rPr>
                <w:noProof/>
              </w:rPr>
              <w:fldChar w:fldCharType="separate"/>
            </w:r>
            <w:r w:rsidR="002747EA" w:rsidRPr="002747EA">
              <w:rPr>
                <w:noProof/>
                <w:vertAlign w:val="superscript"/>
              </w:rPr>
              <w:t>304</w:t>
            </w:r>
            <w:r w:rsidR="00616EE6">
              <w:rPr>
                <w:noProof/>
              </w:rPr>
              <w:fldChar w:fldCharType="end"/>
            </w:r>
            <w:r>
              <w:rPr>
                <w:noProof/>
              </w:rPr>
              <w:t xml:space="preserve"> Garnaes et al 2017;</w:t>
            </w:r>
            <w:r w:rsidR="00616EE6">
              <w:rPr>
                <w:noProof/>
              </w:rPr>
              <w:fldChar w:fldCharType="begin">
                <w:fldData xml:space="preserve">PEVuZE5vdGU+PENpdGU+PEF1dGhvcj5HYXJuYWVzPC9BdXRob3I+PFllYXI+MjAxNzwvWWVhcj48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=
</w:fldData>
              </w:fldChar>
            </w:r>
            <w:r w:rsidR="002747EA">
              <w:rPr>
                <w:noProof/>
              </w:rPr>
              <w:instrText xml:space="preserve"> ADDIN EN.CITE </w:instrText>
            </w:r>
            <w:r w:rsidR="002747EA">
              <w:rPr>
                <w:noProof/>
              </w:rPr>
              <w:fldChar w:fldCharType="begin">
                <w:fldData xml:space="preserve">PEVuZE5vdGU+PENpdGU+PEF1dGhvcj5HYXJuYWVzPC9BdXRob3I+PFllYXI+MjAxNzwvWWVhcj48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=
</w:fldData>
              </w:fldChar>
            </w:r>
            <w:r w:rsidR="002747EA">
              <w:rPr>
                <w:noProof/>
              </w:rPr>
              <w:instrText xml:space="preserve"> ADDIN EN.CITE.DATA </w:instrText>
            </w:r>
            <w:r w:rsidR="002747EA">
              <w:rPr>
                <w:noProof/>
              </w:rPr>
            </w:r>
            <w:r w:rsidR="002747EA">
              <w:rPr>
                <w:noProof/>
              </w:rPr>
              <w:fldChar w:fldCharType="end"/>
            </w:r>
            <w:r w:rsidR="00616EE6">
              <w:rPr>
                <w:noProof/>
              </w:rPr>
            </w:r>
            <w:r w:rsidR="00616EE6">
              <w:rPr>
                <w:noProof/>
              </w:rPr>
              <w:fldChar w:fldCharType="separate"/>
            </w:r>
            <w:r w:rsidR="002747EA" w:rsidRPr="002747EA">
              <w:rPr>
                <w:noProof/>
                <w:vertAlign w:val="superscript"/>
              </w:rPr>
              <w:t>314</w:t>
            </w:r>
            <w:r w:rsidR="00616EE6">
              <w:rPr>
                <w:noProof/>
              </w:rPr>
              <w:fldChar w:fldCharType="end"/>
            </w:r>
            <w:r>
              <w:rPr>
                <w:noProof/>
              </w:rPr>
              <w:t xml:space="preserve"> Garnæs et al 2018</w:t>
            </w:r>
            <w:r w:rsidR="00616EE6">
              <w:fldChar w:fldCharType="begin"/>
            </w:r>
            <w:r w:rsidR="002747EA">
              <w:instrText xml:space="preserve"> ADDIN EN.CITE &lt;EndNote&gt;&lt;Cite&gt;&lt;Author&gt;Garnæs&lt;/Author&gt;&lt;Year&gt;2018&lt;/Year&gt;&lt;RecNum&gt;1023&lt;/RecNum&gt;&lt;DisplayText&gt;&lt;style face="superscript" font="Trebuchet MS" size="9"&gt;315&lt;/style&gt;&lt;/DisplayText&gt;&lt;record&gt;&lt;rec-number&gt;1023&lt;/rec-number&gt;&lt;foreign-keys&gt;&lt;key app="EN" db-id="exvasrfx2dtraoesasxp2szsxa2df502592x" timestamp="1548983476"&gt;1023&lt;/key&gt;&lt;/foreign-keys&gt;&lt;ref-type name="Journal Article"&gt;17&lt;/ref-type&gt;&lt;contributors&gt;&lt;authors&gt;&lt;author&gt;Garnæs, Kirsti K.&lt;/author&gt;&lt;author&gt;Mørkved, Siv&lt;/author&gt;&lt;author&gt;Salvesen, Kjell Å&lt;/author&gt;&lt;author&gt;Salvesen, Øyvind&lt;/author&gt;&lt;author&gt;Moholdt, Trine&lt;/author&gt;&lt;/authors&gt;&lt;/contributors&gt;&lt;titles&gt;&lt;title&gt;Exercise training during pregnancy reduces circulating insulin levels in overweight/obese women postpartum: secondary analysis of a randomised controlled trial (the ETIP trial)&lt;/title&gt;&lt;secondary-title&gt;BMC Pregnancy and Childbirth&lt;/secondary-title&gt;&lt;/titles&gt;&lt;periodical&gt;&lt;full-title&gt;BMC Pregnancy and Childbirth&lt;/full-title&gt;&lt;/periodical&gt;&lt;volume&gt;18&lt;/volume&gt;&lt;number&gt;1&lt;/number&gt;&lt;dates&gt;&lt;year&gt;2018&lt;/year&gt;&lt;/dates&gt;&lt;isbn&gt;1471-2393&lt;/isbn&gt;&lt;urls&gt;&lt;/urls&gt;&lt;electronic-resource-num&gt;10.1186/s12884-017-1653-5&lt;/electronic-resource-num&gt;&lt;/record&gt;&lt;/Cite&gt;&lt;/EndNote&gt;</w:instrText>
            </w:r>
            <w:r w:rsidR="00616EE6">
              <w:fldChar w:fldCharType="separate"/>
            </w:r>
            <w:r w:rsidR="002747EA" w:rsidRPr="002747EA">
              <w:rPr>
                <w:noProof/>
                <w:vertAlign w:val="superscript"/>
              </w:rPr>
              <w:t>315</w:t>
            </w:r>
            <w:r w:rsidR="00616EE6">
              <w:fldChar w:fldCharType="end"/>
            </w:r>
          </w:p>
          <w:p w14:paraId="742D6D81" w14:textId="0B4683A4" w:rsidR="00400BAE" w:rsidRDefault="00400BAE" w:rsidP="00E70A06">
            <w:r>
              <w:t>Garnaes et al 2019</w:t>
            </w:r>
            <w:r w:rsidR="00D07346">
              <w:fldChar w:fldCharType="begin">
                <w:fldData xml:space="preserve">PEVuZE5vdGU+PENpdGU+PEF1dGhvcj5HYXJuYWVzPC9BdXRob3I+PFllYXI+MjAxOTwvWWVhcj48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</w:fldData>
              </w:fldChar>
            </w:r>
            <w:r w:rsidR="002747EA">
              <w:instrText xml:space="preserve"> ADDIN EN.CITE </w:instrText>
            </w:r>
            <w:r w:rsidR="002747EA">
              <w:fldChar w:fldCharType="begin">
                <w:fldData xml:space="preserve">PEVuZE5vdGU+PENpdGU+PEF1dGhvcj5HYXJuYWVzPC9BdXRob3I+PFllYXI+MjAxOTwvWWVhcj48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</w:fldData>
              </w:fldChar>
            </w:r>
            <w:r w:rsidR="002747EA">
              <w:instrText xml:space="preserve"> ADDIN EN.CITE.DATA </w:instrText>
            </w:r>
            <w:r w:rsidR="002747EA">
              <w:fldChar w:fldCharType="end"/>
            </w:r>
            <w:r w:rsidR="00D07346">
              <w:fldChar w:fldCharType="separate"/>
            </w:r>
            <w:r w:rsidR="002747EA" w:rsidRPr="002747EA">
              <w:rPr>
                <w:noProof/>
                <w:vertAlign w:val="superscript"/>
              </w:rPr>
              <w:t>537</w:t>
            </w:r>
            <w:r w:rsidR="00D07346">
              <w:fldChar w:fldCharType="end"/>
            </w:r>
          </w:p>
          <w:p w14:paraId="407FEB0A" w14:textId="62B27B34" w:rsidR="00400BAE" w:rsidRPr="00C12274" w:rsidRDefault="00400BAE" w:rsidP="00E70A06">
            <w:r>
              <w:t>ETIP</w:t>
            </w:r>
          </w:p>
          <w:p w14:paraId="70D779F3" w14:textId="6FE22FCB" w:rsidR="000A1756" w:rsidRPr="00362C86" w:rsidRDefault="00F528B6" w:rsidP="00E70A06">
            <w:r w:rsidRPr="00C12274">
              <w:t>Norway</w:t>
            </w:r>
          </w:p>
        </w:tc>
        <w:tc>
          <w:tcPr>
            <w:tcW w:w="1670" w:type="dxa"/>
            <w:tcBorders>
              <w:left w:val="single" w:sz="4" w:space="0" w:color="3B3474"/>
              <w:right w:val="single" w:sz="4" w:space="0" w:color="3B3474"/>
            </w:tcBorders>
          </w:tcPr>
          <w:p w14:paraId="79FE67C3" w14:textId="2F6ACFFC" w:rsidR="000A1756" w:rsidRDefault="000A1756" w:rsidP="00D424F3">
            <w:r>
              <w:t>Intervention 38</w:t>
            </w:r>
          </w:p>
          <w:p w14:paraId="156E4449" w14:textId="045FCFF4" w:rsidR="000A1756" w:rsidRDefault="000A1756" w:rsidP="00166F2D">
            <w:r>
              <w:t>Control 36</w:t>
            </w:r>
          </w:p>
        </w:tc>
        <w:tc>
          <w:tcPr>
            <w:tcW w:w="5395" w:type="dxa"/>
            <w:tcBorders>
              <w:left w:val="single" w:sz="4" w:space="0" w:color="3B3474"/>
              <w:right w:val="single" w:sz="4" w:space="0" w:color="3B3474"/>
            </w:tcBorders>
          </w:tcPr>
          <w:p w14:paraId="7AA2B922" w14:textId="77777777" w:rsidR="000A1756" w:rsidRDefault="000A1756" w:rsidP="00DD2B2D">
            <w:r w:rsidRPr="00DD2B2D">
              <w:rPr>
                <w:b/>
              </w:rPr>
              <w:t>Aim</w:t>
            </w:r>
            <w:r>
              <w:t xml:space="preserve">: </w:t>
            </w:r>
            <w:r w:rsidRPr="0068482E">
              <w:t xml:space="preserve">to assess whether regular supervised exercise training in pregnancy could reduce </w:t>
            </w:r>
            <w:r>
              <w:t>gestational weight gain</w:t>
            </w:r>
            <w:r w:rsidRPr="0068482E">
              <w:t xml:space="preserve"> in women with prepregnancy overweight/obesity. </w:t>
            </w:r>
          </w:p>
          <w:p w14:paraId="0DBA0D1B" w14:textId="36F3382E" w:rsidR="000A1756" w:rsidRDefault="000A1756" w:rsidP="00DD2B2D">
            <w:r w:rsidRPr="00DD2B2D">
              <w:rPr>
                <w:b/>
              </w:rPr>
              <w:t>Population</w:t>
            </w:r>
            <w:r>
              <w:t>: P</w:t>
            </w:r>
            <w:r w:rsidRPr="0068482E">
              <w:t xml:space="preserve">regnant women with a prepregnancy body mass index (BMI) </w:t>
            </w:r>
            <w:r>
              <w:t>≥</w:t>
            </w:r>
            <w:r w:rsidRPr="0068482E">
              <w:t>28</w:t>
            </w:r>
            <w:r>
              <w:t> </w:t>
            </w:r>
            <w:r w:rsidRPr="0068482E">
              <w:t>kg/m</w:t>
            </w:r>
            <w:r w:rsidRPr="00DD2B2D">
              <w:rPr>
                <w:vertAlign w:val="superscript"/>
              </w:rPr>
              <w:t>2</w:t>
            </w:r>
            <w:r>
              <w:t>.</w:t>
            </w:r>
          </w:p>
          <w:p w14:paraId="1C09908A" w14:textId="77777777" w:rsidR="00F528B6" w:rsidRDefault="00F528B6" w:rsidP="00F528B6">
            <w:r w:rsidRPr="005E4EF9">
              <w:rPr>
                <w:b/>
              </w:rPr>
              <w:t>Intervention</w:t>
            </w:r>
            <w:r>
              <w:rPr>
                <w:b/>
              </w:rPr>
              <w:t>:</w:t>
            </w:r>
          </w:p>
          <w:p w14:paraId="35FACA09" w14:textId="77777777" w:rsidR="00F528B6" w:rsidRPr="00C45716" w:rsidRDefault="00F528B6" w:rsidP="00F528B6">
            <w:pPr>
              <w:pStyle w:val="bullet"/>
            </w:pPr>
            <w:r w:rsidRPr="00C45716">
              <w:rPr>
                <w:i/>
              </w:rPr>
              <w:t>Supervised</w:t>
            </w:r>
            <w:r w:rsidRPr="00C45716">
              <w:t>: Yes</w:t>
            </w:r>
          </w:p>
          <w:p w14:paraId="7125952E" w14:textId="65A488ED" w:rsidR="00F528B6" w:rsidRPr="00321BF0" w:rsidRDefault="00F528B6" w:rsidP="00F528B6">
            <w:pPr>
              <w:pStyle w:val="bullet"/>
            </w:pPr>
            <w:r w:rsidRPr="00C45716">
              <w:rPr>
                <w:i/>
              </w:rPr>
              <w:t>Type and duration</w:t>
            </w:r>
            <w:r w:rsidRPr="00C45716">
              <w:t xml:space="preserve">: </w:t>
            </w:r>
            <w:r>
              <w:t xml:space="preserve">Aerobic and resistance; </w:t>
            </w:r>
            <w:r w:rsidR="00962E79" w:rsidRPr="00321BF0">
              <w:t>Treadmill walking/jogging and muscle strengthening</w:t>
            </w:r>
            <w:r w:rsidRPr="00321BF0">
              <w:t xml:space="preserve">; </w:t>
            </w:r>
            <w:r w:rsidR="00962E79" w:rsidRPr="00321BF0">
              <w:t>60 min, 3 times weekly plus 50 min home exercise program 2 times a week.</w:t>
            </w:r>
          </w:p>
          <w:p w14:paraId="423E524D" w14:textId="2948B716" w:rsidR="000A1756" w:rsidRPr="007D79F6" w:rsidRDefault="00F528B6" w:rsidP="00F528B6">
            <w:pPr>
              <w:pStyle w:val="bullet"/>
            </w:pPr>
            <w:r w:rsidRPr="00C45716">
              <w:rPr>
                <w:i/>
              </w:rPr>
              <w:t>Intensity</w:t>
            </w:r>
            <w:r w:rsidRPr="00C45716">
              <w:t xml:space="preserve">: </w:t>
            </w:r>
            <w:r w:rsidR="00962E79" w:rsidRPr="00321BF0">
              <w:t>Moderate; 80% maximal capacity, Borg scale 12-15.</w:t>
            </w:r>
          </w:p>
        </w:tc>
        <w:tc>
          <w:tcPr>
            <w:tcW w:w="5953" w:type="dxa"/>
            <w:tcBorders>
              <w:left w:val="single" w:sz="4" w:space="0" w:color="3B3474"/>
              <w:right w:val="single" w:sz="4" w:space="0" w:color="3B3474"/>
            </w:tcBorders>
          </w:tcPr>
          <w:p w14:paraId="6397D307" w14:textId="77777777" w:rsidR="000A1756" w:rsidRDefault="000A1756" w:rsidP="00CA336A">
            <w:r>
              <w:t>Intervention (n=38) vs control (n=36)</w:t>
            </w:r>
          </w:p>
          <w:p w14:paraId="53537904" w14:textId="27746490" w:rsidR="000A1756" w:rsidRDefault="000A1756" w:rsidP="00C86AF2">
            <w:pPr>
              <w:pStyle w:val="bullet"/>
            </w:pPr>
            <w:r>
              <w:t xml:space="preserve">Gestational weight gain: </w:t>
            </w:r>
            <w:r w:rsidRPr="0068482E">
              <w:t xml:space="preserve">10.5 kg </w:t>
            </w:r>
            <w:r>
              <w:t>vs</w:t>
            </w:r>
            <w:r w:rsidRPr="0068482E">
              <w:t xml:space="preserve"> 9.2 kg </w:t>
            </w:r>
            <w:r>
              <w:t>MD</w:t>
            </w:r>
            <w:r w:rsidRPr="0068482E">
              <w:t xml:space="preserve"> 0.92 kg (95% CI </w:t>
            </w:r>
            <w:r>
              <w:noBreakHyphen/>
            </w:r>
            <w:r w:rsidRPr="0068482E">
              <w:t>1.35</w:t>
            </w:r>
            <w:r>
              <w:t xml:space="preserve"> to 3.18; p=</w:t>
            </w:r>
            <w:r w:rsidRPr="0068482E">
              <w:t>0.43)</w:t>
            </w:r>
          </w:p>
          <w:p w14:paraId="322054EB" w14:textId="76785682" w:rsidR="000A1756" w:rsidRPr="00014640" w:rsidRDefault="000A1756" w:rsidP="00C86AF2">
            <w:pPr>
              <w:pStyle w:val="bullet"/>
            </w:pPr>
            <w:r w:rsidRPr="00014640">
              <w:t>Preterm bir</w:t>
            </w:r>
            <w:r w:rsidRPr="00C86AF2">
              <w:t>th (n%): 2 (5</w:t>
            </w:r>
            <w:r w:rsidRPr="00014640">
              <w:t xml:space="preserve">) </w:t>
            </w:r>
            <w:r>
              <w:t>vs</w:t>
            </w:r>
            <w:r w:rsidRPr="00014640">
              <w:t xml:space="preserve"> 0 (0) </w:t>
            </w:r>
            <w:r>
              <w:t>p=</w:t>
            </w:r>
            <w:r w:rsidRPr="00014640">
              <w:t>0.49</w:t>
            </w:r>
          </w:p>
          <w:p w14:paraId="3E4D0079" w14:textId="07465ADA" w:rsidR="000A1756" w:rsidRDefault="000A1756" w:rsidP="00424323">
            <w:pPr>
              <w:pStyle w:val="bullet"/>
            </w:pPr>
            <w:r w:rsidRPr="0068482E">
              <w:t>GDM (2009 WHO definition)</w:t>
            </w:r>
            <w:r>
              <w:t xml:space="preserve">: </w:t>
            </w:r>
            <w:r w:rsidRPr="0068482E">
              <w:t>2</w:t>
            </w:r>
            <w:r>
              <w:t xml:space="preserve"> (</w:t>
            </w:r>
            <w:r w:rsidRPr="0068482E">
              <w:t xml:space="preserve">6.1%) </w:t>
            </w:r>
            <w:r>
              <w:t xml:space="preserve">vs </w:t>
            </w:r>
            <w:r w:rsidRPr="0068482E">
              <w:t>9</w:t>
            </w:r>
            <w:r>
              <w:t xml:space="preserve"> (</w:t>
            </w:r>
            <w:r w:rsidRPr="0068482E">
              <w:t>27.3%)</w:t>
            </w:r>
            <w:r>
              <w:t xml:space="preserve">OR </w:t>
            </w:r>
            <w:r w:rsidRPr="0068482E">
              <w:t>0.1 (95% CI 0.02</w:t>
            </w:r>
            <w:r>
              <w:t xml:space="preserve"> to 0.95; p=</w:t>
            </w:r>
            <w:r w:rsidRPr="0068482E">
              <w:t>0.04).</w:t>
            </w:r>
          </w:p>
          <w:p w14:paraId="4DAECE8A" w14:textId="2B17E58B" w:rsidR="000A1756" w:rsidRDefault="000A1756" w:rsidP="00CA336A">
            <w:r>
              <w:t>Intervention (n=37) vs control (n=36):</w:t>
            </w:r>
          </w:p>
          <w:p w14:paraId="55703BB1" w14:textId="6ABFF769" w:rsidR="000A1756" w:rsidRDefault="000A1756" w:rsidP="00014640">
            <w:pPr>
              <w:pStyle w:val="bullet"/>
            </w:pPr>
            <w:r>
              <w:t>Birth weight &gt;</w:t>
            </w:r>
            <w:r w:rsidRPr="00014640">
              <w:t>4000 g</w:t>
            </w:r>
            <w:r>
              <w:t xml:space="preserve"> (n%):</w:t>
            </w:r>
            <w:r w:rsidRPr="00014640">
              <w:t xml:space="preserve"> 13 (35) </w:t>
            </w:r>
            <w:r>
              <w:t xml:space="preserve">vs </w:t>
            </w:r>
            <w:r w:rsidRPr="00014640">
              <w:t xml:space="preserve">19 (53) </w:t>
            </w:r>
            <w:r>
              <w:t xml:space="preserve">MD </w:t>
            </w:r>
            <w:r w:rsidRPr="00014640">
              <w:t xml:space="preserve">1.4 </w:t>
            </w:r>
            <w:r>
              <w:t>(0.88 to 2.36) p=</w:t>
            </w:r>
            <w:r w:rsidRPr="00014640">
              <w:t>0.16</w:t>
            </w:r>
          </w:p>
          <w:p w14:paraId="5A3B446D" w14:textId="77777777" w:rsidR="000A1756" w:rsidRPr="0030223E" w:rsidRDefault="000A1756" w:rsidP="000841E2">
            <w:pPr>
              <w:pStyle w:val="bullet"/>
              <w:rPr>
                <w:color w:val="181A18"/>
                <w:sz w:val="15"/>
                <w:szCs w:val="15"/>
              </w:rPr>
            </w:pPr>
            <w:r w:rsidRPr="000841E2">
              <w:t>Postpartum weight retention (body weight at 3 months postpartum minu</w:t>
            </w:r>
            <w:r w:rsidR="00505613" w:rsidRPr="000841E2">
              <w:t xml:space="preserve">s early pregnancy weight): −0.8±5.6 </w:t>
            </w:r>
            <w:r w:rsidR="000841E2" w:rsidRPr="000841E2">
              <w:t>(n=36)</w:t>
            </w:r>
            <w:r w:rsidRPr="000841E2">
              <w:t xml:space="preserve"> vs −1.6</w:t>
            </w:r>
            <w:r w:rsidR="000841E2" w:rsidRPr="000841E2">
              <w:t>±5.4 (n=34)</w:t>
            </w:r>
            <w:r w:rsidRPr="000841E2">
              <w:t>.</w:t>
            </w:r>
          </w:p>
          <w:p w14:paraId="4CF5A77F" w14:textId="2CE2B239" w:rsidR="00852D84" w:rsidRPr="0030223E" w:rsidRDefault="00852D84" w:rsidP="0030223E">
            <w:pPr>
              <w:rPr>
                <w:color w:val="181A18"/>
                <w:sz w:val="15"/>
                <w:szCs w:val="15"/>
              </w:rPr>
            </w:pPr>
            <w:r>
              <w:t xml:space="preserve">Intervention </w:t>
            </w:r>
            <w:r w:rsidR="00707C94">
              <w:t xml:space="preserve">(n=36) </w:t>
            </w:r>
            <w:r>
              <w:t>vs control</w:t>
            </w:r>
            <w:r w:rsidR="00707C94">
              <w:t xml:space="preserve"> (n=34)</w:t>
            </w:r>
            <w:r>
              <w:t>:</w:t>
            </w:r>
          </w:p>
          <w:p w14:paraId="6BE82D23" w14:textId="0FDC0568" w:rsidR="00852D84" w:rsidRPr="00424323" w:rsidRDefault="00852D84" w:rsidP="000841E2">
            <w:pPr>
              <w:pStyle w:val="bullet"/>
              <w:rPr>
                <w:color w:val="181A18"/>
                <w:sz w:val="15"/>
                <w:szCs w:val="15"/>
              </w:rPr>
            </w:pPr>
            <w:r>
              <w:t>Minor depression (EPDS score 10-12): 2/</w:t>
            </w:r>
            <w:r w:rsidR="00707C94">
              <w:t>36 vs 3/34</w:t>
            </w:r>
          </w:p>
        </w:tc>
      </w:tr>
      <w:tr w:rsidR="000A1756" w:rsidRPr="00A652CB" w14:paraId="264A34DD" w14:textId="77777777" w:rsidTr="000A1756">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305" w:type="dxa"/>
            <w:tcBorders>
              <w:left w:val="single" w:sz="4" w:space="0" w:color="3B3474"/>
              <w:right w:val="single" w:sz="4" w:space="0" w:color="3B3474"/>
            </w:tcBorders>
          </w:tcPr>
          <w:p w14:paraId="67C99AB1" w14:textId="3291582B" w:rsidR="00962E79" w:rsidRPr="00C12274" w:rsidRDefault="00962E79" w:rsidP="00E70A06">
            <w:r>
              <w:rPr>
                <w:noProof/>
              </w:rPr>
              <w:t>Garshasbi &amp; Faghih Zadeh 2005</w:t>
            </w:r>
            <w:r w:rsidR="00616EE6">
              <w:fldChar w:fldCharType="begin"/>
            </w:r>
            <w:r w:rsidR="002747EA">
              <w:instrText xml:space="preserve"> ADDIN EN.CITE &lt;EndNote&gt;&lt;Cite&gt;&lt;Author&gt;Garshasbi&lt;/Author&gt;&lt;Year&gt;2005&lt;/Year&gt;&lt;RecNum&gt;689&lt;/RecNum&gt;&lt;DisplayText&gt;&lt;style face="superscript" font="Trebuchet MS" size="9"&gt;434&lt;/style&gt;&lt;/DisplayText&gt;&lt;record&gt;&lt;rec-number&gt;689&lt;/rec-number&gt;&lt;foreign-keys&gt;&lt;key app="EN" db-id="exvasrfx2dtraoesasxp2szsxa2df502592x" timestamp="1540527420"&gt;689&lt;/key&gt;&lt;/foreign-keys&gt;&lt;ref-type name="Journal Article"&gt;17&lt;/ref-type&gt;&lt;contributors&gt;&lt;authors&gt;&lt;author&gt;Garshasbi, A.&lt;/author&gt;&lt;author&gt;Faghih Zadeh, S.&lt;/author&gt;&lt;/authors&gt;&lt;/contributors&gt;&lt;auth-address&gt;Department of Obstetrics and Gynecology, Shahed University, Faculty of Medicine, 1481973411 Tehran, Iran. agarshasbi@obgyn.net&lt;/auth-address&gt;&lt;titles&gt;&lt;title&gt;The effect of exercise on the intensity of low back pain in pregnant women&lt;/title&gt;&lt;secondary-title&gt;Int J Gynaecol Obstet&lt;/secondary-title&gt;&lt;/titles&gt;&lt;periodical&gt;&lt;full-title&gt;Int J Gynaecol Obstet&lt;/full-title&gt;&lt;/periodical&gt;&lt;pages&gt;271-5&lt;/pages&gt;&lt;volume&gt;88&lt;/volume&gt;&lt;number&gt;3&lt;/number&gt;&lt;edition&gt;2005/03/01&lt;/edition&gt;&lt;keywords&gt;&lt;keyword&gt;Biomechanical Phenomena&lt;/keyword&gt;&lt;keyword&gt;*Exercise Therapy&lt;/keyword&gt;&lt;keyword&gt;Female&lt;/keyword&gt;&lt;keyword&gt;Humans&lt;/keyword&gt;&lt;keyword&gt;Low Back Pain/physiopathology/*prevention &amp;amp; control&lt;/keyword&gt;&lt;keyword&gt;Pregnancy&lt;/keyword&gt;&lt;keyword&gt;Pregnancy Complications/*prevention &amp;amp; control&lt;/keyword&gt;&lt;keyword&gt;Pregnancy Trimester, Second&lt;/keyword&gt;&lt;keyword&gt;Pregnancy Trimester, Third&lt;/keyword&gt;&lt;keyword&gt;Prospective Studies&lt;/keyword&gt;&lt;keyword&gt;Spine/physiopathology&lt;/keyword&gt;&lt;/keywords&gt;&lt;dates&gt;&lt;year&gt;2005&lt;/year&gt;&lt;pub-dates&gt;&lt;date&gt;Mar&lt;/date&gt;&lt;/pub-dates&gt;&lt;/dates&gt;&lt;isbn&gt;0020-7292 (Print)&amp;#xD;0020-7292 (Linking)&lt;/isbn&gt;&lt;accession-num&gt;15733880&lt;/accession-num&gt;&lt;urls&gt;&lt;related-urls&gt;&lt;url&gt;https://www.ncbi.nlm.nih.gov/pubmed/15733880&lt;/url&gt;&lt;/related-urls&gt;&lt;/urls&gt;&lt;electronic-resource-num&gt;10.1016/j.ijgo.2004.12.001&lt;/electronic-resource-num&gt;&lt;/record&gt;&lt;/Cite&gt;&lt;/EndNote&gt;</w:instrText>
            </w:r>
            <w:r w:rsidR="00616EE6">
              <w:fldChar w:fldCharType="separate"/>
            </w:r>
            <w:r w:rsidR="002747EA" w:rsidRPr="002747EA">
              <w:rPr>
                <w:noProof/>
                <w:vertAlign w:val="superscript"/>
              </w:rPr>
              <w:t>434</w:t>
            </w:r>
            <w:r w:rsidR="00616EE6">
              <w:fldChar w:fldCharType="end"/>
            </w:r>
          </w:p>
          <w:p w14:paraId="48AB67ED" w14:textId="3C406612" w:rsidR="000A1756" w:rsidRPr="00362C86" w:rsidRDefault="00962E79" w:rsidP="00E70A06">
            <w:r w:rsidRPr="00C12274">
              <w:t>Iran</w:t>
            </w:r>
          </w:p>
        </w:tc>
        <w:tc>
          <w:tcPr>
            <w:tcW w:w="1670" w:type="dxa"/>
            <w:tcBorders>
              <w:left w:val="single" w:sz="4" w:space="0" w:color="3B3474"/>
              <w:right w:val="single" w:sz="4" w:space="0" w:color="3B3474"/>
            </w:tcBorders>
          </w:tcPr>
          <w:p w14:paraId="145ECF8C" w14:textId="77777777" w:rsidR="000A1756" w:rsidRDefault="000A1756" w:rsidP="00D424F3">
            <w:r>
              <w:t>Intervention 107</w:t>
            </w:r>
          </w:p>
          <w:p w14:paraId="72BED90B" w14:textId="64EBEC39" w:rsidR="000A1756" w:rsidRDefault="000A1756" w:rsidP="00D424F3">
            <w:r>
              <w:t>Control 105</w:t>
            </w:r>
          </w:p>
        </w:tc>
        <w:tc>
          <w:tcPr>
            <w:tcW w:w="5395" w:type="dxa"/>
            <w:tcBorders>
              <w:left w:val="single" w:sz="4" w:space="0" w:color="3B3474"/>
              <w:right w:val="single" w:sz="4" w:space="0" w:color="3B3474"/>
            </w:tcBorders>
          </w:tcPr>
          <w:p w14:paraId="088CA366" w14:textId="77777777" w:rsidR="000A1756" w:rsidRDefault="000A1756" w:rsidP="00AE6EBA">
            <w:r w:rsidRPr="00AE6EBA">
              <w:rPr>
                <w:b/>
              </w:rPr>
              <w:t>Aim</w:t>
            </w:r>
            <w:r>
              <w:t xml:space="preserve">: </w:t>
            </w:r>
            <w:r w:rsidRPr="00AE6EBA">
              <w:t xml:space="preserve">To investigate the effect of exercise during pregnancy on the intensity of low back pain and kinematics of spine. </w:t>
            </w:r>
          </w:p>
          <w:p w14:paraId="42ECC049" w14:textId="0D989E5A" w:rsidR="000A1756" w:rsidRDefault="000A1756" w:rsidP="00AE6EBA">
            <w:r w:rsidRPr="00C87D4D">
              <w:rPr>
                <w:b/>
              </w:rPr>
              <w:t>Population</w:t>
            </w:r>
            <w:r>
              <w:t>: Sedentary pregnant women aged 20-28 years without contraindications to physical activity in pregnancy.</w:t>
            </w:r>
            <w:r w:rsidR="00962E79">
              <w:t xml:space="preserve"> Mixed BMIs.</w:t>
            </w:r>
          </w:p>
          <w:p w14:paraId="52D79349" w14:textId="77777777" w:rsidR="00962E79" w:rsidRDefault="00962E79" w:rsidP="00962E79">
            <w:r w:rsidRPr="005E4EF9">
              <w:rPr>
                <w:b/>
              </w:rPr>
              <w:t>Intervention</w:t>
            </w:r>
            <w:r>
              <w:rPr>
                <w:b/>
              </w:rPr>
              <w:t>:</w:t>
            </w:r>
          </w:p>
          <w:p w14:paraId="333A46CA" w14:textId="77777777" w:rsidR="00962E79" w:rsidRPr="00C45716" w:rsidRDefault="00962E79" w:rsidP="00962E79">
            <w:pPr>
              <w:pStyle w:val="bullet"/>
            </w:pPr>
            <w:r w:rsidRPr="00C45716">
              <w:rPr>
                <w:i/>
              </w:rPr>
              <w:t>Supervised</w:t>
            </w:r>
            <w:r w:rsidRPr="00C45716">
              <w:t>: Yes</w:t>
            </w:r>
          </w:p>
          <w:p w14:paraId="5DBA831B" w14:textId="5406E717" w:rsidR="00962E79" w:rsidRPr="00962E79" w:rsidRDefault="00962E79" w:rsidP="00962E79">
            <w:pPr>
              <w:pStyle w:val="bullet"/>
            </w:pPr>
            <w:r w:rsidRPr="00C45716">
              <w:rPr>
                <w:i/>
              </w:rPr>
              <w:t>Type and duration</w:t>
            </w:r>
            <w:r w:rsidRPr="00C45716">
              <w:t xml:space="preserve">: </w:t>
            </w:r>
            <w:r>
              <w:t xml:space="preserve">Aerobic and resistance; </w:t>
            </w:r>
            <w:r w:rsidRPr="00C12274">
              <w:t>Not specified</w:t>
            </w:r>
            <w:r>
              <w:t xml:space="preserve">; </w:t>
            </w:r>
            <w:r w:rsidRPr="00C12274">
              <w:t>60 min, 3 times a week from 17-22 weeks for 12 weeks</w:t>
            </w:r>
          </w:p>
          <w:p w14:paraId="1E99750F" w14:textId="36BB37DA" w:rsidR="000A1756" w:rsidRPr="00DD2B2D" w:rsidRDefault="00962E79" w:rsidP="00962E79">
            <w:pPr>
              <w:pStyle w:val="bullet"/>
              <w:rPr>
                <w:b/>
              </w:rPr>
            </w:pPr>
            <w:r w:rsidRPr="00C45716">
              <w:rPr>
                <w:i/>
              </w:rPr>
              <w:t>Intensity</w:t>
            </w:r>
            <w:r w:rsidRPr="00C45716">
              <w:t xml:space="preserve">: </w:t>
            </w:r>
            <w:r w:rsidRPr="00C12274">
              <w:rPr>
                <w:sz w:val="16"/>
                <w:szCs w:val="16"/>
              </w:rPr>
              <w:t>Pulse rate &lt;140</w:t>
            </w:r>
            <w:r>
              <w:rPr>
                <w:sz w:val="16"/>
                <w:szCs w:val="16"/>
              </w:rPr>
              <w:t>.</w:t>
            </w:r>
          </w:p>
        </w:tc>
        <w:tc>
          <w:tcPr>
            <w:tcW w:w="5953" w:type="dxa"/>
            <w:tcBorders>
              <w:left w:val="single" w:sz="4" w:space="0" w:color="3B3474"/>
              <w:right w:val="single" w:sz="4" w:space="0" w:color="3B3474"/>
            </w:tcBorders>
          </w:tcPr>
          <w:p w14:paraId="49D22A96" w14:textId="77777777" w:rsidR="000A1756" w:rsidRDefault="000A1756" w:rsidP="00C87D4D">
            <w:r>
              <w:t>Intervention vs control:</w:t>
            </w:r>
          </w:p>
          <w:p w14:paraId="002C6FE2" w14:textId="75B029EF" w:rsidR="000A1756" w:rsidRPr="007738E7" w:rsidRDefault="000A1756" w:rsidP="00D77D86">
            <w:pPr>
              <w:pStyle w:val="bullet"/>
            </w:pPr>
            <w:r>
              <w:t>Gestational weight gain: 14.1±</w:t>
            </w:r>
            <w:r w:rsidRPr="00C87D4D">
              <w:t xml:space="preserve">3.8 </w:t>
            </w:r>
            <w:r>
              <w:t>vs</w:t>
            </w:r>
            <w:r w:rsidRPr="00C87D4D">
              <w:t xml:space="preserve"> 13.8</w:t>
            </w:r>
            <w:r>
              <w:t>±</w:t>
            </w:r>
            <w:r w:rsidRPr="00C87D4D">
              <w:t xml:space="preserve">5.2 </w:t>
            </w:r>
            <w:r>
              <w:t>p=0.63</w:t>
            </w:r>
          </w:p>
        </w:tc>
      </w:tr>
      <w:tr w:rsidR="000A1756" w:rsidRPr="00A652CB" w14:paraId="3914BFF5" w14:textId="77777777" w:rsidTr="000A1756">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305" w:type="dxa"/>
            <w:tcBorders>
              <w:left w:val="single" w:sz="4" w:space="0" w:color="3B3474"/>
              <w:right w:val="single" w:sz="4" w:space="0" w:color="3B3474"/>
            </w:tcBorders>
          </w:tcPr>
          <w:p w14:paraId="4DC8458D" w14:textId="0BCA367E" w:rsidR="00962E79" w:rsidRPr="00C12274" w:rsidRDefault="00962E79" w:rsidP="00E70A06">
            <w:r>
              <w:rPr>
                <w:noProof/>
              </w:rPr>
              <w:t>Guelfi et al 2016</w:t>
            </w:r>
            <w:r w:rsidR="00616EE6">
              <w:fldChar w:fldCharType="begin"/>
            </w:r>
            <w:r w:rsidR="002747EA">
              <w:instrText xml:space="preserve"> ADDIN EN.CITE &lt;EndNote&gt;&lt;Cite&gt;&lt;Author&gt;Guelfi&lt;/Author&gt;&lt;Year&gt;2016&lt;/Year&gt;&lt;RecNum&gt;723&lt;/RecNum&gt;&lt;DisplayText&gt;&lt;style face="superscript" font="Trebuchet MS" size="9"&gt;271&lt;/style&gt;&lt;/DisplayText&gt;&lt;record&gt;&lt;rec-number&gt;723&lt;/rec-number&gt;&lt;foreign-keys&gt;&lt;key app="EN" db-id="exvasrfx2dtraoesasxp2szsxa2df502592x" timestamp="1541464880"&gt;723&lt;/key&gt;&lt;/foreign-keys&gt;&lt;ref-type name="Journal Article"&gt;17&lt;/ref-type&gt;&lt;contributors&gt;&lt;authors&gt;&lt;author&gt;Guelfi, K. J.&lt;/author&gt;&lt;author&gt;Ong, M. J.&lt;/author&gt;&lt;author&gt;Crisp, N. A.&lt;/author&gt;&lt;author&gt;Fournier, P. A.&lt;/author&gt;&lt;author&gt;Wallman, K. E.&lt;/author&gt;&lt;author&gt;Grove, J. R.&lt;/author&gt;&lt;author&gt;Doherty, D. A.&lt;/author&gt;&lt;author&gt;Newnham, J. P.&lt;/author&gt;&lt;/authors&gt;&lt;/contributors&gt;&lt;auth-address&gt;School of Sport Science, Exercise and Health and the School of Women&amp;apos;s and Infants&amp;apos; Health, the University of Western Australia, Perth, Western Australia, Australia.&lt;/auth-address&gt;&lt;titles&gt;&lt;title&gt;Regular Exercise to Prevent the Recurrence of Gestational Diabetes Mellitus: A Randomized Controlled Trial&lt;/title&gt;&lt;secondary-title&gt;Obstet Gynecol&lt;/secondary-title&gt;&lt;/titles&gt;&lt;periodical&gt;&lt;full-title&gt;Obstet Gynecol&lt;/full-title&gt;&lt;/periodical&gt;&lt;pages&gt;819-27&lt;/pages&gt;&lt;volume&gt;128&lt;/volume&gt;&lt;number&gt;4&lt;/number&gt;&lt;edition&gt;2016/09/09&lt;/edition&gt;&lt;keywords&gt;&lt;keyword&gt;Adult&lt;/keyword&gt;&lt;keyword&gt;Diabetes, Gestational/blood/*prevention &amp;amp; control&lt;/keyword&gt;&lt;keyword&gt;*Exercise Therapy&lt;/keyword&gt;&lt;keyword&gt;Female&lt;/keyword&gt;&lt;keyword&gt;Glucose Tolerance Test&lt;/keyword&gt;&lt;keyword&gt;Humans&lt;/keyword&gt;&lt;keyword&gt;Pregnancy&lt;/keyword&gt;&lt;keyword&gt;Pregnancy Outcome&lt;/keyword&gt;&lt;keyword&gt;*Prenatal Care&lt;/keyword&gt;&lt;keyword&gt;Recurrence&lt;/keyword&gt;&lt;keyword&gt;Treatment Outcome&lt;/keyword&gt;&lt;/keywords&gt;&lt;dates&gt;&lt;year&gt;2016&lt;/year&gt;&lt;pub-dates&gt;&lt;date&gt;Oct&lt;/date&gt;&lt;/pub-dates&gt;&lt;/dates&gt;&lt;isbn&gt;1873-233X (Electronic)&amp;#xD;0029-7844 (Linking)&lt;/isbn&gt;&lt;accession-num&gt;27607876&lt;/accession-num&gt;&lt;urls&gt;&lt;related-urls&gt;&lt;url&gt;https://www.ncbi.nlm.nih.gov/pubmed/27607876&lt;/url&gt;&lt;/related-urls&gt;&lt;/urls&gt;&lt;electronic-resource-num&gt;10.1097/AOG.0000000000001632&lt;/electronic-resource-num&gt;&lt;/record&gt;&lt;/Cite&gt;&lt;/EndNote&gt;</w:instrText>
            </w:r>
            <w:r w:rsidR="00616EE6">
              <w:fldChar w:fldCharType="separate"/>
            </w:r>
            <w:r w:rsidR="002747EA" w:rsidRPr="002747EA">
              <w:rPr>
                <w:noProof/>
                <w:vertAlign w:val="superscript"/>
              </w:rPr>
              <w:t>271</w:t>
            </w:r>
            <w:r w:rsidR="00616EE6">
              <w:fldChar w:fldCharType="end"/>
            </w:r>
          </w:p>
          <w:p w14:paraId="17211BA6" w14:textId="77777777" w:rsidR="00962E79" w:rsidRPr="00C12274" w:rsidRDefault="00962E79" w:rsidP="00E70A06">
            <w:r w:rsidRPr="00C12274">
              <w:t>Australia</w:t>
            </w:r>
          </w:p>
          <w:p w14:paraId="41571BA6" w14:textId="6C2E7895" w:rsidR="000A1756" w:rsidRDefault="00962E79" w:rsidP="00E70A06">
            <w:r w:rsidRPr="00C12274">
              <w:rPr>
                <w:noProof/>
              </w:rPr>
              <w:t>NCT01283854</w:t>
            </w:r>
          </w:p>
        </w:tc>
        <w:tc>
          <w:tcPr>
            <w:tcW w:w="1670" w:type="dxa"/>
            <w:tcBorders>
              <w:left w:val="single" w:sz="4" w:space="0" w:color="3B3474"/>
              <w:right w:val="single" w:sz="4" w:space="0" w:color="3B3474"/>
            </w:tcBorders>
          </w:tcPr>
          <w:p w14:paraId="508A6069" w14:textId="77777777" w:rsidR="000A1756" w:rsidRDefault="000A1756" w:rsidP="00D424F3">
            <w:r>
              <w:t>Intervention 84</w:t>
            </w:r>
          </w:p>
          <w:p w14:paraId="45CC968E" w14:textId="3BCFECD6" w:rsidR="000A1756" w:rsidRDefault="000A1756" w:rsidP="00D424F3">
            <w:r>
              <w:t>Control 85</w:t>
            </w:r>
          </w:p>
        </w:tc>
        <w:tc>
          <w:tcPr>
            <w:tcW w:w="5395" w:type="dxa"/>
            <w:tcBorders>
              <w:left w:val="single" w:sz="4" w:space="0" w:color="3B3474"/>
              <w:right w:val="single" w:sz="4" w:space="0" w:color="3B3474"/>
            </w:tcBorders>
          </w:tcPr>
          <w:p w14:paraId="30B8501A" w14:textId="78F0BD8C" w:rsidR="000A1756" w:rsidRDefault="000A1756" w:rsidP="00286443">
            <w:r w:rsidRPr="003040B9">
              <w:rPr>
                <w:b/>
              </w:rPr>
              <w:t>Aim</w:t>
            </w:r>
            <w:r>
              <w:t xml:space="preserve">: </w:t>
            </w:r>
            <w:r w:rsidRPr="003D4FA6">
              <w:t>To investigate the effect of a supervised</w:t>
            </w:r>
            <w:r>
              <w:t xml:space="preserve"> </w:t>
            </w:r>
            <w:r w:rsidRPr="003D4FA6">
              <w:t>home-based exercise program on the recurrence and</w:t>
            </w:r>
            <w:r>
              <w:t xml:space="preserve"> </w:t>
            </w:r>
            <w:r w:rsidRPr="003D4FA6">
              <w:t>severity of gestational diabetes mellitus (GDM) together</w:t>
            </w:r>
            <w:r>
              <w:t xml:space="preserve"> </w:t>
            </w:r>
            <w:r w:rsidRPr="003D4FA6">
              <w:t>with other aspects of maternal health and obstetric and</w:t>
            </w:r>
            <w:r>
              <w:t xml:space="preserve"> </w:t>
            </w:r>
            <w:r w:rsidRPr="003D4FA6">
              <w:t>neonatal outcomes.</w:t>
            </w:r>
          </w:p>
          <w:p w14:paraId="46A49E84" w14:textId="4DD4DEB2" w:rsidR="000A1756" w:rsidRDefault="000A1756" w:rsidP="00286443">
            <w:r w:rsidRPr="003040B9">
              <w:rPr>
                <w:b/>
              </w:rPr>
              <w:t>Population</w:t>
            </w:r>
            <w:r>
              <w:t>: Women with a history of gestational diabetes.</w:t>
            </w:r>
            <w:r w:rsidR="00962E79">
              <w:t xml:space="preserve"> Mixed BMIs.</w:t>
            </w:r>
          </w:p>
          <w:p w14:paraId="56C59B87" w14:textId="77777777" w:rsidR="00962E79" w:rsidRDefault="00962E79" w:rsidP="00962E79">
            <w:r w:rsidRPr="005E4EF9">
              <w:rPr>
                <w:b/>
              </w:rPr>
              <w:t>Intervention</w:t>
            </w:r>
            <w:r>
              <w:rPr>
                <w:b/>
              </w:rPr>
              <w:t>:</w:t>
            </w:r>
          </w:p>
          <w:p w14:paraId="75EC6B99" w14:textId="77777777" w:rsidR="00962E79" w:rsidRPr="00C45716" w:rsidRDefault="00962E79" w:rsidP="00962E79">
            <w:pPr>
              <w:pStyle w:val="bullet"/>
            </w:pPr>
            <w:r w:rsidRPr="00C45716">
              <w:rPr>
                <w:i/>
              </w:rPr>
              <w:t>Supervised</w:t>
            </w:r>
            <w:r w:rsidRPr="00C45716">
              <w:t>: Yes</w:t>
            </w:r>
          </w:p>
          <w:p w14:paraId="09E8B975" w14:textId="24D1F38F" w:rsidR="00962E79" w:rsidRPr="002F69E2" w:rsidRDefault="00962E79" w:rsidP="002F69E2">
            <w:pPr>
              <w:pStyle w:val="bullet"/>
            </w:pPr>
            <w:r w:rsidRPr="00C45716">
              <w:rPr>
                <w:i/>
              </w:rPr>
              <w:t>Type and duration</w:t>
            </w:r>
            <w:r w:rsidRPr="00C45716">
              <w:t xml:space="preserve">: </w:t>
            </w:r>
            <w:r>
              <w:t>Aerobic</w:t>
            </w:r>
            <w:r w:rsidR="002F69E2">
              <w:t xml:space="preserve">; </w:t>
            </w:r>
            <w:r w:rsidR="002F69E2" w:rsidRPr="00C12274">
              <w:t>Stationary cycling</w:t>
            </w:r>
            <w:r w:rsidR="002F69E2">
              <w:t xml:space="preserve"> </w:t>
            </w:r>
            <w:r w:rsidR="002F69E2" w:rsidRPr="00C12274">
              <w:t>20-60 min, 3 times a week for 14 weeks from 13±1 weeks</w:t>
            </w:r>
          </w:p>
          <w:p w14:paraId="54B8AAF7" w14:textId="7C889409" w:rsidR="000A1756" w:rsidRPr="003040B9" w:rsidRDefault="00962E79" w:rsidP="00962E79">
            <w:pPr>
              <w:pStyle w:val="bullet"/>
            </w:pPr>
            <w:r w:rsidRPr="00C45716">
              <w:rPr>
                <w:i/>
              </w:rPr>
              <w:t>Intensity</w:t>
            </w:r>
            <w:r w:rsidRPr="00C45716">
              <w:t xml:space="preserve">: </w:t>
            </w:r>
            <w:r w:rsidR="00944B29" w:rsidRPr="00BA5C68">
              <w:t>Moderate; 75–85% maximum HR; Borg scale 14–16</w:t>
            </w:r>
            <w:r w:rsidRPr="00BA5C68">
              <w:t>.</w:t>
            </w:r>
          </w:p>
        </w:tc>
        <w:tc>
          <w:tcPr>
            <w:tcW w:w="5953" w:type="dxa"/>
            <w:tcBorders>
              <w:left w:val="single" w:sz="4" w:space="0" w:color="3B3474"/>
              <w:right w:val="single" w:sz="4" w:space="0" w:color="3B3474"/>
            </w:tcBorders>
          </w:tcPr>
          <w:p w14:paraId="17961969" w14:textId="77777777" w:rsidR="000A1756" w:rsidRDefault="000A1756" w:rsidP="00C87D4D">
            <w:r>
              <w:t>Intervention vs control:</w:t>
            </w:r>
          </w:p>
          <w:p w14:paraId="73E4927C" w14:textId="2A1647F7" w:rsidR="000A1756" w:rsidRDefault="000A1756" w:rsidP="0042407B">
            <w:pPr>
              <w:pStyle w:val="bullet"/>
            </w:pPr>
            <w:r>
              <w:t>GDM:</w:t>
            </w:r>
            <w:r w:rsidRPr="005852FE">
              <w:t xml:space="preserve"> 34 (40.5</w:t>
            </w:r>
            <w:r>
              <w:t>%</w:t>
            </w:r>
            <w:r w:rsidRPr="005852FE">
              <w:t>)</w:t>
            </w:r>
            <w:r>
              <w:t xml:space="preserve"> vs </w:t>
            </w:r>
            <w:r w:rsidRPr="005852FE">
              <w:t>34 (40.0</w:t>
            </w:r>
            <w:r>
              <w:t>%</w:t>
            </w:r>
            <w:r w:rsidRPr="005852FE">
              <w:t>)</w:t>
            </w:r>
          </w:p>
          <w:p w14:paraId="23311029" w14:textId="1AAB25A2" w:rsidR="000A1756" w:rsidRPr="005852FE" w:rsidRDefault="000A1756" w:rsidP="00E14118">
            <w:r>
              <w:t>Intervention (n=81) vs control (n=76)</w:t>
            </w:r>
          </w:p>
          <w:p w14:paraId="76F306EF" w14:textId="3A2B2B48" w:rsidR="000A1756" w:rsidRDefault="00133B96" w:rsidP="0042407B">
            <w:pPr>
              <w:pStyle w:val="bullet"/>
            </w:pPr>
            <w:r>
              <w:t>Gestational w</w:t>
            </w:r>
            <w:r w:rsidR="000A1756">
              <w:t xml:space="preserve">eight gain at 28 wks: </w:t>
            </w:r>
            <w:r w:rsidR="000A1756" w:rsidRPr="00014855">
              <w:t>6.4</w:t>
            </w:r>
            <w:r w:rsidR="000A1756">
              <w:t>±</w:t>
            </w:r>
            <w:r w:rsidR="000A1756" w:rsidRPr="00014855">
              <w:t>2.1</w:t>
            </w:r>
            <w:r w:rsidR="000A1756">
              <w:t xml:space="preserve"> vs </w:t>
            </w:r>
            <w:r w:rsidR="000A1756" w:rsidRPr="00014855">
              <w:t>6.7</w:t>
            </w:r>
            <w:r w:rsidR="000A1756">
              <w:t>±</w:t>
            </w:r>
            <w:r w:rsidR="000A1756" w:rsidRPr="00014855">
              <w:t xml:space="preserve">2.6 </w:t>
            </w:r>
          </w:p>
          <w:p w14:paraId="32036308" w14:textId="3E56F508" w:rsidR="000A1756" w:rsidRPr="0042407B" w:rsidRDefault="000A1756" w:rsidP="0042407B">
            <w:pPr>
              <w:pStyle w:val="bullet"/>
            </w:pPr>
            <w:r>
              <w:t xml:space="preserve">EPDS score &gt;12: </w:t>
            </w:r>
            <w:r w:rsidRPr="0042407B">
              <w:t>1 (1.2</w:t>
            </w:r>
            <w:r>
              <w:t>%</w:t>
            </w:r>
            <w:r w:rsidRPr="0042407B">
              <w:t>)</w:t>
            </w:r>
            <w:r>
              <w:t xml:space="preserve"> vs </w:t>
            </w:r>
            <w:r w:rsidRPr="0042407B">
              <w:t>3 (3.5</w:t>
            </w:r>
            <w:r>
              <w:t>%</w:t>
            </w:r>
            <w:r w:rsidRPr="0042407B">
              <w:t xml:space="preserve">) </w:t>
            </w:r>
          </w:p>
          <w:p w14:paraId="2F76360E" w14:textId="25283702" w:rsidR="000A1756" w:rsidRPr="00654FDF" w:rsidRDefault="000A1756" w:rsidP="00654FDF">
            <w:pPr>
              <w:pStyle w:val="bullet"/>
            </w:pPr>
            <w:r w:rsidRPr="00654FDF">
              <w:t>Emergency c</w:t>
            </w:r>
            <w:r>
              <w:t>a</w:t>
            </w:r>
            <w:r w:rsidRPr="00654FDF">
              <w:t>esarean</w:t>
            </w:r>
            <w:r w:rsidR="00133B96">
              <w:t xml:space="preserve"> section</w:t>
            </w:r>
            <w:r>
              <w:t>:</w:t>
            </w:r>
            <w:r w:rsidRPr="00654FDF">
              <w:t xml:space="preserve"> 10 (11.9) </w:t>
            </w:r>
            <w:r>
              <w:t xml:space="preserve">vs </w:t>
            </w:r>
            <w:r w:rsidRPr="00654FDF">
              <w:t>11 (12.9)</w:t>
            </w:r>
          </w:p>
          <w:p w14:paraId="783088AF" w14:textId="12D31701" w:rsidR="000A1756" w:rsidRPr="00654FDF" w:rsidRDefault="000A1756" w:rsidP="00654FDF">
            <w:pPr>
              <w:pStyle w:val="bullet"/>
            </w:pPr>
            <w:r w:rsidRPr="00654FDF">
              <w:t>Pre</w:t>
            </w:r>
            <w:r w:rsidR="00133B96">
              <w:t>-</w:t>
            </w:r>
            <w:r w:rsidRPr="00654FDF">
              <w:t>eclampsia</w:t>
            </w:r>
            <w:r>
              <w:t>:</w:t>
            </w:r>
            <w:r w:rsidRPr="00654FDF">
              <w:t xml:space="preserve"> 2 (2.4) </w:t>
            </w:r>
            <w:r>
              <w:t xml:space="preserve">vs </w:t>
            </w:r>
            <w:r w:rsidRPr="00654FDF">
              <w:t>1 (1.2)</w:t>
            </w:r>
            <w:r>
              <w:t xml:space="preserve"> p=</w:t>
            </w:r>
            <w:r w:rsidRPr="00654FDF">
              <w:t>1.000</w:t>
            </w:r>
          </w:p>
          <w:p w14:paraId="7D88E582" w14:textId="6AAABF54" w:rsidR="000A1756" w:rsidRPr="00654FDF" w:rsidRDefault="000A1756" w:rsidP="00654FDF">
            <w:pPr>
              <w:pStyle w:val="bullet"/>
            </w:pPr>
            <w:r w:rsidRPr="00654FDF">
              <w:t>Preterm birth</w:t>
            </w:r>
            <w:r>
              <w:t>:</w:t>
            </w:r>
            <w:r w:rsidRPr="00654FDF">
              <w:t xml:space="preserve"> 3 (3.6)</w:t>
            </w:r>
            <w:r>
              <w:t xml:space="preserve"> vs </w:t>
            </w:r>
            <w:r w:rsidRPr="00654FDF">
              <w:t xml:space="preserve">4 (4.7) </w:t>
            </w:r>
            <w:r>
              <w:t>p=</w:t>
            </w:r>
            <w:r w:rsidRPr="00654FDF">
              <w:t>1.000</w:t>
            </w:r>
          </w:p>
          <w:p w14:paraId="45346439" w14:textId="0F1B5709" w:rsidR="000A1756" w:rsidRPr="00654FDF" w:rsidRDefault="000A1756" w:rsidP="00654FDF">
            <w:pPr>
              <w:pStyle w:val="bullet"/>
            </w:pPr>
            <w:r w:rsidRPr="00654FDF">
              <w:t xml:space="preserve">Apgar score </w:t>
            </w:r>
            <w:r>
              <w:t>&lt;</w:t>
            </w:r>
            <w:r w:rsidRPr="00654FDF">
              <w:t>7 at 5 min</w:t>
            </w:r>
            <w:r>
              <w:t>:</w:t>
            </w:r>
            <w:r w:rsidRPr="00654FDF">
              <w:t xml:space="preserve"> 1 (1.2) </w:t>
            </w:r>
            <w:r>
              <w:t xml:space="preserve">vs </w:t>
            </w:r>
            <w:r w:rsidRPr="00654FDF">
              <w:t xml:space="preserve">1 (1.2) </w:t>
            </w:r>
            <w:r>
              <w:t>p=</w:t>
            </w:r>
            <w:r w:rsidRPr="00654FDF">
              <w:t>1.000</w:t>
            </w:r>
          </w:p>
          <w:p w14:paraId="53B44A8E" w14:textId="56731D43" w:rsidR="000A1756" w:rsidRPr="00654FDF" w:rsidRDefault="000A1756" w:rsidP="00654FDF">
            <w:pPr>
              <w:pStyle w:val="bullet"/>
            </w:pPr>
            <w:r w:rsidRPr="00654FDF">
              <w:t>Large for gestational age</w:t>
            </w:r>
            <w:r>
              <w:t>:</w:t>
            </w:r>
            <w:r w:rsidRPr="00654FDF">
              <w:t xml:space="preserve"> 12 (14.2)</w:t>
            </w:r>
            <w:r>
              <w:t xml:space="preserve"> vs </w:t>
            </w:r>
            <w:r w:rsidRPr="00654FDF">
              <w:t>10 (11.8)</w:t>
            </w:r>
            <w:r>
              <w:t xml:space="preserve"> p=0</w:t>
            </w:r>
            <w:r w:rsidRPr="00654FDF">
              <w:t>.336</w:t>
            </w:r>
          </w:p>
          <w:p w14:paraId="4B83965A" w14:textId="5211F838" w:rsidR="000A1756" w:rsidRPr="00CF1546" w:rsidRDefault="000A1756" w:rsidP="00C87D4D">
            <w:pPr>
              <w:pStyle w:val="bullet"/>
            </w:pPr>
            <w:r w:rsidRPr="00654FDF">
              <w:t xml:space="preserve">Small for gestational age </w:t>
            </w:r>
            <w:r>
              <w:t>0 vs 2 (2.4)</w:t>
            </w:r>
          </w:p>
        </w:tc>
      </w:tr>
      <w:tr w:rsidR="000A1756" w:rsidRPr="00A652CB" w14:paraId="5ADE4D1E" w14:textId="77777777" w:rsidTr="000A1756">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305" w:type="dxa"/>
            <w:tcBorders>
              <w:left w:val="single" w:sz="4" w:space="0" w:color="3B3474"/>
              <w:right w:val="single" w:sz="4" w:space="0" w:color="3B3474"/>
            </w:tcBorders>
          </w:tcPr>
          <w:p w14:paraId="50C5BBA8" w14:textId="672F4ACD" w:rsidR="00944B29" w:rsidRDefault="00944B29" w:rsidP="00E70A06">
            <w:r>
              <w:rPr>
                <w:noProof/>
              </w:rPr>
              <w:t>Haakstad &amp; Bo 2011a;</w:t>
            </w:r>
            <w:r w:rsidR="00616EE6">
              <w:rPr>
                <w:noProof/>
              </w:rPr>
              <w:fldChar w:fldCharType="begin"/>
            </w:r>
            <w:r w:rsidR="002747EA">
              <w:rPr>
                <w:noProof/>
              </w:rPr>
              <w:instrText xml:space="preserve"> ADDIN EN.CITE &lt;EndNote&gt;&lt;Cite&gt;&lt;Author&gt;Haakstad&lt;/Author&gt;&lt;Year&gt;2011&lt;/Year&gt;&lt;RecNum&gt;692&lt;/RecNum&gt;&lt;DisplayText&gt;&lt;style face="superscript" font="Trebuchet MS" size="9"&gt;435&lt;/style&gt;&lt;/DisplayText&gt;&lt;record&gt;&lt;rec-number&gt;692&lt;/rec-number&gt;&lt;foreign-keys&gt;&lt;key app="EN" db-id="exvasrfx2dtraoesasxp2szsxa2df502592x" timestamp="1540527521"&gt;692&lt;/key&gt;&lt;/foreign-keys&gt;&lt;ref-type name="Journal Article"&gt;17&lt;/ref-type&gt;&lt;contributors&gt;&lt;authors&gt;&lt;author&gt;Haakstad, L. A.&lt;/author&gt;&lt;author&gt;Bo, K.&lt;/author&gt;&lt;/authors&gt;&lt;/contributors&gt;&lt;auth-address&gt;Norwegian School of Sport Sciences, Department of Sports Medicine, Ulleval Stadion, Oslo, Norway. lene.haakstad@nih.no&lt;/auth-address&gt;&lt;titles&gt;&lt;title&gt;Effect of regular exercise on prevention of excessive weight gain in pregnancy: a randomised controlled trial&lt;/title&gt;&lt;secondary-title&gt;Eur J Contracept Reprod Health Care&lt;/secondary-title&gt;&lt;/titles&gt;&lt;periodical&gt;&lt;full-title&gt;Eur J Contracept Reprod Health Care&lt;/full-title&gt;&lt;/periodical&gt;&lt;pages&gt;116-25&lt;/pages&gt;&lt;volume&gt;16&lt;/volume&gt;&lt;number&gt;2&lt;/number&gt;&lt;edition&gt;2011/03/23&lt;/edition&gt;&lt;keywords&gt;&lt;keyword&gt;Adult&lt;/keyword&gt;&lt;keyword&gt;*Exercise&lt;/keyword&gt;&lt;keyword&gt;Female&lt;/keyword&gt;&lt;keyword&gt;*Health Behavior&lt;/keyword&gt;&lt;keyword&gt;Health Promotion/*methods&lt;/keyword&gt;&lt;keyword&gt;Humans&lt;/keyword&gt;&lt;keyword&gt;Postpartum Period&lt;/keyword&gt;&lt;keyword&gt;Pregnancy/*physiology&lt;/keyword&gt;&lt;keyword&gt;Prenatal Care/*methods&lt;/keyword&gt;&lt;keyword&gt;Weight Gain/*physiology&lt;/keyword&gt;&lt;keyword&gt;Young Adult&lt;/keyword&gt;&lt;/keywords&gt;&lt;dates&gt;&lt;year&gt;2011&lt;/year&gt;&lt;pub-dates&gt;&lt;date&gt;Apr&lt;/date&gt;&lt;/pub-dates&gt;&lt;/dates&gt;&lt;isbn&gt;1473-0782 (Electronic)&amp;#xD;1362-5187 (Linking)&lt;/isbn&gt;&lt;accession-num&gt;21417561&lt;/accession-num&gt;&lt;urls&gt;&lt;related-urls&gt;&lt;url&gt;https://www.ncbi.nlm.nih.gov/pubmed/21417561&lt;/url&gt;&lt;/related-urls&gt;&lt;/urls&gt;&lt;electronic-resource-num&gt;10.3109/13625187.2011.560307&lt;/electronic-resource-num&gt;&lt;/record&gt;&lt;/Cite&gt;&lt;/EndNote&gt;</w:instrText>
            </w:r>
            <w:r w:rsidR="00616EE6">
              <w:rPr>
                <w:noProof/>
              </w:rPr>
              <w:fldChar w:fldCharType="separate"/>
            </w:r>
            <w:r w:rsidR="002747EA" w:rsidRPr="002747EA">
              <w:rPr>
                <w:noProof/>
                <w:vertAlign w:val="superscript"/>
              </w:rPr>
              <w:t>435</w:t>
            </w:r>
            <w:r w:rsidR="00616EE6">
              <w:rPr>
                <w:noProof/>
              </w:rPr>
              <w:fldChar w:fldCharType="end"/>
            </w:r>
            <w:r>
              <w:rPr>
                <w:noProof/>
              </w:rPr>
              <w:t xml:space="preserve"> Haakstad &amp; Bo 2011b;</w:t>
            </w:r>
            <w:r w:rsidR="00616EE6">
              <w:rPr>
                <w:noProof/>
              </w:rPr>
              <w:fldChar w:fldCharType="begin"/>
            </w:r>
            <w:r w:rsidR="002747EA">
              <w:rPr>
                <w:noProof/>
              </w:rPr>
              <w:instrText xml:space="preserve"> ADDIN EN.CITE &lt;EndNote&gt;&lt;Cite&gt;&lt;Author&gt;Haakstad&lt;/Author&gt;&lt;Year&gt;2011&lt;/Year&gt;&lt;RecNum&gt;691&lt;/RecNum&gt;&lt;DisplayText&gt;&lt;style face="superscript" font="Trebuchet MS" size="9"&gt;538&lt;/style&gt;&lt;/DisplayText&gt;&lt;record&gt;&lt;rec-number&gt;691&lt;/rec-number&gt;&lt;foreign-keys&gt;&lt;key app="EN" db-id="exvasrfx2dtraoesasxp2szsxa2df502592x" timestamp="1540527521"&gt;691&lt;/key&gt;&lt;/foreign-keys&gt;&lt;ref-type name="Journal Article"&gt;17&lt;/ref-type&gt;&lt;contributors&gt;&lt;authors&gt;&lt;author&gt;Haakstad, L. A.&lt;/author&gt;&lt;author&gt;Bo, K.&lt;/author&gt;&lt;/authors&gt;&lt;/contributors&gt;&lt;auth-address&gt;Norwegian School of Sport Sciences, Department of Sports Medicine, Ulleval Stadion 0806 Oslo, Norway. lahaakstad@nih.no&lt;/auth-address&gt;&lt;titles&gt;&lt;title&gt;Exercise in pregnant women and birth weight: a randomized controlled trial&lt;/title&gt;&lt;secondary-title&gt;BMC Pregnancy Childbirth&lt;/secondary-title&gt;&lt;/titles&gt;&lt;periodical&gt;&lt;full-title&gt;BMC Pregnancy Childbirth&lt;/full-title&gt;&lt;/periodical&gt;&lt;pages&gt;66&lt;/pages&gt;&lt;volume&gt;11&lt;/volume&gt;&lt;edition&gt;2011/10/04&lt;/edition&gt;&lt;keywords&gt;&lt;keyword&gt;Adult&lt;/keyword&gt;&lt;keyword&gt;Apgar Score&lt;/keyword&gt;&lt;keyword&gt;*Birth Weight&lt;/keyword&gt;&lt;keyword&gt;Body Mass Index&lt;/keyword&gt;&lt;keyword&gt;Female&lt;/keyword&gt;&lt;keyword&gt;Gestational Age&lt;/keyword&gt;&lt;keyword&gt;Humans&lt;/keyword&gt;&lt;keyword&gt;Infant, Newborn&lt;/keyword&gt;&lt;keyword&gt;*Motor Activity&lt;/keyword&gt;&lt;keyword&gt;*Pregnancy&lt;/keyword&gt;&lt;keyword&gt;Pregnancy Trimester, Second&lt;/keyword&gt;&lt;keyword&gt;Pregnancy Trimester, Third&lt;/keyword&gt;&lt;/keywords&gt;&lt;dates&gt;&lt;year&gt;2011&lt;/year&gt;&lt;pub-dates&gt;&lt;date&gt;Sep 30&lt;/date&gt;&lt;/pub-dates&gt;&lt;/dates&gt;&lt;isbn&gt;1471-2393 (Electronic)&amp;#xD;1471-2393 (Linking)&lt;/isbn&gt;&lt;accession-num&gt;21961534&lt;/accession-num&gt;&lt;urls&gt;&lt;related-urls&gt;&lt;url&gt;https://www.ncbi.nlm.nih.gov/pubmed/21961534&lt;/url&gt;&lt;/related-urls&gt;&lt;/urls&gt;&lt;custom2&gt;PMC3198740&lt;/custom2&gt;&lt;electronic-resource-num&gt;10.1186/1471-2393-11-66&lt;/electronic-resource-num&gt;&lt;/record&gt;&lt;/Cite&gt;&lt;/EndNote&gt;</w:instrText>
            </w:r>
            <w:r w:rsidR="00616EE6">
              <w:rPr>
                <w:noProof/>
              </w:rPr>
              <w:fldChar w:fldCharType="separate"/>
            </w:r>
            <w:r w:rsidR="002747EA" w:rsidRPr="002747EA">
              <w:rPr>
                <w:noProof/>
                <w:vertAlign w:val="superscript"/>
              </w:rPr>
              <w:t>538</w:t>
            </w:r>
            <w:r w:rsidR="00616EE6">
              <w:rPr>
                <w:noProof/>
              </w:rPr>
              <w:fldChar w:fldCharType="end"/>
            </w:r>
            <w:r>
              <w:rPr>
                <w:noProof/>
              </w:rPr>
              <w:t xml:space="preserve"> Haakstad et al 2016</w:t>
            </w:r>
            <w:r w:rsidR="00616EE6">
              <w:fldChar w:fldCharType="begin">
                <w:fldData xml:space="preserve">PEVuZE5vdGU+PENpdGU+PEF1dGhvcj5IYWFrc3RhZDwvQXV0aG9yPjxZZWFyPjIwMTY8L1llYXI+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</w:fldData>
              </w:fldChar>
            </w:r>
            <w:r w:rsidR="002747EA">
              <w:instrText xml:space="preserve"> ADDIN EN.CITE </w:instrText>
            </w:r>
            <w:r w:rsidR="002747EA">
              <w:fldChar w:fldCharType="begin">
                <w:fldData xml:space="preserve">PEVuZE5vdGU+PENpdGU+PEF1dGhvcj5IYWFrc3RhZDwvQXV0aG9yPjxZZWFyPjIwMTY8L1llYXI+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</w:fldData>
              </w:fldChar>
            </w:r>
            <w:r w:rsidR="002747EA">
              <w:instrText xml:space="preserve"> ADDIN EN.CITE.DATA </w:instrText>
            </w:r>
            <w:r w:rsidR="002747EA">
              <w:fldChar w:fldCharType="end"/>
            </w:r>
            <w:r w:rsidR="00616EE6">
              <w:fldChar w:fldCharType="separate"/>
            </w:r>
            <w:r w:rsidR="002747EA" w:rsidRPr="002747EA">
              <w:rPr>
                <w:noProof/>
                <w:vertAlign w:val="superscript"/>
              </w:rPr>
              <w:t>278</w:t>
            </w:r>
            <w:r w:rsidR="00616EE6">
              <w:fldChar w:fldCharType="end"/>
            </w:r>
          </w:p>
          <w:p w14:paraId="215E0ADF" w14:textId="629E17F8" w:rsidR="005F4034" w:rsidRPr="00C12274" w:rsidRDefault="005F4034" w:rsidP="00E70A06">
            <w:r>
              <w:t>Haakstad et al 2019</w:t>
            </w:r>
            <w:r w:rsidR="00D07346">
              <w:fldChar w:fldCharType="begin"/>
            </w:r>
            <w:r w:rsidR="002747EA">
              <w:instrText xml:space="preserve"> ADDIN EN.CITE &lt;EndNote&gt;&lt;Cite&gt;&lt;Author&gt;Haakstad&lt;/Author&gt;&lt;Year&gt;2019&lt;/Year&gt;&lt;RecNum&gt;1912&lt;/RecNum&gt;&lt;DisplayText&gt;&lt;style face="superscript" font="Trebuchet MS" size="9"&gt;539&lt;/style&gt;&lt;/DisplayText&gt;&lt;record&gt;&lt;rec-number&gt;1912&lt;/rec-number&gt;&lt;foreign-keys&gt;&lt;key app="EN" db-id="exvasrfx2dtraoesasxp2szsxa2df502592x" timestamp="1588465026"&gt;1912&lt;/key&gt;&lt;key app="ENWeb" db-id=""&gt;0&lt;/key&gt;&lt;/foreign-keys&gt;&lt;ref-type name="Journal Article"&gt;17&lt;/ref-type&gt;&lt;contributors&gt;&lt;authors&gt;&lt;author&gt;Haakstad, Lene A. H.&lt;/author&gt;&lt;author&gt;Kissel, Iselin&lt;/author&gt;&lt;author&gt;Bø, Kari&lt;/author&gt;&lt;/authors&gt;&lt;/contributors&gt;&lt;titles&gt;&lt;title&gt;Long-term effects of participation in a prenatal exercise intervention on body weight, body mass index, and physical activity level: a 6-year follow-up study of a randomized controlled trial&lt;/title&gt;&lt;secondary-title&gt;The Journal of Maternal-Fetal &amp;amp; Neonatal Medicine&lt;/secondary-title&gt;&lt;/titles&gt;&lt;periodical&gt;&lt;full-title&gt;The Journal of Maternal-Fetal &amp;amp; Neonatal Medicine&lt;/full-title&gt;&lt;/periodical&gt;&lt;pages&gt;1-9&lt;/pages&gt;&lt;section&gt;1&lt;/section&gt;&lt;dates&gt;&lt;year&gt;2019&lt;/year&gt;&lt;/dates&gt;&lt;isbn&gt;1476-7058&amp;#xD;1476-4954&lt;/isbn&gt;&lt;urls&gt;&lt;/urls&gt;&lt;electronic-resource-num&gt;10.1080/14767058.2019.1636028&lt;/electronic-resource-num&gt;&lt;/record&gt;&lt;/Cite&gt;&lt;/EndNote&gt;</w:instrText>
            </w:r>
            <w:r w:rsidR="00D07346">
              <w:fldChar w:fldCharType="separate"/>
            </w:r>
            <w:r w:rsidR="002747EA" w:rsidRPr="002747EA">
              <w:rPr>
                <w:noProof/>
                <w:vertAlign w:val="superscript"/>
              </w:rPr>
              <w:t>539</w:t>
            </w:r>
            <w:r w:rsidR="00D07346">
              <w:fldChar w:fldCharType="end"/>
            </w:r>
          </w:p>
          <w:p w14:paraId="0B2BF184" w14:textId="4CBCEB3B" w:rsidR="000A1756" w:rsidRDefault="00944B29" w:rsidP="00E70A06">
            <w:r w:rsidRPr="00C12274">
              <w:t>Norway</w:t>
            </w:r>
          </w:p>
        </w:tc>
        <w:tc>
          <w:tcPr>
            <w:tcW w:w="1670" w:type="dxa"/>
            <w:tcBorders>
              <w:left w:val="single" w:sz="4" w:space="0" w:color="3B3474"/>
              <w:right w:val="single" w:sz="4" w:space="0" w:color="3B3474"/>
            </w:tcBorders>
          </w:tcPr>
          <w:p w14:paraId="5D859DB8" w14:textId="6B181072" w:rsidR="000A1756" w:rsidRDefault="000A1756" w:rsidP="00D424F3">
            <w:r>
              <w:t xml:space="preserve">Intervention </w:t>
            </w:r>
            <w:r w:rsidR="00857F79">
              <w:t>52</w:t>
            </w:r>
          </w:p>
          <w:p w14:paraId="2FDCF8EC" w14:textId="3269E150" w:rsidR="000A1756" w:rsidRDefault="000A1756" w:rsidP="00D424F3">
            <w:r>
              <w:t>Control 53</w:t>
            </w:r>
          </w:p>
        </w:tc>
        <w:tc>
          <w:tcPr>
            <w:tcW w:w="5395" w:type="dxa"/>
            <w:tcBorders>
              <w:left w:val="single" w:sz="4" w:space="0" w:color="3B3474"/>
              <w:right w:val="single" w:sz="4" w:space="0" w:color="3B3474"/>
            </w:tcBorders>
          </w:tcPr>
          <w:p w14:paraId="0A3655E7" w14:textId="77777777" w:rsidR="000A1756" w:rsidRDefault="000A1756" w:rsidP="00745EB1">
            <w:r w:rsidRPr="00745EB1">
              <w:rPr>
                <w:b/>
              </w:rPr>
              <w:t>Aim</w:t>
            </w:r>
            <w:r>
              <w:t xml:space="preserve">: </w:t>
            </w:r>
            <w:r w:rsidRPr="00745EB1">
              <w:t xml:space="preserve">to examine the effect of a supervised exercise-program on birth weight, gestational age at delivery and Apgar-score. </w:t>
            </w:r>
          </w:p>
          <w:p w14:paraId="4B7BF169" w14:textId="06DEE31A" w:rsidR="000A1756" w:rsidRDefault="000A1756" w:rsidP="00745EB1">
            <w:r w:rsidRPr="00B84C86">
              <w:rPr>
                <w:b/>
              </w:rPr>
              <w:t>Population</w:t>
            </w:r>
            <w:r>
              <w:t>:</w:t>
            </w:r>
            <w:r w:rsidRPr="00745EB1">
              <w:t xml:space="preserve"> Sedentary, nulliparous pregnant women, mean age 30.7</w:t>
            </w:r>
            <w:r>
              <w:t>±</w:t>
            </w:r>
            <w:r w:rsidRPr="00745EB1">
              <w:t>4.0 years, pre-pregnancy BMI 23.8</w:t>
            </w:r>
            <w:r>
              <w:t>±</w:t>
            </w:r>
            <w:r w:rsidRPr="00745EB1">
              <w:t>4.3</w:t>
            </w:r>
            <w:r>
              <w:t>.</w:t>
            </w:r>
          </w:p>
          <w:p w14:paraId="685E9D9E" w14:textId="77777777" w:rsidR="00DD3C0C" w:rsidRDefault="00DD3C0C" w:rsidP="00DD3C0C">
            <w:r w:rsidRPr="005E4EF9">
              <w:rPr>
                <w:b/>
              </w:rPr>
              <w:t>Intervention</w:t>
            </w:r>
            <w:r>
              <w:rPr>
                <w:b/>
              </w:rPr>
              <w:t>:</w:t>
            </w:r>
          </w:p>
          <w:p w14:paraId="10D1B076" w14:textId="77777777" w:rsidR="00DD3C0C" w:rsidRPr="00C45716" w:rsidRDefault="00DD3C0C" w:rsidP="00DD3C0C">
            <w:pPr>
              <w:pStyle w:val="bullet"/>
            </w:pPr>
            <w:r w:rsidRPr="00C45716">
              <w:rPr>
                <w:i/>
              </w:rPr>
              <w:t>Supervised</w:t>
            </w:r>
            <w:r w:rsidRPr="00C45716">
              <w:t>: Yes</w:t>
            </w:r>
          </w:p>
          <w:p w14:paraId="576B4E39" w14:textId="34828CDA" w:rsidR="00DD3C0C" w:rsidRPr="00DD3C0C" w:rsidRDefault="00DD3C0C" w:rsidP="00DD3C0C">
            <w:pPr>
              <w:pStyle w:val="bullet"/>
            </w:pPr>
            <w:r w:rsidRPr="00C45716">
              <w:rPr>
                <w:i/>
              </w:rPr>
              <w:t>Type and duration</w:t>
            </w:r>
            <w:r w:rsidRPr="00C45716">
              <w:t xml:space="preserve">: </w:t>
            </w:r>
            <w:r>
              <w:t xml:space="preserve">Aerobic and resistance; </w:t>
            </w:r>
            <w:r w:rsidRPr="00C12274">
              <w:t>Dance and strength training</w:t>
            </w:r>
            <w:r w:rsidR="00713717">
              <w:t>;</w:t>
            </w:r>
            <w:r>
              <w:t xml:space="preserve"> </w:t>
            </w:r>
            <w:r w:rsidRPr="00C12274">
              <w:t>60 min, 2 times a week for a minimum of 12 weeks plus 30 min home-based activity, 3 times a week, from week 17-18</w:t>
            </w:r>
          </w:p>
          <w:p w14:paraId="4B463067" w14:textId="5E784A6B" w:rsidR="000A1756" w:rsidRPr="00DB4487" w:rsidRDefault="00DD3C0C" w:rsidP="00DD3C0C">
            <w:pPr>
              <w:pStyle w:val="bullet"/>
            </w:pPr>
            <w:r w:rsidRPr="00C45716">
              <w:rPr>
                <w:i/>
              </w:rPr>
              <w:t>Intensity</w:t>
            </w:r>
            <w:r w:rsidRPr="00C45716">
              <w:t xml:space="preserve">: </w:t>
            </w:r>
            <w:r w:rsidRPr="00C12274">
              <w:t>Moderate; B</w:t>
            </w:r>
            <w:r>
              <w:t>org scale 12</w:t>
            </w:r>
            <w:r w:rsidRPr="00C12274">
              <w:rPr>
                <w:rStyle w:val="s1"/>
                <w:rFonts w:eastAsiaTheme="majorEastAsia"/>
                <w:sz w:val="16"/>
                <w:szCs w:val="16"/>
              </w:rPr>
              <w:t>–</w:t>
            </w:r>
            <w:r w:rsidRPr="00C12274">
              <w:t>1</w:t>
            </w:r>
            <w:r>
              <w:t>4.</w:t>
            </w:r>
          </w:p>
        </w:tc>
        <w:tc>
          <w:tcPr>
            <w:tcW w:w="5953" w:type="dxa"/>
            <w:tcBorders>
              <w:left w:val="single" w:sz="4" w:space="0" w:color="3B3474"/>
              <w:right w:val="single" w:sz="4" w:space="0" w:color="3B3474"/>
            </w:tcBorders>
          </w:tcPr>
          <w:p w14:paraId="63A4DA8E" w14:textId="601C7ADF" w:rsidR="000A1756" w:rsidRDefault="000A1756" w:rsidP="00B84C86">
            <w:r>
              <w:t>Intervention vs control:</w:t>
            </w:r>
          </w:p>
          <w:p w14:paraId="67510B7D" w14:textId="5C8C27D0" w:rsidR="000A1756" w:rsidRDefault="000A1756" w:rsidP="001D14FA">
            <w:pPr>
              <w:pStyle w:val="bullet"/>
            </w:pPr>
            <w:r>
              <w:t xml:space="preserve">Gestational weight gain: </w:t>
            </w:r>
            <w:r w:rsidRPr="001D14FA">
              <w:t>1</w:t>
            </w:r>
            <w:r>
              <w:t>3±4 vs 13.8±4 MD</w:t>
            </w:r>
            <w:r w:rsidRPr="001D14FA">
              <w:t xml:space="preserve"> 0.8 </w:t>
            </w:r>
            <w:r>
              <w:t>p=</w:t>
            </w:r>
            <w:r w:rsidRPr="001D14FA">
              <w:t>0.31</w:t>
            </w:r>
          </w:p>
          <w:p w14:paraId="676349E9" w14:textId="5D3D6E0C" w:rsidR="000A1756" w:rsidRPr="001D14FA" w:rsidRDefault="00133B96" w:rsidP="005932CC">
            <w:pPr>
              <w:pStyle w:val="bullet"/>
            </w:pPr>
            <w:r w:rsidRPr="00133B96">
              <w:t>Weight gain &gt;IOM guidelines</w:t>
            </w:r>
            <w:r w:rsidR="000A1756" w:rsidRPr="00133B96">
              <w:t xml:space="preserve"> </w:t>
            </w:r>
            <w:r w:rsidR="000A1756">
              <w:t>(n%):</w:t>
            </w:r>
            <w:r w:rsidR="000A1756" w:rsidRPr="00D01481">
              <w:t xml:space="preserve"> 17 (33) </w:t>
            </w:r>
            <w:r w:rsidR="000A1756">
              <w:t xml:space="preserve">vs </w:t>
            </w:r>
            <w:r w:rsidR="000A1756" w:rsidRPr="00D01481">
              <w:t xml:space="preserve">20 (38) </w:t>
            </w:r>
            <w:r w:rsidR="000A1756">
              <w:t>p=</w:t>
            </w:r>
            <w:r w:rsidR="000A1756" w:rsidRPr="00D01481">
              <w:t>0.59</w:t>
            </w:r>
          </w:p>
          <w:p w14:paraId="30D8C2D9" w14:textId="6886434B" w:rsidR="000A1756" w:rsidRPr="0083438E" w:rsidRDefault="000A1756" w:rsidP="0083438E">
            <w:pPr>
              <w:pStyle w:val="bullet"/>
            </w:pPr>
            <w:r>
              <w:t>Birth weight &lt;</w:t>
            </w:r>
            <w:r w:rsidRPr="0083438E">
              <w:t>2500 (g)</w:t>
            </w:r>
            <w:r>
              <w:t>:</w:t>
            </w:r>
            <w:r w:rsidRPr="0083438E">
              <w:t xml:space="preserve"> 1 (1.9) </w:t>
            </w:r>
            <w:r>
              <w:t xml:space="preserve">vs </w:t>
            </w:r>
            <w:r w:rsidRPr="0083438E">
              <w:t xml:space="preserve">1 (1.9) </w:t>
            </w:r>
          </w:p>
          <w:p w14:paraId="3FA2B4E6" w14:textId="2B118D12" w:rsidR="000A1756" w:rsidRDefault="000A1756" w:rsidP="00B84C86">
            <w:pPr>
              <w:pStyle w:val="bullet"/>
            </w:pPr>
            <w:r>
              <w:t>Birth weight ≥</w:t>
            </w:r>
            <w:r w:rsidRPr="0083438E">
              <w:t>4000 (g)</w:t>
            </w:r>
            <w:r>
              <w:t>:</w:t>
            </w:r>
            <w:r w:rsidRPr="0083438E">
              <w:t xml:space="preserve"> 5 (9.6) </w:t>
            </w:r>
            <w:r>
              <w:t xml:space="preserve">vs </w:t>
            </w:r>
            <w:r w:rsidRPr="0083438E">
              <w:t xml:space="preserve">9 (17.0) </w:t>
            </w:r>
            <w:r>
              <w:t>p=</w:t>
            </w:r>
            <w:r w:rsidRPr="0083438E">
              <w:t>0.</w:t>
            </w:r>
            <w:r>
              <w:t>5</w:t>
            </w:r>
          </w:p>
          <w:p w14:paraId="30F1090C" w14:textId="61F05924" w:rsidR="000033D2" w:rsidRDefault="000033D2" w:rsidP="001D14FA">
            <w:pPr>
              <w:pStyle w:val="bullet"/>
            </w:pPr>
            <w:r>
              <w:t>Antenatal depression: 3 (5.8%) vs 9 (17%)</w:t>
            </w:r>
          </w:p>
          <w:p w14:paraId="5198F2AE" w14:textId="77777777" w:rsidR="00E243B2" w:rsidRDefault="00B15518" w:rsidP="008078B5">
            <w:pPr>
              <w:pStyle w:val="bullet"/>
            </w:pPr>
            <w:r>
              <w:t>Postpartum weight retention</w:t>
            </w:r>
            <w:r w:rsidR="003A69CE">
              <w:t xml:space="preserve"> 6</w:t>
            </w:r>
            <w:r w:rsidR="00AA7314">
              <w:t xml:space="preserve"> weeks postpartum</w:t>
            </w:r>
            <w:r>
              <w:t xml:space="preserve">: 3.3±3.9 </w:t>
            </w:r>
            <w:r w:rsidR="00AA7314">
              <w:t>(n=</w:t>
            </w:r>
            <w:r w:rsidR="003A69CE">
              <w:t xml:space="preserve">33) </w:t>
            </w:r>
            <w:r>
              <w:t>vs 3.3±4.1</w:t>
            </w:r>
            <w:r w:rsidR="003A69CE">
              <w:t xml:space="preserve"> (n=37)</w:t>
            </w:r>
          </w:p>
          <w:p w14:paraId="5EBBC1DF" w14:textId="4DBB3145" w:rsidR="00E243B2" w:rsidRPr="00AA7314" w:rsidRDefault="00E243B2" w:rsidP="00E766CD">
            <w:pPr>
              <w:pStyle w:val="bullet"/>
            </w:pPr>
            <w:r>
              <w:t xml:space="preserve">Postpartum weight retention 6 years postpartum: </w:t>
            </w:r>
            <w:r w:rsidR="005F4034">
              <w:t>1.3±4.3 (n=40) vs 1.5±6.9 (n=40)</w:t>
            </w:r>
          </w:p>
        </w:tc>
      </w:tr>
      <w:tr w:rsidR="000A1756" w:rsidRPr="00A652CB" w14:paraId="135FFF67" w14:textId="77777777" w:rsidTr="000A1756">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305" w:type="dxa"/>
            <w:tcBorders>
              <w:left w:val="single" w:sz="4" w:space="0" w:color="3B3474"/>
              <w:right w:val="single" w:sz="4" w:space="0" w:color="3B3474"/>
            </w:tcBorders>
          </w:tcPr>
          <w:p w14:paraId="5E2F02CC" w14:textId="23D72FAD" w:rsidR="00DD3C0C" w:rsidRPr="00C12274" w:rsidRDefault="00DD3C0C" w:rsidP="00E70A06">
            <w:r w:rsidRPr="00C12274">
              <w:rPr>
                <w:noProof/>
              </w:rPr>
              <w:t>Hopkins et al 2010;</w:t>
            </w:r>
            <w:r w:rsidR="00616EE6">
              <w:rPr>
                <w:noProof/>
              </w:rPr>
              <w:fldChar w:fldCharType="begin">
                <w:fldData xml:space="preserve">PEVuZE5vdGU+PENpdGU+PEF1dGhvcj5Ib3BraW5zPC9BdXRob3I+PFllYXI+MjAxMDwvWWVhcj48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</w:fldData>
              </w:fldChar>
            </w:r>
            <w:r w:rsidR="002747EA">
              <w:rPr>
                <w:noProof/>
              </w:rPr>
              <w:instrText xml:space="preserve"> ADDIN EN.CITE </w:instrText>
            </w:r>
            <w:r w:rsidR="002747EA">
              <w:rPr>
                <w:noProof/>
              </w:rPr>
              <w:fldChar w:fldCharType="begin">
                <w:fldData xml:space="preserve">PEVuZE5vdGU+PENpdGU+PEF1dGhvcj5Ib3BraW5zPC9BdXRob3I+PFllYXI+MjAxMDwvWWVhcj48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</w:fldData>
              </w:fldChar>
            </w:r>
            <w:r w:rsidR="002747EA">
              <w:rPr>
                <w:noProof/>
              </w:rPr>
              <w:instrText xml:space="preserve"> ADDIN EN.CITE.DATA </w:instrText>
            </w:r>
            <w:r w:rsidR="002747EA">
              <w:rPr>
                <w:noProof/>
              </w:rPr>
            </w:r>
            <w:r w:rsidR="002747EA">
              <w:rPr>
                <w:noProof/>
              </w:rPr>
              <w:fldChar w:fldCharType="end"/>
            </w:r>
            <w:r w:rsidR="00616EE6">
              <w:rPr>
                <w:noProof/>
              </w:rPr>
            </w:r>
            <w:r w:rsidR="00616EE6">
              <w:rPr>
                <w:noProof/>
              </w:rPr>
              <w:fldChar w:fldCharType="separate"/>
            </w:r>
            <w:r w:rsidR="002747EA" w:rsidRPr="002747EA">
              <w:rPr>
                <w:noProof/>
                <w:vertAlign w:val="superscript"/>
              </w:rPr>
              <w:t>272</w:t>
            </w:r>
            <w:r w:rsidR="00616EE6">
              <w:rPr>
                <w:noProof/>
              </w:rPr>
              <w:fldChar w:fldCharType="end"/>
            </w:r>
            <w:r>
              <w:rPr>
                <w:noProof/>
              </w:rPr>
              <w:t xml:space="preserve"> Hopkins et al 2011</w:t>
            </w:r>
            <w:r w:rsidR="00616EE6">
              <w:fldChar w:fldCharType="begin">
                <w:fldData xml:space="preserve">PEVuZE5vdGU+PENpdGU+PEF1dGhvcj5Ib3BraW5zPC9BdXRob3I+PFllYXI+MjAxMTwvWWVhcj48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</w:fldData>
              </w:fldChar>
            </w:r>
            <w:r w:rsidR="002747EA">
              <w:instrText xml:space="preserve"> ADDIN EN.CITE </w:instrText>
            </w:r>
            <w:r w:rsidR="002747EA">
              <w:fldChar w:fldCharType="begin">
                <w:fldData xml:space="preserve">PEVuZE5vdGU+PENpdGU+PEF1dGhvcj5Ib3BraW5zPC9BdXRob3I+PFllYXI+MjAxMTwvWWVhcj48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</w:fldData>
              </w:fldChar>
            </w:r>
            <w:r w:rsidR="002747EA">
              <w:instrText xml:space="preserve"> ADDIN EN.CITE.DATA </w:instrText>
            </w:r>
            <w:r w:rsidR="002747EA">
              <w:fldChar w:fldCharType="end"/>
            </w:r>
            <w:r w:rsidR="00616EE6">
              <w:fldChar w:fldCharType="separate"/>
            </w:r>
            <w:r w:rsidR="002747EA" w:rsidRPr="002747EA">
              <w:rPr>
                <w:noProof/>
                <w:vertAlign w:val="superscript"/>
              </w:rPr>
              <w:t>540</w:t>
            </w:r>
            <w:r w:rsidR="00616EE6">
              <w:fldChar w:fldCharType="end"/>
            </w:r>
          </w:p>
          <w:p w14:paraId="1357BD03" w14:textId="4C8B3575" w:rsidR="000A1756" w:rsidRPr="00362C86" w:rsidRDefault="00DD3C0C" w:rsidP="00E70A06">
            <w:r w:rsidRPr="00C12274">
              <w:t>New Zealand</w:t>
            </w:r>
          </w:p>
        </w:tc>
        <w:tc>
          <w:tcPr>
            <w:tcW w:w="1670" w:type="dxa"/>
            <w:tcBorders>
              <w:left w:val="single" w:sz="4" w:space="0" w:color="3B3474"/>
              <w:right w:val="single" w:sz="4" w:space="0" w:color="3B3474"/>
            </w:tcBorders>
          </w:tcPr>
          <w:p w14:paraId="331FDCF8" w14:textId="77777777" w:rsidR="000A1756" w:rsidRDefault="000A1756" w:rsidP="00D424F3">
            <w:r>
              <w:t>Intervention 47</w:t>
            </w:r>
          </w:p>
          <w:p w14:paraId="27FADE41" w14:textId="1C245A63" w:rsidR="000A1756" w:rsidRDefault="000A1756" w:rsidP="00D424F3">
            <w:r>
              <w:t>Control 37</w:t>
            </w:r>
          </w:p>
        </w:tc>
        <w:tc>
          <w:tcPr>
            <w:tcW w:w="5395" w:type="dxa"/>
            <w:tcBorders>
              <w:left w:val="single" w:sz="4" w:space="0" w:color="3B3474"/>
              <w:right w:val="single" w:sz="4" w:space="0" w:color="3B3474"/>
            </w:tcBorders>
          </w:tcPr>
          <w:p w14:paraId="238CB66A" w14:textId="77777777" w:rsidR="000A1756" w:rsidRDefault="000A1756" w:rsidP="00C45CE5">
            <w:r w:rsidRPr="00C45CE5">
              <w:rPr>
                <w:b/>
              </w:rPr>
              <w:t>Aim</w:t>
            </w:r>
            <w:r>
              <w:t xml:space="preserve">: </w:t>
            </w:r>
            <w:r w:rsidRPr="00C45CE5">
              <w:t xml:space="preserve">to determine the effects of aerobic exercise training in the second half of pregnancy on maternal insulin sensitivity and neonatal outcomes. </w:t>
            </w:r>
          </w:p>
          <w:p w14:paraId="7D8934BB" w14:textId="46849612" w:rsidR="000A1756" w:rsidRDefault="000A1756" w:rsidP="00C45CE5">
            <w:r w:rsidRPr="00C45CE5">
              <w:rPr>
                <w:b/>
              </w:rPr>
              <w:t>Population</w:t>
            </w:r>
            <w:r>
              <w:t>: H</w:t>
            </w:r>
            <w:r w:rsidRPr="00C45CE5">
              <w:t>ealthy nulliparous women (age, 30</w:t>
            </w:r>
            <w:r>
              <w:t>±</w:t>
            </w:r>
            <w:r w:rsidRPr="00C45CE5">
              <w:t xml:space="preserve">4 yr; </w:t>
            </w:r>
            <w:r>
              <w:t>BMI 25.5±4 kg/m</w:t>
            </w:r>
            <w:r w:rsidRPr="00C45CE5">
              <w:rPr>
                <w:vertAlign w:val="superscript"/>
              </w:rPr>
              <w:t>2</w:t>
            </w:r>
            <w:r>
              <w:t>).</w:t>
            </w:r>
          </w:p>
          <w:p w14:paraId="36004C27" w14:textId="77777777" w:rsidR="00DD3C0C" w:rsidRDefault="00DD3C0C" w:rsidP="00DD3C0C">
            <w:r w:rsidRPr="005E4EF9">
              <w:rPr>
                <w:b/>
              </w:rPr>
              <w:t>Intervention</w:t>
            </w:r>
            <w:r>
              <w:rPr>
                <w:b/>
              </w:rPr>
              <w:t>:</w:t>
            </w:r>
          </w:p>
          <w:p w14:paraId="4476411F" w14:textId="64565F08" w:rsidR="00DD3C0C" w:rsidRPr="00C45716" w:rsidRDefault="00DD3C0C" w:rsidP="00DD3C0C">
            <w:pPr>
              <w:pStyle w:val="bullet"/>
            </w:pPr>
            <w:r w:rsidRPr="00C45716">
              <w:rPr>
                <w:i/>
              </w:rPr>
              <w:t>Supervised</w:t>
            </w:r>
            <w:r w:rsidRPr="00C45716">
              <w:t xml:space="preserve">: </w:t>
            </w:r>
            <w:r>
              <w:t>No</w:t>
            </w:r>
          </w:p>
          <w:p w14:paraId="07AD0AA5" w14:textId="4C2EC36C" w:rsidR="00DD3C0C" w:rsidRPr="00DD3C0C" w:rsidRDefault="00DD3C0C" w:rsidP="00DD3C0C">
            <w:pPr>
              <w:pStyle w:val="bullet"/>
            </w:pPr>
            <w:r w:rsidRPr="00C45716">
              <w:rPr>
                <w:i/>
              </w:rPr>
              <w:t>Type and duration</w:t>
            </w:r>
            <w:r w:rsidRPr="00C45716">
              <w:t xml:space="preserve">: </w:t>
            </w:r>
            <w:r>
              <w:t xml:space="preserve">Aerobic; </w:t>
            </w:r>
            <w:r w:rsidRPr="00C12274">
              <w:t>Stationary cycling</w:t>
            </w:r>
            <w:r>
              <w:t xml:space="preserve">; </w:t>
            </w:r>
            <w:r w:rsidRPr="00C12274">
              <w:t>40 min, up to 5 times a week</w:t>
            </w:r>
          </w:p>
          <w:p w14:paraId="5E2D2600" w14:textId="1CA7C0EF" w:rsidR="000A1756" w:rsidRPr="00BB7E94" w:rsidRDefault="00DD3C0C" w:rsidP="00DD3C0C">
            <w:pPr>
              <w:pStyle w:val="bullet"/>
              <w:rPr>
                <w:rFonts w:ascii="Times" w:hAnsi="Times"/>
              </w:rPr>
            </w:pPr>
            <w:r w:rsidRPr="00C45716">
              <w:rPr>
                <w:i/>
              </w:rPr>
              <w:t>Intensity</w:t>
            </w:r>
            <w:r w:rsidRPr="00C45716">
              <w:t xml:space="preserve">: </w:t>
            </w:r>
            <w:r w:rsidRPr="00C12274">
              <w:t>Moderate; 65% of predicted capacity</w:t>
            </w:r>
            <w:r>
              <w:t>.</w:t>
            </w:r>
          </w:p>
        </w:tc>
        <w:tc>
          <w:tcPr>
            <w:tcW w:w="5953" w:type="dxa"/>
            <w:tcBorders>
              <w:left w:val="single" w:sz="4" w:space="0" w:color="3B3474"/>
              <w:right w:val="single" w:sz="4" w:space="0" w:color="3B3474"/>
            </w:tcBorders>
          </w:tcPr>
          <w:p w14:paraId="5032E3F5" w14:textId="77777777" w:rsidR="000A1756" w:rsidRDefault="000A1756" w:rsidP="00C45CE5">
            <w:r>
              <w:t>Intervention vs control:</w:t>
            </w:r>
          </w:p>
          <w:p w14:paraId="76893D14" w14:textId="4B602151" w:rsidR="000A1756" w:rsidRDefault="000A1756" w:rsidP="00C45CE5">
            <w:pPr>
              <w:pStyle w:val="bullet"/>
            </w:pPr>
            <w:r>
              <w:t>Gestational weight gain: 8.3±2.7 vs 8.9±3.3</w:t>
            </w:r>
          </w:p>
          <w:p w14:paraId="0517A54C" w14:textId="606B8921" w:rsidR="000A1756" w:rsidRPr="00FE54FF" w:rsidRDefault="00AA7314" w:rsidP="004A260E">
            <w:pPr>
              <w:pStyle w:val="bullet"/>
            </w:pPr>
            <w:r>
              <w:t>Small for gestational age</w:t>
            </w:r>
            <w:r w:rsidR="000A1756">
              <w:t>:</w:t>
            </w:r>
            <w:r w:rsidR="000A1756" w:rsidRPr="00354D22">
              <w:t xml:space="preserve"> 4 (8.5)</w:t>
            </w:r>
            <w:r w:rsidR="000A1756">
              <w:t xml:space="preserve"> vs </w:t>
            </w:r>
            <w:r w:rsidR="000A1756" w:rsidRPr="00354D22">
              <w:t>3 (8.1)</w:t>
            </w:r>
          </w:p>
        </w:tc>
      </w:tr>
      <w:tr w:rsidR="000A1756" w:rsidRPr="00A652CB" w14:paraId="49041CB8" w14:textId="77777777" w:rsidTr="000A1756">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305" w:type="dxa"/>
            <w:tcBorders>
              <w:left w:val="single" w:sz="4" w:space="0" w:color="3B3474"/>
              <w:right w:val="single" w:sz="4" w:space="0" w:color="3B3474"/>
            </w:tcBorders>
          </w:tcPr>
          <w:p w14:paraId="205D18C7" w14:textId="1CD27450" w:rsidR="00DD3C0C" w:rsidRPr="00C12274" w:rsidRDefault="00DD3C0C" w:rsidP="00E70A06">
            <w:r w:rsidRPr="00C12274">
              <w:rPr>
                <w:noProof/>
              </w:rPr>
              <w:t>Kong et al 2014a;</w:t>
            </w:r>
            <w:r w:rsidR="00616EE6">
              <w:rPr>
                <w:noProof/>
              </w:rPr>
              <w:fldChar w:fldCharType="begin"/>
            </w:r>
            <w:r w:rsidR="002747EA">
              <w:rPr>
                <w:noProof/>
              </w:rPr>
              <w:instrText xml:space="preserve"> ADDIN EN.CITE &lt;EndNote&gt;&lt;Cite&gt;&lt;Author&gt;Kong&lt;/Author&gt;&lt;Year&gt;2014&lt;/Year&gt;&lt;RecNum&gt;748&lt;/RecNum&gt;&lt;DisplayText&gt;&lt;style face="superscript" font="Trebuchet MS" size="9"&gt;449&lt;/style&gt;&lt;/DisplayText&gt;&lt;record&gt;&lt;rec-number&gt;748&lt;/rec-number&gt;&lt;foreign-keys&gt;&lt;key app="EN" db-id="exvasrfx2dtraoesasxp2szsxa2df502592x" timestamp="1541467905"&gt;748&lt;/key&gt;&lt;key app="ENWeb" db-id=""&gt;0&lt;/key&gt;&lt;/foreign-keys&gt;&lt;ref-type name="Journal Article"&gt;17&lt;/ref-type&gt;&lt;contributors&gt;&lt;authors&gt;&lt;author&gt;Kong, K. L.&lt;/author&gt;&lt;author&gt;Campbell, C.&lt;/author&gt;&lt;author&gt;Wagner, K.&lt;/author&gt;&lt;author&gt;Peterson, A.&lt;/author&gt;&lt;author&gt;Lanningham-Foster, L.&lt;/author&gt;&lt;/authors&gt;&lt;/contributors&gt;&lt;titles&gt;&lt;title&gt;Impact of a walking intervention during pregnancy on post-partum weight retention and infant anthropometric outcomes&lt;/title&gt;&lt;secondary-title&gt;Journal of Developmental Origins of Health and Disease&lt;/secondary-title&gt;&lt;/titles&gt;&lt;periodical&gt;&lt;full-title&gt;Journal of Developmental Origins of Health and Disease&lt;/full-title&gt;&lt;/periodical&gt;&lt;pages&gt;259-267&lt;/pages&gt;&lt;volume&gt;5&lt;/volume&gt;&lt;number&gt;03&lt;/number&gt;&lt;section&gt;259&lt;/section&gt;&lt;dates&gt;&lt;year&gt;2014&lt;/year&gt;&lt;/dates&gt;&lt;isbn&gt;2040-1744&amp;#xD;2040-1752&lt;/isbn&gt;&lt;urls&gt;&lt;/urls&gt;&lt;electronic-resource-num&gt;10.1017/s2040174414000117&lt;/electronic-resource-num&gt;&lt;/record&gt;&lt;/Cite&gt;&lt;/EndNote&gt;</w:instrText>
            </w:r>
            <w:r w:rsidR="00616EE6">
              <w:rPr>
                <w:noProof/>
              </w:rPr>
              <w:fldChar w:fldCharType="separate"/>
            </w:r>
            <w:r w:rsidR="002747EA" w:rsidRPr="002747EA">
              <w:rPr>
                <w:noProof/>
                <w:vertAlign w:val="superscript"/>
              </w:rPr>
              <w:t>449</w:t>
            </w:r>
            <w:r w:rsidR="00616EE6">
              <w:rPr>
                <w:noProof/>
              </w:rPr>
              <w:fldChar w:fldCharType="end"/>
            </w:r>
            <w:r w:rsidRPr="00C12274">
              <w:rPr>
                <w:noProof/>
              </w:rPr>
              <w:t xml:space="preserve"> Kong et a</w:t>
            </w:r>
            <w:r>
              <w:rPr>
                <w:noProof/>
              </w:rPr>
              <w:t>l 2014b</w:t>
            </w:r>
            <w:r w:rsidR="00616EE6">
              <w:fldChar w:fldCharType="begin">
                <w:fldData xml:space="preserve">PEVuZE5vdGU+PENpdGU+PEF1dGhvcj5Lb25nPC9BdXRob3I+PFllYXI+MjAxNDwvWWVhcj48UmVj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</w:fldData>
              </w:fldChar>
            </w:r>
            <w:r w:rsidR="002747EA">
              <w:instrText xml:space="preserve"> ADDIN EN.CITE </w:instrText>
            </w:r>
            <w:r w:rsidR="002747EA">
              <w:fldChar w:fldCharType="begin">
                <w:fldData xml:space="preserve">PEVuZE5vdGU+PENpdGU+PEF1dGhvcj5Lb25nPC9BdXRob3I+PFllYXI+MjAxNDwvWWVhcj48UmVj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</w:fldData>
              </w:fldChar>
            </w:r>
            <w:r w:rsidR="002747EA">
              <w:instrText xml:space="preserve"> ADDIN EN.CITE.DATA </w:instrText>
            </w:r>
            <w:r w:rsidR="002747EA">
              <w:fldChar w:fldCharType="end"/>
            </w:r>
            <w:r w:rsidR="00616EE6">
              <w:fldChar w:fldCharType="separate"/>
            </w:r>
            <w:r w:rsidR="002747EA" w:rsidRPr="002747EA">
              <w:rPr>
                <w:noProof/>
                <w:vertAlign w:val="superscript"/>
              </w:rPr>
              <w:t>541</w:t>
            </w:r>
            <w:r w:rsidR="00616EE6">
              <w:fldChar w:fldCharType="end"/>
            </w:r>
          </w:p>
          <w:p w14:paraId="29066D95" w14:textId="2E8C4DBB" w:rsidR="000A1756" w:rsidRDefault="00DD3C0C" w:rsidP="00E70A06">
            <w:r w:rsidRPr="00C12274">
              <w:t>United States</w:t>
            </w:r>
          </w:p>
        </w:tc>
        <w:tc>
          <w:tcPr>
            <w:tcW w:w="1670" w:type="dxa"/>
            <w:tcBorders>
              <w:left w:val="single" w:sz="4" w:space="0" w:color="3B3474"/>
              <w:right w:val="single" w:sz="4" w:space="0" w:color="3B3474"/>
            </w:tcBorders>
          </w:tcPr>
          <w:p w14:paraId="48854B83" w14:textId="77777777" w:rsidR="000A1756" w:rsidRDefault="000A1756" w:rsidP="00D424F3">
            <w:r>
              <w:t>Intervention 18</w:t>
            </w:r>
          </w:p>
          <w:p w14:paraId="76A6ABEA" w14:textId="15A8E5D8" w:rsidR="000A1756" w:rsidRDefault="000A1756" w:rsidP="00D424F3">
            <w:r>
              <w:t>Control 19</w:t>
            </w:r>
          </w:p>
        </w:tc>
        <w:tc>
          <w:tcPr>
            <w:tcW w:w="5395" w:type="dxa"/>
            <w:tcBorders>
              <w:left w:val="single" w:sz="4" w:space="0" w:color="3B3474"/>
              <w:right w:val="single" w:sz="4" w:space="0" w:color="3B3474"/>
            </w:tcBorders>
          </w:tcPr>
          <w:p w14:paraId="6E61EFC7" w14:textId="40CB639A" w:rsidR="000A1756" w:rsidRDefault="000A1756" w:rsidP="00A51C8A">
            <w:r w:rsidRPr="00B4011B">
              <w:rPr>
                <w:b/>
              </w:rPr>
              <w:t>Aim</w:t>
            </w:r>
            <w:r>
              <w:t xml:space="preserve">: </w:t>
            </w:r>
            <w:r w:rsidRPr="00B4011B">
              <w:t>to promote MPA among overweight and obese pregnant women, via walking, and to evaluate the effect of the intervention on maternal and birth outcomes</w:t>
            </w:r>
            <w:r>
              <w:t>.</w:t>
            </w:r>
          </w:p>
          <w:p w14:paraId="1BD6260B" w14:textId="30897B75" w:rsidR="000A1756" w:rsidRDefault="000A1756" w:rsidP="00A51C8A">
            <w:r w:rsidRPr="009B142C">
              <w:rPr>
                <w:b/>
              </w:rPr>
              <w:t>Population</w:t>
            </w:r>
            <w:r>
              <w:t xml:space="preserve">: </w:t>
            </w:r>
            <w:r w:rsidRPr="0073365E">
              <w:t>non-exercising, overweight or obese pregnant women</w:t>
            </w:r>
            <w:r w:rsidR="00DD3C0C">
              <w:t xml:space="preserve">; </w:t>
            </w:r>
            <w:r w:rsidR="00DD3C0C" w:rsidRPr="00C12274">
              <w:rPr>
                <w:sz w:val="16"/>
                <w:szCs w:val="16"/>
              </w:rPr>
              <w:t>BMI ≥25</w:t>
            </w:r>
            <w:r w:rsidR="00DD3C0C">
              <w:rPr>
                <w:sz w:val="16"/>
                <w:szCs w:val="16"/>
              </w:rPr>
              <w:t>.</w:t>
            </w:r>
          </w:p>
          <w:p w14:paraId="396258F1" w14:textId="77777777" w:rsidR="00DD3C0C" w:rsidRDefault="00DD3C0C" w:rsidP="00DD3C0C">
            <w:r w:rsidRPr="005E4EF9">
              <w:rPr>
                <w:b/>
              </w:rPr>
              <w:t>Intervention</w:t>
            </w:r>
            <w:r>
              <w:rPr>
                <w:b/>
              </w:rPr>
              <w:t>:</w:t>
            </w:r>
          </w:p>
          <w:p w14:paraId="0CFAE102" w14:textId="77777777" w:rsidR="00DD3C0C" w:rsidRPr="00C45716" w:rsidRDefault="00DD3C0C" w:rsidP="00DD3C0C">
            <w:pPr>
              <w:pStyle w:val="bullet"/>
            </w:pPr>
            <w:r w:rsidRPr="00C45716">
              <w:rPr>
                <w:i/>
              </w:rPr>
              <w:t>Supervised</w:t>
            </w:r>
            <w:r w:rsidRPr="00C45716">
              <w:t xml:space="preserve">: </w:t>
            </w:r>
            <w:r>
              <w:t>No</w:t>
            </w:r>
          </w:p>
          <w:p w14:paraId="608300C7" w14:textId="507EDD49" w:rsidR="00DD3C0C" w:rsidRPr="00DD3C0C" w:rsidRDefault="00DD3C0C" w:rsidP="00DD3C0C">
            <w:pPr>
              <w:pStyle w:val="bullet"/>
              <w:rPr>
                <w:b/>
              </w:rPr>
            </w:pPr>
            <w:r w:rsidRPr="00C45716">
              <w:rPr>
                <w:i/>
              </w:rPr>
              <w:t>Type and duration</w:t>
            </w:r>
            <w:r w:rsidRPr="00C45716">
              <w:t xml:space="preserve">: </w:t>
            </w:r>
            <w:r>
              <w:t xml:space="preserve">Aerobic; Walking; </w:t>
            </w:r>
            <w:r w:rsidRPr="00C12274">
              <w:rPr>
                <w:sz w:val="16"/>
                <w:szCs w:val="16"/>
              </w:rPr>
              <w:t>150 min per week from week 15 to at least week 35</w:t>
            </w:r>
            <w:r>
              <w:rPr>
                <w:sz w:val="16"/>
                <w:szCs w:val="16"/>
              </w:rPr>
              <w:t>.</w:t>
            </w:r>
          </w:p>
          <w:p w14:paraId="731E3873" w14:textId="1CC1C3BD" w:rsidR="000A1756" w:rsidRPr="00267758" w:rsidRDefault="00DD3C0C" w:rsidP="00DD3C0C">
            <w:pPr>
              <w:pStyle w:val="bullet"/>
              <w:rPr>
                <w:b/>
              </w:rPr>
            </w:pPr>
            <w:r w:rsidRPr="00C45716">
              <w:rPr>
                <w:i/>
              </w:rPr>
              <w:t>Intensity</w:t>
            </w:r>
            <w:r w:rsidRPr="00C45716">
              <w:t xml:space="preserve">: </w:t>
            </w:r>
            <w:r w:rsidRPr="00C12274">
              <w:rPr>
                <w:sz w:val="16"/>
                <w:szCs w:val="16"/>
              </w:rPr>
              <w:t xml:space="preserve">Moderate; </w:t>
            </w:r>
            <w:r w:rsidRPr="00C12274">
              <w:rPr>
                <w:rFonts w:ascii="Arial" w:hAnsi="Arial" w:cs="Arial"/>
                <w:color w:val="000000"/>
                <w:sz w:val="16"/>
                <w:szCs w:val="16"/>
                <w:shd w:val="clear" w:color="auto" w:fill="FFFFFF"/>
              </w:rPr>
              <w:t>≥ 80 steps per minute in 8 minute blocks</w:t>
            </w:r>
            <w:r>
              <w:t>.</w:t>
            </w:r>
          </w:p>
        </w:tc>
        <w:tc>
          <w:tcPr>
            <w:tcW w:w="5953" w:type="dxa"/>
            <w:tcBorders>
              <w:left w:val="single" w:sz="4" w:space="0" w:color="3B3474"/>
              <w:right w:val="single" w:sz="4" w:space="0" w:color="3B3474"/>
            </w:tcBorders>
          </w:tcPr>
          <w:p w14:paraId="05C5FEED" w14:textId="17D182F9" w:rsidR="000A1756" w:rsidRDefault="000A1756" w:rsidP="0075011B">
            <w:r>
              <w:t>Overweight women: intervention (n=9) vs control (n=9)</w:t>
            </w:r>
          </w:p>
          <w:p w14:paraId="744A9895" w14:textId="6CCC8F53" w:rsidR="000A1756" w:rsidRDefault="000A1756" w:rsidP="003333C1">
            <w:pPr>
              <w:pStyle w:val="bullet"/>
            </w:pPr>
            <w:r>
              <w:t>Gestational weight gain (kg): 10.53±5.37 vs 9.94±6.14</w:t>
            </w:r>
          </w:p>
          <w:p w14:paraId="4275EE51" w14:textId="4AC12D03" w:rsidR="000A1756" w:rsidRDefault="00126274" w:rsidP="003333C1">
            <w:pPr>
              <w:pStyle w:val="bullet"/>
            </w:pPr>
            <w:r>
              <w:t>Gestational diabetes</w:t>
            </w:r>
            <w:r w:rsidR="000A1756">
              <w:t>: 1 vs 1</w:t>
            </w:r>
          </w:p>
          <w:p w14:paraId="4057E29E" w14:textId="213C1BCC" w:rsidR="000A1756" w:rsidRDefault="000A1756" w:rsidP="003333C1">
            <w:pPr>
              <w:pStyle w:val="bullet"/>
            </w:pPr>
            <w:r>
              <w:t>Birth weight &gt;4000</w:t>
            </w:r>
            <w:r w:rsidR="001919FC">
              <w:t xml:space="preserve"> </w:t>
            </w:r>
            <w:r>
              <w:t>g: 3 vs 1</w:t>
            </w:r>
          </w:p>
          <w:p w14:paraId="0AC299DD" w14:textId="34821CE6" w:rsidR="000A1756" w:rsidRDefault="000A1756" w:rsidP="003333C1">
            <w:pPr>
              <w:pStyle w:val="bullet"/>
            </w:pPr>
            <w:r>
              <w:t>Preterm birth: 0 vs 1</w:t>
            </w:r>
          </w:p>
          <w:p w14:paraId="2A64C8AE" w14:textId="777393D9" w:rsidR="000A1756" w:rsidRDefault="000A1756" w:rsidP="003333C1">
            <w:pPr>
              <w:pStyle w:val="bullet"/>
            </w:pPr>
            <w:r>
              <w:t>Caesarean section: 0 vs 4</w:t>
            </w:r>
          </w:p>
          <w:p w14:paraId="3269F6AC" w14:textId="77777777" w:rsidR="000A1756" w:rsidRDefault="000A1756" w:rsidP="0075011B">
            <w:r>
              <w:t>Obese women: intervention (n=9) vs control (n=10):</w:t>
            </w:r>
          </w:p>
          <w:p w14:paraId="0B9DBFC1" w14:textId="3BEE15B6" w:rsidR="000A1756" w:rsidRDefault="000A1756" w:rsidP="003333C1">
            <w:pPr>
              <w:pStyle w:val="bullet"/>
            </w:pPr>
            <w:r>
              <w:t>Gestational weight gain (kg): 12.07±9.01 vs 12.48±8.51</w:t>
            </w:r>
          </w:p>
          <w:p w14:paraId="79B64CFE" w14:textId="2741162B" w:rsidR="000A1756" w:rsidRDefault="00126274" w:rsidP="003333C1">
            <w:pPr>
              <w:pStyle w:val="bullet"/>
            </w:pPr>
            <w:r>
              <w:t>Gestational diabetes</w:t>
            </w:r>
            <w:r w:rsidR="000A1756">
              <w:t>: 0 vs 0</w:t>
            </w:r>
          </w:p>
          <w:p w14:paraId="2949A8A1" w14:textId="09D6E9C1" w:rsidR="000A1756" w:rsidRDefault="000A1756" w:rsidP="003333C1">
            <w:pPr>
              <w:pStyle w:val="bullet"/>
            </w:pPr>
            <w:r>
              <w:t>Birth weight &gt;4000g: 2 vs 5</w:t>
            </w:r>
          </w:p>
          <w:p w14:paraId="7E9B6F4E" w14:textId="77777777" w:rsidR="000A1756" w:rsidRDefault="000A1756" w:rsidP="003333C1">
            <w:pPr>
              <w:pStyle w:val="bullet"/>
            </w:pPr>
            <w:r>
              <w:t>Preterm birth: 0 vs 0</w:t>
            </w:r>
          </w:p>
          <w:p w14:paraId="2C09F5AE" w14:textId="73677031" w:rsidR="000A1756" w:rsidRDefault="000A1756" w:rsidP="003333C1">
            <w:pPr>
              <w:pStyle w:val="bullet"/>
            </w:pPr>
            <w:r>
              <w:t>Caesarean section: 5 vs 5</w:t>
            </w:r>
          </w:p>
          <w:p w14:paraId="6247FB90" w14:textId="0F6AA978" w:rsidR="000A1756" w:rsidRDefault="00D62C90" w:rsidP="003333C1">
            <w:pPr>
              <w:pStyle w:val="bullet"/>
            </w:pPr>
            <w:r>
              <w:t>Pre-eclamp</w:t>
            </w:r>
            <w:r w:rsidR="006A0135">
              <w:t>s</w:t>
            </w:r>
            <w:r w:rsidR="000A1756">
              <w:t>ia: 1 vs 0</w:t>
            </w:r>
          </w:p>
          <w:p w14:paraId="300E74D3" w14:textId="5CBAAE5B" w:rsidR="000A1756" w:rsidRDefault="000A1756" w:rsidP="0075011B">
            <w:r>
              <w:t>Overweight women: intervention (n=8) vs control (n=10):</w:t>
            </w:r>
          </w:p>
          <w:p w14:paraId="4DE4D0F6" w14:textId="726A1863" w:rsidR="000A1756" w:rsidRDefault="000A1756" w:rsidP="0075011B">
            <w:pPr>
              <w:pStyle w:val="bullet"/>
            </w:pPr>
            <w:r w:rsidRPr="0075011B">
              <w:t xml:space="preserve">Weight retention </w:t>
            </w:r>
            <w:r>
              <w:t xml:space="preserve">at 1 month </w:t>
            </w:r>
            <w:r w:rsidRPr="0075011B">
              <w:t>(kg)</w:t>
            </w:r>
            <w:r>
              <w:t>:</w:t>
            </w:r>
            <w:r w:rsidRPr="0075011B">
              <w:t xml:space="preserve"> </w:t>
            </w:r>
            <w:r>
              <w:t>5.34</w:t>
            </w:r>
            <w:r w:rsidRPr="0075011B">
              <w:rPr>
                <w:rFonts w:ascii="Helvetica" w:hAnsi="Helvetica"/>
              </w:rPr>
              <w:t>±</w:t>
            </w:r>
            <w:r w:rsidRPr="0075011B">
              <w:t xml:space="preserve">6.05 </w:t>
            </w:r>
            <w:r>
              <w:t xml:space="preserve">vs </w:t>
            </w:r>
            <w:r w:rsidRPr="0075011B">
              <w:t xml:space="preserve">1.62 </w:t>
            </w:r>
            <w:r w:rsidRPr="0075011B">
              <w:rPr>
                <w:rFonts w:ascii="Helvetica" w:hAnsi="Helvetica"/>
              </w:rPr>
              <w:t xml:space="preserve">± </w:t>
            </w:r>
            <w:r w:rsidRPr="0075011B">
              <w:t xml:space="preserve">5.58 </w:t>
            </w:r>
          </w:p>
          <w:p w14:paraId="7F8ABA06" w14:textId="44B13717" w:rsidR="000A1756" w:rsidRPr="0075011B" w:rsidRDefault="000A1756" w:rsidP="0075011B">
            <w:pPr>
              <w:pStyle w:val="bullet"/>
            </w:pPr>
            <w:r>
              <w:t>Weight retention at 6 months (kg): 1.64</w:t>
            </w:r>
            <w:r w:rsidRPr="0075011B">
              <w:rPr>
                <w:rFonts w:ascii="Helvetica" w:hAnsi="Helvetica"/>
              </w:rPr>
              <w:t>±</w:t>
            </w:r>
            <w:r w:rsidRPr="0075011B">
              <w:t xml:space="preserve">2.09 </w:t>
            </w:r>
            <w:r>
              <w:t xml:space="preserve">vs </w:t>
            </w:r>
            <w:r w:rsidRPr="0075011B">
              <w:rPr>
                <w:rFonts w:ascii="Helvetica" w:hAnsi="Helvetica"/>
              </w:rPr>
              <w:t>–</w:t>
            </w:r>
            <w:r>
              <w:t>0.94</w:t>
            </w:r>
            <w:r w:rsidRPr="0075011B">
              <w:rPr>
                <w:rFonts w:ascii="Helvetica" w:hAnsi="Helvetica"/>
              </w:rPr>
              <w:t>±</w:t>
            </w:r>
            <w:r w:rsidRPr="0075011B">
              <w:t>5.60</w:t>
            </w:r>
          </w:p>
          <w:p w14:paraId="5904C7C6" w14:textId="559561C3" w:rsidR="000A1756" w:rsidRDefault="000A1756" w:rsidP="0075011B">
            <w:r>
              <w:t>Obese women: intervention (n=7) vs control (n=9):</w:t>
            </w:r>
          </w:p>
          <w:p w14:paraId="3916858E" w14:textId="5ED459B8" w:rsidR="000A1756" w:rsidRPr="0075011B" w:rsidRDefault="000A1756" w:rsidP="0075011B">
            <w:pPr>
              <w:pStyle w:val="bullet"/>
            </w:pPr>
            <w:r>
              <w:t xml:space="preserve">Weight retention at 1 month (kg): </w:t>
            </w:r>
            <w:r w:rsidRPr="0075011B">
              <w:t xml:space="preserve">1.43 </w:t>
            </w:r>
            <w:r w:rsidRPr="0075011B">
              <w:rPr>
                <w:rFonts w:ascii="Helvetica" w:hAnsi="Helvetica"/>
              </w:rPr>
              <w:t xml:space="preserve">± </w:t>
            </w:r>
            <w:r w:rsidRPr="0075011B">
              <w:t xml:space="preserve">5.36 </w:t>
            </w:r>
            <w:r>
              <w:t xml:space="preserve">vs </w:t>
            </w:r>
            <w:r w:rsidRPr="0075011B">
              <w:t xml:space="preserve">3.05 </w:t>
            </w:r>
            <w:r w:rsidRPr="0075011B">
              <w:rPr>
                <w:rFonts w:ascii="Helvetica" w:hAnsi="Helvetica"/>
              </w:rPr>
              <w:t xml:space="preserve">± </w:t>
            </w:r>
            <w:r w:rsidRPr="0075011B">
              <w:t>8.24</w:t>
            </w:r>
          </w:p>
          <w:p w14:paraId="4C00A845" w14:textId="77777777" w:rsidR="000A1756" w:rsidRDefault="000A1756" w:rsidP="00D01F02">
            <w:pPr>
              <w:pStyle w:val="bullet"/>
            </w:pPr>
            <w:r>
              <w:t>Weight retention at 6 months (kg):</w:t>
            </w:r>
            <w:r w:rsidRPr="0075011B">
              <w:t xml:space="preserve"> –</w:t>
            </w:r>
            <w:r>
              <w:t>0.10±</w:t>
            </w:r>
            <w:r w:rsidRPr="0075011B">
              <w:t>8.11</w:t>
            </w:r>
            <w:r>
              <w:t xml:space="preserve"> vs 6.35±</w:t>
            </w:r>
            <w:r w:rsidRPr="0075011B">
              <w:t>7.47</w:t>
            </w:r>
          </w:p>
          <w:p w14:paraId="0B66D260" w14:textId="77777777" w:rsidR="001919FC" w:rsidRPr="00387D37" w:rsidRDefault="00CD549D" w:rsidP="001919FC">
            <w:r w:rsidRPr="00387D37">
              <w:t>In</w:t>
            </w:r>
            <w:r w:rsidR="007A3BF6" w:rsidRPr="00387D37">
              <w:t>fants</w:t>
            </w:r>
            <w:r w:rsidRPr="00387D37">
              <w:t xml:space="preserve"> of overweight women</w:t>
            </w:r>
            <w:r w:rsidR="002A6E6A" w:rsidRPr="00387D37">
              <w:t>:</w:t>
            </w:r>
          </w:p>
          <w:p w14:paraId="25398C75" w14:textId="49F408C1" w:rsidR="001919FC" w:rsidRPr="00387D37" w:rsidRDefault="001919FC" w:rsidP="001919FC">
            <w:pPr>
              <w:pStyle w:val="bullet"/>
            </w:pPr>
            <w:r w:rsidRPr="00387D37">
              <w:t>Weight at 1 month:</w:t>
            </w:r>
            <w:r w:rsidR="00C300C6" w:rsidRPr="00387D37">
              <w:t xml:space="preserve"> 4.49±0.4 (n=9) vs 4.63±0.59 (n=9)</w:t>
            </w:r>
          </w:p>
          <w:p w14:paraId="3200B24D" w14:textId="77777777" w:rsidR="001919FC" w:rsidRPr="00387D37" w:rsidRDefault="001919FC" w:rsidP="001919FC">
            <w:pPr>
              <w:pStyle w:val="bullet"/>
            </w:pPr>
            <w:r w:rsidRPr="00387D37">
              <w:t>Weight at 6 months:</w:t>
            </w:r>
            <w:r w:rsidR="00C300C6" w:rsidRPr="00387D37">
              <w:t xml:space="preserve"> 7.94±0.98 (n=8) vs 7.94±2.1 (n=9)</w:t>
            </w:r>
          </w:p>
          <w:p w14:paraId="23820F53" w14:textId="77777777" w:rsidR="00C300C6" w:rsidRPr="00387D37" w:rsidRDefault="00C300C6" w:rsidP="00C300C6">
            <w:r w:rsidRPr="00387D37">
              <w:t>Infants of obese women:</w:t>
            </w:r>
          </w:p>
          <w:p w14:paraId="1EEAEDBA" w14:textId="4CDBFC7B" w:rsidR="00C300C6" w:rsidRPr="00387D37" w:rsidRDefault="00C300C6" w:rsidP="001919FC">
            <w:pPr>
              <w:pStyle w:val="bullet"/>
            </w:pPr>
            <w:r w:rsidRPr="00387D37">
              <w:t>We</w:t>
            </w:r>
            <w:r w:rsidR="00BA36E5" w:rsidRPr="00387D37">
              <w:t>ight at 1 month:</w:t>
            </w:r>
            <w:r w:rsidR="00F67F44" w:rsidRPr="00387D37">
              <w:t xml:space="preserve"> </w:t>
            </w:r>
            <w:r w:rsidR="005B52B1" w:rsidRPr="00387D37">
              <w:t>4.37±0.7 (n=9) vs 4.63±0.42 (n=9)</w:t>
            </w:r>
          </w:p>
          <w:p w14:paraId="69688B23" w14:textId="7ADBE83E" w:rsidR="00BA36E5" w:rsidRPr="00CD3319" w:rsidRDefault="00BA36E5" w:rsidP="001919FC">
            <w:pPr>
              <w:pStyle w:val="bullet"/>
            </w:pPr>
            <w:r w:rsidRPr="00387D37">
              <w:t xml:space="preserve">Weight at 6 months: </w:t>
            </w:r>
            <w:r w:rsidR="00D90251" w:rsidRPr="00387D37">
              <w:t xml:space="preserve">7.85±0.79 </w:t>
            </w:r>
            <w:r w:rsidR="005B52B1" w:rsidRPr="00387D37">
              <w:t>(n=7) vs 8.35±1.24 (n=9)</w:t>
            </w:r>
          </w:p>
        </w:tc>
      </w:tr>
      <w:tr w:rsidR="000A1756" w:rsidRPr="00A652CB" w14:paraId="69764F8B" w14:textId="77777777" w:rsidTr="000A1756">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305" w:type="dxa"/>
            <w:tcBorders>
              <w:left w:val="single" w:sz="4" w:space="0" w:color="3B3474"/>
              <w:right w:val="single" w:sz="4" w:space="0" w:color="3B3474"/>
            </w:tcBorders>
          </w:tcPr>
          <w:p w14:paraId="7C91FA49" w14:textId="49B22E08" w:rsidR="007D4CC2" w:rsidRPr="00C12274" w:rsidRDefault="007D4CC2" w:rsidP="00E70A06">
            <w:r>
              <w:t>Murtezani et al 2014</w:t>
            </w:r>
            <w:r w:rsidR="00616EE6">
              <w:fldChar w:fldCharType="begin"/>
            </w:r>
            <w:r w:rsidR="002747EA">
              <w:instrText xml:space="preserve"> ADDIN EN.CITE &lt;EndNote&gt;&lt;Cite&gt;&lt;Author&gt;Murtezani&lt;/Author&gt;&lt;Year&gt;2014&lt;/Year&gt;&lt;RecNum&gt;699&lt;/RecNum&gt;&lt;DisplayText&gt;&lt;style face="superscript" font="Trebuchet MS" size="9"&gt;436&lt;/style&gt;&lt;/DisplayText&gt;&lt;record&gt;&lt;rec-number&gt;699&lt;/rec-number&gt;&lt;foreign-keys&gt;&lt;key app="EN" db-id="exvasrfx2dtraoesasxp2szsxa2df502592x" timestamp="1540530361"&gt;699&lt;/key&gt;&lt;/foreign-keys&gt;&lt;ref-type name="Journal Article"&gt;17&lt;/ref-type&gt;&lt;contributors&gt;&lt;authors&gt;&lt;author&gt;Murtezani, A.&lt;/author&gt;&lt;author&gt;Pacarada, M.&lt;/author&gt;&lt;author&gt;Ibraimi, Z.&lt;/author&gt;&lt;author&gt;Nevzati, A.&lt;/author&gt;&lt;author&gt;Abazi, N.&lt;/author&gt;&lt;/authors&gt;&lt;/contributors&gt;&lt;auth-address&gt;Physical Medicine and Rehabilitation Clinic University Clinical Center of Kosovo Prishtina, Republic of Kosovo - ardianaa@yahoo.com.&lt;/auth-address&gt;&lt;titles&gt;&lt;title&gt;The impact of exercise during pregnancy on neonatal outcomes: a randomized controlled trial&lt;/title&gt;&lt;secondary-title&gt;J Sports Med Phys Fitness&lt;/secondary-title&gt;&lt;/titles&gt;&lt;periodical&gt;&lt;full-title&gt;J Sports Med Phys Fitness&lt;/full-title&gt;&lt;/periodical&gt;&lt;pages&gt;802-8&lt;/pages&gt;&lt;volume&gt;54&lt;/volume&gt;&lt;number&gt;6&lt;/number&gt;&lt;edition&gt;2014/10/29&lt;/edition&gt;&lt;keywords&gt;&lt;keyword&gt;Adult&lt;/keyword&gt;&lt;keyword&gt;Apgar Score&lt;/keyword&gt;&lt;keyword&gt;Birth Weight&lt;/keyword&gt;&lt;keyword&gt;Exercise/*physiology&lt;/keyword&gt;&lt;keyword&gt;Female&lt;/keyword&gt;&lt;keyword&gt;Gestational Age&lt;/keyword&gt;&lt;keyword&gt;Humans&lt;/keyword&gt;&lt;keyword&gt;Infant, Newborn/*growth &amp;amp; development&lt;/keyword&gt;&lt;keyword&gt;Male&lt;/keyword&gt;&lt;keyword&gt;Pregnancy/*physiology&lt;/keyword&gt;&lt;keyword&gt;Resistance Training&lt;/keyword&gt;&lt;keyword&gt;Young Adult&lt;/keyword&gt;&lt;/keywords&gt;&lt;dates&gt;&lt;year&gt;2014&lt;/year&gt;&lt;pub-dates&gt;&lt;date&gt;Dec&lt;/date&gt;&lt;/pub-dates&gt;&lt;/dates&gt;&lt;isbn&gt;0022-4707 (Print)&amp;#xD;0022-4707 (Linking)&lt;/isbn&gt;&lt;accession-num&gt;25350037&lt;/accession-num&gt;&lt;urls&gt;&lt;related-urls&gt;&lt;url&gt;https://www.ncbi.nlm.nih.gov/pubmed/25350037&lt;/url&gt;&lt;/related-urls&gt;&lt;/urls&gt;&lt;/record&gt;&lt;/Cite&gt;&lt;/EndNote&gt;</w:instrText>
            </w:r>
            <w:r w:rsidR="00616EE6">
              <w:fldChar w:fldCharType="separate"/>
            </w:r>
            <w:r w:rsidR="002747EA" w:rsidRPr="002747EA">
              <w:rPr>
                <w:noProof/>
                <w:vertAlign w:val="superscript"/>
              </w:rPr>
              <w:t>436</w:t>
            </w:r>
            <w:r w:rsidR="00616EE6">
              <w:fldChar w:fldCharType="end"/>
            </w:r>
          </w:p>
          <w:p w14:paraId="3296B0D9" w14:textId="073BC50C" w:rsidR="000A1756" w:rsidRPr="00362C86" w:rsidRDefault="007D4CC2" w:rsidP="00E70A06">
            <w:r w:rsidRPr="00C12274">
              <w:t>Kosovo</w:t>
            </w:r>
          </w:p>
        </w:tc>
        <w:tc>
          <w:tcPr>
            <w:tcW w:w="1670" w:type="dxa"/>
            <w:tcBorders>
              <w:left w:val="single" w:sz="4" w:space="0" w:color="3B3474"/>
              <w:right w:val="single" w:sz="4" w:space="0" w:color="3B3474"/>
            </w:tcBorders>
          </w:tcPr>
          <w:p w14:paraId="218EB189" w14:textId="77777777" w:rsidR="000A1756" w:rsidRDefault="000A1756" w:rsidP="00D424F3">
            <w:r>
              <w:t>Intervention 30</w:t>
            </w:r>
          </w:p>
          <w:p w14:paraId="5A0B48AD" w14:textId="2B018C9D" w:rsidR="000A1756" w:rsidRDefault="000A1756" w:rsidP="00D424F3">
            <w:r>
              <w:t>Control 33</w:t>
            </w:r>
          </w:p>
        </w:tc>
        <w:tc>
          <w:tcPr>
            <w:tcW w:w="5395" w:type="dxa"/>
            <w:tcBorders>
              <w:left w:val="single" w:sz="4" w:space="0" w:color="3B3474"/>
              <w:right w:val="single" w:sz="4" w:space="0" w:color="3B3474"/>
            </w:tcBorders>
          </w:tcPr>
          <w:p w14:paraId="02D606AF" w14:textId="52FB2A3D" w:rsidR="000A1756" w:rsidRDefault="000A1756" w:rsidP="002D08F6">
            <w:pPr>
              <w:rPr>
                <w:shd w:val="clear" w:color="auto" w:fill="FFFFFF"/>
              </w:rPr>
            </w:pPr>
            <w:r w:rsidRPr="000E0C5F">
              <w:rPr>
                <w:b/>
                <w:shd w:val="clear" w:color="auto" w:fill="FFFFFF"/>
              </w:rPr>
              <w:t>Aim</w:t>
            </w:r>
            <w:r>
              <w:rPr>
                <w:shd w:val="clear" w:color="auto" w:fill="FFFFFF"/>
              </w:rPr>
              <w:t>: To examine</w:t>
            </w:r>
            <w:r w:rsidRPr="007748E4">
              <w:rPr>
                <w:shd w:val="clear" w:color="auto" w:fill="FFFFFF"/>
              </w:rPr>
              <w:t xml:space="preserve"> the effect of aerobic and strength conditioning exercise performed during the second and the </w:t>
            </w:r>
            <w:r>
              <w:rPr>
                <w:shd w:val="clear" w:color="auto" w:fill="FFFFFF"/>
              </w:rPr>
              <w:t>third trimester of pregnancy.</w:t>
            </w:r>
          </w:p>
          <w:p w14:paraId="692A5285" w14:textId="1B032106" w:rsidR="000A1756" w:rsidRDefault="000A1756" w:rsidP="002D08F6">
            <w:pPr>
              <w:rPr>
                <w:shd w:val="clear" w:color="auto" w:fill="FFFFFF"/>
              </w:rPr>
            </w:pPr>
            <w:r w:rsidRPr="000E0C5F">
              <w:rPr>
                <w:b/>
                <w:shd w:val="clear" w:color="auto" w:fill="FFFFFF"/>
              </w:rPr>
              <w:t>Population</w:t>
            </w:r>
            <w:r>
              <w:rPr>
                <w:shd w:val="clear" w:color="auto" w:fill="FFFFFF"/>
              </w:rPr>
              <w:t>: N</w:t>
            </w:r>
            <w:r w:rsidRPr="007748E4">
              <w:rPr>
                <w:shd w:val="clear" w:color="auto" w:fill="FFFFFF"/>
              </w:rPr>
              <w:t>ulliparous, previously inactive women.</w:t>
            </w:r>
            <w:r w:rsidR="007D4CC2">
              <w:rPr>
                <w:shd w:val="clear" w:color="auto" w:fill="FFFFFF"/>
              </w:rPr>
              <w:t xml:space="preserve"> Mixed BMIs.</w:t>
            </w:r>
          </w:p>
          <w:p w14:paraId="77E2EA63" w14:textId="77777777" w:rsidR="007D4CC2" w:rsidRDefault="007D4CC2" w:rsidP="007D4CC2">
            <w:r w:rsidRPr="005E4EF9">
              <w:rPr>
                <w:b/>
              </w:rPr>
              <w:t>Intervention</w:t>
            </w:r>
            <w:r>
              <w:rPr>
                <w:b/>
              </w:rPr>
              <w:t>:</w:t>
            </w:r>
          </w:p>
          <w:p w14:paraId="5746DF5C" w14:textId="04A12A6F" w:rsidR="007D4CC2" w:rsidRPr="00C45716" w:rsidRDefault="007D4CC2" w:rsidP="007D4CC2">
            <w:pPr>
              <w:pStyle w:val="bullet"/>
            </w:pPr>
            <w:r w:rsidRPr="00C45716">
              <w:rPr>
                <w:i/>
              </w:rPr>
              <w:t>Supervised</w:t>
            </w:r>
            <w:r w:rsidRPr="00C45716">
              <w:t xml:space="preserve">: </w:t>
            </w:r>
            <w:r>
              <w:t>Yes</w:t>
            </w:r>
          </w:p>
          <w:p w14:paraId="54F3AEF4" w14:textId="609EE59F" w:rsidR="007D4CC2" w:rsidRPr="007D4CC2" w:rsidRDefault="007D4CC2" w:rsidP="007D4CC2">
            <w:pPr>
              <w:pStyle w:val="bullet"/>
            </w:pPr>
            <w:r w:rsidRPr="00C45716">
              <w:rPr>
                <w:i/>
              </w:rPr>
              <w:t>Type and duration</w:t>
            </w:r>
            <w:r w:rsidRPr="00C45716">
              <w:t xml:space="preserve">: </w:t>
            </w:r>
            <w:r>
              <w:t xml:space="preserve">Aerobic and resistance; </w:t>
            </w:r>
            <w:r w:rsidRPr="00C12274">
              <w:t>Treadmill, stationary cycling, muscle strengthening</w:t>
            </w:r>
            <w:r>
              <w:t xml:space="preserve">; </w:t>
            </w:r>
            <w:r w:rsidRPr="00C12274">
              <w:t>40-45 min, 3 times a week from week 18-19 until the end of pregnancy</w:t>
            </w:r>
            <w:r>
              <w:t>.</w:t>
            </w:r>
          </w:p>
          <w:p w14:paraId="7DEFF880" w14:textId="2368F9CF" w:rsidR="000A1756" w:rsidRPr="000E0C5F" w:rsidRDefault="007D4CC2" w:rsidP="007D4CC2">
            <w:pPr>
              <w:pStyle w:val="bullet"/>
            </w:pPr>
            <w:r w:rsidRPr="00C45716">
              <w:rPr>
                <w:i/>
              </w:rPr>
              <w:t>Intensity</w:t>
            </w:r>
            <w:r w:rsidRPr="00C45716">
              <w:t xml:space="preserve">: </w:t>
            </w:r>
            <w:r w:rsidRPr="00C12274">
              <w:t>Moderate; Borg scale 12-14</w:t>
            </w:r>
            <w:r>
              <w:t>.</w:t>
            </w:r>
          </w:p>
        </w:tc>
        <w:tc>
          <w:tcPr>
            <w:tcW w:w="5953" w:type="dxa"/>
            <w:tcBorders>
              <w:left w:val="single" w:sz="4" w:space="0" w:color="3B3474"/>
              <w:right w:val="single" w:sz="4" w:space="0" w:color="3B3474"/>
            </w:tcBorders>
          </w:tcPr>
          <w:p w14:paraId="459C4E0D" w14:textId="77777777" w:rsidR="000A1756" w:rsidRDefault="000A1756" w:rsidP="00A62BE1">
            <w:r>
              <w:t>Intervention vs control:</w:t>
            </w:r>
          </w:p>
          <w:p w14:paraId="59AA64A0" w14:textId="791FF0F3" w:rsidR="000A1756" w:rsidRPr="00A62BE1" w:rsidRDefault="000A1756" w:rsidP="00A62BE1">
            <w:pPr>
              <w:pStyle w:val="bullet"/>
            </w:pPr>
            <w:r>
              <w:t xml:space="preserve">Birthweight </w:t>
            </w:r>
            <w:r w:rsidRPr="00A62BE1">
              <w:t>&lt;2500 (g)</w:t>
            </w:r>
            <w:r>
              <w:t xml:space="preserve">: </w:t>
            </w:r>
            <w:r w:rsidRPr="00A62BE1">
              <w:t>3 (10.0%)</w:t>
            </w:r>
            <w:r>
              <w:t xml:space="preserve"> vs 0 </w:t>
            </w:r>
          </w:p>
          <w:p w14:paraId="7A1D36AA" w14:textId="127B75F6" w:rsidR="000A1756" w:rsidRPr="00A62BE1" w:rsidRDefault="000A1756" w:rsidP="00133B96">
            <w:pPr>
              <w:pStyle w:val="bullet"/>
            </w:pPr>
            <w:r>
              <w:t xml:space="preserve">Birthweight </w:t>
            </w:r>
            <w:r w:rsidRPr="00A62BE1">
              <w:t>≥4000 (g)</w:t>
            </w:r>
            <w:r>
              <w:t xml:space="preserve">: </w:t>
            </w:r>
            <w:r w:rsidRPr="00A62BE1">
              <w:t>2 (6.7%)</w:t>
            </w:r>
            <w:r w:rsidRPr="00A62BE1">
              <w:tab/>
            </w:r>
            <w:r>
              <w:t xml:space="preserve">vs </w:t>
            </w:r>
            <w:r w:rsidR="00133B96">
              <w:t>1 (3.0%)</w:t>
            </w:r>
          </w:p>
        </w:tc>
      </w:tr>
      <w:tr w:rsidR="000A1756" w:rsidRPr="00A652CB" w14:paraId="62C25D91" w14:textId="77777777" w:rsidTr="000A1756">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305" w:type="dxa"/>
            <w:tcBorders>
              <w:left w:val="single" w:sz="4" w:space="0" w:color="3B3474"/>
              <w:right w:val="single" w:sz="4" w:space="0" w:color="3B3474"/>
            </w:tcBorders>
          </w:tcPr>
          <w:p w14:paraId="7C7B6EC8" w14:textId="7A4FD4FD" w:rsidR="007D4CC2" w:rsidRPr="00C12274" w:rsidRDefault="007D4CC2" w:rsidP="00E70A06">
            <w:r>
              <w:rPr>
                <w:noProof/>
              </w:rPr>
              <w:t>Nascimento et al 2011b</w:t>
            </w:r>
            <w:r w:rsidR="00616EE6">
              <w:fldChar w:fldCharType="begin"/>
            </w:r>
            <w:r w:rsidR="002747EA">
              <w:instrText xml:space="preserve"> ADDIN EN.CITE &lt;EndNote&gt;&lt;Cite&gt;&lt;Author&gt;Nascimento&lt;/Author&gt;&lt;Year&gt;2011&lt;/Year&gt;&lt;RecNum&gt;1040&lt;/RecNum&gt;&lt;DisplayText&gt;&lt;style face="superscript" font="Trebuchet MS" size="9"&gt;437&lt;/style&gt;&lt;/DisplayText&gt;&lt;record&gt;&lt;rec-number&gt;1040&lt;/rec-number&gt;&lt;foreign-keys&gt;&lt;key app="EN" db-id="exvasrfx2dtraoesasxp2szsxa2df502592x" timestamp="1548983476"&gt;1040&lt;/key&gt;&lt;/foreign-keys&gt;&lt;ref-type name="Journal Article"&gt;17&lt;/ref-type&gt;&lt;contributors&gt;&lt;authors&gt;&lt;author&gt;Nascimento, S. L.&lt;/author&gt;&lt;author&gt;Surita, F. G.&lt;/author&gt;&lt;author&gt;Parpinelli, MÂ&lt;/author&gt;&lt;author&gt;Siani, S.&lt;/author&gt;&lt;author&gt;Pinto e Silva, J. L.&lt;/author&gt;&lt;/authors&gt;&lt;/contributors&gt;&lt;titles&gt;&lt;title&gt;The effect of an antenatal physical exercise programme on maternal/perinatal outcomes and quality of life in overweight and obese pregnant women: a randomised clinical trial&lt;/title&gt;&lt;secondary-title&gt;BJOG: An International Journal of Obstetrics &amp;amp; Gynaecology&lt;/secondary-title&gt;&lt;/titles&gt;&lt;periodical&gt;&lt;full-title&gt;BJOG: An International Journal of Obstetrics &amp;amp; Gynaecology&lt;/full-title&gt;&lt;/periodical&gt;&lt;pages&gt;1455-1463&lt;/pages&gt;&lt;volume&gt;118&lt;/volume&gt;&lt;number&gt;12&lt;/number&gt;&lt;section&gt;1455&lt;/section&gt;&lt;dates&gt;&lt;year&gt;2011&lt;/year&gt;&lt;/dates&gt;&lt;isbn&gt;14700328&lt;/isbn&gt;&lt;urls&gt;&lt;/urls&gt;&lt;electronic-resource-num&gt;10.1111/j.1471-0528.2011.03084.x&lt;/electronic-resource-num&gt;&lt;/record&gt;&lt;/Cite&gt;&lt;/EndNote&gt;</w:instrText>
            </w:r>
            <w:r w:rsidR="00616EE6">
              <w:fldChar w:fldCharType="separate"/>
            </w:r>
            <w:r w:rsidR="002747EA" w:rsidRPr="002747EA">
              <w:rPr>
                <w:noProof/>
                <w:vertAlign w:val="superscript"/>
              </w:rPr>
              <w:t>437</w:t>
            </w:r>
            <w:r w:rsidR="00616EE6">
              <w:fldChar w:fldCharType="end"/>
            </w:r>
          </w:p>
          <w:p w14:paraId="3BEA24F7" w14:textId="2655E425" w:rsidR="000A1756" w:rsidRPr="00362C86" w:rsidRDefault="007D4CC2" w:rsidP="00E70A06">
            <w:r w:rsidRPr="00C12274">
              <w:t>Brazil</w:t>
            </w:r>
          </w:p>
        </w:tc>
        <w:tc>
          <w:tcPr>
            <w:tcW w:w="1670" w:type="dxa"/>
            <w:tcBorders>
              <w:left w:val="single" w:sz="4" w:space="0" w:color="3B3474"/>
              <w:right w:val="single" w:sz="4" w:space="0" w:color="3B3474"/>
            </w:tcBorders>
          </w:tcPr>
          <w:p w14:paraId="58B8BE43" w14:textId="77777777" w:rsidR="000A1756" w:rsidRDefault="000A1756" w:rsidP="00D424F3">
            <w:r>
              <w:t>Intervention 39</w:t>
            </w:r>
          </w:p>
          <w:p w14:paraId="2098F731" w14:textId="2BF3A5D1" w:rsidR="000A1756" w:rsidRDefault="000A1756" w:rsidP="00D424F3">
            <w:r>
              <w:t>Control 41</w:t>
            </w:r>
          </w:p>
        </w:tc>
        <w:tc>
          <w:tcPr>
            <w:tcW w:w="5395" w:type="dxa"/>
            <w:tcBorders>
              <w:left w:val="single" w:sz="4" w:space="0" w:color="3B3474"/>
              <w:right w:val="single" w:sz="4" w:space="0" w:color="3B3474"/>
            </w:tcBorders>
          </w:tcPr>
          <w:p w14:paraId="2F0FC2CD" w14:textId="2C3E5410" w:rsidR="000A1756" w:rsidRPr="009927EC" w:rsidRDefault="000A1756" w:rsidP="009927EC">
            <w:r>
              <w:rPr>
                <w:b/>
                <w:shd w:val="clear" w:color="auto" w:fill="FFFFFF"/>
              </w:rPr>
              <w:t xml:space="preserve">Aim: </w:t>
            </w:r>
            <w:r w:rsidRPr="009927EC">
              <w:t>To evaluate the effectiveness and safety of physical</w:t>
            </w:r>
            <w:r>
              <w:t xml:space="preserve"> </w:t>
            </w:r>
            <w:r w:rsidRPr="009927EC">
              <w:t>exercise in terms of maternal/perinatal outcomes and the</w:t>
            </w:r>
            <w:r>
              <w:t xml:space="preserve"> </w:t>
            </w:r>
            <w:r w:rsidRPr="009927EC">
              <w:t>perception of quality of life (QoL).</w:t>
            </w:r>
          </w:p>
          <w:p w14:paraId="2C406C4E" w14:textId="2F9C95CF" w:rsidR="000A1756" w:rsidRPr="009927EC" w:rsidRDefault="000A1756" w:rsidP="009927EC">
            <w:r>
              <w:rPr>
                <w:b/>
                <w:shd w:val="clear" w:color="auto" w:fill="FFFFFF"/>
              </w:rPr>
              <w:t>Population:</w:t>
            </w:r>
            <w:r w:rsidRPr="009927EC">
              <w:rPr>
                <w:rFonts w:eastAsiaTheme="minorHAnsi"/>
                <w:lang w:val="en-GB"/>
              </w:rPr>
              <w:t xml:space="preserve"> </w:t>
            </w:r>
            <w:r>
              <w:t>P</w:t>
            </w:r>
            <w:r w:rsidRPr="009927EC">
              <w:t xml:space="preserve">regnant women (age </w:t>
            </w:r>
            <w:r>
              <w:t>≥</w:t>
            </w:r>
            <w:r w:rsidRPr="009927EC">
              <w:t>18 years;</w:t>
            </w:r>
            <w:r>
              <w:t xml:space="preserve"> </w:t>
            </w:r>
            <w:r w:rsidRPr="009927EC">
              <w:t xml:space="preserve">pre-gestational body mass index </w:t>
            </w:r>
            <w:r>
              <w:t>≥</w:t>
            </w:r>
            <w:r w:rsidRPr="009927EC">
              <w:t>26 kg/m</w:t>
            </w:r>
            <w:r w:rsidRPr="009927EC">
              <w:rPr>
                <w:rFonts w:eastAsiaTheme="majorEastAsia"/>
                <w:vertAlign w:val="superscript"/>
              </w:rPr>
              <w:t>2</w:t>
            </w:r>
            <w:r w:rsidRPr="009927EC">
              <w:t>; gestational age</w:t>
            </w:r>
            <w:r>
              <w:t xml:space="preserve"> </w:t>
            </w:r>
            <w:r w:rsidRPr="009927EC">
              <w:t>14–24 weeks).</w:t>
            </w:r>
          </w:p>
          <w:p w14:paraId="5E70F46C" w14:textId="77777777" w:rsidR="007D4CC2" w:rsidRDefault="007D4CC2" w:rsidP="007D4CC2">
            <w:r w:rsidRPr="005E4EF9">
              <w:rPr>
                <w:b/>
              </w:rPr>
              <w:t>Intervention</w:t>
            </w:r>
            <w:r>
              <w:rPr>
                <w:b/>
              </w:rPr>
              <w:t>:</w:t>
            </w:r>
          </w:p>
          <w:p w14:paraId="2E5DBCBC" w14:textId="77777777" w:rsidR="007D4CC2" w:rsidRPr="00C45716" w:rsidRDefault="007D4CC2" w:rsidP="007D4CC2">
            <w:pPr>
              <w:pStyle w:val="bullet"/>
            </w:pPr>
            <w:r w:rsidRPr="00C45716">
              <w:rPr>
                <w:i/>
              </w:rPr>
              <w:t>Supervised</w:t>
            </w:r>
            <w:r w:rsidRPr="00C45716">
              <w:t xml:space="preserve">: </w:t>
            </w:r>
            <w:r>
              <w:t>Yes</w:t>
            </w:r>
          </w:p>
          <w:p w14:paraId="5D1E488B" w14:textId="1E373FB2" w:rsidR="007D4CC2" w:rsidRPr="007D4CC2" w:rsidRDefault="007D4CC2" w:rsidP="007D4CC2">
            <w:pPr>
              <w:pStyle w:val="bullet"/>
            </w:pPr>
            <w:r w:rsidRPr="00C45716">
              <w:rPr>
                <w:i/>
              </w:rPr>
              <w:t>Type and duration</w:t>
            </w:r>
            <w:r w:rsidRPr="00C45716">
              <w:t xml:space="preserve">: </w:t>
            </w:r>
            <w:r>
              <w:t xml:space="preserve">Aerobic and resistance; </w:t>
            </w:r>
            <w:r w:rsidRPr="00C12274">
              <w:t>Stretching and strengthening</w:t>
            </w:r>
            <w:r>
              <w:t xml:space="preserve">; </w:t>
            </w:r>
            <w:r w:rsidRPr="00C12274">
              <w:t>40 min, 1 time a week from week 17-18 until the end of pregnancy plus home-based exercise (duration not specified) 5 times a week</w:t>
            </w:r>
            <w:r>
              <w:t>.</w:t>
            </w:r>
          </w:p>
          <w:p w14:paraId="274FD603" w14:textId="777E744C" w:rsidR="000A1756" w:rsidRPr="00BD7BAC" w:rsidRDefault="007D4CC2" w:rsidP="007D4CC2">
            <w:pPr>
              <w:pStyle w:val="bullet"/>
            </w:pPr>
            <w:r w:rsidRPr="00C45716">
              <w:rPr>
                <w:i/>
              </w:rPr>
              <w:t>Intensity</w:t>
            </w:r>
            <w:r w:rsidRPr="00C45716">
              <w:t xml:space="preserve">: </w:t>
            </w:r>
            <w:r w:rsidRPr="00C12274">
              <w:t>Light to moderate; HR&lt;140/min</w:t>
            </w:r>
            <w:r>
              <w:t>.</w:t>
            </w:r>
          </w:p>
        </w:tc>
        <w:tc>
          <w:tcPr>
            <w:tcW w:w="5953" w:type="dxa"/>
            <w:tcBorders>
              <w:left w:val="single" w:sz="4" w:space="0" w:color="3B3474"/>
              <w:right w:val="single" w:sz="4" w:space="0" w:color="3B3474"/>
            </w:tcBorders>
          </w:tcPr>
          <w:p w14:paraId="3D2D1C3E" w14:textId="77777777" w:rsidR="000A1756" w:rsidRDefault="000A1756" w:rsidP="00BD7BAC">
            <w:r>
              <w:t>Combined groups intervention vs control:</w:t>
            </w:r>
          </w:p>
          <w:p w14:paraId="6F2FB4F7" w14:textId="4A432420" w:rsidR="000A1756" w:rsidRDefault="00133B96" w:rsidP="00BD7BAC">
            <w:pPr>
              <w:pStyle w:val="bullet"/>
            </w:pPr>
            <w:r>
              <w:t>Gestational w</w:t>
            </w:r>
            <w:r w:rsidR="000A1756">
              <w:t xml:space="preserve">eight gain: </w:t>
            </w:r>
            <w:r w:rsidR="000A1756" w:rsidRPr="00BD7BAC">
              <w:t xml:space="preserve">10.3 ± 5.0 </w:t>
            </w:r>
            <w:r w:rsidR="000A1756">
              <w:t xml:space="preserve">vs </w:t>
            </w:r>
            <w:r w:rsidR="000A1756" w:rsidRPr="00BD7BAC">
              <w:t xml:space="preserve">11.5 ± 7.4 </w:t>
            </w:r>
            <w:r w:rsidR="000A1756">
              <w:t>p=</w:t>
            </w:r>
            <w:r w:rsidR="000A1756" w:rsidRPr="00BD7BAC">
              <w:t>0.543</w:t>
            </w:r>
          </w:p>
          <w:p w14:paraId="1A0C173B" w14:textId="1A76F5A9" w:rsidR="000A1756" w:rsidRPr="00C8415D" w:rsidRDefault="000A1756" w:rsidP="00C8415D">
            <w:pPr>
              <w:pStyle w:val="bullet"/>
            </w:pPr>
            <w:r>
              <w:t>Caesarean section</w:t>
            </w:r>
            <w:r w:rsidRPr="00C8415D">
              <w:t xml:space="preserve"> </w:t>
            </w:r>
            <w:r>
              <w:t xml:space="preserve">(n </w:t>
            </w:r>
            <w:r w:rsidRPr="00C8415D">
              <w:t>%)</w:t>
            </w:r>
            <w:r>
              <w:t>:</w:t>
            </w:r>
            <w:r w:rsidRPr="00C8415D">
              <w:t xml:space="preserve"> 25</w:t>
            </w:r>
            <w:r w:rsidR="00FB718E">
              <w:t>/38</w:t>
            </w:r>
            <w:r w:rsidRPr="00C8415D">
              <w:t xml:space="preserve"> (65.8) </w:t>
            </w:r>
            <w:r>
              <w:t xml:space="preserve">vs </w:t>
            </w:r>
            <w:r w:rsidRPr="00C8415D">
              <w:t>29</w:t>
            </w:r>
            <w:r w:rsidR="00FB718E">
              <w:t>/40</w:t>
            </w:r>
            <w:r w:rsidRPr="00C8415D">
              <w:t xml:space="preserve"> (72.5) </w:t>
            </w:r>
            <w:r>
              <w:t>p=</w:t>
            </w:r>
            <w:r w:rsidRPr="00C8415D">
              <w:t>0.521</w:t>
            </w:r>
          </w:p>
          <w:p w14:paraId="61D261B8" w14:textId="3A1E74AE" w:rsidR="000A1756" w:rsidRPr="000A3488" w:rsidRDefault="000A1756" w:rsidP="000A3488">
            <w:pPr>
              <w:pStyle w:val="bullet"/>
            </w:pPr>
            <w:r>
              <w:t xml:space="preserve">Apgar score </w:t>
            </w:r>
            <w:r w:rsidR="00D90251">
              <w:t>&lt;</w:t>
            </w:r>
            <w:r>
              <w:t xml:space="preserve">7: </w:t>
            </w:r>
            <w:r w:rsidR="00241D70">
              <w:t>1</w:t>
            </w:r>
            <w:r w:rsidR="00ED3DF5">
              <w:t>/36</w:t>
            </w:r>
            <w:r w:rsidRPr="000A3488">
              <w:t xml:space="preserve"> (</w:t>
            </w:r>
            <w:r w:rsidR="00D90251">
              <w:t>2.8</w:t>
            </w:r>
            <w:r w:rsidRPr="000A3488">
              <w:t xml:space="preserve">) </w:t>
            </w:r>
            <w:r>
              <w:t xml:space="preserve">vs </w:t>
            </w:r>
            <w:r w:rsidR="008A4C1F">
              <w:t>0</w:t>
            </w:r>
            <w:r w:rsidR="00ED3DF5">
              <w:t>/37</w:t>
            </w:r>
            <w:r w:rsidRPr="000A3488">
              <w:t xml:space="preserve"> (0)</w:t>
            </w:r>
          </w:p>
          <w:p w14:paraId="328F88FC" w14:textId="686C9736" w:rsidR="000A1756" w:rsidRPr="000A3488" w:rsidRDefault="000A1756" w:rsidP="000A3488">
            <w:pPr>
              <w:pStyle w:val="bullet"/>
            </w:pPr>
            <w:r w:rsidRPr="000A3488">
              <w:t>Large for gestational age</w:t>
            </w:r>
            <w:r>
              <w:t>:</w:t>
            </w:r>
            <w:r w:rsidRPr="000A3488">
              <w:t xml:space="preserve"> 8</w:t>
            </w:r>
            <w:r w:rsidR="00ED3DF5">
              <w:t>/33</w:t>
            </w:r>
            <w:r w:rsidRPr="000A3488">
              <w:t xml:space="preserve"> (24.2) </w:t>
            </w:r>
            <w:r>
              <w:t xml:space="preserve">vs </w:t>
            </w:r>
            <w:r w:rsidRPr="000A3488">
              <w:t>8</w:t>
            </w:r>
            <w:r w:rsidR="00ED3DF5">
              <w:t>/33</w:t>
            </w:r>
            <w:r w:rsidRPr="000A3488">
              <w:t xml:space="preserve"> (24.2)</w:t>
            </w:r>
          </w:p>
          <w:p w14:paraId="4786FC65" w14:textId="63F79FBA" w:rsidR="000A1756" w:rsidRPr="000A3488" w:rsidRDefault="000A1756" w:rsidP="000A3488">
            <w:pPr>
              <w:pStyle w:val="bullet"/>
            </w:pPr>
            <w:r w:rsidRPr="000A3488">
              <w:t>Small for gestational age</w:t>
            </w:r>
            <w:r>
              <w:t>:</w:t>
            </w:r>
            <w:r w:rsidRPr="000A3488">
              <w:t xml:space="preserve"> 2</w:t>
            </w:r>
            <w:r w:rsidR="00ED3DF5">
              <w:t>/33</w:t>
            </w:r>
            <w:r w:rsidRPr="000A3488">
              <w:t xml:space="preserve"> (6.1) </w:t>
            </w:r>
            <w:r>
              <w:t xml:space="preserve">vs </w:t>
            </w:r>
            <w:r w:rsidRPr="000A3488">
              <w:t>1</w:t>
            </w:r>
            <w:r w:rsidR="00ED3DF5">
              <w:t>/33</w:t>
            </w:r>
            <w:r>
              <w:t xml:space="preserve"> </w:t>
            </w:r>
            <w:r w:rsidRPr="000A3488">
              <w:t>(3.0)</w:t>
            </w:r>
          </w:p>
          <w:p w14:paraId="7F234031" w14:textId="47B7E4F7" w:rsidR="000A1756" w:rsidRPr="000A3488" w:rsidRDefault="000A1756" w:rsidP="000A3488">
            <w:pPr>
              <w:pStyle w:val="bullet"/>
              <w:numPr>
                <w:ilvl w:val="0"/>
                <w:numId w:val="0"/>
              </w:numPr>
            </w:pPr>
            <w:r w:rsidRPr="000A3488">
              <w:rPr>
                <w:rFonts w:eastAsia="Times New Roman"/>
                <w:lang w:val="en-AU"/>
              </w:rPr>
              <w:t>Overweight women intervention (n=9) vs control (n=5):</w:t>
            </w:r>
          </w:p>
          <w:p w14:paraId="576B6691" w14:textId="4A1A69DF" w:rsidR="000A1756" w:rsidRPr="00BD7BAC" w:rsidRDefault="00133B96" w:rsidP="00BD7BAC">
            <w:pPr>
              <w:pStyle w:val="bullet"/>
            </w:pPr>
            <w:r>
              <w:t>Gestational w</w:t>
            </w:r>
            <w:r w:rsidR="000A1756">
              <w:t xml:space="preserve">eight gain: </w:t>
            </w:r>
            <w:r w:rsidR="000A1756" w:rsidRPr="00BD7BAC">
              <w:t>10.0 ± 1.7</w:t>
            </w:r>
            <w:r w:rsidR="000A1756">
              <w:t xml:space="preserve"> vs</w:t>
            </w:r>
            <w:r w:rsidR="000A1756" w:rsidRPr="00BD7BAC">
              <w:t xml:space="preserve"> 16.4 ± 3.9 </w:t>
            </w:r>
            <w:r w:rsidR="000A1756">
              <w:t>p=0.001</w:t>
            </w:r>
          </w:p>
          <w:p w14:paraId="0552B5B9" w14:textId="3FD41CC1" w:rsidR="000A1756" w:rsidRDefault="000A1756" w:rsidP="00A62BE1">
            <w:r>
              <w:t>Obese women intervention (n=30) vs control (n=36):</w:t>
            </w:r>
          </w:p>
          <w:p w14:paraId="3CD2084F" w14:textId="5BF9FD06" w:rsidR="000A1756" w:rsidRPr="00BD7BAC" w:rsidRDefault="00133B96" w:rsidP="00A62BE1">
            <w:pPr>
              <w:pStyle w:val="bullet"/>
            </w:pPr>
            <w:r>
              <w:t>Gestational w</w:t>
            </w:r>
            <w:r w:rsidR="000A1756">
              <w:t xml:space="preserve">eight gain: </w:t>
            </w:r>
            <w:r w:rsidR="000A1756" w:rsidRPr="00BD7BAC">
              <w:t xml:space="preserve">10.4 ± 5.6 </w:t>
            </w:r>
            <w:r w:rsidR="000A1756">
              <w:t xml:space="preserve">vs </w:t>
            </w:r>
            <w:r w:rsidR="000A1756" w:rsidRPr="00BD7BAC">
              <w:t xml:space="preserve">10.9 ± 7.6 </w:t>
            </w:r>
            <w:r w:rsidR="000A1756">
              <w:t>p=</w:t>
            </w:r>
            <w:r w:rsidR="000A1756" w:rsidRPr="00BD7BAC">
              <w:t>0.757</w:t>
            </w:r>
          </w:p>
        </w:tc>
      </w:tr>
      <w:tr w:rsidR="000A1756" w:rsidRPr="00A652CB" w14:paraId="4F88D785" w14:textId="77777777" w:rsidTr="000A1756">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305" w:type="dxa"/>
            <w:tcBorders>
              <w:left w:val="single" w:sz="4" w:space="0" w:color="3B3474"/>
              <w:right w:val="single" w:sz="4" w:space="0" w:color="3B3474"/>
            </w:tcBorders>
          </w:tcPr>
          <w:p w14:paraId="118FCFF9" w14:textId="6C48C8D0" w:rsidR="00BA2D18" w:rsidRPr="00C12274" w:rsidRDefault="00BA2D18" w:rsidP="00E70A06">
            <w:r>
              <w:t>Ong et al 2009</w:t>
            </w:r>
            <w:r w:rsidR="00616EE6">
              <w:fldChar w:fldCharType="begin">
                <w:fldData xml:space="preserve">PEVuZE5vdGU+PENpdGU+PEF1dGhvcj5Pbmc8L0F1dGhvcj48WWVhcj4yMDA5PC9ZZWFyPjxSZWNO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</w:fldData>
              </w:fldChar>
            </w:r>
            <w:r w:rsidR="002747EA">
              <w:instrText xml:space="preserve"> ADDIN EN.CITE </w:instrText>
            </w:r>
            <w:r w:rsidR="002747EA">
              <w:fldChar w:fldCharType="begin">
                <w:fldData xml:space="preserve">PEVuZE5vdGU+PENpdGU+PEF1dGhvcj5Pbmc8L0F1dGhvcj48WWVhcj4yMDA5PC9ZZWFyPjxSZWNO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</w:fldData>
              </w:fldChar>
            </w:r>
            <w:r w:rsidR="002747EA">
              <w:instrText xml:space="preserve"> ADDIN EN.CITE.DATA </w:instrText>
            </w:r>
            <w:r w:rsidR="002747EA">
              <w:fldChar w:fldCharType="end"/>
            </w:r>
            <w:r w:rsidR="00616EE6">
              <w:fldChar w:fldCharType="separate"/>
            </w:r>
            <w:r w:rsidR="002747EA" w:rsidRPr="002747EA">
              <w:rPr>
                <w:noProof/>
                <w:vertAlign w:val="superscript"/>
              </w:rPr>
              <w:t>450</w:t>
            </w:r>
            <w:r w:rsidR="00616EE6">
              <w:fldChar w:fldCharType="end"/>
            </w:r>
          </w:p>
          <w:p w14:paraId="55A99DDE" w14:textId="552A3E5A" w:rsidR="000A1756" w:rsidRPr="00362C86" w:rsidRDefault="00BA2D18" w:rsidP="00E70A06">
            <w:r w:rsidRPr="00C12274">
              <w:t>Australia</w:t>
            </w:r>
          </w:p>
        </w:tc>
        <w:tc>
          <w:tcPr>
            <w:tcW w:w="1670" w:type="dxa"/>
            <w:tcBorders>
              <w:left w:val="single" w:sz="4" w:space="0" w:color="3B3474"/>
              <w:right w:val="single" w:sz="4" w:space="0" w:color="3B3474"/>
            </w:tcBorders>
          </w:tcPr>
          <w:p w14:paraId="4B8767A3" w14:textId="77777777" w:rsidR="000A1756" w:rsidRDefault="000A1756" w:rsidP="00D424F3">
            <w:r>
              <w:t>Intervention 6</w:t>
            </w:r>
          </w:p>
          <w:p w14:paraId="671A2EFA" w14:textId="1E928858" w:rsidR="000A1756" w:rsidRDefault="000A1756" w:rsidP="00D424F3">
            <w:r>
              <w:t>Control 6</w:t>
            </w:r>
          </w:p>
        </w:tc>
        <w:tc>
          <w:tcPr>
            <w:tcW w:w="5395" w:type="dxa"/>
            <w:tcBorders>
              <w:left w:val="single" w:sz="4" w:space="0" w:color="3B3474"/>
              <w:right w:val="single" w:sz="4" w:space="0" w:color="3B3474"/>
            </w:tcBorders>
          </w:tcPr>
          <w:p w14:paraId="404C1A2E" w14:textId="6770DE4E" w:rsidR="000A1756" w:rsidRDefault="000A1756" w:rsidP="008C0871">
            <w:r w:rsidRPr="0031494A">
              <w:rPr>
                <w:b/>
              </w:rPr>
              <w:t>Aim</w:t>
            </w:r>
            <w:r>
              <w:t>: T</w:t>
            </w:r>
            <w:r w:rsidRPr="008C0871">
              <w:t>o investigate the effect of a supervised 10-week, home-based, exercise programme, beginning at week 18 of gestation, on glucose tolerance and aerobic fitness</w:t>
            </w:r>
            <w:r>
              <w:t>.</w:t>
            </w:r>
          </w:p>
          <w:p w14:paraId="18AF8769" w14:textId="60C5E4F3" w:rsidR="000A1756" w:rsidRDefault="000A1756" w:rsidP="008C0871">
            <w:r w:rsidRPr="00434F4E">
              <w:rPr>
                <w:b/>
              </w:rPr>
              <w:t>Population</w:t>
            </w:r>
            <w:r>
              <w:t>: P</w:t>
            </w:r>
            <w:r w:rsidRPr="008C0871">
              <w:t>reviousl</w:t>
            </w:r>
            <w:r w:rsidR="00BA2D18">
              <w:t xml:space="preserve">y sedentary obese women; </w:t>
            </w:r>
            <w:r w:rsidR="00BA2D18" w:rsidRPr="00C12274">
              <w:rPr>
                <w:sz w:val="16"/>
                <w:szCs w:val="16"/>
              </w:rPr>
              <w:t>BMI ≥30 kg/m</w:t>
            </w:r>
            <w:r w:rsidR="00BA2D18" w:rsidRPr="00C12274">
              <w:rPr>
                <w:rFonts w:eastAsiaTheme="majorEastAsia"/>
                <w:sz w:val="16"/>
                <w:szCs w:val="16"/>
                <w:vertAlign w:val="superscript"/>
              </w:rPr>
              <w:t>2</w:t>
            </w:r>
            <w:r w:rsidR="00BA2D18">
              <w:rPr>
                <w:rFonts w:eastAsiaTheme="majorEastAsia"/>
                <w:sz w:val="16"/>
                <w:szCs w:val="16"/>
                <w:vertAlign w:val="superscript"/>
              </w:rPr>
              <w:t>.</w:t>
            </w:r>
          </w:p>
          <w:p w14:paraId="08A11469" w14:textId="77777777" w:rsidR="007D4CC2" w:rsidRDefault="007D4CC2" w:rsidP="007D4CC2">
            <w:r w:rsidRPr="005E4EF9">
              <w:rPr>
                <w:b/>
              </w:rPr>
              <w:t>Intervention</w:t>
            </w:r>
            <w:r>
              <w:rPr>
                <w:b/>
              </w:rPr>
              <w:t>:</w:t>
            </w:r>
          </w:p>
          <w:p w14:paraId="2698A2EA" w14:textId="77777777" w:rsidR="007D4CC2" w:rsidRPr="00C45716" w:rsidRDefault="007D4CC2" w:rsidP="007D4CC2">
            <w:pPr>
              <w:pStyle w:val="bullet"/>
            </w:pPr>
            <w:r w:rsidRPr="00C45716">
              <w:rPr>
                <w:i/>
              </w:rPr>
              <w:t>Supervised</w:t>
            </w:r>
            <w:r w:rsidRPr="00C45716">
              <w:t xml:space="preserve">: </w:t>
            </w:r>
            <w:r>
              <w:t>Yes</w:t>
            </w:r>
          </w:p>
          <w:p w14:paraId="48AEA946" w14:textId="55489A3D" w:rsidR="007D4CC2" w:rsidRPr="007D4CC2" w:rsidRDefault="007D4CC2" w:rsidP="00BA2D18">
            <w:pPr>
              <w:pStyle w:val="bullet"/>
            </w:pPr>
            <w:r w:rsidRPr="00C45716">
              <w:rPr>
                <w:i/>
              </w:rPr>
              <w:t>Type and duration</w:t>
            </w:r>
            <w:r w:rsidRPr="00C45716">
              <w:t xml:space="preserve">: </w:t>
            </w:r>
            <w:r>
              <w:t xml:space="preserve">Aerobic; </w:t>
            </w:r>
            <w:r w:rsidR="00BA2D18">
              <w:t>S</w:t>
            </w:r>
            <w:r w:rsidRPr="00C12274">
              <w:t>tationary cycling</w:t>
            </w:r>
            <w:r>
              <w:t xml:space="preserve">; </w:t>
            </w:r>
            <w:r w:rsidR="00BA2D18" w:rsidRPr="00C12274">
              <w:t>35-50 min, 3 times a week from week 18 until week 28</w:t>
            </w:r>
            <w:r>
              <w:t>.</w:t>
            </w:r>
          </w:p>
          <w:p w14:paraId="72892B26" w14:textId="3A256EE2" w:rsidR="000A1756" w:rsidRPr="00434F4E" w:rsidRDefault="007D4CC2" w:rsidP="007D4CC2">
            <w:pPr>
              <w:pStyle w:val="bullet"/>
            </w:pPr>
            <w:r w:rsidRPr="00C45716">
              <w:rPr>
                <w:i/>
              </w:rPr>
              <w:t>Intensity</w:t>
            </w:r>
            <w:r w:rsidRPr="00C45716">
              <w:t xml:space="preserve">: </w:t>
            </w:r>
            <w:r w:rsidRPr="00C12274">
              <w:t xml:space="preserve">Moderate; </w:t>
            </w:r>
            <w:r w:rsidR="00BA2D18" w:rsidRPr="00C12274">
              <w:rPr>
                <w:sz w:val="16"/>
                <w:szCs w:val="16"/>
              </w:rPr>
              <w:t>50-60% HR</w:t>
            </w:r>
            <w:r w:rsidR="00BA2D18" w:rsidRPr="00C12274">
              <w:rPr>
                <w:rFonts w:eastAsiaTheme="majorEastAsia"/>
                <w:sz w:val="16"/>
                <w:szCs w:val="16"/>
                <w:vertAlign w:val="subscript"/>
              </w:rPr>
              <w:t xml:space="preserve">max </w:t>
            </w:r>
            <w:r w:rsidR="00BA2D18" w:rsidRPr="00C12274">
              <w:rPr>
                <w:rFonts w:eastAsiaTheme="majorEastAsia"/>
                <w:sz w:val="16"/>
                <w:szCs w:val="16"/>
              </w:rPr>
              <w:t xml:space="preserve">increasing to </w:t>
            </w:r>
            <w:r w:rsidR="00BA2D18" w:rsidRPr="00C12274">
              <w:rPr>
                <w:sz w:val="16"/>
                <w:szCs w:val="16"/>
              </w:rPr>
              <w:t>60-70% HR</w:t>
            </w:r>
            <w:r w:rsidR="00BA2D18" w:rsidRPr="00C12274">
              <w:rPr>
                <w:rFonts w:eastAsiaTheme="majorEastAsia"/>
                <w:sz w:val="16"/>
                <w:szCs w:val="16"/>
                <w:vertAlign w:val="subscript"/>
              </w:rPr>
              <w:t>max</w:t>
            </w:r>
            <w:r>
              <w:t>.</w:t>
            </w:r>
          </w:p>
        </w:tc>
        <w:tc>
          <w:tcPr>
            <w:tcW w:w="5953" w:type="dxa"/>
            <w:tcBorders>
              <w:left w:val="single" w:sz="4" w:space="0" w:color="3B3474"/>
              <w:right w:val="single" w:sz="4" w:space="0" w:color="3B3474"/>
            </w:tcBorders>
          </w:tcPr>
          <w:p w14:paraId="3383CB3C" w14:textId="77777777" w:rsidR="000A1756" w:rsidRDefault="000A1756" w:rsidP="00F72790">
            <w:r>
              <w:t>Intervention vs control:</w:t>
            </w:r>
          </w:p>
          <w:p w14:paraId="13493416" w14:textId="06C1D248" w:rsidR="000A1756" w:rsidRDefault="00133B96" w:rsidP="00710B90">
            <w:pPr>
              <w:pStyle w:val="bullet"/>
            </w:pPr>
            <w:r>
              <w:t>Gestational w</w:t>
            </w:r>
            <w:r w:rsidR="000A1756">
              <w:t xml:space="preserve">eight gain: </w:t>
            </w:r>
            <w:r w:rsidR="000A1756" w:rsidRPr="00F72790">
              <w:t>3.</w:t>
            </w:r>
            <w:r w:rsidR="000A1756">
              <w:t>7±</w:t>
            </w:r>
            <w:r w:rsidR="000A1756" w:rsidRPr="00F72790">
              <w:t xml:space="preserve">3.4 </w:t>
            </w:r>
            <w:r w:rsidR="000A1756">
              <w:t>vs</w:t>
            </w:r>
            <w:r w:rsidR="000A1756" w:rsidRPr="00F72790">
              <w:t xml:space="preserve"> 5.2</w:t>
            </w:r>
            <w:r w:rsidR="000A1756">
              <w:t>±</w:t>
            </w:r>
            <w:r w:rsidR="000A1756" w:rsidRPr="00F72790">
              <w:t xml:space="preserve">1.3 </w:t>
            </w:r>
            <w:r w:rsidR="000A1756">
              <w:t xml:space="preserve">MD </w:t>
            </w:r>
            <w:r w:rsidR="000A1756" w:rsidRPr="00F72790">
              <w:t>−1.50 (−4.41 to 1.41)</w:t>
            </w:r>
          </w:p>
        </w:tc>
      </w:tr>
      <w:tr w:rsidR="000A1756" w:rsidRPr="00A652CB" w14:paraId="46C59CCA" w14:textId="77777777" w:rsidTr="000A1756">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305" w:type="dxa"/>
            <w:tcBorders>
              <w:left w:val="single" w:sz="4" w:space="0" w:color="3B3474"/>
              <w:right w:val="single" w:sz="4" w:space="0" w:color="3B3474"/>
            </w:tcBorders>
          </w:tcPr>
          <w:p w14:paraId="4036E53F" w14:textId="34E45983" w:rsidR="00BA2D18" w:rsidRPr="00C12274" w:rsidRDefault="00BA2D18" w:rsidP="00E70A06">
            <w:r>
              <w:t>Oostdam et al 2012</w:t>
            </w:r>
            <w:r w:rsidR="00616EE6">
              <w:fldChar w:fldCharType="begin">
                <w:fldData xml:space="preserve">PEVuZE5vdGU+PENpdGU+PEF1dGhvcj5Pb3N0ZGFtPC9BdXRob3I+PFllYXI+MjAxMjwvWWVhcj48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</w:fldData>
              </w:fldChar>
            </w:r>
            <w:r w:rsidR="002747EA">
              <w:instrText xml:space="preserve"> ADDIN EN.CITE </w:instrText>
            </w:r>
            <w:r w:rsidR="002747EA">
              <w:fldChar w:fldCharType="begin">
                <w:fldData xml:space="preserve">PEVuZE5vdGU+PENpdGU+PEF1dGhvcj5Pb3N0ZGFtPC9BdXRob3I+PFllYXI+MjAxMjwvWWVhcj48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</w:fldData>
              </w:fldChar>
            </w:r>
            <w:r w:rsidR="002747EA">
              <w:instrText xml:space="preserve"> ADDIN EN.CITE.DATA </w:instrText>
            </w:r>
            <w:r w:rsidR="002747EA">
              <w:fldChar w:fldCharType="end"/>
            </w:r>
            <w:r w:rsidR="00616EE6">
              <w:fldChar w:fldCharType="separate"/>
            </w:r>
            <w:r w:rsidR="002747EA" w:rsidRPr="002747EA">
              <w:rPr>
                <w:noProof/>
                <w:vertAlign w:val="superscript"/>
              </w:rPr>
              <w:t>438</w:t>
            </w:r>
            <w:r w:rsidR="00616EE6">
              <w:fldChar w:fldCharType="end"/>
            </w:r>
          </w:p>
          <w:p w14:paraId="622F95A5" w14:textId="15057F66" w:rsidR="000A1756" w:rsidRPr="00362C86" w:rsidRDefault="00BA2D18" w:rsidP="00E70A06">
            <w:r w:rsidRPr="00C12274">
              <w:t>Netherlands</w:t>
            </w:r>
          </w:p>
        </w:tc>
        <w:tc>
          <w:tcPr>
            <w:tcW w:w="1670" w:type="dxa"/>
            <w:tcBorders>
              <w:left w:val="single" w:sz="4" w:space="0" w:color="3B3474"/>
              <w:right w:val="single" w:sz="4" w:space="0" w:color="3B3474"/>
            </w:tcBorders>
          </w:tcPr>
          <w:p w14:paraId="69BF5595" w14:textId="404FD091" w:rsidR="000A1756" w:rsidRDefault="000A1756" w:rsidP="00D424F3">
            <w:r>
              <w:t>Intervention 62</w:t>
            </w:r>
          </w:p>
          <w:p w14:paraId="568CB471" w14:textId="0DBFFFCE" w:rsidR="000A1756" w:rsidRDefault="000A1756" w:rsidP="00BE1D4C">
            <w:r>
              <w:t>Control 59</w:t>
            </w:r>
          </w:p>
        </w:tc>
        <w:tc>
          <w:tcPr>
            <w:tcW w:w="5395" w:type="dxa"/>
            <w:tcBorders>
              <w:left w:val="single" w:sz="4" w:space="0" w:color="3B3474"/>
              <w:right w:val="single" w:sz="4" w:space="0" w:color="3B3474"/>
            </w:tcBorders>
          </w:tcPr>
          <w:p w14:paraId="50B492D6" w14:textId="77777777" w:rsidR="000A1756" w:rsidRDefault="000A1756" w:rsidP="00710B90">
            <w:r w:rsidRPr="001C598C">
              <w:rPr>
                <w:b/>
              </w:rPr>
              <w:t>Aim</w:t>
            </w:r>
            <w:r>
              <w:t xml:space="preserve">: </w:t>
            </w:r>
            <w:r w:rsidRPr="00710B90">
              <w:t>To evaluate the effectiveness of an exercise programme</w:t>
            </w:r>
            <w:r>
              <w:t>.</w:t>
            </w:r>
          </w:p>
          <w:p w14:paraId="6E8389A9" w14:textId="084DC67D" w:rsidR="000A1756" w:rsidRDefault="000A1756" w:rsidP="00BA2D18">
            <w:r w:rsidRPr="001C598C">
              <w:rPr>
                <w:b/>
              </w:rPr>
              <w:t>Population</w:t>
            </w:r>
            <w:r>
              <w:t xml:space="preserve">: </w:t>
            </w:r>
            <w:r w:rsidRPr="00710B90">
              <w:t xml:space="preserve">pregnant women </w:t>
            </w:r>
            <w:r w:rsidR="00BA2D18">
              <w:t>wit</w:t>
            </w:r>
            <w:r w:rsidR="00BA2D18" w:rsidRPr="00BA2D18">
              <w:t>h BMI ≥25 kg/m</w:t>
            </w:r>
            <w:r w:rsidR="00BA2D18" w:rsidRPr="00BA2D18">
              <w:rPr>
                <w:rFonts w:eastAsiaTheme="majorEastAsia"/>
                <w:vertAlign w:val="superscript"/>
              </w:rPr>
              <w:t>2</w:t>
            </w:r>
            <w:r w:rsidRPr="00BA2D18">
              <w:t xml:space="preserve"> and</w:t>
            </w:r>
            <w:r w:rsidRPr="00710B90">
              <w:t xml:space="preserve"> at risk for gestational diabetes mellitus (GDM). </w:t>
            </w:r>
          </w:p>
          <w:p w14:paraId="7888514B" w14:textId="77777777" w:rsidR="007D4CC2" w:rsidRDefault="007D4CC2" w:rsidP="007D4CC2">
            <w:r w:rsidRPr="005E4EF9">
              <w:rPr>
                <w:b/>
              </w:rPr>
              <w:t>Intervention</w:t>
            </w:r>
            <w:r>
              <w:rPr>
                <w:b/>
              </w:rPr>
              <w:t>:</w:t>
            </w:r>
          </w:p>
          <w:p w14:paraId="20A39AF1" w14:textId="77777777" w:rsidR="007D4CC2" w:rsidRPr="00C45716" w:rsidRDefault="007D4CC2" w:rsidP="007D4CC2">
            <w:pPr>
              <w:pStyle w:val="bullet"/>
            </w:pPr>
            <w:r w:rsidRPr="00C45716">
              <w:rPr>
                <w:i/>
              </w:rPr>
              <w:t>Supervised</w:t>
            </w:r>
            <w:r w:rsidRPr="00C45716">
              <w:t xml:space="preserve">: </w:t>
            </w:r>
            <w:r>
              <w:t>Yes</w:t>
            </w:r>
          </w:p>
          <w:p w14:paraId="3F7BCA38" w14:textId="00C1647B" w:rsidR="007D4CC2" w:rsidRPr="007D4CC2" w:rsidRDefault="007D4CC2" w:rsidP="000B480F">
            <w:pPr>
              <w:pStyle w:val="bullet"/>
            </w:pPr>
            <w:r w:rsidRPr="00C45716">
              <w:rPr>
                <w:i/>
              </w:rPr>
              <w:t>Type and duration</w:t>
            </w:r>
            <w:r w:rsidRPr="00C45716">
              <w:t xml:space="preserve">: </w:t>
            </w:r>
            <w:r>
              <w:t xml:space="preserve">Aerobic and resistance; </w:t>
            </w:r>
            <w:r w:rsidR="000B480F" w:rsidRPr="00C12274">
              <w:t>Individualised</w:t>
            </w:r>
            <w:r>
              <w:t xml:space="preserve">; </w:t>
            </w:r>
            <w:r w:rsidR="000B480F" w:rsidRPr="00C12274">
              <w:t>60 min, 2 times a week from week 16 until birth</w:t>
            </w:r>
            <w:r>
              <w:t>.</w:t>
            </w:r>
          </w:p>
          <w:p w14:paraId="6EF33EF2" w14:textId="1B65653A" w:rsidR="000A1756" w:rsidRPr="001C598C" w:rsidRDefault="007D4CC2" w:rsidP="000B480F">
            <w:pPr>
              <w:pStyle w:val="bullet"/>
            </w:pPr>
            <w:r w:rsidRPr="00C45716">
              <w:rPr>
                <w:i/>
              </w:rPr>
              <w:t>Intensity</w:t>
            </w:r>
            <w:r w:rsidRPr="00C45716">
              <w:t xml:space="preserve">: </w:t>
            </w:r>
            <w:r w:rsidR="000B480F" w:rsidRPr="00C12274">
              <w:t>Light to moderate; Borg scale 12</w:t>
            </w:r>
            <w:r>
              <w:t>.</w:t>
            </w:r>
          </w:p>
        </w:tc>
        <w:tc>
          <w:tcPr>
            <w:tcW w:w="5953" w:type="dxa"/>
            <w:tcBorders>
              <w:left w:val="single" w:sz="4" w:space="0" w:color="3B3474"/>
              <w:right w:val="single" w:sz="4" w:space="0" w:color="3B3474"/>
            </w:tcBorders>
          </w:tcPr>
          <w:p w14:paraId="70876514" w14:textId="7F0E4B13" w:rsidR="000A1756" w:rsidRDefault="000A1756" w:rsidP="00BD7BAC">
            <w:r>
              <w:t>Intervention (n=43) vs control (n=41):</w:t>
            </w:r>
          </w:p>
          <w:p w14:paraId="7763FC40" w14:textId="02EF297A" w:rsidR="000A1756" w:rsidRDefault="00133B96" w:rsidP="00A518F1">
            <w:pPr>
              <w:pStyle w:val="bullet"/>
            </w:pPr>
            <w:r>
              <w:t>Gestational w</w:t>
            </w:r>
            <w:r w:rsidR="000A1756">
              <w:t>eight gain:</w:t>
            </w:r>
            <w:r w:rsidR="000A1756" w:rsidRPr="00A518F1">
              <w:t xml:space="preserve"> </w:t>
            </w:r>
            <w:r w:rsidR="000A1756">
              <w:t>6.2±5.0 vs</w:t>
            </w:r>
            <w:r w:rsidR="000A1756" w:rsidRPr="00A518F1">
              <w:t xml:space="preserve"> </w:t>
            </w:r>
            <w:r w:rsidR="000A1756">
              <w:t xml:space="preserve">5.6±3.5 </w:t>
            </w:r>
          </w:p>
          <w:p w14:paraId="33927168" w14:textId="49AA0D62" w:rsidR="000A1756" w:rsidRDefault="000A1756" w:rsidP="002F15DB">
            <w:r>
              <w:t>Intervention (n=47) vs control (n=50):</w:t>
            </w:r>
          </w:p>
          <w:p w14:paraId="38E08942" w14:textId="0A2E5C9B" w:rsidR="000A1756" w:rsidRDefault="000A1756" w:rsidP="002F15DB">
            <w:pPr>
              <w:pStyle w:val="bullet"/>
            </w:pPr>
            <w:r w:rsidRPr="001C598C">
              <w:t>LGA</w:t>
            </w:r>
            <w:r>
              <w:t xml:space="preserve">: 6 (12.8%) vs 1 (2.0%) RR </w:t>
            </w:r>
            <w:r w:rsidRPr="001C598C">
              <w:t>6.38 (0.79–51.1)</w:t>
            </w:r>
          </w:p>
          <w:p w14:paraId="416A5F1A" w14:textId="5BAE52C4" w:rsidR="000A1756" w:rsidRPr="001C598C" w:rsidRDefault="000A1756" w:rsidP="002F15DB">
            <w:r>
              <w:t>Intervention (n=30) vs control (n=34):</w:t>
            </w:r>
          </w:p>
          <w:p w14:paraId="18FE74E2" w14:textId="243EE76D" w:rsidR="000A1756" w:rsidRDefault="000A1756" w:rsidP="001C598C">
            <w:pPr>
              <w:pStyle w:val="bullet"/>
            </w:pPr>
            <w:r w:rsidRPr="001C598C">
              <w:t>Caesarean section</w:t>
            </w:r>
            <w:r>
              <w:t>: 7(23.3%) vs 8</w:t>
            </w:r>
            <w:r w:rsidRPr="001C598C">
              <w:t xml:space="preserve"> </w:t>
            </w:r>
            <w:r>
              <w:t>(</w:t>
            </w:r>
            <w:r w:rsidRPr="001C598C">
              <w:t>23.5</w:t>
            </w:r>
            <w:r>
              <w:t>%) p=</w:t>
            </w:r>
            <w:r w:rsidRPr="001C598C">
              <w:t xml:space="preserve">0.99 </w:t>
            </w:r>
            <w:r>
              <w:t xml:space="preserve">RR </w:t>
            </w:r>
            <w:r w:rsidRPr="001C598C">
              <w:t>0.99 (0.41</w:t>
            </w:r>
            <w:r>
              <w:t xml:space="preserve"> to </w:t>
            </w:r>
            <w:r w:rsidRPr="001C598C">
              <w:t>2.41)</w:t>
            </w:r>
          </w:p>
          <w:p w14:paraId="3D745433" w14:textId="2CEE509A" w:rsidR="000A1756" w:rsidRPr="001C598C" w:rsidRDefault="000A1756" w:rsidP="00754CB1">
            <w:r>
              <w:t>Intervention (n=48) vs control (n=51):</w:t>
            </w:r>
          </w:p>
          <w:p w14:paraId="04C2B956" w14:textId="04534871" w:rsidR="000A1756" w:rsidRPr="00A518F1" w:rsidRDefault="00133B96" w:rsidP="004B61FB">
            <w:pPr>
              <w:pStyle w:val="bullet"/>
            </w:pPr>
            <w:r>
              <w:t>Gestational diabetes</w:t>
            </w:r>
            <w:r w:rsidR="000A1756">
              <w:t>: 7 (14.6%) vs 11 (</w:t>
            </w:r>
            <w:r w:rsidR="000A1756" w:rsidRPr="001C598C">
              <w:t>21.6</w:t>
            </w:r>
            <w:r w:rsidR="000A1756">
              <w:t>%)</w:t>
            </w:r>
            <w:r w:rsidR="000A1756" w:rsidRPr="001C598C">
              <w:t xml:space="preserve"> </w:t>
            </w:r>
            <w:r w:rsidR="000A1756">
              <w:t>p=</w:t>
            </w:r>
            <w:r w:rsidR="000A1756" w:rsidRPr="001C598C">
              <w:t xml:space="preserve">0.37 </w:t>
            </w:r>
            <w:r w:rsidR="000A1756">
              <w:t xml:space="preserve">RR </w:t>
            </w:r>
            <w:r w:rsidR="000A1756" w:rsidRPr="001C598C">
              <w:t>0.65 (0.27–1.55)</w:t>
            </w:r>
          </w:p>
        </w:tc>
      </w:tr>
      <w:tr w:rsidR="000A1756" w:rsidRPr="00A652CB" w14:paraId="5D91FEB9" w14:textId="77777777" w:rsidTr="000A1756">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305" w:type="dxa"/>
            <w:tcBorders>
              <w:left w:val="single" w:sz="4" w:space="0" w:color="3B3474"/>
              <w:right w:val="single" w:sz="4" w:space="0" w:color="3B3474"/>
            </w:tcBorders>
          </w:tcPr>
          <w:p w14:paraId="02C20928" w14:textId="23521EFC" w:rsidR="000B480F" w:rsidRPr="00C12274" w:rsidRDefault="000B480F" w:rsidP="00E70A06">
            <w:r>
              <w:rPr>
                <w:noProof/>
              </w:rPr>
              <w:t>Perales et al 2015a</w:t>
            </w:r>
            <w:r w:rsidR="00616EE6">
              <w:fldChar w:fldCharType="begin"/>
            </w:r>
            <w:r w:rsidR="002747EA">
              <w:instrText xml:space="preserve"> ADDIN EN.CITE &lt;EndNote&gt;&lt;Cite&gt;&lt;Author&gt;Perales&lt;/Author&gt;&lt;Year&gt;2015&lt;/Year&gt;&lt;RecNum&gt;1071&lt;/RecNum&gt;&lt;DisplayText&gt;&lt;style face="superscript" font="Trebuchet MS" size="9"&gt;439&lt;/style&gt;&lt;/DisplayText&gt;&lt;record&gt;&lt;rec-number&gt;1071&lt;/rec-number&gt;&lt;foreign-keys&gt;&lt;key app="EN" db-id="exvasrfx2dtraoesasxp2szsxa2df502592x" timestamp="1548991373"&gt;1071&lt;/key&gt;&lt;/foreign-keys&gt;&lt;ref-type name="Journal Article"&gt;17&lt;/ref-type&gt;&lt;contributors&gt;&lt;authors&gt;&lt;author&gt;Perales, M.,&lt;/author&gt;&lt;author&gt;Cordero, Y.,&lt;/author&gt;&lt;author&gt;Vargas, M.,&lt;/author&gt;&lt;author&gt;Lucia, A.,&lt;/author&gt;&lt;author&gt;Barakat, R.,&lt;/author&gt;&lt;/authors&gt;&lt;/contributors&gt;&lt;titles&gt;&lt;title&gt;Exercise and depression in overweight and obese pregnant women: A randomised controlled trial&lt;/title&gt;&lt;secondary-title&gt;Arch Med Deporte&lt;/secondary-title&gt;&lt;/titles&gt;&lt;periodical&gt;&lt;full-title&gt;Arch Med Deporte&lt;/full-title&gt;&lt;/periodical&gt;&lt;pages&gt;156-163&lt;/pages&gt;&lt;volume&gt;32&lt;/volume&gt;&lt;dates&gt;&lt;year&gt;2015&lt;/year&gt;&lt;/dates&gt;&lt;urls&gt;&lt;/urls&gt;&lt;/record&gt;&lt;/Cite&gt;&lt;/EndNote&gt;</w:instrText>
            </w:r>
            <w:r w:rsidR="00616EE6">
              <w:fldChar w:fldCharType="separate"/>
            </w:r>
            <w:r w:rsidR="002747EA" w:rsidRPr="002747EA">
              <w:rPr>
                <w:noProof/>
                <w:vertAlign w:val="superscript"/>
              </w:rPr>
              <w:t>439</w:t>
            </w:r>
            <w:r w:rsidR="00616EE6">
              <w:fldChar w:fldCharType="end"/>
            </w:r>
          </w:p>
          <w:p w14:paraId="4A190B38" w14:textId="68E60577" w:rsidR="000A1756" w:rsidRPr="00362C86" w:rsidRDefault="000B480F" w:rsidP="00E70A06">
            <w:r w:rsidRPr="00C12274">
              <w:t>Spain</w:t>
            </w:r>
          </w:p>
        </w:tc>
        <w:tc>
          <w:tcPr>
            <w:tcW w:w="1670" w:type="dxa"/>
            <w:tcBorders>
              <w:left w:val="single" w:sz="4" w:space="0" w:color="3B3474"/>
              <w:right w:val="single" w:sz="4" w:space="0" w:color="3B3474"/>
            </w:tcBorders>
          </w:tcPr>
          <w:p w14:paraId="1233CF14" w14:textId="77777777" w:rsidR="000A1756" w:rsidRDefault="000A1756" w:rsidP="00D424F3">
            <w:r>
              <w:t>Intervention 52</w:t>
            </w:r>
          </w:p>
          <w:p w14:paraId="3DD03CBC" w14:textId="3F3CA208" w:rsidR="000A1756" w:rsidRDefault="000A1756" w:rsidP="00D424F3">
            <w:r>
              <w:t>Control 54</w:t>
            </w:r>
          </w:p>
        </w:tc>
        <w:tc>
          <w:tcPr>
            <w:tcW w:w="5395" w:type="dxa"/>
            <w:tcBorders>
              <w:left w:val="single" w:sz="4" w:space="0" w:color="3B3474"/>
              <w:right w:val="single" w:sz="4" w:space="0" w:color="3B3474"/>
            </w:tcBorders>
          </w:tcPr>
          <w:p w14:paraId="6DC5DA7A" w14:textId="77777777" w:rsidR="000A1756" w:rsidRDefault="000A1756" w:rsidP="008F3BAA">
            <w:r w:rsidRPr="008F3BAA">
              <w:rPr>
                <w:b/>
              </w:rPr>
              <w:t>Aim</w:t>
            </w:r>
            <w:r>
              <w:t>: To assess the eff</w:t>
            </w:r>
            <w:r w:rsidRPr="008F3BAA">
              <w:t>ectiveness of a regular physical exercise program on the prevention of depression</w:t>
            </w:r>
          </w:p>
          <w:p w14:paraId="091549F4" w14:textId="19681FFC" w:rsidR="000A1756" w:rsidRDefault="000A1756" w:rsidP="008F3BAA">
            <w:r w:rsidRPr="008F3BAA">
              <w:rPr>
                <w:b/>
              </w:rPr>
              <w:t>Population</w:t>
            </w:r>
            <w:r>
              <w:t>: O</w:t>
            </w:r>
            <w:r w:rsidRPr="008F3BAA">
              <w:t xml:space="preserve">verweight and obese healthy pregnant women </w:t>
            </w:r>
            <w:r w:rsidRPr="000B480F">
              <w:t>(</w:t>
            </w:r>
            <w:r w:rsidR="000B480F" w:rsidRPr="000B480F">
              <w:t>BMI ≥25 kg/m</w:t>
            </w:r>
            <w:r w:rsidR="000B480F" w:rsidRPr="000B480F">
              <w:rPr>
                <w:rFonts w:eastAsiaTheme="majorEastAsia"/>
                <w:vertAlign w:val="superscript"/>
              </w:rPr>
              <w:t>2</w:t>
            </w:r>
            <w:r w:rsidRPr="000B480F">
              <w:t xml:space="preserve">), with </w:t>
            </w:r>
            <w:r w:rsidRPr="008F3BAA">
              <w:t>uncomplicated and singleton gestation</w:t>
            </w:r>
            <w:r>
              <w:t>.</w:t>
            </w:r>
          </w:p>
          <w:p w14:paraId="13589635" w14:textId="77777777" w:rsidR="007D4CC2" w:rsidRDefault="007D4CC2" w:rsidP="007D4CC2">
            <w:r w:rsidRPr="005E4EF9">
              <w:rPr>
                <w:b/>
              </w:rPr>
              <w:t>Intervention</w:t>
            </w:r>
            <w:r>
              <w:rPr>
                <w:b/>
              </w:rPr>
              <w:t>:</w:t>
            </w:r>
          </w:p>
          <w:p w14:paraId="48871BD6" w14:textId="77777777" w:rsidR="007D4CC2" w:rsidRPr="00C45716" w:rsidRDefault="007D4CC2" w:rsidP="007D4CC2">
            <w:pPr>
              <w:pStyle w:val="bullet"/>
            </w:pPr>
            <w:r w:rsidRPr="00C45716">
              <w:rPr>
                <w:i/>
              </w:rPr>
              <w:t>Supervised</w:t>
            </w:r>
            <w:r w:rsidRPr="00C45716">
              <w:t xml:space="preserve">: </w:t>
            </w:r>
            <w:r>
              <w:t>Yes</w:t>
            </w:r>
          </w:p>
          <w:p w14:paraId="0243BD82" w14:textId="6CA681E5" w:rsidR="007D4CC2" w:rsidRPr="007D4CC2" w:rsidRDefault="007D4CC2" w:rsidP="000B480F">
            <w:pPr>
              <w:pStyle w:val="bullet"/>
            </w:pPr>
            <w:r w:rsidRPr="00C45716">
              <w:rPr>
                <w:i/>
              </w:rPr>
              <w:t>Type and duration</w:t>
            </w:r>
            <w:r w:rsidRPr="00C45716">
              <w:t xml:space="preserve">: </w:t>
            </w:r>
            <w:r>
              <w:t xml:space="preserve">Aerobic and resistance; </w:t>
            </w:r>
            <w:r w:rsidR="000B480F" w:rsidRPr="00C12274">
              <w:t>Dance, muscle strengthening</w:t>
            </w:r>
            <w:r>
              <w:t xml:space="preserve">; </w:t>
            </w:r>
            <w:r w:rsidR="000B480F" w:rsidRPr="00C12274">
              <w:t>55-60 min, 3 times a week from week 8-11 to 38-39</w:t>
            </w:r>
            <w:r>
              <w:t>.</w:t>
            </w:r>
          </w:p>
          <w:p w14:paraId="78B6C685" w14:textId="26E03A09" w:rsidR="000A1756" w:rsidRPr="005F262C" w:rsidRDefault="007D4CC2" w:rsidP="000B480F">
            <w:pPr>
              <w:pStyle w:val="bullet"/>
            </w:pPr>
            <w:r w:rsidRPr="00C45716">
              <w:rPr>
                <w:i/>
              </w:rPr>
              <w:t>Intensity</w:t>
            </w:r>
            <w:r w:rsidRPr="00C45716">
              <w:t xml:space="preserve">: </w:t>
            </w:r>
            <w:r w:rsidR="000B480F" w:rsidRPr="00C12274">
              <w:t>Light to moderate; 55-60% of aerobic capacity</w:t>
            </w:r>
            <w:r>
              <w:t>.</w:t>
            </w:r>
          </w:p>
        </w:tc>
        <w:tc>
          <w:tcPr>
            <w:tcW w:w="5953" w:type="dxa"/>
            <w:tcBorders>
              <w:left w:val="single" w:sz="4" w:space="0" w:color="3B3474"/>
              <w:right w:val="single" w:sz="4" w:space="0" w:color="3B3474"/>
            </w:tcBorders>
          </w:tcPr>
          <w:p w14:paraId="25F10B67" w14:textId="09B24599" w:rsidR="000A1756" w:rsidRPr="00206CE1" w:rsidRDefault="000A1756" w:rsidP="00206CE1">
            <w:r>
              <w:t>Intervention (n=45) vs control (n=53)— entire group</w:t>
            </w:r>
          </w:p>
          <w:p w14:paraId="1735AFF5" w14:textId="56AC6292" w:rsidR="000A1756" w:rsidRPr="00206CE1" w:rsidRDefault="000A1756" w:rsidP="00206CE1">
            <w:pPr>
              <w:pStyle w:val="bullet"/>
            </w:pPr>
            <w:r w:rsidRPr="00206CE1">
              <w:t>CES-D score</w:t>
            </w:r>
            <w:r>
              <w:t xml:space="preserve"> ≥16:</w:t>
            </w:r>
            <w:r w:rsidRPr="00206CE1">
              <w:t xml:space="preserve"> 8</w:t>
            </w:r>
            <w:r>
              <w:t xml:space="preserve"> (</w:t>
            </w:r>
            <w:r w:rsidRPr="00206CE1">
              <w:t>17.8</w:t>
            </w:r>
            <w:r>
              <w:t>%) vs</w:t>
            </w:r>
            <w:r w:rsidRPr="00206CE1">
              <w:t xml:space="preserve"> 25</w:t>
            </w:r>
            <w:r>
              <w:t xml:space="preserve"> (</w:t>
            </w:r>
            <w:r w:rsidRPr="00206CE1">
              <w:t>47.2</w:t>
            </w:r>
            <w:r>
              <w:t>%)</w:t>
            </w:r>
            <w:r w:rsidRPr="00206CE1">
              <w:t xml:space="preserve"> </w:t>
            </w:r>
            <w:r w:rsidRPr="00206CE1">
              <w:rPr>
                <w:b/>
              </w:rPr>
              <w:t>p=0.002</w:t>
            </w:r>
          </w:p>
          <w:p w14:paraId="01AC1B3B" w14:textId="5847EA4B" w:rsidR="000A1756" w:rsidRPr="00206CE1" w:rsidRDefault="000A1756" w:rsidP="00206CE1">
            <w:r>
              <w:t xml:space="preserve">Intervention (n=37) vs control (n=44) — </w:t>
            </w:r>
            <w:r w:rsidRPr="00206CE1">
              <w:t xml:space="preserve">Overweight </w:t>
            </w:r>
            <w:r>
              <w:t xml:space="preserve">women </w:t>
            </w:r>
          </w:p>
          <w:p w14:paraId="28F9980C" w14:textId="27D602A8" w:rsidR="000A1756" w:rsidRPr="00206CE1" w:rsidRDefault="000A1756" w:rsidP="00206CE1">
            <w:pPr>
              <w:pStyle w:val="bullet"/>
            </w:pPr>
            <w:r w:rsidRPr="00206CE1">
              <w:t>CES-D score</w:t>
            </w:r>
            <w:r>
              <w:t xml:space="preserve"> ≥16:</w:t>
            </w:r>
            <w:r w:rsidRPr="00206CE1">
              <w:t xml:space="preserve"> 6</w:t>
            </w:r>
            <w:r>
              <w:t xml:space="preserve"> (</w:t>
            </w:r>
            <w:r w:rsidRPr="00206CE1">
              <w:t>16.2</w:t>
            </w:r>
            <w:r>
              <w:t>%) vs</w:t>
            </w:r>
            <w:r w:rsidRPr="00206CE1">
              <w:t xml:space="preserve"> 21</w:t>
            </w:r>
            <w:r>
              <w:t xml:space="preserve"> (</w:t>
            </w:r>
            <w:r w:rsidRPr="00206CE1">
              <w:t>47.7</w:t>
            </w:r>
            <w:r>
              <w:t>%)</w:t>
            </w:r>
            <w:r w:rsidRPr="00206CE1">
              <w:t xml:space="preserve"> </w:t>
            </w:r>
            <w:r w:rsidRPr="00206CE1">
              <w:rPr>
                <w:b/>
              </w:rPr>
              <w:t>p=0.003</w:t>
            </w:r>
          </w:p>
          <w:p w14:paraId="0A4ABE82" w14:textId="096B8774" w:rsidR="000A1756" w:rsidRPr="00206CE1" w:rsidRDefault="000A1756" w:rsidP="00206CE1">
            <w:r>
              <w:t xml:space="preserve">Intervention (n=8) vs control (n=9) — </w:t>
            </w:r>
            <w:r w:rsidRPr="00206CE1">
              <w:t xml:space="preserve">Obese </w:t>
            </w:r>
            <w:r>
              <w:t>women</w:t>
            </w:r>
          </w:p>
          <w:p w14:paraId="16EACE6F" w14:textId="4E9FB949" w:rsidR="000A1756" w:rsidRDefault="000A1756" w:rsidP="00206CE1">
            <w:pPr>
              <w:pStyle w:val="bullet"/>
            </w:pPr>
            <w:r w:rsidRPr="00206CE1">
              <w:t>CES-D score</w:t>
            </w:r>
            <w:r>
              <w:t xml:space="preserve"> ≥16:</w:t>
            </w:r>
            <w:r w:rsidRPr="00206CE1">
              <w:t xml:space="preserve"> 2</w:t>
            </w:r>
            <w:r>
              <w:t xml:space="preserve"> (</w:t>
            </w:r>
            <w:r w:rsidRPr="00206CE1">
              <w:t>25</w:t>
            </w:r>
            <w:r>
              <w:t>%) vs</w:t>
            </w:r>
            <w:r w:rsidRPr="00206CE1">
              <w:t xml:space="preserve"> 4</w:t>
            </w:r>
            <w:r>
              <w:t xml:space="preserve"> (</w:t>
            </w:r>
            <w:r w:rsidRPr="00206CE1">
              <w:t>44.4</w:t>
            </w:r>
            <w:r>
              <w:t>%)</w:t>
            </w:r>
            <w:r w:rsidRPr="00206CE1">
              <w:t xml:space="preserve"> </w:t>
            </w:r>
            <w:r>
              <w:t>p=</w:t>
            </w:r>
            <w:r w:rsidRPr="00206CE1">
              <w:t>0.402</w:t>
            </w:r>
            <w:r>
              <w:t xml:space="preserve"> </w:t>
            </w:r>
          </w:p>
        </w:tc>
      </w:tr>
      <w:tr w:rsidR="000A1756" w:rsidRPr="00A652CB" w14:paraId="06DDF472" w14:textId="77777777" w:rsidTr="000A1756">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305" w:type="dxa"/>
            <w:tcBorders>
              <w:left w:val="single" w:sz="4" w:space="0" w:color="3B3474"/>
              <w:right w:val="single" w:sz="4" w:space="0" w:color="3B3474"/>
            </w:tcBorders>
          </w:tcPr>
          <w:p w14:paraId="72E002DF" w14:textId="7BBCAC20" w:rsidR="000B480F" w:rsidRPr="00C12274" w:rsidRDefault="000B480F" w:rsidP="00E70A06">
            <w:r w:rsidRPr="00C12274">
              <w:rPr>
                <w:noProof/>
              </w:rPr>
              <w:t>Per</w:t>
            </w:r>
            <w:r>
              <w:rPr>
                <w:noProof/>
              </w:rPr>
              <w:t>ales et al 2015b</w:t>
            </w:r>
            <w:r w:rsidR="00616EE6">
              <w:fldChar w:fldCharType="begin">
                <w:fldData xml:space="preserve">PEVuZE5vdGU+PENpdGU+PEF1dGhvcj5QZXJhbGVzPC9BdXRob3I+PFllYXI+MjAxNTwvWWVhcj48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</w:fldData>
              </w:fldChar>
            </w:r>
            <w:r w:rsidR="002747EA">
              <w:instrText xml:space="preserve"> ADDIN EN.CITE </w:instrText>
            </w:r>
            <w:r w:rsidR="002747EA">
              <w:fldChar w:fldCharType="begin">
                <w:fldData xml:space="preserve">PEVuZE5vdGU+PENpdGU+PEF1dGhvcj5QZXJhbGVzPC9BdXRob3I+PFllYXI+MjAxNTwvWWVhcj48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</w:fldData>
              </w:fldChar>
            </w:r>
            <w:r w:rsidR="002747EA">
              <w:instrText xml:space="preserve"> ADDIN EN.CITE.DATA </w:instrText>
            </w:r>
            <w:r w:rsidR="002747EA">
              <w:fldChar w:fldCharType="end"/>
            </w:r>
            <w:r w:rsidR="00616EE6">
              <w:fldChar w:fldCharType="separate"/>
            </w:r>
            <w:r w:rsidR="002747EA" w:rsidRPr="002747EA">
              <w:rPr>
                <w:noProof/>
                <w:vertAlign w:val="superscript"/>
              </w:rPr>
              <w:t>440</w:t>
            </w:r>
            <w:r w:rsidR="00616EE6">
              <w:fldChar w:fldCharType="end"/>
            </w:r>
          </w:p>
          <w:p w14:paraId="16DB0DC4" w14:textId="77777777" w:rsidR="000B480F" w:rsidRPr="00C12274" w:rsidRDefault="000B480F" w:rsidP="00E70A06">
            <w:r w:rsidRPr="00C12274">
              <w:t>Spain</w:t>
            </w:r>
          </w:p>
          <w:p w14:paraId="1989360F" w14:textId="6CABC947" w:rsidR="000A1756" w:rsidRDefault="000B480F" w:rsidP="00E70A06">
            <w:r w:rsidRPr="00C12274">
              <w:t>NCT01696201</w:t>
            </w:r>
          </w:p>
        </w:tc>
        <w:tc>
          <w:tcPr>
            <w:tcW w:w="1670" w:type="dxa"/>
            <w:tcBorders>
              <w:left w:val="single" w:sz="4" w:space="0" w:color="3B3474"/>
              <w:right w:val="single" w:sz="4" w:space="0" w:color="3B3474"/>
            </w:tcBorders>
          </w:tcPr>
          <w:p w14:paraId="1369677F" w14:textId="77777777" w:rsidR="000A1756" w:rsidRDefault="000A1756" w:rsidP="00D424F3">
            <w:r>
              <w:t>Intervention 90</w:t>
            </w:r>
          </w:p>
          <w:p w14:paraId="3FEBAB60" w14:textId="16C67DD8" w:rsidR="000A1756" w:rsidRDefault="000A1756" w:rsidP="00D424F3">
            <w:r>
              <w:t>Control 77</w:t>
            </w:r>
          </w:p>
        </w:tc>
        <w:tc>
          <w:tcPr>
            <w:tcW w:w="5395" w:type="dxa"/>
            <w:tcBorders>
              <w:left w:val="single" w:sz="4" w:space="0" w:color="3B3474"/>
              <w:right w:val="single" w:sz="4" w:space="0" w:color="3B3474"/>
            </w:tcBorders>
          </w:tcPr>
          <w:p w14:paraId="3C47521A" w14:textId="77777777" w:rsidR="000A1756" w:rsidRDefault="000A1756" w:rsidP="00A9099F">
            <w:r w:rsidRPr="00A9099F">
              <w:rPr>
                <w:b/>
              </w:rPr>
              <w:t>Aim</w:t>
            </w:r>
            <w:r>
              <w:t xml:space="preserve">: </w:t>
            </w:r>
            <w:r w:rsidRPr="00A9099F">
              <w:t>to examine whether a supervised exercise</w:t>
            </w:r>
            <w:r>
              <w:t xml:space="preserve"> </w:t>
            </w:r>
            <w:r w:rsidRPr="00A9099F">
              <w:t xml:space="preserve">program (EP) reduces depressive symptoms in pregnant women. </w:t>
            </w:r>
          </w:p>
          <w:p w14:paraId="00873BBF" w14:textId="6E51EA0A" w:rsidR="000A1756" w:rsidRDefault="000A1756" w:rsidP="00A9099F">
            <w:r w:rsidRPr="00A9099F">
              <w:rPr>
                <w:b/>
              </w:rPr>
              <w:t>Population</w:t>
            </w:r>
            <w:r>
              <w:t>: H</w:t>
            </w:r>
            <w:r w:rsidRPr="00A9099F">
              <w:t>ealthy</w:t>
            </w:r>
            <w:r>
              <w:t xml:space="preserve"> </w:t>
            </w:r>
            <w:r w:rsidRPr="00A9099F">
              <w:t>pregnant women (31.37</w:t>
            </w:r>
            <w:r w:rsidRPr="00A9099F">
              <w:rPr>
                <w:rFonts w:ascii="Times" w:hAnsi="Times"/>
              </w:rPr>
              <w:t>+</w:t>
            </w:r>
            <w:r w:rsidRPr="00A9099F">
              <w:t>3.62</w:t>
            </w:r>
            <w:r>
              <w:t xml:space="preserve"> years) with uncomplicated singleton pregnancies.</w:t>
            </w:r>
            <w:r w:rsidR="000270EC">
              <w:t xml:space="preserve"> Mixed BMIs.</w:t>
            </w:r>
          </w:p>
          <w:p w14:paraId="10B39780" w14:textId="77777777" w:rsidR="007D4CC2" w:rsidRDefault="007D4CC2" w:rsidP="007D4CC2">
            <w:r w:rsidRPr="005E4EF9">
              <w:rPr>
                <w:b/>
              </w:rPr>
              <w:t>Intervention</w:t>
            </w:r>
            <w:r>
              <w:rPr>
                <w:b/>
              </w:rPr>
              <w:t>:</w:t>
            </w:r>
          </w:p>
          <w:p w14:paraId="54C7BCE6" w14:textId="77777777" w:rsidR="007D4CC2" w:rsidRPr="00C45716" w:rsidRDefault="007D4CC2" w:rsidP="007D4CC2">
            <w:pPr>
              <w:pStyle w:val="bullet"/>
            </w:pPr>
            <w:r w:rsidRPr="00C45716">
              <w:rPr>
                <w:i/>
              </w:rPr>
              <w:t>Supervised</w:t>
            </w:r>
            <w:r w:rsidRPr="00C45716">
              <w:t xml:space="preserve">: </w:t>
            </w:r>
            <w:r>
              <w:t>Yes</w:t>
            </w:r>
          </w:p>
          <w:p w14:paraId="0DA6B4A0" w14:textId="76B20F69" w:rsidR="007D4CC2" w:rsidRPr="007D4CC2" w:rsidRDefault="007D4CC2" w:rsidP="000B480F">
            <w:pPr>
              <w:pStyle w:val="bullet"/>
            </w:pPr>
            <w:r w:rsidRPr="00C45716">
              <w:rPr>
                <w:i/>
              </w:rPr>
              <w:t>Type and duration</w:t>
            </w:r>
            <w:r w:rsidRPr="00C45716">
              <w:t xml:space="preserve">: </w:t>
            </w:r>
            <w:r>
              <w:t xml:space="preserve">Aerobic and resistance; </w:t>
            </w:r>
            <w:r w:rsidR="000B480F" w:rsidRPr="00C12274">
              <w:t>Dance, muscle strengthening</w:t>
            </w:r>
            <w:r>
              <w:t xml:space="preserve">; </w:t>
            </w:r>
            <w:r w:rsidR="000B480F" w:rsidRPr="00C12274">
              <w:t>55-60 min, 3 times a week from week 9-12 to 39-40</w:t>
            </w:r>
            <w:r>
              <w:t>.</w:t>
            </w:r>
          </w:p>
          <w:p w14:paraId="4F1A581E" w14:textId="06BE4424" w:rsidR="000A1756" w:rsidRPr="00652CD5" w:rsidRDefault="007D4CC2" w:rsidP="000B480F">
            <w:pPr>
              <w:pStyle w:val="bullet"/>
              <w:rPr>
                <w:rFonts w:ascii="Times" w:hAnsi="Times"/>
                <w:sz w:val="15"/>
                <w:szCs w:val="15"/>
              </w:rPr>
            </w:pPr>
            <w:r w:rsidRPr="00C45716">
              <w:rPr>
                <w:i/>
              </w:rPr>
              <w:t>Intensity</w:t>
            </w:r>
            <w:r w:rsidRPr="00C45716">
              <w:t xml:space="preserve">: </w:t>
            </w:r>
            <w:r w:rsidR="000B480F" w:rsidRPr="00C12274">
              <w:t>Light to moderate; 55-60% maximal HR</w:t>
            </w:r>
            <w:r>
              <w:t>.</w:t>
            </w:r>
          </w:p>
        </w:tc>
        <w:tc>
          <w:tcPr>
            <w:tcW w:w="5953" w:type="dxa"/>
            <w:tcBorders>
              <w:left w:val="single" w:sz="4" w:space="0" w:color="3B3474"/>
              <w:right w:val="single" w:sz="4" w:space="0" w:color="3B3474"/>
            </w:tcBorders>
          </w:tcPr>
          <w:p w14:paraId="16FD1D1D" w14:textId="77777777" w:rsidR="000A1756" w:rsidRDefault="000A1756" w:rsidP="00652CD5">
            <w:r>
              <w:t>Intervention vs control:</w:t>
            </w:r>
          </w:p>
          <w:p w14:paraId="3DCD7835" w14:textId="4139549E" w:rsidR="000A1756" w:rsidRDefault="000A1756" w:rsidP="00652CD5">
            <w:pPr>
              <w:pStyle w:val="bullet"/>
            </w:pPr>
            <w:r>
              <w:t xml:space="preserve">CES-D score ≥16: 11 (12.2%) vs 19 (24.7%) </w:t>
            </w:r>
            <w:r w:rsidRPr="00B64F3A">
              <w:rPr>
                <w:b/>
              </w:rPr>
              <w:t>p=0.04</w:t>
            </w:r>
          </w:p>
          <w:p w14:paraId="51AFA78C" w14:textId="561342DF" w:rsidR="000A1756" w:rsidRPr="00B64F3A" w:rsidRDefault="002C766E" w:rsidP="00B64F3A">
            <w:pPr>
              <w:pStyle w:val="bullet"/>
            </w:pPr>
            <w:r>
              <w:t>Gestational weight gain</w:t>
            </w:r>
            <w:r w:rsidR="000A1756">
              <w:t>:</w:t>
            </w:r>
            <w:r w:rsidR="000A1756" w:rsidRPr="00B64F3A">
              <w:t xml:space="preserve"> 11.850 </w:t>
            </w:r>
            <w:r w:rsidR="000A1756">
              <w:rPr>
                <w:rFonts w:ascii="Times" w:hAnsi="Times"/>
              </w:rPr>
              <w:t>±</w:t>
            </w:r>
            <w:r w:rsidR="000A1756">
              <w:t>4.</w:t>
            </w:r>
            <w:r w:rsidR="000A1756" w:rsidRPr="00B64F3A">
              <w:t xml:space="preserve">19 </w:t>
            </w:r>
            <w:r w:rsidR="000A1756">
              <w:t>vs 13.890</w:t>
            </w:r>
            <w:r w:rsidR="000A1756">
              <w:rPr>
                <w:rFonts w:ascii="Times" w:hAnsi="Times"/>
              </w:rPr>
              <w:t>±</w:t>
            </w:r>
            <w:r w:rsidR="000A1756" w:rsidRPr="00B64F3A">
              <w:t xml:space="preserve">10.23 </w:t>
            </w:r>
            <w:r w:rsidR="000A1756">
              <w:t>p=0</w:t>
            </w:r>
            <w:r w:rsidR="000A1756" w:rsidRPr="00B64F3A">
              <w:t>.08</w:t>
            </w:r>
          </w:p>
          <w:p w14:paraId="64FC74C2" w14:textId="22DEC799" w:rsidR="000A1756" w:rsidRPr="00B64F3A" w:rsidRDefault="00A65B49" w:rsidP="00B64F3A">
            <w:pPr>
              <w:pStyle w:val="bullet"/>
            </w:pPr>
            <w:r>
              <w:t>Weight gain &gt;IOM guidelines</w:t>
            </w:r>
            <w:r w:rsidR="000A1756">
              <w:t>:</w:t>
            </w:r>
            <w:r w:rsidR="000A1756" w:rsidRPr="00B64F3A">
              <w:t xml:space="preserve"> 12</w:t>
            </w:r>
            <w:r w:rsidR="000A1756">
              <w:t xml:space="preserve"> (</w:t>
            </w:r>
            <w:r w:rsidR="000A1756" w:rsidRPr="00B64F3A">
              <w:t>13.25</w:t>
            </w:r>
            <w:r w:rsidR="000A1756">
              <w:t>) vs 20 (</w:t>
            </w:r>
            <w:r w:rsidR="000A1756" w:rsidRPr="00B64F3A">
              <w:t>26.7</w:t>
            </w:r>
            <w:r w:rsidR="000A1756">
              <w:t>%)</w:t>
            </w:r>
            <w:r w:rsidR="000A1756" w:rsidRPr="00B64F3A">
              <w:t xml:space="preserve"> </w:t>
            </w:r>
            <w:r w:rsidR="000A1756">
              <w:t>p=</w:t>
            </w:r>
            <w:r w:rsidR="000A1756" w:rsidRPr="00B64F3A">
              <w:rPr>
                <w:b/>
              </w:rPr>
              <w:t>0.03</w:t>
            </w:r>
          </w:p>
          <w:p w14:paraId="40B3535C" w14:textId="047103D4" w:rsidR="000A1756" w:rsidRPr="00561257" w:rsidRDefault="000A1756" w:rsidP="00133B96">
            <w:pPr>
              <w:pStyle w:val="bullet"/>
            </w:pPr>
            <w:r w:rsidRPr="00B64F3A">
              <w:t>C</w:t>
            </w:r>
            <w:r>
              <w:t>a</w:t>
            </w:r>
            <w:r w:rsidRPr="00B64F3A">
              <w:t>esarean section: 14</w:t>
            </w:r>
            <w:r>
              <w:t xml:space="preserve"> (</w:t>
            </w:r>
            <w:r w:rsidRPr="00B64F3A">
              <w:t>15.6</w:t>
            </w:r>
            <w:r>
              <w:t>%) vs</w:t>
            </w:r>
            <w:r w:rsidRPr="00B64F3A">
              <w:t xml:space="preserve"> 19</w:t>
            </w:r>
            <w:r>
              <w:t xml:space="preserve"> (</w:t>
            </w:r>
            <w:r w:rsidRPr="00B64F3A">
              <w:t>24.7</w:t>
            </w:r>
            <w:r>
              <w:t>%)</w:t>
            </w:r>
          </w:p>
        </w:tc>
      </w:tr>
      <w:tr w:rsidR="000A1756" w:rsidRPr="00A652CB" w14:paraId="3DAC2124" w14:textId="77777777" w:rsidTr="000A1756">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305" w:type="dxa"/>
            <w:tcBorders>
              <w:left w:val="single" w:sz="4" w:space="0" w:color="3B3474"/>
              <w:right w:val="single" w:sz="4" w:space="0" w:color="3B3474"/>
            </w:tcBorders>
          </w:tcPr>
          <w:p w14:paraId="303DBEA4" w14:textId="3F331D7C" w:rsidR="000B480F" w:rsidRPr="00C12274" w:rsidRDefault="000B480F" w:rsidP="00E70A06">
            <w:r>
              <w:rPr>
                <w:noProof/>
              </w:rPr>
              <w:t>Perales et al 2016a</w:t>
            </w:r>
            <w:r w:rsidR="00616EE6">
              <w:fldChar w:fldCharType="begin"/>
            </w:r>
            <w:r w:rsidR="002747EA">
              <w:instrText xml:space="preserve"> ADDIN EN.CITE &lt;EndNote&gt;&lt;Cite&gt;&lt;Author&gt;Perales&lt;/Author&gt;&lt;Year&gt;2016&lt;/Year&gt;&lt;RecNum&gt;924&lt;/RecNum&gt;&lt;DisplayText&gt;&lt;style face="superscript" font="Trebuchet MS" size="9"&gt;295&lt;/style&gt;&lt;/DisplayText&gt;&lt;record&gt;&lt;rec-number&gt;924&lt;/rec-number&gt;&lt;foreign-keys&gt;&lt;key app="EN" db-id="exvasrfx2dtraoesasxp2szsxa2df502592x" timestamp="1541540925"&gt;924&lt;/key&gt;&lt;key app="ENWeb" db-id=""&gt;0&lt;/key&gt;&lt;/foreign-keys&gt;&lt;ref-type name="Journal Article"&gt;17&lt;/ref-type&gt;&lt;contributors&gt;&lt;authors&gt;&lt;author&gt;Perales, Maria&lt;/author&gt;&lt;author&gt;Calabria, Irene&lt;/author&gt;&lt;author&gt;Lopez, Carmina&lt;/author&gt;&lt;author&gt;Franco, Evelia&lt;/author&gt;&lt;author&gt;Coteron, Javier&lt;/author&gt;&lt;author&gt;Barakat, Ruben&lt;/author&gt;&lt;/authors&gt;&lt;/contributors&gt;&lt;titles&gt;&lt;title&gt;Regular Exercise Throughout Pregnancy is Associated with a Shorter First Stage of Labor&lt;/title&gt;&lt;secondary-title&gt;American Journal of Health Promotion&lt;/secondary-title&gt;&lt;/titles&gt;&lt;periodical&gt;&lt;full-title&gt;American Journal of Health Promotion&lt;/full-title&gt;&lt;/periodical&gt;&lt;pages&gt;149-157&lt;/pages&gt;&lt;volume&gt;30&lt;/volume&gt;&lt;number&gt;3&lt;/number&gt;&lt;section&gt;149&lt;/section&gt;&lt;dates&gt;&lt;year&gt;2016&lt;/year&gt;&lt;/dates&gt;&lt;isbn&gt;0890-1171&amp;#xD;2168-6602&lt;/isbn&gt;&lt;urls&gt;&lt;/urls&gt;&lt;electronic-resource-num&gt;10.4278/ajhp.140221-QUAN-79&lt;/electronic-resource-num&gt;&lt;/record&gt;&lt;/Cite&gt;&lt;/EndNote&gt;</w:instrText>
            </w:r>
            <w:r w:rsidR="00616EE6">
              <w:fldChar w:fldCharType="separate"/>
            </w:r>
            <w:r w:rsidR="002747EA" w:rsidRPr="002747EA">
              <w:rPr>
                <w:noProof/>
                <w:vertAlign w:val="superscript"/>
              </w:rPr>
              <w:t>295</w:t>
            </w:r>
            <w:r w:rsidR="00616EE6">
              <w:fldChar w:fldCharType="end"/>
            </w:r>
          </w:p>
          <w:p w14:paraId="5ADC07AD" w14:textId="4BC77331" w:rsidR="000A1756" w:rsidRPr="00362C86" w:rsidRDefault="000B480F" w:rsidP="00E70A06">
            <w:r w:rsidRPr="00C12274">
              <w:t>Spain</w:t>
            </w:r>
          </w:p>
        </w:tc>
        <w:tc>
          <w:tcPr>
            <w:tcW w:w="1670" w:type="dxa"/>
            <w:tcBorders>
              <w:left w:val="single" w:sz="4" w:space="0" w:color="3B3474"/>
              <w:right w:val="single" w:sz="4" w:space="0" w:color="3B3474"/>
            </w:tcBorders>
          </w:tcPr>
          <w:p w14:paraId="5B824598" w14:textId="77777777" w:rsidR="000A1756" w:rsidRDefault="000A1756" w:rsidP="00D424F3">
            <w:r>
              <w:t>Intervention 83</w:t>
            </w:r>
          </w:p>
          <w:p w14:paraId="461F5AFA" w14:textId="4219FB61" w:rsidR="000A1756" w:rsidRDefault="000A1756" w:rsidP="00D424F3">
            <w:r>
              <w:t>Control 83</w:t>
            </w:r>
          </w:p>
        </w:tc>
        <w:tc>
          <w:tcPr>
            <w:tcW w:w="5395" w:type="dxa"/>
            <w:tcBorders>
              <w:left w:val="single" w:sz="4" w:space="0" w:color="3B3474"/>
              <w:right w:val="single" w:sz="4" w:space="0" w:color="3B3474"/>
            </w:tcBorders>
          </w:tcPr>
          <w:p w14:paraId="190556A6" w14:textId="6A9C075A" w:rsidR="000A1756" w:rsidRPr="008B6D80" w:rsidRDefault="000A1756" w:rsidP="00C03520">
            <w:r w:rsidRPr="00C03520">
              <w:rPr>
                <w:b/>
              </w:rPr>
              <w:t>Aim</w:t>
            </w:r>
            <w:r>
              <w:t>: T</w:t>
            </w:r>
            <w:r w:rsidRPr="008B6D80">
              <w:t>o examine the influence of moderate physical</w:t>
            </w:r>
            <w:r>
              <w:t xml:space="preserve"> </w:t>
            </w:r>
            <w:r w:rsidRPr="008B6D80">
              <w:t>exercise throughout pregnancy on the duration of labo</w:t>
            </w:r>
            <w:r>
              <w:t>u</w:t>
            </w:r>
            <w:r w:rsidRPr="008B6D80">
              <w:t>r stages</w:t>
            </w:r>
            <w:r w:rsidRPr="008B6D80">
              <w:rPr>
                <w:rFonts w:ascii="Times" w:hAnsi="Times"/>
              </w:rPr>
              <w:t>.</w:t>
            </w:r>
          </w:p>
          <w:p w14:paraId="03529039" w14:textId="3D9B01EE" w:rsidR="000A1756" w:rsidRDefault="000A1756" w:rsidP="00C03520">
            <w:r w:rsidRPr="00C03520">
              <w:rPr>
                <w:b/>
              </w:rPr>
              <w:t>Population</w:t>
            </w:r>
            <w:r>
              <w:t>:</w:t>
            </w:r>
            <w:r w:rsidRPr="008B6D80">
              <w:t xml:space="preserve"> </w:t>
            </w:r>
            <w:r>
              <w:t>P</w:t>
            </w:r>
            <w:r w:rsidRPr="008B6D80">
              <w:t>regnant women (31.6</w:t>
            </w:r>
            <w:r>
              <w:t>±</w:t>
            </w:r>
            <w:r w:rsidRPr="008B6D80">
              <w:t>3.8 years)</w:t>
            </w:r>
            <w:r>
              <w:t xml:space="preserve"> with </w:t>
            </w:r>
            <w:r w:rsidRPr="008B6D80">
              <w:t xml:space="preserve">uncomplicated and singleton </w:t>
            </w:r>
            <w:r>
              <w:t>pregnancies</w:t>
            </w:r>
            <w:r w:rsidRPr="008B6D80">
              <w:t xml:space="preserve">. </w:t>
            </w:r>
            <w:r w:rsidR="000B480F">
              <w:t>Mixed BMIs.</w:t>
            </w:r>
          </w:p>
          <w:p w14:paraId="3A0D556E" w14:textId="77777777" w:rsidR="007D4CC2" w:rsidRDefault="007D4CC2" w:rsidP="007D4CC2">
            <w:r w:rsidRPr="005E4EF9">
              <w:rPr>
                <w:b/>
              </w:rPr>
              <w:t>Intervention</w:t>
            </w:r>
            <w:r>
              <w:rPr>
                <w:b/>
              </w:rPr>
              <w:t>:</w:t>
            </w:r>
          </w:p>
          <w:p w14:paraId="2C933D8C" w14:textId="77777777" w:rsidR="007D4CC2" w:rsidRPr="00C45716" w:rsidRDefault="007D4CC2" w:rsidP="007D4CC2">
            <w:pPr>
              <w:pStyle w:val="bullet"/>
            </w:pPr>
            <w:r w:rsidRPr="00C45716">
              <w:rPr>
                <w:i/>
              </w:rPr>
              <w:t>Supervised</w:t>
            </w:r>
            <w:r w:rsidRPr="00C45716">
              <w:t xml:space="preserve">: </w:t>
            </w:r>
            <w:r>
              <w:t>Yes</w:t>
            </w:r>
          </w:p>
          <w:p w14:paraId="27ACE7F9" w14:textId="50B51567" w:rsidR="007D4CC2" w:rsidRPr="007D4CC2" w:rsidRDefault="007D4CC2" w:rsidP="000B480F">
            <w:pPr>
              <w:pStyle w:val="bullet"/>
            </w:pPr>
            <w:r w:rsidRPr="00C45716">
              <w:rPr>
                <w:i/>
              </w:rPr>
              <w:t>Type and duration</w:t>
            </w:r>
            <w:r w:rsidRPr="00C45716">
              <w:t xml:space="preserve">: </w:t>
            </w:r>
            <w:r>
              <w:t xml:space="preserve">Aerobic and resistance; </w:t>
            </w:r>
            <w:r w:rsidR="000B480F" w:rsidRPr="00C12274">
              <w:t>Dance, muscle strengthening</w:t>
            </w:r>
            <w:r>
              <w:t xml:space="preserve">; </w:t>
            </w:r>
            <w:r w:rsidR="000B480F" w:rsidRPr="00C12274">
              <w:t>55-60 min, 3 times a week from week 9-11 to 39-40</w:t>
            </w:r>
            <w:r>
              <w:t>.</w:t>
            </w:r>
          </w:p>
          <w:p w14:paraId="3BF20E93" w14:textId="661B5866" w:rsidR="000A1756" w:rsidRPr="007A6DB6" w:rsidRDefault="007D4CC2" w:rsidP="000B480F">
            <w:pPr>
              <w:pStyle w:val="bullet"/>
            </w:pPr>
            <w:r w:rsidRPr="00C45716">
              <w:rPr>
                <w:i/>
              </w:rPr>
              <w:t>Intensity</w:t>
            </w:r>
            <w:r w:rsidRPr="00C45716">
              <w:t xml:space="preserve">: </w:t>
            </w:r>
            <w:r w:rsidR="000B480F" w:rsidRPr="00C12274">
              <w:t>Light to moderate; 55-60% maximal HR</w:t>
            </w:r>
            <w:r>
              <w:t>.</w:t>
            </w:r>
          </w:p>
        </w:tc>
        <w:tc>
          <w:tcPr>
            <w:tcW w:w="5953" w:type="dxa"/>
            <w:tcBorders>
              <w:left w:val="single" w:sz="4" w:space="0" w:color="3B3474"/>
              <w:right w:val="single" w:sz="4" w:space="0" w:color="3B3474"/>
            </w:tcBorders>
          </w:tcPr>
          <w:p w14:paraId="419EDAEC" w14:textId="77777777" w:rsidR="000A1756" w:rsidRDefault="000A1756" w:rsidP="00B636AD">
            <w:r>
              <w:t>Intervention vs control:</w:t>
            </w:r>
          </w:p>
          <w:p w14:paraId="09BE0BFF" w14:textId="67EC54D3" w:rsidR="000A1756" w:rsidRPr="00597AEA" w:rsidRDefault="002C766E" w:rsidP="00B636AD">
            <w:pPr>
              <w:pStyle w:val="bullet"/>
            </w:pPr>
            <w:r>
              <w:t>Gestational weight gain</w:t>
            </w:r>
            <w:r w:rsidR="000A1756" w:rsidRPr="00597AEA">
              <w:t xml:space="preserve"> (kg)</w:t>
            </w:r>
            <w:r w:rsidR="000A1756">
              <w:t>:</w:t>
            </w:r>
            <w:r w:rsidR="000A1756" w:rsidRPr="00597AEA">
              <w:t xml:space="preserve"> 11.6</w:t>
            </w:r>
            <w:r w:rsidR="000A1756">
              <w:t>±</w:t>
            </w:r>
            <w:r w:rsidR="000A1756" w:rsidRPr="00597AEA">
              <w:t xml:space="preserve">3.6 </w:t>
            </w:r>
            <w:r w:rsidR="000A1756">
              <w:t xml:space="preserve">vs </w:t>
            </w:r>
            <w:r w:rsidR="000A1756" w:rsidRPr="00597AEA">
              <w:t>12.8</w:t>
            </w:r>
            <w:r w:rsidR="000A1756">
              <w:t>±</w:t>
            </w:r>
            <w:r w:rsidR="000A1756" w:rsidRPr="00597AEA">
              <w:t xml:space="preserve">4.4 </w:t>
            </w:r>
            <w:r w:rsidR="000A1756">
              <w:t>p=</w:t>
            </w:r>
            <w:r w:rsidR="000A1756" w:rsidRPr="00597AEA">
              <w:t>0.06</w:t>
            </w:r>
          </w:p>
          <w:p w14:paraId="5ADED88D" w14:textId="1681CD2E" w:rsidR="000A1756" w:rsidRPr="00597AEA" w:rsidRDefault="00A65B49" w:rsidP="00B636AD">
            <w:pPr>
              <w:pStyle w:val="bullet"/>
            </w:pPr>
            <w:r>
              <w:t>Weight gain &gt;IOM guidelines</w:t>
            </w:r>
            <w:r w:rsidR="000A1756">
              <w:t>:</w:t>
            </w:r>
            <w:r w:rsidR="000A1756" w:rsidRPr="00597AEA">
              <w:t xml:space="preserve"> 14</w:t>
            </w:r>
            <w:r w:rsidR="000A1756">
              <w:t xml:space="preserve"> (</w:t>
            </w:r>
            <w:r w:rsidR="000A1756" w:rsidRPr="00597AEA">
              <w:t>16.9</w:t>
            </w:r>
            <w:r w:rsidR="000A1756">
              <w:t xml:space="preserve">) vs </w:t>
            </w:r>
            <w:r w:rsidR="000A1756" w:rsidRPr="00597AEA">
              <w:t>25</w:t>
            </w:r>
            <w:r w:rsidR="000A1756">
              <w:t xml:space="preserve"> (</w:t>
            </w:r>
            <w:r w:rsidR="000A1756" w:rsidRPr="00597AEA">
              <w:t>30.1</w:t>
            </w:r>
            <w:r w:rsidR="000A1756">
              <w:t>) p=</w:t>
            </w:r>
            <w:r w:rsidR="000A1756" w:rsidRPr="00597AEA">
              <w:t>0.04</w:t>
            </w:r>
          </w:p>
          <w:p w14:paraId="5025EA81" w14:textId="7EAC854C" w:rsidR="000A1756" w:rsidRPr="00597AEA" w:rsidRDefault="000A1756" w:rsidP="00133B96">
            <w:pPr>
              <w:pStyle w:val="bullet"/>
              <w:numPr>
                <w:ilvl w:val="0"/>
                <w:numId w:val="0"/>
              </w:numPr>
              <w:ind w:left="360"/>
            </w:pPr>
          </w:p>
        </w:tc>
      </w:tr>
      <w:tr w:rsidR="000A1756" w:rsidRPr="00A652CB" w14:paraId="72AE53AC" w14:textId="77777777" w:rsidTr="000A1756">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305" w:type="dxa"/>
            <w:tcBorders>
              <w:left w:val="single" w:sz="4" w:space="0" w:color="3B3474"/>
              <w:right w:val="single" w:sz="4" w:space="0" w:color="3B3474"/>
            </w:tcBorders>
          </w:tcPr>
          <w:p w14:paraId="797E57C3" w14:textId="63BE2AD0" w:rsidR="000B480F" w:rsidRPr="00C12274" w:rsidRDefault="000B480F" w:rsidP="00E70A06">
            <w:r>
              <w:rPr>
                <w:noProof/>
              </w:rPr>
              <w:t>Perales et al 2016b</w:t>
            </w:r>
            <w:r w:rsidR="00616EE6">
              <w:fldChar w:fldCharType="begin">
                <w:fldData xml:space="preserve">PEVuZE5vdGU+PENpdGU+PEF1dGhvcj5QZXJhbGVzPC9BdXRob3I+PFllYXI+MjAxNjwvWWVhcj48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</w:fldData>
              </w:fldChar>
            </w:r>
            <w:r w:rsidR="002747EA">
              <w:instrText xml:space="preserve"> ADDIN EN.CITE </w:instrText>
            </w:r>
            <w:r w:rsidR="002747EA">
              <w:fldChar w:fldCharType="begin">
                <w:fldData xml:space="preserve">PEVuZE5vdGU+PENpdGU+PEF1dGhvcj5QZXJhbGVzPC9BdXRob3I+PFllYXI+MjAxNjwvWWVhcj48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</w:fldData>
              </w:fldChar>
            </w:r>
            <w:r w:rsidR="002747EA">
              <w:instrText xml:space="preserve"> ADDIN EN.CITE.DATA </w:instrText>
            </w:r>
            <w:r w:rsidR="002747EA">
              <w:fldChar w:fldCharType="end"/>
            </w:r>
            <w:r w:rsidR="00616EE6">
              <w:fldChar w:fldCharType="separate"/>
            </w:r>
            <w:r w:rsidR="002747EA" w:rsidRPr="002747EA">
              <w:rPr>
                <w:noProof/>
                <w:vertAlign w:val="superscript"/>
              </w:rPr>
              <w:t>296</w:t>
            </w:r>
            <w:r w:rsidR="00616EE6">
              <w:fldChar w:fldCharType="end"/>
            </w:r>
          </w:p>
          <w:p w14:paraId="7EF9C594" w14:textId="77777777" w:rsidR="000B480F" w:rsidRPr="00C12274" w:rsidRDefault="000B480F" w:rsidP="00E70A06">
            <w:r w:rsidRPr="00C12274">
              <w:t xml:space="preserve">Spain </w:t>
            </w:r>
          </w:p>
          <w:p w14:paraId="7039FA31" w14:textId="4F1DB4C7" w:rsidR="000A1756" w:rsidRPr="00ED5084" w:rsidRDefault="000B480F" w:rsidP="00E70A06">
            <w:r w:rsidRPr="00C12274">
              <w:rPr>
                <w:rFonts w:ascii="Helvetica" w:hAnsi="Helvetica"/>
                <w:color w:val="2F2A2B"/>
                <w:sz w:val="15"/>
                <w:szCs w:val="15"/>
              </w:rPr>
              <w:t>NCT01723098</w:t>
            </w:r>
          </w:p>
        </w:tc>
        <w:tc>
          <w:tcPr>
            <w:tcW w:w="1670" w:type="dxa"/>
            <w:tcBorders>
              <w:left w:val="single" w:sz="4" w:space="0" w:color="3B3474"/>
              <w:right w:val="single" w:sz="4" w:space="0" w:color="3B3474"/>
            </w:tcBorders>
          </w:tcPr>
          <w:p w14:paraId="3D02B2CD" w14:textId="421A4EF3" w:rsidR="000A1756" w:rsidRDefault="000A1756" w:rsidP="00D424F3">
            <w:r>
              <w:t xml:space="preserve">Intervention </w:t>
            </w:r>
            <w:r w:rsidR="00F31781">
              <w:t>83</w:t>
            </w:r>
          </w:p>
          <w:p w14:paraId="7B401039" w14:textId="4D864283" w:rsidR="000A1756" w:rsidRPr="00ED5084" w:rsidRDefault="000A1756" w:rsidP="00F31781">
            <w:r>
              <w:t xml:space="preserve">Control </w:t>
            </w:r>
            <w:r w:rsidR="00F31781">
              <w:t>59</w:t>
            </w:r>
          </w:p>
        </w:tc>
        <w:tc>
          <w:tcPr>
            <w:tcW w:w="5395" w:type="dxa"/>
            <w:tcBorders>
              <w:left w:val="single" w:sz="4" w:space="0" w:color="3B3474"/>
              <w:right w:val="single" w:sz="4" w:space="0" w:color="3B3474"/>
            </w:tcBorders>
          </w:tcPr>
          <w:p w14:paraId="5E2ED8A9" w14:textId="3B9DB328" w:rsidR="000A1756" w:rsidRPr="00ED5084" w:rsidRDefault="000A1756" w:rsidP="00A07251">
            <w:r w:rsidRPr="00ED5084">
              <w:rPr>
                <w:b/>
              </w:rPr>
              <w:t xml:space="preserve">Aim: </w:t>
            </w:r>
            <w:r w:rsidRPr="00ED5084">
              <w:t>To examine the effects of pregnancy exercise on echocardiographic indicators of h</w:t>
            </w:r>
            <w:r>
              <w:t>a</w:t>
            </w:r>
            <w:r w:rsidR="008F0FE8">
              <w:t xml:space="preserve">emodynamics, </w:t>
            </w:r>
            <w:r w:rsidRPr="00ED5084">
              <w:t>cardiac remode</w:t>
            </w:r>
            <w:r>
              <w:t>l</w:t>
            </w:r>
            <w:r w:rsidRPr="00ED5084">
              <w:t>ling, left ventricular function, and cardiovascular disease risk factors.</w:t>
            </w:r>
          </w:p>
          <w:p w14:paraId="3885BD17" w14:textId="41AD136E" w:rsidR="000A1756" w:rsidRPr="00ED5084" w:rsidRDefault="000A1756" w:rsidP="00ED5084">
            <w:pPr>
              <w:rPr>
                <w:sz w:val="16"/>
                <w:szCs w:val="16"/>
                <w:vertAlign w:val="superscript"/>
              </w:rPr>
            </w:pPr>
            <w:r w:rsidRPr="00ED5084">
              <w:rPr>
                <w:b/>
              </w:rPr>
              <w:t>Population</w:t>
            </w:r>
            <w:r w:rsidRPr="00ED5084">
              <w:t>: Pregnant women with n</w:t>
            </w:r>
            <w:r w:rsidRPr="00ED5084">
              <w:rPr>
                <w:shd w:val="clear" w:color="auto" w:fill="FFFFFF"/>
              </w:rPr>
              <w:t>o obstetric complications, no serious medical condition preventing them from exercising safely,&lt;16 wk gestation and not exercising regularly for more than 30 min on 3 d·wk</w:t>
            </w:r>
            <w:r w:rsidRPr="00ED5084">
              <w:rPr>
                <w:sz w:val="16"/>
                <w:szCs w:val="16"/>
                <w:vertAlign w:val="superscript"/>
              </w:rPr>
              <w:t>−1.</w:t>
            </w:r>
            <w:r w:rsidR="000B480F">
              <w:rPr>
                <w:sz w:val="16"/>
                <w:szCs w:val="16"/>
                <w:vertAlign w:val="superscript"/>
              </w:rPr>
              <w:t xml:space="preserve"> </w:t>
            </w:r>
            <w:r w:rsidR="000B480F" w:rsidRPr="000B480F">
              <w:t>Mixed BMIs.</w:t>
            </w:r>
          </w:p>
          <w:p w14:paraId="04D82D4C" w14:textId="77777777" w:rsidR="007D4CC2" w:rsidRDefault="007D4CC2" w:rsidP="007D4CC2">
            <w:r w:rsidRPr="005E4EF9">
              <w:rPr>
                <w:b/>
              </w:rPr>
              <w:t>Intervention</w:t>
            </w:r>
            <w:r>
              <w:rPr>
                <w:b/>
              </w:rPr>
              <w:t>:</w:t>
            </w:r>
          </w:p>
          <w:p w14:paraId="744E79D3" w14:textId="77777777" w:rsidR="007D4CC2" w:rsidRPr="00C45716" w:rsidRDefault="007D4CC2" w:rsidP="007D4CC2">
            <w:pPr>
              <w:pStyle w:val="bullet"/>
            </w:pPr>
            <w:r w:rsidRPr="00C45716">
              <w:rPr>
                <w:i/>
              </w:rPr>
              <w:t>Supervised</w:t>
            </w:r>
            <w:r w:rsidRPr="00C45716">
              <w:t xml:space="preserve">: </w:t>
            </w:r>
            <w:r>
              <w:t>Yes</w:t>
            </w:r>
          </w:p>
          <w:p w14:paraId="0ECEB6D1" w14:textId="77777777" w:rsidR="000B480F" w:rsidRPr="007D4CC2" w:rsidRDefault="007D4CC2" w:rsidP="000B480F">
            <w:pPr>
              <w:pStyle w:val="bullet"/>
            </w:pPr>
            <w:r w:rsidRPr="00C45716">
              <w:rPr>
                <w:i/>
              </w:rPr>
              <w:t>Type and duration</w:t>
            </w:r>
            <w:r w:rsidRPr="00C45716">
              <w:t xml:space="preserve">: </w:t>
            </w:r>
            <w:r w:rsidR="000B480F">
              <w:t xml:space="preserve">Aerobic and resistance; </w:t>
            </w:r>
            <w:r w:rsidR="000B480F" w:rsidRPr="00C12274">
              <w:t>Dance, muscle strengthening</w:t>
            </w:r>
            <w:r w:rsidR="000B480F">
              <w:t xml:space="preserve">; </w:t>
            </w:r>
            <w:r w:rsidR="000B480F" w:rsidRPr="00C12274">
              <w:t>55-60 min, 3 times a week from week 9-11 to 39-40</w:t>
            </w:r>
            <w:r w:rsidR="000B480F">
              <w:t>.</w:t>
            </w:r>
          </w:p>
          <w:p w14:paraId="63BB6699" w14:textId="2B4818EA" w:rsidR="000A1756" w:rsidRPr="00ED5084" w:rsidRDefault="000B480F" w:rsidP="000B480F">
            <w:pPr>
              <w:pStyle w:val="bullet"/>
            </w:pPr>
            <w:r w:rsidRPr="00C45716">
              <w:rPr>
                <w:i/>
              </w:rPr>
              <w:t>Intensity</w:t>
            </w:r>
            <w:r w:rsidRPr="00C45716">
              <w:t xml:space="preserve">: </w:t>
            </w:r>
            <w:r w:rsidRPr="00C12274">
              <w:t>Light to moderate; 55-60% maximal HR</w:t>
            </w:r>
            <w:r>
              <w:t>.</w:t>
            </w:r>
          </w:p>
        </w:tc>
        <w:tc>
          <w:tcPr>
            <w:tcW w:w="5953" w:type="dxa"/>
            <w:tcBorders>
              <w:left w:val="single" w:sz="4" w:space="0" w:color="3B3474"/>
              <w:right w:val="single" w:sz="4" w:space="0" w:color="3B3474"/>
            </w:tcBorders>
          </w:tcPr>
          <w:p w14:paraId="26D263CE" w14:textId="77777777" w:rsidR="000A1756" w:rsidRDefault="000A1756" w:rsidP="00ED5084">
            <w:r>
              <w:t>Intervention vs control:</w:t>
            </w:r>
          </w:p>
          <w:p w14:paraId="535E8ADB" w14:textId="4FA2F1FA" w:rsidR="000A1756" w:rsidRPr="00ED5084" w:rsidRDefault="00A65B49" w:rsidP="00597AEA">
            <w:pPr>
              <w:pStyle w:val="bullet"/>
            </w:pPr>
            <w:r>
              <w:t>Weight gain &gt;IOM guidelines</w:t>
            </w:r>
            <w:r w:rsidR="000A1756">
              <w:t xml:space="preserve">: 15 (18%) vs 23 (40%) </w:t>
            </w:r>
            <w:r w:rsidR="000A1756" w:rsidRPr="00ED5084">
              <w:rPr>
                <w:b/>
              </w:rPr>
              <w:t>p=0.005</w:t>
            </w:r>
          </w:p>
          <w:p w14:paraId="6D01D051" w14:textId="20DAFBD3" w:rsidR="000A1756" w:rsidRDefault="00133B96" w:rsidP="00597AEA">
            <w:pPr>
              <w:pStyle w:val="bullet"/>
            </w:pPr>
            <w:r>
              <w:t>Gestational h</w:t>
            </w:r>
            <w:r w:rsidR="000A1756">
              <w:t>ypertension 34 wks: 2 (2%) vs 3 (5%) p=0.649</w:t>
            </w:r>
          </w:p>
          <w:p w14:paraId="4AB741C5" w14:textId="726669C8" w:rsidR="000A1756" w:rsidRDefault="00133B96" w:rsidP="00597AEA">
            <w:pPr>
              <w:pStyle w:val="bullet"/>
            </w:pPr>
            <w:r>
              <w:t>Gestational d</w:t>
            </w:r>
            <w:r w:rsidR="000A1756">
              <w:t>iabetes 24-28 wks: 5 (6%) vs 5 (8%) p=0.741</w:t>
            </w:r>
          </w:p>
          <w:p w14:paraId="275BDA38" w14:textId="657B0F31" w:rsidR="000A1756" w:rsidRPr="00ED5084" w:rsidRDefault="000A1756" w:rsidP="00597AEA">
            <w:pPr>
              <w:pStyle w:val="bullet"/>
            </w:pPr>
            <w:r>
              <w:t>CES-D score ≥16: 36-40 wks: 10 (12%) vs 16 (27%) p=0.029</w:t>
            </w:r>
          </w:p>
        </w:tc>
      </w:tr>
      <w:tr w:rsidR="000A1756" w:rsidRPr="00A652CB" w14:paraId="3B7CCAB6" w14:textId="77777777" w:rsidTr="000A1756">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305" w:type="dxa"/>
            <w:tcBorders>
              <w:left w:val="single" w:sz="4" w:space="0" w:color="3B3474"/>
              <w:right w:val="single" w:sz="4" w:space="0" w:color="3B3474"/>
            </w:tcBorders>
          </w:tcPr>
          <w:p w14:paraId="0839C876" w14:textId="6AD11311" w:rsidR="000B480F" w:rsidRPr="00C12274" w:rsidRDefault="000B480F" w:rsidP="00E70A06">
            <w:r>
              <w:rPr>
                <w:noProof/>
              </w:rPr>
              <w:t>Petrov Fieril et al 2015</w:t>
            </w:r>
            <w:r w:rsidR="00616EE6">
              <w:fldChar w:fldCharType="begin">
                <w:fldData xml:space="preserve">PEVuZE5vdGU+PENpdGU+PEF1dGhvcj5QZXRyb3YgRmllcmlsPC9BdXRob3I+PFllYXI+MjAxNTwv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</w:fldData>
              </w:fldChar>
            </w:r>
            <w:r w:rsidR="002747EA">
              <w:instrText xml:space="preserve"> ADDIN EN.CITE </w:instrText>
            </w:r>
            <w:r w:rsidR="002747EA">
              <w:fldChar w:fldCharType="begin">
                <w:fldData xml:space="preserve">PEVuZE5vdGU+PENpdGU+PEF1dGhvcj5QZXRyb3YgRmllcmlsPC9BdXRob3I+PFllYXI+MjAxNTwv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</w:fldData>
              </w:fldChar>
            </w:r>
            <w:r w:rsidR="002747EA">
              <w:instrText xml:space="preserve"> ADDIN EN.CITE.DATA </w:instrText>
            </w:r>
            <w:r w:rsidR="002747EA">
              <w:fldChar w:fldCharType="end"/>
            </w:r>
            <w:r w:rsidR="00616EE6">
              <w:fldChar w:fldCharType="separate"/>
            </w:r>
            <w:r w:rsidR="002747EA" w:rsidRPr="002747EA">
              <w:rPr>
                <w:noProof/>
                <w:vertAlign w:val="superscript"/>
              </w:rPr>
              <w:t>453</w:t>
            </w:r>
            <w:r w:rsidR="00616EE6">
              <w:fldChar w:fldCharType="end"/>
            </w:r>
          </w:p>
          <w:p w14:paraId="220ECEFB" w14:textId="2BCC17AF" w:rsidR="000A1756" w:rsidRPr="00FC4520" w:rsidRDefault="000B480F" w:rsidP="00E70A06">
            <w:r w:rsidRPr="00C12274">
              <w:t>Sweden</w:t>
            </w:r>
          </w:p>
        </w:tc>
        <w:tc>
          <w:tcPr>
            <w:tcW w:w="1670" w:type="dxa"/>
            <w:tcBorders>
              <w:left w:val="single" w:sz="4" w:space="0" w:color="3B3474"/>
              <w:right w:val="single" w:sz="4" w:space="0" w:color="3B3474"/>
            </w:tcBorders>
          </w:tcPr>
          <w:p w14:paraId="3711B39B" w14:textId="34A49914" w:rsidR="000A1756" w:rsidRPr="00FC4520" w:rsidRDefault="000A1756" w:rsidP="00D424F3">
            <w:r w:rsidRPr="00FC4520">
              <w:t xml:space="preserve">Intervention </w:t>
            </w:r>
            <w:r w:rsidR="00EA2DBD">
              <w:t>38</w:t>
            </w:r>
          </w:p>
          <w:p w14:paraId="2D2740A9" w14:textId="4AD25823" w:rsidR="000A1756" w:rsidRPr="00FC4520" w:rsidRDefault="000A1756" w:rsidP="00EA2DBD">
            <w:r w:rsidRPr="00FC4520">
              <w:t xml:space="preserve">Control </w:t>
            </w:r>
            <w:r w:rsidR="00EA2DBD">
              <w:t>34</w:t>
            </w:r>
          </w:p>
        </w:tc>
        <w:tc>
          <w:tcPr>
            <w:tcW w:w="5395" w:type="dxa"/>
            <w:tcBorders>
              <w:left w:val="single" w:sz="4" w:space="0" w:color="3B3474"/>
              <w:right w:val="single" w:sz="4" w:space="0" w:color="3B3474"/>
            </w:tcBorders>
          </w:tcPr>
          <w:p w14:paraId="1FE0B327" w14:textId="77777777" w:rsidR="000A1756" w:rsidRPr="00FC4520" w:rsidRDefault="000A1756" w:rsidP="00FE2FBE">
            <w:r w:rsidRPr="00FC4520">
              <w:rPr>
                <w:b/>
              </w:rPr>
              <w:t>Aim</w:t>
            </w:r>
            <w:r w:rsidRPr="00FC4520">
              <w:t xml:space="preserve">: To assess the effect and safety of moderate-to-vigorous resistance exercise during pregnancy. </w:t>
            </w:r>
          </w:p>
          <w:p w14:paraId="3F552B06" w14:textId="4FB54C9F" w:rsidR="000A1756" w:rsidRPr="00FC4520" w:rsidRDefault="000A1756" w:rsidP="00FE2FBE">
            <w:r w:rsidRPr="00FC4520">
              <w:rPr>
                <w:b/>
              </w:rPr>
              <w:t>Population</w:t>
            </w:r>
            <w:r w:rsidRPr="00FC4520">
              <w:t xml:space="preserve">: Healthy pregnant women. </w:t>
            </w:r>
            <w:r w:rsidR="000B480F">
              <w:t>Mixed BMIs.</w:t>
            </w:r>
          </w:p>
          <w:p w14:paraId="1EE41422" w14:textId="77777777" w:rsidR="007D4CC2" w:rsidRDefault="007D4CC2" w:rsidP="007D4CC2">
            <w:r w:rsidRPr="005E4EF9">
              <w:rPr>
                <w:b/>
              </w:rPr>
              <w:t>Intervention</w:t>
            </w:r>
            <w:r>
              <w:rPr>
                <w:b/>
              </w:rPr>
              <w:t>:</w:t>
            </w:r>
          </w:p>
          <w:p w14:paraId="2EE51779" w14:textId="77777777" w:rsidR="007D4CC2" w:rsidRPr="00C45716" w:rsidRDefault="007D4CC2" w:rsidP="007D4CC2">
            <w:pPr>
              <w:pStyle w:val="bullet"/>
            </w:pPr>
            <w:r w:rsidRPr="00C45716">
              <w:rPr>
                <w:i/>
              </w:rPr>
              <w:t>Supervised</w:t>
            </w:r>
            <w:r w:rsidRPr="00C45716">
              <w:t xml:space="preserve">: </w:t>
            </w:r>
            <w:r>
              <w:t>Yes</w:t>
            </w:r>
          </w:p>
          <w:p w14:paraId="25C23C80" w14:textId="281695E9" w:rsidR="007D4CC2" w:rsidRPr="007D4CC2" w:rsidRDefault="007D4CC2" w:rsidP="000B480F">
            <w:pPr>
              <w:pStyle w:val="bullet"/>
            </w:pPr>
            <w:r w:rsidRPr="00C45716">
              <w:rPr>
                <w:i/>
              </w:rPr>
              <w:t>Type and duration</w:t>
            </w:r>
            <w:r w:rsidRPr="00C45716">
              <w:t xml:space="preserve">: </w:t>
            </w:r>
            <w:r w:rsidR="000B480F">
              <w:t>R</w:t>
            </w:r>
            <w:r>
              <w:t xml:space="preserve">esistance; </w:t>
            </w:r>
            <w:r w:rsidR="000B480F" w:rsidRPr="00C12274">
              <w:t>Weight training</w:t>
            </w:r>
            <w:r>
              <w:t xml:space="preserve">; </w:t>
            </w:r>
            <w:r w:rsidR="000B480F" w:rsidRPr="00C12274">
              <w:t>60 min, 2 times a week from week 14 to 25</w:t>
            </w:r>
            <w:r>
              <w:t>.</w:t>
            </w:r>
          </w:p>
          <w:p w14:paraId="55E86630" w14:textId="2CF99489" w:rsidR="000A1756" w:rsidRPr="00FC4520" w:rsidRDefault="007D4CC2" w:rsidP="000B480F">
            <w:pPr>
              <w:pStyle w:val="bullet"/>
              <w:rPr>
                <w:b/>
              </w:rPr>
            </w:pPr>
            <w:r w:rsidRPr="00C45716">
              <w:rPr>
                <w:i/>
              </w:rPr>
              <w:t>Intensity</w:t>
            </w:r>
            <w:r w:rsidRPr="00C45716">
              <w:t xml:space="preserve">: </w:t>
            </w:r>
            <w:r w:rsidR="000B480F" w:rsidRPr="00C12274">
              <w:t>Moderate to vigorous; Borg scale rating not described</w:t>
            </w:r>
            <w:r>
              <w:t>.</w:t>
            </w:r>
          </w:p>
        </w:tc>
        <w:tc>
          <w:tcPr>
            <w:tcW w:w="5953" w:type="dxa"/>
            <w:tcBorders>
              <w:left w:val="single" w:sz="4" w:space="0" w:color="3B3474"/>
              <w:right w:val="single" w:sz="4" w:space="0" w:color="3B3474"/>
            </w:tcBorders>
          </w:tcPr>
          <w:p w14:paraId="479B98FC" w14:textId="77777777" w:rsidR="000A1756" w:rsidRPr="00FC4520" w:rsidRDefault="000A1756" w:rsidP="00FE2FBE">
            <w:r w:rsidRPr="00FC4520">
              <w:t>Intervention vs control:</w:t>
            </w:r>
          </w:p>
          <w:p w14:paraId="4FA534A0" w14:textId="38A935BE" w:rsidR="000A1756" w:rsidRPr="00FC4520" w:rsidRDefault="000A1756" w:rsidP="00FE2FBE">
            <w:pPr>
              <w:pStyle w:val="bullet"/>
            </w:pPr>
            <w:r w:rsidRPr="00FC4520">
              <w:t>Caesarean section: 5 (14%) vs 5 (15%)</w:t>
            </w:r>
          </w:p>
        </w:tc>
      </w:tr>
      <w:tr w:rsidR="000A1756" w:rsidRPr="00A652CB" w14:paraId="706628C0" w14:textId="77777777" w:rsidTr="000A1756">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305" w:type="dxa"/>
            <w:tcBorders>
              <w:left w:val="single" w:sz="4" w:space="0" w:color="3B3474"/>
              <w:right w:val="single" w:sz="4" w:space="0" w:color="3B3474"/>
            </w:tcBorders>
          </w:tcPr>
          <w:p w14:paraId="7B4ADEE6" w14:textId="554C36CB" w:rsidR="000B480F" w:rsidRPr="00C12274" w:rsidRDefault="000B480F" w:rsidP="00E70A06">
            <w:r>
              <w:rPr>
                <w:noProof/>
              </w:rPr>
              <w:t>Pinzon et al 2012</w:t>
            </w:r>
            <w:r w:rsidR="00616EE6">
              <w:fldChar w:fldCharType="begin">
                <w:fldData xml:space="preserve">PEVuZE5vdGU+PENpdGU+PEF1dGhvcj5QaW56b248L0F1dGhvcj48WWVhcj4yMDEyPC9ZZWFyPjxS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</w:fldData>
              </w:fldChar>
            </w:r>
            <w:r w:rsidR="002747EA">
              <w:instrText xml:space="preserve"> ADDIN EN.CITE </w:instrText>
            </w:r>
            <w:r w:rsidR="002747EA">
              <w:fldChar w:fldCharType="begin">
                <w:fldData xml:space="preserve">PEVuZE5vdGU+PENpdGU+PEF1dGhvcj5QaW56b248L0F1dGhvcj48WWVhcj4yMDEyPC9ZZWFyPjxS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</w:fldData>
              </w:fldChar>
            </w:r>
            <w:r w:rsidR="002747EA">
              <w:instrText xml:space="preserve"> ADDIN EN.CITE.DATA </w:instrText>
            </w:r>
            <w:r w:rsidR="002747EA">
              <w:fldChar w:fldCharType="end"/>
            </w:r>
            <w:r w:rsidR="00616EE6">
              <w:fldChar w:fldCharType="separate"/>
            </w:r>
            <w:r w:rsidR="002747EA" w:rsidRPr="002747EA">
              <w:rPr>
                <w:noProof/>
                <w:vertAlign w:val="superscript"/>
              </w:rPr>
              <w:t>441</w:t>
            </w:r>
            <w:r w:rsidR="00616EE6">
              <w:fldChar w:fldCharType="end"/>
            </w:r>
          </w:p>
          <w:p w14:paraId="2DAE16D6" w14:textId="02560EC7" w:rsidR="000A1756" w:rsidRDefault="000B480F" w:rsidP="00E70A06">
            <w:r w:rsidRPr="00C12274">
              <w:t>Colombia</w:t>
            </w:r>
          </w:p>
        </w:tc>
        <w:tc>
          <w:tcPr>
            <w:tcW w:w="1670" w:type="dxa"/>
            <w:tcBorders>
              <w:left w:val="single" w:sz="4" w:space="0" w:color="3B3474"/>
              <w:right w:val="single" w:sz="4" w:space="0" w:color="3B3474"/>
            </w:tcBorders>
          </w:tcPr>
          <w:p w14:paraId="2B0694D3" w14:textId="77777777" w:rsidR="000A1756" w:rsidRDefault="000A1756" w:rsidP="00D424F3">
            <w:r>
              <w:t>Intervention 18</w:t>
            </w:r>
          </w:p>
          <w:p w14:paraId="0AAED32E" w14:textId="20F8FCCE" w:rsidR="000A1756" w:rsidRDefault="000A1756" w:rsidP="00D424F3">
            <w:r>
              <w:t>Control 17</w:t>
            </w:r>
          </w:p>
        </w:tc>
        <w:tc>
          <w:tcPr>
            <w:tcW w:w="5395" w:type="dxa"/>
            <w:tcBorders>
              <w:left w:val="single" w:sz="4" w:space="0" w:color="3B3474"/>
              <w:right w:val="single" w:sz="4" w:space="0" w:color="3B3474"/>
            </w:tcBorders>
          </w:tcPr>
          <w:p w14:paraId="1FF29452" w14:textId="15943B0E" w:rsidR="000A1756" w:rsidRDefault="000A1756" w:rsidP="006762B1">
            <w:r w:rsidRPr="006762B1">
              <w:rPr>
                <w:b/>
              </w:rPr>
              <w:t>Aim</w:t>
            </w:r>
            <w:r>
              <w:t>: To examine t</w:t>
            </w:r>
            <w:r w:rsidRPr="006762B1">
              <w:t>he effect of pregnant Latin-American women engaging in vigorous exercise during the second and third trimester.</w:t>
            </w:r>
          </w:p>
          <w:p w14:paraId="72AA4ED1" w14:textId="2EA3432A" w:rsidR="000A1756" w:rsidRDefault="000A1756" w:rsidP="006762B1">
            <w:r w:rsidRPr="006762B1">
              <w:rPr>
                <w:b/>
              </w:rPr>
              <w:t>Population</w:t>
            </w:r>
            <w:r>
              <w:t>: N</w:t>
            </w:r>
            <w:r w:rsidRPr="009A6DCE">
              <w:t xml:space="preserve">ulliparous </w:t>
            </w:r>
            <w:r>
              <w:t>pregnant women who</w:t>
            </w:r>
            <w:r w:rsidRPr="009A6DCE">
              <w:t xml:space="preserve"> had not participated in a structured exercise program beforehand, aged 16-30 years, </w:t>
            </w:r>
            <w:r>
              <w:t>had</w:t>
            </w:r>
            <w:r w:rsidRPr="009A6DCE">
              <w:t xml:space="preserve"> a live fetus in routine ultrasound scan, a normal pregnancy and 16 to 20 weeks’ gestational age. </w:t>
            </w:r>
            <w:r w:rsidR="000270EC">
              <w:t>Mixed B</w:t>
            </w:r>
            <w:r w:rsidR="000B480F">
              <w:t>MIs.</w:t>
            </w:r>
          </w:p>
          <w:p w14:paraId="7B4A5669" w14:textId="77777777" w:rsidR="007D4CC2" w:rsidRDefault="007D4CC2" w:rsidP="007D4CC2">
            <w:r w:rsidRPr="005E4EF9">
              <w:rPr>
                <w:b/>
              </w:rPr>
              <w:t>Intervention</w:t>
            </w:r>
            <w:r>
              <w:rPr>
                <w:b/>
              </w:rPr>
              <w:t>:</w:t>
            </w:r>
          </w:p>
          <w:p w14:paraId="6DE1F4BA" w14:textId="77777777" w:rsidR="007D4CC2" w:rsidRPr="00C45716" w:rsidRDefault="007D4CC2" w:rsidP="007D4CC2">
            <w:pPr>
              <w:pStyle w:val="bullet"/>
            </w:pPr>
            <w:r w:rsidRPr="00C45716">
              <w:rPr>
                <w:i/>
              </w:rPr>
              <w:t>Supervised</w:t>
            </w:r>
            <w:r w:rsidRPr="00C45716">
              <w:t xml:space="preserve">: </w:t>
            </w:r>
            <w:r>
              <w:t>Yes</w:t>
            </w:r>
          </w:p>
          <w:p w14:paraId="10766F3F" w14:textId="5B7A17E4" w:rsidR="007D4CC2" w:rsidRPr="007D4CC2" w:rsidRDefault="007D4CC2" w:rsidP="000B480F">
            <w:pPr>
              <w:pStyle w:val="bullet"/>
            </w:pPr>
            <w:r w:rsidRPr="00C45716">
              <w:rPr>
                <w:i/>
              </w:rPr>
              <w:t>Type and duration</w:t>
            </w:r>
            <w:r w:rsidRPr="00C45716">
              <w:t xml:space="preserve">: </w:t>
            </w:r>
            <w:r>
              <w:t xml:space="preserve">Aerobic and resistance; </w:t>
            </w:r>
            <w:r w:rsidR="000B480F" w:rsidRPr="00C12274">
              <w:t>Circuit training</w:t>
            </w:r>
            <w:r>
              <w:t xml:space="preserve">; </w:t>
            </w:r>
            <w:r w:rsidR="000B480F" w:rsidRPr="00C12274">
              <w:t>60 min, 3 times a week from week 16-20 to 32-36 weeks</w:t>
            </w:r>
            <w:r>
              <w:t>.</w:t>
            </w:r>
          </w:p>
          <w:p w14:paraId="6FE85177" w14:textId="77B67EA8" w:rsidR="000A1756" w:rsidRPr="006762B1" w:rsidRDefault="007D4CC2" w:rsidP="000B480F">
            <w:pPr>
              <w:pStyle w:val="bullet"/>
            </w:pPr>
            <w:r w:rsidRPr="00C45716">
              <w:rPr>
                <w:i/>
              </w:rPr>
              <w:t>Intensity</w:t>
            </w:r>
            <w:r w:rsidRPr="00C45716">
              <w:t xml:space="preserve">: </w:t>
            </w:r>
            <w:r w:rsidR="000B480F" w:rsidRPr="00C12274">
              <w:t>Vigorous; 55-75% maximal HR</w:t>
            </w:r>
            <w:r>
              <w:t>.</w:t>
            </w:r>
          </w:p>
        </w:tc>
        <w:tc>
          <w:tcPr>
            <w:tcW w:w="5953" w:type="dxa"/>
            <w:tcBorders>
              <w:left w:val="single" w:sz="4" w:space="0" w:color="3B3474"/>
              <w:right w:val="single" w:sz="4" w:space="0" w:color="3B3474"/>
            </w:tcBorders>
          </w:tcPr>
          <w:p w14:paraId="3E012EDF" w14:textId="77777777" w:rsidR="000A1756" w:rsidRDefault="000A1756" w:rsidP="00FE2FBE">
            <w:r>
              <w:t>Intervention vs control:</w:t>
            </w:r>
          </w:p>
          <w:p w14:paraId="35F54DA8" w14:textId="6A21C2F9" w:rsidR="000A1756" w:rsidRPr="00CB7CED" w:rsidRDefault="004C4C4B" w:rsidP="00133B96">
            <w:pPr>
              <w:pStyle w:val="bullet"/>
            </w:pPr>
            <w:r>
              <w:t>C</w:t>
            </w:r>
            <w:r w:rsidR="000A1756" w:rsidRPr="00A73692">
              <w:t>aesarean</w:t>
            </w:r>
            <w:r>
              <w:t xml:space="preserve"> section</w:t>
            </w:r>
            <w:r w:rsidR="000A1756">
              <w:t>:</w:t>
            </w:r>
            <w:r w:rsidR="000A1756" w:rsidRPr="00A73692">
              <w:t xml:space="preserve"> </w:t>
            </w:r>
            <w:r>
              <w:t>7</w:t>
            </w:r>
            <w:r w:rsidR="000A1756" w:rsidRPr="00A73692">
              <w:t xml:space="preserve"> (</w:t>
            </w:r>
            <w:r>
              <w:t>38.9</w:t>
            </w:r>
            <w:r w:rsidR="000A1756" w:rsidRPr="00A73692">
              <w:t>)</w:t>
            </w:r>
            <w:r w:rsidR="000A1756">
              <w:t xml:space="preserve"> vs </w:t>
            </w:r>
            <w:r>
              <w:t>3</w:t>
            </w:r>
            <w:r w:rsidR="000A1756" w:rsidRPr="00A73692">
              <w:t xml:space="preserve"> (</w:t>
            </w:r>
            <w:r>
              <w:t>17.6</w:t>
            </w:r>
            <w:r w:rsidR="000A1756" w:rsidRPr="00A73692">
              <w:t>) </w:t>
            </w:r>
          </w:p>
          <w:p w14:paraId="3E8A468E" w14:textId="77777777" w:rsidR="000A1756" w:rsidRDefault="000A1756" w:rsidP="00FE2FBE"/>
        </w:tc>
      </w:tr>
      <w:tr w:rsidR="000A1756" w:rsidRPr="00A652CB" w14:paraId="556BC33A" w14:textId="77777777" w:rsidTr="000A1756">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305" w:type="dxa"/>
            <w:tcBorders>
              <w:left w:val="single" w:sz="4" w:space="0" w:color="3B3474"/>
              <w:right w:val="single" w:sz="4" w:space="0" w:color="3B3474"/>
            </w:tcBorders>
          </w:tcPr>
          <w:p w14:paraId="7CF47A89" w14:textId="3F67E85F" w:rsidR="000B480F" w:rsidRPr="00C12274" w:rsidRDefault="000B480F" w:rsidP="00E70A06">
            <w:r>
              <w:rPr>
                <w:noProof/>
              </w:rPr>
              <w:t>Price et al 2012</w:t>
            </w:r>
            <w:r w:rsidR="00616EE6">
              <w:fldChar w:fldCharType="begin"/>
            </w:r>
            <w:r w:rsidR="002747EA">
              <w:instrText xml:space="preserve"> ADDIN EN.CITE &lt;EndNote&gt;&lt;Cite&gt;&lt;Author&gt;Price&lt;/Author&gt;&lt;Year&gt;2012&lt;/Year&gt;&lt;RecNum&gt;707&lt;/RecNum&gt;&lt;DisplayText&gt;&lt;style face="superscript" font="Trebuchet MS" size="9"&gt;442&lt;/style&gt;&lt;/DisplayText&gt;&lt;record&gt;&lt;rec-number&gt;707&lt;/rec-number&gt;&lt;foreign-keys&gt;&lt;key app="EN" db-id="exvasrfx2dtraoesasxp2szsxa2df502592x" timestamp="1540532222"&gt;707&lt;/key&gt;&lt;/foreign-keys&gt;&lt;ref-type name="Journal Article"&gt;17&lt;/ref-type&gt;&lt;contributors&gt;&lt;authors&gt;&lt;author&gt;Price, B. B.&lt;/author&gt;&lt;author&gt;Amini, S. B.&lt;/author&gt;&lt;author&gt;Kappeler, K.&lt;/author&gt;&lt;/authors&gt;&lt;/contributors&gt;&lt;auth-address&gt;Professional Association, Austin, TX, USA. beeprice@grandecom.net&lt;/auth-address&gt;&lt;titles&gt;&lt;title&gt;Exercise in pregnancy: effect on fitness and obstetric outcomes-a randomized trial&lt;/title&gt;&lt;secondary-title&gt;Med Sci Sports Exerc&lt;/secondary-title&gt;&lt;/titles&gt;&lt;periodical&gt;&lt;full-title&gt;Med Sci Sports Exerc&lt;/full-title&gt;&lt;/periodical&gt;&lt;pages&gt;2263-9&lt;/pages&gt;&lt;volume&gt;44&lt;/volume&gt;&lt;number&gt;12&lt;/number&gt;&lt;edition&gt;2012/07/31&lt;/edition&gt;&lt;keywords&gt;&lt;keyword&gt;Adolescent&lt;/keyword&gt;&lt;keyword&gt;Adult&lt;/keyword&gt;&lt;keyword&gt;Exercise/*physiology&lt;/keyword&gt;&lt;keyword&gt;Female&lt;/keyword&gt;&lt;keyword&gt;Gestational Age&lt;/keyword&gt;&lt;keyword&gt;Humans&lt;/keyword&gt;&lt;keyword&gt;Muscle Strength/physiology&lt;/keyword&gt;&lt;keyword&gt;Outcome Assessment (Health Care)&lt;/keyword&gt;&lt;keyword&gt;Physical Fitness/*physiology&lt;/keyword&gt;&lt;keyword&gt;Pregnancy&lt;/keyword&gt;&lt;keyword&gt;*Pregnancy Outcome&lt;/keyword&gt;&lt;keyword&gt;Prospective Studies&lt;/keyword&gt;&lt;keyword&gt;Texas&lt;/keyword&gt;&lt;keyword&gt;Young Adult&lt;/keyword&gt;&lt;/keywords&gt;&lt;dates&gt;&lt;year&gt;2012&lt;/year&gt;&lt;pub-dates&gt;&lt;date&gt;Dec&lt;/date&gt;&lt;/pub-dates&gt;&lt;/dates&gt;&lt;isbn&gt;1530-0315 (Electronic)&amp;#xD;0195-9131 (Linking)&lt;/isbn&gt;&lt;accession-num&gt;22843114&lt;/accession-num&gt;&lt;urls&gt;&lt;related-urls&gt;&lt;url&gt;https://www.ncbi.nlm.nih.gov/pubmed/22843114&lt;/url&gt;&lt;/related-urls&gt;&lt;/urls&gt;&lt;electronic-resource-num&gt;10.1249/MSS.0b013e318267ad67&lt;/electronic-resource-num&gt;&lt;/record&gt;&lt;/Cite&gt;&lt;/EndNote&gt;</w:instrText>
            </w:r>
            <w:r w:rsidR="00616EE6">
              <w:fldChar w:fldCharType="separate"/>
            </w:r>
            <w:r w:rsidR="002747EA" w:rsidRPr="002747EA">
              <w:rPr>
                <w:noProof/>
                <w:vertAlign w:val="superscript"/>
              </w:rPr>
              <w:t>442</w:t>
            </w:r>
            <w:r w:rsidR="00616EE6">
              <w:fldChar w:fldCharType="end"/>
            </w:r>
          </w:p>
          <w:p w14:paraId="3F39989B" w14:textId="4A0DE2D0" w:rsidR="000A1756" w:rsidRDefault="000B480F" w:rsidP="00E70A06">
            <w:r w:rsidRPr="00C12274">
              <w:t>United States</w:t>
            </w:r>
          </w:p>
        </w:tc>
        <w:tc>
          <w:tcPr>
            <w:tcW w:w="1670" w:type="dxa"/>
            <w:tcBorders>
              <w:left w:val="single" w:sz="4" w:space="0" w:color="3B3474"/>
              <w:right w:val="single" w:sz="4" w:space="0" w:color="3B3474"/>
            </w:tcBorders>
          </w:tcPr>
          <w:p w14:paraId="750F9920" w14:textId="77777777" w:rsidR="000A1756" w:rsidRDefault="000A1756" w:rsidP="00D424F3">
            <w:r>
              <w:t>Intervention 31</w:t>
            </w:r>
          </w:p>
          <w:p w14:paraId="1FA042B5" w14:textId="26673474" w:rsidR="000A1756" w:rsidRDefault="000A1756" w:rsidP="00D424F3">
            <w:r>
              <w:t>Control 31</w:t>
            </w:r>
          </w:p>
        </w:tc>
        <w:tc>
          <w:tcPr>
            <w:tcW w:w="5395" w:type="dxa"/>
            <w:tcBorders>
              <w:left w:val="single" w:sz="4" w:space="0" w:color="3B3474"/>
              <w:right w:val="single" w:sz="4" w:space="0" w:color="3B3474"/>
            </w:tcBorders>
          </w:tcPr>
          <w:p w14:paraId="3D1E73C8" w14:textId="7D851F23" w:rsidR="000A1756" w:rsidRDefault="000A1756" w:rsidP="00FE2FBE">
            <w:r>
              <w:rPr>
                <w:b/>
              </w:rPr>
              <w:t xml:space="preserve">Aim: </w:t>
            </w:r>
            <w:r w:rsidRPr="00B7260C">
              <w:t>to assess the benefits and possible risks of aerobic exercise during pregnancy</w:t>
            </w:r>
            <w:r>
              <w:t>.</w:t>
            </w:r>
          </w:p>
          <w:p w14:paraId="6A08DF50" w14:textId="60C67113" w:rsidR="000A1756" w:rsidRDefault="000A1756" w:rsidP="00FE2FBE">
            <w:r w:rsidRPr="007424DF">
              <w:rPr>
                <w:b/>
              </w:rPr>
              <w:t>Population</w:t>
            </w:r>
            <w:r>
              <w:t>: Sedentary (no aerobic exercise more than once a week in the past 6 months), pregnant women at 12-14 wks with BMI &lt;39 kg/m</w:t>
            </w:r>
            <w:r w:rsidRPr="000B480F">
              <w:rPr>
                <w:vertAlign w:val="superscript"/>
              </w:rPr>
              <w:t>2</w:t>
            </w:r>
            <w:r>
              <w:t xml:space="preserve"> and no chronic conditions or history of preterm birth or SGA.</w:t>
            </w:r>
          </w:p>
          <w:p w14:paraId="0A3B10CE" w14:textId="77777777" w:rsidR="007D4CC2" w:rsidRDefault="007D4CC2" w:rsidP="007D4CC2">
            <w:r w:rsidRPr="005E4EF9">
              <w:rPr>
                <w:b/>
              </w:rPr>
              <w:t>Intervention</w:t>
            </w:r>
            <w:r>
              <w:rPr>
                <w:b/>
              </w:rPr>
              <w:t>:</w:t>
            </w:r>
          </w:p>
          <w:p w14:paraId="17005A72" w14:textId="77777777" w:rsidR="007D4CC2" w:rsidRPr="00C45716" w:rsidRDefault="007D4CC2" w:rsidP="007D4CC2">
            <w:pPr>
              <w:pStyle w:val="bullet"/>
            </w:pPr>
            <w:r w:rsidRPr="00C45716">
              <w:rPr>
                <w:i/>
              </w:rPr>
              <w:t>Supervised</w:t>
            </w:r>
            <w:r w:rsidRPr="00C45716">
              <w:t xml:space="preserve">: </w:t>
            </w:r>
            <w:r>
              <w:t>Yes</w:t>
            </w:r>
          </w:p>
          <w:p w14:paraId="039A9651" w14:textId="251D8B17" w:rsidR="007D4CC2" w:rsidRPr="007D4CC2" w:rsidRDefault="007D4CC2" w:rsidP="000B480F">
            <w:pPr>
              <w:pStyle w:val="bullet"/>
            </w:pPr>
            <w:r w:rsidRPr="00C45716">
              <w:rPr>
                <w:i/>
              </w:rPr>
              <w:t>Type and duration</w:t>
            </w:r>
            <w:r w:rsidRPr="00C45716">
              <w:t xml:space="preserve">: </w:t>
            </w:r>
            <w:r>
              <w:t xml:space="preserve">Aerobic and resistance; </w:t>
            </w:r>
            <w:r w:rsidR="000B480F" w:rsidRPr="00C12274">
              <w:rPr>
                <w:shd w:val="clear" w:color="auto" w:fill="FFFFFF"/>
              </w:rPr>
              <w:t>Walking, stationary cycling, circuit training, weight training</w:t>
            </w:r>
            <w:r>
              <w:t xml:space="preserve">; </w:t>
            </w:r>
            <w:r w:rsidR="000B480F" w:rsidRPr="00C12274">
              <w:rPr>
                <w:shd w:val="clear" w:color="auto" w:fill="FFFFFF"/>
              </w:rPr>
              <w:t>45–60 min, 4 times per week plus individual 30-60 minute walk once weekly, from week 12-14 to at least week 36</w:t>
            </w:r>
            <w:r>
              <w:t>.</w:t>
            </w:r>
          </w:p>
          <w:p w14:paraId="622BEFC5" w14:textId="5C855F2A" w:rsidR="000A1756" w:rsidRPr="0081153C" w:rsidRDefault="007D4CC2" w:rsidP="007D4CC2">
            <w:pPr>
              <w:pStyle w:val="bullet"/>
            </w:pPr>
            <w:r w:rsidRPr="00C45716">
              <w:rPr>
                <w:i/>
              </w:rPr>
              <w:t>Intensity</w:t>
            </w:r>
            <w:r w:rsidRPr="00C45716">
              <w:t xml:space="preserve">: </w:t>
            </w:r>
            <w:r w:rsidRPr="00C12274">
              <w:t>Moderate; Borg scale 12-14</w:t>
            </w:r>
            <w:r>
              <w:t>.</w:t>
            </w:r>
          </w:p>
        </w:tc>
        <w:tc>
          <w:tcPr>
            <w:tcW w:w="5953" w:type="dxa"/>
            <w:tcBorders>
              <w:left w:val="single" w:sz="4" w:space="0" w:color="3B3474"/>
              <w:right w:val="single" w:sz="4" w:space="0" w:color="3B3474"/>
            </w:tcBorders>
          </w:tcPr>
          <w:p w14:paraId="0989DE63" w14:textId="77777777" w:rsidR="000A1756" w:rsidRDefault="000A1756" w:rsidP="00FE2FBE">
            <w:r>
              <w:t>Intervention vs control:</w:t>
            </w:r>
          </w:p>
          <w:p w14:paraId="63754566" w14:textId="05653AC9" w:rsidR="00CB350B" w:rsidRDefault="00CB350B" w:rsidP="00F9422B">
            <w:pPr>
              <w:pStyle w:val="bullet"/>
            </w:pPr>
            <w:r>
              <w:t>Gestational weight gain:</w:t>
            </w:r>
            <w:r w:rsidR="0012399A">
              <w:t xml:space="preserve"> 12.4±5.3 vs 10.5 ±5.13</w:t>
            </w:r>
          </w:p>
          <w:p w14:paraId="60D7DB5D" w14:textId="77777777" w:rsidR="0012399A" w:rsidRDefault="0012399A" w:rsidP="00F9422B">
            <w:pPr>
              <w:pStyle w:val="bullet"/>
            </w:pPr>
            <w:r>
              <w:t>Gestational diabetes: 3 (9.6%) vs 4 (12.9%) p=0.66</w:t>
            </w:r>
          </w:p>
          <w:p w14:paraId="49E08878" w14:textId="54075A1F" w:rsidR="000A1756" w:rsidRDefault="000A1756" w:rsidP="00F9422B">
            <w:pPr>
              <w:pStyle w:val="bullet"/>
            </w:pPr>
            <w:r>
              <w:t>Caesarean section: 2 (6.4%) vs 10 (32.2%) p=0.001</w:t>
            </w:r>
          </w:p>
          <w:p w14:paraId="109B487A" w14:textId="77777777" w:rsidR="000A1756" w:rsidRDefault="0012399A" w:rsidP="00F9422B">
            <w:pPr>
              <w:pStyle w:val="bullet"/>
            </w:pPr>
            <w:r>
              <w:t xml:space="preserve">Small for gestational age: </w:t>
            </w:r>
            <w:r w:rsidR="00012DD6">
              <w:t xml:space="preserve">4 </w:t>
            </w:r>
            <w:r w:rsidR="00D81CCC">
              <w:t xml:space="preserve">(12.9%) </w:t>
            </w:r>
            <w:r w:rsidR="00012DD6">
              <w:t>vs 5</w:t>
            </w:r>
            <w:r w:rsidR="00D81CCC">
              <w:t xml:space="preserve"> (16.1%)</w:t>
            </w:r>
          </w:p>
          <w:p w14:paraId="4A9A467C" w14:textId="77539544" w:rsidR="00E70388" w:rsidRDefault="00E70388" w:rsidP="00F9422B">
            <w:pPr>
              <w:pStyle w:val="bullet"/>
            </w:pPr>
            <w:r>
              <w:t>Postpartum weight retention (6-8 weeks): 2.5 vs 0.7</w:t>
            </w:r>
          </w:p>
        </w:tc>
      </w:tr>
      <w:tr w:rsidR="000A1756" w:rsidRPr="00A652CB" w14:paraId="499D7786" w14:textId="77777777" w:rsidTr="000A1756">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305" w:type="dxa"/>
            <w:tcBorders>
              <w:left w:val="single" w:sz="4" w:space="0" w:color="3B3474"/>
              <w:right w:val="single" w:sz="4" w:space="0" w:color="3B3474"/>
            </w:tcBorders>
          </w:tcPr>
          <w:p w14:paraId="26C7AC14" w14:textId="3A44902A" w:rsidR="000B480F" w:rsidRPr="00C12274" w:rsidRDefault="000B480F" w:rsidP="00E70A06">
            <w:r>
              <w:rPr>
                <w:noProof/>
              </w:rPr>
              <w:t>Renault et al 2014</w:t>
            </w:r>
            <w:r w:rsidR="00616EE6">
              <w:fldChar w:fldCharType="begin">
                <w:fldData xml:space="preserve">PEVuZE5vdGU+PENpdGU+PEF1dGhvcj5SZW5hdWx0PC9BdXRob3I+PFllYXI+MjAxNDwvWWVhcj48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</w:fldData>
              </w:fldChar>
            </w:r>
            <w:r w:rsidR="002747EA">
              <w:instrText xml:space="preserve"> ADDIN EN.CITE </w:instrText>
            </w:r>
            <w:r w:rsidR="002747EA">
              <w:fldChar w:fldCharType="begin">
                <w:fldData xml:space="preserve">PEVuZE5vdGU+PENpdGU+PEF1dGhvcj5SZW5hdWx0PC9BdXRob3I+PFllYXI+MjAxNDwvWWVhcj48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</w:fldData>
              </w:fldChar>
            </w:r>
            <w:r w:rsidR="002747EA">
              <w:instrText xml:space="preserve"> ADDIN EN.CITE.DATA </w:instrText>
            </w:r>
            <w:r w:rsidR="002747EA">
              <w:fldChar w:fldCharType="end"/>
            </w:r>
            <w:r w:rsidR="00616EE6">
              <w:fldChar w:fldCharType="separate"/>
            </w:r>
            <w:r w:rsidR="002747EA" w:rsidRPr="002747EA">
              <w:rPr>
                <w:noProof/>
                <w:vertAlign w:val="superscript"/>
              </w:rPr>
              <w:t>451</w:t>
            </w:r>
            <w:r w:rsidR="00616EE6">
              <w:fldChar w:fldCharType="end"/>
            </w:r>
          </w:p>
          <w:p w14:paraId="082018F3" w14:textId="55213D20" w:rsidR="000A1756" w:rsidRDefault="000B480F" w:rsidP="00E70A06">
            <w:r w:rsidRPr="00C12274">
              <w:t>Denmark</w:t>
            </w:r>
          </w:p>
        </w:tc>
        <w:tc>
          <w:tcPr>
            <w:tcW w:w="1670" w:type="dxa"/>
            <w:tcBorders>
              <w:left w:val="single" w:sz="4" w:space="0" w:color="3B3474"/>
              <w:right w:val="single" w:sz="4" w:space="0" w:color="3B3474"/>
            </w:tcBorders>
          </w:tcPr>
          <w:p w14:paraId="0BD7263E" w14:textId="04BFD760" w:rsidR="000A1756" w:rsidRDefault="000A1756" w:rsidP="00D424F3">
            <w:r>
              <w:t>Intervention 125</w:t>
            </w:r>
          </w:p>
          <w:p w14:paraId="5269C797" w14:textId="3CE6AE82" w:rsidR="000A1756" w:rsidRDefault="000A1756" w:rsidP="00302481">
            <w:r>
              <w:t>Control 134</w:t>
            </w:r>
          </w:p>
        </w:tc>
        <w:tc>
          <w:tcPr>
            <w:tcW w:w="5395" w:type="dxa"/>
            <w:tcBorders>
              <w:left w:val="single" w:sz="4" w:space="0" w:color="3B3474"/>
              <w:right w:val="single" w:sz="4" w:space="0" w:color="3B3474"/>
            </w:tcBorders>
          </w:tcPr>
          <w:p w14:paraId="263992EE" w14:textId="77777777" w:rsidR="000A1756" w:rsidRDefault="000A1756" w:rsidP="00302481">
            <w:r w:rsidRPr="00367746">
              <w:rPr>
                <w:b/>
              </w:rPr>
              <w:t>Aim</w:t>
            </w:r>
            <w:r>
              <w:t xml:space="preserve">: </w:t>
            </w:r>
            <w:r w:rsidRPr="00302481">
              <w:t>to assess physical activity intervention assessed by a pedometer with or without dietary intervention on gestational weight gain (GWG)</w:t>
            </w:r>
            <w:r>
              <w:t>.</w:t>
            </w:r>
          </w:p>
          <w:p w14:paraId="634A0FCA" w14:textId="49873AB3" w:rsidR="000A1756" w:rsidRPr="00367746" w:rsidRDefault="000A1756" w:rsidP="00367746">
            <w:r w:rsidRPr="00367746">
              <w:rPr>
                <w:b/>
              </w:rPr>
              <w:t>Population</w:t>
            </w:r>
            <w:r w:rsidRPr="00367746">
              <w:t xml:space="preserve">: </w:t>
            </w:r>
            <w:r>
              <w:t>O</w:t>
            </w:r>
            <w:r w:rsidRPr="00367746">
              <w:t>bese pregnant women</w:t>
            </w:r>
            <w:r w:rsidRPr="000B480F">
              <w:t xml:space="preserve"> </w:t>
            </w:r>
            <w:r w:rsidR="000B480F" w:rsidRPr="000B480F">
              <w:t>(BMI ≥30 kg/m</w:t>
            </w:r>
            <w:r w:rsidR="000B480F" w:rsidRPr="000B480F">
              <w:rPr>
                <w:rFonts w:eastAsiaTheme="majorEastAsia"/>
                <w:vertAlign w:val="superscript"/>
              </w:rPr>
              <w:t>2</w:t>
            </w:r>
            <w:r w:rsidR="000B480F" w:rsidRPr="000B480F">
              <w:rPr>
                <w:rFonts w:eastAsiaTheme="majorEastAsia"/>
              </w:rPr>
              <w:t xml:space="preserve">) </w:t>
            </w:r>
            <w:r w:rsidRPr="00367746">
              <w:t>older than 18 years, a singleton pregnancy, and a normal scan in</w:t>
            </w:r>
            <w:r>
              <w:t xml:space="preserve"> weeks 11-14, gestational age &lt;</w:t>
            </w:r>
            <w:r w:rsidRPr="00367746">
              <w:t xml:space="preserve">16 weeks. </w:t>
            </w:r>
          </w:p>
          <w:p w14:paraId="493A6C44" w14:textId="77777777" w:rsidR="007D4CC2" w:rsidRDefault="007D4CC2" w:rsidP="007D4CC2">
            <w:r w:rsidRPr="005E4EF9">
              <w:rPr>
                <w:b/>
              </w:rPr>
              <w:t>Intervention</w:t>
            </w:r>
            <w:r>
              <w:rPr>
                <w:b/>
              </w:rPr>
              <w:t>:</w:t>
            </w:r>
          </w:p>
          <w:p w14:paraId="615847E4" w14:textId="35C47DCD" w:rsidR="007D4CC2" w:rsidRPr="00C45716" w:rsidRDefault="007D4CC2" w:rsidP="007D4CC2">
            <w:pPr>
              <w:pStyle w:val="bullet"/>
            </w:pPr>
            <w:r w:rsidRPr="00C45716">
              <w:rPr>
                <w:i/>
              </w:rPr>
              <w:t>Supervised</w:t>
            </w:r>
            <w:r w:rsidRPr="00C45716">
              <w:t xml:space="preserve">: </w:t>
            </w:r>
            <w:r w:rsidR="000B480F">
              <w:t>No</w:t>
            </w:r>
          </w:p>
          <w:p w14:paraId="12CAD1D8" w14:textId="1F750647" w:rsidR="007D4CC2" w:rsidRPr="007D4CC2" w:rsidRDefault="007D4CC2" w:rsidP="000B480F">
            <w:pPr>
              <w:pStyle w:val="bullet"/>
            </w:pPr>
            <w:r w:rsidRPr="00C45716">
              <w:rPr>
                <w:i/>
              </w:rPr>
              <w:t>Type and duration</w:t>
            </w:r>
            <w:r w:rsidRPr="00C45716">
              <w:t xml:space="preserve">: </w:t>
            </w:r>
            <w:r>
              <w:t xml:space="preserve">Aerobic; </w:t>
            </w:r>
            <w:r w:rsidR="000B480F">
              <w:t>Walking</w:t>
            </w:r>
            <w:r>
              <w:t xml:space="preserve">; </w:t>
            </w:r>
            <w:r w:rsidR="000B480F" w:rsidRPr="00C12274">
              <w:t>Daily step count of 11,000, (150% of the average step count in healthy lean pregnant women) from &lt;16 weeks gestation until birth</w:t>
            </w:r>
            <w:r>
              <w:t>.</w:t>
            </w:r>
          </w:p>
          <w:p w14:paraId="3F1AD73A" w14:textId="7D18EABC" w:rsidR="000A1756" w:rsidRPr="00302481" w:rsidRDefault="007D4CC2" w:rsidP="000B480F">
            <w:pPr>
              <w:pStyle w:val="bullet"/>
            </w:pPr>
            <w:r w:rsidRPr="00C45716">
              <w:rPr>
                <w:i/>
              </w:rPr>
              <w:t>Intensity</w:t>
            </w:r>
            <w:r w:rsidRPr="00C45716">
              <w:t xml:space="preserve">: </w:t>
            </w:r>
            <w:r w:rsidR="000B480F">
              <w:t>Not described</w:t>
            </w:r>
            <w:r>
              <w:t>.</w:t>
            </w:r>
          </w:p>
        </w:tc>
        <w:tc>
          <w:tcPr>
            <w:tcW w:w="5953" w:type="dxa"/>
            <w:tcBorders>
              <w:left w:val="single" w:sz="4" w:space="0" w:color="3B3474"/>
              <w:right w:val="single" w:sz="4" w:space="0" w:color="3B3474"/>
            </w:tcBorders>
          </w:tcPr>
          <w:p w14:paraId="79F882F6" w14:textId="77777777" w:rsidR="000A1756" w:rsidRDefault="000A1756" w:rsidP="00FE2FBE">
            <w:r>
              <w:t>Intervention vs control:</w:t>
            </w:r>
          </w:p>
          <w:p w14:paraId="486144A7" w14:textId="15ED10C9" w:rsidR="000A1756" w:rsidRDefault="00A65B49" w:rsidP="005F4E84">
            <w:pPr>
              <w:pStyle w:val="bullet"/>
            </w:pPr>
            <w:r>
              <w:t>Weight gain &gt;IOM guidelines</w:t>
            </w:r>
            <w:r w:rsidR="000A1756">
              <w:t xml:space="preserve"> (&gt;9kg): 64 (51%) vs 84 (63%)</w:t>
            </w:r>
          </w:p>
          <w:p w14:paraId="4630E6A6" w14:textId="0802AAD5" w:rsidR="000A1756" w:rsidRPr="00782129" w:rsidRDefault="00641894" w:rsidP="005F4E84">
            <w:pPr>
              <w:pStyle w:val="bullet"/>
            </w:pPr>
            <w:r w:rsidRPr="00641894">
              <w:t>Gestational diabetes</w:t>
            </w:r>
            <w:r w:rsidR="000A1756" w:rsidRPr="00641894">
              <w:t xml:space="preserve">: </w:t>
            </w:r>
            <w:r w:rsidR="000A1756">
              <w:t>2 (1.6) vs 7</w:t>
            </w:r>
            <w:r w:rsidR="000A1756" w:rsidRPr="00782129">
              <w:t xml:space="preserve"> (5.2)</w:t>
            </w:r>
          </w:p>
          <w:p w14:paraId="591ED890" w14:textId="5E3C36B2" w:rsidR="000A1756" w:rsidRPr="00C46CC0" w:rsidRDefault="000A1756" w:rsidP="005F4E84">
            <w:pPr>
              <w:pStyle w:val="bullet"/>
            </w:pPr>
            <w:r>
              <w:t xml:space="preserve">Hypertensive disease: </w:t>
            </w:r>
            <w:r w:rsidRPr="00C46CC0">
              <w:t xml:space="preserve">9 (7.2) </w:t>
            </w:r>
            <w:r>
              <w:t xml:space="preserve">vs </w:t>
            </w:r>
            <w:r w:rsidRPr="00C46CC0">
              <w:t>12 (9.0)</w:t>
            </w:r>
            <w:r>
              <w:t xml:space="preserve"> </w:t>
            </w:r>
          </w:p>
          <w:p w14:paraId="3A632ACF" w14:textId="5A42DCCF" w:rsidR="000A1756" w:rsidRPr="00C46CC0" w:rsidRDefault="000A1756" w:rsidP="005F4E84">
            <w:pPr>
              <w:pStyle w:val="bullet"/>
            </w:pPr>
            <w:r>
              <w:t xml:space="preserve">Caesarean section (unplanned): </w:t>
            </w:r>
            <w:r w:rsidRPr="00C46CC0">
              <w:t xml:space="preserve">27 (22) </w:t>
            </w:r>
            <w:r>
              <w:t xml:space="preserve">vs </w:t>
            </w:r>
            <w:r w:rsidRPr="00C46CC0">
              <w:t xml:space="preserve">32 (24) </w:t>
            </w:r>
          </w:p>
          <w:p w14:paraId="00E79750" w14:textId="3B953B29" w:rsidR="000A1756" w:rsidRPr="00360551" w:rsidRDefault="000A1756" w:rsidP="00E562D2">
            <w:pPr>
              <w:pStyle w:val="bullet"/>
            </w:pPr>
            <w:r>
              <w:t>Gestational age: 278±</w:t>
            </w:r>
            <w:r w:rsidRPr="00360551">
              <w:t xml:space="preserve">14 </w:t>
            </w:r>
            <w:r>
              <w:t xml:space="preserve">vs </w:t>
            </w:r>
            <w:r w:rsidRPr="00360551">
              <w:t>278</w:t>
            </w:r>
            <w:r>
              <w:t>±</w:t>
            </w:r>
            <w:r w:rsidRPr="00360551">
              <w:t>12</w:t>
            </w:r>
          </w:p>
          <w:p w14:paraId="13E904B3" w14:textId="5062FF47" w:rsidR="000A1756" w:rsidRPr="00E562D2" w:rsidRDefault="000A1756" w:rsidP="00E562D2">
            <w:pPr>
              <w:pStyle w:val="bullet"/>
            </w:pPr>
            <w:r w:rsidRPr="00E562D2">
              <w:t>Preterm birth 28-34 weeks: 3 (2) 1 (1)</w:t>
            </w:r>
          </w:p>
          <w:p w14:paraId="6D66055E" w14:textId="0C7C5EC4" w:rsidR="000A1756" w:rsidRPr="00E562D2" w:rsidRDefault="000A1756" w:rsidP="00E562D2">
            <w:pPr>
              <w:pStyle w:val="bullet"/>
            </w:pPr>
            <w:r w:rsidRPr="00E562D2">
              <w:t>Preterm birth 34-37 wks: 5 (4) 5 (4)</w:t>
            </w:r>
          </w:p>
          <w:p w14:paraId="421CA512" w14:textId="25A240F1" w:rsidR="000A1756" w:rsidRPr="00E562D2" w:rsidRDefault="000A1756" w:rsidP="00E562D2">
            <w:pPr>
              <w:pStyle w:val="bullet"/>
            </w:pPr>
            <w:r>
              <w:t xml:space="preserve">SGA: </w:t>
            </w:r>
            <w:r w:rsidRPr="00E562D2">
              <w:t xml:space="preserve">4 (3.2) </w:t>
            </w:r>
            <w:r>
              <w:t>vs 2 (1.5)</w:t>
            </w:r>
          </w:p>
          <w:p w14:paraId="5FF572D0" w14:textId="33E638DE" w:rsidR="000A1756" w:rsidRPr="00E562D2" w:rsidRDefault="000A1756" w:rsidP="00E562D2">
            <w:pPr>
              <w:pStyle w:val="bullet"/>
            </w:pPr>
            <w:r w:rsidRPr="00E562D2">
              <w:t>LGA</w:t>
            </w:r>
            <w:r>
              <w:t>:</w:t>
            </w:r>
            <w:r w:rsidRPr="00E562D2">
              <w:t xml:space="preserve"> 8 (6.4) </w:t>
            </w:r>
            <w:r>
              <w:t>vs 9 (6.7)</w:t>
            </w:r>
          </w:p>
          <w:p w14:paraId="03BFB114" w14:textId="380DFF6B" w:rsidR="000A1756" w:rsidRPr="00E562D2" w:rsidRDefault="000A1756" w:rsidP="00FE2FBE">
            <w:pPr>
              <w:pStyle w:val="bullet"/>
            </w:pPr>
            <w:r w:rsidRPr="00E562D2">
              <w:t>Birthweight &gt;4000 g</w:t>
            </w:r>
            <w:r>
              <w:t xml:space="preserve">: </w:t>
            </w:r>
            <w:r w:rsidRPr="00E562D2">
              <w:t xml:space="preserve">37 (30) </w:t>
            </w:r>
            <w:r>
              <w:t xml:space="preserve">vs </w:t>
            </w:r>
            <w:r w:rsidRPr="00E562D2">
              <w:t>33 (25)</w:t>
            </w:r>
          </w:p>
        </w:tc>
      </w:tr>
      <w:tr w:rsidR="000A1756" w:rsidRPr="00A652CB" w14:paraId="596064B1" w14:textId="77777777" w:rsidTr="000A1756">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305" w:type="dxa"/>
            <w:tcBorders>
              <w:left w:val="single" w:sz="4" w:space="0" w:color="3B3474"/>
              <w:right w:val="single" w:sz="4" w:space="0" w:color="3B3474"/>
            </w:tcBorders>
          </w:tcPr>
          <w:p w14:paraId="1BAC99AB" w14:textId="6E77F543" w:rsidR="000B480F" w:rsidRPr="00C12274" w:rsidRDefault="000B480F" w:rsidP="00E70A06">
            <w:r>
              <w:rPr>
                <w:noProof/>
              </w:rPr>
              <w:t>Ruiz et al 2013</w:t>
            </w:r>
            <w:r w:rsidR="00616EE6">
              <w:fldChar w:fldCharType="begin">
                <w:fldData xml:space="preserve">PEVuZE5vdGU+PENpdGU+PEF1dGhvcj5SdWl6PC9BdXRob3I+PFllYXI+MjAxMzwvWWVhcj48UmVj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</w:fldData>
              </w:fldChar>
            </w:r>
            <w:r w:rsidR="002747EA">
              <w:instrText xml:space="preserve"> ADDIN EN.CITE </w:instrText>
            </w:r>
            <w:r w:rsidR="002747EA">
              <w:fldChar w:fldCharType="begin">
                <w:fldData xml:space="preserve">PEVuZE5vdGU+PENpdGU+PEF1dGhvcj5SdWl6PC9BdXRob3I+PFllYXI+MjAxMzwvWWVhcj48UmVj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</w:fldData>
              </w:fldChar>
            </w:r>
            <w:r w:rsidR="002747EA">
              <w:instrText xml:space="preserve"> ADDIN EN.CITE.DATA </w:instrText>
            </w:r>
            <w:r w:rsidR="002747EA">
              <w:fldChar w:fldCharType="end"/>
            </w:r>
            <w:r w:rsidR="00616EE6">
              <w:fldChar w:fldCharType="separate"/>
            </w:r>
            <w:r w:rsidR="002747EA" w:rsidRPr="002747EA">
              <w:rPr>
                <w:noProof/>
                <w:vertAlign w:val="superscript"/>
              </w:rPr>
              <w:t>443</w:t>
            </w:r>
            <w:r w:rsidR="00616EE6">
              <w:fldChar w:fldCharType="end"/>
            </w:r>
          </w:p>
          <w:p w14:paraId="478FF004" w14:textId="77777777" w:rsidR="000B480F" w:rsidRPr="00C12274" w:rsidRDefault="000B480F" w:rsidP="00E70A06">
            <w:r w:rsidRPr="00C12274">
              <w:t>Spain</w:t>
            </w:r>
          </w:p>
          <w:p w14:paraId="61EBC655" w14:textId="77777777" w:rsidR="000A1756" w:rsidRDefault="000B480F" w:rsidP="00E70A06">
            <w:r w:rsidRPr="00C12274">
              <w:t>NCT01790347</w:t>
            </w:r>
          </w:p>
        </w:tc>
        <w:tc>
          <w:tcPr>
            <w:tcW w:w="1670" w:type="dxa"/>
            <w:tcBorders>
              <w:left w:val="single" w:sz="4" w:space="0" w:color="3B3474"/>
              <w:right w:val="single" w:sz="4" w:space="0" w:color="3B3474"/>
            </w:tcBorders>
          </w:tcPr>
          <w:p w14:paraId="51D83164" w14:textId="77777777" w:rsidR="000A1756" w:rsidRDefault="000A1756" w:rsidP="00D424F3">
            <w:r>
              <w:t>Intervention 481</w:t>
            </w:r>
          </w:p>
          <w:p w14:paraId="2D2488FE" w14:textId="03DF7A4C" w:rsidR="000A1756" w:rsidRDefault="000A1756" w:rsidP="00D424F3">
            <w:r>
              <w:t>Control 481</w:t>
            </w:r>
          </w:p>
        </w:tc>
        <w:tc>
          <w:tcPr>
            <w:tcW w:w="5395" w:type="dxa"/>
            <w:tcBorders>
              <w:left w:val="single" w:sz="4" w:space="0" w:color="3B3474"/>
              <w:right w:val="single" w:sz="4" w:space="0" w:color="3B3474"/>
            </w:tcBorders>
          </w:tcPr>
          <w:p w14:paraId="04215AAF" w14:textId="77777777" w:rsidR="000A1756" w:rsidRDefault="000A1756" w:rsidP="005D1D93">
            <w:r w:rsidRPr="00C70D81">
              <w:rPr>
                <w:b/>
              </w:rPr>
              <w:t>Aim</w:t>
            </w:r>
            <w:r>
              <w:t xml:space="preserve">: </w:t>
            </w:r>
            <w:r w:rsidRPr="005D1D93">
              <w:t xml:space="preserve">To study the effect on maternal weight gain of a supervised light- to moderate-intensity exercise-based intervention performed from the ninth week of pregnancy. </w:t>
            </w:r>
          </w:p>
          <w:p w14:paraId="62E82768" w14:textId="2663A627" w:rsidR="000A1756" w:rsidRPr="00F377F9" w:rsidRDefault="000A1756" w:rsidP="005D1D93">
            <w:r w:rsidRPr="00C70D81">
              <w:rPr>
                <w:b/>
              </w:rPr>
              <w:t>Population</w:t>
            </w:r>
            <w:r>
              <w:t>:</w:t>
            </w:r>
            <w:r w:rsidRPr="005D1D93">
              <w:t xml:space="preserve"> </w:t>
            </w:r>
            <w:r>
              <w:t>Sedentary</w:t>
            </w:r>
            <w:r w:rsidRPr="005D1D93">
              <w:t xml:space="preserve"> women </w:t>
            </w:r>
            <w:r>
              <w:t>with a singleton uncomplicated pregnan</w:t>
            </w:r>
            <w:r w:rsidRPr="00F377F9">
              <w:t xml:space="preserve">cy. </w:t>
            </w:r>
            <w:r w:rsidR="000B480F" w:rsidRPr="00F377F9">
              <w:t>BMI ≤25 kg/m</w:t>
            </w:r>
            <w:r w:rsidR="000B480F" w:rsidRPr="00F377F9">
              <w:rPr>
                <w:vertAlign w:val="superscript"/>
              </w:rPr>
              <w:t>2</w:t>
            </w:r>
            <w:r w:rsidR="00F377F9" w:rsidRPr="00F377F9">
              <w:t xml:space="preserve">; </w:t>
            </w:r>
            <w:r w:rsidR="000B480F" w:rsidRPr="00F377F9">
              <w:t>BMI ≥25 kg/m</w:t>
            </w:r>
            <w:r w:rsidR="000B480F" w:rsidRPr="00F377F9">
              <w:rPr>
                <w:vertAlign w:val="superscript"/>
              </w:rPr>
              <w:t>2</w:t>
            </w:r>
            <w:r w:rsidR="00F377F9" w:rsidRPr="00F377F9">
              <w:t>.</w:t>
            </w:r>
          </w:p>
          <w:p w14:paraId="08CE6ED9" w14:textId="77777777" w:rsidR="007D4CC2" w:rsidRDefault="007D4CC2" w:rsidP="007D4CC2">
            <w:r w:rsidRPr="005E4EF9">
              <w:rPr>
                <w:b/>
              </w:rPr>
              <w:t>Intervention</w:t>
            </w:r>
            <w:r>
              <w:rPr>
                <w:b/>
              </w:rPr>
              <w:t>:</w:t>
            </w:r>
          </w:p>
          <w:p w14:paraId="727F40BD" w14:textId="77777777" w:rsidR="007D4CC2" w:rsidRPr="00C45716" w:rsidRDefault="007D4CC2" w:rsidP="007D4CC2">
            <w:pPr>
              <w:pStyle w:val="bullet"/>
            </w:pPr>
            <w:r w:rsidRPr="00C45716">
              <w:rPr>
                <w:i/>
              </w:rPr>
              <w:t>Supervised</w:t>
            </w:r>
            <w:r w:rsidRPr="00C45716">
              <w:t xml:space="preserve">: </w:t>
            </w:r>
            <w:r>
              <w:t>Yes</w:t>
            </w:r>
          </w:p>
          <w:p w14:paraId="16E37E8F" w14:textId="3A37156E" w:rsidR="007D4CC2" w:rsidRPr="007D4CC2" w:rsidRDefault="007D4CC2" w:rsidP="00F377F9">
            <w:pPr>
              <w:pStyle w:val="bullet"/>
            </w:pPr>
            <w:r w:rsidRPr="00C45716">
              <w:rPr>
                <w:i/>
              </w:rPr>
              <w:t>Type and duration</w:t>
            </w:r>
            <w:r w:rsidRPr="00C45716">
              <w:t xml:space="preserve">: </w:t>
            </w:r>
            <w:r>
              <w:t xml:space="preserve">Aerobic and resistance; </w:t>
            </w:r>
            <w:r w:rsidR="000B480F" w:rsidRPr="00C12274">
              <w:t>Dance, muscle strengthening</w:t>
            </w:r>
            <w:r>
              <w:t xml:space="preserve">; </w:t>
            </w:r>
            <w:r w:rsidR="000B480F" w:rsidRPr="00C12274">
              <w:t>50-55 min, 3 times a week</w:t>
            </w:r>
            <w:r>
              <w:t>.</w:t>
            </w:r>
          </w:p>
          <w:p w14:paraId="6DA83124" w14:textId="4579195A" w:rsidR="000A1756" w:rsidRPr="005D1D93" w:rsidRDefault="007D4CC2" w:rsidP="00F377F9">
            <w:pPr>
              <w:pStyle w:val="bullet"/>
            </w:pPr>
            <w:r w:rsidRPr="00C45716">
              <w:rPr>
                <w:i/>
              </w:rPr>
              <w:t>Intensity</w:t>
            </w:r>
            <w:r w:rsidRPr="00C45716">
              <w:t xml:space="preserve">: </w:t>
            </w:r>
            <w:r w:rsidR="00F377F9" w:rsidRPr="00C12274">
              <w:t>Moderate; &lt;60% of age-predicted maximum HR; Borg scale 10 to 12</w:t>
            </w:r>
            <w:r>
              <w:t>.</w:t>
            </w:r>
          </w:p>
        </w:tc>
        <w:tc>
          <w:tcPr>
            <w:tcW w:w="5953" w:type="dxa"/>
            <w:tcBorders>
              <w:left w:val="single" w:sz="4" w:space="0" w:color="3B3474"/>
              <w:right w:val="single" w:sz="4" w:space="0" w:color="3B3474"/>
            </w:tcBorders>
          </w:tcPr>
          <w:p w14:paraId="0C57C8E0" w14:textId="77777777" w:rsidR="000A1756" w:rsidRDefault="000A1756" w:rsidP="00FE2FBE">
            <w:r>
              <w:t>Normal weight range intervention (n=335) vs control (n=352)</w:t>
            </w:r>
          </w:p>
          <w:p w14:paraId="13F552D9" w14:textId="3056CFE8" w:rsidR="000A1756" w:rsidRDefault="00641894" w:rsidP="0082421F">
            <w:pPr>
              <w:pStyle w:val="bullet"/>
            </w:pPr>
            <w:r>
              <w:t>Gestational</w:t>
            </w:r>
            <w:r w:rsidR="000A1756">
              <w:t xml:space="preserve"> weight gain: 12.3±3.6 vs 13.8±4.1 p&lt;0.001</w:t>
            </w:r>
          </w:p>
          <w:p w14:paraId="3C712952" w14:textId="023303A6" w:rsidR="000A1756" w:rsidRDefault="00A65B49" w:rsidP="0082421F">
            <w:pPr>
              <w:pStyle w:val="bullet"/>
            </w:pPr>
            <w:r>
              <w:t>Weight gain &gt;IOM guidelines</w:t>
            </w:r>
            <w:r w:rsidR="000A1756">
              <w:t>: 42 (12.6%) vs 78 (22.1%) p&lt;0.002</w:t>
            </w:r>
          </w:p>
          <w:p w14:paraId="49B7AC73" w14:textId="68BF82F3" w:rsidR="000A1756" w:rsidRDefault="000A1756" w:rsidP="0082421F">
            <w:pPr>
              <w:pStyle w:val="bullet"/>
            </w:pPr>
            <w:r>
              <w:t>Low birth weight (&lt;2500g): 19 (5.7%) vs 15 (4.3%)</w:t>
            </w:r>
          </w:p>
          <w:p w14:paraId="340FEB52" w14:textId="77777777" w:rsidR="000A1756" w:rsidRDefault="000A1756" w:rsidP="0082421F">
            <w:pPr>
              <w:pStyle w:val="bullet"/>
            </w:pPr>
            <w:r>
              <w:t>Macrosomia (&gt;4000g): 8 (2.4%) vs 14 (4.0%)</w:t>
            </w:r>
          </w:p>
          <w:p w14:paraId="2579E086" w14:textId="77777777" w:rsidR="000A1756" w:rsidRDefault="000A1756" w:rsidP="0082421F">
            <w:pPr>
              <w:pStyle w:val="bullet"/>
            </w:pPr>
            <w:r>
              <w:t>Preterm birth (&lt;36 wks): 8 (2.3%) vs 2 (0.6%)</w:t>
            </w:r>
          </w:p>
          <w:p w14:paraId="11ABA5A3" w14:textId="06048403" w:rsidR="000A1756" w:rsidRDefault="000A1756" w:rsidP="0082421F">
            <w:pPr>
              <w:pStyle w:val="bullet"/>
            </w:pPr>
            <w:r>
              <w:t xml:space="preserve">Caesarean </w:t>
            </w:r>
            <w:r w:rsidR="00641894">
              <w:t>section</w:t>
            </w:r>
            <w:r>
              <w:t>: 55 (16.5%) vs 66 (18.7%)</w:t>
            </w:r>
          </w:p>
          <w:p w14:paraId="0A15A395" w14:textId="6B6AD6EB" w:rsidR="000A1756" w:rsidRDefault="00641894" w:rsidP="0082421F">
            <w:pPr>
              <w:pStyle w:val="bullet"/>
            </w:pPr>
            <w:r>
              <w:t>Gestational diabetes</w:t>
            </w:r>
            <w:r w:rsidR="000A1756">
              <w:t>: 7 (2.1%) vs 18 (5.1%)</w:t>
            </w:r>
          </w:p>
          <w:p w14:paraId="2A52BC75" w14:textId="013B81FC" w:rsidR="000A1756" w:rsidRDefault="00641894" w:rsidP="0082421F">
            <w:pPr>
              <w:pStyle w:val="bullet"/>
            </w:pPr>
            <w:r>
              <w:t>Gestational h</w:t>
            </w:r>
            <w:r w:rsidR="000A1756">
              <w:t>ypertension: 5 (1.5%) vs 20 (5.7%)</w:t>
            </w:r>
          </w:p>
          <w:p w14:paraId="5C4AF6F2" w14:textId="77777777" w:rsidR="000A1756" w:rsidRDefault="000A1756" w:rsidP="00FE2FBE">
            <w:r>
              <w:t>Overweight or obese women intervention (n=146) vs control (n=129):</w:t>
            </w:r>
          </w:p>
          <w:p w14:paraId="69518022" w14:textId="207DAAC9" w:rsidR="000A1756" w:rsidRDefault="00641894" w:rsidP="0082421F">
            <w:pPr>
              <w:pStyle w:val="bullet"/>
            </w:pPr>
            <w:r>
              <w:t>Gestational</w:t>
            </w:r>
            <w:r w:rsidR="000A1756">
              <w:t xml:space="preserve"> weight gain: 11.1±4.3 vs 11.6±4.2</w:t>
            </w:r>
          </w:p>
          <w:p w14:paraId="668C6F54" w14:textId="2960C96E" w:rsidR="000A1756" w:rsidRDefault="00A65B49" w:rsidP="0082421F">
            <w:pPr>
              <w:pStyle w:val="bullet"/>
            </w:pPr>
            <w:r>
              <w:t>Weight gain &gt;IOM guidelines</w:t>
            </w:r>
            <w:r w:rsidR="000A1756">
              <w:t>: 72 (49.3%) vs 76 (58.9%)</w:t>
            </w:r>
          </w:p>
          <w:p w14:paraId="3D79085E" w14:textId="5AB48F84" w:rsidR="000A1756" w:rsidRDefault="000A1756" w:rsidP="000C79C6">
            <w:pPr>
              <w:pStyle w:val="bullet"/>
            </w:pPr>
            <w:r>
              <w:t>Low birth weight (&lt;2500g): 5 (3.4%) vs 6 (4.6%)</w:t>
            </w:r>
          </w:p>
          <w:p w14:paraId="6742DF7A" w14:textId="3E8DB2EF" w:rsidR="000A1756" w:rsidRDefault="000A1756" w:rsidP="000C79C6">
            <w:pPr>
              <w:pStyle w:val="bullet"/>
            </w:pPr>
            <w:r>
              <w:t>Macrosomia (&gt;4000g): 2 (1.4%) vs 12 (9.3%)</w:t>
            </w:r>
          </w:p>
          <w:p w14:paraId="0B8449A7" w14:textId="4A727D63" w:rsidR="000A1756" w:rsidRDefault="000A1756" w:rsidP="000C79C6">
            <w:pPr>
              <w:pStyle w:val="bullet"/>
            </w:pPr>
            <w:r>
              <w:t>Preterm birth (&lt;36 wks): 4 (2.7%) vs 2 (1.5%)</w:t>
            </w:r>
          </w:p>
          <w:p w14:paraId="6D0A4895" w14:textId="74A4B6B1" w:rsidR="000A1756" w:rsidRDefault="000A1756" w:rsidP="000C79C6">
            <w:pPr>
              <w:pStyle w:val="bullet"/>
            </w:pPr>
            <w:r>
              <w:t xml:space="preserve">Caesarean </w:t>
            </w:r>
            <w:r w:rsidR="00641894">
              <w:t>section</w:t>
            </w:r>
            <w:r>
              <w:t>: 38 (25.9%) vs 29 (22.1%)</w:t>
            </w:r>
          </w:p>
          <w:p w14:paraId="1FC19027" w14:textId="5086953B" w:rsidR="000A1756" w:rsidRDefault="00641894" w:rsidP="000C79C6">
            <w:pPr>
              <w:pStyle w:val="bullet"/>
            </w:pPr>
            <w:r>
              <w:t>Gestational diabetes</w:t>
            </w:r>
            <w:r w:rsidR="000A1756">
              <w:t>: 9 (6.2%) vs 12 (9.3%)</w:t>
            </w:r>
          </w:p>
          <w:p w14:paraId="68722D1C" w14:textId="6E48F24D" w:rsidR="000A1756" w:rsidRDefault="00641894" w:rsidP="005D1D93">
            <w:pPr>
              <w:pStyle w:val="bullet"/>
            </w:pPr>
            <w:r>
              <w:t>Gestational h</w:t>
            </w:r>
            <w:r w:rsidR="000A1756">
              <w:t>ypertension: 8 (5.5%) vs 10 (7.8%)</w:t>
            </w:r>
          </w:p>
        </w:tc>
      </w:tr>
      <w:tr w:rsidR="000A1756" w:rsidRPr="00A652CB" w14:paraId="283B2124" w14:textId="77777777" w:rsidTr="000A1756">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305" w:type="dxa"/>
            <w:tcBorders>
              <w:left w:val="single" w:sz="4" w:space="0" w:color="3B3474"/>
              <w:right w:val="single" w:sz="4" w:space="0" w:color="3B3474"/>
            </w:tcBorders>
          </w:tcPr>
          <w:p w14:paraId="433F23D5" w14:textId="3D4028B4" w:rsidR="00F377F9" w:rsidRPr="00C12274" w:rsidRDefault="00F377F9" w:rsidP="00E70A06">
            <w:r>
              <w:rPr>
                <w:noProof/>
              </w:rPr>
              <w:t>Seneviratne et al 2016</w:t>
            </w:r>
            <w:r w:rsidR="00616EE6">
              <w:fldChar w:fldCharType="begin">
                <w:fldData xml:space="preserve">PEVuZE5vdGU+PENpdGU+PEF1dGhvcj5TZW5ldmlyYXRuZTwvQXV0aG9yPjxZZWFyPjIwMTY8L1ll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</w:fldData>
              </w:fldChar>
            </w:r>
            <w:r w:rsidR="002747EA">
              <w:instrText xml:space="preserve"> ADDIN EN.CITE </w:instrText>
            </w:r>
            <w:r w:rsidR="002747EA">
              <w:fldChar w:fldCharType="begin">
                <w:fldData xml:space="preserve">PEVuZE5vdGU+PENpdGU+PEF1dGhvcj5TZW5ldmlyYXRuZTwvQXV0aG9yPjxZZWFyPjIwMTY8L1ll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</w:fldData>
              </w:fldChar>
            </w:r>
            <w:r w:rsidR="002747EA">
              <w:instrText xml:space="preserve"> ADDIN EN.CITE.DATA </w:instrText>
            </w:r>
            <w:r w:rsidR="002747EA">
              <w:fldChar w:fldCharType="end"/>
            </w:r>
            <w:r w:rsidR="00616EE6">
              <w:fldChar w:fldCharType="separate"/>
            </w:r>
            <w:r w:rsidR="002747EA" w:rsidRPr="002747EA">
              <w:rPr>
                <w:noProof/>
                <w:vertAlign w:val="superscript"/>
              </w:rPr>
              <w:t>273</w:t>
            </w:r>
            <w:r w:rsidR="00616EE6">
              <w:fldChar w:fldCharType="end"/>
            </w:r>
          </w:p>
          <w:p w14:paraId="01459C8B" w14:textId="684E6909" w:rsidR="000A1756" w:rsidRDefault="00F377F9" w:rsidP="00E70A06">
            <w:r w:rsidRPr="00C12274">
              <w:t>New Zealand</w:t>
            </w:r>
          </w:p>
        </w:tc>
        <w:tc>
          <w:tcPr>
            <w:tcW w:w="1670" w:type="dxa"/>
            <w:tcBorders>
              <w:left w:val="single" w:sz="4" w:space="0" w:color="3B3474"/>
              <w:right w:val="single" w:sz="4" w:space="0" w:color="3B3474"/>
            </w:tcBorders>
          </w:tcPr>
          <w:p w14:paraId="0A77FFEF" w14:textId="77777777" w:rsidR="000A1756" w:rsidRDefault="000A1756" w:rsidP="00D424F3">
            <w:r>
              <w:t>Intervention 37</w:t>
            </w:r>
          </w:p>
          <w:p w14:paraId="6693365E" w14:textId="426288C5" w:rsidR="000A1756" w:rsidRDefault="000A1756" w:rsidP="00D424F3">
            <w:r>
              <w:t>Control 37</w:t>
            </w:r>
          </w:p>
        </w:tc>
        <w:tc>
          <w:tcPr>
            <w:tcW w:w="5395" w:type="dxa"/>
            <w:tcBorders>
              <w:left w:val="single" w:sz="4" w:space="0" w:color="3B3474"/>
              <w:right w:val="single" w:sz="4" w:space="0" w:color="3B3474"/>
            </w:tcBorders>
          </w:tcPr>
          <w:p w14:paraId="53965915" w14:textId="38BEC207" w:rsidR="000A1756" w:rsidRPr="006F1991" w:rsidRDefault="000A1756" w:rsidP="006F1991">
            <w:r>
              <w:rPr>
                <w:b/>
              </w:rPr>
              <w:t xml:space="preserve">Aim: </w:t>
            </w:r>
            <w:r w:rsidRPr="006F1991">
              <w:t>To assess whether antenatal exercise in overweight/obese</w:t>
            </w:r>
            <w:r>
              <w:t xml:space="preserve"> </w:t>
            </w:r>
            <w:r w:rsidRPr="006F1991">
              <w:t>women would improve maternal and perinatal outcomes.</w:t>
            </w:r>
          </w:p>
          <w:p w14:paraId="41E958CF" w14:textId="092660C3" w:rsidR="000A1756" w:rsidRPr="006F1991" w:rsidRDefault="000A1756" w:rsidP="00FE2FBE">
            <w:r>
              <w:rPr>
                <w:b/>
              </w:rPr>
              <w:t xml:space="preserve">Population: </w:t>
            </w:r>
            <w:r w:rsidRPr="00D33772">
              <w:t>Pregnant women with body mass index</w:t>
            </w:r>
            <w:r>
              <w:t xml:space="preserve"> </w:t>
            </w:r>
            <w:r w:rsidRPr="00D33772">
              <w:rPr>
                <w:rFonts w:ascii="Helvetica" w:hAnsi="Helvetica"/>
              </w:rPr>
              <w:t>≥</w:t>
            </w:r>
            <w:r w:rsidRPr="00D33772">
              <w:t>25 kg/m</w:t>
            </w:r>
            <w:r w:rsidRPr="00D33772">
              <w:rPr>
                <w:rFonts w:eastAsiaTheme="majorEastAsia"/>
                <w:sz w:val="8"/>
                <w:szCs w:val="8"/>
              </w:rPr>
              <w:t>2</w:t>
            </w:r>
            <w:r w:rsidRPr="00D33772">
              <w:t>.</w:t>
            </w:r>
          </w:p>
          <w:p w14:paraId="687F7DC5" w14:textId="77777777" w:rsidR="007D4CC2" w:rsidRDefault="007D4CC2" w:rsidP="007D4CC2">
            <w:r w:rsidRPr="005E4EF9">
              <w:rPr>
                <w:b/>
              </w:rPr>
              <w:t>Intervention</w:t>
            </w:r>
            <w:r>
              <w:rPr>
                <w:b/>
              </w:rPr>
              <w:t>:</w:t>
            </w:r>
          </w:p>
          <w:p w14:paraId="7E08E806" w14:textId="76AE5F96" w:rsidR="007D4CC2" w:rsidRPr="00C45716" w:rsidRDefault="007D4CC2" w:rsidP="007D4CC2">
            <w:pPr>
              <w:pStyle w:val="bullet"/>
            </w:pPr>
            <w:r w:rsidRPr="00C45716">
              <w:rPr>
                <w:i/>
              </w:rPr>
              <w:t>Supervised</w:t>
            </w:r>
            <w:r w:rsidRPr="00C45716">
              <w:t xml:space="preserve">: </w:t>
            </w:r>
            <w:r w:rsidR="00806DF5">
              <w:t>No</w:t>
            </w:r>
          </w:p>
          <w:p w14:paraId="36BA18E1" w14:textId="55FFFE8B" w:rsidR="007D4CC2" w:rsidRPr="007D4CC2" w:rsidRDefault="007D4CC2" w:rsidP="00806DF5">
            <w:pPr>
              <w:pStyle w:val="bullet"/>
            </w:pPr>
            <w:r w:rsidRPr="00C45716">
              <w:rPr>
                <w:i/>
              </w:rPr>
              <w:t>Type and duration</w:t>
            </w:r>
            <w:r w:rsidRPr="00C45716">
              <w:t xml:space="preserve">: </w:t>
            </w:r>
            <w:r>
              <w:t xml:space="preserve">Aerobic; </w:t>
            </w:r>
            <w:r w:rsidR="00806DF5">
              <w:t>S</w:t>
            </w:r>
            <w:r w:rsidRPr="00C12274">
              <w:t>tationary cycling</w:t>
            </w:r>
            <w:r>
              <w:t xml:space="preserve">; </w:t>
            </w:r>
            <w:r w:rsidR="00806DF5" w:rsidRPr="00C12274">
              <w:t>25-45 min, 3-5 times a week depending on stage of pregnancy, from week 25 to 35</w:t>
            </w:r>
            <w:r>
              <w:t>.</w:t>
            </w:r>
          </w:p>
          <w:p w14:paraId="3899A4FE" w14:textId="23B36C82" w:rsidR="000A1756" w:rsidRPr="00E57533" w:rsidRDefault="007D4CC2" w:rsidP="007D4CC2">
            <w:pPr>
              <w:pStyle w:val="bullet"/>
            </w:pPr>
            <w:r w:rsidRPr="00C45716">
              <w:rPr>
                <w:i/>
              </w:rPr>
              <w:t>Intensity</w:t>
            </w:r>
            <w:r w:rsidRPr="00C45716">
              <w:t xml:space="preserve">: </w:t>
            </w:r>
            <w:r w:rsidR="00806DF5" w:rsidRPr="003B5012">
              <w:t>Moderate (40–59% VO</w:t>
            </w:r>
            <w:r w:rsidR="00806DF5" w:rsidRPr="00B559D0">
              <w:rPr>
                <w:vertAlign w:val="subscript"/>
              </w:rPr>
              <w:t>2</w:t>
            </w:r>
            <w:r w:rsidR="00806DF5" w:rsidRPr="003B5012">
              <w:t xml:space="preserve"> reserve)</w:t>
            </w:r>
            <w:r w:rsidRPr="003B5012">
              <w:t>.</w:t>
            </w:r>
          </w:p>
        </w:tc>
        <w:tc>
          <w:tcPr>
            <w:tcW w:w="5953" w:type="dxa"/>
            <w:tcBorders>
              <w:left w:val="single" w:sz="4" w:space="0" w:color="3B3474"/>
              <w:right w:val="single" w:sz="4" w:space="0" w:color="3B3474"/>
            </w:tcBorders>
          </w:tcPr>
          <w:p w14:paraId="746ED829" w14:textId="1A5F86F2" w:rsidR="000A1756" w:rsidRPr="00E57533" w:rsidRDefault="000A1756" w:rsidP="00E57533">
            <w:pPr>
              <w:rPr>
                <w:rFonts w:ascii="Helvetica" w:hAnsi="Helvetica"/>
                <w:sz w:val="11"/>
                <w:szCs w:val="11"/>
              </w:rPr>
            </w:pPr>
            <w:r>
              <w:t>Intervention vs</w:t>
            </w:r>
            <w:r w:rsidRPr="00E57533">
              <w:t xml:space="preserve"> control</w:t>
            </w:r>
            <w:r>
              <w:t>:</w:t>
            </w:r>
          </w:p>
          <w:p w14:paraId="0D1D5290" w14:textId="3B47C32C" w:rsidR="000A1756" w:rsidRPr="00E57533" w:rsidRDefault="000A1756" w:rsidP="00E57533">
            <w:pPr>
              <w:pStyle w:val="bullet"/>
            </w:pPr>
            <w:r w:rsidRPr="00E57533">
              <w:t>LGA</w:t>
            </w:r>
            <w:r>
              <w:t>:</w:t>
            </w:r>
            <w:r w:rsidRPr="00E57533">
              <w:t xml:space="preserve"> 9 (24%) </w:t>
            </w:r>
            <w:r>
              <w:t xml:space="preserve">vs </w:t>
            </w:r>
            <w:r w:rsidRPr="00E57533">
              <w:t xml:space="preserve">4 (11%) </w:t>
            </w:r>
            <w:r>
              <w:t>p=</w:t>
            </w:r>
            <w:r w:rsidRPr="00E57533">
              <w:t>0.170</w:t>
            </w:r>
          </w:p>
          <w:p w14:paraId="38F52379" w14:textId="3F671D5F" w:rsidR="000A1756" w:rsidRPr="00E57533" w:rsidRDefault="000A1756" w:rsidP="00E57533">
            <w:pPr>
              <w:pStyle w:val="bullet"/>
            </w:pPr>
            <w:r w:rsidRPr="00E57533">
              <w:t>SGA</w:t>
            </w:r>
            <w:r>
              <w:t>:</w:t>
            </w:r>
            <w:r w:rsidRPr="00E57533">
              <w:t xml:space="preserve"> 4 (11%) </w:t>
            </w:r>
            <w:r>
              <w:t xml:space="preserve">vs </w:t>
            </w:r>
            <w:r w:rsidRPr="00E57533">
              <w:t xml:space="preserve">3 (8%) </w:t>
            </w:r>
            <w:r>
              <w:t>p=</w:t>
            </w:r>
            <w:r w:rsidRPr="00E57533">
              <w:t>0.745</w:t>
            </w:r>
          </w:p>
          <w:p w14:paraId="2F5EA589" w14:textId="28047386" w:rsidR="000A1756" w:rsidRPr="00E57533" w:rsidRDefault="00641894" w:rsidP="00E57533">
            <w:pPr>
              <w:pStyle w:val="bullet"/>
            </w:pPr>
            <w:r>
              <w:t>Macrosomia</w:t>
            </w:r>
            <w:r w:rsidR="000A1756" w:rsidRPr="00E57533">
              <w:t xml:space="preserve"> </w:t>
            </w:r>
            <w:r>
              <w:t xml:space="preserve">(&gt;4,000 </w:t>
            </w:r>
            <w:r w:rsidR="000A1756" w:rsidRPr="00E57533">
              <w:t>g</w:t>
            </w:r>
            <w:r>
              <w:t>)</w:t>
            </w:r>
            <w:r w:rsidR="000A1756">
              <w:t>:</w:t>
            </w:r>
            <w:r w:rsidR="000A1756" w:rsidRPr="00E57533">
              <w:t xml:space="preserve"> 10 (26%) </w:t>
            </w:r>
            <w:r w:rsidR="000A1756">
              <w:t xml:space="preserve">vs </w:t>
            </w:r>
            <w:r w:rsidR="000A1756" w:rsidRPr="00E57533">
              <w:t xml:space="preserve">7 (19%) </w:t>
            </w:r>
            <w:r w:rsidR="000A1756">
              <w:t>p=</w:t>
            </w:r>
            <w:r w:rsidR="000A1756" w:rsidRPr="00E57533">
              <w:t>0.429</w:t>
            </w:r>
          </w:p>
          <w:p w14:paraId="795B7857" w14:textId="0CA0E560" w:rsidR="000A1756" w:rsidRDefault="00641894" w:rsidP="00E57533">
            <w:pPr>
              <w:pStyle w:val="bullet"/>
            </w:pPr>
            <w:r>
              <w:t>Low b</w:t>
            </w:r>
            <w:r w:rsidR="000A1756" w:rsidRPr="00E57533">
              <w:t xml:space="preserve">irthweight </w:t>
            </w:r>
            <w:r>
              <w:t>(&lt;2,</w:t>
            </w:r>
            <w:r w:rsidR="000A1756" w:rsidRPr="00E57533">
              <w:t>5</w:t>
            </w:r>
            <w:r>
              <w:t xml:space="preserve">00 </w:t>
            </w:r>
            <w:r w:rsidR="000A1756" w:rsidRPr="00E57533">
              <w:t>g</w:t>
            </w:r>
            <w:r>
              <w:t>)</w:t>
            </w:r>
            <w:r w:rsidR="000A1756">
              <w:t>:</w:t>
            </w:r>
            <w:r w:rsidR="000A1756" w:rsidRPr="00E57533">
              <w:t xml:space="preserve"> 1 (3%) </w:t>
            </w:r>
            <w:r w:rsidR="000A1756">
              <w:t xml:space="preserve">vs </w:t>
            </w:r>
            <w:r w:rsidR="000A1756" w:rsidRPr="00E57533">
              <w:t xml:space="preserve">1 (3%) </w:t>
            </w:r>
            <w:r w:rsidR="000A1756">
              <w:t>p=</w:t>
            </w:r>
            <w:r w:rsidR="000A1756" w:rsidRPr="00E57533">
              <w:t>0.860</w:t>
            </w:r>
          </w:p>
        </w:tc>
      </w:tr>
      <w:tr w:rsidR="003E5AEE" w:rsidRPr="00A652CB" w14:paraId="61C86B15" w14:textId="77777777" w:rsidTr="000A1756">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305" w:type="dxa"/>
            <w:tcBorders>
              <w:left w:val="single" w:sz="4" w:space="0" w:color="3B3474"/>
              <w:right w:val="single" w:sz="4" w:space="0" w:color="3B3474"/>
            </w:tcBorders>
          </w:tcPr>
          <w:p w14:paraId="1E17B8B6" w14:textId="054456F6" w:rsidR="00806DF5" w:rsidRPr="00C12274" w:rsidRDefault="00806DF5" w:rsidP="00E70A06">
            <w:r>
              <w:rPr>
                <w:noProof/>
              </w:rPr>
              <w:t>Simmons et al 2017</w:t>
            </w:r>
            <w:r w:rsidR="00616EE6">
              <w:fldChar w:fldCharType="begin">
                <w:fldData xml:space="preserve">PEVuZE5vdGU+PENpdGU+PEF1dGhvcj5TaW1tb25zPC9BdXRob3I+PFllYXI+MjAxNzwvWWVhcj48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</w:fldData>
              </w:fldChar>
            </w:r>
            <w:r w:rsidR="002747EA">
              <w:instrText xml:space="preserve"> ADDIN EN.CITE </w:instrText>
            </w:r>
            <w:r w:rsidR="002747EA">
              <w:fldChar w:fldCharType="begin">
                <w:fldData xml:space="preserve">PEVuZE5vdGU+PENpdGU+PEF1dGhvcj5TaW1tb25zPC9BdXRob3I+PFllYXI+MjAxNzwvWWVhcj48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</w:fldData>
              </w:fldChar>
            </w:r>
            <w:r w:rsidR="002747EA">
              <w:instrText xml:space="preserve"> ADDIN EN.CITE.DATA </w:instrText>
            </w:r>
            <w:r w:rsidR="002747EA">
              <w:fldChar w:fldCharType="end"/>
            </w:r>
            <w:r w:rsidR="00616EE6">
              <w:fldChar w:fldCharType="separate"/>
            </w:r>
            <w:r w:rsidR="002747EA" w:rsidRPr="002747EA">
              <w:rPr>
                <w:noProof/>
                <w:vertAlign w:val="superscript"/>
              </w:rPr>
              <w:t>402</w:t>
            </w:r>
            <w:r w:rsidR="00616EE6">
              <w:fldChar w:fldCharType="end"/>
            </w:r>
          </w:p>
          <w:p w14:paraId="13800F1D" w14:textId="0F15F03E" w:rsidR="003E5AEE" w:rsidRDefault="00806DF5" w:rsidP="00E70A06">
            <w:r w:rsidRPr="00C12274">
              <w:t>United Kingdom, Ireland, Netherlands, Austria, Poland, Italy, Spain, Denmark and Belgium</w:t>
            </w:r>
          </w:p>
        </w:tc>
        <w:tc>
          <w:tcPr>
            <w:tcW w:w="1670" w:type="dxa"/>
            <w:tcBorders>
              <w:left w:val="single" w:sz="4" w:space="0" w:color="3B3474"/>
              <w:right w:val="single" w:sz="4" w:space="0" w:color="3B3474"/>
            </w:tcBorders>
          </w:tcPr>
          <w:p w14:paraId="15620A29" w14:textId="05DEF855" w:rsidR="003E5AEE" w:rsidRDefault="003E5AEE" w:rsidP="003E5AEE">
            <w:r>
              <w:t xml:space="preserve">Intervention </w:t>
            </w:r>
            <w:r w:rsidR="00806DF5">
              <w:t>98</w:t>
            </w:r>
          </w:p>
          <w:p w14:paraId="55E99A56" w14:textId="34D02E1E" w:rsidR="003E5AEE" w:rsidRDefault="003E5AEE" w:rsidP="003E5AEE">
            <w:r>
              <w:t xml:space="preserve">Control </w:t>
            </w:r>
            <w:r w:rsidR="00806DF5">
              <w:t>94</w:t>
            </w:r>
          </w:p>
          <w:p w14:paraId="32D09557" w14:textId="7DD2BDB0" w:rsidR="00806DF5" w:rsidRDefault="00806DF5" w:rsidP="003E5AEE">
            <w:r>
              <w:t>4-armed; control group divided by three</w:t>
            </w:r>
          </w:p>
        </w:tc>
        <w:tc>
          <w:tcPr>
            <w:tcW w:w="5395" w:type="dxa"/>
            <w:tcBorders>
              <w:left w:val="single" w:sz="4" w:space="0" w:color="3B3474"/>
              <w:right w:val="single" w:sz="4" w:space="0" w:color="3B3474"/>
            </w:tcBorders>
          </w:tcPr>
          <w:p w14:paraId="68B315A2" w14:textId="77777777" w:rsidR="003E5AEE" w:rsidRDefault="003E5AEE" w:rsidP="003E5AEE">
            <w:r>
              <w:rPr>
                <w:b/>
              </w:rPr>
              <w:t xml:space="preserve">Aim: </w:t>
            </w:r>
            <w:r w:rsidRPr="00CF7049">
              <w:t>to compare the effectiveness of 3 lifestyle interventions</w:t>
            </w:r>
            <w:r>
              <w:t xml:space="preserve"> </w:t>
            </w:r>
            <w:r w:rsidRPr="00CF7049">
              <w:t>[healthy eating (HE), physical activity (PA), and both HE and PA (HE+PA)] with usual care (UC) in</w:t>
            </w:r>
            <w:r>
              <w:t xml:space="preserve"> </w:t>
            </w:r>
            <w:r w:rsidRPr="00CF7049">
              <w:t>reducing GDM risk.</w:t>
            </w:r>
          </w:p>
          <w:p w14:paraId="3951CA88" w14:textId="77777777" w:rsidR="003E5AEE" w:rsidRPr="00CF7049" w:rsidRDefault="003E5AEE" w:rsidP="003E5AEE">
            <w:pPr>
              <w:rPr>
                <w:rFonts w:ascii="Times" w:hAnsi="Times"/>
              </w:rPr>
            </w:pPr>
            <w:r w:rsidRPr="00CF7049">
              <w:rPr>
                <w:b/>
              </w:rPr>
              <w:t>Population</w:t>
            </w:r>
            <w:r>
              <w:t xml:space="preserve">: </w:t>
            </w:r>
            <w:r w:rsidRPr="00CF7049">
              <w:t>pregnant women at with a body mass index (BMI)</w:t>
            </w:r>
            <w:r>
              <w:t xml:space="preserve"> </w:t>
            </w:r>
            <w:r w:rsidRPr="00CF7049">
              <w:rPr>
                <w:rFonts w:ascii="Helvetica" w:hAnsi="Helvetica"/>
              </w:rPr>
              <w:t xml:space="preserve">of </w:t>
            </w:r>
            <w:r>
              <w:rPr>
                <w:rFonts w:ascii="Helvetica" w:hAnsi="Helvetica"/>
              </w:rPr>
              <w:t>≥</w:t>
            </w:r>
            <w:r w:rsidRPr="00CF7049">
              <w:rPr>
                <w:rFonts w:ascii="Helvetica" w:hAnsi="Helvetica"/>
              </w:rPr>
              <w:t>29 kg/m</w:t>
            </w:r>
            <w:r>
              <w:rPr>
                <w:rFonts w:ascii="Helvetica" w:hAnsi="Helvetica"/>
              </w:rPr>
              <w:t xml:space="preserve">, </w:t>
            </w:r>
            <w:r>
              <w:t>≤</w:t>
            </w:r>
            <w:r w:rsidRPr="00CF7049">
              <w:rPr>
                <w:rFonts w:ascii="Times" w:hAnsi="Times"/>
              </w:rPr>
              <w:t>19</w:t>
            </w:r>
            <w:r>
              <w:rPr>
                <w:rFonts w:ascii="Times" w:hAnsi="Times"/>
              </w:rPr>
              <w:t xml:space="preserve">±6 </w:t>
            </w:r>
            <w:r w:rsidRPr="00CF7049">
              <w:t>and aged ≥18 years</w:t>
            </w:r>
            <w:r>
              <w:rPr>
                <w:rFonts w:ascii="Times" w:hAnsi="Times"/>
              </w:rPr>
              <w:t xml:space="preserve"> </w:t>
            </w:r>
            <w:r w:rsidRPr="00CF7049">
              <w:rPr>
                <w:rFonts w:ascii="Helvetica" w:hAnsi="Helvetica"/>
              </w:rPr>
              <w:t>and without GDM using the International Association of Diabetes and Pregnancy</w:t>
            </w:r>
            <w:r>
              <w:t xml:space="preserve"> </w:t>
            </w:r>
            <w:r w:rsidRPr="00CF7049">
              <w:rPr>
                <w:rFonts w:ascii="Helvetica" w:hAnsi="Helvetica"/>
              </w:rPr>
              <w:t>Study Group criteria</w:t>
            </w:r>
            <w:r>
              <w:rPr>
                <w:rFonts w:ascii="Helvetica" w:hAnsi="Helvetica"/>
              </w:rPr>
              <w:t>.</w:t>
            </w:r>
          </w:p>
          <w:p w14:paraId="7C44C951" w14:textId="77777777" w:rsidR="007D4CC2" w:rsidRDefault="007D4CC2" w:rsidP="007D4CC2">
            <w:r w:rsidRPr="005E4EF9">
              <w:rPr>
                <w:b/>
              </w:rPr>
              <w:t>Intervention</w:t>
            </w:r>
            <w:r>
              <w:rPr>
                <w:b/>
              </w:rPr>
              <w:t>:</w:t>
            </w:r>
          </w:p>
          <w:p w14:paraId="75EC27CD" w14:textId="509A8280" w:rsidR="007D4CC2" w:rsidRPr="00C45716" w:rsidRDefault="007D4CC2" w:rsidP="007D4CC2">
            <w:pPr>
              <w:pStyle w:val="bullet"/>
            </w:pPr>
            <w:r w:rsidRPr="00C45716">
              <w:rPr>
                <w:i/>
              </w:rPr>
              <w:t>Supervised</w:t>
            </w:r>
            <w:r w:rsidRPr="00C45716">
              <w:t xml:space="preserve">: </w:t>
            </w:r>
            <w:r w:rsidR="00806DF5">
              <w:t>No</w:t>
            </w:r>
          </w:p>
          <w:p w14:paraId="7FBFDB94" w14:textId="0E70A9B7" w:rsidR="007D4CC2" w:rsidRPr="007D4CC2" w:rsidRDefault="007D4CC2" w:rsidP="007D4CC2">
            <w:pPr>
              <w:pStyle w:val="bullet"/>
            </w:pPr>
            <w:r w:rsidRPr="00C45716">
              <w:rPr>
                <w:i/>
              </w:rPr>
              <w:t>Type and duration</w:t>
            </w:r>
            <w:r w:rsidRPr="00C45716">
              <w:t xml:space="preserve">: </w:t>
            </w:r>
            <w:r>
              <w:t xml:space="preserve">Aerobic and resistance; </w:t>
            </w:r>
            <w:r w:rsidR="00806DF5">
              <w:t>Coaching sessions</w:t>
            </w:r>
            <w:r>
              <w:t>.</w:t>
            </w:r>
          </w:p>
          <w:p w14:paraId="06FE013A" w14:textId="075EFF44" w:rsidR="003E5AEE" w:rsidRPr="0051193B" w:rsidRDefault="007D4CC2" w:rsidP="00806DF5">
            <w:pPr>
              <w:pStyle w:val="bullet"/>
              <w:rPr>
                <w:b/>
              </w:rPr>
            </w:pPr>
            <w:r w:rsidRPr="00C45716">
              <w:rPr>
                <w:i/>
              </w:rPr>
              <w:t>Intensity</w:t>
            </w:r>
            <w:r w:rsidRPr="00C45716">
              <w:t xml:space="preserve">: </w:t>
            </w:r>
            <w:r w:rsidR="00806DF5">
              <w:t>Not described</w:t>
            </w:r>
            <w:r>
              <w:t>.</w:t>
            </w:r>
          </w:p>
        </w:tc>
        <w:tc>
          <w:tcPr>
            <w:tcW w:w="5953" w:type="dxa"/>
            <w:tcBorders>
              <w:left w:val="single" w:sz="4" w:space="0" w:color="3B3474"/>
              <w:right w:val="single" w:sz="4" w:space="0" w:color="3B3474"/>
            </w:tcBorders>
          </w:tcPr>
          <w:p w14:paraId="7B445553" w14:textId="5B571968" w:rsidR="003E5AEE" w:rsidRDefault="003E5AEE" w:rsidP="003E5AEE">
            <w:r>
              <w:t>Intervention (n=76) vs control (n=</w:t>
            </w:r>
            <w:r w:rsidR="00EF06E6">
              <w:t>26</w:t>
            </w:r>
            <w:r>
              <w:t xml:space="preserve">): </w:t>
            </w:r>
          </w:p>
          <w:p w14:paraId="078A5448" w14:textId="77777777" w:rsidR="003E5AEE" w:rsidRPr="000642A4" w:rsidRDefault="003E5AEE" w:rsidP="003E5AEE">
            <w:pPr>
              <w:pStyle w:val="bullet"/>
            </w:pPr>
            <w:r>
              <w:t xml:space="preserve">Gestational weight gain: </w:t>
            </w:r>
            <w:r w:rsidRPr="000642A4">
              <w:t>8.5</w:t>
            </w:r>
            <w:r>
              <w:t>±</w:t>
            </w:r>
            <w:r w:rsidRPr="000642A4">
              <w:t>5.0</w:t>
            </w:r>
            <w:r>
              <w:t xml:space="preserve"> vs </w:t>
            </w:r>
            <w:r w:rsidRPr="000642A4">
              <w:t>8.8</w:t>
            </w:r>
            <w:r>
              <w:t>±</w:t>
            </w:r>
            <w:r w:rsidRPr="000642A4">
              <w:t>4.7</w:t>
            </w:r>
          </w:p>
          <w:p w14:paraId="60CFFCD6" w14:textId="366FCC2F" w:rsidR="003E5AEE" w:rsidRDefault="00A65B49" w:rsidP="003E5AEE">
            <w:pPr>
              <w:pStyle w:val="bullet"/>
            </w:pPr>
            <w:r>
              <w:t>Weight gain &gt;IOM guidelines</w:t>
            </w:r>
            <w:r w:rsidR="003E5AEE">
              <w:t xml:space="preserve">: 55 (72%) vs </w:t>
            </w:r>
            <w:r w:rsidR="00EF06E6">
              <w:t>2</w:t>
            </w:r>
            <w:r w:rsidR="003E5AEE">
              <w:t>0 (76%)</w:t>
            </w:r>
          </w:p>
          <w:p w14:paraId="26237DCD" w14:textId="77777777" w:rsidR="003E5AEE" w:rsidRDefault="003E5AEE" w:rsidP="003E5AEE">
            <w:r>
              <w:t xml:space="preserve">Intervention vs control </w:t>
            </w:r>
          </w:p>
          <w:p w14:paraId="138C52D1" w14:textId="2A072EB1" w:rsidR="00641894" w:rsidRPr="000642A4" w:rsidRDefault="00641894" w:rsidP="00641894">
            <w:pPr>
              <w:pStyle w:val="bullet"/>
            </w:pPr>
            <w:r>
              <w:t>Gestational diabetes 30 (34%) (n=89) vs 12 (39%) (n=31)</w:t>
            </w:r>
          </w:p>
          <w:p w14:paraId="67D7FA56" w14:textId="04239B1F" w:rsidR="003E5AEE" w:rsidRDefault="003E5AEE" w:rsidP="003E5AEE">
            <w:pPr>
              <w:pStyle w:val="bullet"/>
            </w:pPr>
            <w:r w:rsidRPr="00393F36">
              <w:t>SGA</w:t>
            </w:r>
            <w:r>
              <w:t xml:space="preserve">: 5 (6%) (n=87) vs </w:t>
            </w:r>
            <w:r w:rsidR="00EF06E6">
              <w:t>2</w:t>
            </w:r>
            <w:r>
              <w:t xml:space="preserve"> (6%) (n=</w:t>
            </w:r>
            <w:r w:rsidR="00EF06E6">
              <w:t>30</w:t>
            </w:r>
            <w:r>
              <w:t>)</w:t>
            </w:r>
            <w:r w:rsidRPr="00393F36">
              <w:t xml:space="preserve"> </w:t>
            </w:r>
          </w:p>
          <w:p w14:paraId="63ABB5F8" w14:textId="25D57C28" w:rsidR="003E5AEE" w:rsidRPr="00393F36" w:rsidRDefault="003E5AEE" w:rsidP="003E5AEE">
            <w:pPr>
              <w:pStyle w:val="bullet"/>
            </w:pPr>
            <w:r w:rsidRPr="00393F36">
              <w:t>LGA</w:t>
            </w:r>
            <w:r>
              <w:t>: 12 (14%) (n=88)</w:t>
            </w:r>
            <w:r w:rsidRPr="00393F36">
              <w:t xml:space="preserve"> </w:t>
            </w:r>
            <w:r>
              <w:t xml:space="preserve">vs </w:t>
            </w:r>
            <w:r w:rsidR="00EF06E6">
              <w:t>5</w:t>
            </w:r>
            <w:r>
              <w:t xml:space="preserve"> (</w:t>
            </w:r>
            <w:r w:rsidRPr="00393F36">
              <w:t>18</w:t>
            </w:r>
            <w:r>
              <w:t>%</w:t>
            </w:r>
            <w:r w:rsidRPr="00393F36">
              <w:t xml:space="preserve">) </w:t>
            </w:r>
            <w:r>
              <w:t>(n=</w:t>
            </w:r>
            <w:r w:rsidR="00EF06E6">
              <w:t>30</w:t>
            </w:r>
            <w:r>
              <w:t>)</w:t>
            </w:r>
          </w:p>
          <w:p w14:paraId="5981C0A5" w14:textId="77777777" w:rsidR="003E5AEE" w:rsidRDefault="003E5AEE" w:rsidP="00FE2FBE"/>
        </w:tc>
      </w:tr>
      <w:tr w:rsidR="000A1756" w:rsidRPr="00A652CB" w14:paraId="351E877E" w14:textId="77777777" w:rsidTr="000A1756">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305" w:type="dxa"/>
            <w:tcBorders>
              <w:left w:val="single" w:sz="4" w:space="0" w:color="3B3474"/>
              <w:right w:val="single" w:sz="4" w:space="0" w:color="3B3474"/>
            </w:tcBorders>
          </w:tcPr>
          <w:p w14:paraId="575291F7" w14:textId="74FF32A9" w:rsidR="00806DF5" w:rsidRPr="00C12274" w:rsidRDefault="00806DF5" w:rsidP="00E70A06">
            <w:r>
              <w:rPr>
                <w:noProof/>
              </w:rPr>
              <w:t>SongØYgard et al 2012</w:t>
            </w:r>
            <w:r w:rsidR="00616EE6">
              <w:fldChar w:fldCharType="begin"/>
            </w:r>
            <w:r w:rsidR="002747EA">
              <w:instrText xml:space="preserve"> ADDIN EN.CITE &lt;EndNote&gt;&lt;Cite&gt;&lt;Author&gt;SongØYgard&lt;/Author&gt;&lt;Year&gt;2012&lt;/Year&gt;&lt;RecNum&gt;866&lt;/RecNum&gt;&lt;DisplayText&gt;&lt;style face="superscript" font="Trebuchet MS" size="9"&gt;444&lt;/style&gt;&lt;/DisplayText&gt;&lt;record&gt;&lt;rec-number&gt;866&lt;/rec-number&gt;&lt;foreign-keys&gt;&lt;key app="EN" db-id="exvasrfx2dtraoesasxp2szsxa2df502592x" timestamp="1541540693"&gt;866&lt;/key&gt;&lt;key app="ENWeb" db-id=""&gt;0&lt;/key&gt;&lt;/foreign-keys&gt;&lt;ref-type name="Journal Article"&gt;17&lt;/ref-type&gt;&lt;contributors&gt;&lt;authors&gt;&lt;author&gt;SongØYgard, Kristian M.&lt;/author&gt;&lt;author&gt;Stafne, Signe N.&lt;/author&gt;&lt;author&gt;Evensen, Kari Anne I.&lt;/author&gt;&lt;author&gt;Salvesen, Kjell Å&lt;/author&gt;&lt;author&gt;Vik, Torstein&lt;/author&gt;&lt;author&gt;MØRkved, S. I. V.&lt;/author&gt;&lt;/authors&gt;&lt;/contributors&gt;&lt;titles&gt;&lt;title&gt;Does exercise during pregnancy prevent postnatal depression?&lt;/title&gt;&lt;secondary-title&gt;Acta Obstetricia et Gynecologica Scandinavica&lt;/secondary-title&gt;&lt;/titles&gt;&lt;periodical&gt;&lt;full-title&gt;Acta Obstetricia et Gynecologica Scandinavica&lt;/full-title&gt;&lt;/periodical&gt;&lt;pages&gt;62-67&lt;/pages&gt;&lt;volume&gt;91&lt;/volume&gt;&lt;number&gt;1&lt;/number&gt;&lt;section&gt;62&lt;/section&gt;&lt;dates&gt;&lt;year&gt;2012&lt;/year&gt;&lt;/dates&gt;&lt;isbn&gt;00016349&lt;/isbn&gt;&lt;urls&gt;&lt;/urls&gt;&lt;electronic-resource-num&gt;10.1111/j.1600-0412.2011.01262.x&lt;/electronic-resource-num&gt;&lt;/record&gt;&lt;/Cite&gt;&lt;/EndNote&gt;</w:instrText>
            </w:r>
            <w:r w:rsidR="00616EE6">
              <w:fldChar w:fldCharType="separate"/>
            </w:r>
            <w:r w:rsidR="002747EA" w:rsidRPr="002747EA">
              <w:rPr>
                <w:noProof/>
                <w:vertAlign w:val="superscript"/>
              </w:rPr>
              <w:t>444</w:t>
            </w:r>
            <w:r w:rsidR="00616EE6">
              <w:fldChar w:fldCharType="end"/>
            </w:r>
          </w:p>
          <w:p w14:paraId="151243F2" w14:textId="15B68EC5" w:rsidR="000A1756" w:rsidRDefault="00806DF5" w:rsidP="00E70A06">
            <w:r w:rsidRPr="00C12274">
              <w:t>Norway</w:t>
            </w:r>
          </w:p>
        </w:tc>
        <w:tc>
          <w:tcPr>
            <w:tcW w:w="1670" w:type="dxa"/>
            <w:tcBorders>
              <w:left w:val="single" w:sz="4" w:space="0" w:color="3B3474"/>
              <w:right w:val="single" w:sz="4" w:space="0" w:color="3B3474"/>
            </w:tcBorders>
          </w:tcPr>
          <w:p w14:paraId="1A77962B" w14:textId="77777777" w:rsidR="000A1756" w:rsidRDefault="000A1756" w:rsidP="00D424F3">
            <w:r>
              <w:t>Intervention 379</w:t>
            </w:r>
          </w:p>
          <w:p w14:paraId="78C55C79" w14:textId="44BE20E6" w:rsidR="000A1756" w:rsidRDefault="000A1756" w:rsidP="00D424F3">
            <w:r>
              <w:t>Control 340</w:t>
            </w:r>
          </w:p>
        </w:tc>
        <w:tc>
          <w:tcPr>
            <w:tcW w:w="5395" w:type="dxa"/>
            <w:tcBorders>
              <w:left w:val="single" w:sz="4" w:space="0" w:color="3B3474"/>
              <w:right w:val="single" w:sz="4" w:space="0" w:color="3B3474"/>
            </w:tcBorders>
          </w:tcPr>
          <w:p w14:paraId="6DCC88FC" w14:textId="77777777" w:rsidR="000A1756" w:rsidRDefault="000A1756" w:rsidP="0051193B">
            <w:r w:rsidRPr="0051193B">
              <w:rPr>
                <w:b/>
              </w:rPr>
              <w:t>Aim</w:t>
            </w:r>
            <w:r>
              <w:t xml:space="preserve">: </w:t>
            </w:r>
            <w:r w:rsidRPr="00DD1868">
              <w:t>To study whether exercise during pregnancy reduces the risk of postnatal</w:t>
            </w:r>
            <w:r>
              <w:t xml:space="preserve"> </w:t>
            </w:r>
            <w:r w:rsidRPr="00DD1868">
              <w:t>depression.</w:t>
            </w:r>
          </w:p>
          <w:p w14:paraId="23CA0E28" w14:textId="178FCD79" w:rsidR="000A1756" w:rsidRDefault="000A1756" w:rsidP="0051193B">
            <w:r w:rsidRPr="0051193B">
              <w:rPr>
                <w:b/>
              </w:rPr>
              <w:t>Population</w:t>
            </w:r>
            <w:r>
              <w:t>: W</w:t>
            </w:r>
            <w:r w:rsidRPr="0051193B">
              <w:t xml:space="preserve">omen </w:t>
            </w:r>
            <w:r>
              <w:t>≥</w:t>
            </w:r>
            <w:r w:rsidRPr="0051193B">
              <w:t>18</w:t>
            </w:r>
            <w:r>
              <w:t xml:space="preserve"> </w:t>
            </w:r>
            <w:r w:rsidRPr="0051193B">
              <w:t xml:space="preserve">years with a singleton </w:t>
            </w:r>
            <w:r>
              <w:t>uncomplicated pregnancy.</w:t>
            </w:r>
            <w:r w:rsidR="00806DF5">
              <w:t xml:space="preserve"> Mixed BMIs.</w:t>
            </w:r>
          </w:p>
          <w:p w14:paraId="0C7A49EC" w14:textId="77777777" w:rsidR="007D4CC2" w:rsidRDefault="007D4CC2" w:rsidP="007D4CC2">
            <w:r w:rsidRPr="005E4EF9">
              <w:rPr>
                <w:b/>
              </w:rPr>
              <w:t>Intervention</w:t>
            </w:r>
            <w:r>
              <w:rPr>
                <w:b/>
              </w:rPr>
              <w:t>:</w:t>
            </w:r>
          </w:p>
          <w:p w14:paraId="4A72880C" w14:textId="77777777" w:rsidR="007D4CC2" w:rsidRPr="00C45716" w:rsidRDefault="007D4CC2" w:rsidP="007D4CC2">
            <w:pPr>
              <w:pStyle w:val="bullet"/>
            </w:pPr>
            <w:r w:rsidRPr="00C45716">
              <w:rPr>
                <w:i/>
              </w:rPr>
              <w:t>Supervised</w:t>
            </w:r>
            <w:r w:rsidRPr="00C45716">
              <w:t xml:space="preserve">: </w:t>
            </w:r>
            <w:r>
              <w:t>Yes</w:t>
            </w:r>
          </w:p>
          <w:p w14:paraId="26DA1FBC" w14:textId="4B8B6982" w:rsidR="007D4CC2" w:rsidRPr="007D4CC2" w:rsidRDefault="007D4CC2" w:rsidP="00806DF5">
            <w:pPr>
              <w:pStyle w:val="bullet"/>
            </w:pPr>
            <w:r w:rsidRPr="00C45716">
              <w:rPr>
                <w:i/>
              </w:rPr>
              <w:t>Type and duration</w:t>
            </w:r>
            <w:r w:rsidRPr="00C45716">
              <w:t xml:space="preserve">: </w:t>
            </w:r>
            <w:r>
              <w:t xml:space="preserve">Aerobic and resistance; </w:t>
            </w:r>
            <w:r w:rsidR="00806DF5">
              <w:t>Not specified</w:t>
            </w:r>
            <w:r>
              <w:t xml:space="preserve">; </w:t>
            </w:r>
            <w:r w:rsidR="00806DF5" w:rsidRPr="00C12274">
              <w:t>60 min, 1 time a week for 12 weeks between weeks 20 and 36, plus 45 home-based activity at least twice a week</w:t>
            </w:r>
            <w:r>
              <w:t>.</w:t>
            </w:r>
          </w:p>
          <w:p w14:paraId="46798BB0" w14:textId="365AC9A3" w:rsidR="007D4CC2" w:rsidRPr="007D4CC2" w:rsidRDefault="007D4CC2" w:rsidP="00806DF5">
            <w:pPr>
              <w:pStyle w:val="bullet"/>
            </w:pPr>
            <w:r w:rsidRPr="00C45716">
              <w:rPr>
                <w:i/>
              </w:rPr>
              <w:t>Intensity</w:t>
            </w:r>
            <w:r w:rsidRPr="00C45716">
              <w:t xml:space="preserve">: </w:t>
            </w:r>
            <w:r w:rsidR="00806DF5" w:rsidRPr="00C12274">
              <w:rPr>
                <w:sz w:val="16"/>
                <w:szCs w:val="16"/>
              </w:rPr>
              <w:t>Not described</w:t>
            </w:r>
            <w:r>
              <w:t>.</w:t>
            </w:r>
          </w:p>
        </w:tc>
        <w:tc>
          <w:tcPr>
            <w:tcW w:w="5953" w:type="dxa"/>
            <w:tcBorders>
              <w:left w:val="single" w:sz="4" w:space="0" w:color="3B3474"/>
              <w:right w:val="single" w:sz="4" w:space="0" w:color="3B3474"/>
            </w:tcBorders>
          </w:tcPr>
          <w:p w14:paraId="689DBA72" w14:textId="2C0D6825" w:rsidR="000A1756" w:rsidRDefault="000A1756" w:rsidP="00FE2FBE">
            <w:r>
              <w:t>Intervention vs control 3 months postpartum</w:t>
            </w:r>
            <w:r w:rsidR="008A6848">
              <w:t xml:space="preserve"> (all women)</w:t>
            </w:r>
            <w:r>
              <w:t>:</w:t>
            </w:r>
          </w:p>
          <w:p w14:paraId="1C0A341D" w14:textId="77777777" w:rsidR="000A1756" w:rsidRDefault="000A1756" w:rsidP="0051193B">
            <w:pPr>
              <w:pStyle w:val="bullet"/>
            </w:pPr>
            <w:r w:rsidRPr="00DD1868">
              <w:t>EPDS score of ≥10</w:t>
            </w:r>
            <w:r>
              <w:t>: 14</w:t>
            </w:r>
            <w:r w:rsidRPr="00DD1868">
              <w:t xml:space="preserve"> (3.7%) </w:t>
            </w:r>
            <w:r>
              <w:t>vs</w:t>
            </w:r>
            <w:r w:rsidRPr="00DD1868">
              <w:t xml:space="preserve"> 17 (5.0%) (p=0.46)</w:t>
            </w:r>
          </w:p>
          <w:p w14:paraId="6C1125F4" w14:textId="2F6E8908" w:rsidR="000A1756" w:rsidRDefault="000A1756" w:rsidP="0051193B">
            <w:pPr>
              <w:pStyle w:val="bullet"/>
            </w:pPr>
            <w:r w:rsidRPr="00DD1868">
              <w:t>EPDS score of ≥13</w:t>
            </w:r>
            <w:r>
              <w:t>: 4</w:t>
            </w:r>
            <w:r w:rsidRPr="00DD1868">
              <w:t xml:space="preserve"> (1.2%) </w:t>
            </w:r>
            <w:r>
              <w:t>vs 8</w:t>
            </w:r>
            <w:r w:rsidRPr="00DD1868">
              <w:t xml:space="preserve"> (2.4%) </w:t>
            </w:r>
            <w:r>
              <w:t>(p=0.25)</w:t>
            </w:r>
          </w:p>
          <w:p w14:paraId="7703D3B6" w14:textId="1571DC3B" w:rsidR="000A1756" w:rsidRDefault="000A1756" w:rsidP="00E73883">
            <w:r>
              <w:t>Intervention (n=100) vs control (n=90) 3 months postpartum among women who did not exercise regularly before pregnancy:</w:t>
            </w:r>
          </w:p>
          <w:p w14:paraId="7A9CFDA5" w14:textId="4387A8EA" w:rsidR="000A1756" w:rsidRPr="00AA04EB" w:rsidRDefault="000A1756" w:rsidP="00AA04EB">
            <w:pPr>
              <w:pStyle w:val="bullet"/>
            </w:pPr>
            <w:r w:rsidRPr="00DD1868">
              <w:t>EPDS score of ≥10</w:t>
            </w:r>
            <w:r>
              <w:t xml:space="preserve">: </w:t>
            </w:r>
            <w:r w:rsidRPr="00AA04EB">
              <w:t xml:space="preserve">2 </w:t>
            </w:r>
            <w:r>
              <w:t>(</w:t>
            </w:r>
            <w:r w:rsidRPr="00AA04EB">
              <w:t>2</w:t>
            </w:r>
            <w:r>
              <w:t>.0%) vs</w:t>
            </w:r>
            <w:r w:rsidRPr="00AA04EB">
              <w:t xml:space="preserve"> 9 </w:t>
            </w:r>
            <w:r>
              <w:t>(</w:t>
            </w:r>
            <w:r w:rsidRPr="00AA04EB">
              <w:t>9.5</w:t>
            </w:r>
            <w:r>
              <w:t>%) OR</w:t>
            </w:r>
            <w:r w:rsidRPr="00AA04EB">
              <w:t xml:space="preserve"> 0.2 </w:t>
            </w:r>
            <w:r>
              <w:t>(</w:t>
            </w:r>
            <w:r w:rsidRPr="00AA04EB">
              <w:t>0.04</w:t>
            </w:r>
            <w:r>
              <w:t xml:space="preserve"> to </w:t>
            </w:r>
            <w:r w:rsidRPr="00AA04EB">
              <w:t>0.93</w:t>
            </w:r>
            <w:r>
              <w:t>)</w:t>
            </w:r>
            <w:r w:rsidRPr="00AA04EB">
              <w:t xml:space="preserve"> </w:t>
            </w:r>
            <w:r>
              <w:t>p=</w:t>
            </w:r>
            <w:r w:rsidRPr="00AA04EB">
              <w:t>0.03</w:t>
            </w:r>
          </w:p>
          <w:p w14:paraId="3FF0B0FC" w14:textId="72BC294B" w:rsidR="000A1756" w:rsidRPr="00AA04EB" w:rsidRDefault="000A1756" w:rsidP="00AA04EB">
            <w:pPr>
              <w:pStyle w:val="bullet"/>
            </w:pPr>
            <w:r w:rsidRPr="00DD1868">
              <w:t>EPDS score of ≥13</w:t>
            </w:r>
            <w:r>
              <w:t xml:space="preserve">: </w:t>
            </w:r>
            <w:r w:rsidRPr="00AA04EB">
              <w:t xml:space="preserve">0 </w:t>
            </w:r>
            <w:r>
              <w:t>(</w:t>
            </w:r>
            <w:r w:rsidRPr="00AA04EB">
              <w:t>0</w:t>
            </w:r>
            <w:r>
              <w:t>%) vs</w:t>
            </w:r>
            <w:r w:rsidRPr="00AA04EB">
              <w:t xml:space="preserve"> 3 </w:t>
            </w:r>
            <w:r>
              <w:t>(</w:t>
            </w:r>
            <w:r w:rsidRPr="00AA04EB">
              <w:t>3.2</w:t>
            </w:r>
            <w:r>
              <w:t>%)</w:t>
            </w:r>
            <w:r w:rsidRPr="00AA04EB">
              <w:t xml:space="preserve"> </w:t>
            </w:r>
            <w:r>
              <w:t>p=</w:t>
            </w:r>
            <w:r w:rsidRPr="00AA04EB">
              <w:t>0.11</w:t>
            </w:r>
          </w:p>
        </w:tc>
      </w:tr>
      <w:tr w:rsidR="00F377F9" w:rsidRPr="00A652CB" w14:paraId="19A41618" w14:textId="77777777" w:rsidTr="009A1385">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305" w:type="dxa"/>
            <w:tcBorders>
              <w:left w:val="single" w:sz="4" w:space="0" w:color="3B3474"/>
              <w:right w:val="single" w:sz="4" w:space="0" w:color="3B3474"/>
            </w:tcBorders>
          </w:tcPr>
          <w:p w14:paraId="1802C791" w14:textId="6EBF243F" w:rsidR="00806DF5" w:rsidRPr="00C12274" w:rsidRDefault="00806DF5" w:rsidP="00E70A06">
            <w:r>
              <w:rPr>
                <w:noProof/>
              </w:rPr>
              <w:t>Stafne et al 2012</w:t>
            </w:r>
            <w:r w:rsidR="00616EE6">
              <w:fldChar w:fldCharType="begin"/>
            </w:r>
            <w:r w:rsidR="002747EA">
              <w:instrText xml:space="preserve"> ADDIN EN.CITE &lt;EndNote&gt;&lt;Cite&gt;&lt;Author&gt;Stafne&lt;/Author&gt;&lt;Year&gt;2012&lt;/Year&gt;&lt;RecNum&gt;1060&lt;/RecNum&gt;&lt;DisplayText&gt;&lt;style face="superscript" font="Trebuchet MS" size="9"&gt;445&lt;/style&gt;&lt;/DisplayText&gt;&lt;record&gt;&lt;rec-number&gt;1060&lt;/rec-number&gt;&lt;foreign-keys&gt;&lt;key app="EN" db-id="exvasrfx2dtraoesasxp2szsxa2df502592x" timestamp="1548983476"&gt;1060&lt;/key&gt;&lt;/foreign-keys&gt;&lt;ref-type name="Journal Article"&gt;17&lt;/ref-type&gt;&lt;contributors&gt;&lt;authors&gt;&lt;author&gt;Stafne, Signe N.&lt;/author&gt;&lt;author&gt;Salvesen, Kjell </w:instrText>
            </w:r>
            <w:r w:rsidR="002747EA">
              <w:rPr>
                <w:rFonts w:ascii="MS Mincho" w:eastAsia="MS Mincho" w:hAnsi="MS Mincho" w:cs="MS Mincho"/>
              </w:rPr>
              <w:instrText>Å</w:instrText>
            </w:r>
            <w:r w:rsidR="002747EA">
              <w:instrText>&lt;/author&gt;&lt;author&gt;Romundstad, Pål R.&lt;/author&gt;&lt;author&gt;Eggebø, Torbjørn M.&lt;/author&gt;&lt;author&gt;Carlsen, Sven M.&lt;/author&gt;&lt;author&gt;Mørkved, Siv&lt;/author&gt;&lt;/authors&gt;&lt;/contributors&gt;&lt;titles&gt;&lt;title&gt;Regular Exercise During Pregnancy to Prevent Gestational Diabetes&lt;/title&gt;&lt;secondary-title&gt;Obstetrics &amp;amp; Gynecology&lt;/secondary-title&gt;&lt;/titles&gt;&lt;periodical&gt;&lt;full-title&gt;Obstetrics &amp;amp; Gynecology&lt;/full-title&gt;&lt;/periodical&gt;&lt;pages&gt;29-36&lt;/pages&gt;&lt;volume&gt;119&lt;/volume&gt;&lt;number&gt;1&lt;/number&gt;&lt;section&gt;29&lt;/section&gt;&lt;dates&gt;&lt;year&gt;2012&lt;/year&gt;&lt;/dates&gt;&lt;isbn&gt;0029-7844&lt;/isbn&gt;&lt;urls&gt;&lt;/urls&gt;&lt;electronic-resource-num&gt;10.1097/AOG.0b013e3182393f86&lt;/electronic-resource-num&gt;&lt;/record&gt;&lt;/Cite&gt;&lt;/EndNote&gt;</w:instrText>
            </w:r>
            <w:r w:rsidR="00616EE6">
              <w:fldChar w:fldCharType="separate"/>
            </w:r>
            <w:r w:rsidR="002747EA" w:rsidRPr="002747EA">
              <w:rPr>
                <w:noProof/>
                <w:vertAlign w:val="superscript"/>
              </w:rPr>
              <w:t>445</w:t>
            </w:r>
            <w:r w:rsidR="00616EE6">
              <w:fldChar w:fldCharType="end"/>
            </w:r>
          </w:p>
          <w:p w14:paraId="4C99CD58" w14:textId="3DAEB435" w:rsidR="00F377F9" w:rsidRDefault="00806DF5" w:rsidP="00E70A06">
            <w:r w:rsidRPr="00C12274">
              <w:t>Norway</w:t>
            </w:r>
          </w:p>
        </w:tc>
        <w:tc>
          <w:tcPr>
            <w:tcW w:w="1670" w:type="dxa"/>
            <w:tcBorders>
              <w:left w:val="single" w:sz="4" w:space="0" w:color="3B3474"/>
              <w:right w:val="single" w:sz="4" w:space="0" w:color="3B3474"/>
            </w:tcBorders>
          </w:tcPr>
          <w:p w14:paraId="436778D8" w14:textId="77777777" w:rsidR="00F377F9" w:rsidRDefault="00F377F9" w:rsidP="009A1385">
            <w:r>
              <w:t>Intervention 429</w:t>
            </w:r>
          </w:p>
          <w:p w14:paraId="7393C212" w14:textId="77777777" w:rsidR="00F377F9" w:rsidRDefault="00F377F9" w:rsidP="009A1385">
            <w:r>
              <w:t>Control 426</w:t>
            </w:r>
          </w:p>
        </w:tc>
        <w:tc>
          <w:tcPr>
            <w:tcW w:w="5395" w:type="dxa"/>
            <w:tcBorders>
              <w:left w:val="single" w:sz="4" w:space="0" w:color="3B3474"/>
              <w:right w:val="single" w:sz="4" w:space="0" w:color="3B3474"/>
            </w:tcBorders>
          </w:tcPr>
          <w:p w14:paraId="068910F2" w14:textId="77777777" w:rsidR="00F377F9" w:rsidRPr="007667BA" w:rsidRDefault="00F377F9" w:rsidP="009A1385">
            <w:r w:rsidRPr="00AA04EB">
              <w:rPr>
                <w:b/>
              </w:rPr>
              <w:t>Aim</w:t>
            </w:r>
            <w:r w:rsidRPr="007667BA">
              <w:t>:</w:t>
            </w:r>
            <w:r>
              <w:rPr>
                <w:sz w:val="14"/>
                <w:szCs w:val="14"/>
              </w:rPr>
              <w:t xml:space="preserve"> </w:t>
            </w:r>
            <w:r w:rsidRPr="007667BA">
              <w:t>To assess whether exercise during pregnancy can prevent gestational diabetes and improve insulin resi</w:t>
            </w:r>
            <w:r>
              <w:t>stance</w:t>
            </w:r>
            <w:r w:rsidRPr="007667BA">
              <w:t>.</w:t>
            </w:r>
          </w:p>
          <w:p w14:paraId="535BD6AD" w14:textId="74C09AC2" w:rsidR="00F377F9" w:rsidRPr="007667BA" w:rsidRDefault="00F377F9" w:rsidP="009A1385">
            <w:r w:rsidRPr="007667BA">
              <w:rPr>
                <w:b/>
              </w:rPr>
              <w:t>Population</w:t>
            </w:r>
            <w:r>
              <w:t xml:space="preserve">: </w:t>
            </w:r>
            <w:r w:rsidR="003C7B26">
              <w:t>W</w:t>
            </w:r>
            <w:r>
              <w:t>omen &gt;18 years with a singleton pregnancy.</w:t>
            </w:r>
            <w:r w:rsidR="00806DF5">
              <w:t xml:space="preserve"> Mixed BMIs.</w:t>
            </w:r>
          </w:p>
          <w:p w14:paraId="05477E9F" w14:textId="77777777" w:rsidR="00F377F9" w:rsidRDefault="00F377F9" w:rsidP="009A1385">
            <w:r w:rsidRPr="005E4EF9">
              <w:rPr>
                <w:b/>
              </w:rPr>
              <w:t>Intervention</w:t>
            </w:r>
            <w:r>
              <w:rPr>
                <w:b/>
              </w:rPr>
              <w:t>:</w:t>
            </w:r>
          </w:p>
          <w:p w14:paraId="22D15016" w14:textId="77777777" w:rsidR="00F377F9" w:rsidRPr="00C45716" w:rsidRDefault="00F377F9" w:rsidP="009A1385">
            <w:pPr>
              <w:pStyle w:val="bullet"/>
            </w:pPr>
            <w:r w:rsidRPr="00C45716">
              <w:rPr>
                <w:i/>
              </w:rPr>
              <w:t>Supervised</w:t>
            </w:r>
            <w:r w:rsidRPr="00C45716">
              <w:t xml:space="preserve">: </w:t>
            </w:r>
            <w:r>
              <w:t>Yes</w:t>
            </w:r>
          </w:p>
          <w:p w14:paraId="52FA29EB" w14:textId="3AFFD4F2" w:rsidR="00F377F9" w:rsidRPr="007D4CC2" w:rsidRDefault="00F377F9" w:rsidP="00806DF5">
            <w:pPr>
              <w:pStyle w:val="bullet"/>
            </w:pPr>
            <w:r w:rsidRPr="00C45716">
              <w:rPr>
                <w:i/>
              </w:rPr>
              <w:t>Type and duration</w:t>
            </w:r>
            <w:r w:rsidRPr="00C45716">
              <w:t xml:space="preserve">: </w:t>
            </w:r>
            <w:r>
              <w:t xml:space="preserve">Aerobic and resistance; </w:t>
            </w:r>
            <w:r w:rsidR="00806DF5">
              <w:t>Dance</w:t>
            </w:r>
            <w:r w:rsidRPr="00C12274">
              <w:t>, muscle strengthening</w:t>
            </w:r>
            <w:r w:rsidR="00D55146">
              <w:t xml:space="preserve"> (including pelvic floor muscle exercises)</w:t>
            </w:r>
            <w:r>
              <w:t xml:space="preserve">; </w:t>
            </w:r>
            <w:r w:rsidR="00806DF5" w:rsidRPr="00C12274">
              <w:t>55-70 min, 3 times a week from week 20 to 36 plus 45 min home exercise program at least twice a week</w:t>
            </w:r>
            <w:r>
              <w:t>.</w:t>
            </w:r>
          </w:p>
          <w:p w14:paraId="6226F29D" w14:textId="4B013DB3" w:rsidR="00F377F9" w:rsidRPr="004A260E" w:rsidRDefault="00F377F9" w:rsidP="00806DF5">
            <w:pPr>
              <w:pStyle w:val="bullet"/>
            </w:pPr>
            <w:r w:rsidRPr="00C45716">
              <w:rPr>
                <w:i/>
              </w:rPr>
              <w:t>Intensity</w:t>
            </w:r>
            <w:r w:rsidRPr="00C45716">
              <w:t xml:space="preserve">: </w:t>
            </w:r>
            <w:r w:rsidRPr="00C12274">
              <w:t>Moderate; Borg scale 1</w:t>
            </w:r>
            <w:r w:rsidR="00806DF5">
              <w:t>3</w:t>
            </w:r>
            <w:r w:rsidRPr="00C12274">
              <w:t>-14</w:t>
            </w:r>
            <w:r>
              <w:t>.</w:t>
            </w:r>
          </w:p>
        </w:tc>
        <w:tc>
          <w:tcPr>
            <w:tcW w:w="5953" w:type="dxa"/>
            <w:tcBorders>
              <w:left w:val="single" w:sz="4" w:space="0" w:color="3B3474"/>
              <w:right w:val="single" w:sz="4" w:space="0" w:color="3B3474"/>
            </w:tcBorders>
          </w:tcPr>
          <w:p w14:paraId="0B364D80" w14:textId="77777777" w:rsidR="00F377F9" w:rsidRDefault="00F377F9" w:rsidP="009A1385">
            <w:r>
              <w:t>Intervention vs control:</w:t>
            </w:r>
          </w:p>
          <w:p w14:paraId="3D47E085" w14:textId="77777777" w:rsidR="00F377F9" w:rsidRDefault="00F377F9" w:rsidP="009A1385">
            <w:pPr>
              <w:pStyle w:val="bullet"/>
            </w:pPr>
            <w:r>
              <w:t xml:space="preserve">Gestational diabetes: </w:t>
            </w:r>
            <w:r w:rsidRPr="004A260E">
              <w:t>25</w:t>
            </w:r>
            <w:r>
              <w:t>/</w:t>
            </w:r>
            <w:r w:rsidRPr="004A260E">
              <w:t xml:space="preserve">375 (7%) </w:t>
            </w:r>
            <w:r>
              <w:t>vs</w:t>
            </w:r>
            <w:r w:rsidRPr="004A260E">
              <w:t xml:space="preserve"> 18</w:t>
            </w:r>
            <w:r>
              <w:t>/</w:t>
            </w:r>
            <w:r w:rsidRPr="004A260E">
              <w:t xml:space="preserve">327 (6%) </w:t>
            </w:r>
            <w:r w:rsidRPr="004A260E">
              <w:rPr>
                <w:lang w:val="en-AU"/>
              </w:rPr>
              <w:t>(P</w:t>
            </w:r>
            <w:r>
              <w:t>=</w:t>
            </w:r>
            <w:r w:rsidRPr="004A260E">
              <w:t>0</w:t>
            </w:r>
            <w:r w:rsidRPr="004A260E">
              <w:rPr>
                <w:lang w:val="en-AU"/>
              </w:rPr>
              <w:t>.52).</w:t>
            </w:r>
          </w:p>
          <w:p w14:paraId="097D30ED" w14:textId="433F33CC" w:rsidR="00F377F9" w:rsidRPr="00600C87" w:rsidRDefault="009A1385" w:rsidP="009A1385">
            <w:pPr>
              <w:pStyle w:val="bullet"/>
            </w:pPr>
            <w:r>
              <w:t>Macrosomia (</w:t>
            </w:r>
            <w:r w:rsidR="00F377F9">
              <w:t>&gt;4,000</w:t>
            </w:r>
            <w:r w:rsidR="00334668">
              <w:t xml:space="preserve"> </w:t>
            </w:r>
            <w:r w:rsidR="00F377F9" w:rsidRPr="00600C87">
              <w:t>g</w:t>
            </w:r>
            <w:r>
              <w:t>)</w:t>
            </w:r>
            <w:r w:rsidR="00F377F9">
              <w:t>: 71/426</w:t>
            </w:r>
            <w:r w:rsidR="00F377F9" w:rsidRPr="00600C87">
              <w:t xml:space="preserve"> (16.7) </w:t>
            </w:r>
            <w:r w:rsidR="00F377F9">
              <w:t xml:space="preserve">vs </w:t>
            </w:r>
            <w:r w:rsidR="00F377F9" w:rsidRPr="00600C87">
              <w:t>78</w:t>
            </w:r>
            <w:r w:rsidR="00F377F9">
              <w:t>/425</w:t>
            </w:r>
            <w:r w:rsidR="00F377F9" w:rsidRPr="00600C87">
              <w:t xml:space="preserve"> (18.4) </w:t>
            </w:r>
            <w:r w:rsidR="00F377F9">
              <w:t xml:space="preserve">OR </w:t>
            </w:r>
            <w:r w:rsidR="00F377F9" w:rsidRPr="00600C87">
              <w:t>0.9 (0.7</w:t>
            </w:r>
            <w:r w:rsidR="00F377F9">
              <w:t xml:space="preserve"> to </w:t>
            </w:r>
            <w:r w:rsidR="00F377F9" w:rsidRPr="00600C87">
              <w:t xml:space="preserve">1.2) </w:t>
            </w:r>
            <w:r w:rsidR="00F377F9">
              <w:t>p=0</w:t>
            </w:r>
            <w:r w:rsidR="00F377F9" w:rsidRPr="00600C87">
              <w:t>.52</w:t>
            </w:r>
          </w:p>
          <w:p w14:paraId="22CAA913" w14:textId="77777777" w:rsidR="00F377F9" w:rsidRPr="00600C87" w:rsidRDefault="00F377F9" w:rsidP="009A1385">
            <w:pPr>
              <w:pStyle w:val="bullet"/>
            </w:pPr>
            <w:r w:rsidRPr="00600C87">
              <w:t>Gestational hypertension</w:t>
            </w:r>
            <w:r>
              <w:t>:</w:t>
            </w:r>
            <w:r w:rsidRPr="00600C87">
              <w:rPr>
                <w:sz w:val="8"/>
                <w:szCs w:val="8"/>
              </w:rPr>
              <w:t xml:space="preserve"> </w:t>
            </w:r>
            <w:r w:rsidRPr="00600C87">
              <w:t>11</w:t>
            </w:r>
            <w:r>
              <w:t>/</w:t>
            </w:r>
            <w:r w:rsidRPr="00600C87">
              <w:t xml:space="preserve">385 (2.9) </w:t>
            </w:r>
            <w:r>
              <w:t xml:space="preserve">vs </w:t>
            </w:r>
            <w:r w:rsidRPr="00600C87">
              <w:t>11</w:t>
            </w:r>
            <w:r>
              <w:t>/</w:t>
            </w:r>
            <w:r w:rsidRPr="00600C87">
              <w:t xml:space="preserve">340 (3.2) </w:t>
            </w:r>
            <w:r>
              <w:t xml:space="preserve">OR </w:t>
            </w:r>
            <w:r w:rsidRPr="00600C87">
              <w:t>0.9 (0.4</w:t>
            </w:r>
            <w:r>
              <w:t xml:space="preserve"> to </w:t>
            </w:r>
            <w:r w:rsidRPr="00600C87">
              <w:t xml:space="preserve">2.0) </w:t>
            </w:r>
            <w:r>
              <w:t>p=0</w:t>
            </w:r>
            <w:r w:rsidRPr="00600C87">
              <w:t>.77</w:t>
            </w:r>
          </w:p>
          <w:p w14:paraId="53C5017D" w14:textId="77777777" w:rsidR="00F377F9" w:rsidRPr="00600C87" w:rsidRDefault="00F377F9" w:rsidP="009A1385">
            <w:pPr>
              <w:pStyle w:val="bullet"/>
            </w:pPr>
            <w:r w:rsidRPr="00600C87">
              <w:t>Preeclampsia 16</w:t>
            </w:r>
            <w:r>
              <w:t>/</w:t>
            </w:r>
            <w:r w:rsidRPr="00600C87">
              <w:t xml:space="preserve">426 (3.8) </w:t>
            </w:r>
            <w:r>
              <w:t xml:space="preserve">vs </w:t>
            </w:r>
            <w:r w:rsidRPr="00600C87">
              <w:t>16</w:t>
            </w:r>
            <w:r>
              <w:t>/</w:t>
            </w:r>
            <w:r w:rsidRPr="00600C87">
              <w:t xml:space="preserve">426 (3.8) </w:t>
            </w:r>
            <w:r>
              <w:t xml:space="preserve">OR </w:t>
            </w:r>
            <w:r w:rsidRPr="00600C87">
              <w:t xml:space="preserve">1.0 (0.5–2.0) </w:t>
            </w:r>
            <w:r>
              <w:t>p=0</w:t>
            </w:r>
            <w:r w:rsidRPr="00600C87">
              <w:t>.99</w:t>
            </w:r>
          </w:p>
          <w:p w14:paraId="47D6EC1B" w14:textId="77777777" w:rsidR="00F377F9" w:rsidRPr="00600C87" w:rsidRDefault="00F377F9" w:rsidP="009A1385">
            <w:pPr>
              <w:pStyle w:val="bullet"/>
            </w:pPr>
            <w:r w:rsidRPr="00600C87">
              <w:t>C</w:t>
            </w:r>
            <w:r>
              <w:t>a</w:t>
            </w:r>
            <w:r w:rsidRPr="00600C87">
              <w:t xml:space="preserve">esarean </w:t>
            </w:r>
            <w:r>
              <w:t>section: 45/</w:t>
            </w:r>
            <w:r w:rsidRPr="00600C87">
              <w:t xml:space="preserve">426 (10.6) </w:t>
            </w:r>
            <w:r>
              <w:t xml:space="preserve">vs </w:t>
            </w:r>
            <w:r w:rsidRPr="00600C87">
              <w:t>50</w:t>
            </w:r>
            <w:r>
              <w:t>/</w:t>
            </w:r>
            <w:r w:rsidRPr="00600C87">
              <w:t xml:space="preserve">425 (11.8) </w:t>
            </w:r>
            <w:r>
              <w:t xml:space="preserve">OR </w:t>
            </w:r>
            <w:r w:rsidRPr="00600C87">
              <w:t>0.9 (0.6</w:t>
            </w:r>
            <w:r>
              <w:t xml:space="preserve"> to </w:t>
            </w:r>
            <w:r w:rsidRPr="00600C87">
              <w:t xml:space="preserve">1.3) </w:t>
            </w:r>
            <w:r>
              <w:t>p=0</w:t>
            </w:r>
            <w:r w:rsidRPr="00600C87">
              <w:t>.58</w:t>
            </w:r>
          </w:p>
          <w:p w14:paraId="1B2C9D87" w14:textId="77777777" w:rsidR="00F377F9" w:rsidRPr="008D43D4" w:rsidRDefault="00F377F9" w:rsidP="009A1385">
            <w:pPr>
              <w:pStyle w:val="bullet"/>
            </w:pPr>
            <w:r w:rsidRPr="00600C87">
              <w:t xml:space="preserve">Apgar score </w:t>
            </w:r>
            <w:r>
              <w:t>&lt;</w:t>
            </w:r>
            <w:r w:rsidRPr="00600C87">
              <w:t>7 after 5 min</w:t>
            </w:r>
            <w:r>
              <w:t>:</w:t>
            </w:r>
            <w:r w:rsidRPr="00600C87">
              <w:t xml:space="preserve"> 3</w:t>
            </w:r>
            <w:r>
              <w:t>/</w:t>
            </w:r>
            <w:r w:rsidRPr="00600C87">
              <w:t xml:space="preserve">422 (0.7) </w:t>
            </w:r>
            <w:r>
              <w:t xml:space="preserve">vs </w:t>
            </w:r>
            <w:r w:rsidRPr="00600C87">
              <w:t>4</w:t>
            </w:r>
            <w:r>
              <w:t>/</w:t>
            </w:r>
            <w:r w:rsidRPr="00600C87">
              <w:t xml:space="preserve">414 (1.0) </w:t>
            </w:r>
            <w:r>
              <w:t xml:space="preserve">OR </w:t>
            </w:r>
            <w:r w:rsidRPr="00600C87">
              <w:t>0.7 (0.2</w:t>
            </w:r>
            <w:r>
              <w:t xml:space="preserve"> to </w:t>
            </w:r>
            <w:r w:rsidRPr="00600C87">
              <w:t xml:space="preserve">3.3) </w:t>
            </w:r>
            <w:r>
              <w:t>p=0</w:t>
            </w:r>
            <w:r w:rsidRPr="00600C87">
              <w:t>.69</w:t>
            </w:r>
          </w:p>
        </w:tc>
      </w:tr>
      <w:tr w:rsidR="000A1756" w:rsidRPr="00A652CB" w14:paraId="3D448FF5" w14:textId="77777777" w:rsidTr="000A1756">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305" w:type="dxa"/>
            <w:tcBorders>
              <w:left w:val="single" w:sz="4" w:space="0" w:color="3B3474"/>
              <w:right w:val="single" w:sz="4" w:space="0" w:color="3B3474"/>
            </w:tcBorders>
          </w:tcPr>
          <w:p w14:paraId="5593E571" w14:textId="66CB5845" w:rsidR="00806DF5" w:rsidRPr="00C12274" w:rsidRDefault="00806DF5" w:rsidP="00E70A06">
            <w:r w:rsidRPr="00C12274">
              <w:rPr>
                <w:noProof/>
              </w:rPr>
              <w:t>T</w:t>
            </w:r>
            <w:r>
              <w:rPr>
                <w:noProof/>
              </w:rPr>
              <w:t>aniguchi &amp; Sato 2016</w:t>
            </w:r>
            <w:r w:rsidR="00616EE6">
              <w:fldChar w:fldCharType="begin"/>
            </w:r>
            <w:r w:rsidR="002747EA">
              <w:instrText xml:space="preserve"> ADDIN EN.CITE &lt;EndNote&gt;&lt;Cite&gt;&lt;Author&gt;Taniguchi&lt;/Author&gt;&lt;Year&gt;2016&lt;/Year&gt;&lt;RecNum&gt;911&lt;/RecNum&gt;&lt;DisplayText&gt;&lt;style face="superscript" font="Trebuchet MS" size="9"&gt;299&lt;/style&gt;&lt;/DisplayText&gt;&lt;record&gt;&lt;rec-number&gt;911&lt;/rec-number&gt;&lt;foreign-keys&gt;&lt;key app="EN" db-id="exvasrfx2dtraoesasxp2szsxa2df502592x" timestamp="1541540861"&gt;911&lt;/key&gt;&lt;key app="ENWeb" db-id=""&gt;0&lt;/key&gt;&lt;/foreign-keys&gt;&lt;ref-type name="Journal Article"&gt;17&lt;/ref-type&gt;&lt;contributors&gt;&lt;authors&gt;&lt;author&gt;Taniguchi, C.&lt;/author&gt;&lt;author&gt;Sato, C.&lt;/author&gt;&lt;/authors&gt;&lt;/contributors&gt;&lt;auth-address&gt;Kanagawa University of Human Services, Kanagawa Prefecture, Japan. taniguchi.m7b@kuhs.ac.jp.&amp;#xD;Otsuka Medical Clinic, Toshima-ku, Japan.&lt;/auth-address&gt;&lt;titles&gt;&lt;title&gt;Home-based walking during pregnancy affects mood and birth outcomes among sedentary women: A randomized controlled trial&lt;/title&gt;&lt;secondary-title&gt;Int J Nurs Pract&lt;/secondary-title&gt;&lt;/titles&gt;&lt;periodical&gt;&lt;full-title&gt;Int J Nurs Pract&lt;/full-title&gt;&lt;/periodical&gt;&lt;pages&gt;420-426&lt;/pages&gt;&lt;volume&gt;22&lt;/volume&gt;&lt;number&gt;5&lt;/number&gt;&lt;edition&gt;2016/06/09&lt;/edition&gt;&lt;keywords&gt;&lt;keyword&gt;Adult&lt;/keyword&gt;&lt;keyword&gt;*Affect&lt;/keyword&gt;&lt;keyword&gt;Female&lt;/keyword&gt;&lt;keyword&gt;Humans&lt;/keyword&gt;&lt;keyword&gt;Pregnancy&lt;/keyword&gt;&lt;keyword&gt;*Pregnancy Outcome&lt;/keyword&gt;&lt;keyword&gt;*Sedentary Lifestyle&lt;/keyword&gt;&lt;keyword&gt;*Walking&lt;/keyword&gt;&lt;keyword&gt;Young Adult&lt;/keyword&gt;&lt;keyword&gt;*Profile of Mood States&lt;/keyword&gt;&lt;keyword&gt;*exercise&lt;/keyword&gt;&lt;keyword&gt;*nursing&lt;/keyword&gt;&lt;keyword&gt;*pregnancy&lt;/keyword&gt;&lt;keyword&gt;*randomized controlled trial&lt;/keyword&gt;&lt;/keywords&gt;&lt;dates&gt;&lt;year&gt;2016&lt;/year&gt;&lt;pub-dates&gt;&lt;date&gt;Oct&lt;/date&gt;&lt;/pub-dates&gt;&lt;/dates&gt;&lt;isbn&gt;1440-172X (Electronic)&amp;#xD;1322-7114 (Linking)&lt;/isbn&gt;&lt;accession-num&gt;27272937&lt;/accession-num&gt;&lt;urls&gt;&lt;related-urls&gt;&lt;url&gt;https://www.ncbi.nlm.nih.gov/pubmed/27272937&lt;/url&gt;&lt;/related-urls&gt;&lt;/urls&gt;&lt;electronic-resource-num&gt;10.1111/ijn.12453&lt;/electronic-resource-num&gt;&lt;/record&gt;&lt;/Cite&gt;&lt;/EndNote&gt;</w:instrText>
            </w:r>
            <w:r w:rsidR="00616EE6">
              <w:fldChar w:fldCharType="separate"/>
            </w:r>
            <w:r w:rsidR="002747EA" w:rsidRPr="002747EA">
              <w:rPr>
                <w:noProof/>
                <w:vertAlign w:val="superscript"/>
              </w:rPr>
              <w:t>299</w:t>
            </w:r>
            <w:r w:rsidR="00616EE6">
              <w:fldChar w:fldCharType="end"/>
            </w:r>
          </w:p>
          <w:p w14:paraId="75C45D07" w14:textId="25D60176" w:rsidR="000A1756" w:rsidRDefault="00806DF5" w:rsidP="00E70A06">
            <w:r w:rsidRPr="00C12274">
              <w:t>Japan</w:t>
            </w:r>
          </w:p>
        </w:tc>
        <w:tc>
          <w:tcPr>
            <w:tcW w:w="1670" w:type="dxa"/>
            <w:tcBorders>
              <w:left w:val="single" w:sz="4" w:space="0" w:color="3B3474"/>
              <w:right w:val="single" w:sz="4" w:space="0" w:color="3B3474"/>
            </w:tcBorders>
          </w:tcPr>
          <w:p w14:paraId="0D9CC721" w14:textId="32E639F9" w:rsidR="000A1756" w:rsidRDefault="000A1756" w:rsidP="00D424F3">
            <w:r>
              <w:t>Intervention 54</w:t>
            </w:r>
          </w:p>
          <w:p w14:paraId="0931D021" w14:textId="63A1C113" w:rsidR="000A1756" w:rsidRDefault="000A1756" w:rsidP="00D424F3">
            <w:r>
              <w:t>Control 53</w:t>
            </w:r>
          </w:p>
        </w:tc>
        <w:tc>
          <w:tcPr>
            <w:tcW w:w="5395" w:type="dxa"/>
            <w:tcBorders>
              <w:left w:val="single" w:sz="4" w:space="0" w:color="3B3474"/>
              <w:right w:val="single" w:sz="4" w:space="0" w:color="3B3474"/>
            </w:tcBorders>
          </w:tcPr>
          <w:p w14:paraId="03F3B9AB" w14:textId="77777777" w:rsidR="000A1756" w:rsidRDefault="000A1756" w:rsidP="003F1AB1">
            <w:r w:rsidRPr="003F1AB1">
              <w:rPr>
                <w:b/>
              </w:rPr>
              <w:t>Aim</w:t>
            </w:r>
            <w:r>
              <w:t>: To examine</w:t>
            </w:r>
            <w:r w:rsidRPr="003F1AB1">
              <w:t xml:space="preserve"> the effects of home-based walking on sedentary women</w:t>
            </w:r>
            <w:r w:rsidRPr="003F1AB1">
              <w:rPr>
                <w:rFonts w:ascii="Helvetica" w:hAnsi="Helvetica"/>
              </w:rPr>
              <w:t>’</w:t>
            </w:r>
            <w:r w:rsidRPr="003F1AB1">
              <w:t xml:space="preserve">s pregnancy outcomes and mood. </w:t>
            </w:r>
          </w:p>
          <w:p w14:paraId="3A221DF1" w14:textId="1E02C471" w:rsidR="000A1756" w:rsidRDefault="000A1756" w:rsidP="007B4B9A">
            <w:r w:rsidRPr="003F1AB1">
              <w:rPr>
                <w:b/>
              </w:rPr>
              <w:t>Population</w:t>
            </w:r>
            <w:r>
              <w:t xml:space="preserve">: Pregnant </w:t>
            </w:r>
            <w:r w:rsidRPr="003F1AB1">
              <w:t xml:space="preserve">women </w:t>
            </w:r>
            <w:r>
              <w:t>with a healthy singleton pregnancy</w:t>
            </w:r>
            <w:r w:rsidRPr="003F1AB1">
              <w:t xml:space="preserve"> </w:t>
            </w:r>
            <w:r w:rsidRPr="007B4B9A">
              <w:t>aged</w:t>
            </w:r>
            <w:r>
              <w:t xml:space="preserve"> </w:t>
            </w:r>
            <w:r w:rsidRPr="007B4B9A">
              <w:t>20</w:t>
            </w:r>
            <w:r w:rsidRPr="007B4B9A">
              <w:rPr>
                <w:rFonts w:ascii="Helvetica" w:hAnsi="Helvetica"/>
              </w:rPr>
              <w:t>–</w:t>
            </w:r>
            <w:r w:rsidRPr="007B4B9A">
              <w:t>30 years; sedentary in daily life by self-report; no</w:t>
            </w:r>
            <w:r>
              <w:t xml:space="preserve"> </w:t>
            </w:r>
            <w:r w:rsidRPr="007B4B9A">
              <w:t>physical, mental or social problems by self-report; no</w:t>
            </w:r>
            <w:r>
              <w:t xml:space="preserve"> </w:t>
            </w:r>
            <w:r w:rsidRPr="007B4B9A">
              <w:t>psychiatric drug use; in</w:t>
            </w:r>
            <w:r>
              <w:t xml:space="preserve"> </w:t>
            </w:r>
            <w:r w:rsidRPr="007B4B9A">
              <w:t>at least the 30th week of pregnancy</w:t>
            </w:r>
            <w:r>
              <w:t>.</w:t>
            </w:r>
            <w:r w:rsidR="00806DF5">
              <w:t xml:space="preserve"> Mixed BMIs.</w:t>
            </w:r>
          </w:p>
          <w:p w14:paraId="3ECBB654" w14:textId="77777777" w:rsidR="007D4CC2" w:rsidRDefault="007D4CC2" w:rsidP="007D4CC2">
            <w:r w:rsidRPr="005E4EF9">
              <w:rPr>
                <w:b/>
              </w:rPr>
              <w:t>Intervention</w:t>
            </w:r>
            <w:r>
              <w:rPr>
                <w:b/>
              </w:rPr>
              <w:t>:</w:t>
            </w:r>
          </w:p>
          <w:p w14:paraId="281E7F5F" w14:textId="329CE189" w:rsidR="007D4CC2" w:rsidRPr="00C45716" w:rsidRDefault="007D4CC2" w:rsidP="007D4CC2">
            <w:pPr>
              <w:pStyle w:val="bullet"/>
            </w:pPr>
            <w:r w:rsidRPr="00C45716">
              <w:rPr>
                <w:i/>
              </w:rPr>
              <w:t>Supervised</w:t>
            </w:r>
            <w:r w:rsidRPr="00C45716">
              <w:t xml:space="preserve">: </w:t>
            </w:r>
            <w:r w:rsidR="00806DF5">
              <w:t>No</w:t>
            </w:r>
          </w:p>
          <w:p w14:paraId="35092499" w14:textId="00579F46" w:rsidR="007D4CC2" w:rsidRPr="007D4CC2" w:rsidRDefault="007D4CC2" w:rsidP="00806DF5">
            <w:pPr>
              <w:pStyle w:val="bullet"/>
            </w:pPr>
            <w:r w:rsidRPr="00C45716">
              <w:rPr>
                <w:i/>
              </w:rPr>
              <w:t>Type and duration</w:t>
            </w:r>
            <w:r w:rsidRPr="00C45716">
              <w:t xml:space="preserve">: </w:t>
            </w:r>
            <w:r>
              <w:t xml:space="preserve">Aerobic; </w:t>
            </w:r>
            <w:r w:rsidR="00806DF5">
              <w:t>Walking</w:t>
            </w:r>
            <w:r>
              <w:t xml:space="preserve">; </w:t>
            </w:r>
            <w:r w:rsidR="00806DF5" w:rsidRPr="00C12274">
              <w:t>30 min, 3 times a week from 30 weeks until birth</w:t>
            </w:r>
            <w:r>
              <w:t>.</w:t>
            </w:r>
          </w:p>
          <w:p w14:paraId="570A3BC2" w14:textId="158CEDB7" w:rsidR="000A1756" w:rsidRPr="00FE2FBE" w:rsidRDefault="007D4CC2" w:rsidP="00806DF5">
            <w:pPr>
              <w:pStyle w:val="bullet"/>
              <w:rPr>
                <w:b/>
              </w:rPr>
            </w:pPr>
            <w:r w:rsidRPr="00C45716">
              <w:rPr>
                <w:i/>
              </w:rPr>
              <w:t>Intensity</w:t>
            </w:r>
            <w:r w:rsidRPr="00C45716">
              <w:t xml:space="preserve">: </w:t>
            </w:r>
            <w:r w:rsidR="00806DF5" w:rsidRPr="006530D5">
              <w:t>Not described</w:t>
            </w:r>
            <w:r w:rsidRPr="006530D5">
              <w:t>.</w:t>
            </w:r>
          </w:p>
        </w:tc>
        <w:tc>
          <w:tcPr>
            <w:tcW w:w="5953" w:type="dxa"/>
            <w:tcBorders>
              <w:left w:val="single" w:sz="4" w:space="0" w:color="3B3474"/>
              <w:right w:val="single" w:sz="4" w:space="0" w:color="3B3474"/>
            </w:tcBorders>
          </w:tcPr>
          <w:p w14:paraId="434E79DD" w14:textId="79C793FC" w:rsidR="000A1756" w:rsidRDefault="000A1756" w:rsidP="008F4807">
            <w:r>
              <w:t>Intervention vs control:</w:t>
            </w:r>
          </w:p>
          <w:p w14:paraId="161AAE03" w14:textId="6CA3B705" w:rsidR="000A1756" w:rsidRPr="008F4807" w:rsidRDefault="00334668" w:rsidP="008F4807">
            <w:pPr>
              <w:pStyle w:val="bullet"/>
            </w:pPr>
            <w:r>
              <w:t>Gestational w</w:t>
            </w:r>
            <w:r w:rsidR="000A1756" w:rsidRPr="008F4807">
              <w:t>eight gain</w:t>
            </w:r>
            <w:r w:rsidR="000A1756">
              <w:t xml:space="preserve">: </w:t>
            </w:r>
            <w:r w:rsidR="000A1756" w:rsidRPr="008F4807">
              <w:t xml:space="preserve">10.1±3.7 </w:t>
            </w:r>
            <w:r w:rsidR="000A1756">
              <w:t xml:space="preserve">vs </w:t>
            </w:r>
            <w:r w:rsidR="000A1756" w:rsidRPr="008F4807">
              <w:t xml:space="preserve">10.4±2.6 </w:t>
            </w:r>
            <w:r w:rsidR="000A1756">
              <w:t xml:space="preserve">MD 0.43 (1.65 to </w:t>
            </w:r>
            <w:r w:rsidR="000A1756" w:rsidRPr="008F4807">
              <w:t xml:space="preserve">0.80) </w:t>
            </w:r>
            <w:r w:rsidR="000A1756">
              <w:t>p=</w:t>
            </w:r>
            <w:r w:rsidR="000A1756" w:rsidRPr="008F4807">
              <w:t>0.49</w:t>
            </w:r>
          </w:p>
          <w:p w14:paraId="39611DCA" w14:textId="6B8C3468" w:rsidR="000A1756" w:rsidRPr="008F4807" w:rsidRDefault="000A1756" w:rsidP="008F4807">
            <w:pPr>
              <w:pStyle w:val="bullet"/>
            </w:pPr>
            <w:r w:rsidRPr="008F4807">
              <w:t>Preterm birth</w:t>
            </w:r>
            <w:r>
              <w:t>:</w:t>
            </w:r>
            <w:r w:rsidRPr="008F4807">
              <w:t xml:space="preserve"> 0 (0.0</w:t>
            </w:r>
            <w:r>
              <w:t>%</w:t>
            </w:r>
            <w:r w:rsidRPr="008F4807">
              <w:t xml:space="preserve">) </w:t>
            </w:r>
            <w:r>
              <w:t xml:space="preserve">vs </w:t>
            </w:r>
            <w:r w:rsidRPr="008F4807">
              <w:t>2 (3.8</w:t>
            </w:r>
            <w:r>
              <w:t>%</w:t>
            </w:r>
            <w:r w:rsidRPr="008F4807">
              <w:t>)</w:t>
            </w:r>
          </w:p>
          <w:p w14:paraId="5DC0B3AF" w14:textId="5FB11B19" w:rsidR="000A1756" w:rsidRPr="008F4807" w:rsidRDefault="000A1756" w:rsidP="008F4807">
            <w:pPr>
              <w:pStyle w:val="bullet"/>
            </w:pPr>
            <w:r w:rsidRPr="008F4807">
              <w:t>Pre</w:t>
            </w:r>
            <w:r w:rsidR="00334668">
              <w:t>-</w:t>
            </w:r>
            <w:r w:rsidRPr="008F4807">
              <w:t>eclampsia</w:t>
            </w:r>
            <w:r>
              <w:t>:</w:t>
            </w:r>
            <w:r w:rsidRPr="008F4807">
              <w:t xml:space="preserve"> 0 (0.0</w:t>
            </w:r>
            <w:r>
              <w:t>%</w:t>
            </w:r>
            <w:r w:rsidRPr="008F4807">
              <w:t xml:space="preserve">) </w:t>
            </w:r>
            <w:r>
              <w:t xml:space="preserve">vs </w:t>
            </w:r>
            <w:r w:rsidRPr="008F4807">
              <w:t>1 (1.9</w:t>
            </w:r>
            <w:r>
              <w:t>%</w:t>
            </w:r>
            <w:r w:rsidRPr="008F4807">
              <w:t xml:space="preserve">) </w:t>
            </w:r>
          </w:p>
          <w:p w14:paraId="3EA35D0A" w14:textId="38C248D3" w:rsidR="000A1756" w:rsidRPr="009B3EF4" w:rsidRDefault="000A1756" w:rsidP="00334668">
            <w:pPr>
              <w:pStyle w:val="bullet"/>
            </w:pPr>
            <w:r w:rsidRPr="008F4807">
              <w:t>Caesarean section</w:t>
            </w:r>
            <w:r>
              <w:t xml:space="preserve">: </w:t>
            </w:r>
            <w:r w:rsidRPr="008F4807">
              <w:t>3 (5.6</w:t>
            </w:r>
            <w:r>
              <w:t>%</w:t>
            </w:r>
            <w:r w:rsidRPr="008F4807">
              <w:t xml:space="preserve">) </w:t>
            </w:r>
            <w:r>
              <w:t xml:space="preserve">vs </w:t>
            </w:r>
            <w:r w:rsidRPr="008F4807">
              <w:t>4 (7.5</w:t>
            </w:r>
            <w:r>
              <w:t>%</w:t>
            </w:r>
            <w:r w:rsidRPr="008F4807">
              <w:t xml:space="preserve">) </w:t>
            </w:r>
            <w:r>
              <w:rPr>
                <w:rFonts w:ascii="Helvetica" w:hAnsi="Helvetica"/>
              </w:rPr>
              <w:t>p=</w:t>
            </w:r>
            <w:r w:rsidRPr="008F4807">
              <w:t>0.49</w:t>
            </w:r>
          </w:p>
        </w:tc>
      </w:tr>
      <w:tr w:rsidR="00A01640" w:rsidRPr="00A652CB" w14:paraId="3A7E0C0A" w14:textId="77777777" w:rsidTr="0030223E">
        <w:trPr>
          <w:cantSplit/>
          <w:trHeight w:val="2375"/>
        </w:trPr>
        <w:tc>
          <w:tcPr>
            <w:tcW w:w="1305" w:type="dxa"/>
            <w:tcBorders>
              <w:left w:val="single" w:sz="4" w:space="0" w:color="3B3474"/>
              <w:right w:val="single" w:sz="4" w:space="0" w:color="3B3474"/>
            </w:tcBorders>
          </w:tcPr>
          <w:p w14:paraId="701EBD7C" w14:textId="7647776D" w:rsidR="00A01640" w:rsidRDefault="00A01640" w:rsidP="00E70A06">
            <w:pPr>
              <w:rPr>
                <w:noProof/>
              </w:rPr>
            </w:pPr>
            <w:r>
              <w:rPr>
                <w:noProof/>
              </w:rPr>
              <w:t>Vargas-Terrones et al 2018</w:t>
            </w:r>
            <w:r w:rsidR="00D07346">
              <w:rPr>
                <w:noProof/>
              </w:rPr>
              <w:fldChar w:fldCharType="begin">
                <w:fldData xml:space="preserve">PEVuZE5vdGU+PENpdGU+PEF1dGhvcj5WYXJnYXMtVGVycm9uZXM8L0F1dGhvcj48WWVhcj4yMDE5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</w:fldData>
              </w:fldChar>
            </w:r>
            <w:r w:rsidR="002747EA">
              <w:rPr>
                <w:noProof/>
              </w:rPr>
              <w:instrText xml:space="preserve"> ADDIN EN.CITE </w:instrText>
            </w:r>
            <w:r w:rsidR="002747EA">
              <w:rPr>
                <w:noProof/>
              </w:rPr>
              <w:fldChar w:fldCharType="begin">
                <w:fldData xml:space="preserve">PEVuZE5vdGU+PENpdGU+PEF1dGhvcj5WYXJnYXMtVGVycm9uZXM8L0F1dGhvcj48WWVhcj4yMDE5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</w:fldData>
              </w:fldChar>
            </w:r>
            <w:r w:rsidR="002747EA">
              <w:rPr>
                <w:noProof/>
              </w:rPr>
              <w:instrText xml:space="preserve"> ADDIN EN.CITE.DATA </w:instrText>
            </w:r>
            <w:r w:rsidR="002747EA">
              <w:rPr>
                <w:noProof/>
              </w:rPr>
            </w:r>
            <w:r w:rsidR="002747EA">
              <w:rPr>
                <w:noProof/>
              </w:rPr>
              <w:fldChar w:fldCharType="end"/>
            </w:r>
            <w:r w:rsidR="00D07346">
              <w:rPr>
                <w:noProof/>
              </w:rPr>
            </w:r>
            <w:r w:rsidR="00D07346">
              <w:rPr>
                <w:noProof/>
              </w:rPr>
              <w:fldChar w:fldCharType="separate"/>
            </w:r>
            <w:r w:rsidR="002747EA" w:rsidRPr="002747EA">
              <w:rPr>
                <w:noProof/>
                <w:vertAlign w:val="superscript"/>
              </w:rPr>
              <w:t>446</w:t>
            </w:r>
            <w:r w:rsidR="00D07346">
              <w:rPr>
                <w:noProof/>
              </w:rPr>
              <w:fldChar w:fldCharType="end"/>
            </w:r>
          </w:p>
          <w:p w14:paraId="17886158" w14:textId="498ED217" w:rsidR="009C198C" w:rsidRDefault="009C198C" w:rsidP="00E70A06">
            <w:pPr>
              <w:rPr>
                <w:noProof/>
              </w:rPr>
            </w:pPr>
            <w:r>
              <w:rPr>
                <w:noProof/>
              </w:rPr>
              <w:t>Spain</w:t>
            </w:r>
          </w:p>
          <w:p w14:paraId="247A9BB0" w14:textId="4DF6FE58" w:rsidR="009C198C" w:rsidRDefault="009C198C" w:rsidP="00E70A06">
            <w:pPr>
              <w:rPr>
                <w:noProof/>
              </w:rPr>
            </w:pPr>
            <w:r w:rsidRPr="009C198C">
              <w:t>NCT02420288</w:t>
            </w:r>
          </w:p>
        </w:tc>
        <w:tc>
          <w:tcPr>
            <w:tcW w:w="1670" w:type="dxa"/>
            <w:tcBorders>
              <w:left w:val="single" w:sz="4" w:space="0" w:color="3B3474"/>
              <w:right w:val="single" w:sz="4" w:space="0" w:color="3B3474"/>
            </w:tcBorders>
          </w:tcPr>
          <w:p w14:paraId="247DA79B" w14:textId="77777777" w:rsidR="00A01640" w:rsidRDefault="009C198C" w:rsidP="00D424F3">
            <w:r>
              <w:t>Intervention 70</w:t>
            </w:r>
          </w:p>
          <w:p w14:paraId="0EB38782" w14:textId="236FEA7E" w:rsidR="00D83407" w:rsidRDefault="009C198C" w:rsidP="00D424F3">
            <w:r>
              <w:t>Control 45</w:t>
            </w:r>
          </w:p>
        </w:tc>
        <w:tc>
          <w:tcPr>
            <w:tcW w:w="5395" w:type="dxa"/>
            <w:tcBorders>
              <w:left w:val="single" w:sz="4" w:space="0" w:color="3B3474"/>
              <w:right w:val="single" w:sz="4" w:space="0" w:color="3B3474"/>
            </w:tcBorders>
          </w:tcPr>
          <w:p w14:paraId="7B3EB72C" w14:textId="77777777" w:rsidR="009C198C" w:rsidRDefault="009C198C" w:rsidP="009C198C">
            <w:r w:rsidRPr="0030223E">
              <w:rPr>
                <w:b/>
              </w:rPr>
              <w:t>Aim</w:t>
            </w:r>
            <w:r>
              <w:t xml:space="preserve">: </w:t>
            </w:r>
            <w:r w:rsidRPr="009C198C">
              <w:t xml:space="preserve">To examine the effect of an exercise programme during pregnancy on the risk of perinatal depression. </w:t>
            </w:r>
          </w:p>
          <w:p w14:paraId="719A7EE5" w14:textId="77777777" w:rsidR="009C198C" w:rsidRDefault="009C198C" w:rsidP="009C198C">
            <w:r w:rsidRPr="0030223E">
              <w:rPr>
                <w:b/>
              </w:rPr>
              <w:t>Population</w:t>
            </w:r>
            <w:r w:rsidRPr="009C198C">
              <w:t>: Healthy women who were &lt;16 weeks pregnant</w:t>
            </w:r>
          </w:p>
          <w:p w14:paraId="436BFD9C" w14:textId="77777777" w:rsidR="009C198C" w:rsidRDefault="009C198C" w:rsidP="009C198C">
            <w:r w:rsidRPr="0030223E">
              <w:rPr>
                <w:b/>
              </w:rPr>
              <w:t>Intervention</w:t>
            </w:r>
            <w:r>
              <w:t xml:space="preserve">: </w:t>
            </w:r>
          </w:p>
          <w:p w14:paraId="44D14641" w14:textId="33BF88B7" w:rsidR="009C198C" w:rsidRDefault="009C198C" w:rsidP="0030223E">
            <w:pPr>
              <w:pStyle w:val="bullet"/>
            </w:pPr>
            <w:r w:rsidRPr="0030223E">
              <w:rPr>
                <w:i/>
              </w:rPr>
              <w:t>Supervised</w:t>
            </w:r>
            <w:r>
              <w:t>: Yes</w:t>
            </w:r>
          </w:p>
          <w:p w14:paraId="29662362" w14:textId="7CB7731F" w:rsidR="009C198C" w:rsidRDefault="009C198C" w:rsidP="0030223E">
            <w:pPr>
              <w:pStyle w:val="bullet"/>
            </w:pPr>
            <w:r w:rsidRPr="0030223E">
              <w:rPr>
                <w:i/>
              </w:rPr>
              <w:t>Type and duration</w:t>
            </w:r>
            <w:r>
              <w:t xml:space="preserve">: </w:t>
            </w:r>
            <w:r w:rsidR="00FE4FF2">
              <w:t xml:space="preserve">Aerobic and muscle strengthening exercises for </w:t>
            </w:r>
            <w:r w:rsidRPr="009C198C">
              <w:t xml:space="preserve">60 min </w:t>
            </w:r>
            <w:r>
              <w:t>3 days per week</w:t>
            </w:r>
            <w:r w:rsidRPr="009C198C">
              <w:t xml:space="preserve"> </w:t>
            </w:r>
            <w:r>
              <w:t>from week 12 to 16 to week 38 to 40</w:t>
            </w:r>
          </w:p>
          <w:p w14:paraId="18622E2B" w14:textId="6F70A2AD" w:rsidR="00A01640" w:rsidRPr="0030223E" w:rsidRDefault="009C198C" w:rsidP="0030223E">
            <w:pPr>
              <w:pStyle w:val="bullet"/>
            </w:pPr>
            <w:r w:rsidRPr="0030223E">
              <w:rPr>
                <w:i/>
              </w:rPr>
              <w:t>Intensity</w:t>
            </w:r>
            <w:r>
              <w:t xml:space="preserve">: </w:t>
            </w:r>
            <w:r w:rsidR="00F523F7">
              <w:t>Moderate; 55-60% heart rate</w:t>
            </w:r>
          </w:p>
        </w:tc>
        <w:tc>
          <w:tcPr>
            <w:tcW w:w="5953" w:type="dxa"/>
            <w:tcBorders>
              <w:left w:val="single" w:sz="4" w:space="0" w:color="3B3474"/>
              <w:right w:val="single" w:sz="4" w:space="0" w:color="3B3474"/>
            </w:tcBorders>
          </w:tcPr>
          <w:p w14:paraId="4F1DA734" w14:textId="77777777" w:rsidR="00A01640" w:rsidRDefault="00F523F7" w:rsidP="00FE2FBE">
            <w:r>
              <w:t>Intervention vs control:</w:t>
            </w:r>
          </w:p>
          <w:p w14:paraId="586D1FE4" w14:textId="2BD9B485" w:rsidR="00F523F7" w:rsidRDefault="00F523F7" w:rsidP="0030223E">
            <w:pPr>
              <w:pStyle w:val="bullet"/>
            </w:pPr>
            <w:r>
              <w:t>Antenatal depression (38 weeks):</w:t>
            </w:r>
            <w:r w:rsidR="00EA55C4">
              <w:t>13/70 vs</w:t>
            </w:r>
            <w:r>
              <w:t xml:space="preserve"> 16</w:t>
            </w:r>
            <w:r w:rsidR="00EA55C4">
              <w:t>/45</w:t>
            </w:r>
          </w:p>
          <w:p w14:paraId="0991D3FB" w14:textId="42EBE0D7" w:rsidR="00F523F7" w:rsidRDefault="00F523F7" w:rsidP="0030223E">
            <w:pPr>
              <w:pStyle w:val="bullet"/>
            </w:pPr>
            <w:r>
              <w:t>Postnatal depression (</w:t>
            </w:r>
            <w:r w:rsidR="000E00D3">
              <w:t xml:space="preserve">6 weeks postpartum): </w:t>
            </w:r>
            <w:r w:rsidR="00EA55C4">
              <w:t>10/69 vs 14/47</w:t>
            </w:r>
          </w:p>
        </w:tc>
      </w:tr>
      <w:tr w:rsidR="000A1756" w:rsidRPr="00A652CB" w14:paraId="4BAE0D61" w14:textId="77777777" w:rsidTr="000A1756">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rPr>
          <w:cantSplit/>
        </w:trPr>
        <w:tc>
          <w:tcPr>
            <w:tcW w:w="1305" w:type="dxa"/>
            <w:tcBorders>
              <w:left w:val="single" w:sz="4" w:space="0" w:color="3B3474"/>
              <w:right w:val="single" w:sz="4" w:space="0" w:color="3B3474"/>
            </w:tcBorders>
          </w:tcPr>
          <w:p w14:paraId="76196EAB" w14:textId="322357DB" w:rsidR="00806DF5" w:rsidRPr="00C12274" w:rsidRDefault="00002B52" w:rsidP="00E70A06">
            <w:r>
              <w:rPr>
                <w:noProof/>
              </w:rPr>
              <w:t>Wang et al 2016;</w:t>
            </w:r>
            <w:r w:rsidR="00283324">
              <w:rPr>
                <w:noProof/>
              </w:rPr>
              <w:fldChar w:fldCharType="begin">
                <w:fldData xml:space="preserve">PEVuZE5vdGU+PENpdGU+PEF1dGhvcj5XYW5nPC9BdXRob3I+PFllYXI+MjAxNjwvWWVhcj48UmVj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</w:fldData>
              </w:fldChar>
            </w:r>
            <w:r w:rsidR="002747EA">
              <w:rPr>
                <w:noProof/>
              </w:rPr>
              <w:instrText xml:space="preserve"> ADDIN EN.CITE </w:instrText>
            </w:r>
            <w:r w:rsidR="002747EA">
              <w:rPr>
                <w:noProof/>
              </w:rPr>
              <w:fldChar w:fldCharType="begin">
                <w:fldData xml:space="preserve">PEVuZE5vdGU+PENpdGU+PEF1dGhvcj5XYW5nPC9BdXRob3I+PFllYXI+MjAxNjwvWWVhcj48UmVj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</w:fldData>
              </w:fldChar>
            </w:r>
            <w:r w:rsidR="002747EA">
              <w:rPr>
                <w:noProof/>
              </w:rPr>
              <w:instrText xml:space="preserve"> ADDIN EN.CITE.DATA </w:instrText>
            </w:r>
            <w:r w:rsidR="002747EA">
              <w:rPr>
                <w:noProof/>
              </w:rPr>
            </w:r>
            <w:r w:rsidR="002747EA">
              <w:rPr>
                <w:noProof/>
              </w:rPr>
              <w:fldChar w:fldCharType="end"/>
            </w:r>
            <w:r w:rsidR="00283324">
              <w:rPr>
                <w:noProof/>
              </w:rPr>
            </w:r>
            <w:r w:rsidR="00283324">
              <w:rPr>
                <w:noProof/>
              </w:rPr>
              <w:fldChar w:fldCharType="separate"/>
            </w:r>
            <w:r w:rsidR="002747EA" w:rsidRPr="002747EA">
              <w:rPr>
                <w:noProof/>
                <w:vertAlign w:val="superscript"/>
              </w:rPr>
              <w:t>542</w:t>
            </w:r>
            <w:r w:rsidR="00283324">
              <w:rPr>
                <w:noProof/>
              </w:rPr>
              <w:fldChar w:fldCharType="end"/>
            </w:r>
            <w:r w:rsidR="00806DF5">
              <w:rPr>
                <w:noProof/>
              </w:rPr>
              <w:t>Wang et al 2017</w:t>
            </w:r>
            <w:r w:rsidR="00616EE6">
              <w:fldChar w:fldCharType="begin">
                <w:fldData xml:space="preserve">PEVuZE5vdGU+PENpdGU+PEF1dGhvcj5XYW5nPC9BdXRob3I+PFllYXI+MjAxNzwvWWVhcj48UmVj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</w:fldData>
              </w:fldChar>
            </w:r>
            <w:r w:rsidR="002747EA">
              <w:instrText xml:space="preserve"> ADDIN EN.CITE </w:instrText>
            </w:r>
            <w:r w:rsidR="002747EA">
              <w:fldChar w:fldCharType="begin">
                <w:fldData xml:space="preserve">PEVuZE5vdGU+PENpdGU+PEF1dGhvcj5XYW5nPC9BdXRob3I+PFllYXI+MjAxNzwvWWVhcj48UmVj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</w:fldData>
              </w:fldChar>
            </w:r>
            <w:r w:rsidR="002747EA">
              <w:instrText xml:space="preserve"> ADDIN EN.CITE.DATA </w:instrText>
            </w:r>
            <w:r w:rsidR="002747EA">
              <w:fldChar w:fldCharType="end"/>
            </w:r>
            <w:r w:rsidR="00616EE6">
              <w:fldChar w:fldCharType="separate"/>
            </w:r>
            <w:r w:rsidR="002747EA" w:rsidRPr="002747EA">
              <w:rPr>
                <w:noProof/>
                <w:vertAlign w:val="superscript"/>
              </w:rPr>
              <w:t>452</w:t>
            </w:r>
            <w:r w:rsidR="00616EE6">
              <w:fldChar w:fldCharType="end"/>
            </w:r>
          </w:p>
          <w:p w14:paraId="02E5C94B" w14:textId="48B792BA" w:rsidR="000A1756" w:rsidRDefault="00806DF5" w:rsidP="00E70A06">
            <w:r w:rsidRPr="00C12274">
              <w:t>China</w:t>
            </w:r>
          </w:p>
        </w:tc>
        <w:tc>
          <w:tcPr>
            <w:tcW w:w="1670" w:type="dxa"/>
            <w:tcBorders>
              <w:left w:val="single" w:sz="4" w:space="0" w:color="3B3474"/>
              <w:right w:val="single" w:sz="4" w:space="0" w:color="3B3474"/>
            </w:tcBorders>
          </w:tcPr>
          <w:p w14:paraId="4DC08840" w14:textId="17179B46" w:rsidR="000A1756" w:rsidRDefault="000A1756" w:rsidP="00D424F3">
            <w:r>
              <w:t>Intervention 132</w:t>
            </w:r>
          </w:p>
          <w:p w14:paraId="4467FC77" w14:textId="1ACFF522" w:rsidR="000A1756" w:rsidRDefault="000A1756" w:rsidP="00D424F3">
            <w:r>
              <w:t>Control 133</w:t>
            </w:r>
          </w:p>
        </w:tc>
        <w:tc>
          <w:tcPr>
            <w:tcW w:w="5395" w:type="dxa"/>
            <w:tcBorders>
              <w:left w:val="single" w:sz="4" w:space="0" w:color="3B3474"/>
              <w:right w:val="single" w:sz="4" w:space="0" w:color="3B3474"/>
            </w:tcBorders>
          </w:tcPr>
          <w:p w14:paraId="2EE7BF0A" w14:textId="77777777" w:rsidR="000A1756" w:rsidRDefault="000A1756" w:rsidP="008D11CC">
            <w:r w:rsidRPr="008D11CC">
              <w:rPr>
                <w:b/>
              </w:rPr>
              <w:t>Aim</w:t>
            </w:r>
            <w:r>
              <w:t>: T</w:t>
            </w:r>
            <w:r w:rsidRPr="008D11CC">
              <w:t>o test the efficacy of regular exercise in early pregnancy to prevent gestational diabetes mellitus</w:t>
            </w:r>
            <w:r>
              <w:t>.</w:t>
            </w:r>
          </w:p>
          <w:p w14:paraId="02B7115D" w14:textId="088E922A" w:rsidR="000A1756" w:rsidRDefault="000A1756" w:rsidP="008D11CC">
            <w:r w:rsidRPr="008D11CC">
              <w:rPr>
                <w:b/>
              </w:rPr>
              <w:t>Population</w:t>
            </w:r>
            <w:r>
              <w:t>: N</w:t>
            </w:r>
            <w:r w:rsidRPr="008D11CC">
              <w:t>on</w:t>
            </w:r>
            <w:r>
              <w:t>-</w:t>
            </w:r>
            <w:r w:rsidRPr="008D11CC">
              <w:t>smoking women age &gt;18 years with a singleton pregnancy who met the criteria for overweight/obese status (</w:t>
            </w:r>
            <w:r>
              <w:t>BMI</w:t>
            </w:r>
            <w:r w:rsidRPr="008D11CC">
              <w:t xml:space="preserve"> 24</w:t>
            </w:r>
            <w:r>
              <w:t>≤</w:t>
            </w:r>
            <w:r w:rsidRPr="008D11CC">
              <w:t>28 kg/m(2)) and had an uncomplicated pregnancy at &lt;12(+6) weeks of gestation</w:t>
            </w:r>
          </w:p>
          <w:p w14:paraId="7FC4E230" w14:textId="77777777" w:rsidR="007D4CC2" w:rsidRDefault="007D4CC2" w:rsidP="007D4CC2">
            <w:r w:rsidRPr="005E4EF9">
              <w:rPr>
                <w:b/>
              </w:rPr>
              <w:t>Intervention</w:t>
            </w:r>
            <w:r>
              <w:rPr>
                <w:b/>
              </w:rPr>
              <w:t>:</w:t>
            </w:r>
          </w:p>
          <w:p w14:paraId="3F264DF7" w14:textId="77777777" w:rsidR="007D4CC2" w:rsidRPr="00C45716" w:rsidRDefault="007D4CC2" w:rsidP="007D4CC2">
            <w:pPr>
              <w:pStyle w:val="bullet"/>
            </w:pPr>
            <w:r w:rsidRPr="00C45716">
              <w:rPr>
                <w:i/>
              </w:rPr>
              <w:t>Supervised</w:t>
            </w:r>
            <w:r w:rsidRPr="00C45716">
              <w:t xml:space="preserve">: </w:t>
            </w:r>
            <w:r>
              <w:t>Yes</w:t>
            </w:r>
          </w:p>
          <w:p w14:paraId="3B89C064" w14:textId="19D5ED41" w:rsidR="007D4CC2" w:rsidRPr="00812647" w:rsidRDefault="007D4CC2" w:rsidP="00806DF5">
            <w:pPr>
              <w:pStyle w:val="bullet"/>
            </w:pPr>
            <w:r w:rsidRPr="00C45716">
              <w:rPr>
                <w:i/>
              </w:rPr>
              <w:t>Type and duration</w:t>
            </w:r>
            <w:r w:rsidRPr="00C45716">
              <w:t xml:space="preserve">: </w:t>
            </w:r>
            <w:r>
              <w:t xml:space="preserve">Aerobic; </w:t>
            </w:r>
            <w:r w:rsidR="00806DF5">
              <w:t>S</w:t>
            </w:r>
            <w:r w:rsidRPr="00C12274">
              <w:t>tationary cycling</w:t>
            </w:r>
            <w:r w:rsidRPr="00812647">
              <w:t xml:space="preserve">; </w:t>
            </w:r>
            <w:r w:rsidR="00806DF5" w:rsidRPr="00812647">
              <w:t>30 min, 3 times a week, from weeks 10 to 37</w:t>
            </w:r>
            <w:r w:rsidRPr="00812647">
              <w:t>.</w:t>
            </w:r>
          </w:p>
          <w:p w14:paraId="644D403D" w14:textId="2EA696FE" w:rsidR="000A1756" w:rsidRPr="00FE2FBE" w:rsidRDefault="007D4CC2" w:rsidP="007D4CC2">
            <w:pPr>
              <w:pStyle w:val="bullet"/>
              <w:rPr>
                <w:b/>
              </w:rPr>
            </w:pPr>
            <w:r w:rsidRPr="00C45716">
              <w:rPr>
                <w:i/>
              </w:rPr>
              <w:t>Intensity</w:t>
            </w:r>
            <w:r w:rsidRPr="00C45716">
              <w:t xml:space="preserve">: </w:t>
            </w:r>
            <w:r w:rsidRPr="00C12274">
              <w:t>Moderate; Borg scale 12-14</w:t>
            </w:r>
            <w:r>
              <w:t>.</w:t>
            </w:r>
          </w:p>
        </w:tc>
        <w:tc>
          <w:tcPr>
            <w:tcW w:w="5953" w:type="dxa"/>
            <w:tcBorders>
              <w:left w:val="single" w:sz="4" w:space="0" w:color="3B3474"/>
              <w:right w:val="single" w:sz="4" w:space="0" w:color="3B3474"/>
            </w:tcBorders>
          </w:tcPr>
          <w:p w14:paraId="413A3984" w14:textId="77777777" w:rsidR="000A1756" w:rsidRDefault="000A1756" w:rsidP="00FE2FBE">
            <w:r>
              <w:t>Intervention vs control:</w:t>
            </w:r>
          </w:p>
          <w:p w14:paraId="32FDC35B" w14:textId="0C79A498" w:rsidR="000A1756" w:rsidRDefault="00334668" w:rsidP="001D0A78">
            <w:pPr>
              <w:pStyle w:val="bullet"/>
            </w:pPr>
            <w:r>
              <w:t>Gestational diabetes</w:t>
            </w:r>
            <w:r w:rsidR="000A1756">
              <w:t xml:space="preserve">: </w:t>
            </w:r>
            <w:r w:rsidR="000A1756" w:rsidRPr="001D0A78">
              <w:t>29 (22.0)</w:t>
            </w:r>
            <w:r w:rsidR="000A1756">
              <w:t xml:space="preserve"> vs</w:t>
            </w:r>
            <w:r w:rsidR="000A1756" w:rsidRPr="001D0A78">
              <w:t xml:space="preserve"> 54 (40.6)</w:t>
            </w:r>
            <w:r w:rsidR="000A1756">
              <w:t xml:space="preserve"> OR</w:t>
            </w:r>
            <w:r w:rsidR="000A1756" w:rsidRPr="001D0A78">
              <w:t xml:space="preserve"> 0.412 (0.240</w:t>
            </w:r>
            <w:r w:rsidR="000A1756">
              <w:t xml:space="preserve"> to </w:t>
            </w:r>
            <w:r w:rsidR="000A1756" w:rsidRPr="001D0A78">
              <w:t xml:space="preserve">0.705) </w:t>
            </w:r>
            <w:r w:rsidR="000A1756">
              <w:t>p</w:t>
            </w:r>
            <w:r w:rsidR="000A1756" w:rsidRPr="001D0A78">
              <w:t>&lt;</w:t>
            </w:r>
            <w:r w:rsidR="000A1756">
              <w:t>0</w:t>
            </w:r>
            <w:r w:rsidR="000A1756" w:rsidRPr="001D0A78">
              <w:t>.001</w:t>
            </w:r>
          </w:p>
          <w:p w14:paraId="0A5BAC52" w14:textId="484BDBAA" w:rsidR="000A1756" w:rsidRPr="001D0A78" w:rsidRDefault="00334668" w:rsidP="001D0A78">
            <w:pPr>
              <w:pStyle w:val="bullet"/>
            </w:pPr>
            <w:r>
              <w:t>Gestational w</w:t>
            </w:r>
            <w:r w:rsidR="000A1756">
              <w:t xml:space="preserve">eight gain: </w:t>
            </w:r>
            <w:r w:rsidR="000A1756" w:rsidRPr="001D0A78">
              <w:t>8.38±3.65 vs 10.47</w:t>
            </w:r>
            <w:r w:rsidR="000A1756">
              <w:t>±</w:t>
            </w:r>
            <w:r w:rsidR="000A1756" w:rsidRPr="001D0A78">
              <w:t>3.33 p&lt;0.001</w:t>
            </w:r>
          </w:p>
          <w:p w14:paraId="5C52F660" w14:textId="02463276" w:rsidR="000A1756" w:rsidRPr="001D0A78" w:rsidRDefault="000A1756" w:rsidP="001D0A78">
            <w:pPr>
              <w:pStyle w:val="bullet"/>
            </w:pPr>
            <w:r w:rsidRPr="001D0A78">
              <w:t>Hypertensive disorders of pregnancy</w:t>
            </w:r>
            <w:r>
              <w:t>:</w:t>
            </w:r>
            <w:r w:rsidRPr="001D0A78">
              <w:t xml:space="preserve"> 19/112 (17.0) </w:t>
            </w:r>
            <w:r>
              <w:t xml:space="preserve">vs </w:t>
            </w:r>
            <w:r w:rsidRPr="001D0A78">
              <w:t xml:space="preserve">22/114 (19.3) </w:t>
            </w:r>
            <w:r>
              <w:t xml:space="preserve">OR </w:t>
            </w:r>
            <w:r w:rsidRPr="001D0A78">
              <w:t>0.854 (0.434</w:t>
            </w:r>
            <w:r>
              <w:t xml:space="preserve"> to </w:t>
            </w:r>
            <w:r w:rsidRPr="001D0A78">
              <w:t xml:space="preserve">1.683) </w:t>
            </w:r>
            <w:r>
              <w:t>p=0</w:t>
            </w:r>
            <w:r w:rsidRPr="001D0A78">
              <w:t>.6</w:t>
            </w:r>
          </w:p>
          <w:p w14:paraId="02A6614B" w14:textId="4E48B696" w:rsidR="000A1756" w:rsidRPr="009C63E4" w:rsidRDefault="000A1756" w:rsidP="00150953">
            <w:pPr>
              <w:pStyle w:val="bullet"/>
            </w:pPr>
            <w:r w:rsidRPr="001D0A78">
              <w:t>C</w:t>
            </w:r>
            <w:r>
              <w:t>a</w:t>
            </w:r>
            <w:r w:rsidRPr="001D0A78">
              <w:t xml:space="preserve">esarean </w:t>
            </w:r>
            <w:r>
              <w:t>section:</w:t>
            </w:r>
            <w:r w:rsidRPr="001D0A78">
              <w:t xml:space="preserve"> 33/112 (29.5) </w:t>
            </w:r>
            <w:r>
              <w:t xml:space="preserve">vs </w:t>
            </w:r>
            <w:r w:rsidRPr="001D0A78">
              <w:t>37/114 (32.5)</w:t>
            </w:r>
            <w:r>
              <w:t xml:space="preserve"> OR</w:t>
            </w:r>
            <w:r w:rsidRPr="001D0A78">
              <w:t xml:space="preserve"> 0.869 (0.494</w:t>
            </w:r>
            <w:r>
              <w:t xml:space="preserve"> to </w:t>
            </w:r>
            <w:r w:rsidRPr="001D0A78">
              <w:t xml:space="preserve">1.529) </w:t>
            </w:r>
            <w:r>
              <w:t>p=0</w:t>
            </w:r>
            <w:r w:rsidRPr="001D0A78">
              <w:t>.6</w:t>
            </w:r>
          </w:p>
        </w:tc>
      </w:tr>
    </w:tbl>
    <w:p w14:paraId="26592E60" w14:textId="6C8BB2A8" w:rsidR="000E6C5B" w:rsidRDefault="00932C6D" w:rsidP="00932C6D">
      <w:pPr>
        <w:pStyle w:val="TableName"/>
        <w:pageBreakBefore/>
      </w:pPr>
      <w:bookmarkStart w:id="238" w:name="_Toc40956689"/>
      <w:r>
        <w:t xml:space="preserve">Q9 </w:t>
      </w:r>
      <w:r w:rsidR="000E6C5B">
        <w:t xml:space="preserve">Outcomes associated with </w:t>
      </w:r>
      <w:r w:rsidR="00EC255D">
        <w:t>lifestyle counselling</w:t>
      </w:r>
      <w:r w:rsidR="000E6C5B">
        <w:t xml:space="preserve"> interventions versus usual care</w:t>
      </w:r>
      <w:bookmarkEnd w:id="238"/>
      <w:r w:rsidR="000E6C5B">
        <w:t xml:space="preserve"> </w:t>
      </w:r>
    </w:p>
    <w:tbl>
      <w:tblPr>
        <w:tblStyle w:val="TableGrid"/>
        <w:tblW w:w="14036" w:type="dxa"/>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Caption w:val="Table 111: Q9 Outcomes associated with lifestyle counselling interventions versus usual care "/>
      </w:tblPr>
      <w:tblGrid>
        <w:gridCol w:w="1417"/>
        <w:gridCol w:w="1562"/>
        <w:gridCol w:w="5393"/>
        <w:gridCol w:w="5664"/>
      </w:tblGrid>
      <w:tr w:rsidR="000E6C5B" w:rsidRPr="00E70A06" w14:paraId="739C5A6B" w14:textId="77777777" w:rsidTr="0030223E">
        <w:trPr>
          <w:cantSplit/>
          <w:tblHeader/>
        </w:trPr>
        <w:tc>
          <w:tcPr>
            <w:tcW w:w="1417" w:type="dxa"/>
          </w:tcPr>
          <w:p w14:paraId="4654D112" w14:textId="77777777" w:rsidR="000E6C5B" w:rsidRPr="00E70A06" w:rsidRDefault="000E6C5B" w:rsidP="00E70A06">
            <w:pPr>
              <w:rPr>
                <w:b/>
              </w:rPr>
            </w:pPr>
            <w:r w:rsidRPr="00E70A06">
              <w:rPr>
                <w:b/>
              </w:rPr>
              <w:t>Ref/setting</w:t>
            </w:r>
          </w:p>
        </w:tc>
        <w:tc>
          <w:tcPr>
            <w:tcW w:w="1562" w:type="dxa"/>
          </w:tcPr>
          <w:p w14:paraId="3EE58238" w14:textId="77777777" w:rsidR="000E6C5B" w:rsidRPr="00E70A06" w:rsidRDefault="000E6C5B" w:rsidP="00E70A06">
            <w:pPr>
              <w:rPr>
                <w:b/>
              </w:rPr>
            </w:pPr>
            <w:r w:rsidRPr="00E70A06">
              <w:rPr>
                <w:b/>
              </w:rPr>
              <w:t>N</w:t>
            </w:r>
          </w:p>
        </w:tc>
        <w:tc>
          <w:tcPr>
            <w:tcW w:w="5393" w:type="dxa"/>
          </w:tcPr>
          <w:p w14:paraId="05C180A7" w14:textId="77777777" w:rsidR="000E6C5B" w:rsidRPr="00E70A06" w:rsidRDefault="000E6C5B" w:rsidP="00E70A06">
            <w:pPr>
              <w:rPr>
                <w:b/>
              </w:rPr>
            </w:pPr>
            <w:r w:rsidRPr="00E70A06">
              <w:rPr>
                <w:b/>
              </w:rPr>
              <w:t>Aim/population/intervention</w:t>
            </w:r>
          </w:p>
        </w:tc>
        <w:tc>
          <w:tcPr>
            <w:tcW w:w="5664" w:type="dxa"/>
          </w:tcPr>
          <w:p w14:paraId="6B714621" w14:textId="77777777" w:rsidR="000E6C5B" w:rsidRPr="00E70A06" w:rsidRDefault="000E6C5B" w:rsidP="00E70A06">
            <w:pPr>
              <w:rPr>
                <w:b/>
              </w:rPr>
            </w:pPr>
            <w:r w:rsidRPr="00E70A06">
              <w:rPr>
                <w:b/>
              </w:rPr>
              <w:t>Outcomes</w:t>
            </w:r>
          </w:p>
        </w:tc>
      </w:tr>
      <w:tr w:rsidR="00973D70" w:rsidRPr="00D00A59" w14:paraId="7C1170D4" w14:textId="77777777" w:rsidTr="0030223E">
        <w:trPr>
          <w:cantSplit/>
        </w:trPr>
        <w:tc>
          <w:tcPr>
            <w:tcW w:w="1417" w:type="dxa"/>
          </w:tcPr>
          <w:p w14:paraId="0FB21448" w14:textId="127ECAEE" w:rsidR="00973D70" w:rsidRPr="00D00A59" w:rsidRDefault="00973D70" w:rsidP="00A62770">
            <w:r w:rsidRPr="00A62770">
              <w:t>Asci &amp; Rathfisch 2016</w:t>
            </w:r>
            <w:r w:rsidRPr="00D00A59">
              <w:fldChar w:fldCharType="begin">
                <w:fldData xml:space="preserve">PEVuZE5vdGU+PENpdGU+PEF1dGhvcj5Bc2NpPC9BdXRob3I+PFllYXI+MjAxNjwvWWVhcj48UmVj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</w:fldData>
              </w:fldChar>
            </w:r>
            <w:r w:rsidR="002747EA">
              <w:instrText xml:space="preserve"> ADDIN EN.CITE </w:instrText>
            </w:r>
            <w:r w:rsidR="002747EA">
              <w:fldChar w:fldCharType="begin">
                <w:fldData xml:space="preserve">PEVuZE5vdGU+PENpdGU+PEF1dGhvcj5Bc2NpPC9BdXRob3I+PFllYXI+MjAxNjwvWWVhcj48UmVj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</w:fldData>
              </w:fldChar>
            </w:r>
            <w:r w:rsidR="002747EA">
              <w:instrText xml:space="preserve"> ADDIN EN.CITE.DATA </w:instrText>
            </w:r>
            <w:r w:rsidR="002747EA">
              <w:fldChar w:fldCharType="end"/>
            </w:r>
            <w:r w:rsidRPr="00D00A59">
              <w:fldChar w:fldCharType="separate"/>
            </w:r>
            <w:r w:rsidR="002747EA" w:rsidRPr="002747EA">
              <w:rPr>
                <w:noProof/>
                <w:vertAlign w:val="superscript"/>
              </w:rPr>
              <w:t>489</w:t>
            </w:r>
            <w:r w:rsidRPr="00D00A59">
              <w:fldChar w:fldCharType="end"/>
            </w:r>
          </w:p>
          <w:p w14:paraId="3DC0C0E2" w14:textId="77777777" w:rsidR="00973D70" w:rsidRPr="00D00A59" w:rsidRDefault="00973D70" w:rsidP="00A62770">
            <w:pPr>
              <w:rPr>
                <w:szCs w:val="18"/>
              </w:rPr>
            </w:pPr>
            <w:r w:rsidRPr="00D00A59">
              <w:rPr>
                <w:szCs w:val="18"/>
              </w:rPr>
              <w:t>Turkey</w:t>
            </w:r>
          </w:p>
        </w:tc>
        <w:tc>
          <w:tcPr>
            <w:tcW w:w="1562" w:type="dxa"/>
          </w:tcPr>
          <w:p w14:paraId="26B476D2" w14:textId="77777777" w:rsidR="00973D70" w:rsidRPr="00D00A59" w:rsidRDefault="00973D70" w:rsidP="00A75579">
            <w:pPr>
              <w:rPr>
                <w:szCs w:val="18"/>
              </w:rPr>
            </w:pPr>
            <w:r w:rsidRPr="00D00A59">
              <w:rPr>
                <w:szCs w:val="18"/>
              </w:rPr>
              <w:t>Intervention 45</w:t>
            </w:r>
          </w:p>
          <w:p w14:paraId="743F0C29" w14:textId="77777777" w:rsidR="00973D70" w:rsidRPr="00D00A59" w:rsidRDefault="00973D70" w:rsidP="00A75579">
            <w:pPr>
              <w:rPr>
                <w:szCs w:val="18"/>
              </w:rPr>
            </w:pPr>
            <w:r w:rsidRPr="00D00A59">
              <w:rPr>
                <w:szCs w:val="18"/>
              </w:rPr>
              <w:t>Control 45</w:t>
            </w:r>
          </w:p>
        </w:tc>
        <w:tc>
          <w:tcPr>
            <w:tcW w:w="5393" w:type="dxa"/>
          </w:tcPr>
          <w:p w14:paraId="31C271BD" w14:textId="77777777" w:rsidR="00973D70" w:rsidRPr="00D00A59" w:rsidRDefault="00973D70" w:rsidP="00A75579">
            <w:pPr>
              <w:rPr>
                <w:szCs w:val="18"/>
              </w:rPr>
            </w:pPr>
            <w:r w:rsidRPr="00D00A59">
              <w:rPr>
                <w:b/>
                <w:szCs w:val="18"/>
              </w:rPr>
              <w:t>Aim</w:t>
            </w:r>
            <w:r w:rsidRPr="00D00A59">
              <w:rPr>
                <w:szCs w:val="18"/>
              </w:rPr>
              <w:t xml:space="preserve">: to determine the effect of lifestyle interventions on improving dietary habits and lifestyle behaviours, ensuring gestational weight gain (GWG) within recommended levels and limiting postpartum weight retention. </w:t>
            </w:r>
          </w:p>
          <w:p w14:paraId="0B92286B" w14:textId="77777777" w:rsidR="00973D70" w:rsidRPr="00D00A59" w:rsidRDefault="00973D70" w:rsidP="00A75579">
            <w:pPr>
              <w:rPr>
                <w:szCs w:val="18"/>
              </w:rPr>
            </w:pPr>
            <w:r w:rsidRPr="00D00A59">
              <w:rPr>
                <w:b/>
                <w:szCs w:val="18"/>
              </w:rPr>
              <w:t>Population</w:t>
            </w:r>
            <w:r w:rsidRPr="00D00A59">
              <w:rPr>
                <w:szCs w:val="18"/>
              </w:rPr>
              <w:t>: Pregnant women aged over 18, who had no health problem, did not intend to lose weight in pre-pregnancy period, got pregnant in natural ways for two times at most, and were pregnant for a period of 3 months or less. Mixed BMIs.</w:t>
            </w:r>
          </w:p>
          <w:p w14:paraId="012552AA" w14:textId="77777777" w:rsidR="00973D70" w:rsidRPr="00D00A59" w:rsidRDefault="00973D70" w:rsidP="00A75579">
            <w:pPr>
              <w:rPr>
                <w:szCs w:val="18"/>
              </w:rPr>
            </w:pPr>
            <w:r w:rsidRPr="00D00A59">
              <w:rPr>
                <w:b/>
                <w:szCs w:val="18"/>
              </w:rPr>
              <w:t>Intervention</w:t>
            </w:r>
            <w:r w:rsidRPr="00D00A59">
              <w:rPr>
                <w:szCs w:val="18"/>
              </w:rPr>
              <w:t xml:space="preserve">: Individualised lifestyle intervention focusing on healthy lifestyle, diet (portions and amounts required to be consumed from all food groups), exercise (mild-moderate safe exercise types, which increase the heart rate to maximum 140 beats/min while being easily able to talk, for 30 min every other day and maintain a more active lifestyle) and weight monitoring with the aim of remaining within IOM guidelines over four sessions at 12-15, 16-18, 20-24, and 37 weeks gestation. </w:t>
            </w:r>
          </w:p>
        </w:tc>
        <w:tc>
          <w:tcPr>
            <w:tcW w:w="5664" w:type="dxa"/>
          </w:tcPr>
          <w:p w14:paraId="0FE0E34E" w14:textId="77777777" w:rsidR="00973D70" w:rsidRPr="00D00A59" w:rsidRDefault="00973D70" w:rsidP="00A75579">
            <w:pPr>
              <w:rPr>
                <w:szCs w:val="18"/>
              </w:rPr>
            </w:pPr>
            <w:r w:rsidRPr="00D00A59">
              <w:rPr>
                <w:szCs w:val="18"/>
              </w:rPr>
              <w:t>Intervention vs control:</w:t>
            </w:r>
          </w:p>
          <w:p w14:paraId="417CECDF" w14:textId="77777777" w:rsidR="00973D70" w:rsidRPr="00D00A59" w:rsidRDefault="00973D70" w:rsidP="00A75579">
            <w:pPr>
              <w:pStyle w:val="bullet"/>
              <w:rPr>
                <w:szCs w:val="18"/>
              </w:rPr>
            </w:pPr>
            <w:r w:rsidRPr="00D00A59">
              <w:rPr>
                <w:szCs w:val="18"/>
              </w:rPr>
              <w:t>Gestational weight gain: 12.45±5.04 vs 12.29±4.8</w:t>
            </w:r>
          </w:p>
          <w:p w14:paraId="7097FB91" w14:textId="77777777" w:rsidR="00973D70" w:rsidRPr="00D00A59" w:rsidRDefault="00973D70" w:rsidP="00A75579">
            <w:pPr>
              <w:pStyle w:val="bullet"/>
              <w:rPr>
                <w:szCs w:val="18"/>
              </w:rPr>
            </w:pPr>
            <w:r w:rsidRPr="00D00A59">
              <w:rPr>
                <w:szCs w:val="18"/>
              </w:rPr>
              <w:t xml:space="preserve">Postpartum weight retention (6 wks): 5.19±4.71 vs 5.95±4.79 </w:t>
            </w:r>
          </w:p>
          <w:p w14:paraId="119AD606" w14:textId="77777777" w:rsidR="00973D70" w:rsidRPr="00D00A59" w:rsidRDefault="00973D70" w:rsidP="00A75579">
            <w:pPr>
              <w:pStyle w:val="bullet"/>
              <w:rPr>
                <w:szCs w:val="18"/>
              </w:rPr>
            </w:pPr>
            <w:r w:rsidRPr="00D00A59">
              <w:rPr>
                <w:szCs w:val="18"/>
              </w:rPr>
              <w:t>Caesarean section: 17/45 vs 15/45</w:t>
            </w:r>
          </w:p>
        </w:tc>
      </w:tr>
      <w:tr w:rsidR="00973D70" w:rsidRPr="00AE7C7D" w14:paraId="59D90EC3" w14:textId="77777777" w:rsidTr="0030223E">
        <w:trPr>
          <w:cantSplit/>
        </w:trPr>
        <w:tc>
          <w:tcPr>
            <w:tcW w:w="1417" w:type="dxa"/>
          </w:tcPr>
          <w:p w14:paraId="44226E40" w14:textId="515D98AA" w:rsidR="00973D70" w:rsidRPr="00AE7C7D" w:rsidRDefault="00973D70" w:rsidP="00A62770">
            <w:pPr>
              <w:rPr>
                <w:noProof/>
              </w:rPr>
            </w:pPr>
            <w:r w:rsidRPr="00AE7C7D">
              <w:rPr>
                <w:noProof/>
              </w:rPr>
              <w:t>Altazan et al 2019</w:t>
            </w:r>
            <w:r w:rsidRPr="00AE7C7D">
              <w:rPr>
                <w:noProof/>
              </w:rPr>
              <w:fldChar w:fldCharType="begin">
                <w:fldData xml:space="preserve">PEVuZE5vdGU+PENpdGU+PEF1dGhvcj5BbHRhemFuPC9BdXRob3I+PFllYXI+MjAxOTwvWWVhcj48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</w:fldData>
              </w:fldChar>
            </w:r>
            <w:r w:rsidR="002747EA">
              <w:rPr>
                <w:noProof/>
              </w:rPr>
              <w:instrText xml:space="preserve"> ADDIN EN.CITE </w:instrText>
            </w:r>
            <w:r w:rsidR="002747EA">
              <w:rPr>
                <w:noProof/>
              </w:rPr>
              <w:fldChar w:fldCharType="begin">
                <w:fldData xml:space="preserve">PEVuZE5vdGU+PENpdGU+PEF1dGhvcj5BbHRhemFuPC9BdXRob3I+PFllYXI+MjAxOTwvWWVhcj48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</w:fldData>
              </w:fldChar>
            </w:r>
            <w:r w:rsidR="002747EA">
              <w:rPr>
                <w:noProof/>
              </w:rPr>
              <w:instrText xml:space="preserve"> ADDIN EN.CITE.DATA </w:instrText>
            </w:r>
            <w:r w:rsidR="002747EA">
              <w:rPr>
                <w:noProof/>
              </w:rPr>
            </w:r>
            <w:r w:rsidR="002747EA">
              <w:rPr>
                <w:noProof/>
              </w:rPr>
              <w:fldChar w:fldCharType="end"/>
            </w:r>
            <w:r w:rsidRPr="00AE7C7D">
              <w:rPr>
                <w:noProof/>
              </w:rPr>
            </w:r>
            <w:r w:rsidRPr="00AE7C7D">
              <w:rPr>
                <w:noProof/>
              </w:rPr>
              <w:fldChar w:fldCharType="separate"/>
            </w:r>
            <w:r w:rsidR="002747EA" w:rsidRPr="002747EA">
              <w:rPr>
                <w:noProof/>
                <w:vertAlign w:val="superscript"/>
              </w:rPr>
              <w:t>507</w:t>
            </w:r>
            <w:r w:rsidRPr="00AE7C7D">
              <w:rPr>
                <w:noProof/>
              </w:rPr>
              <w:fldChar w:fldCharType="end"/>
            </w:r>
          </w:p>
          <w:p w14:paraId="77EC6331" w14:textId="77777777" w:rsidR="00973D70" w:rsidRPr="00AE7C7D" w:rsidRDefault="00973D70" w:rsidP="00A62770">
            <w:pPr>
              <w:rPr>
                <w:noProof/>
              </w:rPr>
            </w:pPr>
            <w:r w:rsidRPr="00AE7C7D">
              <w:rPr>
                <w:noProof/>
              </w:rPr>
              <w:t>United States</w:t>
            </w:r>
          </w:p>
          <w:p w14:paraId="42A635C1" w14:textId="77777777" w:rsidR="00973D70" w:rsidRPr="00AE7C7D" w:rsidRDefault="00973D70" w:rsidP="00A62770">
            <w:pPr>
              <w:rPr>
                <w:noProof/>
              </w:rPr>
            </w:pPr>
            <w:r w:rsidRPr="00AE7C7D">
              <w:rPr>
                <w:noProof/>
              </w:rPr>
              <w:t>SmartMoms</w:t>
            </w:r>
          </w:p>
          <w:p w14:paraId="7D68F6C4" w14:textId="77777777" w:rsidR="00973D70" w:rsidRPr="00AE7C7D" w:rsidRDefault="00973D70" w:rsidP="00A62770">
            <w:pPr>
              <w:rPr>
                <w:noProof/>
              </w:rPr>
            </w:pPr>
            <w:r w:rsidRPr="00AE7C7D">
              <w:rPr>
                <w:noProof/>
              </w:rPr>
              <w:t>Part of LIFE-Moms consortium</w:t>
            </w:r>
          </w:p>
          <w:p w14:paraId="3ECFAC3F" w14:textId="77777777" w:rsidR="00973D70" w:rsidRPr="00AE7C7D" w:rsidRDefault="00973D70" w:rsidP="00A62770">
            <w:pPr>
              <w:rPr>
                <w:noProof/>
              </w:rPr>
            </w:pPr>
            <w:r w:rsidRPr="00AE7C7D">
              <w:t>NCT01610752</w:t>
            </w:r>
          </w:p>
        </w:tc>
        <w:tc>
          <w:tcPr>
            <w:tcW w:w="1562" w:type="dxa"/>
          </w:tcPr>
          <w:p w14:paraId="400FCE38" w14:textId="77777777" w:rsidR="00973D70" w:rsidRPr="00AE7C7D" w:rsidRDefault="00973D70" w:rsidP="00A75579">
            <w:pPr>
              <w:rPr>
                <w:sz w:val="16"/>
                <w:szCs w:val="16"/>
              </w:rPr>
            </w:pPr>
            <w:r w:rsidRPr="00AE7C7D">
              <w:rPr>
                <w:sz w:val="16"/>
                <w:szCs w:val="16"/>
              </w:rPr>
              <w:t>Intervention 37</w:t>
            </w:r>
          </w:p>
          <w:p w14:paraId="3967124F" w14:textId="77777777" w:rsidR="00973D70" w:rsidRPr="00AE7C7D" w:rsidRDefault="00973D70" w:rsidP="00A75579">
            <w:pPr>
              <w:rPr>
                <w:sz w:val="16"/>
                <w:szCs w:val="16"/>
              </w:rPr>
            </w:pPr>
            <w:r w:rsidRPr="00AE7C7D">
              <w:rPr>
                <w:sz w:val="16"/>
                <w:szCs w:val="16"/>
              </w:rPr>
              <w:t>Control 17</w:t>
            </w:r>
          </w:p>
        </w:tc>
        <w:tc>
          <w:tcPr>
            <w:tcW w:w="5393" w:type="dxa"/>
          </w:tcPr>
          <w:p w14:paraId="423643FB" w14:textId="12646BC0" w:rsidR="00973D70" w:rsidRPr="00AE7C7D" w:rsidRDefault="00973D70" w:rsidP="00A75579">
            <w:r w:rsidRPr="00AE7C7D">
              <w:rPr>
                <w:b/>
              </w:rPr>
              <w:t>Aim</w:t>
            </w:r>
            <w:r w:rsidRPr="00AE7C7D">
              <w:t>: To quantify changes in mental and physical quality of life and depressive symptoms across pregnancy and the postpartum period, to determine the association between gestational weight gain and change in mood and quality of life, and to assess the effect of a behavio</w:t>
            </w:r>
            <w:r w:rsidR="008D3C2C">
              <w:t>u</w:t>
            </w:r>
            <w:r w:rsidRPr="00AE7C7D">
              <w:t xml:space="preserve">ral intervention targeting excess gestational weight gain on these outcomes. </w:t>
            </w:r>
          </w:p>
          <w:p w14:paraId="36DAC183" w14:textId="77777777" w:rsidR="00973D70" w:rsidRPr="00AE7C7D" w:rsidRDefault="00973D70" w:rsidP="00A75579">
            <w:r w:rsidRPr="00AE7C7D">
              <w:rPr>
                <w:b/>
              </w:rPr>
              <w:t>Population</w:t>
            </w:r>
            <w:r w:rsidRPr="00AE7C7D">
              <w:t xml:space="preserve">: Pregnant women who were overweight or obese. </w:t>
            </w:r>
          </w:p>
          <w:p w14:paraId="013E8374" w14:textId="77777777" w:rsidR="00973D70" w:rsidRPr="00AE7C7D" w:rsidRDefault="00973D70" w:rsidP="003524FD">
            <w:r w:rsidRPr="00AE7C7D">
              <w:rPr>
                <w:b/>
              </w:rPr>
              <w:t>Intervention</w:t>
            </w:r>
            <w:r w:rsidRPr="00AE7C7D">
              <w:t>: Individuals randomised to the intervention were provided with behavioural weight management counselling by interventionists either in clinic (In-Person, n=18) or remotely through a smartphone application (Phone, n=19). Participants received a personalised IOM 2009 gestational weight gain graph, a wireless internet-connected bathroom scale, and a pedometer.</w:t>
            </w:r>
          </w:p>
        </w:tc>
        <w:tc>
          <w:tcPr>
            <w:tcW w:w="5664" w:type="dxa"/>
          </w:tcPr>
          <w:p w14:paraId="5645A9D8" w14:textId="77777777" w:rsidR="00973D70" w:rsidRPr="00AE7C7D" w:rsidRDefault="00973D70" w:rsidP="002234A1">
            <w:r w:rsidRPr="00AE7C7D">
              <w:t>Intervention vs control:</w:t>
            </w:r>
          </w:p>
          <w:p w14:paraId="49919FDB" w14:textId="77777777" w:rsidR="00973D70" w:rsidRPr="00AE7C7D" w:rsidRDefault="00973D70" w:rsidP="000A3E32">
            <w:pPr>
              <w:pStyle w:val="bullet"/>
            </w:pPr>
            <w:r w:rsidRPr="00AE7C7D">
              <w:t>Gestational weight gain: 8.7±0.9 vs 12.8±1.5</w:t>
            </w:r>
          </w:p>
          <w:p w14:paraId="72AE786F" w14:textId="77777777" w:rsidR="00973D70" w:rsidRPr="00AE7C7D" w:rsidRDefault="00973D70" w:rsidP="000A3E32">
            <w:pPr>
              <w:pStyle w:val="bullet"/>
            </w:pPr>
            <w:r w:rsidRPr="00AE7C7D">
              <w:t>Weight gain exceeding IOM guidelines: 18/32 vs 9/11</w:t>
            </w:r>
          </w:p>
          <w:p w14:paraId="2A4F3F66" w14:textId="77777777" w:rsidR="00973D70" w:rsidRPr="00AE7C7D" w:rsidRDefault="00973D70" w:rsidP="000A3E32">
            <w:r w:rsidRPr="00AE7C7D">
              <w:t>Outcomes relevant to mental health and quality of life were reported as degrees of change and were therefore not included in the meta-analysis.</w:t>
            </w:r>
          </w:p>
          <w:p w14:paraId="3D3FF64F" w14:textId="77777777" w:rsidR="00973D70" w:rsidRPr="00AE7C7D" w:rsidRDefault="00973D70" w:rsidP="000A3E32"/>
        </w:tc>
      </w:tr>
      <w:tr w:rsidR="00973D70" w:rsidRPr="00D00A59" w14:paraId="45E6AD9E" w14:textId="77777777" w:rsidTr="0030223E">
        <w:trPr>
          <w:cantSplit/>
        </w:trPr>
        <w:tc>
          <w:tcPr>
            <w:tcW w:w="1417" w:type="dxa"/>
          </w:tcPr>
          <w:p w14:paraId="7718356A" w14:textId="3EA7F486" w:rsidR="00973D70" w:rsidRPr="00D00A59" w:rsidRDefault="00973D70" w:rsidP="00A62770">
            <w:pPr>
              <w:rPr>
                <w:szCs w:val="18"/>
              </w:rPr>
            </w:pPr>
            <w:r w:rsidRPr="00A62770">
              <w:t>Althuizen et al 2013</w:t>
            </w:r>
            <w:r w:rsidRPr="00D00A59">
              <w:rPr>
                <w:szCs w:val="18"/>
              </w:rPr>
              <w:fldChar w:fldCharType="begin"/>
            </w:r>
            <w:r w:rsidR="002747EA">
              <w:rPr>
                <w:szCs w:val="18"/>
              </w:rPr>
              <w:instrText xml:space="preserve"> ADDIN EN.CITE &lt;EndNote&gt;&lt;Cite&gt;&lt;Author&gt;Althuizen&lt;/Author&gt;&lt;Year&gt;2013&lt;/Year&gt;&lt;RecNum&gt;709&lt;/RecNum&gt;&lt;DisplayText&gt;&lt;style face="superscript" font="Trebuchet MS" size="9"&gt;485&lt;/style&gt;&lt;/DisplayText&gt;&lt;record&gt;&lt;rec-number&gt;709&lt;/rec-number&gt;&lt;foreign-keys&gt;&lt;key app="EN" db-id="exvasrfx2dtraoesasxp2szsxa2df502592x" timestamp="1541462216"&gt;709&lt;/key&gt;&lt;/foreign-keys&gt;&lt;ref-type name="Journal Article"&gt;17&lt;/ref-type&gt;&lt;contributors&gt;&lt;authors&gt;&lt;author&gt;Althuizen, E.&lt;/author&gt;&lt;author&gt;van der Wijden, C. L.&lt;/author&gt;&lt;author&gt;van Mechelen, W.&lt;/author&gt;&lt;author&gt;Seidell, J. C.&lt;/author&gt;&lt;author&gt;van Poppel, M. N.&lt;/author&gt;&lt;/authors&gt;&lt;/contributors&gt;&lt;auth-address&gt;Department of Public and Occupational Health and the EMGO Institute for Health and Care Research, VU University Medical Centre, Amsterdam, The Netherlands.&lt;/auth-address&gt;&lt;titles&gt;&lt;title&gt;The effect of a counselling intervention on weight changes during and after pregnancy: a randomised trial&lt;/title&gt;&lt;secondary-title&gt;BJOG&lt;/secondary-title&gt;&lt;/titles&gt;&lt;periodical&gt;&lt;full-title&gt;BJOG&lt;/full-title&gt;&lt;/periodical&gt;&lt;pages&gt;92-9&lt;/pages&gt;&lt;volume&gt;120&lt;/volume&gt;&lt;number&gt;1&lt;/number&gt;&lt;edition&gt;2012/11/06&lt;/edition&gt;&lt;keywords&gt;&lt;keyword&gt;Adult&lt;/keyword&gt;&lt;keyword&gt;Birth Weight&lt;/keyword&gt;&lt;keyword&gt;Body Mass Index&lt;/keyword&gt;&lt;keyword&gt;Counseling/*methods&lt;/keyword&gt;&lt;keyword&gt;Female&lt;/keyword&gt;&lt;keyword&gt;Humans&lt;/keyword&gt;&lt;keyword&gt;Netherlands&lt;/keyword&gt;&lt;keyword&gt;Overweight/*prevention &amp;amp; control&lt;/keyword&gt;&lt;keyword&gt;Patient Compliance&lt;/keyword&gt;&lt;keyword&gt;Pregnancy&lt;/keyword&gt;&lt;keyword&gt;Pregnancy Complications/*prevention &amp;amp; control&lt;/keyword&gt;&lt;keyword&gt;Pregnancy Outcome&lt;/keyword&gt;&lt;keyword&gt;Prenatal Care/*methods&lt;/keyword&gt;&lt;keyword&gt;Weight Gain&lt;/keyword&gt;&lt;/keywords&gt;&lt;dates&gt;&lt;year&gt;2013&lt;/year&gt;&lt;pub-dates&gt;&lt;date&gt;Jan&lt;/date&gt;&lt;/pub-dates&gt;&lt;/dates&gt;&lt;isbn&gt;1471-0528 (Electronic)&amp;#xD;1470-0328 (Linking)&lt;/isbn&gt;&lt;accession-num&gt;23121074&lt;/accession-num&gt;&lt;urls&gt;&lt;related-urls&gt;&lt;url&gt;https://www.ncbi.nlm.nih.gov/pubmed/23121074&lt;/url&gt;&lt;/related-urls&gt;&lt;/urls&gt;&lt;electronic-resource-num&gt;10.1111/1471-0528.12014&lt;/electronic-resource-num&gt;&lt;/record&gt;&lt;/Cite&gt;&lt;/EndNote&gt;</w:instrText>
            </w:r>
            <w:r w:rsidRPr="00D00A59">
              <w:rPr>
                <w:szCs w:val="18"/>
              </w:rPr>
              <w:fldChar w:fldCharType="separate"/>
            </w:r>
            <w:r w:rsidR="002747EA" w:rsidRPr="002747EA">
              <w:rPr>
                <w:noProof/>
                <w:szCs w:val="18"/>
                <w:vertAlign w:val="superscript"/>
              </w:rPr>
              <w:t>485</w:t>
            </w:r>
            <w:r w:rsidRPr="00D00A59">
              <w:rPr>
                <w:szCs w:val="18"/>
              </w:rPr>
              <w:fldChar w:fldCharType="end"/>
            </w:r>
          </w:p>
          <w:p w14:paraId="76C616E5" w14:textId="77777777" w:rsidR="00973D70" w:rsidRPr="00D00A59" w:rsidRDefault="00973D70" w:rsidP="00A62770">
            <w:pPr>
              <w:rPr>
                <w:szCs w:val="18"/>
              </w:rPr>
            </w:pPr>
            <w:r w:rsidRPr="00D00A59">
              <w:rPr>
                <w:szCs w:val="18"/>
              </w:rPr>
              <w:t xml:space="preserve">New Life(style) study </w:t>
            </w:r>
          </w:p>
          <w:p w14:paraId="286944E8" w14:textId="77777777" w:rsidR="00973D70" w:rsidRPr="00D00A59" w:rsidRDefault="00973D70" w:rsidP="00A62770">
            <w:pPr>
              <w:rPr>
                <w:szCs w:val="18"/>
              </w:rPr>
            </w:pPr>
            <w:r w:rsidRPr="00D00A59">
              <w:rPr>
                <w:szCs w:val="18"/>
              </w:rPr>
              <w:t>Netherlands</w:t>
            </w:r>
          </w:p>
        </w:tc>
        <w:tc>
          <w:tcPr>
            <w:tcW w:w="1562" w:type="dxa"/>
          </w:tcPr>
          <w:p w14:paraId="6985398B" w14:textId="77777777" w:rsidR="00973D70" w:rsidRPr="00D00A59" w:rsidRDefault="00973D70" w:rsidP="00A75579">
            <w:pPr>
              <w:rPr>
                <w:szCs w:val="18"/>
              </w:rPr>
            </w:pPr>
            <w:r w:rsidRPr="00D00A59">
              <w:rPr>
                <w:szCs w:val="18"/>
              </w:rPr>
              <w:t>Intervention 106</w:t>
            </w:r>
          </w:p>
          <w:p w14:paraId="36FD6B5A" w14:textId="77777777" w:rsidR="00973D70" w:rsidRPr="00D00A59" w:rsidRDefault="00973D70" w:rsidP="00A75579">
            <w:pPr>
              <w:rPr>
                <w:szCs w:val="18"/>
              </w:rPr>
            </w:pPr>
            <w:r w:rsidRPr="00D00A59">
              <w:rPr>
                <w:szCs w:val="18"/>
              </w:rPr>
              <w:t>Control 113</w:t>
            </w:r>
          </w:p>
        </w:tc>
        <w:tc>
          <w:tcPr>
            <w:tcW w:w="5393" w:type="dxa"/>
          </w:tcPr>
          <w:p w14:paraId="330C3E14" w14:textId="77777777" w:rsidR="00973D70" w:rsidRPr="00D00A59" w:rsidRDefault="00973D70" w:rsidP="00A75579">
            <w:pPr>
              <w:rPr>
                <w:szCs w:val="18"/>
              </w:rPr>
            </w:pPr>
            <w:r w:rsidRPr="00D00A59">
              <w:rPr>
                <w:b/>
                <w:szCs w:val="18"/>
              </w:rPr>
              <w:t>Aim</w:t>
            </w:r>
            <w:r w:rsidRPr="00D00A59">
              <w:rPr>
                <w:szCs w:val="18"/>
              </w:rPr>
              <w:t xml:space="preserve">: To evaluate the effects of a counselling intervention on excessive weight gain during pregnancy and postpartum weight retention. </w:t>
            </w:r>
          </w:p>
          <w:p w14:paraId="77B64BB2" w14:textId="77777777" w:rsidR="00973D70" w:rsidRPr="00D00A59" w:rsidRDefault="00973D70" w:rsidP="00A75579">
            <w:pPr>
              <w:rPr>
                <w:szCs w:val="18"/>
              </w:rPr>
            </w:pPr>
            <w:r w:rsidRPr="00D00A59">
              <w:rPr>
                <w:b/>
                <w:szCs w:val="18"/>
              </w:rPr>
              <w:t>Population</w:t>
            </w:r>
            <w:r w:rsidRPr="00D00A59">
              <w:rPr>
                <w:szCs w:val="18"/>
              </w:rPr>
              <w:t>: Healthy nulliparous women &lt;14 weeks gestation. Mixed BMIs.</w:t>
            </w:r>
          </w:p>
          <w:p w14:paraId="2782E1FA" w14:textId="77777777" w:rsidR="00973D70" w:rsidRPr="00D00A59" w:rsidRDefault="00973D70" w:rsidP="00A75579">
            <w:pPr>
              <w:pStyle w:val="RCTstable"/>
              <w:rPr>
                <w:sz w:val="18"/>
                <w:szCs w:val="18"/>
              </w:rPr>
            </w:pPr>
            <w:r w:rsidRPr="00D00A59">
              <w:rPr>
                <w:b/>
                <w:sz w:val="18"/>
                <w:szCs w:val="18"/>
              </w:rPr>
              <w:t>Intervention</w:t>
            </w:r>
            <w:r w:rsidRPr="00D00A59">
              <w:rPr>
                <w:sz w:val="18"/>
                <w:szCs w:val="18"/>
              </w:rPr>
              <w:t>: Four face-to-face individual counselling sessions about weight gain (based on IOM guidelines), physical activity and diet during pregnancy, and one session by telephone after birth.</w:t>
            </w:r>
          </w:p>
          <w:p w14:paraId="63240677" w14:textId="77777777" w:rsidR="00973D70" w:rsidRPr="00D00A59" w:rsidRDefault="00973D70" w:rsidP="00A75579">
            <w:pPr>
              <w:pStyle w:val="RCTstable"/>
              <w:rPr>
                <w:sz w:val="18"/>
                <w:szCs w:val="18"/>
              </w:rPr>
            </w:pPr>
            <w:r w:rsidRPr="00D00A59">
              <w:rPr>
                <w:sz w:val="18"/>
                <w:szCs w:val="18"/>
                <w:shd w:val="clear" w:color="auto" w:fill="FFFFFF"/>
              </w:rPr>
              <w:t>Women had counselling sessions at 18, 22, 30 and 36 weeks of pregnancy and at 8 weeks postpartum, all with a personal counsellor. The first session lasted approximately 30 minutes, to explain the aim of the study and the intervention. The content of the first module was summarised in an information brochure. Subsequent sessions lasted 15 minutes.</w:t>
            </w:r>
          </w:p>
          <w:p w14:paraId="7818EA7B" w14:textId="77777777" w:rsidR="00973D70" w:rsidRPr="00D00A59" w:rsidRDefault="00973D70" w:rsidP="00A75579">
            <w:pPr>
              <w:pStyle w:val="RCTstable"/>
              <w:rPr>
                <w:sz w:val="18"/>
                <w:szCs w:val="18"/>
                <w:shd w:val="clear" w:color="auto" w:fill="FFFFFF"/>
              </w:rPr>
            </w:pPr>
            <w:r w:rsidRPr="00D00A59">
              <w:rPr>
                <w:sz w:val="18"/>
                <w:szCs w:val="18"/>
                <w:shd w:val="clear" w:color="auto" w:fill="FFFFFF"/>
              </w:rPr>
              <w:t xml:space="preserve">The information and feedback about physical activity was based on the US Centers for Disease Control and Prevention and American College of Sports Medicine recommendations, which promote 30 minutes of at least moderate intensity activity on five or all days of the week. </w:t>
            </w:r>
          </w:p>
          <w:p w14:paraId="6EE8560F" w14:textId="42DA416D" w:rsidR="00973D70" w:rsidRPr="00D00A59" w:rsidRDefault="00973D70" w:rsidP="00A75579">
            <w:pPr>
              <w:rPr>
                <w:szCs w:val="18"/>
              </w:rPr>
            </w:pPr>
            <w:r w:rsidRPr="00D00A59">
              <w:rPr>
                <w:szCs w:val="18"/>
                <w:shd w:val="clear" w:color="auto" w:fill="FFFFFF"/>
              </w:rPr>
              <w:t>The dietary intervention focused on optimising energy-intake, adjusting energy-intake to physical activity and taking away misconceptions about nutritional r</w:t>
            </w:r>
            <w:r w:rsidR="002A0021">
              <w:rPr>
                <w:szCs w:val="18"/>
                <w:shd w:val="clear" w:color="auto" w:fill="FFFFFF"/>
              </w:rPr>
              <w:t>equirements during pregnancy (e</w:t>
            </w:r>
            <w:r w:rsidRPr="00D00A59">
              <w:rPr>
                <w:szCs w:val="18"/>
                <w:shd w:val="clear" w:color="auto" w:fill="FFFFFF"/>
              </w:rPr>
              <w:t>g "the need to eat for two"). Special attention was given to decreasing intake of high-fat foods, such as fast food items and sugar-containing soft drinks.</w:t>
            </w:r>
          </w:p>
        </w:tc>
        <w:tc>
          <w:tcPr>
            <w:tcW w:w="5664" w:type="dxa"/>
          </w:tcPr>
          <w:p w14:paraId="623A7482" w14:textId="77777777" w:rsidR="00973D70" w:rsidRPr="00D00A59" w:rsidRDefault="00973D70" w:rsidP="00A75579">
            <w:pPr>
              <w:rPr>
                <w:szCs w:val="18"/>
              </w:rPr>
            </w:pPr>
            <w:r w:rsidRPr="00D00A59">
              <w:rPr>
                <w:szCs w:val="18"/>
              </w:rPr>
              <w:t>Intervention vs control:</w:t>
            </w:r>
          </w:p>
          <w:p w14:paraId="77949130" w14:textId="77777777" w:rsidR="00973D70" w:rsidRPr="00D00A59" w:rsidRDefault="00973D70" w:rsidP="00A75579">
            <w:pPr>
              <w:pStyle w:val="bullet"/>
              <w:rPr>
                <w:szCs w:val="18"/>
              </w:rPr>
            </w:pPr>
            <w:r w:rsidRPr="00D00A59">
              <w:rPr>
                <w:szCs w:val="18"/>
              </w:rPr>
              <w:t>Gestational weight gain: 11.6±4.1 (n=106) vs 11.1±3.2 (n=113)</w:t>
            </w:r>
          </w:p>
          <w:p w14:paraId="1992E935" w14:textId="77777777" w:rsidR="00973D70" w:rsidRPr="00D00A59" w:rsidRDefault="00973D70" w:rsidP="00A75579">
            <w:pPr>
              <w:pStyle w:val="bullet"/>
              <w:rPr>
                <w:szCs w:val="18"/>
              </w:rPr>
            </w:pPr>
            <w:r w:rsidRPr="00D00A59">
              <w:rPr>
                <w:szCs w:val="18"/>
              </w:rPr>
              <w:t>Weight gain exceeding IOM guidelines: 75/106 vs 82/113</w:t>
            </w:r>
          </w:p>
          <w:p w14:paraId="34095904" w14:textId="77777777" w:rsidR="00973D70" w:rsidRPr="00D00A59" w:rsidRDefault="00973D70" w:rsidP="00A75579">
            <w:pPr>
              <w:pStyle w:val="bullet"/>
              <w:rPr>
                <w:szCs w:val="18"/>
              </w:rPr>
            </w:pPr>
            <w:r w:rsidRPr="00D00A59">
              <w:rPr>
                <w:szCs w:val="18"/>
              </w:rPr>
              <w:t>Preterm birth: 6/103 vs 7/107</w:t>
            </w:r>
          </w:p>
          <w:p w14:paraId="65A8C239" w14:textId="77777777" w:rsidR="00973D70" w:rsidRPr="00D00A59" w:rsidRDefault="00973D70" w:rsidP="00A75579">
            <w:pPr>
              <w:pStyle w:val="bullet"/>
              <w:rPr>
                <w:szCs w:val="18"/>
              </w:rPr>
            </w:pPr>
            <w:r w:rsidRPr="00D00A59">
              <w:rPr>
                <w:szCs w:val="18"/>
              </w:rPr>
              <w:t>Caesarean section: 18/103 vs 22/107</w:t>
            </w:r>
          </w:p>
          <w:p w14:paraId="162FE165" w14:textId="77777777" w:rsidR="00973D70" w:rsidRPr="00D00A59" w:rsidRDefault="00973D70" w:rsidP="00A75579">
            <w:pPr>
              <w:pStyle w:val="bullet"/>
              <w:rPr>
                <w:szCs w:val="18"/>
              </w:rPr>
            </w:pPr>
            <w:r w:rsidRPr="00D00A59">
              <w:rPr>
                <w:szCs w:val="18"/>
              </w:rPr>
              <w:t>Macrosomia (&gt;4,000g): 15/103 vs 20/107</w:t>
            </w:r>
          </w:p>
        </w:tc>
      </w:tr>
      <w:tr w:rsidR="00973D70" w:rsidRPr="00D00A59" w14:paraId="1488F3AF" w14:textId="77777777" w:rsidTr="0030223E">
        <w:trPr>
          <w:cantSplit/>
        </w:trPr>
        <w:tc>
          <w:tcPr>
            <w:tcW w:w="1417" w:type="dxa"/>
          </w:tcPr>
          <w:p w14:paraId="3D9F5CA4" w14:textId="5EBCB0BA" w:rsidR="00973D70" w:rsidRPr="00D00A59" w:rsidRDefault="00973D70" w:rsidP="00A62770">
            <w:pPr>
              <w:rPr>
                <w:szCs w:val="18"/>
              </w:rPr>
            </w:pPr>
            <w:r w:rsidRPr="00A62770">
              <w:t>Asbee et al 2009</w:t>
            </w:r>
            <w:r w:rsidRPr="00D00A59">
              <w:rPr>
                <w:szCs w:val="18"/>
              </w:rPr>
              <w:fldChar w:fldCharType="begin"/>
            </w:r>
            <w:r w:rsidR="002747EA">
              <w:rPr>
                <w:szCs w:val="18"/>
              </w:rPr>
              <w:instrText xml:space="preserve"> ADDIN EN.CITE &lt;EndNote&gt;&lt;Cite&gt;&lt;Author&gt;Asbee&lt;/Author&gt;&lt;Year&gt;2009&lt;/Year&gt;&lt;RecNum&gt;666&lt;/RecNum&gt;&lt;DisplayText&gt;&lt;style face="superscript" font="Trebuchet MS" size="9"&gt;488&lt;/style&gt;&lt;/DisplayText&gt;&lt;record&gt;&lt;rec-number&gt;666&lt;/rec-number&gt;&lt;foreign-keys&gt;&lt;key app="EN" db-id="exvasrfx2dtraoesasxp2szsxa2df502592x" timestamp="1540526495"&gt;666&lt;/key&gt;&lt;/foreign-keys&gt;&lt;ref-type name="Journal Article"&gt;17&lt;/ref-type&gt;&lt;contributors&gt;&lt;authors&gt;&lt;author&gt;Asbee, S. M.&lt;/author&gt;&lt;author&gt;Jenkins, T. R.&lt;/author&gt;&lt;author&gt;Butler, J. R.&lt;/author&gt;&lt;author&gt;White, J.&lt;/author&gt;&lt;author&gt;Elliot, M.&lt;/author&gt;&lt;author&gt;Rutledge, A.&lt;/author&gt;&lt;/authors&gt;&lt;/contributors&gt;&lt;auth-address&gt;Carolinas Medical Center, Charlotte, North Carolina, USA. drshelly@earthlink.net&lt;/auth-address&gt;&lt;titles&gt;&lt;title&gt;Preventing excessive weight gain during pregnancy through dietary and lifestyle counseling: a randomized controlled trial&lt;/title&gt;&lt;secondary-title&gt;Obstet Gynecol&lt;/secondary-title&gt;&lt;/titles&gt;&lt;periodical&gt;&lt;full-title&gt;Obstet Gynecol&lt;/full-title&gt;&lt;/periodical&gt;&lt;pages&gt;305-12&lt;/pages&gt;&lt;volume&gt;113&lt;/volume&gt;&lt;number&gt;2 Pt 1&lt;/number&gt;&lt;edition&gt;2009/01/22&lt;/edition&gt;&lt;keywords&gt;&lt;keyword&gt;Adult&lt;/keyword&gt;&lt;keyword&gt;Birth Weight&lt;/keyword&gt;&lt;keyword&gt;Body Mass Index&lt;/keyword&gt;&lt;keyword&gt;*Directive Counseling&lt;/keyword&gt;&lt;keyword&gt;Female&lt;/keyword&gt;&lt;keyword&gt;Humans&lt;/keyword&gt;&lt;keyword&gt;Infant, Newborn&lt;/keyword&gt;&lt;keyword&gt;Middle Aged&lt;/keyword&gt;&lt;keyword&gt;Obesity/*diet therapy/*prevention &amp;amp; control&lt;/keyword&gt;&lt;keyword&gt;Patient Compliance&lt;/keyword&gt;&lt;keyword&gt;Pregnancy&lt;/keyword&gt;&lt;keyword&gt;Pregnancy Complications/*diet therapy/*prevention &amp;amp; control&lt;/keyword&gt;&lt;keyword&gt;Prenatal Care/*methods&lt;/keyword&gt;&lt;keyword&gt;Risk Reduction Behavior&lt;/keyword&gt;&lt;keyword&gt;Weight Gain&lt;/keyword&gt;&lt;keyword&gt;Young Adult&lt;/keyword&gt;&lt;/keywords&gt;&lt;dates&gt;&lt;year&gt;2009&lt;/year&gt;&lt;pub-dates&gt;&lt;date&gt;Feb&lt;/date&gt;&lt;/pub-dates&gt;&lt;/dates&gt;&lt;isbn&gt;0029-7844 (Print)&amp;#xD;0029-7844 (Linking)&lt;/isbn&gt;&lt;accession-num&gt;19155899&lt;/accession-num&gt;&lt;urls&gt;&lt;related-urls&gt;&lt;url&gt;https://www.ncbi.nlm.nih.gov/pubmed/19155899&lt;/url&gt;&lt;/related-urls&gt;&lt;/urls&gt;&lt;electronic-resource-num&gt;10.1097/AOG.0b013e318195baef&lt;/electronic-resource-num&gt;&lt;/record&gt;&lt;/Cite&gt;&lt;/EndNote&gt;</w:instrText>
            </w:r>
            <w:r w:rsidRPr="00D00A59">
              <w:rPr>
                <w:szCs w:val="18"/>
              </w:rPr>
              <w:fldChar w:fldCharType="separate"/>
            </w:r>
            <w:r w:rsidR="002747EA" w:rsidRPr="002747EA">
              <w:rPr>
                <w:noProof/>
                <w:szCs w:val="18"/>
                <w:vertAlign w:val="superscript"/>
              </w:rPr>
              <w:t>488</w:t>
            </w:r>
            <w:r w:rsidRPr="00D00A59">
              <w:rPr>
                <w:szCs w:val="18"/>
              </w:rPr>
              <w:fldChar w:fldCharType="end"/>
            </w:r>
          </w:p>
          <w:p w14:paraId="25B1DC0B" w14:textId="77777777" w:rsidR="00973D70" w:rsidRPr="00D00A59" w:rsidRDefault="00973D70" w:rsidP="00A62770">
            <w:pPr>
              <w:rPr>
                <w:szCs w:val="18"/>
              </w:rPr>
            </w:pPr>
            <w:r w:rsidRPr="00D00A59">
              <w:rPr>
                <w:szCs w:val="18"/>
              </w:rPr>
              <w:t>United States</w:t>
            </w:r>
          </w:p>
          <w:p w14:paraId="33534B05" w14:textId="77777777" w:rsidR="00973D70" w:rsidRPr="00D00A59" w:rsidRDefault="00973D70" w:rsidP="00A62770">
            <w:pPr>
              <w:rPr>
                <w:szCs w:val="18"/>
              </w:rPr>
            </w:pPr>
            <w:r w:rsidRPr="00D00A59">
              <w:rPr>
                <w:szCs w:val="18"/>
              </w:rPr>
              <w:t>NCT00792480</w:t>
            </w:r>
          </w:p>
        </w:tc>
        <w:tc>
          <w:tcPr>
            <w:tcW w:w="1562" w:type="dxa"/>
          </w:tcPr>
          <w:p w14:paraId="1D71BB10" w14:textId="77777777" w:rsidR="00973D70" w:rsidRPr="00D00A59" w:rsidRDefault="00973D70" w:rsidP="00A75579">
            <w:pPr>
              <w:rPr>
                <w:szCs w:val="18"/>
              </w:rPr>
            </w:pPr>
            <w:r w:rsidRPr="00D00A59">
              <w:rPr>
                <w:szCs w:val="18"/>
              </w:rPr>
              <w:t>Intervention 57</w:t>
            </w:r>
          </w:p>
          <w:p w14:paraId="2F2209CA" w14:textId="77777777" w:rsidR="00973D70" w:rsidRPr="00D00A59" w:rsidRDefault="00973D70" w:rsidP="00A75579">
            <w:pPr>
              <w:rPr>
                <w:szCs w:val="18"/>
              </w:rPr>
            </w:pPr>
            <w:r w:rsidRPr="00D00A59">
              <w:rPr>
                <w:szCs w:val="18"/>
              </w:rPr>
              <w:t>Control 43</w:t>
            </w:r>
          </w:p>
        </w:tc>
        <w:tc>
          <w:tcPr>
            <w:tcW w:w="5393" w:type="dxa"/>
          </w:tcPr>
          <w:p w14:paraId="47DE4DF8" w14:textId="77777777" w:rsidR="00973D70" w:rsidRPr="00D00A59" w:rsidRDefault="00973D70" w:rsidP="00A75579">
            <w:pPr>
              <w:rPr>
                <w:szCs w:val="18"/>
              </w:rPr>
            </w:pPr>
            <w:r w:rsidRPr="00D00A59">
              <w:rPr>
                <w:b/>
                <w:szCs w:val="18"/>
              </w:rPr>
              <w:t xml:space="preserve">Aim: </w:t>
            </w:r>
            <w:r w:rsidRPr="00D00A59">
              <w:rPr>
                <w:szCs w:val="18"/>
              </w:rPr>
              <w:t>To estimate whether an organised, consistent program of dietary and lifestyle counselling prevents excessive weight gain in pregnancy.</w:t>
            </w:r>
          </w:p>
          <w:p w14:paraId="3661F6CA" w14:textId="77777777" w:rsidR="00973D70" w:rsidRPr="00D00A59" w:rsidRDefault="00973D70" w:rsidP="00A75579">
            <w:pPr>
              <w:rPr>
                <w:szCs w:val="18"/>
              </w:rPr>
            </w:pPr>
            <w:r w:rsidRPr="00D00A59">
              <w:rPr>
                <w:b/>
                <w:szCs w:val="18"/>
              </w:rPr>
              <w:t xml:space="preserve">Population: </w:t>
            </w:r>
            <w:r w:rsidRPr="00D00A59">
              <w:rPr>
                <w:szCs w:val="18"/>
              </w:rPr>
              <w:t>Women who established antenatal care at 6 to 16 weeks gestation, were aged between 18 and 49 years, and had a singleton pregnancy.</w:t>
            </w:r>
          </w:p>
          <w:p w14:paraId="67457919" w14:textId="77777777" w:rsidR="00973D70" w:rsidRPr="00D00A59" w:rsidRDefault="00973D70" w:rsidP="00A75579">
            <w:pPr>
              <w:rPr>
                <w:szCs w:val="18"/>
              </w:rPr>
            </w:pPr>
            <w:r w:rsidRPr="00D00A59">
              <w:rPr>
                <w:b/>
                <w:szCs w:val="18"/>
              </w:rPr>
              <w:t>Intervention</w:t>
            </w:r>
            <w:r w:rsidRPr="00D00A59">
              <w:rPr>
                <w:szCs w:val="18"/>
              </w:rPr>
              <w:t>: At the initial visit women met with a registered dietitian to receive a standardised counselling session including information on pregnancy-specific diet and lifestyle choices. Diet counselling consisted of recommendations for a patient-focused caloric value divided in a 40% carbohydrate, 30% protein, and 30% fat. Women were instructed to engage in moderate-intensity exercise &gt;3 times per week, preferably 5 times. Women also received information on the appropriate gestational weight gain using the IOM guidelines.</w:t>
            </w:r>
          </w:p>
        </w:tc>
        <w:tc>
          <w:tcPr>
            <w:tcW w:w="5664" w:type="dxa"/>
          </w:tcPr>
          <w:p w14:paraId="6F43AC7D" w14:textId="77777777" w:rsidR="00973D70" w:rsidRPr="00D00A59" w:rsidRDefault="00973D70" w:rsidP="00A75579">
            <w:pPr>
              <w:rPr>
                <w:szCs w:val="18"/>
              </w:rPr>
            </w:pPr>
            <w:r w:rsidRPr="00D00A59">
              <w:rPr>
                <w:szCs w:val="18"/>
              </w:rPr>
              <w:t>Intervention vs control:</w:t>
            </w:r>
          </w:p>
          <w:p w14:paraId="123D33A5" w14:textId="77777777" w:rsidR="00973D70" w:rsidRPr="00D00A59" w:rsidRDefault="00973D70" w:rsidP="00A75579">
            <w:pPr>
              <w:pStyle w:val="bullet"/>
              <w:rPr>
                <w:szCs w:val="18"/>
              </w:rPr>
            </w:pPr>
            <w:r w:rsidRPr="00D00A59">
              <w:rPr>
                <w:szCs w:val="18"/>
              </w:rPr>
              <w:t>Gestational weight gain: 13.02±5.67 (n=57) vs 16.65±7.03 (n=43)</w:t>
            </w:r>
          </w:p>
          <w:p w14:paraId="50F2FAB6" w14:textId="77777777" w:rsidR="00973D70" w:rsidRPr="00D00A59" w:rsidRDefault="00973D70" w:rsidP="00A75579">
            <w:pPr>
              <w:pStyle w:val="bullet"/>
              <w:rPr>
                <w:szCs w:val="18"/>
              </w:rPr>
            </w:pPr>
            <w:r w:rsidRPr="00D00A59">
              <w:rPr>
                <w:szCs w:val="18"/>
              </w:rPr>
              <w:t>Caesarean section: 8/57 vs 12/43</w:t>
            </w:r>
          </w:p>
        </w:tc>
      </w:tr>
      <w:tr w:rsidR="00973D70" w:rsidRPr="00D00A59" w14:paraId="396C4022" w14:textId="77777777" w:rsidTr="0030223E">
        <w:trPr>
          <w:cantSplit/>
        </w:trPr>
        <w:tc>
          <w:tcPr>
            <w:tcW w:w="1417" w:type="dxa"/>
          </w:tcPr>
          <w:p w14:paraId="64F932B3" w14:textId="31897C63" w:rsidR="00973D70" w:rsidRPr="00D00A59" w:rsidRDefault="00973D70" w:rsidP="00A62770">
            <w:pPr>
              <w:rPr>
                <w:szCs w:val="18"/>
              </w:rPr>
            </w:pPr>
            <w:r w:rsidRPr="00A62770">
              <w:t>Bogaerts et al 2013</w:t>
            </w:r>
            <w:r w:rsidRPr="00D00A59">
              <w:rPr>
                <w:szCs w:val="18"/>
              </w:rPr>
              <w:fldChar w:fldCharType="begin">
                <w:fldData xml:space="preserve">PEVuZE5vdGU+PENpdGU+PEF1dGhvcj5Cb2dhZXJ0czwvQXV0aG9yPjxZZWFyPjIwMTM8L1llYXI+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</w:fldData>
              </w:fldChar>
            </w:r>
            <w:r w:rsidR="002747EA">
              <w:rPr>
                <w:szCs w:val="18"/>
              </w:rPr>
              <w:instrText xml:space="preserve"> ADDIN EN.CITE </w:instrText>
            </w:r>
            <w:r w:rsidR="002747EA">
              <w:rPr>
                <w:szCs w:val="18"/>
              </w:rPr>
              <w:fldChar w:fldCharType="begin">
                <w:fldData xml:space="preserve">PEVuZE5vdGU+PENpdGU+PEF1dGhvcj5Cb2dhZXJ0czwvQXV0aG9yPjxZZWFyPjIwMTM8L1llYXI+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</w:fldData>
              </w:fldChar>
            </w:r>
            <w:r w:rsidR="002747EA">
              <w:rPr>
                <w:szCs w:val="18"/>
              </w:rPr>
              <w:instrText xml:space="preserve"> ADDIN EN.CITE.DATA </w:instrText>
            </w:r>
            <w:r w:rsidR="002747EA">
              <w:rPr>
                <w:szCs w:val="18"/>
              </w:rPr>
            </w:r>
            <w:r w:rsidR="002747EA">
              <w:rPr>
                <w:szCs w:val="18"/>
              </w:rPr>
              <w:fldChar w:fldCharType="end"/>
            </w:r>
            <w:r w:rsidRPr="00D00A59">
              <w:rPr>
                <w:szCs w:val="18"/>
              </w:rPr>
            </w:r>
            <w:r w:rsidRPr="00D00A59">
              <w:rPr>
                <w:szCs w:val="18"/>
              </w:rPr>
              <w:fldChar w:fldCharType="separate"/>
            </w:r>
            <w:r w:rsidR="002747EA" w:rsidRPr="002747EA">
              <w:rPr>
                <w:noProof/>
                <w:szCs w:val="18"/>
                <w:vertAlign w:val="superscript"/>
              </w:rPr>
              <w:t>510</w:t>
            </w:r>
            <w:r w:rsidRPr="00D00A59">
              <w:rPr>
                <w:szCs w:val="18"/>
              </w:rPr>
              <w:fldChar w:fldCharType="end"/>
            </w:r>
          </w:p>
          <w:p w14:paraId="471AEAB9" w14:textId="77777777" w:rsidR="00973D70" w:rsidRPr="00D00A59" w:rsidRDefault="00973D70" w:rsidP="00A62770">
            <w:pPr>
              <w:rPr>
                <w:szCs w:val="18"/>
              </w:rPr>
            </w:pPr>
            <w:r w:rsidRPr="00D00A59">
              <w:rPr>
                <w:szCs w:val="18"/>
              </w:rPr>
              <w:t>Belgium</w:t>
            </w:r>
          </w:p>
        </w:tc>
        <w:tc>
          <w:tcPr>
            <w:tcW w:w="1562" w:type="dxa"/>
          </w:tcPr>
          <w:p w14:paraId="6EAB920C" w14:textId="77777777" w:rsidR="00973D70" w:rsidRPr="00D00A59" w:rsidRDefault="00973D70" w:rsidP="00A75579">
            <w:pPr>
              <w:rPr>
                <w:szCs w:val="18"/>
              </w:rPr>
            </w:pPr>
            <w:r w:rsidRPr="00D00A59">
              <w:rPr>
                <w:szCs w:val="18"/>
              </w:rPr>
              <w:t>Intervention 76</w:t>
            </w:r>
          </w:p>
          <w:p w14:paraId="470EC434" w14:textId="77777777" w:rsidR="00973D70" w:rsidRPr="00D00A59" w:rsidRDefault="00973D70" w:rsidP="00A75579">
            <w:pPr>
              <w:rPr>
                <w:szCs w:val="18"/>
              </w:rPr>
            </w:pPr>
            <w:r w:rsidRPr="00D00A59">
              <w:rPr>
                <w:szCs w:val="18"/>
              </w:rPr>
              <w:t>Control 63</w:t>
            </w:r>
          </w:p>
          <w:p w14:paraId="1C89E3D2" w14:textId="77777777" w:rsidR="00973D70" w:rsidRPr="00D00A59" w:rsidRDefault="00973D70" w:rsidP="00A75579">
            <w:pPr>
              <w:rPr>
                <w:szCs w:val="18"/>
              </w:rPr>
            </w:pPr>
            <w:r w:rsidRPr="00D00A59">
              <w:rPr>
                <w:szCs w:val="18"/>
              </w:rPr>
              <w:t>3-arm study; control group halved</w:t>
            </w:r>
          </w:p>
        </w:tc>
        <w:tc>
          <w:tcPr>
            <w:tcW w:w="5393" w:type="dxa"/>
          </w:tcPr>
          <w:p w14:paraId="70F5BC76" w14:textId="77777777" w:rsidR="00973D70" w:rsidRPr="00D00A59" w:rsidRDefault="00973D70" w:rsidP="00A75579">
            <w:pPr>
              <w:rPr>
                <w:szCs w:val="18"/>
              </w:rPr>
            </w:pPr>
            <w:r w:rsidRPr="00D00A59">
              <w:rPr>
                <w:b/>
                <w:szCs w:val="18"/>
              </w:rPr>
              <w:t>Aim</w:t>
            </w:r>
            <w:r w:rsidRPr="00D00A59">
              <w:rPr>
                <w:szCs w:val="18"/>
              </w:rPr>
              <w:t xml:space="preserve">: To evaluate whether a targeted antenatal lifestyle intervention programme for obese pregnant women influences gestational weight gain (GWG) and levels of anxiety or depressed mood. </w:t>
            </w:r>
          </w:p>
          <w:p w14:paraId="1E4BFE85" w14:textId="77777777" w:rsidR="00973D70" w:rsidRPr="00D00A59" w:rsidRDefault="00973D70" w:rsidP="00A75579">
            <w:pPr>
              <w:rPr>
                <w:szCs w:val="18"/>
              </w:rPr>
            </w:pPr>
            <w:r w:rsidRPr="00D00A59">
              <w:rPr>
                <w:b/>
                <w:szCs w:val="18"/>
              </w:rPr>
              <w:t>Population</w:t>
            </w:r>
            <w:r w:rsidRPr="00D00A59">
              <w:rPr>
                <w:szCs w:val="18"/>
              </w:rPr>
              <w:t>: Obese pregnant women (BMI ≥29 kg/m</w:t>
            </w:r>
            <w:r w:rsidRPr="00D00A59">
              <w:rPr>
                <w:szCs w:val="18"/>
                <w:vertAlign w:val="superscript"/>
              </w:rPr>
              <w:t>2</w:t>
            </w:r>
            <w:r w:rsidRPr="00D00A59">
              <w:rPr>
                <w:szCs w:val="18"/>
              </w:rPr>
              <w:t>) &lt;15 weeks gestation.</w:t>
            </w:r>
          </w:p>
          <w:p w14:paraId="646FED56" w14:textId="77777777" w:rsidR="00973D70" w:rsidRPr="00D00A59" w:rsidRDefault="00973D70" w:rsidP="00A75579">
            <w:pPr>
              <w:rPr>
                <w:szCs w:val="18"/>
              </w:rPr>
            </w:pPr>
            <w:r w:rsidRPr="00D00A59">
              <w:rPr>
                <w:b/>
                <w:szCs w:val="18"/>
              </w:rPr>
              <w:t>Intervention</w:t>
            </w:r>
            <w:r w:rsidRPr="00D00A59">
              <w:rPr>
                <w:szCs w:val="18"/>
              </w:rPr>
              <w:t>: Four prenatal group counselling sessions (at &lt;15 wks, 18-22 wks, 24-28 wks, 30-34 wks) led by a midwife trained in motivational lifestyle intervention and focussing on nutritional advice (50–55% carbohydrate intake, 30–35% fat intake and 9–11% protein energy intake) and physical activity (“methods for increasing physical activity were discussed”) during pregnancy with information to limit excessive gestational weight gain. Women also received a purpose-designed brochure.</w:t>
            </w:r>
          </w:p>
        </w:tc>
        <w:tc>
          <w:tcPr>
            <w:tcW w:w="5664" w:type="dxa"/>
          </w:tcPr>
          <w:p w14:paraId="34F0DED9" w14:textId="77777777" w:rsidR="00973D70" w:rsidRPr="00D00A59" w:rsidRDefault="00973D70" w:rsidP="00A75579">
            <w:pPr>
              <w:rPr>
                <w:szCs w:val="18"/>
              </w:rPr>
            </w:pPr>
            <w:r w:rsidRPr="00D00A59">
              <w:rPr>
                <w:szCs w:val="18"/>
              </w:rPr>
              <w:t>Intervention vs control:</w:t>
            </w:r>
          </w:p>
          <w:p w14:paraId="17A2062C" w14:textId="77777777" w:rsidR="00973D70" w:rsidRPr="00D00A59" w:rsidRDefault="00973D70" w:rsidP="00A75579">
            <w:pPr>
              <w:pStyle w:val="bullet"/>
              <w:rPr>
                <w:szCs w:val="18"/>
              </w:rPr>
            </w:pPr>
            <w:r w:rsidRPr="00D00A59">
              <w:rPr>
                <w:szCs w:val="18"/>
              </w:rPr>
              <w:t>Gestational weight gain: 10.6±7.4 (n=76) vs 13.5±7.3 (n=32)</w:t>
            </w:r>
          </w:p>
          <w:p w14:paraId="3DD38992" w14:textId="77777777" w:rsidR="00973D70" w:rsidRPr="00D00A59" w:rsidRDefault="00973D70" w:rsidP="00A75579">
            <w:pPr>
              <w:pStyle w:val="bullet"/>
              <w:rPr>
                <w:szCs w:val="18"/>
              </w:rPr>
            </w:pPr>
            <w:r w:rsidRPr="00D00A59">
              <w:rPr>
                <w:szCs w:val="18"/>
              </w:rPr>
              <w:t>Excess gestational weight gain: 47/76 vs 23/32</w:t>
            </w:r>
          </w:p>
          <w:p w14:paraId="775179BB" w14:textId="77777777" w:rsidR="00973D70" w:rsidRPr="00D00A59" w:rsidRDefault="00973D70" w:rsidP="00A75579">
            <w:pPr>
              <w:pStyle w:val="bullet"/>
              <w:rPr>
                <w:szCs w:val="18"/>
              </w:rPr>
            </w:pPr>
            <w:r w:rsidRPr="00D00A59">
              <w:rPr>
                <w:szCs w:val="18"/>
              </w:rPr>
              <w:t>Gestational diabetes: 7/76 vs 5/32</w:t>
            </w:r>
          </w:p>
          <w:p w14:paraId="0BB7F705" w14:textId="77777777" w:rsidR="00973D70" w:rsidRPr="00D00A59" w:rsidRDefault="00973D70" w:rsidP="00A75579">
            <w:pPr>
              <w:pStyle w:val="bullet"/>
              <w:rPr>
                <w:szCs w:val="18"/>
              </w:rPr>
            </w:pPr>
            <w:r w:rsidRPr="00D00A59">
              <w:rPr>
                <w:szCs w:val="18"/>
              </w:rPr>
              <w:t>Gestational hypertension: 8/76 vs 3/32</w:t>
            </w:r>
          </w:p>
          <w:p w14:paraId="2B8C2680" w14:textId="77777777" w:rsidR="00973D70" w:rsidRPr="00D00A59" w:rsidRDefault="00973D70" w:rsidP="00A75579">
            <w:pPr>
              <w:pStyle w:val="bullet"/>
              <w:rPr>
                <w:szCs w:val="18"/>
              </w:rPr>
            </w:pPr>
            <w:r w:rsidRPr="00D00A59">
              <w:rPr>
                <w:szCs w:val="18"/>
              </w:rPr>
              <w:t>Pre-eclampsia: 2/76 vs 2/32</w:t>
            </w:r>
          </w:p>
          <w:p w14:paraId="3AADD25E" w14:textId="77777777" w:rsidR="00973D70" w:rsidRPr="00D00A59" w:rsidRDefault="00973D70" w:rsidP="00A75579">
            <w:pPr>
              <w:pStyle w:val="bullet"/>
              <w:rPr>
                <w:szCs w:val="18"/>
              </w:rPr>
            </w:pPr>
            <w:r w:rsidRPr="00D00A59">
              <w:rPr>
                <w:szCs w:val="18"/>
              </w:rPr>
              <w:t>Caesarean section: 20/76 vs 7/32</w:t>
            </w:r>
          </w:p>
        </w:tc>
      </w:tr>
      <w:tr w:rsidR="00973D70" w:rsidRPr="00D00A59" w14:paraId="1D36A89E" w14:textId="77777777" w:rsidTr="0030223E">
        <w:trPr>
          <w:cantSplit/>
        </w:trPr>
        <w:tc>
          <w:tcPr>
            <w:tcW w:w="1417" w:type="dxa"/>
          </w:tcPr>
          <w:p w14:paraId="08E525FB" w14:textId="248EC62C" w:rsidR="00973D70" w:rsidRPr="00D00A59" w:rsidRDefault="00973D70" w:rsidP="00A62770">
            <w:pPr>
              <w:rPr>
                <w:szCs w:val="18"/>
              </w:rPr>
            </w:pPr>
            <w:r w:rsidRPr="00A62770">
              <w:t>Bruno et al 2017</w:t>
            </w:r>
            <w:r w:rsidRPr="00D00A59">
              <w:rPr>
                <w:szCs w:val="18"/>
              </w:rPr>
              <w:fldChar w:fldCharType="begin">
                <w:fldData xml:space="preserve">PEVuZE5vdGU+PENpdGU+PEF1dGhvcj5CcnVubzwvQXV0aG9yPjxZZWFyPjIwMTc8L1llYXI+PFJl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</w:fldData>
              </w:fldChar>
            </w:r>
            <w:r w:rsidR="002747EA">
              <w:rPr>
                <w:szCs w:val="18"/>
              </w:rPr>
              <w:instrText xml:space="preserve"> ADDIN EN.CITE </w:instrText>
            </w:r>
            <w:r w:rsidR="002747EA">
              <w:rPr>
                <w:szCs w:val="18"/>
              </w:rPr>
              <w:fldChar w:fldCharType="begin">
                <w:fldData xml:space="preserve">PEVuZE5vdGU+PENpdGU+PEF1dGhvcj5CcnVubzwvQXV0aG9yPjxZZWFyPjIwMTc8L1llYXI+PFJl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</w:fldData>
              </w:fldChar>
            </w:r>
            <w:r w:rsidR="002747EA">
              <w:rPr>
                <w:szCs w:val="18"/>
              </w:rPr>
              <w:instrText xml:space="preserve"> ADDIN EN.CITE.DATA </w:instrText>
            </w:r>
            <w:r w:rsidR="002747EA">
              <w:rPr>
                <w:szCs w:val="18"/>
              </w:rPr>
            </w:r>
            <w:r w:rsidR="002747EA">
              <w:rPr>
                <w:szCs w:val="18"/>
              </w:rPr>
              <w:fldChar w:fldCharType="end"/>
            </w:r>
            <w:r w:rsidRPr="00D00A59">
              <w:rPr>
                <w:szCs w:val="18"/>
              </w:rPr>
            </w:r>
            <w:r w:rsidRPr="00D00A59">
              <w:rPr>
                <w:szCs w:val="18"/>
              </w:rPr>
              <w:fldChar w:fldCharType="separate"/>
            </w:r>
            <w:r w:rsidR="002747EA" w:rsidRPr="002747EA">
              <w:rPr>
                <w:noProof/>
                <w:szCs w:val="18"/>
                <w:vertAlign w:val="superscript"/>
              </w:rPr>
              <w:t>499</w:t>
            </w:r>
            <w:r w:rsidRPr="00D00A59">
              <w:rPr>
                <w:szCs w:val="18"/>
              </w:rPr>
              <w:fldChar w:fldCharType="end"/>
            </w:r>
          </w:p>
          <w:p w14:paraId="59EEC88D" w14:textId="77777777" w:rsidR="00973D70" w:rsidRPr="00D00A59" w:rsidRDefault="00973D70" w:rsidP="00A62770">
            <w:pPr>
              <w:rPr>
                <w:szCs w:val="18"/>
              </w:rPr>
            </w:pPr>
            <w:r w:rsidRPr="00D00A59">
              <w:rPr>
                <w:szCs w:val="18"/>
              </w:rPr>
              <w:t>Italy</w:t>
            </w:r>
          </w:p>
        </w:tc>
        <w:tc>
          <w:tcPr>
            <w:tcW w:w="1562" w:type="dxa"/>
          </w:tcPr>
          <w:p w14:paraId="3890B62B" w14:textId="77777777" w:rsidR="00973D70" w:rsidRPr="00D00A59" w:rsidRDefault="00973D70" w:rsidP="00A75579">
            <w:pPr>
              <w:rPr>
                <w:szCs w:val="18"/>
              </w:rPr>
            </w:pPr>
            <w:r w:rsidRPr="00D00A59">
              <w:rPr>
                <w:szCs w:val="18"/>
              </w:rPr>
              <w:t>Intervention 69</w:t>
            </w:r>
          </w:p>
          <w:p w14:paraId="22A96D82" w14:textId="77777777" w:rsidR="00973D70" w:rsidRPr="00D00A59" w:rsidRDefault="00973D70" w:rsidP="00A75579">
            <w:pPr>
              <w:rPr>
                <w:szCs w:val="18"/>
              </w:rPr>
            </w:pPr>
            <w:r w:rsidRPr="00D00A59">
              <w:rPr>
                <w:szCs w:val="18"/>
              </w:rPr>
              <w:t>Control 62</w:t>
            </w:r>
          </w:p>
        </w:tc>
        <w:tc>
          <w:tcPr>
            <w:tcW w:w="5393" w:type="dxa"/>
          </w:tcPr>
          <w:p w14:paraId="58DADE8E" w14:textId="77777777" w:rsidR="00973D70" w:rsidRPr="00D00A59" w:rsidRDefault="00973D70" w:rsidP="00A75579">
            <w:pPr>
              <w:rPr>
                <w:szCs w:val="18"/>
              </w:rPr>
            </w:pPr>
            <w:r w:rsidRPr="00D00A59">
              <w:rPr>
                <w:b/>
                <w:szCs w:val="18"/>
              </w:rPr>
              <w:t>Aim</w:t>
            </w:r>
            <w:r w:rsidRPr="00D00A59">
              <w:rPr>
                <w:szCs w:val="18"/>
              </w:rPr>
              <w:t xml:space="preserve">: to determine whether the prescription of a detailed lifestyle programme in overweight/obese pregnant women influences the occurrence of gestational diabetes (GDM), and if this kind of prescription increases the adherence to a healthier lifestyle in comparison to usual care. </w:t>
            </w:r>
          </w:p>
          <w:p w14:paraId="5F98CE9E" w14:textId="77777777" w:rsidR="00973D70" w:rsidRPr="00D00A59" w:rsidRDefault="00973D70" w:rsidP="00A75579">
            <w:pPr>
              <w:rPr>
                <w:szCs w:val="18"/>
              </w:rPr>
            </w:pPr>
            <w:r w:rsidRPr="00D00A59">
              <w:rPr>
                <w:b/>
                <w:szCs w:val="18"/>
              </w:rPr>
              <w:t>Population</w:t>
            </w:r>
            <w:r w:rsidRPr="00D00A59">
              <w:rPr>
                <w:szCs w:val="18"/>
              </w:rPr>
              <w:t>: Women at 9-12 weeks of pregnancy with a BMI ≥25kg/m</w:t>
            </w:r>
            <w:r w:rsidRPr="00D00A59">
              <w:rPr>
                <w:szCs w:val="18"/>
                <w:vertAlign w:val="superscript"/>
              </w:rPr>
              <w:t>2</w:t>
            </w:r>
            <w:r w:rsidRPr="00D00A59">
              <w:rPr>
                <w:szCs w:val="18"/>
              </w:rPr>
              <w:t xml:space="preserve">. </w:t>
            </w:r>
          </w:p>
          <w:p w14:paraId="043B65DC" w14:textId="77777777" w:rsidR="00973D70" w:rsidRPr="00D00A59" w:rsidRDefault="00973D70" w:rsidP="00A75579">
            <w:pPr>
              <w:rPr>
                <w:szCs w:val="18"/>
              </w:rPr>
            </w:pPr>
            <w:r w:rsidRPr="00D00A59">
              <w:rPr>
                <w:b/>
                <w:szCs w:val="18"/>
              </w:rPr>
              <w:t>Intervention</w:t>
            </w:r>
            <w:r w:rsidRPr="00D00A59">
              <w:rPr>
                <w:szCs w:val="18"/>
              </w:rPr>
              <w:t xml:space="preserve">: Women received personalised </w:t>
            </w:r>
            <w:r>
              <w:rPr>
                <w:szCs w:val="18"/>
              </w:rPr>
              <w:t xml:space="preserve">counselling </w:t>
            </w:r>
            <w:r w:rsidRPr="00D00A59">
              <w:rPr>
                <w:szCs w:val="18"/>
              </w:rPr>
              <w:t xml:space="preserve">and the dietary intervention was a hypocaloric, low-glycaemic, low-saturated fat diet. Women were advised to participate in moderate intensity physical activity three times a week. </w:t>
            </w:r>
          </w:p>
        </w:tc>
        <w:tc>
          <w:tcPr>
            <w:tcW w:w="5664" w:type="dxa"/>
          </w:tcPr>
          <w:p w14:paraId="75BF4FF5" w14:textId="77777777" w:rsidR="00973D70" w:rsidRPr="00D00A59" w:rsidRDefault="00973D70" w:rsidP="00A75579">
            <w:pPr>
              <w:rPr>
                <w:szCs w:val="18"/>
              </w:rPr>
            </w:pPr>
            <w:r w:rsidRPr="00D00A59">
              <w:rPr>
                <w:szCs w:val="18"/>
              </w:rPr>
              <w:t>Intervention vs control:</w:t>
            </w:r>
          </w:p>
          <w:p w14:paraId="476B5C32" w14:textId="77777777" w:rsidR="00973D70" w:rsidRPr="00D00A59" w:rsidRDefault="00973D70" w:rsidP="00A75579">
            <w:pPr>
              <w:pStyle w:val="bullet"/>
              <w:rPr>
                <w:szCs w:val="18"/>
              </w:rPr>
            </w:pPr>
            <w:r w:rsidRPr="00D00A59">
              <w:rPr>
                <w:szCs w:val="18"/>
              </w:rPr>
              <w:t>Gestational weight gain: 10.1±7.4 vs 9.4±6.8</w:t>
            </w:r>
          </w:p>
          <w:p w14:paraId="7CBCBD1B" w14:textId="77777777" w:rsidR="00973D70" w:rsidRPr="00D00A59" w:rsidRDefault="00973D70" w:rsidP="00A75579">
            <w:pPr>
              <w:pStyle w:val="bullet"/>
              <w:rPr>
                <w:szCs w:val="18"/>
              </w:rPr>
            </w:pPr>
            <w:r w:rsidRPr="00D00A59">
              <w:rPr>
                <w:szCs w:val="18"/>
              </w:rPr>
              <w:t>Gestational diabetes: 13/69 vs 23/62</w:t>
            </w:r>
          </w:p>
          <w:p w14:paraId="6FAFB7EE" w14:textId="77777777" w:rsidR="00973D70" w:rsidRPr="00D00A59" w:rsidRDefault="00973D70" w:rsidP="00A75579">
            <w:pPr>
              <w:pStyle w:val="bullet"/>
              <w:rPr>
                <w:szCs w:val="18"/>
              </w:rPr>
            </w:pPr>
            <w:r w:rsidRPr="00D00A59">
              <w:rPr>
                <w:szCs w:val="18"/>
              </w:rPr>
              <w:t>Gestational hypertension: 2/69 vs 13/62</w:t>
            </w:r>
          </w:p>
          <w:p w14:paraId="433020DE" w14:textId="77777777" w:rsidR="00973D70" w:rsidRPr="00D00A59" w:rsidRDefault="00973D70" w:rsidP="00A75579">
            <w:pPr>
              <w:pStyle w:val="bullet"/>
              <w:rPr>
                <w:szCs w:val="18"/>
              </w:rPr>
            </w:pPr>
            <w:r w:rsidRPr="00D00A59">
              <w:rPr>
                <w:szCs w:val="18"/>
              </w:rPr>
              <w:t>Preterm birth: 0/69 vs 5/62</w:t>
            </w:r>
          </w:p>
          <w:p w14:paraId="2869C4C8" w14:textId="77777777" w:rsidR="00973D70" w:rsidRPr="00D00A59" w:rsidRDefault="00973D70" w:rsidP="00A75579">
            <w:pPr>
              <w:pStyle w:val="bullet"/>
              <w:rPr>
                <w:szCs w:val="18"/>
              </w:rPr>
            </w:pPr>
            <w:r w:rsidRPr="00D00A59">
              <w:rPr>
                <w:szCs w:val="18"/>
              </w:rPr>
              <w:t>Caesarean section: 17/69 vs 25/62</w:t>
            </w:r>
          </w:p>
          <w:p w14:paraId="7CAF0837" w14:textId="77777777" w:rsidR="00973D70" w:rsidRPr="00D00A59" w:rsidRDefault="00973D70" w:rsidP="00A75579">
            <w:pPr>
              <w:pStyle w:val="bullet"/>
              <w:rPr>
                <w:szCs w:val="18"/>
              </w:rPr>
            </w:pPr>
            <w:r w:rsidRPr="00D00A59">
              <w:rPr>
                <w:szCs w:val="18"/>
              </w:rPr>
              <w:t>Macrosomia (&gt;4000 g): 2/69 vs 7/62</w:t>
            </w:r>
          </w:p>
          <w:p w14:paraId="61DB24D5" w14:textId="77777777" w:rsidR="00973D70" w:rsidRPr="00D00A59" w:rsidRDefault="00973D70" w:rsidP="00A75579">
            <w:pPr>
              <w:pStyle w:val="bullet"/>
              <w:rPr>
                <w:szCs w:val="18"/>
              </w:rPr>
            </w:pPr>
            <w:r w:rsidRPr="00D00A59">
              <w:rPr>
                <w:szCs w:val="18"/>
              </w:rPr>
              <w:t>Large for gestational age: 1/69 vs 7/62</w:t>
            </w:r>
          </w:p>
          <w:p w14:paraId="2F20ED26" w14:textId="77777777" w:rsidR="00973D70" w:rsidRPr="00D00A59" w:rsidRDefault="00973D70" w:rsidP="00A75579">
            <w:pPr>
              <w:pStyle w:val="bullet"/>
              <w:rPr>
                <w:szCs w:val="18"/>
              </w:rPr>
            </w:pPr>
            <w:r w:rsidRPr="00D00A59">
              <w:rPr>
                <w:szCs w:val="18"/>
              </w:rPr>
              <w:t>Small for gestational age: 6/69 vs 5/62</w:t>
            </w:r>
          </w:p>
        </w:tc>
      </w:tr>
      <w:tr w:rsidR="00890808" w:rsidRPr="00D00A59" w14:paraId="3EA33266" w14:textId="77777777" w:rsidTr="00312100">
        <w:trPr>
          <w:cantSplit/>
        </w:trPr>
        <w:tc>
          <w:tcPr>
            <w:tcW w:w="1417" w:type="dxa"/>
          </w:tcPr>
          <w:p w14:paraId="7B91EBDB" w14:textId="15CF605E" w:rsidR="00890808" w:rsidRDefault="00890808" w:rsidP="00A62770">
            <w:r>
              <w:t>Buckingham-S</w:t>
            </w:r>
            <w:r w:rsidR="000C39A5">
              <w:t>chutt et al 2019</w:t>
            </w:r>
            <w:r w:rsidR="00D07346">
              <w:fldChar w:fldCharType="begin">
                <w:fldData xml:space="preserve">PEVuZE5vdGU+PENpdGU+PEF1dGhvcj5CdWNraW5naGFtLVNjaHV0dDwvQXV0aG9yPjxZZWFyPjIw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</w:fldData>
              </w:fldChar>
            </w:r>
            <w:r w:rsidR="002747EA">
              <w:instrText xml:space="preserve"> ADDIN EN.CITE </w:instrText>
            </w:r>
            <w:r w:rsidR="002747EA">
              <w:fldChar w:fldCharType="begin">
                <w:fldData xml:space="preserve">PEVuZE5vdGU+PENpdGU+PEF1dGhvcj5CdWNraW5naGFtLVNjaHV0dDwvQXV0aG9yPjxZZWFyPjIw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</w:fldData>
              </w:fldChar>
            </w:r>
            <w:r w:rsidR="002747EA">
              <w:instrText xml:space="preserve"> ADDIN EN.CITE.DATA </w:instrText>
            </w:r>
            <w:r w:rsidR="002747EA">
              <w:fldChar w:fldCharType="end"/>
            </w:r>
            <w:r w:rsidR="00D07346">
              <w:fldChar w:fldCharType="separate"/>
            </w:r>
            <w:r w:rsidR="002747EA" w:rsidRPr="002747EA">
              <w:rPr>
                <w:noProof/>
                <w:vertAlign w:val="superscript"/>
              </w:rPr>
              <w:t>483</w:t>
            </w:r>
            <w:r w:rsidR="00D07346">
              <w:fldChar w:fldCharType="end"/>
            </w:r>
          </w:p>
          <w:p w14:paraId="7CFE3DE5" w14:textId="77777777" w:rsidR="000C39A5" w:rsidRDefault="000C39A5" w:rsidP="00A62770">
            <w:r>
              <w:t xml:space="preserve">United States </w:t>
            </w:r>
          </w:p>
          <w:p w14:paraId="6BE33F2C" w14:textId="12A7D5EB" w:rsidR="00853995" w:rsidRPr="00A62770" w:rsidRDefault="00853995" w:rsidP="00A62770">
            <w:r w:rsidRPr="000C39A5">
              <w:t>NCT02168647</w:t>
            </w:r>
          </w:p>
        </w:tc>
        <w:tc>
          <w:tcPr>
            <w:tcW w:w="1562" w:type="dxa"/>
          </w:tcPr>
          <w:p w14:paraId="764CE45A" w14:textId="77777777" w:rsidR="00890808" w:rsidRDefault="000C39A5" w:rsidP="00A75579">
            <w:pPr>
              <w:rPr>
                <w:szCs w:val="18"/>
              </w:rPr>
            </w:pPr>
            <w:r>
              <w:rPr>
                <w:szCs w:val="18"/>
              </w:rPr>
              <w:t>Intervention 23</w:t>
            </w:r>
          </w:p>
          <w:p w14:paraId="07FB67A2" w14:textId="6361C4F3" w:rsidR="000C39A5" w:rsidRPr="00D00A59" w:rsidRDefault="000C39A5" w:rsidP="00A75579">
            <w:pPr>
              <w:rPr>
                <w:szCs w:val="18"/>
              </w:rPr>
            </w:pPr>
            <w:r>
              <w:rPr>
                <w:szCs w:val="18"/>
              </w:rPr>
              <w:t>Control 24</w:t>
            </w:r>
          </w:p>
        </w:tc>
        <w:tc>
          <w:tcPr>
            <w:tcW w:w="5393" w:type="dxa"/>
          </w:tcPr>
          <w:p w14:paraId="7BF9BAEB" w14:textId="77777777" w:rsidR="000C39A5" w:rsidRDefault="000C39A5" w:rsidP="000C39A5">
            <w:r w:rsidRPr="0030223E">
              <w:rPr>
                <w:b/>
              </w:rPr>
              <w:t>Aim</w:t>
            </w:r>
            <w:r>
              <w:t>: T</w:t>
            </w:r>
            <w:r w:rsidRPr="000C39A5">
              <w:t>o determine whether a multi-component behavio</w:t>
            </w:r>
            <w:r>
              <w:t>u</w:t>
            </w:r>
            <w:r w:rsidRPr="000C39A5">
              <w:t xml:space="preserve">ral intervention with a Registered Dietitian Nutritionist significantly improves the proportion of women who adhere to the 2009 Institute of Medicine weight-gain guidelines. </w:t>
            </w:r>
          </w:p>
          <w:p w14:paraId="2BB69941" w14:textId="0A0C4E3D" w:rsidR="000C39A5" w:rsidRDefault="000C39A5" w:rsidP="000C39A5">
            <w:r w:rsidRPr="0030223E">
              <w:rPr>
                <w:b/>
              </w:rPr>
              <w:t>Population</w:t>
            </w:r>
            <w:r>
              <w:t xml:space="preserve">: </w:t>
            </w:r>
            <w:r w:rsidR="00853995">
              <w:t xml:space="preserve">Healthy </w:t>
            </w:r>
            <w:r w:rsidR="00853995" w:rsidRPr="00853995">
              <w:t>women aged 18–45 y with a singleton</w:t>
            </w:r>
            <w:r w:rsidR="00853995">
              <w:t xml:space="preserve"> </w:t>
            </w:r>
            <w:r w:rsidR="00853995" w:rsidRPr="00853995">
              <w:t>pregnancy, and between weeks 8 and 14 of gestation</w:t>
            </w:r>
            <w:r w:rsidR="00853995">
              <w:t>.</w:t>
            </w:r>
          </w:p>
          <w:p w14:paraId="52C37403" w14:textId="3B466E47" w:rsidR="00890808" w:rsidRPr="0030223E" w:rsidRDefault="000C39A5" w:rsidP="00B029D1">
            <w:r w:rsidRPr="0030223E">
              <w:rPr>
                <w:b/>
              </w:rPr>
              <w:t>Intervention</w:t>
            </w:r>
            <w:r>
              <w:t xml:space="preserve">: </w:t>
            </w:r>
            <w:r w:rsidR="00B029D1">
              <w:t>Women</w:t>
            </w:r>
            <w:r w:rsidR="00853995" w:rsidRPr="00853995">
              <w:t xml:space="preserve"> received counse</w:t>
            </w:r>
            <w:r w:rsidR="00853995">
              <w:t>l</w:t>
            </w:r>
            <w:r w:rsidR="00853995" w:rsidRPr="00853995">
              <w:t>ling and a wearable fitness</w:t>
            </w:r>
            <w:r w:rsidR="00853995">
              <w:t xml:space="preserve"> </w:t>
            </w:r>
            <w:r w:rsidR="00853995" w:rsidRPr="00853995">
              <w:t>tracker including dietary software. The intervention was targeted towards increasing</w:t>
            </w:r>
            <w:r w:rsidR="00853995">
              <w:t xml:space="preserve"> physical activity</w:t>
            </w:r>
            <w:r w:rsidR="00853995" w:rsidRPr="00853995">
              <w:t xml:space="preserve"> and modifying carbohydrate intake. Participants took part</w:t>
            </w:r>
            <w:r w:rsidR="00853995">
              <w:t xml:space="preserve"> </w:t>
            </w:r>
            <w:r w:rsidR="00853995" w:rsidRPr="00853995">
              <w:t>in a minimum of six 15- to</w:t>
            </w:r>
            <w:r w:rsidR="00317B34">
              <w:t xml:space="preserve"> 30-min one-on-one visits with </w:t>
            </w:r>
            <w:r w:rsidR="00853995" w:rsidRPr="00853995">
              <w:t>n</w:t>
            </w:r>
            <w:r w:rsidR="00853995">
              <w:t xml:space="preserve"> d</w:t>
            </w:r>
            <w:r w:rsidR="00853995" w:rsidRPr="00853995">
              <w:t>ietitian from no later than gestation wk 14 to</w:t>
            </w:r>
            <w:r w:rsidR="00853995">
              <w:t xml:space="preserve"> </w:t>
            </w:r>
            <w:r w:rsidR="00853995" w:rsidRPr="00853995">
              <w:t>childbirt</w:t>
            </w:r>
            <w:r w:rsidR="00B029D1">
              <w:t xml:space="preserve">h. Participants were weighed </w:t>
            </w:r>
            <w:r w:rsidR="00853995" w:rsidRPr="00853995">
              <w:t>at each face</w:t>
            </w:r>
            <w:r w:rsidR="00853995">
              <w:t>-</w:t>
            </w:r>
            <w:r w:rsidR="00853995" w:rsidRPr="00853995">
              <w:t>to-face session</w:t>
            </w:r>
            <w:r w:rsidR="00853995">
              <w:t xml:space="preserve"> and w</w:t>
            </w:r>
            <w:r w:rsidR="00853995" w:rsidRPr="00853995">
              <w:t>eight gain was plotted on an IOM weight-gain</w:t>
            </w:r>
            <w:r w:rsidR="00853995">
              <w:t xml:space="preserve"> </w:t>
            </w:r>
            <w:r w:rsidR="00853995" w:rsidRPr="00853995">
              <w:t>chart.</w:t>
            </w:r>
          </w:p>
        </w:tc>
        <w:tc>
          <w:tcPr>
            <w:tcW w:w="5664" w:type="dxa"/>
          </w:tcPr>
          <w:p w14:paraId="2E042F92" w14:textId="77777777" w:rsidR="00853995" w:rsidRDefault="00853995" w:rsidP="000C39A5">
            <w:r>
              <w:t>Intervention versus control:</w:t>
            </w:r>
          </w:p>
          <w:p w14:paraId="0A5227A3" w14:textId="0322FEBE" w:rsidR="00853995" w:rsidRDefault="00853995" w:rsidP="0030223E">
            <w:pPr>
              <w:pStyle w:val="bullet"/>
            </w:pPr>
            <w:r>
              <w:t>Mean gestational weight gain: 5.3±1.8 vs 5.9±1.5</w:t>
            </w:r>
          </w:p>
          <w:p w14:paraId="3FD1AC58" w14:textId="77777777" w:rsidR="00890808" w:rsidRDefault="00853995" w:rsidP="0030223E">
            <w:pPr>
              <w:pStyle w:val="bullet"/>
            </w:pPr>
            <w:r>
              <w:t>Weight gain exceeding IOM guidelines: 7/23 vs 15/24</w:t>
            </w:r>
          </w:p>
          <w:p w14:paraId="011E6D4F" w14:textId="6BC1F335" w:rsidR="00853995" w:rsidRDefault="00853995" w:rsidP="0030223E">
            <w:pPr>
              <w:pStyle w:val="bullet"/>
            </w:pPr>
            <w:r>
              <w:t xml:space="preserve">Gestational diabetes: </w:t>
            </w:r>
            <w:r w:rsidR="008E7994">
              <w:t>0/23 vs 1/24</w:t>
            </w:r>
          </w:p>
          <w:p w14:paraId="04B7B703" w14:textId="77777777" w:rsidR="008E7994" w:rsidRDefault="008E7994" w:rsidP="0030223E">
            <w:pPr>
              <w:pStyle w:val="bullet"/>
            </w:pPr>
            <w:r>
              <w:t>Gestational hypertension: 2/23 vs 0/24</w:t>
            </w:r>
          </w:p>
          <w:p w14:paraId="6DB93D33" w14:textId="6AF66DA6" w:rsidR="008E7994" w:rsidRDefault="008E7994" w:rsidP="0030223E">
            <w:pPr>
              <w:pStyle w:val="bullet"/>
            </w:pPr>
            <w:r>
              <w:t>Pre-eclampsia: 0/23 vs 1/24</w:t>
            </w:r>
          </w:p>
          <w:p w14:paraId="69CD7552" w14:textId="77777777" w:rsidR="00853995" w:rsidRDefault="00853995" w:rsidP="0030223E">
            <w:pPr>
              <w:pStyle w:val="bullet"/>
            </w:pPr>
            <w:r>
              <w:t>Caesarean section: 3/23 vs 2/24</w:t>
            </w:r>
          </w:p>
          <w:p w14:paraId="3FEA6F75" w14:textId="77777777" w:rsidR="00853995" w:rsidRDefault="00853995" w:rsidP="0030223E">
            <w:pPr>
              <w:pStyle w:val="bullet"/>
            </w:pPr>
            <w:r>
              <w:t>Preterm birth: 0/23 vs 1/24</w:t>
            </w:r>
          </w:p>
          <w:p w14:paraId="091BC085" w14:textId="77777777" w:rsidR="00853995" w:rsidRDefault="00853995" w:rsidP="0030223E">
            <w:pPr>
              <w:pStyle w:val="bullet"/>
            </w:pPr>
            <w:r>
              <w:t>Low birthweight: 0/23 vs 1/24</w:t>
            </w:r>
          </w:p>
          <w:p w14:paraId="2F467FD7" w14:textId="3053277B" w:rsidR="00853995" w:rsidRPr="000C39A5" w:rsidRDefault="00853995" w:rsidP="0030223E">
            <w:pPr>
              <w:pStyle w:val="bullet"/>
            </w:pPr>
            <w:r>
              <w:t>Macrosomia (&gt;4,000 g): 4/23 vs 6/24</w:t>
            </w:r>
          </w:p>
        </w:tc>
      </w:tr>
      <w:tr w:rsidR="00F14827" w:rsidRPr="00D00A59" w14:paraId="3BB29481" w14:textId="77777777" w:rsidTr="00312100">
        <w:trPr>
          <w:cantSplit/>
        </w:trPr>
        <w:tc>
          <w:tcPr>
            <w:tcW w:w="1417" w:type="dxa"/>
          </w:tcPr>
          <w:p w14:paraId="5847C567" w14:textId="1F045298" w:rsidR="00F14827" w:rsidRDefault="00F14827" w:rsidP="00A62770">
            <w:r>
              <w:t xml:space="preserve">Chan et al </w:t>
            </w:r>
            <w:r w:rsidR="00A90A55">
              <w:t>2018</w:t>
            </w:r>
            <w:r w:rsidR="00D07346">
              <w:fldChar w:fldCharType="begin">
                <w:fldData xml:space="preserve">PEVuZE5vdGU+PENpdGU+PEF1dGhvcj5DaGFuPC9BdXRob3I+PFllYXI+MjAxODwvWWVhcj48UmVj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==
</w:fldData>
              </w:fldChar>
            </w:r>
            <w:r w:rsidR="002747EA">
              <w:instrText xml:space="preserve"> ADDIN EN.CITE </w:instrText>
            </w:r>
            <w:r w:rsidR="002747EA">
              <w:fldChar w:fldCharType="begin">
                <w:fldData xml:space="preserve">PEVuZE5vdGU+PENpdGU+PEF1dGhvcj5DaGFuPC9BdXRob3I+PFllYXI+MjAxODwvWWVhcj48UmVj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==
</w:fldData>
              </w:fldChar>
            </w:r>
            <w:r w:rsidR="002747EA">
              <w:instrText xml:space="preserve"> ADDIN EN.CITE.DATA </w:instrText>
            </w:r>
            <w:r w:rsidR="002747EA">
              <w:fldChar w:fldCharType="end"/>
            </w:r>
            <w:r w:rsidR="00D07346">
              <w:fldChar w:fldCharType="separate"/>
            </w:r>
            <w:r w:rsidR="002747EA" w:rsidRPr="002747EA">
              <w:rPr>
                <w:noProof/>
                <w:vertAlign w:val="superscript"/>
              </w:rPr>
              <w:t>518</w:t>
            </w:r>
            <w:r w:rsidR="00D07346">
              <w:fldChar w:fldCharType="end"/>
            </w:r>
          </w:p>
          <w:p w14:paraId="6A85E389" w14:textId="22A3D144" w:rsidR="00A90A55" w:rsidRDefault="00A90A55" w:rsidP="00A62770">
            <w:r>
              <w:t>Hong Kong</w:t>
            </w:r>
          </w:p>
          <w:p w14:paraId="56D558F6" w14:textId="5B44C4E0" w:rsidR="00A90A55" w:rsidRPr="00A62770" w:rsidRDefault="00A90A55" w:rsidP="00A62770">
            <w:r w:rsidRPr="00A90A55">
              <w:t>NCT02368600</w:t>
            </w:r>
          </w:p>
        </w:tc>
        <w:tc>
          <w:tcPr>
            <w:tcW w:w="1562" w:type="dxa"/>
          </w:tcPr>
          <w:p w14:paraId="06D77BE1" w14:textId="77777777" w:rsidR="00F14827" w:rsidRDefault="00ED5189" w:rsidP="00A75579">
            <w:pPr>
              <w:rPr>
                <w:szCs w:val="18"/>
              </w:rPr>
            </w:pPr>
            <w:r>
              <w:rPr>
                <w:szCs w:val="18"/>
              </w:rPr>
              <w:t>Intervention 80</w:t>
            </w:r>
          </w:p>
          <w:p w14:paraId="51C2B101" w14:textId="0484633B" w:rsidR="00ED5189" w:rsidRPr="00D00A59" w:rsidRDefault="00ED5189" w:rsidP="00A75579">
            <w:pPr>
              <w:rPr>
                <w:szCs w:val="18"/>
              </w:rPr>
            </w:pPr>
            <w:r>
              <w:rPr>
                <w:szCs w:val="18"/>
              </w:rPr>
              <w:t>Control 86</w:t>
            </w:r>
          </w:p>
        </w:tc>
        <w:tc>
          <w:tcPr>
            <w:tcW w:w="5393" w:type="dxa"/>
          </w:tcPr>
          <w:p w14:paraId="16D3C1F2" w14:textId="77777777" w:rsidR="00A90A55" w:rsidRDefault="00A90A55" w:rsidP="00A75579">
            <w:r w:rsidRPr="0030223E">
              <w:rPr>
                <w:b/>
              </w:rPr>
              <w:t>Aim</w:t>
            </w:r>
            <w:r>
              <w:t>: To examine</w:t>
            </w:r>
            <w:r w:rsidRPr="00A90A55">
              <w:t xml:space="preserve"> whether a clinically proven lifestyle modification program (LMP) in early pregnancy was superior to routine antenatal care in improving GDM, maternal and infant outcomes. </w:t>
            </w:r>
          </w:p>
          <w:p w14:paraId="4B763061" w14:textId="77777777" w:rsidR="00A90A55" w:rsidRDefault="00A90A55" w:rsidP="00BB51A6">
            <w:r w:rsidRPr="0030223E">
              <w:rPr>
                <w:b/>
              </w:rPr>
              <w:t>Population</w:t>
            </w:r>
            <w:r>
              <w:t xml:space="preserve">: </w:t>
            </w:r>
            <w:r w:rsidRPr="00A90A55">
              <w:t xml:space="preserve">Chinese pregnant women at risk of GDM </w:t>
            </w:r>
            <w:r>
              <w:t xml:space="preserve">at or before 12 </w:t>
            </w:r>
            <w:r w:rsidRPr="00A90A55">
              <w:t>week</w:t>
            </w:r>
            <w:r>
              <w:t>s</w:t>
            </w:r>
            <w:r w:rsidRPr="00A90A55">
              <w:t xml:space="preserve"> gestation</w:t>
            </w:r>
            <w:r>
              <w:t>.</w:t>
            </w:r>
          </w:p>
          <w:p w14:paraId="3F0698B5" w14:textId="5A3AF5DF" w:rsidR="00356F00" w:rsidRDefault="00356F00" w:rsidP="00356F00">
            <w:r w:rsidRPr="0030223E">
              <w:rPr>
                <w:b/>
              </w:rPr>
              <w:t>Intervention</w:t>
            </w:r>
            <w:r>
              <w:t>: The interventi</w:t>
            </w:r>
            <w:r w:rsidRPr="008B59C4">
              <w:t xml:space="preserve">on group participated in a dietitian-led lifestyle intervention from ≤12 weeks </w:t>
            </w:r>
            <w:r>
              <w:t xml:space="preserve">to 24 weeks of gestation. Participants received bi-weekly face-to-face or phone consultations in the first 2 months and monthly face-to-face consultations afterwards till the end of the intervention. At the first face-to-face session, the dietitian discussed the specific dietary and lifestyle advices to achieve a desirable weight status with the participant. Each participant was given an individualised menu plan and healthy lifestyle booklets aiming at achieving a varied balanced diet with an emphasis on fruit and vegetables consumption, and intake of moderate-carbohydrate, low-fat, low-glycaemic index (GI) and low-calorific products in appropriate portions. </w:t>
            </w:r>
          </w:p>
          <w:p w14:paraId="350D52D3" w14:textId="28217B9E" w:rsidR="00F14827" w:rsidRPr="0030223E" w:rsidRDefault="00356F00" w:rsidP="00356F00">
            <w:r>
              <w:t xml:space="preserve">Participants were encouraged to see the exercise instructor at least once during the LMP. During the exercise consultation (~30 minutes), the exercise instructor designed a suitable exercise regime for the participant based on international guidelines. Participants were generally advised to do a 30-minute of light to moderate intensity of low impact aerobic exercise at least three times a week.  </w:t>
            </w:r>
          </w:p>
        </w:tc>
        <w:tc>
          <w:tcPr>
            <w:tcW w:w="5664" w:type="dxa"/>
          </w:tcPr>
          <w:p w14:paraId="4BBDA5F5" w14:textId="77777777" w:rsidR="00F14827" w:rsidRDefault="00C83357" w:rsidP="00356F00">
            <w:r>
              <w:t>Intervention versus control:</w:t>
            </w:r>
          </w:p>
          <w:p w14:paraId="632ADE3C" w14:textId="77777777" w:rsidR="00C83357" w:rsidRDefault="00C83357" w:rsidP="0030223E">
            <w:pPr>
              <w:pStyle w:val="bullet"/>
            </w:pPr>
            <w:r>
              <w:t>Gestational weight gain: 11.6±4.0 (n=76) vs 11.8±5.9 (n=81)</w:t>
            </w:r>
          </w:p>
          <w:p w14:paraId="563BD47D" w14:textId="31730633" w:rsidR="00C83357" w:rsidRDefault="00C83357" w:rsidP="0030223E">
            <w:pPr>
              <w:pStyle w:val="bullet"/>
            </w:pPr>
            <w:r>
              <w:t>Weight gain exceeding IOM guidelines: 14/76 vs 21/81</w:t>
            </w:r>
          </w:p>
          <w:p w14:paraId="7A3B56CA" w14:textId="77777777" w:rsidR="00C83357" w:rsidRDefault="00C83357" w:rsidP="0030223E">
            <w:pPr>
              <w:pStyle w:val="bullet"/>
            </w:pPr>
            <w:r>
              <w:t>Gestational diabetes: 20/80 vs 23/86</w:t>
            </w:r>
          </w:p>
          <w:p w14:paraId="0E548755" w14:textId="77777777" w:rsidR="00C83357" w:rsidRDefault="00C83357" w:rsidP="0030223E">
            <w:pPr>
              <w:pStyle w:val="bullet"/>
            </w:pPr>
            <w:r>
              <w:t>Gestational hypertension: 2/77 vs 1/84</w:t>
            </w:r>
          </w:p>
          <w:p w14:paraId="1CE6EDE0" w14:textId="77777777" w:rsidR="00C83357" w:rsidRDefault="00C83357" w:rsidP="0030223E">
            <w:pPr>
              <w:pStyle w:val="bullet"/>
            </w:pPr>
            <w:r>
              <w:t>Pre-eclampsia: 0/77 vs 1/84</w:t>
            </w:r>
          </w:p>
          <w:p w14:paraId="5F28AEA5" w14:textId="1DB92771" w:rsidR="00C83357" w:rsidRDefault="00C83357" w:rsidP="0030223E">
            <w:pPr>
              <w:pStyle w:val="bullet"/>
            </w:pPr>
            <w:r>
              <w:t>Caesarean section: 24/69 vs 16/78</w:t>
            </w:r>
          </w:p>
          <w:p w14:paraId="5827F810" w14:textId="1A30BE53" w:rsidR="00C83357" w:rsidRDefault="00975BD6" w:rsidP="0030223E">
            <w:pPr>
              <w:pStyle w:val="bullet"/>
            </w:pPr>
            <w:r>
              <w:t>Small for gestational age</w:t>
            </w:r>
            <w:r w:rsidR="00C83357">
              <w:t>: 12/77 vs 12/84</w:t>
            </w:r>
          </w:p>
          <w:p w14:paraId="748C12F3" w14:textId="77777777" w:rsidR="00C83357" w:rsidRDefault="00C83357" w:rsidP="0030223E">
            <w:pPr>
              <w:pStyle w:val="bullet"/>
            </w:pPr>
            <w:r>
              <w:t>Large for gestational age: 8/77 vs 6/84</w:t>
            </w:r>
          </w:p>
          <w:p w14:paraId="5B2F2BDD" w14:textId="5A060B69" w:rsidR="00C83357" w:rsidRPr="005B3B57" w:rsidRDefault="00C83357" w:rsidP="0030223E">
            <w:pPr>
              <w:pStyle w:val="bullet"/>
            </w:pPr>
            <w:r>
              <w:t>Macrosomia (&gt;4,000 g): 1/78 vs 2/85</w:t>
            </w:r>
          </w:p>
        </w:tc>
      </w:tr>
      <w:tr w:rsidR="00973D70" w:rsidRPr="00D00A59" w14:paraId="4BFFE76F" w14:textId="77777777" w:rsidTr="0030223E">
        <w:trPr>
          <w:cantSplit/>
        </w:trPr>
        <w:tc>
          <w:tcPr>
            <w:tcW w:w="1417" w:type="dxa"/>
          </w:tcPr>
          <w:p w14:paraId="54EF78C2" w14:textId="5A6CEFDE" w:rsidR="00973D70" w:rsidRPr="00D00A59" w:rsidRDefault="00973D70" w:rsidP="00E70A06">
            <w:r w:rsidRPr="00D00A59">
              <w:rPr>
                <w:noProof/>
              </w:rPr>
              <w:t>Dodd et al 2014a;</w:t>
            </w:r>
            <w:r w:rsidRPr="00D00A59">
              <w:rPr>
                <w:noProof/>
              </w:rPr>
              <w:fldChar w:fldCharType="begin">
                <w:fldData xml:space="preserve">PEVuZE5vdGU+PENpdGU+PEF1dGhvcj5Eb2RkPC9BdXRob3I+PFllYXI+MjAxNDwvWWVhcj48UmVj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</w:fldData>
              </w:fldChar>
            </w:r>
            <w:r w:rsidR="002747EA">
              <w:rPr>
                <w:noProof/>
              </w:rPr>
              <w:instrText xml:space="preserve"> ADDIN EN.CITE </w:instrText>
            </w:r>
            <w:r w:rsidR="002747EA">
              <w:rPr>
                <w:noProof/>
              </w:rPr>
              <w:fldChar w:fldCharType="begin">
                <w:fldData xml:space="preserve">PEVuZE5vdGU+PENpdGU+PEF1dGhvcj5Eb2RkPC9BdXRob3I+PFllYXI+MjAxNDwvWWVhcj48UmVj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</w:fldData>
              </w:fldChar>
            </w:r>
            <w:r w:rsidR="002747EA">
              <w:rPr>
                <w:noProof/>
              </w:rPr>
              <w:instrText xml:space="preserve"> ADDIN EN.CITE.DATA </w:instrText>
            </w:r>
            <w:r w:rsidR="002747EA">
              <w:rPr>
                <w:noProof/>
              </w:rPr>
            </w:r>
            <w:r w:rsidR="002747EA">
              <w:rPr>
                <w:noProof/>
              </w:rPr>
              <w:fldChar w:fldCharType="end"/>
            </w:r>
            <w:r w:rsidRPr="00D00A59">
              <w:rPr>
                <w:noProof/>
              </w:rPr>
            </w:r>
            <w:r w:rsidRPr="00D00A59">
              <w:rPr>
                <w:noProof/>
              </w:rPr>
              <w:fldChar w:fldCharType="separate"/>
            </w:r>
            <w:r w:rsidR="002747EA" w:rsidRPr="002747EA">
              <w:rPr>
                <w:noProof/>
                <w:vertAlign w:val="superscript"/>
              </w:rPr>
              <w:t>501</w:t>
            </w:r>
            <w:r w:rsidRPr="00D00A59">
              <w:rPr>
                <w:noProof/>
              </w:rPr>
              <w:fldChar w:fldCharType="end"/>
            </w:r>
            <w:r w:rsidRPr="00D00A59">
              <w:rPr>
                <w:noProof/>
              </w:rPr>
              <w:t xml:space="preserve"> Dodd et al 2014b;</w:t>
            </w:r>
            <w:r w:rsidRPr="00D00A59">
              <w:rPr>
                <w:noProof/>
              </w:rPr>
              <w:fldChar w:fldCharType="begin"/>
            </w:r>
            <w:r w:rsidR="002747EA">
              <w:rPr>
                <w:noProof/>
              </w:rPr>
              <w:instrText xml:space="preserve"> ADDIN EN.CITE &lt;EndNote&gt;&lt;Cite&gt;&lt;Author&gt;Dodd&lt;/Author&gt;&lt;Year&gt;2014&lt;/Year&gt;&lt;RecNum&gt;1080&lt;/RecNum&gt;&lt;DisplayText&gt;&lt;style face="superscript" font="Trebuchet MS" size="9"&gt;521&lt;/style&gt;&lt;/DisplayText&gt;&lt;record&gt;&lt;rec-number&gt;1080&lt;/rec-number&gt;&lt;foreign-keys&gt;&lt;key app="EN" db-id="exvasrfx2dtraoesasxp2szsxa2df502592x" timestamp="1552946472"&gt;1080&lt;/key&gt;&lt;key app="ENWeb" db-id=""&gt;0&lt;/key&gt;&lt;/foreign-keys&gt;&lt;ref-type name="Journal Article"&gt;17&lt;/ref-type&gt;&lt;contributors&gt;&lt;authors&gt;&lt;author&gt;Dodd, Jodie M.&lt;/author&gt;&lt;author&gt;Grivell, Rosalie M.&lt;/author&gt;&lt;author&gt;Owens, Julie A.&lt;/author&gt;&lt;/authors&gt;&lt;/contributors&gt;&lt;titles&gt;&lt;title&gt;Antenatal Dietary and Lifestyle Interventions for Women Who are Overweight or Obese: Outcomes from the LIMIT Randomized Trial&lt;/title&gt;&lt;secondary-title&gt;Current Nutrition Reports&lt;/secondary-title&gt;&lt;/titles&gt;&lt;periodical&gt;&lt;full-title&gt;Current Nutrition Reports&lt;/full-title&gt;&lt;/periodical&gt;&lt;pages&gt;392-399&lt;/pages&gt;&lt;volume&gt;3&lt;/volume&gt;&lt;number&gt;4&lt;/number&gt;&lt;section&gt;392&lt;/section&gt;&lt;dates&gt;&lt;year&gt;2014&lt;/year&gt;&lt;/dates&gt;&lt;isbn&gt;2161-3311&lt;/isbn&gt;&lt;urls&gt;&lt;/urls&gt;&lt;electronic-resource-num&gt;10.1007/s13668-014-0101-7&lt;/electronic-resource-num&gt;&lt;/record&gt;&lt;/Cite&gt;&lt;/EndNote&gt;</w:instrText>
            </w:r>
            <w:r w:rsidRPr="00D00A59">
              <w:rPr>
                <w:noProof/>
              </w:rPr>
              <w:fldChar w:fldCharType="separate"/>
            </w:r>
            <w:r w:rsidR="002747EA" w:rsidRPr="002747EA">
              <w:rPr>
                <w:noProof/>
                <w:vertAlign w:val="superscript"/>
              </w:rPr>
              <w:t>521</w:t>
            </w:r>
            <w:r w:rsidRPr="00D00A59">
              <w:rPr>
                <w:noProof/>
              </w:rPr>
              <w:fldChar w:fldCharType="end"/>
            </w:r>
            <w:r w:rsidRPr="00D00A59">
              <w:rPr>
                <w:noProof/>
              </w:rPr>
              <w:t xml:space="preserve"> Dodd et al 2015;</w:t>
            </w:r>
            <w:r w:rsidRPr="00D00A59">
              <w:rPr>
                <w:noProof/>
              </w:rPr>
              <w:fldChar w:fldCharType="begin"/>
            </w:r>
            <w:r w:rsidR="002747EA">
              <w:rPr>
                <w:noProof/>
              </w:rPr>
              <w:instrText xml:space="preserve"> ADDIN EN.CITE &lt;EndNote&gt;&lt;Cite&gt;&lt;Author&gt;Dodd&lt;/Author&gt;&lt;Year&gt;2015&lt;/Year&gt;&lt;RecNum&gt;1079&lt;/RecNum&gt;&lt;DisplayText&gt;&lt;style face="superscript" font="Trebuchet MS" size="9"&gt;543&lt;/style&gt;&lt;/DisplayText&gt;&lt;record&gt;&lt;rec-number&gt;1079&lt;/rec-number&gt;&lt;foreign-keys&gt;&lt;key app="EN" db-id="exvasrfx2dtraoesasxp2szsxa2df502592x" timestamp="1552946469"&gt;1079&lt;/key&gt;&lt;key app="ENWeb" db-id=""&gt;0&lt;/key&gt;&lt;/foreign-keys&gt;&lt;ref-type name="Journal Article"&gt;17&lt;/ref-type&gt;&lt;contributors&gt;&lt;authors&gt;&lt;author&gt;Dodd, Jodie M.&lt;/author&gt;&lt;author&gt;O’Brien, Cecelia M.&lt;/author&gt;&lt;author&gt;Grivell, Rosalie M.&lt;/author&gt;&lt;/authors&gt;&lt;/contributors&gt;&lt;titles&gt;&lt;title&gt;Modifying diet and physical activity to support pregnant women who are overweight or obese&lt;/title&gt;&lt;secondary-title&gt;Current Opinion in Clinical Nutrition and Metabolic Care&lt;/secondary-title&gt;&lt;/titles&gt;&lt;periodical&gt;&lt;full-title&gt;Current Opinion in Clinical Nutrition and Metabolic Care&lt;/full-title&gt;&lt;/periodical&gt;&lt;pages&gt;318-323&lt;/pages&gt;&lt;volume&gt;18&lt;/volume&gt;&lt;number&gt;3&lt;/number&gt;&lt;section&gt;318&lt;/section&gt;&lt;dates&gt;&lt;year&gt;2015&lt;/year&gt;&lt;/dates&gt;&lt;isbn&gt;1363-1950&lt;/isbn&gt;&lt;urls&gt;&lt;/urls&gt;&lt;electronic-resource-num&gt;10.1097/mco.0000000000000170&lt;/electronic-resource-num&gt;&lt;/record&gt;&lt;/Cite&gt;&lt;/EndNote&gt;</w:instrText>
            </w:r>
            <w:r w:rsidRPr="00D00A59">
              <w:rPr>
                <w:noProof/>
              </w:rPr>
              <w:fldChar w:fldCharType="separate"/>
            </w:r>
            <w:r w:rsidR="002747EA" w:rsidRPr="002747EA">
              <w:rPr>
                <w:noProof/>
                <w:vertAlign w:val="superscript"/>
              </w:rPr>
              <w:t>543</w:t>
            </w:r>
            <w:r w:rsidRPr="00D00A59">
              <w:rPr>
                <w:noProof/>
              </w:rPr>
              <w:fldChar w:fldCharType="end"/>
            </w:r>
            <w:r w:rsidRPr="00D00A59">
              <w:rPr>
                <w:noProof/>
              </w:rPr>
              <w:t xml:space="preserve"> Dodd et al 2016</w:t>
            </w:r>
            <w:r w:rsidRPr="00D00A59">
              <w:fldChar w:fldCharType="begin">
                <w:fldData xml:space="preserve">PEVuZE5vdGU+PENpdGU+PEF1dGhvcj5Eb2RkPC9BdXRob3I+PFllYXI+MjAxNjwvWWVhcj48UmVj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=
</w:fldData>
              </w:fldChar>
            </w:r>
            <w:r w:rsidR="002747EA">
              <w:instrText xml:space="preserve"> ADDIN EN.CITE </w:instrText>
            </w:r>
            <w:r w:rsidR="002747EA">
              <w:fldChar w:fldCharType="begin">
                <w:fldData xml:space="preserve">PEVuZE5vdGU+PENpdGU+PEF1dGhvcj5Eb2RkPC9BdXRob3I+PFllYXI+MjAxNjwvWWVhcj48UmVj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=
</w:fldData>
              </w:fldChar>
            </w:r>
            <w:r w:rsidR="002747EA">
              <w:instrText xml:space="preserve"> ADDIN EN.CITE.DATA </w:instrText>
            </w:r>
            <w:r w:rsidR="002747EA">
              <w:fldChar w:fldCharType="end"/>
            </w:r>
            <w:r w:rsidRPr="00D00A59">
              <w:fldChar w:fldCharType="separate"/>
            </w:r>
            <w:r w:rsidR="002747EA" w:rsidRPr="002747EA">
              <w:rPr>
                <w:noProof/>
                <w:vertAlign w:val="superscript"/>
              </w:rPr>
              <w:t>544</w:t>
            </w:r>
            <w:r w:rsidRPr="00D00A59">
              <w:fldChar w:fldCharType="end"/>
            </w:r>
          </w:p>
          <w:p w14:paraId="01F88FA2" w14:textId="77777777" w:rsidR="00973D70" w:rsidRPr="00D00A59" w:rsidRDefault="00973D70" w:rsidP="00E70A06">
            <w:r w:rsidRPr="00D00A59">
              <w:t>LIMIT</w:t>
            </w:r>
          </w:p>
          <w:p w14:paraId="37AAF592" w14:textId="77777777" w:rsidR="00973D70" w:rsidRPr="00D00A59" w:rsidRDefault="00973D70" w:rsidP="00A62770">
            <w:pPr>
              <w:rPr>
                <w:szCs w:val="18"/>
              </w:rPr>
            </w:pPr>
            <w:r w:rsidRPr="00D00A59">
              <w:rPr>
                <w:szCs w:val="18"/>
              </w:rPr>
              <w:t>Australia</w:t>
            </w:r>
          </w:p>
        </w:tc>
        <w:tc>
          <w:tcPr>
            <w:tcW w:w="1562" w:type="dxa"/>
          </w:tcPr>
          <w:p w14:paraId="349BB2F7" w14:textId="77777777" w:rsidR="00973D70" w:rsidRPr="00D00A59" w:rsidRDefault="00973D70" w:rsidP="00A75579">
            <w:pPr>
              <w:rPr>
                <w:szCs w:val="18"/>
              </w:rPr>
            </w:pPr>
            <w:r w:rsidRPr="00D00A59">
              <w:rPr>
                <w:szCs w:val="18"/>
              </w:rPr>
              <w:t>Intervention 1108</w:t>
            </w:r>
          </w:p>
          <w:p w14:paraId="542D7ECD" w14:textId="77777777" w:rsidR="00973D70" w:rsidRPr="00D00A59" w:rsidRDefault="00973D70" w:rsidP="00A75579">
            <w:pPr>
              <w:rPr>
                <w:szCs w:val="18"/>
              </w:rPr>
            </w:pPr>
            <w:r w:rsidRPr="00D00A59">
              <w:rPr>
                <w:szCs w:val="18"/>
              </w:rPr>
              <w:t>Control 1104</w:t>
            </w:r>
          </w:p>
        </w:tc>
        <w:tc>
          <w:tcPr>
            <w:tcW w:w="5393" w:type="dxa"/>
          </w:tcPr>
          <w:p w14:paraId="70666CD7" w14:textId="77777777" w:rsidR="00973D70" w:rsidRPr="00D00A59" w:rsidRDefault="00973D70" w:rsidP="00A75579">
            <w:pPr>
              <w:rPr>
                <w:szCs w:val="18"/>
              </w:rPr>
            </w:pPr>
            <w:r w:rsidRPr="00D00A59">
              <w:rPr>
                <w:b/>
                <w:szCs w:val="18"/>
              </w:rPr>
              <w:t>Aim</w:t>
            </w:r>
            <w:r w:rsidRPr="00D00A59">
              <w:rPr>
                <w:szCs w:val="18"/>
              </w:rPr>
              <w:t xml:space="preserve">: To determine the effect of antenatal dietary and lifestyle interventions on health outcomes in overweight and obese pregnant women. </w:t>
            </w:r>
          </w:p>
          <w:p w14:paraId="246A634D" w14:textId="77777777" w:rsidR="00973D70" w:rsidRPr="00D00A59" w:rsidRDefault="00973D70" w:rsidP="00A75579">
            <w:pPr>
              <w:rPr>
                <w:szCs w:val="18"/>
              </w:rPr>
            </w:pPr>
            <w:r w:rsidRPr="00D00A59">
              <w:rPr>
                <w:b/>
                <w:szCs w:val="18"/>
              </w:rPr>
              <w:t>Population</w:t>
            </w:r>
            <w:r w:rsidRPr="00D00A59">
              <w:rPr>
                <w:szCs w:val="18"/>
              </w:rPr>
              <w:t>: Women with a singleton pregnancy, BMI ≥25 between 10+0 and 20+0 weeks.</w:t>
            </w:r>
          </w:p>
          <w:p w14:paraId="207049BB" w14:textId="77777777" w:rsidR="00973D70" w:rsidRPr="00D00A59" w:rsidRDefault="00973D70" w:rsidP="00A75579">
            <w:pPr>
              <w:rPr>
                <w:szCs w:val="18"/>
              </w:rPr>
            </w:pPr>
            <w:r w:rsidRPr="00D00A59">
              <w:rPr>
                <w:b/>
                <w:szCs w:val="18"/>
              </w:rPr>
              <w:t>Intervention</w:t>
            </w:r>
            <w:r w:rsidRPr="00D00A59">
              <w:rPr>
                <w:szCs w:val="18"/>
              </w:rPr>
              <w:t>: A comprehensive dietary and lifestyle intervention over the course of pregnancy including a combination of dietary (maintain balance of carbohydrates, fat and protein; reduce intake of foods high in refined carbohydrates and saturated fats; increase intake of fibre; aim for 2 servings of fruit, 5 servings of vegetables and 3 servings of dairy daily), exercise (increase walking and incidental activity), and behavioural strategies (goal setting, self-monitoring), delivered by a research dietitian and trained research assistants.</w:t>
            </w:r>
          </w:p>
        </w:tc>
        <w:tc>
          <w:tcPr>
            <w:tcW w:w="5664" w:type="dxa"/>
          </w:tcPr>
          <w:p w14:paraId="0EC94CB9" w14:textId="77777777" w:rsidR="00973D70" w:rsidRPr="00D00A59" w:rsidRDefault="00973D70" w:rsidP="00A75579">
            <w:pPr>
              <w:rPr>
                <w:szCs w:val="18"/>
              </w:rPr>
            </w:pPr>
            <w:r w:rsidRPr="00D00A59">
              <w:rPr>
                <w:szCs w:val="18"/>
              </w:rPr>
              <w:t xml:space="preserve">Intervention vs control: </w:t>
            </w:r>
          </w:p>
          <w:p w14:paraId="5B911B1D" w14:textId="77777777" w:rsidR="00973D70" w:rsidRPr="00D00A59" w:rsidRDefault="00973D70" w:rsidP="00A75579">
            <w:pPr>
              <w:pStyle w:val="bullet"/>
              <w:rPr>
                <w:szCs w:val="18"/>
              </w:rPr>
            </w:pPr>
            <w:r w:rsidRPr="00D00A59">
              <w:rPr>
                <w:szCs w:val="18"/>
              </w:rPr>
              <w:t>Gestational weight gain: 9.39±5.74 (n=897) vs 9.44±5.77 (n=871)</w:t>
            </w:r>
          </w:p>
          <w:p w14:paraId="68CA136E" w14:textId="77777777" w:rsidR="00973D70" w:rsidRPr="00D00A59" w:rsidRDefault="00973D70" w:rsidP="00A75579">
            <w:pPr>
              <w:pStyle w:val="bullet"/>
              <w:rPr>
                <w:szCs w:val="18"/>
              </w:rPr>
            </w:pPr>
            <w:r w:rsidRPr="00D00A59">
              <w:rPr>
                <w:szCs w:val="18"/>
              </w:rPr>
              <w:t>Excess gestational weight gain: 380/897 vs 368/871</w:t>
            </w:r>
          </w:p>
          <w:p w14:paraId="2B585262" w14:textId="77777777" w:rsidR="00973D70" w:rsidRPr="00D00A59" w:rsidRDefault="00973D70" w:rsidP="00A75579">
            <w:pPr>
              <w:pStyle w:val="bullet"/>
              <w:rPr>
                <w:szCs w:val="18"/>
              </w:rPr>
            </w:pPr>
            <w:r w:rsidRPr="00D00A59">
              <w:rPr>
                <w:szCs w:val="18"/>
              </w:rPr>
              <w:t>Gestational diabetes: 148/1080 vs 120/1073</w:t>
            </w:r>
          </w:p>
          <w:p w14:paraId="765D30E5" w14:textId="77777777" w:rsidR="00973D70" w:rsidRPr="00D00A59" w:rsidRDefault="00973D70" w:rsidP="00A75579">
            <w:pPr>
              <w:pStyle w:val="bullet"/>
              <w:rPr>
                <w:szCs w:val="18"/>
              </w:rPr>
            </w:pPr>
            <w:r w:rsidRPr="00D00A59">
              <w:rPr>
                <w:szCs w:val="18"/>
              </w:rPr>
              <w:t>Gestational hypertension: 101/1080 vs 94/1073</w:t>
            </w:r>
          </w:p>
          <w:p w14:paraId="7029C357" w14:textId="77777777" w:rsidR="00973D70" w:rsidRPr="00D00A59" w:rsidRDefault="00973D70" w:rsidP="00A75579">
            <w:pPr>
              <w:pStyle w:val="bullet"/>
              <w:rPr>
                <w:szCs w:val="18"/>
              </w:rPr>
            </w:pPr>
            <w:r w:rsidRPr="00D00A59">
              <w:rPr>
                <w:szCs w:val="18"/>
              </w:rPr>
              <w:t>Pre-eclampsia: 56/1080 vs 53/1073</w:t>
            </w:r>
          </w:p>
          <w:p w14:paraId="0D37CE14" w14:textId="77777777" w:rsidR="00973D70" w:rsidRPr="00D00A59" w:rsidRDefault="00973D70" w:rsidP="00A75579">
            <w:pPr>
              <w:pStyle w:val="bullet"/>
              <w:rPr>
                <w:szCs w:val="18"/>
              </w:rPr>
            </w:pPr>
            <w:r w:rsidRPr="00D00A59">
              <w:rPr>
                <w:szCs w:val="18"/>
              </w:rPr>
              <w:t>Large for gestational age: 203/1075 vs 224/1067</w:t>
            </w:r>
          </w:p>
          <w:p w14:paraId="30E99747" w14:textId="77777777" w:rsidR="00973D70" w:rsidRPr="00D00A59" w:rsidRDefault="00973D70" w:rsidP="00A75579">
            <w:pPr>
              <w:pStyle w:val="bullet"/>
              <w:rPr>
                <w:szCs w:val="18"/>
              </w:rPr>
            </w:pPr>
            <w:r w:rsidRPr="00D00A59">
              <w:rPr>
                <w:szCs w:val="18"/>
              </w:rPr>
              <w:t>Macrosomia (&gt;4000 g): 164/1075 vs 201/1067</w:t>
            </w:r>
          </w:p>
          <w:p w14:paraId="0C5D599C" w14:textId="77777777" w:rsidR="00973D70" w:rsidRPr="00D00A59" w:rsidRDefault="00973D70" w:rsidP="00A75579">
            <w:pPr>
              <w:pStyle w:val="bullet"/>
              <w:rPr>
                <w:szCs w:val="18"/>
              </w:rPr>
            </w:pPr>
            <w:r w:rsidRPr="00D00A59">
              <w:rPr>
                <w:szCs w:val="18"/>
              </w:rPr>
              <w:t>Macrosomia (&gt;4500g): 23/1075 vs 39/1067</w:t>
            </w:r>
          </w:p>
          <w:p w14:paraId="74436ED7" w14:textId="77777777" w:rsidR="00973D70" w:rsidRPr="00D00A59" w:rsidRDefault="00973D70" w:rsidP="00A75579">
            <w:pPr>
              <w:pStyle w:val="bullet"/>
              <w:rPr>
                <w:szCs w:val="18"/>
              </w:rPr>
            </w:pPr>
            <w:r w:rsidRPr="00D00A59">
              <w:rPr>
                <w:szCs w:val="18"/>
              </w:rPr>
              <w:t>Low birth weight (&lt;2500 g): 43/1075 vs 56/1067</w:t>
            </w:r>
          </w:p>
          <w:p w14:paraId="5A001EA6" w14:textId="77777777" w:rsidR="00973D70" w:rsidRPr="00D00A59" w:rsidRDefault="00973D70" w:rsidP="00A75579">
            <w:pPr>
              <w:pStyle w:val="bullet"/>
              <w:rPr>
                <w:szCs w:val="18"/>
              </w:rPr>
            </w:pPr>
            <w:r w:rsidRPr="00D00A59">
              <w:rPr>
                <w:szCs w:val="18"/>
              </w:rPr>
              <w:t>Apgar score &lt;7 at 5 minutes: 22/1075 vs 22/1067</w:t>
            </w:r>
          </w:p>
          <w:p w14:paraId="51A4998D" w14:textId="77777777" w:rsidR="00973D70" w:rsidRPr="00D00A59" w:rsidRDefault="00973D70" w:rsidP="00A75579">
            <w:pPr>
              <w:pStyle w:val="bullet"/>
              <w:rPr>
                <w:szCs w:val="18"/>
              </w:rPr>
            </w:pPr>
            <w:r w:rsidRPr="00D00A59">
              <w:rPr>
                <w:szCs w:val="18"/>
              </w:rPr>
              <w:t>Antenatal depression (EPDS score ≥12 at 36 weeks): 65/695 vs 62/687</w:t>
            </w:r>
          </w:p>
          <w:p w14:paraId="32A3887F" w14:textId="77777777" w:rsidR="00973D70" w:rsidRPr="00D00A59" w:rsidRDefault="00973D70" w:rsidP="00A75579">
            <w:pPr>
              <w:pStyle w:val="bullet"/>
              <w:rPr>
                <w:szCs w:val="18"/>
              </w:rPr>
            </w:pPr>
            <w:r w:rsidRPr="00D00A59">
              <w:rPr>
                <w:szCs w:val="18"/>
              </w:rPr>
              <w:t>Antenatal anxiety (STAI score ≥15 at 36 weeks): 110/694 vs 96/688</w:t>
            </w:r>
          </w:p>
          <w:p w14:paraId="46B8348C" w14:textId="77777777" w:rsidR="00973D70" w:rsidRPr="00D00A59" w:rsidRDefault="00973D70" w:rsidP="00A75579">
            <w:pPr>
              <w:pStyle w:val="bullet"/>
              <w:rPr>
                <w:szCs w:val="18"/>
              </w:rPr>
            </w:pPr>
            <w:r w:rsidRPr="00D00A59">
              <w:rPr>
                <w:szCs w:val="18"/>
              </w:rPr>
              <w:t>Postnatal depression (EPDS score ≥12 at 4 months): 47/597 vs 41/624</w:t>
            </w:r>
          </w:p>
          <w:p w14:paraId="23C4B27B" w14:textId="77777777" w:rsidR="00973D70" w:rsidRPr="00D00A59" w:rsidRDefault="00973D70" w:rsidP="00A75579">
            <w:pPr>
              <w:pStyle w:val="bullet"/>
              <w:rPr>
                <w:szCs w:val="18"/>
              </w:rPr>
            </w:pPr>
            <w:r w:rsidRPr="00D00A59">
              <w:rPr>
                <w:szCs w:val="18"/>
              </w:rPr>
              <w:t>Postnatal anxiety (STAI score ≥15 at 4 months): 83/596 vs 70/624</w:t>
            </w:r>
          </w:p>
        </w:tc>
      </w:tr>
      <w:tr w:rsidR="008D3C2C" w:rsidRPr="00D00A59" w14:paraId="45A16936" w14:textId="77777777" w:rsidTr="00312100">
        <w:trPr>
          <w:cantSplit/>
        </w:trPr>
        <w:tc>
          <w:tcPr>
            <w:tcW w:w="1417" w:type="dxa"/>
          </w:tcPr>
          <w:p w14:paraId="38B864EB" w14:textId="45EA69A6" w:rsidR="008D3C2C" w:rsidRDefault="008D3C2C" w:rsidP="00E70A06">
            <w:pPr>
              <w:rPr>
                <w:noProof/>
              </w:rPr>
            </w:pPr>
            <w:r>
              <w:rPr>
                <w:noProof/>
              </w:rPr>
              <w:t>Dodd et al 2019</w:t>
            </w:r>
            <w:r w:rsidR="00D07346">
              <w:rPr>
                <w:noProof/>
              </w:rPr>
              <w:fldChar w:fldCharType="begin"/>
            </w:r>
            <w:r w:rsidR="002747EA">
              <w:rPr>
                <w:noProof/>
              </w:rPr>
              <w:instrText xml:space="preserve"> ADDIN EN.CITE &lt;EndNote&gt;&lt;Cite&gt;&lt;Author&gt;Dodd&lt;/Author&gt;&lt;Year&gt;2019&lt;/Year&gt;&lt;RecNum&gt;1922&lt;/RecNum&gt;&lt;DisplayText&gt;&lt;style face="superscript" font="Trebuchet MS" size="9"&gt;484&lt;/style&gt;&lt;/DisplayText&gt;&lt;record&gt;&lt;rec-number&gt;1922&lt;/rec-number&gt;&lt;foreign-keys&gt;&lt;key app="EN" db-id="exvasrfx2dtraoesasxp2szsxa2df502592x" timestamp="1588560368"&gt;1922&lt;/key&gt;&lt;key app="ENWeb" db-id=""&gt;0&lt;/key&gt;&lt;/foreign-keys&gt;&lt;ref-type name="Journal Article"&gt;17&lt;/ref-type&gt;&lt;contributors&gt;&lt;authors&gt;&lt;author&gt;Dodd, J. M.&lt;/author&gt;&lt;author&gt;Deussen, A. R.&lt;/author&gt;&lt;author&gt;Louise, J.&lt;/author&gt;&lt;/authors&gt;&lt;/contributors&gt;&lt;auth-address&gt;Discipline of Obstetrics &amp;amp; Gynaecology, and Robinson Research Institute, The University of Adelaide, Adelaide, SA 5006, Australia.&amp;#xD;Department of Perinatal Medicine Women&amp;apos;s and Children&amp;apos;s Hospital, North Adelaide, Adelaide, SA 5006, Australia.&lt;/auth-address&gt;&lt;titles&gt;&lt;title&gt;A randomised trial to optimise gestational weight gain and improve maternal and infant health outcomes through antenatal dietary, lifestyle and exercise advice: The OPTIMISE randomised trial&lt;/title&gt;&lt;secondary-title&gt;Nutrients&lt;/secondary-title&gt;&lt;/titles&gt;&lt;periodical&gt;&lt;full-title&gt;Nutrients&lt;/full-title&gt;&lt;/periodical&gt;&lt;volume&gt;11&lt;/volume&gt;&lt;number&gt;12&lt;/number&gt;&lt;edition&gt;2019/12/08&lt;/edition&gt;&lt;keywords&gt;&lt;keyword&gt;dietary and lifestyle intervention&lt;/keyword&gt;&lt;keyword&gt;gestational weight gain&lt;/keyword&gt;&lt;keyword&gt;randomised controlled trial&lt;/keyword&gt;&lt;/keywords&gt;&lt;dates&gt;&lt;year&gt;2019&lt;/year&gt;&lt;pub-dates&gt;&lt;date&gt;Dec 2&lt;/date&gt;&lt;/pub-dates&gt;&lt;/dates&gt;&lt;isbn&gt;2072-6643 (Electronic)&amp;#xD;2072-6643 (Linking)&lt;/isbn&gt;&lt;accession-num&gt;31810217&lt;/accession-num&gt;&lt;urls&gt;&lt;related-urls&gt;&lt;url&gt;https://www.ncbi.nlm.nih.gov/pubmed/31810217&lt;/url&gt;&lt;/related-urls&gt;&lt;/urls&gt;&lt;custom2&gt;PMC6949931&lt;/custom2&gt;&lt;electronic-resource-num&gt;10.3390/nu11122911&lt;/electronic-resource-num&gt;&lt;/record&gt;&lt;/Cite&gt;&lt;/EndNote&gt;</w:instrText>
            </w:r>
            <w:r w:rsidR="00D07346">
              <w:rPr>
                <w:noProof/>
              </w:rPr>
              <w:fldChar w:fldCharType="separate"/>
            </w:r>
            <w:r w:rsidR="002747EA" w:rsidRPr="002747EA">
              <w:rPr>
                <w:noProof/>
                <w:vertAlign w:val="superscript"/>
              </w:rPr>
              <w:t>484</w:t>
            </w:r>
            <w:r w:rsidR="00D07346">
              <w:rPr>
                <w:noProof/>
              </w:rPr>
              <w:fldChar w:fldCharType="end"/>
            </w:r>
          </w:p>
          <w:p w14:paraId="46761379" w14:textId="77777777" w:rsidR="008D3C2C" w:rsidRDefault="008D3C2C" w:rsidP="00E70A06">
            <w:pPr>
              <w:rPr>
                <w:noProof/>
              </w:rPr>
            </w:pPr>
            <w:r>
              <w:rPr>
                <w:noProof/>
              </w:rPr>
              <w:t xml:space="preserve">OPTIMISE </w:t>
            </w:r>
          </w:p>
          <w:p w14:paraId="5EB6C43B" w14:textId="3990079C" w:rsidR="008D3C2C" w:rsidRPr="00D00A59" w:rsidRDefault="008D3C2C" w:rsidP="00E70A06">
            <w:pPr>
              <w:rPr>
                <w:noProof/>
              </w:rPr>
            </w:pPr>
            <w:r>
              <w:rPr>
                <w:noProof/>
              </w:rPr>
              <w:t>Australia</w:t>
            </w:r>
          </w:p>
        </w:tc>
        <w:tc>
          <w:tcPr>
            <w:tcW w:w="1562" w:type="dxa"/>
          </w:tcPr>
          <w:p w14:paraId="2364088A" w14:textId="77777777" w:rsidR="008D3C2C" w:rsidRDefault="008D3C2C" w:rsidP="00A75579">
            <w:pPr>
              <w:rPr>
                <w:szCs w:val="18"/>
              </w:rPr>
            </w:pPr>
            <w:r>
              <w:rPr>
                <w:szCs w:val="18"/>
              </w:rPr>
              <w:t>Intervention 316</w:t>
            </w:r>
          </w:p>
          <w:p w14:paraId="2492E679" w14:textId="0B807945" w:rsidR="008D3C2C" w:rsidRPr="00D00A59" w:rsidRDefault="008D3C2C" w:rsidP="00A75579">
            <w:pPr>
              <w:rPr>
                <w:szCs w:val="18"/>
              </w:rPr>
            </w:pPr>
            <w:r>
              <w:rPr>
                <w:szCs w:val="18"/>
              </w:rPr>
              <w:t>Control 313</w:t>
            </w:r>
          </w:p>
        </w:tc>
        <w:tc>
          <w:tcPr>
            <w:tcW w:w="5393" w:type="dxa"/>
          </w:tcPr>
          <w:p w14:paraId="7732842E" w14:textId="77777777" w:rsidR="008D3C2C" w:rsidRDefault="008D3C2C" w:rsidP="008D3C2C">
            <w:r w:rsidRPr="0030223E">
              <w:rPr>
                <w:b/>
              </w:rPr>
              <w:t>Aim</w:t>
            </w:r>
            <w:r>
              <w:t>: T</w:t>
            </w:r>
            <w:r w:rsidRPr="008D3C2C">
              <w:t xml:space="preserve">o evaluate the effect of dietary and exercise advice among pregnant women of normal body mass index (BMI), on pregnancy and birth outcomes. </w:t>
            </w:r>
          </w:p>
          <w:p w14:paraId="050AFE0A" w14:textId="77777777" w:rsidR="008D3C2C" w:rsidRDefault="008D3C2C" w:rsidP="008D3C2C">
            <w:r w:rsidRPr="0030223E">
              <w:rPr>
                <w:b/>
              </w:rPr>
              <w:t>Population</w:t>
            </w:r>
            <w:r>
              <w:t xml:space="preserve">: </w:t>
            </w:r>
            <w:r w:rsidRPr="008D3C2C">
              <w:t>Pregnant women with a body mass index in the healthy weight range (</w:t>
            </w:r>
            <w:r>
              <w:t xml:space="preserve">BMI </w:t>
            </w:r>
            <w:r w:rsidRPr="008D3C2C">
              <w:t xml:space="preserve">18.5-24.9). </w:t>
            </w:r>
          </w:p>
          <w:p w14:paraId="795E9DC5" w14:textId="339A3E11" w:rsidR="005E2F62" w:rsidRPr="0030223E" w:rsidRDefault="008D3C2C" w:rsidP="0030223E">
            <w:r w:rsidRPr="0030223E">
              <w:rPr>
                <w:b/>
              </w:rPr>
              <w:t>Intervention</w:t>
            </w:r>
            <w:r>
              <w:t xml:space="preserve">: </w:t>
            </w:r>
            <w:r w:rsidRPr="008D3C2C">
              <w:t>The dietitian-led dietary and lifestyle intervention over the course of pregnancy was based on the Aus</w:t>
            </w:r>
            <w:r w:rsidR="005E2F62">
              <w:t xml:space="preserve">tralian Guide to Healthy Eating, </w:t>
            </w:r>
            <w:r w:rsidR="005E2F62" w:rsidRPr="0030223E">
              <w:t>while specifically maintaining a balance of carbohydrates, fat and protein, and encouraging women to reduce their intake of energy dense and non-core foods high in refined carbohydrates and saturated fats. Women were advised to increase their intake of fibre, and to consume two servings of fruit, five servings of vegetables and three servings of dairy each day</w:t>
            </w:r>
            <w:r w:rsidR="00317B34">
              <w:t>.</w:t>
            </w:r>
          </w:p>
          <w:p w14:paraId="32A07E09" w14:textId="39F62946" w:rsidR="008D3C2C" w:rsidRPr="0030223E" w:rsidRDefault="00317B34" w:rsidP="00317B34">
            <w:r w:rsidRPr="00317B34">
              <w:t>The initial planning session with a research dietitian provided women with written dietary and activity</w:t>
            </w:r>
            <w:r>
              <w:t xml:space="preserve"> </w:t>
            </w:r>
            <w:r w:rsidRPr="00317B34">
              <w:t>information, an individual diet and physical activity plan, recipe book and example menu plans.</w:t>
            </w:r>
            <w:r>
              <w:t xml:space="preserve"> </w:t>
            </w:r>
            <w:r w:rsidRPr="00317B34">
              <w:t>Women were encouraged to set achievable goals for dietary and exercise change, supported to make</w:t>
            </w:r>
            <w:r>
              <w:t xml:space="preserve"> </w:t>
            </w:r>
            <w:r w:rsidRPr="00317B34">
              <w:t>these lifestyle changes and to self-monitor their progress, using a SMART goals approach.</w:t>
            </w:r>
          </w:p>
        </w:tc>
        <w:tc>
          <w:tcPr>
            <w:tcW w:w="5664" w:type="dxa"/>
          </w:tcPr>
          <w:p w14:paraId="2D7C7480" w14:textId="77777777" w:rsidR="008D3C2C" w:rsidRDefault="008D3C2C" w:rsidP="008D3C2C">
            <w:r>
              <w:t>Intervention vs control:</w:t>
            </w:r>
          </w:p>
          <w:p w14:paraId="11FF4170" w14:textId="7D496364" w:rsidR="009D2A4B" w:rsidRDefault="009D2A4B" w:rsidP="0030223E">
            <w:pPr>
              <w:pStyle w:val="bullet"/>
            </w:pPr>
            <w:r>
              <w:t>Gestational weight gain: 11.32±3.96 vs 11.70±3.78</w:t>
            </w:r>
          </w:p>
          <w:p w14:paraId="0376F5EF" w14:textId="77777777" w:rsidR="009D2A4B" w:rsidRDefault="009D2A4B" w:rsidP="0030223E">
            <w:pPr>
              <w:pStyle w:val="bullet"/>
            </w:pPr>
            <w:r>
              <w:t>Weight gain exceeding IOM guidelines: 28/316 vs 41/313</w:t>
            </w:r>
          </w:p>
          <w:p w14:paraId="4879143F" w14:textId="75C501C0" w:rsidR="009D2A4B" w:rsidRDefault="009D2A4B" w:rsidP="0030223E">
            <w:pPr>
              <w:pStyle w:val="bullet"/>
            </w:pPr>
            <w:r>
              <w:t>Gestational diabetes: 39/316 vs 39/313</w:t>
            </w:r>
          </w:p>
          <w:p w14:paraId="05C57605" w14:textId="77777777" w:rsidR="009D2A4B" w:rsidRDefault="009D2A4B" w:rsidP="0030223E">
            <w:pPr>
              <w:pStyle w:val="bullet"/>
            </w:pPr>
            <w:r>
              <w:t>Gestational hypertension: 5/316 vs 4/313</w:t>
            </w:r>
          </w:p>
          <w:p w14:paraId="7F5479B0" w14:textId="44AD53EA" w:rsidR="009D2A4B" w:rsidRDefault="009D2A4B" w:rsidP="0030223E">
            <w:pPr>
              <w:pStyle w:val="bullet"/>
            </w:pPr>
            <w:r>
              <w:t>Pre-eclampsia: 6/316 vs 9/313</w:t>
            </w:r>
          </w:p>
          <w:p w14:paraId="21E12354" w14:textId="327B1B61" w:rsidR="009D2A4B" w:rsidRDefault="009D2A4B" w:rsidP="0030223E">
            <w:pPr>
              <w:pStyle w:val="bullet"/>
            </w:pPr>
            <w:r>
              <w:t>Caesarean section: 41/316 vs 45/313</w:t>
            </w:r>
          </w:p>
          <w:p w14:paraId="37D638BF" w14:textId="676172D8" w:rsidR="009D2A4B" w:rsidRDefault="009D2A4B" w:rsidP="0030223E">
            <w:pPr>
              <w:pStyle w:val="bullet"/>
            </w:pPr>
            <w:r>
              <w:t>Preterm birth: 23/316 vs 20/313</w:t>
            </w:r>
          </w:p>
          <w:p w14:paraId="6E7FAED1" w14:textId="77777777" w:rsidR="008D3C2C" w:rsidRDefault="008853CC" w:rsidP="0030223E">
            <w:pPr>
              <w:pStyle w:val="bullet"/>
            </w:pPr>
            <w:r>
              <w:t>Macrosomia (&gt;4,000g): 24/316 vs 26/313</w:t>
            </w:r>
          </w:p>
          <w:p w14:paraId="3AA3073E" w14:textId="58958C62" w:rsidR="009D2A4B" w:rsidRDefault="009D2A4B" w:rsidP="0030223E">
            <w:pPr>
              <w:pStyle w:val="bullet"/>
            </w:pPr>
            <w:r>
              <w:t>Low birthweight: 20/316 vs 15/313</w:t>
            </w:r>
          </w:p>
          <w:p w14:paraId="379A36C5" w14:textId="77777777" w:rsidR="008853CC" w:rsidRDefault="008853CC" w:rsidP="0030223E">
            <w:pPr>
              <w:pStyle w:val="bullet"/>
            </w:pPr>
            <w:r>
              <w:t>Large for gestational age: 22/316 vs 25/313</w:t>
            </w:r>
          </w:p>
          <w:p w14:paraId="520FDD16" w14:textId="7F3DE573" w:rsidR="009D2A4B" w:rsidRPr="008D3C2C" w:rsidRDefault="009D2A4B" w:rsidP="0030223E">
            <w:pPr>
              <w:pStyle w:val="bullet"/>
            </w:pPr>
            <w:r>
              <w:t>Small for gestational age: 21/</w:t>
            </w:r>
            <w:r w:rsidR="008853CC">
              <w:t xml:space="preserve">316 vs </w:t>
            </w:r>
            <w:r>
              <w:t>25/313</w:t>
            </w:r>
          </w:p>
        </w:tc>
      </w:tr>
      <w:tr w:rsidR="00973D70" w:rsidRPr="00D00A59" w14:paraId="7ED1E08B" w14:textId="77777777" w:rsidTr="0030223E">
        <w:trPr>
          <w:cantSplit/>
        </w:trPr>
        <w:tc>
          <w:tcPr>
            <w:tcW w:w="1417" w:type="dxa"/>
          </w:tcPr>
          <w:p w14:paraId="335E637E" w14:textId="1772426C" w:rsidR="00973D70" w:rsidRPr="00D00A59" w:rsidRDefault="00973D70" w:rsidP="00E70A06">
            <w:r w:rsidRPr="00654EEB">
              <w:t>Gallagher et al 2018</w:t>
            </w:r>
            <w:r w:rsidRPr="00D00A59">
              <w:fldChar w:fldCharType="begin"/>
            </w:r>
            <w:r w:rsidR="002747EA">
              <w:instrText xml:space="preserve"> ADDIN EN.CITE &lt;EndNote&gt;&lt;Cite&gt;&lt;Author&gt;Gallagher&lt;/Author&gt;&lt;Year&gt;2018&lt;/Year&gt;&lt;RecNum&gt;744&lt;/RecNum&gt;&lt;DisplayText&gt;&lt;style face="superscript" font="Trebuchet MS" size="9"&gt;502&lt;/style&gt;&lt;/DisplayText&gt;&lt;record&gt;&lt;rec-number&gt;744&lt;/rec-number&gt;&lt;foreign-keys&gt;&lt;key app="EN" db-id="exvasrfx2dtraoesasxp2szsxa2df502592x" timestamp="1541467879"&gt;744&lt;/key&gt;&lt;key app="ENWeb" db-id=""&gt;0&lt;/key&gt;&lt;/foreign-keys&gt;&lt;ref-type name="Journal Article"&gt;17&lt;/ref-type&gt;&lt;contributors&gt;&lt;authors&gt;&lt;author&gt;Gallagher, Dympna&lt;/author&gt;&lt;author&gt;Rosenn, Barak&lt;/author&gt;&lt;author&gt;Toro-Ramos, Tatiana&lt;/author&gt;&lt;author&gt;Paley, Charles&lt;/author&gt;&lt;author&gt;Gidwani, Sonia&lt;/author&gt;&lt;author&gt;Horowitz, Michelle&lt;/author&gt;&lt;author&gt;Crane, Janet&lt;/author&gt;&lt;author&gt;Lin, Susan&lt;/author&gt;&lt;author&gt;Thornton, John C.&lt;/author&gt;&lt;author&gt;Pi-Sunyer, Xavier&lt;/author&gt;&lt;/authors&gt;&lt;/contributors&gt;&lt;titles&gt;&lt;title&gt;Greater Neonatal Fat-Free Mass and Similar Fat Mass Following a Randomized Trial to Control Excess Gestational Weight Gain&lt;/title&gt;&lt;secondary-title&gt;Obesity&lt;/secondary-title&gt;&lt;/titles&gt;&lt;periodical&gt;&lt;full-title&gt;Obesity&lt;/full-title&gt;&lt;/periodical&gt;&lt;pages&gt;578-587&lt;/pages&gt;&lt;volume&gt;26&lt;/volume&gt;&lt;number&gt;3&lt;/number&gt;&lt;section&gt;578&lt;/section&gt;&lt;dates&gt;&lt;year&gt;2018&lt;/year&gt;&lt;/dates&gt;&lt;isbn&gt;19307381&lt;/isbn&gt;&lt;urls&gt;&lt;/urls&gt;&lt;electronic-resource-num&gt;10.1002/oby.22079&lt;/electronic-resource-num&gt;&lt;/record&gt;&lt;/Cite&gt;&lt;/EndNote&gt;</w:instrText>
            </w:r>
            <w:r w:rsidRPr="00D00A59">
              <w:fldChar w:fldCharType="separate"/>
            </w:r>
            <w:r w:rsidR="002747EA" w:rsidRPr="002747EA">
              <w:rPr>
                <w:noProof/>
                <w:vertAlign w:val="superscript"/>
              </w:rPr>
              <w:t>502</w:t>
            </w:r>
            <w:r w:rsidRPr="00D00A59">
              <w:fldChar w:fldCharType="end"/>
            </w:r>
          </w:p>
          <w:p w14:paraId="471BAE44" w14:textId="77777777" w:rsidR="00973D70" w:rsidRPr="00D00A59" w:rsidRDefault="00973D70" w:rsidP="00A62770">
            <w:pPr>
              <w:rPr>
                <w:szCs w:val="18"/>
              </w:rPr>
            </w:pPr>
            <w:r w:rsidRPr="00D00A59">
              <w:rPr>
                <w:szCs w:val="18"/>
              </w:rPr>
              <w:t>LIFT</w:t>
            </w:r>
          </w:p>
          <w:p w14:paraId="0BF94A36" w14:textId="77777777" w:rsidR="00973D70" w:rsidRPr="00D00A59" w:rsidRDefault="00973D70" w:rsidP="00A62770">
            <w:pPr>
              <w:rPr>
                <w:szCs w:val="18"/>
              </w:rPr>
            </w:pPr>
            <w:r w:rsidRPr="00D00A59">
              <w:rPr>
                <w:szCs w:val="18"/>
              </w:rPr>
              <w:t>United States</w:t>
            </w:r>
          </w:p>
        </w:tc>
        <w:tc>
          <w:tcPr>
            <w:tcW w:w="1562" w:type="dxa"/>
          </w:tcPr>
          <w:p w14:paraId="75A0B57B" w14:textId="77777777" w:rsidR="00973D70" w:rsidRPr="00D00A59" w:rsidRDefault="00973D70" w:rsidP="00A75579">
            <w:pPr>
              <w:rPr>
                <w:szCs w:val="18"/>
              </w:rPr>
            </w:pPr>
            <w:r w:rsidRPr="00D00A59">
              <w:rPr>
                <w:szCs w:val="18"/>
              </w:rPr>
              <w:t>Intervention 103</w:t>
            </w:r>
          </w:p>
          <w:p w14:paraId="315F34E8" w14:textId="77777777" w:rsidR="00973D70" w:rsidRPr="00D00A59" w:rsidRDefault="00973D70" w:rsidP="00A75579">
            <w:pPr>
              <w:rPr>
                <w:szCs w:val="18"/>
              </w:rPr>
            </w:pPr>
            <w:r w:rsidRPr="00D00A59">
              <w:rPr>
                <w:szCs w:val="18"/>
              </w:rPr>
              <w:t>Control 105</w:t>
            </w:r>
          </w:p>
        </w:tc>
        <w:tc>
          <w:tcPr>
            <w:tcW w:w="5393" w:type="dxa"/>
          </w:tcPr>
          <w:p w14:paraId="2C7D80A0" w14:textId="77777777" w:rsidR="00973D70" w:rsidRPr="00D00A59" w:rsidRDefault="00973D70" w:rsidP="00A75579">
            <w:pPr>
              <w:rPr>
                <w:szCs w:val="18"/>
              </w:rPr>
            </w:pPr>
            <w:r w:rsidRPr="00D00A59">
              <w:rPr>
                <w:b/>
                <w:szCs w:val="18"/>
              </w:rPr>
              <w:t>Aim</w:t>
            </w:r>
            <w:r w:rsidRPr="00D00A59">
              <w:rPr>
                <w:szCs w:val="18"/>
              </w:rPr>
              <w:t>: To determine the effectiveness of controlling maternal gestational weight gain in the second and third trimesters on neonate body composition.</w:t>
            </w:r>
          </w:p>
          <w:p w14:paraId="65BC3385" w14:textId="77777777" w:rsidR="00973D70" w:rsidRPr="00D00A59" w:rsidRDefault="00973D70" w:rsidP="00A75579">
            <w:pPr>
              <w:rPr>
                <w:szCs w:val="18"/>
              </w:rPr>
            </w:pPr>
            <w:r w:rsidRPr="00D00A59">
              <w:rPr>
                <w:b/>
                <w:szCs w:val="18"/>
              </w:rPr>
              <w:t>Population</w:t>
            </w:r>
            <w:r w:rsidRPr="00D00A59">
              <w:rPr>
                <w:szCs w:val="18"/>
              </w:rPr>
              <w:t>: Healthy women with a singleton pregnancy, BMI ≥25 at weeks 9</w:t>
            </w:r>
            <w:r w:rsidRPr="00D00A59">
              <w:rPr>
                <w:szCs w:val="18"/>
                <w:vertAlign w:val="superscript"/>
              </w:rPr>
              <w:t>0</w:t>
            </w:r>
            <w:r w:rsidRPr="00D00A59">
              <w:rPr>
                <w:szCs w:val="18"/>
              </w:rPr>
              <w:t xml:space="preserve"> to 15</w:t>
            </w:r>
            <w:r w:rsidRPr="00D00A59">
              <w:rPr>
                <w:szCs w:val="18"/>
                <w:vertAlign w:val="superscript"/>
              </w:rPr>
              <w:t>6</w:t>
            </w:r>
            <w:r w:rsidRPr="00D00A59">
              <w:rPr>
                <w:szCs w:val="18"/>
              </w:rPr>
              <w:t>.</w:t>
            </w:r>
          </w:p>
          <w:p w14:paraId="00115468" w14:textId="77777777" w:rsidR="00973D70" w:rsidRPr="00D00A59" w:rsidRDefault="00973D70" w:rsidP="00A75579">
            <w:pPr>
              <w:pStyle w:val="RCTstable"/>
              <w:rPr>
                <w:sz w:val="18"/>
                <w:szCs w:val="18"/>
              </w:rPr>
            </w:pPr>
            <w:r w:rsidRPr="00D00A59">
              <w:rPr>
                <w:b/>
                <w:sz w:val="18"/>
                <w:szCs w:val="18"/>
              </w:rPr>
              <w:t>Intervention</w:t>
            </w:r>
            <w:r w:rsidRPr="00D00A59">
              <w:rPr>
                <w:sz w:val="18"/>
                <w:szCs w:val="18"/>
              </w:rPr>
              <w:t>: Immediately following randomisation, women attended an individual 60-minute ‘Introduction’ session with a nutritionist followed by individual visits every two weeks until birth. At the first session, several “tools” were provided including a calorie book, food scale, set of measuring cups and spoons, a portable, insulated food pouch, and a pedometer</w:t>
            </w:r>
            <w:r w:rsidRPr="00D00A59">
              <w:rPr>
                <w:rFonts w:eastAsiaTheme="majorEastAsia"/>
                <w:sz w:val="18"/>
                <w:szCs w:val="18"/>
              </w:rPr>
              <w:t xml:space="preserve"> and self-monitoring was encouraged.</w:t>
            </w:r>
          </w:p>
          <w:p w14:paraId="33DFBA27" w14:textId="77777777" w:rsidR="00973D70" w:rsidRPr="00D00A59" w:rsidRDefault="00973D70" w:rsidP="00A75579">
            <w:pPr>
              <w:pStyle w:val="RCTstable"/>
              <w:rPr>
                <w:sz w:val="18"/>
                <w:szCs w:val="18"/>
              </w:rPr>
            </w:pPr>
            <w:r w:rsidRPr="00D00A59">
              <w:rPr>
                <w:sz w:val="18"/>
                <w:szCs w:val="18"/>
              </w:rPr>
              <w:t>The website of the USDA’s Center for Nutrition and Policy Promotion was used to develop the individualised meal plans for each participant, in addition to using the nutrition guidelines from the Academy of Nutrition and Dietetics. Between visits, women self-monitored diet and exercise/physical activity.</w:t>
            </w:r>
          </w:p>
          <w:p w14:paraId="28F52FA1" w14:textId="77777777" w:rsidR="00973D70" w:rsidRPr="00D00A59" w:rsidRDefault="00973D70" w:rsidP="00A75579">
            <w:pPr>
              <w:pStyle w:val="RCTstable"/>
              <w:rPr>
                <w:sz w:val="18"/>
                <w:szCs w:val="18"/>
              </w:rPr>
            </w:pPr>
            <w:r w:rsidRPr="00D00A59">
              <w:rPr>
                <w:sz w:val="18"/>
                <w:szCs w:val="18"/>
              </w:rPr>
              <w:t xml:space="preserve">During the weeks when the participant did not have an individual face-to-face meeting with the nutritionist, there were one-to-two contacts per week by telephone or email. </w:t>
            </w:r>
          </w:p>
          <w:p w14:paraId="61310336" w14:textId="77777777" w:rsidR="00973D70" w:rsidRPr="00D00A59" w:rsidRDefault="00973D70" w:rsidP="00A75579">
            <w:pPr>
              <w:rPr>
                <w:szCs w:val="18"/>
              </w:rPr>
            </w:pPr>
            <w:r w:rsidRPr="00D00A59">
              <w:rPr>
                <w:szCs w:val="18"/>
              </w:rPr>
              <w:t>Voluntary group sessions open to all intervention participants were offered once every eight weeks. A session on adapting physical activity to different seasons and related challenges during pregnancy was taught by a certified prenatal exercise specialist.</w:t>
            </w:r>
          </w:p>
        </w:tc>
        <w:tc>
          <w:tcPr>
            <w:tcW w:w="5664" w:type="dxa"/>
          </w:tcPr>
          <w:p w14:paraId="305512A6" w14:textId="77777777" w:rsidR="00973D70" w:rsidRPr="00D00A59" w:rsidRDefault="00973D70" w:rsidP="00A75579">
            <w:pPr>
              <w:rPr>
                <w:szCs w:val="18"/>
              </w:rPr>
            </w:pPr>
            <w:r w:rsidRPr="00D00A59">
              <w:rPr>
                <w:szCs w:val="18"/>
              </w:rPr>
              <w:t>Intervention vs control:</w:t>
            </w:r>
          </w:p>
          <w:p w14:paraId="4AB93096" w14:textId="77777777" w:rsidR="00973D70" w:rsidRPr="00D00A59" w:rsidRDefault="00973D70" w:rsidP="00A75579">
            <w:pPr>
              <w:pStyle w:val="bullet"/>
              <w:rPr>
                <w:szCs w:val="18"/>
              </w:rPr>
            </w:pPr>
            <w:r w:rsidRPr="00D00A59">
              <w:rPr>
                <w:szCs w:val="18"/>
              </w:rPr>
              <w:t>Gestational weight gain: 7.89±4.07 (n=94) vs 9.67±4.17 (n=93)</w:t>
            </w:r>
          </w:p>
          <w:p w14:paraId="3D89D2DE" w14:textId="77777777" w:rsidR="00973D70" w:rsidRPr="00D00A59" w:rsidRDefault="00973D70" w:rsidP="00A75579">
            <w:pPr>
              <w:pStyle w:val="bullet"/>
              <w:rPr>
                <w:szCs w:val="18"/>
              </w:rPr>
            </w:pPr>
            <w:r w:rsidRPr="00D00A59">
              <w:rPr>
                <w:szCs w:val="18"/>
              </w:rPr>
              <w:t>Caesarean section: 29/97 vs 31/99</w:t>
            </w:r>
          </w:p>
          <w:p w14:paraId="6B6B6976" w14:textId="77777777" w:rsidR="00973D70" w:rsidRPr="00D00A59" w:rsidRDefault="00973D70" w:rsidP="00A75579">
            <w:pPr>
              <w:pStyle w:val="bullet"/>
              <w:rPr>
                <w:szCs w:val="18"/>
              </w:rPr>
            </w:pPr>
            <w:r w:rsidRPr="00D00A59">
              <w:rPr>
                <w:szCs w:val="18"/>
              </w:rPr>
              <w:t>Preterm birth: 5/97 vs 7/99</w:t>
            </w:r>
          </w:p>
          <w:p w14:paraId="12B9B367" w14:textId="77777777" w:rsidR="00973D70" w:rsidRPr="00D00A59" w:rsidRDefault="00973D70" w:rsidP="00A75579">
            <w:pPr>
              <w:pStyle w:val="bullet"/>
              <w:rPr>
                <w:szCs w:val="18"/>
              </w:rPr>
            </w:pPr>
            <w:r w:rsidRPr="00D00A59">
              <w:rPr>
                <w:szCs w:val="18"/>
              </w:rPr>
              <w:t>Small for gestational age: 8/97 vs 13/99</w:t>
            </w:r>
          </w:p>
          <w:p w14:paraId="792440AB" w14:textId="77777777" w:rsidR="00973D70" w:rsidRPr="00D00A59" w:rsidRDefault="00973D70" w:rsidP="00A75579">
            <w:pPr>
              <w:pStyle w:val="bullet"/>
              <w:rPr>
                <w:szCs w:val="18"/>
              </w:rPr>
            </w:pPr>
            <w:r w:rsidRPr="00D00A59">
              <w:rPr>
                <w:szCs w:val="18"/>
              </w:rPr>
              <w:t>Large for gestational age: 10/97 vs 6/99</w:t>
            </w:r>
          </w:p>
        </w:tc>
      </w:tr>
      <w:tr w:rsidR="00973D70" w:rsidRPr="00D00A59" w14:paraId="39C19C8E" w14:textId="77777777" w:rsidTr="0030223E">
        <w:trPr>
          <w:cantSplit/>
        </w:trPr>
        <w:tc>
          <w:tcPr>
            <w:tcW w:w="1417" w:type="dxa"/>
          </w:tcPr>
          <w:p w14:paraId="54A04196" w14:textId="0FF7EEED" w:rsidR="00973D70" w:rsidRPr="00D00A59" w:rsidRDefault="00973D70" w:rsidP="00A62770">
            <w:pPr>
              <w:rPr>
                <w:szCs w:val="18"/>
              </w:rPr>
            </w:pPr>
            <w:r w:rsidRPr="00654EEB">
              <w:t>Guelinckx et al 2010</w:t>
            </w:r>
            <w:r w:rsidRPr="00D00A59">
              <w:rPr>
                <w:szCs w:val="18"/>
              </w:rPr>
              <w:fldChar w:fldCharType="begin"/>
            </w:r>
            <w:r w:rsidR="002747EA">
              <w:rPr>
                <w:szCs w:val="18"/>
              </w:rPr>
              <w:instrText xml:space="preserve"> ADDIN EN.CITE &lt;EndNote&gt;&lt;Cite&gt;&lt;Author&gt;Guelinckx&lt;/Author&gt;&lt;Year&gt;2010&lt;/Year&gt;&lt;RecNum&gt;722&lt;/RecNum&gt;&lt;DisplayText&gt;&lt;style face="superscript" font="Trebuchet MS" size="9"&gt;511&lt;/style&gt;&lt;/DisplayText&gt;&lt;record&gt;&lt;rec-number&gt;722&lt;/rec-number&gt;&lt;foreign-keys&gt;&lt;key app="EN" db-id="exvasrfx2dtraoesasxp2szsxa2df502592x" timestamp="1541464777"&gt;722&lt;/key&gt;&lt;/foreign-keys&gt;&lt;ref-type name="Journal Article"&gt;17&lt;/ref-type&gt;&lt;contributors&gt;&lt;authors&gt;&lt;author&gt;Guelinckx, I.&lt;/author&gt;&lt;author&gt;Devlieger, R.&lt;/author&gt;&lt;author&gt;Mullie, P.&lt;/author&gt;&lt;author&gt;Vansant, G.&lt;/author&gt;&lt;/authors&gt;&lt;/contributors&gt;&lt;auth-address&gt;Department of Nutrition-Public Health Medicine, LFoRCe, Catholic University Leuven, Leuven, Belgium. isabelle.guelinckx@med.kuleuven.be&lt;/auth-address&gt;&lt;titles&gt;&lt;title&gt;Effect of lifestyle intervention on dietary habits, physical activity, and gestational weight gain in obese pregnant women: a randomized controlled trial&lt;/title&gt;&lt;secondary-title&gt;Am J Clin Nutr&lt;/secondary-title&gt;&lt;/titles&gt;&lt;periodical&gt;&lt;full-title&gt;Am J Clin Nutr&lt;/full-title&gt;&lt;/periodical&gt;&lt;pages&gt;373-80&lt;/pages&gt;&lt;volume&gt;91&lt;/volume&gt;&lt;number&gt;2&lt;/number&gt;&lt;edition&gt;2009/12/04&lt;/edition&gt;&lt;keywords&gt;&lt;keyword&gt;Adult&lt;/keyword&gt;&lt;keyword&gt;Behavior Therapy/*methods&lt;/keyword&gt;&lt;keyword&gt;Feeding Behavior/physiology&lt;/keyword&gt;&lt;keyword&gt;Female&lt;/keyword&gt;&lt;keyword&gt;Humans&lt;/keyword&gt;&lt;keyword&gt;Infant, Newborn&lt;/keyword&gt;&lt;keyword&gt;*Life Style&lt;/keyword&gt;&lt;keyword&gt;Motor Activity/physiology&lt;/keyword&gt;&lt;keyword&gt;Obesity/physiopathology/*therapy&lt;/keyword&gt;&lt;keyword&gt;Pregnancy&lt;/keyword&gt;&lt;keyword&gt;Pregnancy Complications/physiopathology/*therapy&lt;/keyword&gt;&lt;keyword&gt;Prenatal Nutritional Physiological Phenomena&lt;/keyword&gt;&lt;keyword&gt;Weight Gain/*physiology&lt;/keyword&gt;&lt;/keywords&gt;&lt;dates&gt;&lt;year&gt;2010&lt;/year&gt;&lt;pub-dates&gt;&lt;date&gt;Feb&lt;/date&gt;&lt;/pub-dates&gt;&lt;/dates&gt;&lt;isbn&gt;1938-3207 (Electronic)&amp;#xD;0002-9165 (Linking)&lt;/isbn&gt;&lt;accession-num&gt;19955397&lt;/accession-num&gt;&lt;urls&gt;&lt;related-urls&gt;&lt;url&gt;https://www.ncbi.nlm.nih.gov/pubmed/19955397&lt;/url&gt;&lt;/related-urls&gt;&lt;/urls&gt;&lt;electronic-resource-num&gt;10.3945/ajcn.2009.28166&lt;/electronic-resource-num&gt;&lt;/record&gt;&lt;/Cite&gt;&lt;/EndNote&gt;</w:instrText>
            </w:r>
            <w:r w:rsidRPr="00D00A59">
              <w:rPr>
                <w:szCs w:val="18"/>
              </w:rPr>
              <w:fldChar w:fldCharType="separate"/>
            </w:r>
            <w:r w:rsidR="002747EA" w:rsidRPr="002747EA">
              <w:rPr>
                <w:noProof/>
                <w:szCs w:val="18"/>
                <w:vertAlign w:val="superscript"/>
              </w:rPr>
              <w:t>511</w:t>
            </w:r>
            <w:r w:rsidRPr="00D00A59">
              <w:rPr>
                <w:szCs w:val="18"/>
              </w:rPr>
              <w:fldChar w:fldCharType="end"/>
            </w:r>
          </w:p>
          <w:p w14:paraId="2300F288" w14:textId="77777777" w:rsidR="00973D70" w:rsidRPr="00D00A59" w:rsidRDefault="00973D70" w:rsidP="00A62770">
            <w:pPr>
              <w:rPr>
                <w:szCs w:val="18"/>
              </w:rPr>
            </w:pPr>
            <w:r w:rsidRPr="00D00A59">
              <w:rPr>
                <w:szCs w:val="18"/>
              </w:rPr>
              <w:t>Belgium</w:t>
            </w:r>
          </w:p>
        </w:tc>
        <w:tc>
          <w:tcPr>
            <w:tcW w:w="1562" w:type="dxa"/>
          </w:tcPr>
          <w:p w14:paraId="7665197B" w14:textId="77777777" w:rsidR="00973D70" w:rsidRPr="00D00A59" w:rsidRDefault="00973D70" w:rsidP="00A75579">
            <w:pPr>
              <w:rPr>
                <w:szCs w:val="18"/>
              </w:rPr>
            </w:pPr>
            <w:r w:rsidRPr="00D00A59">
              <w:rPr>
                <w:szCs w:val="18"/>
              </w:rPr>
              <w:t>Intervention 42</w:t>
            </w:r>
          </w:p>
          <w:p w14:paraId="1F8F67DD" w14:textId="77777777" w:rsidR="00973D70" w:rsidRPr="00D00A59" w:rsidRDefault="00973D70" w:rsidP="00A75579">
            <w:pPr>
              <w:rPr>
                <w:szCs w:val="18"/>
              </w:rPr>
            </w:pPr>
            <w:r w:rsidRPr="00D00A59">
              <w:rPr>
                <w:szCs w:val="18"/>
              </w:rPr>
              <w:t>Control 43</w:t>
            </w:r>
          </w:p>
        </w:tc>
        <w:tc>
          <w:tcPr>
            <w:tcW w:w="5393" w:type="dxa"/>
          </w:tcPr>
          <w:p w14:paraId="5B905D94" w14:textId="77777777" w:rsidR="00973D70" w:rsidRPr="00D00A59" w:rsidRDefault="00973D70" w:rsidP="00A75579">
            <w:pPr>
              <w:rPr>
                <w:szCs w:val="18"/>
              </w:rPr>
            </w:pPr>
            <w:r w:rsidRPr="00D00A59">
              <w:rPr>
                <w:b/>
                <w:szCs w:val="18"/>
              </w:rPr>
              <w:t>Aim</w:t>
            </w:r>
            <w:r w:rsidRPr="00D00A59">
              <w:rPr>
                <w:szCs w:val="18"/>
              </w:rPr>
              <w:t xml:space="preserve">: to study whether a lifestyle intervention based on a brochure or on active education can improve dietary habits, increase physical activity (PA), and reduce GWG in obese pregnant women. </w:t>
            </w:r>
          </w:p>
          <w:p w14:paraId="4C62DDDE" w14:textId="77777777" w:rsidR="00973D70" w:rsidRPr="00D00A59" w:rsidRDefault="00973D70" w:rsidP="00A75579">
            <w:pPr>
              <w:rPr>
                <w:szCs w:val="18"/>
              </w:rPr>
            </w:pPr>
            <w:r w:rsidRPr="00D00A59">
              <w:rPr>
                <w:b/>
                <w:szCs w:val="18"/>
              </w:rPr>
              <w:t>Population</w:t>
            </w:r>
            <w:r w:rsidRPr="00D00A59">
              <w:rPr>
                <w:szCs w:val="18"/>
              </w:rPr>
              <w:t>: Pregnant women with BMI &gt;29.</w:t>
            </w:r>
          </w:p>
          <w:p w14:paraId="07E66518" w14:textId="77777777" w:rsidR="00973D70" w:rsidRPr="00D00A59" w:rsidRDefault="00973D70" w:rsidP="00A75579">
            <w:pPr>
              <w:rPr>
                <w:szCs w:val="18"/>
              </w:rPr>
            </w:pPr>
            <w:r w:rsidRPr="00D00A59">
              <w:rPr>
                <w:b/>
                <w:szCs w:val="18"/>
              </w:rPr>
              <w:t>Intervention</w:t>
            </w:r>
            <w:r w:rsidRPr="00D00A59">
              <w:rPr>
                <w:szCs w:val="18"/>
              </w:rPr>
              <w:t>: The intervention group received a brochure with nutritional advice and lifestyle education from a nutritionist in three group sessions scheduled at 15, 20, and 32 weeks. The sessions provided women with recommendations on a balanced, healthy diet, based on the official National Dietary Recommendations (9–11% of the energy should come from proteins, 30–35% from fat, and 50–55% from carbohydrates). The dietary intervention aimed at limiting the intake of energy-dense foods by substituting them with healthier alternatives, increasing low-fat dairy products, increasing whole-wheat grains, and reducing saturated fatty acids. Moreover, more general topics such as energy balance, body composition, Nutrition Facts Labels, and how to increase physical activity were discussed.</w:t>
            </w:r>
          </w:p>
        </w:tc>
        <w:tc>
          <w:tcPr>
            <w:tcW w:w="5664" w:type="dxa"/>
          </w:tcPr>
          <w:p w14:paraId="2CC0FC39" w14:textId="77777777" w:rsidR="00973D70" w:rsidRPr="00D00A59" w:rsidRDefault="00973D70" w:rsidP="00A75579">
            <w:pPr>
              <w:rPr>
                <w:szCs w:val="18"/>
              </w:rPr>
            </w:pPr>
            <w:r w:rsidRPr="00D00A59">
              <w:rPr>
                <w:szCs w:val="18"/>
              </w:rPr>
              <w:t>Intervention vs control:</w:t>
            </w:r>
          </w:p>
          <w:p w14:paraId="0298DA85" w14:textId="77777777" w:rsidR="00973D70" w:rsidRPr="00D00A59" w:rsidRDefault="00973D70" w:rsidP="00A75579">
            <w:pPr>
              <w:pStyle w:val="bullet"/>
              <w:rPr>
                <w:szCs w:val="18"/>
              </w:rPr>
            </w:pPr>
            <w:r w:rsidRPr="00D00A59">
              <w:rPr>
                <w:szCs w:val="18"/>
              </w:rPr>
              <w:t>Gestational weight gain: 9.8±7.6 vs 10.6±6.9</w:t>
            </w:r>
          </w:p>
          <w:p w14:paraId="3D03E28E" w14:textId="77777777" w:rsidR="00973D70" w:rsidRPr="00D00A59" w:rsidRDefault="00973D70" w:rsidP="00A75579">
            <w:pPr>
              <w:pStyle w:val="bullet"/>
              <w:rPr>
                <w:szCs w:val="18"/>
              </w:rPr>
            </w:pPr>
            <w:r w:rsidRPr="00D00A59">
              <w:rPr>
                <w:szCs w:val="18"/>
              </w:rPr>
              <w:t>Gestational hypertension: 18/42 vs 14/43</w:t>
            </w:r>
          </w:p>
          <w:p w14:paraId="59172AF1" w14:textId="77777777" w:rsidR="00973D70" w:rsidRPr="00D00A59" w:rsidRDefault="00973D70" w:rsidP="00A75579">
            <w:pPr>
              <w:pStyle w:val="bullet"/>
              <w:rPr>
                <w:szCs w:val="18"/>
              </w:rPr>
            </w:pPr>
            <w:r w:rsidRPr="00D00A59">
              <w:rPr>
                <w:szCs w:val="18"/>
              </w:rPr>
              <w:t>Pre-eclampsia: 2/42 vs 1/43</w:t>
            </w:r>
          </w:p>
          <w:p w14:paraId="68D749B9" w14:textId="77777777" w:rsidR="00973D70" w:rsidRPr="00D00A59" w:rsidRDefault="00973D70" w:rsidP="00A75579">
            <w:pPr>
              <w:pStyle w:val="bullet"/>
              <w:rPr>
                <w:szCs w:val="18"/>
              </w:rPr>
            </w:pPr>
            <w:r w:rsidRPr="00D00A59">
              <w:rPr>
                <w:szCs w:val="18"/>
              </w:rPr>
              <w:t>Caesarean section: 11/42 vs 7/43</w:t>
            </w:r>
          </w:p>
          <w:p w14:paraId="263426CF" w14:textId="77777777" w:rsidR="00973D70" w:rsidRPr="00D00A59" w:rsidRDefault="00973D70" w:rsidP="00A75579">
            <w:pPr>
              <w:pStyle w:val="bullet"/>
              <w:rPr>
                <w:szCs w:val="18"/>
              </w:rPr>
            </w:pPr>
            <w:r w:rsidRPr="00D00A59">
              <w:rPr>
                <w:szCs w:val="18"/>
              </w:rPr>
              <w:t>Macrosomia (&gt;4000 g): 5/42 vs 3/43</w:t>
            </w:r>
          </w:p>
        </w:tc>
      </w:tr>
      <w:tr w:rsidR="00973D70" w:rsidRPr="00D00A59" w14:paraId="382A4884" w14:textId="77777777" w:rsidTr="0030223E">
        <w:trPr>
          <w:cantSplit/>
        </w:trPr>
        <w:tc>
          <w:tcPr>
            <w:tcW w:w="1417" w:type="dxa"/>
          </w:tcPr>
          <w:p w14:paraId="539FC6C1" w14:textId="7BC5191A" w:rsidR="00973D70" w:rsidRPr="00D00A59" w:rsidRDefault="00973D70" w:rsidP="00A62770">
            <w:r w:rsidRPr="00D00A59">
              <w:rPr>
                <w:noProof/>
              </w:rPr>
              <w:t>Harrison et al 2013;</w:t>
            </w:r>
            <w:r w:rsidRPr="00D00A59">
              <w:rPr>
                <w:noProof/>
              </w:rPr>
              <w:fldChar w:fldCharType="begin"/>
            </w:r>
            <w:r w:rsidR="002747EA">
              <w:rPr>
                <w:noProof/>
              </w:rPr>
              <w:instrText xml:space="preserve"> ADDIN EN.CITE &lt;EndNote&gt;&lt;Cite&gt;&lt;Author&gt;Harrison&lt;/Author&gt;&lt;Year&gt;2013&lt;/Year&gt;&lt;RecNum&gt;725&lt;/RecNum&gt;&lt;DisplayText&gt;&lt;style face="superscript" font="Trebuchet MS" size="9"&gt;520&lt;/style&gt;&lt;/DisplayText&gt;&lt;record&gt;&lt;rec-number&gt;725&lt;/rec-number&gt;&lt;foreign-keys&gt;&lt;key app="EN" db-id="exvasrfx2dtraoesasxp2szsxa2df502592x" timestamp="1541465050"&gt;725&lt;/key&gt;&lt;/foreign-keys&gt;&lt;ref-type name="Journal Article"&gt;17&lt;/ref-type&gt;&lt;contributors&gt;&lt;authors&gt;&lt;author&gt;Harrison, C. L.&lt;/author&gt;&lt;author&gt;Lombard, C. B.&lt;/author&gt;&lt;author&gt;Strauss, B. J.&lt;/author&gt;&lt;author&gt;Teede, H. J.&lt;/author&gt;&lt;/authors&gt;&lt;/contributors&gt;&lt;auth-address&gt;Women&amp;apos;s Reproductive Research unit, School of Public Health and Preventive Medicine, Monash University, Clayton, Victoria, Australia.&lt;/auth-address&gt;&lt;titles&gt;&lt;title&gt;Optimizing healthy gestational weight gain in women at high risk of gestational diabetes: a randomized controlled trial&lt;/title&gt;&lt;secondary-title&gt;Obesity (Silver Spring)&lt;/secondary-title&gt;&lt;/titles&gt;&lt;periodical&gt;&lt;full-title&gt;Obesity (Silver Spring)&lt;/full-title&gt;&lt;/periodical&gt;&lt;pages&gt;904-9&lt;/pages&gt;&lt;volume&gt;21&lt;/volume&gt;&lt;number&gt;5&lt;/number&gt;&lt;edition&gt;2013/06/21&lt;/edition&gt;&lt;keywords&gt;&lt;keyword&gt;Adult&lt;/keyword&gt;&lt;keyword&gt;*Body Mass Index&lt;/keyword&gt;&lt;keyword&gt;Diabetes, Gestational/epidemiology/*prevention &amp;amp; control&lt;/keyword&gt;&lt;keyword&gt;Female&lt;/keyword&gt;&lt;keyword&gt;Humans&lt;/keyword&gt;&lt;keyword&gt;*Life Style&lt;/keyword&gt;&lt;keyword&gt;Motor Activity&lt;/keyword&gt;&lt;keyword&gt;Obesity/complications/therapy&lt;/keyword&gt;&lt;keyword&gt;Pregnancy&lt;/keyword&gt;&lt;keyword&gt;Prenatal Care&lt;/keyword&gt;&lt;keyword&gt;Risk Factors&lt;/keyword&gt;&lt;keyword&gt;*Walking&lt;/keyword&gt;&lt;keyword&gt;*Weight Gain&lt;/keyword&gt;&lt;/keywords&gt;&lt;dates&gt;&lt;year&gt;2013&lt;/year&gt;&lt;pub-dates&gt;&lt;date&gt;May&lt;/date&gt;&lt;/pub-dates&gt;&lt;/dates&gt;&lt;isbn&gt;1930-739X (Electronic)&amp;#xD;1930-7381 (Linking)&lt;/isbn&gt;&lt;accession-num&gt;23784892&lt;/accession-num&gt;&lt;urls&gt;&lt;related-urls&gt;&lt;url&gt;https://www.ncbi.nlm.nih.gov/pubmed/23784892&lt;/url&gt;&lt;/related-urls&gt;&lt;/urls&gt;&lt;electronic-resource-num&gt;10.1002/oby.20163&lt;/electronic-resource-num&gt;&lt;/record&gt;&lt;/Cite&gt;&lt;/EndNote&gt;</w:instrText>
            </w:r>
            <w:r w:rsidRPr="00D00A59">
              <w:rPr>
                <w:noProof/>
              </w:rPr>
              <w:fldChar w:fldCharType="separate"/>
            </w:r>
            <w:r w:rsidR="002747EA" w:rsidRPr="002747EA">
              <w:rPr>
                <w:noProof/>
                <w:vertAlign w:val="superscript"/>
              </w:rPr>
              <w:t>520</w:t>
            </w:r>
            <w:r w:rsidRPr="00D00A59">
              <w:rPr>
                <w:noProof/>
              </w:rPr>
              <w:fldChar w:fldCharType="end"/>
            </w:r>
            <w:r w:rsidRPr="00D00A59">
              <w:rPr>
                <w:noProof/>
              </w:rPr>
              <w:t xml:space="preserve"> Harrison et al 2014</w:t>
            </w:r>
            <w:r w:rsidRPr="00D00A59">
              <w:fldChar w:fldCharType="begin"/>
            </w:r>
            <w:r w:rsidR="002747EA">
              <w:instrText xml:space="preserve"> ADDIN EN.CITE &lt;EndNote&gt;&lt;Cite&gt;&lt;Author&gt;Harrison&lt;/Author&gt;&lt;Year&gt;2014&lt;/Year&gt;&lt;RecNum&gt;1098&lt;/RecNum&gt;&lt;DisplayText&gt;&lt;style face="superscript" font="Trebuchet MS" size="9"&gt;545&lt;/style&gt;&lt;/DisplayText&gt;&lt;record&gt;&lt;rec-number&gt;1098&lt;/rec-number&gt;&lt;foreign-keys&gt;&lt;key app="EN" db-id="exvasrfx2dtraoesasxp2szsxa2df502592x" timestamp="1552947077"&gt;1098&lt;/key&gt;&lt;/foreign-keys&gt;&lt;ref-type name="Journal Article"&gt;17&lt;/ref-type&gt;&lt;contributors&gt;&lt;authors&gt;&lt;author&gt;Harrison, C. L.&lt;/author&gt;&lt;author&gt;Lombard, C. B.&lt;/author&gt;&lt;author&gt;Teede, H. J.&lt;/author&gt;&lt;/authors&gt;&lt;/contributors&gt;&lt;titles&gt;&lt;title&gt;Limiting postpartum weight retention through early antenatal intervention: the HeLP-her randomised controlled trial&lt;/title&gt;&lt;secondary-title&gt;Int J Behav Nutr Phys Act&lt;/secondary-title&gt;&lt;/titles&gt;&lt;periodical&gt;&lt;full-title&gt;Int J Behav Nutr Phys Act&lt;/full-title&gt;&lt;/periodical&gt;&lt;pages&gt;134&lt;/pages&gt;&lt;volume&gt;11&lt;/volume&gt;&lt;edition&gt;2014/11/02&lt;/edition&gt;&lt;keywords&gt;&lt;keyword&gt;Adult&lt;/keyword&gt;&lt;keyword&gt;Body Mass Index&lt;/keyword&gt;&lt;keyword&gt;Diabetes, Gestational&lt;/keyword&gt;&lt;keyword&gt;Diet&lt;/keyword&gt;&lt;keyword&gt;Female&lt;/keyword&gt;&lt;keyword&gt;*Health Behavior&lt;/keyword&gt;&lt;keyword&gt;Humans&lt;/keyword&gt;&lt;keyword&gt;Life Style&lt;/keyword&gt;&lt;keyword&gt;Motor Activity&lt;/keyword&gt;&lt;keyword&gt;Obesity/prevention &amp;amp; control&lt;/keyword&gt;&lt;keyword&gt;Overweight/prevention &amp;amp; control&lt;/keyword&gt;&lt;keyword&gt;*Postpartum Period&lt;/keyword&gt;&lt;keyword&gt;Pregnancy&lt;/keyword&gt;&lt;keyword&gt;Prenatal Care&lt;/keyword&gt;&lt;keyword&gt;Risk Factors&lt;/keyword&gt;&lt;keyword&gt;Surveys and Questionnaires&lt;/keyword&gt;&lt;keyword&gt;Treatment Outcome&lt;/keyword&gt;&lt;keyword&gt;*Weight Gain&lt;/keyword&gt;&lt;/keywords&gt;&lt;dates&gt;&lt;year&gt;2014&lt;/year&gt;&lt;pub-dates&gt;&lt;date&gt;Oct 31&lt;/date&gt;&lt;/pub-dates&gt;&lt;/dates&gt;&lt;isbn&gt;1479-5868 (Electronic)&amp;#xD;1479-5868 (Linking)&lt;/isbn&gt;&lt;accession-num&gt;25358909&lt;/accession-num&gt;&lt;urls&gt;&lt;related-urls&gt;&lt;url&gt;https://www.ncbi.nlm.nih.gov/pubmed/25358909&lt;/url&gt;&lt;/related-urls&gt;&lt;/urls&gt;&lt;custom2&gt;PMC4221718&lt;/custom2&gt;&lt;electronic-resource-num&gt;10.1186/s12966-014-0134-8&lt;/electronic-resource-num&gt;&lt;/record&gt;&lt;/Cite&gt;&lt;/EndNote&gt;</w:instrText>
            </w:r>
            <w:r w:rsidRPr="00D00A59">
              <w:fldChar w:fldCharType="separate"/>
            </w:r>
            <w:r w:rsidR="002747EA" w:rsidRPr="002747EA">
              <w:rPr>
                <w:noProof/>
                <w:vertAlign w:val="superscript"/>
              </w:rPr>
              <w:t>545</w:t>
            </w:r>
            <w:r w:rsidRPr="00D00A59">
              <w:fldChar w:fldCharType="end"/>
            </w:r>
          </w:p>
          <w:p w14:paraId="3398CBC8" w14:textId="77777777" w:rsidR="00973D70" w:rsidRPr="00D00A59" w:rsidRDefault="00973D70" w:rsidP="00A62770">
            <w:pPr>
              <w:rPr>
                <w:szCs w:val="18"/>
              </w:rPr>
            </w:pPr>
            <w:r w:rsidRPr="00D00A59">
              <w:rPr>
                <w:szCs w:val="18"/>
              </w:rPr>
              <w:t>Australia</w:t>
            </w:r>
          </w:p>
        </w:tc>
        <w:tc>
          <w:tcPr>
            <w:tcW w:w="1562" w:type="dxa"/>
          </w:tcPr>
          <w:p w14:paraId="07CE8031" w14:textId="77777777" w:rsidR="00973D70" w:rsidRPr="00D00A59" w:rsidRDefault="00973D70" w:rsidP="00A75579">
            <w:pPr>
              <w:rPr>
                <w:szCs w:val="18"/>
              </w:rPr>
            </w:pPr>
            <w:r w:rsidRPr="00D00A59">
              <w:rPr>
                <w:szCs w:val="18"/>
              </w:rPr>
              <w:t>Intervention 121</w:t>
            </w:r>
          </w:p>
          <w:p w14:paraId="181884B0" w14:textId="77777777" w:rsidR="00973D70" w:rsidRPr="00D00A59" w:rsidRDefault="00973D70" w:rsidP="00A75579">
            <w:pPr>
              <w:rPr>
                <w:szCs w:val="18"/>
              </w:rPr>
            </w:pPr>
            <w:r w:rsidRPr="00D00A59">
              <w:rPr>
                <w:szCs w:val="18"/>
              </w:rPr>
              <w:t>Control 107</w:t>
            </w:r>
          </w:p>
        </w:tc>
        <w:tc>
          <w:tcPr>
            <w:tcW w:w="5393" w:type="dxa"/>
          </w:tcPr>
          <w:p w14:paraId="7FA6FFD8" w14:textId="77777777" w:rsidR="00973D70" w:rsidRPr="00D00A59" w:rsidRDefault="00973D70" w:rsidP="00A75579">
            <w:pPr>
              <w:rPr>
                <w:szCs w:val="18"/>
              </w:rPr>
            </w:pPr>
            <w:r w:rsidRPr="00D00A59">
              <w:rPr>
                <w:b/>
                <w:szCs w:val="18"/>
              </w:rPr>
              <w:t>Aim</w:t>
            </w:r>
            <w:r w:rsidRPr="00D00A59">
              <w:rPr>
                <w:szCs w:val="18"/>
              </w:rPr>
              <w:t xml:space="preserve">: to reduce postpartum weight retention following a low-intensity, self-management intervention integrated with routine antenatal care during pregnancy. </w:t>
            </w:r>
          </w:p>
          <w:p w14:paraId="44B1EC3E" w14:textId="77777777" w:rsidR="00973D70" w:rsidRPr="00D00A59" w:rsidRDefault="00973D70" w:rsidP="00A75579">
            <w:pPr>
              <w:rPr>
                <w:szCs w:val="18"/>
              </w:rPr>
            </w:pPr>
            <w:r w:rsidRPr="00D00A59">
              <w:rPr>
                <w:b/>
                <w:szCs w:val="18"/>
              </w:rPr>
              <w:t>Population</w:t>
            </w:r>
            <w:r w:rsidRPr="00D00A59">
              <w:rPr>
                <w:szCs w:val="18"/>
              </w:rPr>
              <w:t>: Women 12-15 weeks gestation, overweight (BMI 25 or 23 kg/m</w:t>
            </w:r>
            <w:r w:rsidRPr="00D00A59">
              <w:rPr>
                <w:rFonts w:eastAsiaTheme="majorEastAsia"/>
                <w:szCs w:val="18"/>
                <w:vertAlign w:val="superscript"/>
              </w:rPr>
              <w:t>2</w:t>
            </w:r>
            <w:r w:rsidRPr="00D00A59">
              <w:rPr>
                <w:rFonts w:eastAsiaTheme="majorEastAsia"/>
                <w:szCs w:val="18"/>
              </w:rPr>
              <w:t xml:space="preserve"> </w:t>
            </w:r>
            <w:r w:rsidRPr="00D00A59">
              <w:rPr>
                <w:szCs w:val="18"/>
              </w:rPr>
              <w:t>if high-risk ethnicity [Polynesian, Asian, and African populations]) or obese (BMI ≥30 kg/m</w:t>
            </w:r>
            <w:r w:rsidRPr="00D00A59">
              <w:rPr>
                <w:rFonts w:eastAsiaTheme="majorEastAsia"/>
                <w:szCs w:val="18"/>
                <w:vertAlign w:val="superscript"/>
              </w:rPr>
              <w:t>2</w:t>
            </w:r>
            <w:r w:rsidRPr="00D00A59">
              <w:rPr>
                <w:szCs w:val="18"/>
              </w:rPr>
              <w:t>), and at increased risk for developing gestational diabetes identified by a validated risk prediction tool</w:t>
            </w:r>
          </w:p>
          <w:p w14:paraId="78C0DA37" w14:textId="77777777" w:rsidR="00973D70" w:rsidRPr="00D00A59" w:rsidRDefault="00973D70" w:rsidP="00A75579">
            <w:pPr>
              <w:rPr>
                <w:szCs w:val="18"/>
              </w:rPr>
            </w:pPr>
            <w:r w:rsidRPr="00D00A59">
              <w:rPr>
                <w:b/>
                <w:szCs w:val="18"/>
              </w:rPr>
              <w:t>Intervention</w:t>
            </w:r>
            <w:r w:rsidRPr="00D00A59">
              <w:rPr>
                <w:szCs w:val="18"/>
              </w:rPr>
              <w:t>: Four, 45-minute individual behaviour change lifestyle sessions delivered by a health coach at 14</w:t>
            </w:r>
            <w:r w:rsidRPr="00D00A59">
              <w:rPr>
                <w:rFonts w:ascii="Helvetica" w:eastAsiaTheme="majorEastAsia" w:hAnsi="Helvetica"/>
                <w:szCs w:val="18"/>
              </w:rPr>
              <w:t>–</w:t>
            </w:r>
            <w:r w:rsidRPr="00D00A59">
              <w:rPr>
                <w:szCs w:val="18"/>
              </w:rPr>
              <w:t>16, 20, 24 and 28 weeks. Content focused on pregnancy-specific healthy eating and physical activity messages as well as encouraging healthy gestational weight gain according to the IOM guidelines supported by behaviour change strategies designed to optimise lifestyle and reduce post-partum weight retention. Self-monitoring strategies included pedometers and the use of weight gain charts based on IOM recommendations for weight gain throughout pregnancy.</w:t>
            </w:r>
          </w:p>
        </w:tc>
        <w:tc>
          <w:tcPr>
            <w:tcW w:w="5664" w:type="dxa"/>
          </w:tcPr>
          <w:p w14:paraId="19806C10" w14:textId="77777777" w:rsidR="00973D70" w:rsidRPr="00D00A59" w:rsidRDefault="00973D70" w:rsidP="00A75579">
            <w:pPr>
              <w:rPr>
                <w:szCs w:val="18"/>
              </w:rPr>
            </w:pPr>
            <w:r w:rsidRPr="00D00A59">
              <w:rPr>
                <w:szCs w:val="18"/>
              </w:rPr>
              <w:t>Intervention vs control</w:t>
            </w:r>
          </w:p>
          <w:p w14:paraId="6EBE73DB" w14:textId="77777777" w:rsidR="00973D70" w:rsidRPr="00D00A59" w:rsidRDefault="00973D70" w:rsidP="00A75579">
            <w:pPr>
              <w:pStyle w:val="bullet"/>
              <w:rPr>
                <w:szCs w:val="18"/>
              </w:rPr>
            </w:pPr>
            <w:r w:rsidRPr="00D00A59">
              <w:rPr>
                <w:szCs w:val="18"/>
              </w:rPr>
              <w:t>Gestational weight gain (26-28 wks): 6.0±2.8 kg (n=106) vs 6.9±3.3 kg (n=97)</w:t>
            </w:r>
          </w:p>
          <w:p w14:paraId="1B6F94CB" w14:textId="77777777" w:rsidR="00973D70" w:rsidRPr="00D00A59" w:rsidRDefault="00973D70" w:rsidP="00A75579">
            <w:pPr>
              <w:pStyle w:val="bullet"/>
              <w:rPr>
                <w:szCs w:val="18"/>
              </w:rPr>
            </w:pPr>
            <w:r w:rsidRPr="00D00A59">
              <w:rPr>
                <w:szCs w:val="18"/>
              </w:rPr>
              <w:t xml:space="preserve"> Postpartum weight retention (6 weeks): 0.51 ± 4.48 kg (n=104) vs</w:t>
            </w:r>
            <w:r w:rsidRPr="00D00A59">
              <w:rPr>
                <w:rFonts w:eastAsiaTheme="minorHAnsi"/>
                <w:szCs w:val="18"/>
                <w:lang w:val="en-GB"/>
              </w:rPr>
              <w:t xml:space="preserve"> </w:t>
            </w:r>
            <w:r w:rsidRPr="00D00A59">
              <w:rPr>
                <w:szCs w:val="18"/>
              </w:rPr>
              <w:t>1.96 ± 5.74 kg (n=98)</w:t>
            </w:r>
          </w:p>
          <w:p w14:paraId="22ABE985" w14:textId="77777777" w:rsidR="00973D70" w:rsidRPr="00D00A59" w:rsidRDefault="00973D70" w:rsidP="00A75579">
            <w:pPr>
              <w:rPr>
                <w:szCs w:val="18"/>
              </w:rPr>
            </w:pPr>
          </w:p>
        </w:tc>
      </w:tr>
      <w:tr w:rsidR="00973D70" w:rsidRPr="00D00A59" w14:paraId="42E326FB" w14:textId="77777777" w:rsidTr="0030223E">
        <w:trPr>
          <w:cantSplit/>
        </w:trPr>
        <w:tc>
          <w:tcPr>
            <w:tcW w:w="1417" w:type="dxa"/>
          </w:tcPr>
          <w:p w14:paraId="492CC871" w14:textId="056C9AAB" w:rsidR="00973D70" w:rsidRPr="00D00A59" w:rsidRDefault="00973D70" w:rsidP="00A62770">
            <w:pPr>
              <w:rPr>
                <w:szCs w:val="18"/>
              </w:rPr>
            </w:pPr>
            <w:r w:rsidRPr="00654EEB">
              <w:t>Hawkins et al 2015</w:t>
            </w:r>
            <w:r w:rsidRPr="00D00A59">
              <w:rPr>
                <w:szCs w:val="18"/>
              </w:rPr>
              <w:fldChar w:fldCharType="begin">
                <w:fldData xml:space="preserve">PEVuZE5vdGU+PENpdGU+PEF1dGhvcj5IYXdraW5zPC9BdXRob3I+PFllYXI+MjAxNTwvWWVhcj48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</w:fldData>
              </w:fldChar>
            </w:r>
            <w:r w:rsidR="002747EA">
              <w:rPr>
                <w:szCs w:val="18"/>
              </w:rPr>
              <w:instrText xml:space="preserve"> ADDIN EN.CITE </w:instrText>
            </w:r>
            <w:r w:rsidR="002747EA">
              <w:rPr>
                <w:szCs w:val="18"/>
              </w:rPr>
              <w:fldChar w:fldCharType="begin">
                <w:fldData xml:space="preserve">PEVuZE5vdGU+PENpdGU+PEF1dGhvcj5IYXdraW5zPC9BdXRob3I+PFllYXI+MjAxNTwvWWVhcj48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</w:fldData>
              </w:fldChar>
            </w:r>
            <w:r w:rsidR="002747EA">
              <w:rPr>
                <w:szCs w:val="18"/>
              </w:rPr>
              <w:instrText xml:space="preserve"> ADDIN EN.CITE.DATA </w:instrText>
            </w:r>
            <w:r w:rsidR="002747EA">
              <w:rPr>
                <w:szCs w:val="18"/>
              </w:rPr>
            </w:r>
            <w:r w:rsidR="002747EA">
              <w:rPr>
                <w:szCs w:val="18"/>
              </w:rPr>
              <w:fldChar w:fldCharType="end"/>
            </w:r>
            <w:r w:rsidRPr="00D00A59">
              <w:rPr>
                <w:szCs w:val="18"/>
              </w:rPr>
            </w:r>
            <w:r w:rsidRPr="00D00A59">
              <w:rPr>
                <w:szCs w:val="18"/>
              </w:rPr>
              <w:fldChar w:fldCharType="separate"/>
            </w:r>
            <w:r w:rsidR="002747EA" w:rsidRPr="002747EA">
              <w:rPr>
                <w:noProof/>
                <w:szCs w:val="18"/>
                <w:vertAlign w:val="superscript"/>
              </w:rPr>
              <w:t>503</w:t>
            </w:r>
            <w:r w:rsidRPr="00D00A59">
              <w:rPr>
                <w:szCs w:val="18"/>
              </w:rPr>
              <w:fldChar w:fldCharType="end"/>
            </w:r>
          </w:p>
          <w:p w14:paraId="561284BF" w14:textId="77777777" w:rsidR="00973D70" w:rsidRPr="00D00A59" w:rsidRDefault="00973D70" w:rsidP="00A62770">
            <w:pPr>
              <w:rPr>
                <w:szCs w:val="18"/>
              </w:rPr>
            </w:pPr>
            <w:r w:rsidRPr="00D00A59">
              <w:rPr>
                <w:szCs w:val="18"/>
              </w:rPr>
              <w:t>United States</w:t>
            </w:r>
          </w:p>
        </w:tc>
        <w:tc>
          <w:tcPr>
            <w:tcW w:w="1562" w:type="dxa"/>
          </w:tcPr>
          <w:p w14:paraId="1F7B6A3B" w14:textId="77777777" w:rsidR="00973D70" w:rsidRPr="00D00A59" w:rsidRDefault="00973D70" w:rsidP="00A75579">
            <w:pPr>
              <w:rPr>
                <w:szCs w:val="18"/>
              </w:rPr>
            </w:pPr>
            <w:r w:rsidRPr="00D00A59">
              <w:rPr>
                <w:szCs w:val="18"/>
              </w:rPr>
              <w:t>Intervention 32</w:t>
            </w:r>
          </w:p>
          <w:p w14:paraId="5CA720EA" w14:textId="77777777" w:rsidR="00973D70" w:rsidRPr="00D00A59" w:rsidRDefault="00973D70" w:rsidP="00A75579">
            <w:pPr>
              <w:rPr>
                <w:szCs w:val="18"/>
              </w:rPr>
            </w:pPr>
            <w:r w:rsidRPr="00D00A59">
              <w:rPr>
                <w:szCs w:val="18"/>
              </w:rPr>
              <w:t>Control 34</w:t>
            </w:r>
          </w:p>
        </w:tc>
        <w:tc>
          <w:tcPr>
            <w:tcW w:w="5393" w:type="dxa"/>
          </w:tcPr>
          <w:p w14:paraId="12A695CA" w14:textId="77777777" w:rsidR="00973D70" w:rsidRPr="00D00A59" w:rsidRDefault="00973D70" w:rsidP="00A75579">
            <w:pPr>
              <w:rPr>
                <w:szCs w:val="18"/>
              </w:rPr>
            </w:pPr>
            <w:r w:rsidRPr="00D00A59">
              <w:rPr>
                <w:b/>
                <w:szCs w:val="18"/>
              </w:rPr>
              <w:t>Aim</w:t>
            </w:r>
            <w:r w:rsidRPr="00D00A59">
              <w:rPr>
                <w:szCs w:val="18"/>
              </w:rPr>
              <w:t xml:space="preserve">: To pilot the feasibility of a prenatal lifestyle intervention to modify physical activity and diet among pregnant overweight and obese Hispanic women, with the aim of reducing risk factors for gestational diabetes mellitus. </w:t>
            </w:r>
          </w:p>
          <w:p w14:paraId="1BCD25A0" w14:textId="77777777" w:rsidR="00973D70" w:rsidRPr="00D00A59" w:rsidRDefault="00973D70" w:rsidP="00A75579">
            <w:pPr>
              <w:rPr>
                <w:szCs w:val="18"/>
              </w:rPr>
            </w:pPr>
            <w:r w:rsidRPr="00D00A59">
              <w:rPr>
                <w:b/>
                <w:szCs w:val="18"/>
              </w:rPr>
              <w:t>Population</w:t>
            </w:r>
            <w:r w:rsidRPr="00D00A59">
              <w:rPr>
                <w:szCs w:val="18"/>
              </w:rPr>
              <w:t>: Pregnant Hispanic women with BMI ≥25 at &lt;15 weeks</w:t>
            </w:r>
          </w:p>
          <w:p w14:paraId="28292A4B" w14:textId="77777777" w:rsidR="00973D70" w:rsidRPr="00D00A59" w:rsidRDefault="00973D70" w:rsidP="00A75579">
            <w:pPr>
              <w:pStyle w:val="RCTstable"/>
              <w:rPr>
                <w:sz w:val="18"/>
                <w:szCs w:val="18"/>
              </w:rPr>
            </w:pPr>
            <w:r w:rsidRPr="00D00A59">
              <w:rPr>
                <w:b/>
                <w:sz w:val="18"/>
                <w:szCs w:val="18"/>
              </w:rPr>
              <w:t>Intervention</w:t>
            </w:r>
            <w:r w:rsidRPr="00D00A59">
              <w:rPr>
                <w:sz w:val="18"/>
                <w:szCs w:val="18"/>
              </w:rPr>
              <w:t>:</w:t>
            </w:r>
            <w:r>
              <w:rPr>
                <w:sz w:val="18"/>
                <w:szCs w:val="18"/>
              </w:rPr>
              <w:t xml:space="preserve"> The intervention consisted of six</w:t>
            </w:r>
            <w:r w:rsidRPr="00D00A59">
              <w:rPr>
                <w:sz w:val="18"/>
                <w:szCs w:val="18"/>
              </w:rPr>
              <w:t xml:space="preserve"> monthly in-person behavioural counselling sessions and five telephone-delivered booster sessions delivered by bicultural and bilingual health educators.</w:t>
            </w:r>
          </w:p>
          <w:p w14:paraId="4E483771" w14:textId="77777777" w:rsidR="00973D70" w:rsidRPr="00D00A59" w:rsidRDefault="00973D70" w:rsidP="00A75579">
            <w:pPr>
              <w:pStyle w:val="RCTstable"/>
              <w:rPr>
                <w:sz w:val="18"/>
                <w:szCs w:val="18"/>
              </w:rPr>
            </w:pPr>
            <w:r w:rsidRPr="00D00A59">
              <w:rPr>
                <w:sz w:val="18"/>
                <w:szCs w:val="18"/>
              </w:rPr>
              <w:t>The overall goal of the exercise component was to encourage pregnant women to achieve the American College of Obstetricians and Gynecologists’ guidelines for physical activity during pregnancy (</w:t>
            </w:r>
            <w:r w:rsidRPr="00D00A59">
              <w:rPr>
                <w:rFonts w:ascii="Helvetica" w:eastAsiaTheme="majorEastAsia" w:hAnsi="Helvetica"/>
                <w:sz w:val="18"/>
                <w:szCs w:val="18"/>
              </w:rPr>
              <w:t xml:space="preserve">≥ </w:t>
            </w:r>
            <w:r w:rsidRPr="00D00A59">
              <w:rPr>
                <w:sz w:val="18"/>
                <w:szCs w:val="18"/>
              </w:rPr>
              <w:t>30 min of moderate-intensity activity on most days of the week) through increasing walking and developing a more active lifestyle. The health educators assisted the women in developing personalized physical activity goals and they were given a digital pedometer and a physical activity log to track their progress.</w:t>
            </w:r>
          </w:p>
          <w:p w14:paraId="4383CCBB" w14:textId="77777777" w:rsidR="00973D70" w:rsidRPr="00D00A59" w:rsidRDefault="00973D70" w:rsidP="00A75579">
            <w:pPr>
              <w:rPr>
                <w:szCs w:val="18"/>
              </w:rPr>
            </w:pPr>
            <w:r w:rsidRPr="00D00A59">
              <w:rPr>
                <w:szCs w:val="18"/>
              </w:rPr>
              <w:t xml:space="preserve">The overall goal of the dietary component was to decrease intake of foods high in saturated fat and increase dietary fibre as recommended by the American Dietetic Association. </w:t>
            </w:r>
          </w:p>
        </w:tc>
        <w:tc>
          <w:tcPr>
            <w:tcW w:w="5664" w:type="dxa"/>
          </w:tcPr>
          <w:p w14:paraId="3252043E" w14:textId="77777777" w:rsidR="00973D70" w:rsidRPr="00D00A59" w:rsidRDefault="00973D70" w:rsidP="00A75579">
            <w:pPr>
              <w:rPr>
                <w:szCs w:val="18"/>
              </w:rPr>
            </w:pPr>
            <w:r w:rsidRPr="00D00A59">
              <w:rPr>
                <w:szCs w:val="18"/>
              </w:rPr>
              <w:t>Intervention vs control</w:t>
            </w:r>
          </w:p>
          <w:p w14:paraId="0F797DFE" w14:textId="77777777" w:rsidR="00973D70" w:rsidRPr="00D00A59" w:rsidRDefault="00973D70" w:rsidP="00A75579">
            <w:pPr>
              <w:pStyle w:val="bullet"/>
              <w:rPr>
                <w:szCs w:val="18"/>
              </w:rPr>
            </w:pPr>
            <w:r w:rsidRPr="00D00A59">
              <w:rPr>
                <w:szCs w:val="18"/>
              </w:rPr>
              <w:t xml:space="preserve">Gestational weight gain: 17.73±4.06 vs 17.87±2.39 </w:t>
            </w:r>
          </w:p>
        </w:tc>
      </w:tr>
      <w:tr w:rsidR="00973D70" w:rsidRPr="00D00A59" w14:paraId="470194A3" w14:textId="77777777" w:rsidTr="0030223E">
        <w:trPr>
          <w:cantSplit/>
        </w:trPr>
        <w:tc>
          <w:tcPr>
            <w:tcW w:w="1417" w:type="dxa"/>
          </w:tcPr>
          <w:p w14:paraId="03435A2C" w14:textId="0A2D6FFB" w:rsidR="00973D70" w:rsidRPr="00D00A59" w:rsidRDefault="00973D70" w:rsidP="00A62770">
            <w:pPr>
              <w:rPr>
                <w:szCs w:val="18"/>
              </w:rPr>
            </w:pPr>
            <w:r w:rsidRPr="00654EEB">
              <w:t>Hui et al 2012</w:t>
            </w:r>
            <w:r w:rsidRPr="00D00A59">
              <w:rPr>
                <w:szCs w:val="18"/>
              </w:rPr>
              <w:fldChar w:fldCharType="begin">
                <w:fldData xml:space="preserve">PEVuZE5vdGU+PENpdGU+PEF1dGhvcj5IdWk8L0F1dGhvcj48WWVhcj4yMDEyPC9ZZWFyPjxSZWNO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</w:fldData>
              </w:fldChar>
            </w:r>
            <w:r w:rsidR="002747EA">
              <w:rPr>
                <w:szCs w:val="18"/>
              </w:rPr>
              <w:instrText xml:space="preserve"> ADDIN EN.CITE </w:instrText>
            </w:r>
            <w:r w:rsidR="002747EA">
              <w:rPr>
                <w:szCs w:val="18"/>
              </w:rPr>
              <w:fldChar w:fldCharType="begin">
                <w:fldData xml:space="preserve">PEVuZE5vdGU+PENpdGU+PEF1dGhvcj5IdWk8L0F1dGhvcj48WWVhcj4yMDEyPC9ZZWFyPjxSZWNO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</w:fldData>
              </w:fldChar>
            </w:r>
            <w:r w:rsidR="002747EA">
              <w:rPr>
                <w:szCs w:val="18"/>
              </w:rPr>
              <w:instrText xml:space="preserve"> ADDIN EN.CITE.DATA </w:instrText>
            </w:r>
            <w:r w:rsidR="002747EA">
              <w:rPr>
                <w:szCs w:val="18"/>
              </w:rPr>
            </w:r>
            <w:r w:rsidR="002747EA">
              <w:rPr>
                <w:szCs w:val="18"/>
              </w:rPr>
              <w:fldChar w:fldCharType="end"/>
            </w:r>
            <w:r w:rsidRPr="00D00A59">
              <w:rPr>
                <w:szCs w:val="18"/>
              </w:rPr>
            </w:r>
            <w:r w:rsidRPr="00D00A59">
              <w:rPr>
                <w:szCs w:val="18"/>
              </w:rPr>
              <w:fldChar w:fldCharType="separate"/>
            </w:r>
            <w:r w:rsidR="002747EA" w:rsidRPr="002747EA">
              <w:rPr>
                <w:noProof/>
                <w:szCs w:val="18"/>
                <w:vertAlign w:val="superscript"/>
              </w:rPr>
              <w:t>490</w:t>
            </w:r>
            <w:r w:rsidRPr="00D00A59">
              <w:rPr>
                <w:szCs w:val="18"/>
              </w:rPr>
              <w:fldChar w:fldCharType="end"/>
            </w:r>
          </w:p>
          <w:p w14:paraId="49E6F42B" w14:textId="77777777" w:rsidR="00973D70" w:rsidRPr="00D00A59" w:rsidRDefault="00973D70" w:rsidP="00A62770">
            <w:pPr>
              <w:rPr>
                <w:szCs w:val="18"/>
              </w:rPr>
            </w:pPr>
            <w:r w:rsidRPr="00D00A59">
              <w:rPr>
                <w:szCs w:val="18"/>
              </w:rPr>
              <w:t>Canada</w:t>
            </w:r>
          </w:p>
          <w:p w14:paraId="3C31F994" w14:textId="77777777" w:rsidR="00973D70" w:rsidRPr="00D00A59" w:rsidRDefault="00973D70" w:rsidP="00A62770">
            <w:pPr>
              <w:rPr>
                <w:szCs w:val="18"/>
              </w:rPr>
            </w:pPr>
            <w:r w:rsidRPr="00D00A59">
              <w:rPr>
                <w:szCs w:val="18"/>
              </w:rPr>
              <w:t>NCT00486629</w:t>
            </w:r>
          </w:p>
        </w:tc>
        <w:tc>
          <w:tcPr>
            <w:tcW w:w="1562" w:type="dxa"/>
          </w:tcPr>
          <w:p w14:paraId="64407915" w14:textId="77777777" w:rsidR="00973D70" w:rsidRPr="00D00A59" w:rsidRDefault="00973D70" w:rsidP="00A75579">
            <w:pPr>
              <w:rPr>
                <w:szCs w:val="18"/>
              </w:rPr>
            </w:pPr>
            <w:r w:rsidRPr="00D00A59">
              <w:rPr>
                <w:szCs w:val="18"/>
              </w:rPr>
              <w:t>Intervention 102</w:t>
            </w:r>
          </w:p>
          <w:p w14:paraId="1871FE10" w14:textId="77777777" w:rsidR="00973D70" w:rsidRPr="00D00A59" w:rsidRDefault="00973D70" w:rsidP="00A75579">
            <w:pPr>
              <w:rPr>
                <w:szCs w:val="18"/>
              </w:rPr>
            </w:pPr>
            <w:r w:rsidRPr="00D00A59">
              <w:rPr>
                <w:szCs w:val="18"/>
              </w:rPr>
              <w:t>Control 88</w:t>
            </w:r>
          </w:p>
        </w:tc>
        <w:tc>
          <w:tcPr>
            <w:tcW w:w="5393" w:type="dxa"/>
          </w:tcPr>
          <w:p w14:paraId="682C60B6" w14:textId="77777777" w:rsidR="00973D70" w:rsidRPr="00D00A59" w:rsidRDefault="00973D70" w:rsidP="00A75579">
            <w:pPr>
              <w:rPr>
                <w:szCs w:val="18"/>
              </w:rPr>
            </w:pPr>
            <w:r w:rsidRPr="00D00A59">
              <w:rPr>
                <w:b/>
                <w:szCs w:val="18"/>
              </w:rPr>
              <w:t>Aim</w:t>
            </w:r>
            <w:r w:rsidRPr="00D00A59">
              <w:rPr>
                <w:szCs w:val="18"/>
              </w:rPr>
              <w:t xml:space="preserve">: To examine the effect of an exercise and dietary intervention during pregnancy on excessive gestational weight gain (EGWG), dietary habit and physical activity in pregnant women. </w:t>
            </w:r>
          </w:p>
          <w:p w14:paraId="0987091A" w14:textId="77777777" w:rsidR="00973D70" w:rsidRPr="00D00A59" w:rsidRDefault="00973D70" w:rsidP="00A75579">
            <w:pPr>
              <w:rPr>
                <w:szCs w:val="18"/>
              </w:rPr>
            </w:pPr>
            <w:r w:rsidRPr="00D00A59">
              <w:rPr>
                <w:b/>
                <w:szCs w:val="18"/>
              </w:rPr>
              <w:t>Population</w:t>
            </w:r>
            <w:r w:rsidRPr="00D00A59">
              <w:rPr>
                <w:szCs w:val="18"/>
              </w:rPr>
              <w:t>: Nondiabetic urban-living pregnant women (&lt;26 weeks of gestation).</w:t>
            </w:r>
          </w:p>
          <w:p w14:paraId="1C74DBE7" w14:textId="77777777" w:rsidR="00973D70" w:rsidRPr="00D00A59" w:rsidRDefault="00973D70" w:rsidP="00EE3378">
            <w:r w:rsidRPr="00D00A59">
              <w:rPr>
                <w:b/>
              </w:rPr>
              <w:t>Intervention</w:t>
            </w:r>
            <w:r w:rsidRPr="00D00A59">
              <w:t>: Participants in the intervention group were provided with community-based group exercise sessions, instructed home exercise and dietary counselling between 20 and 36 weeks of gestation.</w:t>
            </w:r>
          </w:p>
          <w:p w14:paraId="4A24DBE6" w14:textId="77777777" w:rsidR="00973D70" w:rsidRPr="00D00A59" w:rsidRDefault="00973D70" w:rsidP="00A75579">
            <w:pPr>
              <w:pStyle w:val="RCTstable"/>
              <w:rPr>
                <w:sz w:val="18"/>
                <w:szCs w:val="18"/>
              </w:rPr>
            </w:pPr>
            <w:r w:rsidRPr="00D00A59">
              <w:rPr>
                <w:sz w:val="18"/>
                <w:szCs w:val="18"/>
              </w:rPr>
              <w:t>Dietary interviews and counselling were provided twice to each woman by registered dietitians, at enrolment and 2 months after enrolment. The dietary interview was assisted with a Food Choice Map, a computerised dietary interview tool.</w:t>
            </w:r>
          </w:p>
          <w:p w14:paraId="0314DC20" w14:textId="77777777" w:rsidR="00973D70" w:rsidRPr="00D00A59" w:rsidRDefault="00973D70" w:rsidP="00A75579">
            <w:pPr>
              <w:rPr>
                <w:szCs w:val="18"/>
              </w:rPr>
            </w:pPr>
            <w:r w:rsidRPr="00D00A59">
              <w:rPr>
                <w:szCs w:val="18"/>
              </w:rPr>
              <w:t xml:space="preserve">Floor aerobic, stretching and strength exercises were led by licensed fitness trainers in group sessions. An exercise instruction video was provided to women to assist their home exercise. Women recorded daily physical activities in logbook. </w:t>
            </w:r>
          </w:p>
        </w:tc>
        <w:tc>
          <w:tcPr>
            <w:tcW w:w="5664" w:type="dxa"/>
          </w:tcPr>
          <w:p w14:paraId="524D7BBC" w14:textId="77777777" w:rsidR="00973D70" w:rsidRPr="00D00A59" w:rsidRDefault="00973D70" w:rsidP="00A75579">
            <w:pPr>
              <w:rPr>
                <w:szCs w:val="18"/>
              </w:rPr>
            </w:pPr>
            <w:r w:rsidRPr="00D00A59">
              <w:rPr>
                <w:szCs w:val="18"/>
              </w:rPr>
              <w:t>Intervention vs control:</w:t>
            </w:r>
          </w:p>
          <w:p w14:paraId="0190B96A" w14:textId="77777777" w:rsidR="00973D70" w:rsidRPr="00D00A59" w:rsidRDefault="00973D70" w:rsidP="00A75579">
            <w:pPr>
              <w:pStyle w:val="bullet"/>
              <w:rPr>
                <w:szCs w:val="18"/>
              </w:rPr>
            </w:pPr>
            <w:r w:rsidRPr="00D00A59">
              <w:rPr>
                <w:szCs w:val="18"/>
              </w:rPr>
              <w:t>Gestational weight gain: 14.1±6 vs 15.2±5.9</w:t>
            </w:r>
          </w:p>
          <w:p w14:paraId="2825C105" w14:textId="77777777" w:rsidR="00973D70" w:rsidRPr="00D00A59" w:rsidRDefault="00973D70" w:rsidP="00A75579">
            <w:pPr>
              <w:pStyle w:val="bullet"/>
              <w:rPr>
                <w:szCs w:val="18"/>
              </w:rPr>
            </w:pPr>
            <w:r w:rsidRPr="00D00A59">
              <w:rPr>
                <w:szCs w:val="18"/>
              </w:rPr>
              <w:t>Weight gain &gt;IOM guidelines: 36/102 vs 48/88</w:t>
            </w:r>
          </w:p>
          <w:p w14:paraId="4B6AA86B" w14:textId="77777777" w:rsidR="00973D70" w:rsidRPr="00D00A59" w:rsidRDefault="00973D70" w:rsidP="00A75579">
            <w:pPr>
              <w:pStyle w:val="bullet"/>
              <w:rPr>
                <w:szCs w:val="18"/>
              </w:rPr>
            </w:pPr>
            <w:r w:rsidRPr="00D00A59">
              <w:rPr>
                <w:szCs w:val="18"/>
              </w:rPr>
              <w:t>Gestational diabetes: 2/102 vs 3/88</w:t>
            </w:r>
          </w:p>
          <w:p w14:paraId="55CC00C7" w14:textId="77777777" w:rsidR="00973D70" w:rsidRPr="00D00A59" w:rsidRDefault="00973D70" w:rsidP="00A75579">
            <w:pPr>
              <w:pStyle w:val="bullet"/>
              <w:rPr>
                <w:szCs w:val="18"/>
              </w:rPr>
            </w:pPr>
            <w:r w:rsidRPr="00D00A59">
              <w:rPr>
                <w:szCs w:val="18"/>
              </w:rPr>
              <w:t>Caesarean section: 2/102 vs 3/88</w:t>
            </w:r>
          </w:p>
          <w:p w14:paraId="0E46A3AB" w14:textId="77777777" w:rsidR="00973D70" w:rsidRPr="00D00A59" w:rsidRDefault="00973D70" w:rsidP="00A75579">
            <w:pPr>
              <w:pStyle w:val="bullet"/>
              <w:rPr>
                <w:szCs w:val="18"/>
              </w:rPr>
            </w:pPr>
            <w:r w:rsidRPr="00D00A59">
              <w:rPr>
                <w:szCs w:val="18"/>
              </w:rPr>
              <w:t>Large for gestational age: 12/102 vs 15/88</w:t>
            </w:r>
          </w:p>
        </w:tc>
      </w:tr>
      <w:tr w:rsidR="00973D70" w:rsidRPr="00D00A59" w14:paraId="75C5EF55" w14:textId="77777777" w:rsidTr="0030223E">
        <w:trPr>
          <w:cantSplit/>
        </w:trPr>
        <w:tc>
          <w:tcPr>
            <w:tcW w:w="1417" w:type="dxa"/>
          </w:tcPr>
          <w:p w14:paraId="22B00FED" w14:textId="6C863584" w:rsidR="00973D70" w:rsidRPr="00D00A59" w:rsidRDefault="00973D70" w:rsidP="00A62770">
            <w:pPr>
              <w:rPr>
                <w:szCs w:val="18"/>
              </w:rPr>
            </w:pPr>
            <w:r w:rsidRPr="00654EEB">
              <w:t>Hui et al 2014</w:t>
            </w:r>
            <w:r w:rsidRPr="00D00A59">
              <w:rPr>
                <w:szCs w:val="18"/>
              </w:rPr>
              <w:fldChar w:fldCharType="begin">
                <w:fldData xml:space="preserve">PEVuZE5vdGU+PENpdGU+PEF1dGhvcj5IdWk8L0F1dGhvcj48WWVhcj4yMDE0PC9ZZWFyPjxSZWNO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</w:fldData>
              </w:fldChar>
            </w:r>
            <w:r w:rsidR="002747EA">
              <w:rPr>
                <w:szCs w:val="18"/>
              </w:rPr>
              <w:instrText xml:space="preserve"> ADDIN EN.CITE </w:instrText>
            </w:r>
            <w:r w:rsidR="002747EA">
              <w:rPr>
                <w:szCs w:val="18"/>
              </w:rPr>
              <w:fldChar w:fldCharType="begin">
                <w:fldData xml:space="preserve">PEVuZE5vdGU+PENpdGU+PEF1dGhvcj5IdWk8L0F1dGhvcj48WWVhcj4yMDE0PC9ZZWFyPjxSZWNO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</w:fldData>
              </w:fldChar>
            </w:r>
            <w:r w:rsidR="002747EA">
              <w:rPr>
                <w:szCs w:val="18"/>
              </w:rPr>
              <w:instrText xml:space="preserve"> ADDIN EN.CITE.DATA </w:instrText>
            </w:r>
            <w:r w:rsidR="002747EA">
              <w:rPr>
                <w:szCs w:val="18"/>
              </w:rPr>
            </w:r>
            <w:r w:rsidR="002747EA">
              <w:rPr>
                <w:szCs w:val="18"/>
              </w:rPr>
              <w:fldChar w:fldCharType="end"/>
            </w:r>
            <w:r w:rsidRPr="00D00A59">
              <w:rPr>
                <w:szCs w:val="18"/>
              </w:rPr>
            </w:r>
            <w:r w:rsidRPr="00D00A59">
              <w:rPr>
                <w:szCs w:val="18"/>
              </w:rPr>
              <w:fldChar w:fldCharType="separate"/>
            </w:r>
            <w:r w:rsidR="002747EA" w:rsidRPr="002747EA">
              <w:rPr>
                <w:noProof/>
                <w:szCs w:val="18"/>
                <w:vertAlign w:val="superscript"/>
              </w:rPr>
              <w:t>491</w:t>
            </w:r>
            <w:r w:rsidRPr="00D00A59">
              <w:rPr>
                <w:szCs w:val="18"/>
              </w:rPr>
              <w:fldChar w:fldCharType="end"/>
            </w:r>
          </w:p>
          <w:p w14:paraId="575FC15A" w14:textId="77777777" w:rsidR="00973D70" w:rsidRPr="00D00A59" w:rsidRDefault="00973D70" w:rsidP="00A62770">
            <w:pPr>
              <w:rPr>
                <w:szCs w:val="18"/>
              </w:rPr>
            </w:pPr>
            <w:r w:rsidRPr="00D00A59">
              <w:rPr>
                <w:szCs w:val="18"/>
              </w:rPr>
              <w:t>Canada</w:t>
            </w:r>
          </w:p>
        </w:tc>
        <w:tc>
          <w:tcPr>
            <w:tcW w:w="1562" w:type="dxa"/>
          </w:tcPr>
          <w:p w14:paraId="0F8973C3" w14:textId="77777777" w:rsidR="00973D70" w:rsidRPr="00D00A59" w:rsidRDefault="00973D70" w:rsidP="00A75579">
            <w:pPr>
              <w:rPr>
                <w:szCs w:val="18"/>
              </w:rPr>
            </w:pPr>
            <w:r w:rsidRPr="00D00A59">
              <w:rPr>
                <w:szCs w:val="18"/>
              </w:rPr>
              <w:t>Intervention 57</w:t>
            </w:r>
          </w:p>
          <w:p w14:paraId="272AC00E" w14:textId="77777777" w:rsidR="00973D70" w:rsidRPr="00D00A59" w:rsidRDefault="00973D70" w:rsidP="00A75579">
            <w:pPr>
              <w:rPr>
                <w:szCs w:val="18"/>
              </w:rPr>
            </w:pPr>
            <w:r w:rsidRPr="00D00A59">
              <w:rPr>
                <w:szCs w:val="18"/>
              </w:rPr>
              <w:t>Control 56</w:t>
            </w:r>
          </w:p>
        </w:tc>
        <w:tc>
          <w:tcPr>
            <w:tcW w:w="5393" w:type="dxa"/>
          </w:tcPr>
          <w:p w14:paraId="2E16A61D" w14:textId="77777777" w:rsidR="00973D70" w:rsidRPr="00D00A59" w:rsidRDefault="00973D70" w:rsidP="00A75579">
            <w:pPr>
              <w:rPr>
                <w:szCs w:val="18"/>
              </w:rPr>
            </w:pPr>
            <w:r w:rsidRPr="00D00A59">
              <w:rPr>
                <w:b/>
                <w:szCs w:val="18"/>
              </w:rPr>
              <w:t>Aim</w:t>
            </w:r>
            <w:r w:rsidRPr="00D00A59">
              <w:rPr>
                <w:szCs w:val="18"/>
              </w:rPr>
              <w:t xml:space="preserve">: To assess the efficacy of lifestyle intervention on gestational weight gain in pregnant women with normal and above normal body mass index (BMI). </w:t>
            </w:r>
          </w:p>
          <w:p w14:paraId="35EF75E3" w14:textId="77777777" w:rsidR="00973D70" w:rsidRPr="00D00A59" w:rsidRDefault="00973D70" w:rsidP="00A75579">
            <w:pPr>
              <w:rPr>
                <w:szCs w:val="18"/>
              </w:rPr>
            </w:pPr>
            <w:r w:rsidRPr="00D00A59">
              <w:rPr>
                <w:b/>
                <w:szCs w:val="18"/>
              </w:rPr>
              <w:t>Population</w:t>
            </w:r>
            <w:r w:rsidRPr="00D00A59">
              <w:rPr>
                <w:szCs w:val="18"/>
              </w:rPr>
              <w:t>: Pregnant women at &lt;20 weeks gestation without diabetes. Mixed BMIs.</w:t>
            </w:r>
          </w:p>
          <w:p w14:paraId="3E8A46A7" w14:textId="77777777" w:rsidR="00973D70" w:rsidRPr="00D00A59" w:rsidRDefault="00973D70" w:rsidP="00A75579">
            <w:pPr>
              <w:pStyle w:val="RCTstable"/>
              <w:rPr>
                <w:sz w:val="18"/>
                <w:szCs w:val="18"/>
              </w:rPr>
            </w:pPr>
            <w:r w:rsidRPr="00D00A59">
              <w:rPr>
                <w:b/>
                <w:sz w:val="18"/>
                <w:szCs w:val="18"/>
              </w:rPr>
              <w:t>Intervention</w:t>
            </w:r>
            <w:r w:rsidRPr="00D00A59">
              <w:rPr>
                <w:sz w:val="18"/>
                <w:szCs w:val="18"/>
              </w:rPr>
              <w:t>: Women in the intervention group received weekly trainer-led group exercise sessions, instructed home exercise for 3-5-times/week during 20-36 weeks of gestation, and dietary counselling twice during pregnancy.</w:t>
            </w:r>
          </w:p>
          <w:p w14:paraId="59C54F8E" w14:textId="77777777" w:rsidR="00973D70" w:rsidRPr="00D00A59" w:rsidRDefault="00973D70" w:rsidP="00A75579">
            <w:pPr>
              <w:pStyle w:val="RCTstable"/>
              <w:rPr>
                <w:sz w:val="18"/>
                <w:szCs w:val="18"/>
              </w:rPr>
            </w:pPr>
            <w:r w:rsidRPr="00D00A59">
              <w:rPr>
                <w:sz w:val="18"/>
                <w:szCs w:val="18"/>
              </w:rPr>
              <w:t>Dietary interviews and counselling were provided twice to each woman by registered dietitians, at enrolment and 2 months after enrolment. The dietary interview was assisted with a Food Choice Map, a computerised dietary interview tool.</w:t>
            </w:r>
          </w:p>
          <w:p w14:paraId="0189E118" w14:textId="77777777" w:rsidR="00973D70" w:rsidRPr="00D00A59" w:rsidRDefault="00973D70" w:rsidP="00A75579">
            <w:pPr>
              <w:rPr>
                <w:szCs w:val="18"/>
              </w:rPr>
            </w:pPr>
            <w:r w:rsidRPr="00D00A59">
              <w:rPr>
                <w:szCs w:val="18"/>
              </w:rPr>
              <w:t>Floor aerobic, stretching and strength exercises were led by licensed fitness trainers in group sessions. An exercise instruction video was provided to women to assist their home exercise. Women recorded daily physical activities in logbook.</w:t>
            </w:r>
          </w:p>
        </w:tc>
        <w:tc>
          <w:tcPr>
            <w:tcW w:w="5664" w:type="dxa"/>
          </w:tcPr>
          <w:p w14:paraId="218CF56A" w14:textId="77777777" w:rsidR="00973D70" w:rsidRPr="00D00A59" w:rsidRDefault="00973D70" w:rsidP="00A75579">
            <w:pPr>
              <w:rPr>
                <w:szCs w:val="18"/>
              </w:rPr>
            </w:pPr>
            <w:r w:rsidRPr="00D00A59">
              <w:rPr>
                <w:szCs w:val="18"/>
              </w:rPr>
              <w:t>Intervention vs control</w:t>
            </w:r>
          </w:p>
          <w:p w14:paraId="37AFB6FB" w14:textId="77777777" w:rsidR="00973D70" w:rsidRPr="00D00A59" w:rsidRDefault="00973D70" w:rsidP="00A75579">
            <w:pPr>
              <w:pStyle w:val="bullet"/>
              <w:rPr>
                <w:szCs w:val="18"/>
              </w:rPr>
            </w:pPr>
            <w:r w:rsidRPr="00D00A59">
              <w:rPr>
                <w:szCs w:val="18"/>
              </w:rPr>
              <w:t xml:space="preserve">Gestational weight gain </w:t>
            </w:r>
          </w:p>
          <w:p w14:paraId="6B0B877F" w14:textId="77777777" w:rsidR="00973D70" w:rsidRPr="00D00A59" w:rsidRDefault="00973D70" w:rsidP="00A75579">
            <w:pPr>
              <w:pStyle w:val="subbullet"/>
              <w:ind w:left="594" w:hanging="234"/>
              <w:rPr>
                <w:szCs w:val="18"/>
              </w:rPr>
            </w:pPr>
            <w:r w:rsidRPr="00D00A59">
              <w:rPr>
                <w:szCs w:val="18"/>
              </w:rPr>
              <w:t>BMI≤24.9: 12.9±3.72 (n=30) vs 16.23±4.38 (n=27)</w:t>
            </w:r>
          </w:p>
          <w:p w14:paraId="345A003C" w14:textId="77777777" w:rsidR="00973D70" w:rsidRPr="00D00A59" w:rsidRDefault="00973D70" w:rsidP="00A75579">
            <w:pPr>
              <w:pStyle w:val="subbullet"/>
              <w:ind w:left="594" w:hanging="234"/>
              <w:rPr>
                <w:szCs w:val="18"/>
              </w:rPr>
            </w:pPr>
            <w:r w:rsidRPr="00D00A59">
              <w:rPr>
                <w:szCs w:val="18"/>
              </w:rPr>
              <w:t>BMI≥25: 15.21±7.5 (n=27) vs 14.39±7.05 (n=29)</w:t>
            </w:r>
          </w:p>
          <w:p w14:paraId="7BC7C341" w14:textId="77777777" w:rsidR="00973D70" w:rsidRPr="00D00A59" w:rsidRDefault="00973D70" w:rsidP="00A75579">
            <w:pPr>
              <w:pStyle w:val="bullet"/>
              <w:rPr>
                <w:szCs w:val="18"/>
              </w:rPr>
            </w:pPr>
            <w:r w:rsidRPr="00D00A59">
              <w:rPr>
                <w:szCs w:val="18"/>
              </w:rPr>
              <w:t>Weight gain &gt;IOM guidelines: 21/57 vs 30/56</w:t>
            </w:r>
          </w:p>
          <w:p w14:paraId="399A7D10" w14:textId="77777777" w:rsidR="00973D70" w:rsidRPr="00D00A59" w:rsidRDefault="00973D70" w:rsidP="00A75579">
            <w:pPr>
              <w:pStyle w:val="bullet"/>
              <w:rPr>
                <w:szCs w:val="18"/>
              </w:rPr>
            </w:pPr>
            <w:r w:rsidRPr="00D00A59">
              <w:rPr>
                <w:szCs w:val="18"/>
              </w:rPr>
              <w:t>Gestational diabetes: 1/57 vs 3/56</w:t>
            </w:r>
          </w:p>
          <w:p w14:paraId="76BCB0BE" w14:textId="77777777" w:rsidR="00973D70" w:rsidRPr="00D00A59" w:rsidRDefault="00973D70" w:rsidP="00A75579">
            <w:pPr>
              <w:pStyle w:val="bullet"/>
              <w:rPr>
                <w:szCs w:val="18"/>
              </w:rPr>
            </w:pPr>
            <w:r w:rsidRPr="00D00A59">
              <w:rPr>
                <w:szCs w:val="18"/>
              </w:rPr>
              <w:t>Caesarean section: 0/57 vs 2/56</w:t>
            </w:r>
          </w:p>
          <w:p w14:paraId="3FD5525F" w14:textId="77777777" w:rsidR="00973D70" w:rsidRPr="00D00A59" w:rsidRDefault="00973D70" w:rsidP="00A75579">
            <w:pPr>
              <w:pStyle w:val="bullet"/>
              <w:rPr>
                <w:szCs w:val="18"/>
              </w:rPr>
            </w:pPr>
            <w:r w:rsidRPr="00D00A59">
              <w:rPr>
                <w:szCs w:val="18"/>
              </w:rPr>
              <w:t>Large for gestational age: 6/57 vs 4/56</w:t>
            </w:r>
          </w:p>
        </w:tc>
      </w:tr>
      <w:tr w:rsidR="00973D70" w:rsidRPr="00D00A59" w14:paraId="10C8996A" w14:textId="77777777" w:rsidTr="0030223E">
        <w:trPr>
          <w:cantSplit/>
        </w:trPr>
        <w:tc>
          <w:tcPr>
            <w:tcW w:w="1417" w:type="dxa"/>
          </w:tcPr>
          <w:p w14:paraId="457B9481" w14:textId="2868FFBA" w:rsidR="00973D70" w:rsidRPr="00D00A59" w:rsidRDefault="00973D70" w:rsidP="00A62770">
            <w:pPr>
              <w:rPr>
                <w:szCs w:val="18"/>
              </w:rPr>
            </w:pPr>
            <w:r w:rsidRPr="00654EEB">
              <w:t>Jing et al 2015</w:t>
            </w:r>
            <w:r w:rsidRPr="00D00A59">
              <w:rPr>
                <w:szCs w:val="18"/>
              </w:rPr>
              <w:fldChar w:fldCharType="begin">
                <w:fldData xml:space="preserve">PEVuZE5vdGU+PENpdGU+PEF1dGhvcj5KaW5nPC9BdXRob3I+PFllYXI+MjAxNTwvWWVhcj48UmVj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</w:fldData>
              </w:fldChar>
            </w:r>
            <w:r w:rsidR="002747EA">
              <w:rPr>
                <w:szCs w:val="18"/>
              </w:rPr>
              <w:instrText xml:space="preserve"> ADDIN EN.CITE </w:instrText>
            </w:r>
            <w:r w:rsidR="002747EA">
              <w:rPr>
                <w:szCs w:val="18"/>
              </w:rPr>
              <w:fldChar w:fldCharType="begin">
                <w:fldData xml:space="preserve">PEVuZE5vdGU+PENpdGU+PEF1dGhvcj5KaW5nPC9BdXRob3I+PFllYXI+MjAxNTwvWWVhcj48UmVj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</w:fldData>
              </w:fldChar>
            </w:r>
            <w:r w:rsidR="002747EA">
              <w:rPr>
                <w:szCs w:val="18"/>
              </w:rPr>
              <w:instrText xml:space="preserve"> ADDIN EN.CITE.DATA </w:instrText>
            </w:r>
            <w:r w:rsidR="002747EA">
              <w:rPr>
                <w:szCs w:val="18"/>
              </w:rPr>
            </w:r>
            <w:r w:rsidR="002747EA">
              <w:rPr>
                <w:szCs w:val="18"/>
              </w:rPr>
              <w:fldChar w:fldCharType="end"/>
            </w:r>
            <w:r w:rsidRPr="00D00A59">
              <w:rPr>
                <w:szCs w:val="18"/>
              </w:rPr>
            </w:r>
            <w:r w:rsidRPr="00D00A59">
              <w:rPr>
                <w:szCs w:val="18"/>
              </w:rPr>
              <w:fldChar w:fldCharType="separate"/>
            </w:r>
            <w:r w:rsidR="002747EA" w:rsidRPr="002747EA">
              <w:rPr>
                <w:noProof/>
                <w:szCs w:val="18"/>
                <w:vertAlign w:val="superscript"/>
              </w:rPr>
              <w:t>492</w:t>
            </w:r>
            <w:r w:rsidRPr="00D00A59">
              <w:rPr>
                <w:szCs w:val="18"/>
              </w:rPr>
              <w:fldChar w:fldCharType="end"/>
            </w:r>
          </w:p>
          <w:p w14:paraId="30FCDFD2" w14:textId="77777777" w:rsidR="00973D70" w:rsidRPr="00D00A59" w:rsidRDefault="00973D70" w:rsidP="00A62770">
            <w:pPr>
              <w:rPr>
                <w:szCs w:val="18"/>
              </w:rPr>
            </w:pPr>
            <w:r w:rsidRPr="00D00A59">
              <w:rPr>
                <w:szCs w:val="18"/>
              </w:rPr>
              <w:t>China</w:t>
            </w:r>
          </w:p>
        </w:tc>
        <w:tc>
          <w:tcPr>
            <w:tcW w:w="1562" w:type="dxa"/>
          </w:tcPr>
          <w:p w14:paraId="702355A6" w14:textId="77777777" w:rsidR="00973D70" w:rsidRPr="00D00A59" w:rsidRDefault="00973D70" w:rsidP="00A75579">
            <w:pPr>
              <w:rPr>
                <w:szCs w:val="18"/>
              </w:rPr>
            </w:pPr>
            <w:r w:rsidRPr="00D00A59">
              <w:rPr>
                <w:szCs w:val="18"/>
              </w:rPr>
              <w:t>Intervention 115</w:t>
            </w:r>
          </w:p>
          <w:p w14:paraId="1699C3C2" w14:textId="77777777" w:rsidR="00973D70" w:rsidRPr="00D00A59" w:rsidRDefault="00973D70" w:rsidP="00A75579">
            <w:pPr>
              <w:rPr>
                <w:szCs w:val="18"/>
              </w:rPr>
            </w:pPr>
            <w:r w:rsidRPr="00D00A59">
              <w:rPr>
                <w:szCs w:val="18"/>
              </w:rPr>
              <w:t>Control 106</w:t>
            </w:r>
          </w:p>
        </w:tc>
        <w:tc>
          <w:tcPr>
            <w:tcW w:w="5393" w:type="dxa"/>
          </w:tcPr>
          <w:p w14:paraId="23F7A618" w14:textId="77777777" w:rsidR="00973D70" w:rsidRPr="00D00A59" w:rsidRDefault="00973D70" w:rsidP="00A75579">
            <w:pPr>
              <w:rPr>
                <w:szCs w:val="18"/>
              </w:rPr>
            </w:pPr>
            <w:r w:rsidRPr="00D00A59">
              <w:rPr>
                <w:b/>
                <w:szCs w:val="18"/>
              </w:rPr>
              <w:t>Aim</w:t>
            </w:r>
            <w:r w:rsidRPr="00D00A59">
              <w:rPr>
                <w:szCs w:val="18"/>
              </w:rPr>
              <w:t xml:space="preserve">: To examine whether personalized interventions could improve dietary intake and physical activity among pregnant women. </w:t>
            </w:r>
          </w:p>
          <w:p w14:paraId="6EABBE88" w14:textId="77777777" w:rsidR="00973D70" w:rsidRPr="00D00A59" w:rsidRDefault="00973D70" w:rsidP="00A75579">
            <w:pPr>
              <w:rPr>
                <w:szCs w:val="18"/>
              </w:rPr>
            </w:pPr>
            <w:r w:rsidRPr="00D00A59">
              <w:rPr>
                <w:b/>
                <w:szCs w:val="18"/>
              </w:rPr>
              <w:t>Population</w:t>
            </w:r>
            <w:r w:rsidRPr="00D00A59">
              <w:rPr>
                <w:szCs w:val="18"/>
              </w:rPr>
              <w:t>: Women with a singleton pregnancy (aged ≥18 years, without pre-existing diabetes) were enrolled at approximately 12 weeks. Mixed BMIs.</w:t>
            </w:r>
          </w:p>
          <w:p w14:paraId="4DB9631D" w14:textId="77777777" w:rsidR="00973D70" w:rsidRPr="00D00A59" w:rsidRDefault="00973D70" w:rsidP="00A75579">
            <w:pPr>
              <w:rPr>
                <w:szCs w:val="18"/>
              </w:rPr>
            </w:pPr>
            <w:r w:rsidRPr="00D00A59">
              <w:rPr>
                <w:b/>
                <w:szCs w:val="18"/>
              </w:rPr>
              <w:t>Intervention</w:t>
            </w:r>
            <w:r w:rsidRPr="00D00A59">
              <w:rPr>
                <w:szCs w:val="18"/>
              </w:rPr>
              <w:t>: Participants received an education manual on diet and physical activity (written by the research team) aft</w:t>
            </w:r>
            <w:r>
              <w:rPr>
                <w:szCs w:val="18"/>
              </w:rPr>
              <w:t>er randomis</w:t>
            </w:r>
            <w:r w:rsidRPr="00D00A59">
              <w:rPr>
                <w:szCs w:val="18"/>
              </w:rPr>
              <w:t>ation, and one-to-one counselling for at least 20 minutes in a private room with a trained graduate student after group assignment and at 16</w:t>
            </w:r>
            <w:r w:rsidRPr="00D00A59">
              <w:rPr>
                <w:rFonts w:ascii="Helvetica" w:hAnsi="Helvetica"/>
                <w:szCs w:val="18"/>
              </w:rPr>
              <w:t>–</w:t>
            </w:r>
            <w:r w:rsidRPr="00D00A59">
              <w:rPr>
                <w:szCs w:val="18"/>
              </w:rPr>
              <w:t>20 and 20</w:t>
            </w:r>
            <w:r w:rsidRPr="00D00A59">
              <w:rPr>
                <w:rFonts w:ascii="Helvetica" w:hAnsi="Helvetica"/>
                <w:szCs w:val="18"/>
              </w:rPr>
              <w:t>–</w:t>
            </w:r>
            <w:r w:rsidRPr="00D00A59">
              <w:rPr>
                <w:szCs w:val="18"/>
              </w:rPr>
              <w:t>24 weeks. The graduate student was also available to answer questions and provide feedback on diet and physical activity until 20</w:t>
            </w:r>
            <w:r w:rsidRPr="00D00A59">
              <w:rPr>
                <w:rFonts w:ascii="Helvetica" w:hAnsi="Helvetica"/>
                <w:szCs w:val="18"/>
              </w:rPr>
              <w:t>–</w:t>
            </w:r>
            <w:r w:rsidRPr="00D00A59">
              <w:rPr>
                <w:szCs w:val="18"/>
              </w:rPr>
              <w:t>24 weeks either over the phone or via a group established on Tecent instant messenger.</w:t>
            </w:r>
          </w:p>
        </w:tc>
        <w:tc>
          <w:tcPr>
            <w:tcW w:w="5664" w:type="dxa"/>
          </w:tcPr>
          <w:p w14:paraId="5C1C252D" w14:textId="77777777" w:rsidR="00973D70" w:rsidRPr="00D00A59" w:rsidRDefault="00973D70" w:rsidP="00A75579">
            <w:pPr>
              <w:rPr>
                <w:szCs w:val="18"/>
              </w:rPr>
            </w:pPr>
            <w:r w:rsidRPr="00D00A59">
              <w:rPr>
                <w:szCs w:val="18"/>
              </w:rPr>
              <w:t>Intervention vs control:</w:t>
            </w:r>
          </w:p>
          <w:p w14:paraId="3ECB20CA" w14:textId="77777777" w:rsidR="00973D70" w:rsidRPr="00D00A59" w:rsidRDefault="00973D70" w:rsidP="00A75579">
            <w:pPr>
              <w:pStyle w:val="bullet"/>
              <w:rPr>
                <w:szCs w:val="18"/>
              </w:rPr>
            </w:pPr>
            <w:r w:rsidRPr="00D00A59">
              <w:rPr>
                <w:szCs w:val="18"/>
              </w:rPr>
              <w:t>Gestational weight gain: 9.24±3.99 vs 9.69±3.85</w:t>
            </w:r>
          </w:p>
          <w:p w14:paraId="11B5BF60" w14:textId="77777777" w:rsidR="00973D70" w:rsidRPr="00D00A59" w:rsidRDefault="00973D70" w:rsidP="00A75579">
            <w:pPr>
              <w:pStyle w:val="bullet"/>
              <w:rPr>
                <w:szCs w:val="18"/>
              </w:rPr>
            </w:pPr>
            <w:r w:rsidRPr="00D00A59">
              <w:rPr>
                <w:szCs w:val="18"/>
              </w:rPr>
              <w:t>Weight gain &gt;IOM guidelines: 102/115 vs 96/106</w:t>
            </w:r>
          </w:p>
          <w:p w14:paraId="047B7F20" w14:textId="77777777" w:rsidR="00973D70" w:rsidRPr="00D00A59" w:rsidRDefault="00973D70" w:rsidP="00A75579">
            <w:pPr>
              <w:pStyle w:val="bullet"/>
              <w:rPr>
                <w:szCs w:val="18"/>
              </w:rPr>
            </w:pPr>
            <w:r w:rsidRPr="00D00A59">
              <w:rPr>
                <w:szCs w:val="18"/>
              </w:rPr>
              <w:t>Gestational diabetes: 26/115 vs 37/106</w:t>
            </w:r>
          </w:p>
        </w:tc>
      </w:tr>
      <w:tr w:rsidR="00973D70" w:rsidRPr="00A95FF7" w14:paraId="6B3BE1D0" w14:textId="77777777" w:rsidTr="0030223E">
        <w:trPr>
          <w:cantSplit/>
        </w:trPr>
        <w:tc>
          <w:tcPr>
            <w:tcW w:w="1417" w:type="dxa"/>
          </w:tcPr>
          <w:p w14:paraId="7AB2201E" w14:textId="0B9D871D" w:rsidR="00973D70" w:rsidRPr="00A95FF7" w:rsidRDefault="00973D70" w:rsidP="00654EEB">
            <w:pPr>
              <w:rPr>
                <w:noProof/>
              </w:rPr>
            </w:pPr>
            <w:r w:rsidRPr="00A95FF7">
              <w:rPr>
                <w:noProof/>
              </w:rPr>
              <w:t>Kennelly et al 2018</w:t>
            </w:r>
            <w:r w:rsidRPr="00A95FF7">
              <w:rPr>
                <w:noProof/>
              </w:rPr>
              <w:fldChar w:fldCharType="begin">
                <w:fldData xml:space="preserve">PEVuZE5vdGU+PENpdGU+PEF1dGhvcj5LZW5uZWxseTwvQXV0aG9yPjxZZWFyPjIwMTg8L1llYXI+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=
</w:fldData>
              </w:fldChar>
            </w:r>
            <w:r w:rsidR="002747EA">
              <w:rPr>
                <w:noProof/>
              </w:rPr>
              <w:instrText xml:space="preserve"> ADDIN EN.CITE </w:instrText>
            </w:r>
            <w:r w:rsidR="002747EA">
              <w:rPr>
                <w:noProof/>
              </w:rPr>
              <w:fldChar w:fldCharType="begin">
                <w:fldData xml:space="preserve">PEVuZE5vdGU+PENpdGU+PEF1dGhvcj5LZW5uZWxseTwvQXV0aG9yPjxZZWFyPjIwMTg8L1llYXI+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=
</w:fldData>
              </w:fldChar>
            </w:r>
            <w:r w:rsidR="002747EA">
              <w:rPr>
                <w:noProof/>
              </w:rPr>
              <w:instrText xml:space="preserve"> ADDIN EN.CITE.DATA </w:instrText>
            </w:r>
            <w:r w:rsidR="002747EA">
              <w:rPr>
                <w:noProof/>
              </w:rPr>
            </w:r>
            <w:r w:rsidR="002747EA">
              <w:rPr>
                <w:noProof/>
              </w:rPr>
              <w:fldChar w:fldCharType="end"/>
            </w:r>
            <w:r w:rsidRPr="00A95FF7">
              <w:rPr>
                <w:noProof/>
              </w:rPr>
            </w:r>
            <w:r w:rsidRPr="00A95FF7">
              <w:rPr>
                <w:noProof/>
              </w:rPr>
              <w:fldChar w:fldCharType="separate"/>
            </w:r>
            <w:r w:rsidR="002747EA" w:rsidRPr="002747EA">
              <w:rPr>
                <w:noProof/>
                <w:vertAlign w:val="superscript"/>
              </w:rPr>
              <w:t>506</w:t>
            </w:r>
            <w:r w:rsidRPr="00A95FF7">
              <w:rPr>
                <w:noProof/>
              </w:rPr>
              <w:fldChar w:fldCharType="end"/>
            </w:r>
          </w:p>
          <w:p w14:paraId="1E8709F9" w14:textId="77777777" w:rsidR="00973D70" w:rsidRDefault="00973D70" w:rsidP="00654EEB">
            <w:pPr>
              <w:rPr>
                <w:noProof/>
              </w:rPr>
            </w:pPr>
            <w:r w:rsidRPr="00A95FF7">
              <w:rPr>
                <w:noProof/>
              </w:rPr>
              <w:t>Ireland</w:t>
            </w:r>
          </w:p>
          <w:p w14:paraId="3D965EAA" w14:textId="77777777" w:rsidR="00973D70" w:rsidRPr="00A95FF7" w:rsidRDefault="00973D70" w:rsidP="00654EEB">
            <w:pPr>
              <w:rPr>
                <w:noProof/>
              </w:rPr>
            </w:pPr>
            <w:r>
              <w:rPr>
                <w:noProof/>
              </w:rPr>
              <w:t>Pears</w:t>
            </w:r>
          </w:p>
          <w:p w14:paraId="4CBA64FE" w14:textId="77777777" w:rsidR="00973D70" w:rsidRPr="00A95FF7" w:rsidRDefault="00973D70" w:rsidP="00A62770">
            <w:pPr>
              <w:rPr>
                <w:rFonts w:ascii="Century Gothic" w:hAnsi="Century Gothic"/>
                <w:noProof/>
              </w:rPr>
            </w:pPr>
            <w:r w:rsidRPr="00A95FF7">
              <w:t>ISRCTN29316280</w:t>
            </w:r>
          </w:p>
        </w:tc>
        <w:tc>
          <w:tcPr>
            <w:tcW w:w="1562" w:type="dxa"/>
          </w:tcPr>
          <w:p w14:paraId="25C137D2" w14:textId="77777777" w:rsidR="00973D70" w:rsidRPr="0030223E" w:rsidRDefault="00973D70" w:rsidP="00A75579">
            <w:r w:rsidRPr="0030223E">
              <w:t>Intervention 278</w:t>
            </w:r>
          </w:p>
          <w:p w14:paraId="00873B13" w14:textId="77777777" w:rsidR="00973D70" w:rsidRPr="00A95FF7" w:rsidRDefault="00973D70" w:rsidP="00A75579">
            <w:pPr>
              <w:rPr>
                <w:sz w:val="16"/>
                <w:szCs w:val="16"/>
              </w:rPr>
            </w:pPr>
            <w:r w:rsidRPr="0030223E">
              <w:t>Control 287</w:t>
            </w:r>
          </w:p>
        </w:tc>
        <w:tc>
          <w:tcPr>
            <w:tcW w:w="5393" w:type="dxa"/>
          </w:tcPr>
          <w:p w14:paraId="5EF1FBD3" w14:textId="77777777" w:rsidR="00973D70" w:rsidRPr="00A95FF7" w:rsidRDefault="00973D70" w:rsidP="00224F32">
            <w:r w:rsidRPr="00A95FF7">
              <w:rPr>
                <w:b/>
                <w:szCs w:val="18"/>
              </w:rPr>
              <w:t xml:space="preserve">Aim: </w:t>
            </w:r>
            <w:r w:rsidRPr="00A95FF7">
              <w:t xml:space="preserve">To evaluate the effect of a healthy lifestyle package (an antenatal behaviour change intervention supported by smartphone application technology) on the incidence of gestational diabetes mellitus (GDM) in overweight and obese women. </w:t>
            </w:r>
          </w:p>
          <w:p w14:paraId="0456C924" w14:textId="77777777" w:rsidR="00973D70" w:rsidRPr="00A95FF7" w:rsidRDefault="00973D70" w:rsidP="00224F32">
            <w:r w:rsidRPr="00A95FF7">
              <w:rPr>
                <w:b/>
              </w:rPr>
              <w:t>Population</w:t>
            </w:r>
            <w:r w:rsidRPr="00A95FF7">
              <w:t xml:space="preserve">: Women with body mass indexes (BMIs) 25-39.9. </w:t>
            </w:r>
          </w:p>
          <w:p w14:paraId="106F0FD8" w14:textId="77777777" w:rsidR="00973D70" w:rsidRPr="00A95FF7" w:rsidRDefault="00973D70" w:rsidP="00224F32">
            <w:r w:rsidRPr="00A95FF7">
              <w:rPr>
                <w:b/>
              </w:rPr>
              <w:t>Intervention</w:t>
            </w:r>
            <w:r w:rsidRPr="00A95FF7">
              <w:t xml:space="preserve">: The intervention consisted of face-to-face specific dietary and exercise advice that addressed behaviour change supported by a tailor-designed smartphone application. </w:t>
            </w:r>
          </w:p>
          <w:p w14:paraId="0FBF99ED" w14:textId="77777777" w:rsidR="00973D70" w:rsidRPr="00A95FF7" w:rsidRDefault="00973D70" w:rsidP="00C4497A">
            <w:r w:rsidRPr="00A95FF7">
              <w:t>The nutritional component of the intervention focused on healthy eating in pregnancy. Participants were encouraged to swap high glycaemic index foods for low glycaemic index alternatives and were informed about healthy carbohydrate portions. The recommended diet was approximately eucaloric to their typical diet.</w:t>
            </w:r>
            <w:r w:rsidRPr="00A95FF7">
              <w:rPr>
                <w:sz w:val="10"/>
                <w:szCs w:val="10"/>
              </w:rPr>
              <w:t xml:space="preserve"> </w:t>
            </w:r>
            <w:r w:rsidRPr="00A95FF7">
              <w:t>The exercise component of the intervention focused on promoting the benefits and safety of physical activity in pregnancy. Women were advised to undertake 30 minutes of moderate exercise 5</w:t>
            </w:r>
            <w:r w:rsidRPr="00A95FF7">
              <w:rPr>
                <w:rFonts w:ascii="Helvetica" w:eastAsiaTheme="majorEastAsia" w:hAnsi="Helvetica"/>
              </w:rPr>
              <w:t>–</w:t>
            </w:r>
            <w:r w:rsidRPr="00A95FF7">
              <w:t>7 days per week, divided into two 15-minute or three 10-minute periods to maximise metabolic benefit.</w:t>
            </w:r>
          </w:p>
        </w:tc>
        <w:tc>
          <w:tcPr>
            <w:tcW w:w="5664" w:type="dxa"/>
          </w:tcPr>
          <w:p w14:paraId="4480E560" w14:textId="77777777" w:rsidR="00973D70" w:rsidRPr="00A95FF7" w:rsidRDefault="00973D70" w:rsidP="00224F32">
            <w:r w:rsidRPr="00A95FF7">
              <w:t>Intervention vs control:</w:t>
            </w:r>
          </w:p>
          <w:p w14:paraId="1FEC6A45" w14:textId="77777777" w:rsidR="00973D70" w:rsidRPr="00A95FF7" w:rsidRDefault="00973D70" w:rsidP="00F61E50">
            <w:pPr>
              <w:pStyle w:val="bullet"/>
            </w:pPr>
            <w:r w:rsidRPr="00A95FF7">
              <w:t>Gestational weight gain: 11.3±5.6 (n=278) vs 12.6±5.6 (n=287)</w:t>
            </w:r>
          </w:p>
          <w:p w14:paraId="4BB59D1A" w14:textId="77777777" w:rsidR="00973D70" w:rsidRPr="00A95FF7" w:rsidRDefault="00973D70" w:rsidP="00F61E50">
            <w:pPr>
              <w:pStyle w:val="bullet"/>
            </w:pPr>
            <w:r w:rsidRPr="00A95FF7">
              <w:t>Weight gain exceeding IOM guidelines: 87/171 vs 120/188</w:t>
            </w:r>
          </w:p>
          <w:p w14:paraId="1158C597" w14:textId="77777777" w:rsidR="00973D70" w:rsidRPr="00A95FF7" w:rsidRDefault="00973D70" w:rsidP="00F61E50">
            <w:pPr>
              <w:pStyle w:val="bullet"/>
            </w:pPr>
            <w:r w:rsidRPr="00A95FF7">
              <w:t>Gestational diabetes: 37/241 vs 36/257</w:t>
            </w:r>
          </w:p>
          <w:p w14:paraId="15A0EEDA" w14:textId="77777777" w:rsidR="00973D70" w:rsidRPr="00A95FF7" w:rsidRDefault="00973D70" w:rsidP="00F61E50">
            <w:pPr>
              <w:pStyle w:val="bullet"/>
            </w:pPr>
            <w:r w:rsidRPr="00A95FF7">
              <w:t>Caesarean section: 50/270 vs 48/270</w:t>
            </w:r>
          </w:p>
          <w:p w14:paraId="59F7CF20" w14:textId="77777777" w:rsidR="00973D70" w:rsidRPr="00A95FF7" w:rsidRDefault="00973D70" w:rsidP="00F61E50">
            <w:pPr>
              <w:pStyle w:val="bullet"/>
            </w:pPr>
            <w:r w:rsidRPr="00A95FF7">
              <w:t>Low birth weight: 8/270 vs 4/275</w:t>
            </w:r>
          </w:p>
          <w:p w14:paraId="12D1E5BB" w14:textId="77777777" w:rsidR="00973D70" w:rsidRPr="00A95FF7" w:rsidRDefault="00973D70" w:rsidP="00F61E50">
            <w:pPr>
              <w:pStyle w:val="bullet"/>
            </w:pPr>
            <w:r w:rsidRPr="00A95FF7">
              <w:t>Macrosomia (&gt;4,000g): 58/270 vs 67/275</w:t>
            </w:r>
          </w:p>
          <w:p w14:paraId="1966E804" w14:textId="77777777" w:rsidR="00973D70" w:rsidRPr="00A95FF7" w:rsidRDefault="00973D70" w:rsidP="00F61E50">
            <w:pPr>
              <w:pStyle w:val="bullet"/>
            </w:pPr>
            <w:r w:rsidRPr="00A95FF7">
              <w:t>Small for gestational age: 28/270 vs 26/275</w:t>
            </w:r>
          </w:p>
          <w:p w14:paraId="1BDF93F5" w14:textId="77777777" w:rsidR="00973D70" w:rsidRPr="00A95FF7" w:rsidRDefault="00973D70" w:rsidP="00F61E50">
            <w:pPr>
              <w:pStyle w:val="bullet"/>
            </w:pPr>
            <w:r w:rsidRPr="00A95FF7">
              <w:t>Large for gestational age: 11/270 vs 24/275</w:t>
            </w:r>
          </w:p>
        </w:tc>
      </w:tr>
      <w:tr w:rsidR="00973D70" w:rsidRPr="000C3AC0" w14:paraId="5BECE1E8" w14:textId="77777777" w:rsidTr="0030223E">
        <w:trPr>
          <w:cantSplit/>
        </w:trPr>
        <w:tc>
          <w:tcPr>
            <w:tcW w:w="1417" w:type="dxa"/>
          </w:tcPr>
          <w:p w14:paraId="7352D129" w14:textId="2E311F80" w:rsidR="00973D70" w:rsidRPr="00063E54" w:rsidRDefault="00973D70" w:rsidP="00654EEB">
            <w:pPr>
              <w:rPr>
                <w:noProof/>
              </w:rPr>
            </w:pPr>
            <w:r w:rsidRPr="00063E54">
              <w:rPr>
                <w:noProof/>
              </w:rPr>
              <w:t>Kiani-Asiabar et al 2018</w:t>
            </w:r>
            <w:r w:rsidRPr="00063E54">
              <w:rPr>
                <w:noProof/>
              </w:rPr>
              <w:fldChar w:fldCharType="begin"/>
            </w:r>
            <w:r w:rsidR="002747EA">
              <w:rPr>
                <w:noProof/>
              </w:rPr>
              <w:instrText xml:space="preserve"> ADDIN EN.CITE &lt;EndNote&gt;&lt;Cite&gt;&lt;Author&gt;Kiani Asiabar&lt;/Author&gt;&lt;Year&gt;2018&lt;/Year&gt;&lt;RecNum&gt;1380&lt;/RecNum&gt;&lt;DisplayText&gt;&lt;style face="superscript" font="Trebuchet MS" size="9"&gt;498&lt;/style&gt;&lt;/DisplayText&gt;&lt;record&gt;&lt;rec-number&gt;1380&lt;/rec-number&gt;&lt;foreign-keys&gt;&lt;key app="EN" db-id="exvasrfx2dtraoesasxp2szsxa2df502592x" timestamp="1567124571"&gt;1380&lt;/key&gt;&lt;key app="ENWeb" db-id=""&gt;0&lt;/key&gt;&lt;/foreign-keys&gt;&lt;ref-type name="Journal Article"&gt;17&lt;/ref-type&gt;&lt;contributors&gt;&lt;authors&gt;&lt;author&gt;Kiani Asiabar, A.&lt;/author&gt;&lt;author&gt;Amin Shokravi, F.&lt;/author&gt;&lt;author&gt;Hajifaraji, M.&lt;/author&gt;&lt;author&gt;Zayeri, F.&lt;/author&gt;&lt;/authors&gt;&lt;/contributors&gt;&lt;auth-address&gt;Department of Health Education and Health Promotion, Faculty of Medical Sciences, Tarbiat Modares University, Tehran, Iran.&amp;#xD;Department of Midwifery, Faculty of Nursing and Midwifery, Shahed University, Tehran, Iran.&amp;#xD;Department of Health Educations and Health Promotion, Faculty of Medical Sciences, Tarbiat Modares University, Tehran, Iran.&amp;#xD;National Nutrition and Food Technology Research Institute, School of Nutrition Sciences and Food Technology, Shahid Beheshti University of Medical Sciences, Tehran, Iran.&amp;#xD;Department of Biostatistics, Faculty of Paramedical Sciences, Shahid Beheshti University of Medical Sciences, Tehran, Iran.&lt;/auth-address&gt;&lt;titles&gt;&lt;title&gt;The effect of an educational intervention in early pregnancy with spouse&amp;apos;s participation on optimal gestational weight gain in pregnancy: a randomized controlled trial&lt;/title&gt;&lt;secondary-title&gt;Health Educ Res&lt;/secondary-title&gt;&lt;/titles&gt;&lt;periodical&gt;&lt;full-title&gt;Health Educ Res&lt;/full-title&gt;&lt;/periodical&gt;&lt;pages&gt;535-547&lt;/pages&gt;&lt;volume&gt;33&lt;/volume&gt;&lt;number&gt;6&lt;/number&gt;&lt;edition&gt;2018/11/30&lt;/edition&gt;&lt;dates&gt;&lt;year&gt;2018&lt;/year&gt;&lt;pub-dates&gt;&lt;date&gt;Dec 1&lt;/date&gt;&lt;/pub-dates&gt;&lt;/dates&gt;&lt;isbn&gt;1465-3648 (Electronic)&amp;#xD;0268-1153 (Linking)&lt;/isbn&gt;&lt;accession-num&gt;30496409&lt;/accession-num&gt;&lt;urls&gt;&lt;related-urls&gt;&lt;url&gt;https://www.ncbi.nlm.nih.gov/pubmed/30496409&lt;/url&gt;&lt;/related-urls&gt;&lt;/urls&gt;&lt;electronic-resource-num&gt;10.1093/her/cyy040&lt;/electronic-resource-num&gt;&lt;/record&gt;&lt;/Cite&gt;&lt;/EndNote&gt;</w:instrText>
            </w:r>
            <w:r w:rsidRPr="00063E54">
              <w:rPr>
                <w:noProof/>
              </w:rPr>
              <w:fldChar w:fldCharType="separate"/>
            </w:r>
            <w:r w:rsidR="002747EA" w:rsidRPr="002747EA">
              <w:rPr>
                <w:noProof/>
                <w:vertAlign w:val="superscript"/>
              </w:rPr>
              <w:t>498</w:t>
            </w:r>
            <w:r w:rsidRPr="00063E54">
              <w:rPr>
                <w:noProof/>
              </w:rPr>
              <w:fldChar w:fldCharType="end"/>
            </w:r>
          </w:p>
          <w:p w14:paraId="4B2F019D" w14:textId="77777777" w:rsidR="00973D70" w:rsidRPr="00063E54" w:rsidRDefault="00973D70" w:rsidP="00654EEB">
            <w:pPr>
              <w:rPr>
                <w:noProof/>
              </w:rPr>
            </w:pPr>
            <w:r w:rsidRPr="00063E54">
              <w:rPr>
                <w:noProof/>
              </w:rPr>
              <w:t>Iran</w:t>
            </w:r>
          </w:p>
        </w:tc>
        <w:tc>
          <w:tcPr>
            <w:tcW w:w="1562" w:type="dxa"/>
          </w:tcPr>
          <w:p w14:paraId="655DB747" w14:textId="77777777" w:rsidR="00973D70" w:rsidRPr="00063E54" w:rsidRDefault="00973D70" w:rsidP="00A75579">
            <w:pPr>
              <w:rPr>
                <w:sz w:val="16"/>
                <w:szCs w:val="16"/>
              </w:rPr>
            </w:pPr>
            <w:r w:rsidRPr="00063E54">
              <w:rPr>
                <w:sz w:val="16"/>
                <w:szCs w:val="16"/>
              </w:rPr>
              <w:t>Group A 41</w:t>
            </w:r>
          </w:p>
          <w:p w14:paraId="574D176D" w14:textId="77777777" w:rsidR="00973D70" w:rsidRPr="00063E54" w:rsidRDefault="00973D70" w:rsidP="00A75579">
            <w:pPr>
              <w:rPr>
                <w:sz w:val="16"/>
                <w:szCs w:val="16"/>
              </w:rPr>
            </w:pPr>
            <w:r w:rsidRPr="00063E54">
              <w:rPr>
                <w:sz w:val="16"/>
                <w:szCs w:val="16"/>
              </w:rPr>
              <w:t>Group B 42</w:t>
            </w:r>
          </w:p>
          <w:p w14:paraId="43889B5F" w14:textId="77777777" w:rsidR="00973D70" w:rsidRPr="00063E54" w:rsidRDefault="00973D70" w:rsidP="00A75579">
            <w:pPr>
              <w:rPr>
                <w:sz w:val="16"/>
                <w:szCs w:val="16"/>
              </w:rPr>
            </w:pPr>
            <w:r w:rsidRPr="00063E54">
              <w:rPr>
                <w:sz w:val="16"/>
                <w:szCs w:val="16"/>
              </w:rPr>
              <w:t>Control 40</w:t>
            </w:r>
          </w:p>
        </w:tc>
        <w:tc>
          <w:tcPr>
            <w:tcW w:w="5393" w:type="dxa"/>
          </w:tcPr>
          <w:p w14:paraId="6ABD5F21" w14:textId="77777777" w:rsidR="00973D70" w:rsidRPr="00063E54" w:rsidRDefault="00973D70" w:rsidP="00C32E77">
            <w:r w:rsidRPr="00063E54">
              <w:rPr>
                <w:b/>
              </w:rPr>
              <w:t>Aim</w:t>
            </w:r>
            <w:r w:rsidRPr="00063E54">
              <w:t>: To evaluate the effectiveness of an educational program with the spouse's participation on the optimal gestational weight gain (GWG) in pregnancy.</w:t>
            </w:r>
          </w:p>
          <w:p w14:paraId="7DF76A19" w14:textId="77777777" w:rsidR="00973D70" w:rsidRPr="00063E54" w:rsidRDefault="00973D70" w:rsidP="00C32E77">
            <w:r w:rsidRPr="00063E54">
              <w:rPr>
                <w:b/>
              </w:rPr>
              <w:t>Population</w:t>
            </w:r>
            <w:r w:rsidRPr="00063E54">
              <w:t xml:space="preserve">: nulliparous women. </w:t>
            </w:r>
          </w:p>
          <w:p w14:paraId="17AE3D9E" w14:textId="77777777" w:rsidR="00973D70" w:rsidRPr="00063E54" w:rsidRDefault="00973D70" w:rsidP="00C32E77">
            <w:r w:rsidRPr="00063E54">
              <w:rPr>
                <w:b/>
              </w:rPr>
              <w:t>Intervention</w:t>
            </w:r>
            <w:r w:rsidRPr="00063E54">
              <w:t xml:space="preserve">: Participants randomly allocated into two groups of interventions and one control group. In group A, the women received education with their spouse's participation. In group B, the women received education without the participation of the spouses. </w:t>
            </w:r>
          </w:p>
          <w:p w14:paraId="127E85AE" w14:textId="77777777" w:rsidR="00973D70" w:rsidRPr="00063E54" w:rsidRDefault="00973D70" w:rsidP="00A83E81">
            <w:r w:rsidRPr="00063E54">
              <w:t>The dietary intervention aimed at decreasing the intake of energy-dense foods and nutrient-poor foods that are high in sugar and fat (e.g. fast foods, sweets and sugar-sweetened beverages) and increasing the fruit, vegetable and milk or yogurt intakes. Another goal was improving the quality of fat consumed. Women were advised to walk for 30 minutes a day a minimum of 5 days a week.</w:t>
            </w:r>
          </w:p>
        </w:tc>
        <w:tc>
          <w:tcPr>
            <w:tcW w:w="5664" w:type="dxa"/>
          </w:tcPr>
          <w:p w14:paraId="1ADB2F4B" w14:textId="77777777" w:rsidR="00973D70" w:rsidRPr="00063E54" w:rsidRDefault="00973D70" w:rsidP="00C32E77">
            <w:r w:rsidRPr="00063E54">
              <w:t>Intervention Group A vs Group B vs control:</w:t>
            </w:r>
          </w:p>
          <w:p w14:paraId="65B203DF" w14:textId="77777777" w:rsidR="00973D70" w:rsidRPr="00063E54" w:rsidRDefault="00973D70" w:rsidP="00981448">
            <w:pPr>
              <w:pStyle w:val="bullet"/>
            </w:pPr>
            <w:r w:rsidRPr="00063E54">
              <w:t>Gestational weight gain: 13.50±3.85 (n=41) vs 13.55±3.20 (n=42) vs 15.53±4.20 (n=40)</w:t>
            </w:r>
          </w:p>
          <w:p w14:paraId="794B619E" w14:textId="77777777" w:rsidR="00973D70" w:rsidRPr="00063E54" w:rsidRDefault="00973D70" w:rsidP="00C32E77">
            <w:pPr>
              <w:pStyle w:val="bullet"/>
            </w:pPr>
            <w:r w:rsidRPr="00063E54">
              <w:t>Weight gain exceeding IOM guidelines: 12/41 (28.6) 13/42 (31.0) 22/40 (55.0)</w:t>
            </w:r>
          </w:p>
        </w:tc>
      </w:tr>
      <w:tr w:rsidR="00973D70" w:rsidRPr="00D00A59" w14:paraId="6A2DDA66" w14:textId="77777777" w:rsidTr="0030223E">
        <w:trPr>
          <w:cantSplit/>
        </w:trPr>
        <w:tc>
          <w:tcPr>
            <w:tcW w:w="1417" w:type="dxa"/>
          </w:tcPr>
          <w:p w14:paraId="29A376B2" w14:textId="22AF9D27" w:rsidR="00973D70" w:rsidRDefault="00973D70" w:rsidP="00654EEB">
            <w:r w:rsidRPr="00654EEB">
              <w:t>Koivusalo et al 2016</w:t>
            </w:r>
            <w:r w:rsidRPr="00D00A59">
              <w:fldChar w:fldCharType="begin"/>
            </w:r>
            <w:r w:rsidR="002747EA">
              <w:instrText xml:space="preserve"> ADDIN EN.CITE &lt;EndNote&gt;&lt;Cite&gt;&lt;Author&gt;Koivusalo&lt;/Author&gt;&lt;Year&gt;2016&lt;/Year&gt;&lt;RecNum&gt;733&lt;/RecNum&gt;&lt;DisplayText&gt;&lt;style face="superscript" font="Trebuchet MS" size="9"&gt;519&lt;/style&gt;&lt;/DisplayText&gt;&lt;record&gt;&lt;rec-number&gt;733&lt;/rec-number&gt;&lt;foreign-keys&gt;&lt;key app="EN" db-id="exvasrfx2dtraoesasxp2szsxa2df502592x" timestamp="1541467766"&gt;733&lt;/key&gt;&lt;key app="ENWeb" db-id=""&gt;0&lt;/key&gt;&lt;/foreign-keys&gt;&lt;ref-type name="Journal Article"&gt;17&lt;/ref-type&gt;&lt;contributors&gt;&lt;authors&gt;&lt;author&gt;Koivusalo, S.B.,&lt;/author&gt;&lt;author&gt;Rönö, K.,&lt;/author&gt;&lt;author&gt;Klemetti, M.M.,&lt;/author&gt;&lt;author&gt;Roine, R.P.,&lt;/author&gt;&lt;author&gt;Lindström, J.,&lt;/author&gt;&lt;author&gt;Erkkola, M.,&lt;/author&gt;&lt;/authors&gt;&lt;/contributors&gt;&lt;titles&gt;&lt;title&gt;Gestational diabetes mellitus can be prevented by lifestyle intervention: The Finnish Gestational Diabetes Prevention Study (RADIEL)&lt;/title&gt;&lt;secondary-title&gt;Diabetes Care&lt;/secondary-title&gt;&lt;/titles&gt;&lt;periodical&gt;&lt;full-title&gt;Diabetes Care&lt;/full-title&gt;&lt;/periodical&gt;&lt;pages&gt;24-30&lt;/pages&gt;&lt;volume&gt;39&lt;/volume&gt;&lt;number&gt;1&lt;/number&gt;&lt;section&gt;24&lt;/section&gt;&lt;dates&gt;&lt;year&gt;2016&lt;/year&gt;&lt;/dates&gt;&lt;isbn&gt;0149-5992&amp;#xD;1935-5548&lt;/isbn&gt;&lt;urls&gt;&lt;/urls&gt;&lt;electronic-resource-num&gt;10.2337/dc15-0511&lt;/electronic-resource-num&gt;&lt;/record&gt;&lt;/Cite&gt;&lt;/EndNote&gt;</w:instrText>
            </w:r>
            <w:r w:rsidRPr="00D00A59">
              <w:fldChar w:fldCharType="separate"/>
            </w:r>
            <w:r w:rsidR="002747EA" w:rsidRPr="002747EA">
              <w:rPr>
                <w:noProof/>
                <w:vertAlign w:val="superscript"/>
              </w:rPr>
              <w:t>519</w:t>
            </w:r>
            <w:r w:rsidRPr="00D00A59">
              <w:fldChar w:fldCharType="end"/>
            </w:r>
          </w:p>
          <w:p w14:paraId="03227A7F" w14:textId="60F0E627" w:rsidR="007D5B47" w:rsidRPr="00D00A59" w:rsidRDefault="008E3379" w:rsidP="00654EEB">
            <w:r>
              <w:t>Rönö et al 2018</w:t>
            </w:r>
          </w:p>
          <w:p w14:paraId="7F0D5657" w14:textId="77777777" w:rsidR="00973D70" w:rsidRPr="00D00A59" w:rsidRDefault="00973D70" w:rsidP="00A62770">
            <w:pPr>
              <w:rPr>
                <w:szCs w:val="18"/>
              </w:rPr>
            </w:pPr>
            <w:r w:rsidRPr="00D00A59">
              <w:rPr>
                <w:szCs w:val="18"/>
              </w:rPr>
              <w:t>RADIEL</w:t>
            </w:r>
          </w:p>
          <w:p w14:paraId="3DB632FA" w14:textId="77777777" w:rsidR="00973D70" w:rsidRPr="00D00A59" w:rsidRDefault="00973D70" w:rsidP="00A62770">
            <w:pPr>
              <w:rPr>
                <w:szCs w:val="18"/>
              </w:rPr>
            </w:pPr>
            <w:r w:rsidRPr="00D00A59">
              <w:rPr>
                <w:szCs w:val="18"/>
              </w:rPr>
              <w:t>Finland</w:t>
            </w:r>
          </w:p>
        </w:tc>
        <w:tc>
          <w:tcPr>
            <w:tcW w:w="1562" w:type="dxa"/>
          </w:tcPr>
          <w:p w14:paraId="0779D8AA" w14:textId="77777777" w:rsidR="000357AE" w:rsidRDefault="000357AE" w:rsidP="00A75579">
            <w:pPr>
              <w:rPr>
                <w:szCs w:val="18"/>
              </w:rPr>
            </w:pPr>
            <w:r>
              <w:rPr>
                <w:szCs w:val="18"/>
              </w:rPr>
              <w:t>Normoglycaemic women:</w:t>
            </w:r>
          </w:p>
          <w:p w14:paraId="11CE85E7" w14:textId="77777777" w:rsidR="00973D70" w:rsidRPr="00D00A59" w:rsidRDefault="00973D70" w:rsidP="00A75579">
            <w:pPr>
              <w:rPr>
                <w:szCs w:val="18"/>
              </w:rPr>
            </w:pPr>
            <w:r w:rsidRPr="00D00A59">
              <w:rPr>
                <w:szCs w:val="18"/>
              </w:rPr>
              <w:t>Intervention 144</w:t>
            </w:r>
          </w:p>
          <w:p w14:paraId="1FE40807" w14:textId="77777777" w:rsidR="00973D70" w:rsidRDefault="00973D70" w:rsidP="00A75579">
            <w:pPr>
              <w:rPr>
                <w:szCs w:val="18"/>
              </w:rPr>
            </w:pPr>
            <w:r w:rsidRPr="00D00A59">
              <w:rPr>
                <w:szCs w:val="18"/>
              </w:rPr>
              <w:t>Control 125</w:t>
            </w:r>
          </w:p>
          <w:p w14:paraId="7D35F2ED" w14:textId="77777777" w:rsidR="000357AE" w:rsidRDefault="000357AE" w:rsidP="00A75579">
            <w:pPr>
              <w:rPr>
                <w:szCs w:val="18"/>
              </w:rPr>
            </w:pPr>
            <w:r>
              <w:rPr>
                <w:szCs w:val="18"/>
              </w:rPr>
              <w:t xml:space="preserve">All </w:t>
            </w:r>
            <w:r w:rsidR="00D04273">
              <w:rPr>
                <w:szCs w:val="18"/>
              </w:rPr>
              <w:t>women:</w:t>
            </w:r>
          </w:p>
          <w:p w14:paraId="60C56CC0" w14:textId="77777777" w:rsidR="00D04273" w:rsidRDefault="00D04273" w:rsidP="00A75579">
            <w:pPr>
              <w:rPr>
                <w:szCs w:val="18"/>
              </w:rPr>
            </w:pPr>
            <w:r>
              <w:rPr>
                <w:szCs w:val="18"/>
              </w:rPr>
              <w:t>Intervention 235</w:t>
            </w:r>
          </w:p>
          <w:p w14:paraId="3AF3A3AB" w14:textId="4E0DC65B" w:rsidR="00D04273" w:rsidRPr="00D00A59" w:rsidRDefault="00D04273" w:rsidP="00A75579">
            <w:pPr>
              <w:rPr>
                <w:szCs w:val="18"/>
              </w:rPr>
            </w:pPr>
            <w:r>
              <w:rPr>
                <w:szCs w:val="18"/>
              </w:rPr>
              <w:t>Control 229</w:t>
            </w:r>
          </w:p>
        </w:tc>
        <w:tc>
          <w:tcPr>
            <w:tcW w:w="5393" w:type="dxa"/>
          </w:tcPr>
          <w:p w14:paraId="2FDAAC2B" w14:textId="77777777" w:rsidR="00973D70" w:rsidRPr="00D00A59" w:rsidRDefault="00973D70" w:rsidP="00A75579">
            <w:pPr>
              <w:rPr>
                <w:szCs w:val="18"/>
              </w:rPr>
            </w:pPr>
            <w:r w:rsidRPr="00D00A59">
              <w:rPr>
                <w:b/>
                <w:szCs w:val="18"/>
              </w:rPr>
              <w:t>Aim</w:t>
            </w:r>
            <w:r w:rsidRPr="00D00A59">
              <w:rPr>
                <w:szCs w:val="18"/>
              </w:rPr>
              <w:t>: To assess whether gestational diabetes mellitus (GDM) can be prevented by a moderate lifestyle intervention in pregnant women who are at high risk for the disease.</w:t>
            </w:r>
          </w:p>
          <w:p w14:paraId="730BA750" w14:textId="3125D78F" w:rsidR="00973D70" w:rsidRPr="00D00A59" w:rsidRDefault="00973D70" w:rsidP="00A75579">
            <w:pPr>
              <w:rPr>
                <w:szCs w:val="18"/>
              </w:rPr>
            </w:pPr>
            <w:r w:rsidRPr="00D00A59">
              <w:rPr>
                <w:b/>
                <w:szCs w:val="18"/>
              </w:rPr>
              <w:t>Population</w:t>
            </w:r>
            <w:r w:rsidRPr="00D00A59">
              <w:rPr>
                <w:szCs w:val="18"/>
              </w:rPr>
              <w:t>: Women with a history of gestational diabetes and/or BMI</w:t>
            </w:r>
            <w:r w:rsidR="001A0742">
              <w:rPr>
                <w:szCs w:val="18"/>
              </w:rPr>
              <w:t xml:space="preserve"> </w:t>
            </w:r>
            <w:r w:rsidRPr="00D00A59">
              <w:rPr>
                <w:szCs w:val="18"/>
              </w:rPr>
              <w:t>≥30 at &lt;20 weeks gestation</w:t>
            </w:r>
          </w:p>
          <w:p w14:paraId="211EA306" w14:textId="77777777" w:rsidR="00973D70" w:rsidRPr="00D00A59" w:rsidRDefault="00973D70" w:rsidP="00A75579">
            <w:pPr>
              <w:pStyle w:val="RCTstable"/>
              <w:rPr>
                <w:sz w:val="18"/>
                <w:szCs w:val="18"/>
              </w:rPr>
            </w:pPr>
            <w:r w:rsidRPr="00D00A59">
              <w:rPr>
                <w:b/>
                <w:sz w:val="18"/>
                <w:szCs w:val="18"/>
              </w:rPr>
              <w:t>Intervention</w:t>
            </w:r>
            <w:r w:rsidRPr="00D00A59">
              <w:rPr>
                <w:sz w:val="18"/>
                <w:szCs w:val="18"/>
              </w:rPr>
              <w:t>: Each woman in the intervention group received individualised counselling on diet, physical activity, and weight control from trained study nurses, and had one group meeting with dietitian.</w:t>
            </w:r>
          </w:p>
          <w:p w14:paraId="2F60D381" w14:textId="77777777" w:rsidR="00973D70" w:rsidRPr="00D00A59" w:rsidRDefault="00973D70" w:rsidP="00A75579">
            <w:pPr>
              <w:pStyle w:val="RCTstable"/>
              <w:rPr>
                <w:sz w:val="18"/>
                <w:szCs w:val="18"/>
              </w:rPr>
            </w:pPr>
            <w:r w:rsidRPr="00D00A59">
              <w:rPr>
                <w:sz w:val="18"/>
                <w:szCs w:val="18"/>
              </w:rPr>
              <w:t>The dietar</w:t>
            </w:r>
            <w:r>
              <w:rPr>
                <w:sz w:val="18"/>
                <w:szCs w:val="18"/>
              </w:rPr>
              <w:t>y counselling focused on optimis</w:t>
            </w:r>
            <w:r w:rsidRPr="00D00A59">
              <w:rPr>
                <w:sz w:val="18"/>
                <w:szCs w:val="18"/>
              </w:rPr>
              <w:t>ing participants’ consumption of vegetables, fruits and berries, whole-grain products rich in fibre, low-fat dairy products, vegetable fats high in unsaturated fatty acids, fish, and low-fat meat products, and a lower intake of sugar-rich foods.</w:t>
            </w:r>
          </w:p>
          <w:p w14:paraId="309EC9CA" w14:textId="77777777" w:rsidR="00973D70" w:rsidRPr="00D00A59" w:rsidRDefault="00973D70" w:rsidP="00A75579">
            <w:pPr>
              <w:rPr>
                <w:szCs w:val="18"/>
              </w:rPr>
            </w:pPr>
            <w:r w:rsidRPr="00D00A59">
              <w:rPr>
                <w:szCs w:val="18"/>
              </w:rPr>
              <w:t>The exercise component aimed for women to achieve a minimum of 150 min of moderate-intensity physical activity per week and to adopt an overall active lifestyle. Participants had access, free of charge, to public swimming pools and/or guided exercise groups once a week provided by the municipalities.</w:t>
            </w:r>
          </w:p>
        </w:tc>
        <w:tc>
          <w:tcPr>
            <w:tcW w:w="5664" w:type="dxa"/>
          </w:tcPr>
          <w:p w14:paraId="56B020A0" w14:textId="017F7E62" w:rsidR="00973D70" w:rsidRPr="00D00A59" w:rsidRDefault="00973D70" w:rsidP="00A75579">
            <w:pPr>
              <w:rPr>
                <w:szCs w:val="18"/>
              </w:rPr>
            </w:pPr>
            <w:r w:rsidRPr="00D00A59">
              <w:rPr>
                <w:szCs w:val="18"/>
              </w:rPr>
              <w:t>Intervention vs control</w:t>
            </w:r>
            <w:r w:rsidR="00D04273">
              <w:rPr>
                <w:szCs w:val="18"/>
              </w:rPr>
              <w:t xml:space="preserve"> (normoglycaemic women)</w:t>
            </w:r>
          </w:p>
          <w:p w14:paraId="3DE07696" w14:textId="77777777" w:rsidR="00973D70" w:rsidRPr="00D00A59" w:rsidRDefault="00973D70" w:rsidP="00A75579">
            <w:pPr>
              <w:pStyle w:val="bullet"/>
              <w:rPr>
                <w:szCs w:val="18"/>
              </w:rPr>
            </w:pPr>
            <w:r w:rsidRPr="00D00A59">
              <w:rPr>
                <w:szCs w:val="18"/>
              </w:rPr>
              <w:t>Gestational diabetes: 20/144 vs 27/125</w:t>
            </w:r>
          </w:p>
          <w:p w14:paraId="673237E0" w14:textId="77777777" w:rsidR="00973D70" w:rsidRPr="00D00A59" w:rsidRDefault="00973D70" w:rsidP="00A75579">
            <w:pPr>
              <w:pStyle w:val="bullet"/>
              <w:rPr>
                <w:szCs w:val="18"/>
              </w:rPr>
            </w:pPr>
            <w:r w:rsidRPr="00D00A59">
              <w:rPr>
                <w:szCs w:val="18"/>
              </w:rPr>
              <w:t>Gestational hypertension: 19/144 vs 12/125</w:t>
            </w:r>
          </w:p>
          <w:p w14:paraId="0C966EFC" w14:textId="77777777" w:rsidR="00973D70" w:rsidRPr="00D00A59" w:rsidRDefault="00973D70" w:rsidP="00A75579">
            <w:pPr>
              <w:pStyle w:val="bullet"/>
              <w:rPr>
                <w:szCs w:val="18"/>
              </w:rPr>
            </w:pPr>
            <w:r w:rsidRPr="00D00A59">
              <w:rPr>
                <w:szCs w:val="18"/>
              </w:rPr>
              <w:t>Pre-eclampsia: 7/144 vs 3/125</w:t>
            </w:r>
          </w:p>
          <w:p w14:paraId="022C6E86" w14:textId="77777777" w:rsidR="00973D70" w:rsidRPr="00D00A59" w:rsidRDefault="00973D70" w:rsidP="00A75579">
            <w:pPr>
              <w:pStyle w:val="bullet"/>
              <w:rPr>
                <w:szCs w:val="18"/>
              </w:rPr>
            </w:pPr>
            <w:r w:rsidRPr="00D00A59">
              <w:rPr>
                <w:szCs w:val="18"/>
              </w:rPr>
              <w:t>Caesarean section: 31/144 vs 30/125</w:t>
            </w:r>
          </w:p>
          <w:p w14:paraId="1320299B" w14:textId="77777777" w:rsidR="00973D70" w:rsidRDefault="00973D70" w:rsidP="00A75579">
            <w:pPr>
              <w:pStyle w:val="bullet"/>
              <w:rPr>
                <w:szCs w:val="18"/>
              </w:rPr>
            </w:pPr>
            <w:r w:rsidRPr="00D00A59">
              <w:rPr>
                <w:szCs w:val="18"/>
              </w:rPr>
              <w:t>Macrosomia (&gt;4500 g): 6/144 vs 5/125</w:t>
            </w:r>
          </w:p>
          <w:p w14:paraId="53E8D508" w14:textId="77777777" w:rsidR="00D04273" w:rsidRDefault="00D04273" w:rsidP="0030223E">
            <w:r>
              <w:t>Intervention vs control (all women)</w:t>
            </w:r>
          </w:p>
          <w:p w14:paraId="34458297" w14:textId="77777777" w:rsidR="00D04273" w:rsidRDefault="00D04273" w:rsidP="00A75579">
            <w:pPr>
              <w:pStyle w:val="bullet"/>
              <w:rPr>
                <w:szCs w:val="18"/>
              </w:rPr>
            </w:pPr>
            <w:r>
              <w:rPr>
                <w:szCs w:val="18"/>
              </w:rPr>
              <w:t>Gestational diabetes: 107/235 vs 111/229</w:t>
            </w:r>
          </w:p>
          <w:p w14:paraId="11AEA521" w14:textId="77777777" w:rsidR="00D04273" w:rsidRDefault="00D04273" w:rsidP="00A75579">
            <w:pPr>
              <w:pStyle w:val="bullet"/>
              <w:rPr>
                <w:szCs w:val="18"/>
              </w:rPr>
            </w:pPr>
            <w:r>
              <w:rPr>
                <w:szCs w:val="18"/>
              </w:rPr>
              <w:t>Gestational hypertension: 18/235 vs 13/229</w:t>
            </w:r>
          </w:p>
          <w:p w14:paraId="7B4C8C87" w14:textId="77777777" w:rsidR="00D04273" w:rsidRDefault="00D04273" w:rsidP="00A75579">
            <w:pPr>
              <w:pStyle w:val="bullet"/>
              <w:rPr>
                <w:szCs w:val="18"/>
              </w:rPr>
            </w:pPr>
            <w:r>
              <w:rPr>
                <w:szCs w:val="18"/>
              </w:rPr>
              <w:t>Pre-eclampsia: 14/235 vs 7/229</w:t>
            </w:r>
          </w:p>
          <w:p w14:paraId="12C1ADD8" w14:textId="77777777" w:rsidR="00D04273" w:rsidRDefault="00D04273" w:rsidP="00A75579">
            <w:pPr>
              <w:pStyle w:val="bullet"/>
              <w:rPr>
                <w:szCs w:val="18"/>
              </w:rPr>
            </w:pPr>
            <w:r>
              <w:rPr>
                <w:szCs w:val="18"/>
              </w:rPr>
              <w:t>Caesarean section: 55/235 vs 59/229</w:t>
            </w:r>
          </w:p>
          <w:p w14:paraId="286A7DFB" w14:textId="77777777" w:rsidR="00D04273" w:rsidRDefault="00D04273" w:rsidP="00A75579">
            <w:pPr>
              <w:pStyle w:val="bullet"/>
              <w:rPr>
                <w:szCs w:val="18"/>
              </w:rPr>
            </w:pPr>
            <w:r>
              <w:rPr>
                <w:szCs w:val="18"/>
              </w:rPr>
              <w:t>Preterm birth (&lt;37 weeks): 12/235 vs 7/229</w:t>
            </w:r>
          </w:p>
          <w:p w14:paraId="7D98CE43" w14:textId="1617A1AF" w:rsidR="00D04273" w:rsidRPr="00D00A59" w:rsidRDefault="00D04273" w:rsidP="00A75579">
            <w:pPr>
              <w:pStyle w:val="bullet"/>
              <w:rPr>
                <w:szCs w:val="18"/>
              </w:rPr>
            </w:pPr>
            <w:r>
              <w:rPr>
                <w:szCs w:val="18"/>
              </w:rPr>
              <w:t>Large for gestational age: 8/235 vs 13/229</w:t>
            </w:r>
          </w:p>
        </w:tc>
      </w:tr>
      <w:tr w:rsidR="00973D70" w:rsidRPr="00D00A59" w14:paraId="372B6229" w14:textId="77777777" w:rsidTr="0030223E">
        <w:trPr>
          <w:cantSplit/>
        </w:trPr>
        <w:tc>
          <w:tcPr>
            <w:tcW w:w="1417" w:type="dxa"/>
          </w:tcPr>
          <w:p w14:paraId="7C2067C6" w14:textId="5772A194" w:rsidR="00973D70" w:rsidRPr="00D00A59" w:rsidRDefault="00973D70" w:rsidP="00654EEB">
            <w:r w:rsidRPr="00D00A59">
              <w:rPr>
                <w:noProof/>
              </w:rPr>
              <w:t>Korpi-Hyovalti et al 2011;</w:t>
            </w:r>
            <w:r w:rsidRPr="00D00A59">
              <w:rPr>
                <w:noProof/>
              </w:rPr>
              <w:fldChar w:fldCharType="begin"/>
            </w:r>
            <w:r w:rsidR="002747EA">
              <w:rPr>
                <w:noProof/>
              </w:rPr>
              <w:instrText xml:space="preserve"> ADDIN EN.CITE &lt;EndNote&gt;&lt;Cite&gt;&lt;Author&gt;Korpi-Hyovalti&lt;/Author&gt;&lt;Year&gt;2011&lt;/Year&gt;&lt;RecNum&gt;697&lt;/RecNum&gt;&lt;DisplayText&gt;&lt;style face="superscript" font="Trebuchet MS" size="9"&gt;516&lt;/style&gt;&lt;/DisplayText&gt;&lt;record&gt;&lt;rec-number&gt;697&lt;/rec-number&gt;&lt;foreign-keys&gt;&lt;key app="EN" db-id="exvasrfx2dtraoesasxp2szsxa2df502592x" timestamp="1540530268"&gt;697&lt;/key&gt;&lt;/foreign-keys&gt;&lt;ref-type name="Journal Article"&gt;17&lt;/ref-type&gt;&lt;contributors&gt;&lt;authors&gt;&lt;author&gt;Korpi-Hyovalti, E. A.&lt;/author&gt;&lt;author&gt;Laaksonen, D. E.&lt;/author&gt;&lt;author&gt;Schwab, U. S.&lt;/author&gt;&lt;author&gt;Vanhapiha, T. H.&lt;/author&gt;&lt;author&gt;Vihla, K. R.&lt;/author&gt;&lt;author&gt;Heinonen, S. T.&lt;/author&gt;&lt;author&gt;Niskanen, L. K.&lt;/author&gt;&lt;/authors&gt;&lt;/contributors&gt;&lt;auth-address&gt;Department of Internal Medicine, Seinajoki Central Hospital, Seinajoki, Finland. eeva.korpi-hyovalti@epshp.fi&lt;/auth-address&gt;&lt;titles&gt;&lt;title&gt;Feasibility of a lifestyle intervention in early pregnancy to prevent deterioration of glucose tolerance&lt;/title&gt;&lt;secondary-title&gt;BMC Public Health&lt;/secondary-title&gt;&lt;/titles&gt;&lt;periodical&gt;&lt;full-title&gt;BMC Public Health&lt;/full-title&gt;&lt;/periodical&gt;&lt;pages&gt;179&lt;/pages&gt;&lt;volume&gt;11&lt;/volume&gt;&lt;edition&gt;2011/03/25&lt;/edition&gt;&lt;keywords&gt;&lt;keyword&gt;Adult&lt;/keyword&gt;&lt;keyword&gt;Diabetes, Gestational/*prevention &amp;amp; control&lt;/keyword&gt;&lt;keyword&gt;*Directive Counseling&lt;/keyword&gt;&lt;keyword&gt;Feasibility Studies&lt;/keyword&gt;&lt;keyword&gt;Female&lt;/keyword&gt;&lt;keyword&gt;Finland&lt;/keyword&gt;&lt;keyword&gt;Follow-Up Studies&lt;/keyword&gt;&lt;keyword&gt;Glucose Intolerance/*prevention &amp;amp; control&lt;/keyword&gt;&lt;keyword&gt;Glucose Tolerance Test&lt;/keyword&gt;&lt;keyword&gt;Humans&lt;/keyword&gt;&lt;keyword&gt;*Life Style&lt;/keyword&gt;&lt;keyword&gt;Pregnancy&lt;/keyword&gt;&lt;keyword&gt;Risk Factors&lt;/keyword&gt;&lt;keyword&gt;Time Factors&lt;/keyword&gt;&lt;/keywords&gt;&lt;dates&gt;&lt;year&gt;2011&lt;/year&gt;&lt;pub-dates&gt;&lt;date&gt;Mar 24&lt;/date&gt;&lt;/pub-dates&gt;&lt;/dates&gt;&lt;isbn&gt;1471-2458 (Electronic)&amp;#xD;1471-2458 (Linking)&lt;/isbn&gt;&lt;accession-num&gt;21429234&lt;/accession-num&gt;&lt;urls&gt;&lt;related-urls&gt;&lt;url&gt;https://www.ncbi.nlm.nih.gov/pubmed/21429234&lt;/url&gt;&lt;/related-urls&gt;&lt;/urls&gt;&lt;custom2&gt;PMC3078095&lt;/custom2&gt;&lt;electronic-resource-num&gt;10.1186/1471-2458-11-179&lt;/electronic-resource-num&gt;&lt;/record&gt;&lt;/Cite&gt;&lt;/EndNote&gt;</w:instrText>
            </w:r>
            <w:r w:rsidRPr="00D00A59">
              <w:rPr>
                <w:noProof/>
              </w:rPr>
              <w:fldChar w:fldCharType="separate"/>
            </w:r>
            <w:r w:rsidR="002747EA" w:rsidRPr="002747EA">
              <w:rPr>
                <w:noProof/>
                <w:vertAlign w:val="superscript"/>
              </w:rPr>
              <w:t>516</w:t>
            </w:r>
            <w:r w:rsidRPr="00D00A59">
              <w:rPr>
                <w:noProof/>
              </w:rPr>
              <w:fldChar w:fldCharType="end"/>
            </w:r>
            <w:r w:rsidRPr="00D00A59">
              <w:rPr>
                <w:noProof/>
              </w:rPr>
              <w:t xml:space="preserve"> Korpi-Hyovalti et al 2012</w:t>
            </w:r>
            <w:r w:rsidRPr="00D00A59">
              <w:fldChar w:fldCharType="begin"/>
            </w:r>
            <w:r w:rsidR="002747EA">
              <w:instrText xml:space="preserve"> ADDIN EN.CITE &lt;EndNote&gt;&lt;Cite&gt;&lt;Author&gt;Korpi-Hyovalti&lt;/Author&gt;&lt;Year&gt;2012&lt;/Year&gt;&lt;RecNum&gt;769&lt;/RecNum&gt;&lt;DisplayText&gt;&lt;style face="superscript" font="Trebuchet MS" size="9"&gt;546&lt;/style&gt;&lt;/DisplayText&gt;&lt;record&gt;&lt;rec-number&gt;769&lt;/rec-number&gt;&lt;foreign-keys&gt;&lt;key app="EN" db-id="exvasrfx2dtraoesasxp2szsxa2df502592x" timestamp="1541490092"&gt;769&lt;/key&gt;&lt;/foreign-keys&gt;&lt;ref-type name="Journal Article"&gt;17&lt;/ref-type&gt;&lt;contributors&gt;&lt;authors&gt;&lt;author&gt;Korpi-Hyovalti, E.&lt;/author&gt;&lt;author&gt;Schwab, U.&lt;/author&gt;&lt;author&gt;Laaksonen, D. E.&lt;/author&gt;&lt;author&gt;Linjama, H.&lt;/author&gt;&lt;author&gt;Heinonen, S.&lt;/author&gt;&lt;author&gt;Niskanen, L.&lt;/author&gt;&lt;/authors&gt;&lt;/contributors&gt;&lt;auth-address&gt;Department of Internal Medicine, Seinajoki Central Hospital, Seinajoki, Finland. eeva.korpi-hyovalti@epshp.fi&lt;/auth-address&gt;&lt;titles&gt;&lt;title&gt;Effect of intensive counselling on the quality of dietary fats in pregnant women at high risk of gestational diabetes mellitus&lt;/title&gt;&lt;secondary-title&gt;Br J Nutr&lt;/secondary-title&gt;&lt;/titles&gt;&lt;periodical&gt;&lt;full-title&gt;Br J Nutr&lt;/full-title&gt;&lt;/periodical&gt;&lt;pages&gt;910-7&lt;/pages&gt;&lt;volume&gt;108&lt;/volume&gt;&lt;number&gt;5&lt;/number&gt;&lt;edition&gt;2011/11/19&lt;/edition&gt;&lt;keywords&gt;&lt;keyword&gt;*Counseling&lt;/keyword&gt;&lt;keyword&gt;Diabetes, Gestational/epidemiology/*prevention &amp;amp; control&lt;/keyword&gt;&lt;keyword&gt;Dietary Fats/*administration &amp;amp; dosage&lt;/keyword&gt;&lt;keyword&gt;Female&lt;/keyword&gt;&lt;keyword&gt;Humans&lt;/keyword&gt;&lt;keyword&gt;Pregnancy&lt;/keyword&gt;&lt;keyword&gt;Risk Factors&lt;/keyword&gt;&lt;keyword&gt;Surveys and Questionnaires&lt;/keyword&gt;&lt;/keywords&gt;&lt;dates&gt;&lt;year&gt;2012&lt;/year&gt;&lt;pub-dates&gt;&lt;date&gt;Sep&lt;/date&gt;&lt;/pub-dates&gt;&lt;/dates&gt;&lt;isbn&gt;1475-2662 (Electronic)&amp;#xD;0007-1145 (Linking)&lt;/isbn&gt;&lt;accession-num&gt;22093485&lt;/accession-num&gt;&lt;urls&gt;&lt;related-urls&gt;&lt;url&gt;https://www.ncbi.nlm.nih.gov/pubmed/22093485&lt;/url&gt;&lt;/related-urls&gt;&lt;/urls&gt;&lt;electronic-resource-num&gt;10.1017/S0007114511006118&lt;/electronic-resource-num&gt;&lt;/record&gt;&lt;/Cite&gt;&lt;/EndNote&gt;</w:instrText>
            </w:r>
            <w:r w:rsidRPr="00D00A59">
              <w:fldChar w:fldCharType="separate"/>
            </w:r>
            <w:r w:rsidR="002747EA" w:rsidRPr="002747EA">
              <w:rPr>
                <w:noProof/>
                <w:vertAlign w:val="superscript"/>
              </w:rPr>
              <w:t>546</w:t>
            </w:r>
            <w:r w:rsidRPr="00D00A59">
              <w:fldChar w:fldCharType="end"/>
            </w:r>
          </w:p>
          <w:p w14:paraId="023A0647" w14:textId="77777777" w:rsidR="00973D70" w:rsidRPr="00D00A59" w:rsidRDefault="00973D70" w:rsidP="00A62770">
            <w:pPr>
              <w:rPr>
                <w:szCs w:val="18"/>
              </w:rPr>
            </w:pPr>
            <w:r w:rsidRPr="00D00A59">
              <w:rPr>
                <w:szCs w:val="18"/>
              </w:rPr>
              <w:t>Finland</w:t>
            </w:r>
          </w:p>
          <w:p w14:paraId="070F8246" w14:textId="77777777" w:rsidR="00973D70" w:rsidRPr="00D00A59" w:rsidRDefault="00973D70" w:rsidP="00A62770">
            <w:pPr>
              <w:rPr>
                <w:szCs w:val="18"/>
              </w:rPr>
            </w:pPr>
            <w:r w:rsidRPr="00D00A59">
              <w:rPr>
                <w:szCs w:val="18"/>
              </w:rPr>
              <w:t>NCT01130012</w:t>
            </w:r>
          </w:p>
        </w:tc>
        <w:tc>
          <w:tcPr>
            <w:tcW w:w="1562" w:type="dxa"/>
          </w:tcPr>
          <w:p w14:paraId="79057EE9" w14:textId="77777777" w:rsidR="00973D70" w:rsidRPr="00D00A59" w:rsidRDefault="00973D70" w:rsidP="00A75579">
            <w:pPr>
              <w:rPr>
                <w:szCs w:val="18"/>
              </w:rPr>
            </w:pPr>
            <w:r w:rsidRPr="00D00A59">
              <w:rPr>
                <w:szCs w:val="18"/>
              </w:rPr>
              <w:t>Intervention 27</w:t>
            </w:r>
          </w:p>
          <w:p w14:paraId="62E2AC6A" w14:textId="77777777" w:rsidR="00973D70" w:rsidRPr="00D00A59" w:rsidRDefault="00973D70" w:rsidP="00A75579">
            <w:pPr>
              <w:rPr>
                <w:szCs w:val="18"/>
              </w:rPr>
            </w:pPr>
            <w:r w:rsidRPr="00D00A59">
              <w:rPr>
                <w:szCs w:val="18"/>
              </w:rPr>
              <w:t>Control 27</w:t>
            </w:r>
          </w:p>
        </w:tc>
        <w:tc>
          <w:tcPr>
            <w:tcW w:w="5393" w:type="dxa"/>
          </w:tcPr>
          <w:p w14:paraId="2CFD5246" w14:textId="77777777" w:rsidR="00973D70" w:rsidRPr="00D00A59" w:rsidRDefault="00973D70" w:rsidP="00A75579">
            <w:pPr>
              <w:rPr>
                <w:szCs w:val="18"/>
              </w:rPr>
            </w:pPr>
            <w:r w:rsidRPr="00D00A59">
              <w:rPr>
                <w:b/>
                <w:szCs w:val="18"/>
              </w:rPr>
              <w:t>Aim</w:t>
            </w:r>
            <w:r w:rsidRPr="00D00A59">
              <w:rPr>
                <w:szCs w:val="18"/>
              </w:rPr>
              <w:t xml:space="preserve">: To evaluate if a lifestyle intervention from early pregnancy is feasible in improving the glucose tolerance of women at a high-risk for GDM in Finland. </w:t>
            </w:r>
          </w:p>
          <w:p w14:paraId="0D4A1343" w14:textId="77777777" w:rsidR="00973D70" w:rsidRPr="00D00A59" w:rsidRDefault="00973D70" w:rsidP="00A75579">
            <w:pPr>
              <w:rPr>
                <w:szCs w:val="18"/>
              </w:rPr>
            </w:pPr>
            <w:r w:rsidRPr="00D00A59">
              <w:rPr>
                <w:b/>
                <w:szCs w:val="18"/>
              </w:rPr>
              <w:t>Population</w:t>
            </w:r>
            <w:r w:rsidRPr="00D00A59">
              <w:rPr>
                <w:szCs w:val="18"/>
              </w:rPr>
              <w:t>: Pregnant women with one or more risk factors for gestational diabetes.</w:t>
            </w:r>
          </w:p>
          <w:p w14:paraId="6DD19DEB" w14:textId="77777777" w:rsidR="00973D70" w:rsidRPr="00D00A59" w:rsidRDefault="00973D70" w:rsidP="00A75579">
            <w:pPr>
              <w:rPr>
                <w:szCs w:val="18"/>
              </w:rPr>
            </w:pPr>
            <w:r w:rsidRPr="00D00A59">
              <w:rPr>
                <w:b/>
                <w:szCs w:val="18"/>
              </w:rPr>
              <w:t>Intervention</w:t>
            </w:r>
            <w:r w:rsidRPr="00D00A59">
              <w:rPr>
                <w:szCs w:val="18"/>
              </w:rPr>
              <w:t>: Dietary advice tailored to each woman individually was provided on six occasions. Recommendation for energy intake was 30 kcal/kg/day for normal weight women and 25 kcal/kg/day for overweight women. Moderate-intensity physical exercise was encouraged; the women had 6 sessions of exercise counselling with the physiotherapist. During the sessions the physiotherapist gave written instructions for exercise and self-care. The goal of the exercise intervention was 30 minutes of daily physical activity if the woman previously exercised &lt; 2.5 hours per week, and 45 minutes if the woman already engaged in 2.5 hours per week. Recommended types of exercise included brisk walking, Nordic walking, swimming, cycling, and cross-country skiing. If the BMI of the woman was &gt;30 kg/m</w:t>
            </w:r>
            <w:r w:rsidRPr="00D00A59">
              <w:rPr>
                <w:szCs w:val="18"/>
                <w:vertAlign w:val="superscript"/>
              </w:rPr>
              <w:t>2</w:t>
            </w:r>
            <w:r w:rsidRPr="00D00A59">
              <w:rPr>
                <w:szCs w:val="18"/>
              </w:rPr>
              <w:t xml:space="preserve"> and the woman had not been active, exercise was started at 15 minutes/day 3 times a week.</w:t>
            </w:r>
          </w:p>
        </w:tc>
        <w:tc>
          <w:tcPr>
            <w:tcW w:w="5664" w:type="dxa"/>
          </w:tcPr>
          <w:p w14:paraId="1DA4437F" w14:textId="77777777" w:rsidR="00973D70" w:rsidRPr="00D00A59" w:rsidRDefault="00973D70" w:rsidP="00A75579">
            <w:pPr>
              <w:rPr>
                <w:szCs w:val="18"/>
              </w:rPr>
            </w:pPr>
            <w:r w:rsidRPr="00D00A59">
              <w:rPr>
                <w:szCs w:val="18"/>
              </w:rPr>
              <w:t>Intervention vs control:</w:t>
            </w:r>
          </w:p>
          <w:p w14:paraId="41BE342E" w14:textId="77777777" w:rsidR="00973D70" w:rsidRPr="00D00A59" w:rsidRDefault="00973D70" w:rsidP="00A75579">
            <w:pPr>
              <w:pStyle w:val="bullet"/>
              <w:rPr>
                <w:szCs w:val="18"/>
              </w:rPr>
            </w:pPr>
            <w:r w:rsidRPr="00D00A59">
              <w:rPr>
                <w:szCs w:val="18"/>
              </w:rPr>
              <w:t>Gestational weight gain: 11.4±6.0 kg vs 13.9±5.1 kg</w:t>
            </w:r>
          </w:p>
          <w:p w14:paraId="38E4A8C5" w14:textId="77777777" w:rsidR="00973D70" w:rsidRPr="00D00A59" w:rsidRDefault="00973D70" w:rsidP="00A75579">
            <w:pPr>
              <w:pStyle w:val="bullet"/>
              <w:rPr>
                <w:szCs w:val="18"/>
              </w:rPr>
            </w:pPr>
            <w:r w:rsidRPr="00D00A59">
              <w:rPr>
                <w:szCs w:val="18"/>
              </w:rPr>
              <w:t>Gestational diabetes: 3/27 vs 1/27</w:t>
            </w:r>
          </w:p>
        </w:tc>
      </w:tr>
      <w:tr w:rsidR="00973D70" w:rsidRPr="00A95FF7" w14:paraId="545E5207" w14:textId="77777777" w:rsidTr="0030223E">
        <w:trPr>
          <w:cantSplit/>
        </w:trPr>
        <w:tc>
          <w:tcPr>
            <w:tcW w:w="1417" w:type="dxa"/>
          </w:tcPr>
          <w:p w14:paraId="16619B82" w14:textId="094D2F4D" w:rsidR="00973D70" w:rsidRPr="00A95FF7" w:rsidRDefault="00973D70" w:rsidP="00654EEB">
            <w:pPr>
              <w:rPr>
                <w:noProof/>
              </w:rPr>
            </w:pPr>
            <w:r w:rsidRPr="00A95FF7">
              <w:rPr>
                <w:noProof/>
              </w:rPr>
              <w:t>Kunath et al 2019</w:t>
            </w:r>
            <w:r>
              <w:rPr>
                <w:noProof/>
              </w:rPr>
              <w:fldChar w:fldCharType="begin">
                <w:fldData xml:space="preserve">PEVuZE5vdGU+PENpdGU+PEF1dGhvcj5LdW5hdGg8L0F1dGhvcj48WWVhcj4yMDE5PC9ZZWFyPjxS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</w:fldData>
              </w:fldChar>
            </w:r>
            <w:r w:rsidR="002747EA">
              <w:rPr>
                <w:noProof/>
              </w:rPr>
              <w:instrText xml:space="preserve"> ADDIN EN.CITE </w:instrText>
            </w:r>
            <w:r w:rsidR="002747EA">
              <w:rPr>
                <w:noProof/>
              </w:rPr>
              <w:fldChar w:fldCharType="begin">
                <w:fldData xml:space="preserve">PEVuZE5vdGU+PENpdGU+PEF1dGhvcj5LdW5hdGg8L0F1dGhvcj48WWVhcj4yMDE5PC9ZZWFyPjxS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</w:fldData>
              </w:fldChar>
            </w:r>
            <w:r w:rsidR="002747EA">
              <w:rPr>
                <w:noProof/>
              </w:rPr>
              <w:instrText xml:space="preserve"> ADDIN EN.CITE.DATA </w:instrText>
            </w:r>
            <w:r w:rsidR="002747EA">
              <w:rPr>
                <w:noProof/>
              </w:rPr>
            </w:r>
            <w:r w:rsidR="002747EA">
              <w:rPr>
                <w:noProof/>
              </w:rPr>
              <w:fldChar w:fldCharType="end"/>
            </w:r>
            <w:r>
              <w:rPr>
                <w:noProof/>
              </w:rPr>
            </w:r>
            <w:r>
              <w:rPr>
                <w:noProof/>
              </w:rPr>
              <w:fldChar w:fldCharType="separate"/>
            </w:r>
            <w:r w:rsidR="002747EA" w:rsidRPr="002747EA">
              <w:rPr>
                <w:noProof/>
                <w:vertAlign w:val="superscript"/>
              </w:rPr>
              <w:t>497</w:t>
            </w:r>
            <w:r>
              <w:rPr>
                <w:noProof/>
              </w:rPr>
              <w:fldChar w:fldCharType="end"/>
            </w:r>
          </w:p>
          <w:p w14:paraId="3997912F" w14:textId="77777777" w:rsidR="00973D70" w:rsidRPr="00A95FF7" w:rsidRDefault="00973D70" w:rsidP="00654EEB">
            <w:pPr>
              <w:rPr>
                <w:noProof/>
              </w:rPr>
            </w:pPr>
            <w:r w:rsidRPr="00A95FF7">
              <w:rPr>
                <w:noProof/>
              </w:rPr>
              <w:t>Germany</w:t>
            </w:r>
          </w:p>
          <w:p w14:paraId="06A99271" w14:textId="77777777" w:rsidR="00973D70" w:rsidRPr="00A95FF7" w:rsidRDefault="00973D70" w:rsidP="00654EEB">
            <w:pPr>
              <w:rPr>
                <w:noProof/>
              </w:rPr>
            </w:pPr>
            <w:r w:rsidRPr="00A95FF7">
              <w:rPr>
                <w:noProof/>
              </w:rPr>
              <w:t>GeliS</w:t>
            </w:r>
          </w:p>
          <w:p w14:paraId="3263AEC7" w14:textId="77777777" w:rsidR="00973D70" w:rsidRPr="00A95FF7" w:rsidRDefault="00973D70" w:rsidP="00A62770">
            <w:pPr>
              <w:rPr>
                <w:rFonts w:ascii="Century Gothic" w:hAnsi="Century Gothic"/>
                <w:noProof/>
              </w:rPr>
            </w:pPr>
            <w:r w:rsidRPr="00A95FF7">
              <w:t>NCT01958307</w:t>
            </w:r>
          </w:p>
        </w:tc>
        <w:tc>
          <w:tcPr>
            <w:tcW w:w="1562" w:type="dxa"/>
          </w:tcPr>
          <w:p w14:paraId="3534C4D6" w14:textId="77777777" w:rsidR="00973D70" w:rsidRPr="0030223E" w:rsidRDefault="00973D70" w:rsidP="00A75579">
            <w:r w:rsidRPr="0030223E">
              <w:t>Intervention 1,018</w:t>
            </w:r>
          </w:p>
          <w:p w14:paraId="44701697" w14:textId="77777777" w:rsidR="00973D70" w:rsidRPr="0030223E" w:rsidRDefault="00973D70" w:rsidP="00A75579">
            <w:r w:rsidRPr="0030223E">
              <w:t>Control 999</w:t>
            </w:r>
          </w:p>
          <w:p w14:paraId="1B1F7853" w14:textId="77777777" w:rsidR="00973D70" w:rsidRPr="00A95FF7" w:rsidRDefault="00973D70" w:rsidP="00A75579">
            <w:pPr>
              <w:rPr>
                <w:sz w:val="16"/>
                <w:szCs w:val="16"/>
              </w:rPr>
            </w:pPr>
            <w:r w:rsidRPr="0030223E">
              <w:t>Cluster randomised trial</w:t>
            </w:r>
          </w:p>
        </w:tc>
        <w:tc>
          <w:tcPr>
            <w:tcW w:w="5393" w:type="dxa"/>
          </w:tcPr>
          <w:p w14:paraId="2157B6FC" w14:textId="77777777" w:rsidR="00973D70" w:rsidRPr="00A95FF7" w:rsidRDefault="00973D70" w:rsidP="000C2F0E">
            <w:r w:rsidRPr="00A95FF7">
              <w:rPr>
                <w:b/>
              </w:rPr>
              <w:t>Aim</w:t>
            </w:r>
            <w:r w:rsidRPr="00A95FF7">
              <w:t xml:space="preserve">: To examine the effect of a lifestyle intervention during pregnancy on the proportion of women with excessive GWG and pregnancy and obstetric complications, as well as the long-term risk of maternal and infant obesity. </w:t>
            </w:r>
          </w:p>
          <w:p w14:paraId="3D13A92E" w14:textId="77777777" w:rsidR="00973D70" w:rsidRPr="00A95FF7" w:rsidRDefault="00973D70" w:rsidP="000C2F0E">
            <w:r w:rsidRPr="00A95FF7">
              <w:rPr>
                <w:b/>
              </w:rPr>
              <w:t>Population</w:t>
            </w:r>
            <w:r w:rsidRPr="00A95FF7">
              <w:t xml:space="preserve">: Women with a pre-pregnancy BMI between 18.5 and 40.0 kg/m(2) recruited from gynaecological and midwifery practices prior to the end of the 12(th) week of gestation. </w:t>
            </w:r>
          </w:p>
          <w:p w14:paraId="364E1610" w14:textId="77777777" w:rsidR="00973D70" w:rsidRPr="00A95FF7" w:rsidRDefault="00973D70" w:rsidP="000C2F0E">
            <w:pPr>
              <w:rPr>
                <w:b/>
                <w:sz w:val="16"/>
                <w:szCs w:val="16"/>
              </w:rPr>
            </w:pPr>
            <w:r w:rsidRPr="00A95FF7">
              <w:rPr>
                <w:b/>
              </w:rPr>
              <w:t>Intervention</w:t>
            </w:r>
            <w:r w:rsidRPr="00A95FF7">
              <w:t xml:space="preserve">: Four lifestyle counselling sessions covering a balanced healthy diet, regular physical activity and self-monitoring of weight gain were performed by trained healthcare providers alongside routine pre- and postnatal practice visits. </w:t>
            </w:r>
          </w:p>
        </w:tc>
        <w:tc>
          <w:tcPr>
            <w:tcW w:w="5664" w:type="dxa"/>
          </w:tcPr>
          <w:p w14:paraId="6CB1412C" w14:textId="00426B21" w:rsidR="00973D70" w:rsidRPr="00A95FF7" w:rsidRDefault="00973D70" w:rsidP="00235FFC">
            <w:r w:rsidRPr="00A95FF7">
              <w:t>Intervention vs control (adjusted using intracluster correlation co-efficient from Luoto et al 2010):</w:t>
            </w:r>
            <w:r w:rsidRPr="00A95FF7">
              <w:fldChar w:fldCharType="begin"/>
            </w:r>
            <w:r w:rsidR="002747EA">
              <w:instrText xml:space="preserve"> ADDIN EN.CITE &lt;EndNote&gt;&lt;Cite&gt;&lt;Author&gt;Luoto&lt;/Author&gt;&lt;Year&gt;2010&lt;/Year&gt;&lt;RecNum&gt;1097&lt;/RecNum&gt;&lt;DisplayText&gt;&lt;style face="superscript" font="Trebuchet MS" size="9"&gt;547&lt;/style&gt;&lt;/DisplayText&gt;&lt;record&gt;&lt;rec-number&gt;1097&lt;/rec-number&gt;&lt;foreign-keys&gt;&lt;key app="EN" db-id="exvasrfx2dtraoesasxp2szsxa2df502592x" timestamp="1552947001"&gt;1097&lt;/key&gt;&lt;/foreign-keys&gt;&lt;ref-type name="Journal Article"&gt;17&lt;/ref-type&gt;&lt;contributors&gt;&lt;authors&gt;&lt;author&gt;Luoto, R. M.&lt;/author&gt;&lt;author&gt;Kinnunen, T. I.&lt;/author&gt;&lt;author&gt;Aittasalo, M.&lt;/author&gt;&lt;author&gt;Ojala, K.&lt;/author&gt;&lt;author&gt;Mansikkamaki, K.&lt;/author&gt;&lt;author&gt;Toropainen, E.&lt;/author&gt;&lt;author&gt;Kolu, P.&lt;/author&gt;&lt;author&gt;Vasankari, T.&lt;/author&gt;&lt;/authors&gt;&lt;/contributors&gt;&lt;auth-address&gt;The UKK Institute for Health Promotion Research, Tampere, Finland.&lt;/auth-address&gt;&lt;titles&gt;&lt;title&gt;Prevention of gestational diabetes: design of a cluster-randomized controlled trial and one-year follow-up&lt;/title&gt;&lt;secondary-title&gt;BMC Pregnancy Childbirth&lt;/secondary-title&gt;&lt;/titles&gt;&lt;periodical&gt;&lt;full-title&gt;BMC Pregnancy Childbirth&lt;/full-title&gt;&lt;/periodical&gt;&lt;pages&gt;39&lt;/pages&gt;&lt;volume&gt;10&lt;/volume&gt;&lt;edition&gt;2010/08/05&lt;/edition&gt;&lt;keywords&gt;&lt;keyword&gt;Cost-Benefit Analysis&lt;/keyword&gt;&lt;keyword&gt;Counseling/economics&lt;/keyword&gt;&lt;keyword&gt;Diabetes, Gestational/*prevention &amp;amp; control&lt;/keyword&gt;&lt;keyword&gt;Exercise&lt;/keyword&gt;&lt;keyword&gt;Feeding Behavior&lt;/keyword&gt;&lt;keyword&gt;Female&lt;/keyword&gt;&lt;keyword&gt;Finland&lt;/keyword&gt;&lt;keyword&gt;Follow-Up Studies&lt;/keyword&gt;&lt;keyword&gt;Humans&lt;/keyword&gt;&lt;keyword&gt;Pregnancy&lt;/keyword&gt;&lt;keyword&gt;*Prenatal Care/economics&lt;/keyword&gt;&lt;keyword&gt;*Research Design&lt;/keyword&gt;&lt;/keywords&gt;&lt;dates&gt;&lt;year&gt;2010&lt;/year&gt;&lt;pub-dates&gt;&lt;date&gt;Aug 3&lt;/date&gt;&lt;/pub-dates&gt;&lt;/dates&gt;&lt;isbn&gt;1471-2393 (Electronic)&amp;#xD;1471-2393 (Linking)&lt;/isbn&gt;&lt;accession-num&gt;20682023&lt;/accession-num&gt;&lt;urls&gt;&lt;related-urls&gt;&lt;url&gt;https://www.ncbi.nlm.nih.gov/pubmed/20682023&lt;/url&gt;&lt;/related-urls&gt;&lt;/urls&gt;&lt;custom2&gt;PMC2923097&lt;/custom2&gt;&lt;electronic-resource-num&gt;10.1186/1471-2393-10-39&lt;/electronic-resource-num&gt;&lt;/record&gt;&lt;/Cite&gt;&lt;/EndNote&gt;</w:instrText>
            </w:r>
            <w:r w:rsidRPr="00A95FF7">
              <w:fldChar w:fldCharType="separate"/>
            </w:r>
            <w:r w:rsidR="002747EA" w:rsidRPr="002747EA">
              <w:rPr>
                <w:noProof/>
                <w:vertAlign w:val="superscript"/>
              </w:rPr>
              <w:t>547</w:t>
            </w:r>
            <w:r w:rsidRPr="00A95FF7">
              <w:fldChar w:fldCharType="end"/>
            </w:r>
          </w:p>
          <w:p w14:paraId="671E1B42" w14:textId="77777777" w:rsidR="00973D70" w:rsidRPr="00A95FF7" w:rsidRDefault="00973D70" w:rsidP="00235FFC">
            <w:pPr>
              <w:pStyle w:val="bullet"/>
            </w:pPr>
            <w:r w:rsidRPr="00A95FF7">
              <w:t>Gestational weight gain: 14.1±5.3 (n=40) vs 14.1±5.2 (n=40)</w:t>
            </w:r>
          </w:p>
          <w:p w14:paraId="0908B0EF" w14:textId="77777777" w:rsidR="00973D70" w:rsidRPr="00A95FF7" w:rsidRDefault="00973D70" w:rsidP="00235FFC">
            <w:pPr>
              <w:pStyle w:val="bullet"/>
            </w:pPr>
            <w:r w:rsidRPr="00A95FF7">
              <w:t>Weight gain exceeding IOM guidelines: 18/40 vs 18/40</w:t>
            </w:r>
          </w:p>
          <w:p w14:paraId="2D788144" w14:textId="77777777" w:rsidR="00973D70" w:rsidRPr="00A95FF7" w:rsidRDefault="00973D70" w:rsidP="00235FFC">
            <w:pPr>
              <w:pStyle w:val="bullet"/>
            </w:pPr>
            <w:r w:rsidRPr="00A95FF7">
              <w:t>Gestational diabetes: 4/41 vs 4/39</w:t>
            </w:r>
          </w:p>
          <w:p w14:paraId="0303C946" w14:textId="77777777" w:rsidR="00973D70" w:rsidRPr="00A95FF7" w:rsidRDefault="00973D70" w:rsidP="00235FFC">
            <w:pPr>
              <w:pStyle w:val="bullet"/>
            </w:pPr>
            <w:r w:rsidRPr="00A95FF7">
              <w:t>Hypertension: 4/40 vs 3/40</w:t>
            </w:r>
          </w:p>
          <w:p w14:paraId="434D456A" w14:textId="77777777" w:rsidR="00973D70" w:rsidRPr="00A95FF7" w:rsidRDefault="00973D70" w:rsidP="00235FFC">
            <w:pPr>
              <w:pStyle w:val="bullet"/>
            </w:pPr>
            <w:r w:rsidRPr="00A95FF7">
              <w:t>Pre-eclampsia: 3/40 vs 2/40</w:t>
            </w:r>
          </w:p>
          <w:p w14:paraId="066CDC30" w14:textId="77777777" w:rsidR="00973D70" w:rsidRPr="00A95FF7" w:rsidRDefault="00973D70" w:rsidP="00235FFC">
            <w:pPr>
              <w:pStyle w:val="bullet"/>
            </w:pPr>
            <w:r w:rsidRPr="00A95FF7">
              <w:t>Preterm birth: 3/40 vs 2/40</w:t>
            </w:r>
          </w:p>
          <w:p w14:paraId="1947DE67" w14:textId="77777777" w:rsidR="00973D70" w:rsidRPr="00A95FF7" w:rsidRDefault="00973D70" w:rsidP="00235FFC">
            <w:pPr>
              <w:pStyle w:val="bullet"/>
            </w:pPr>
            <w:r w:rsidRPr="00A95FF7">
              <w:t>Caesarean section: 6/40 vs 6/40</w:t>
            </w:r>
          </w:p>
          <w:p w14:paraId="752BDB66" w14:textId="77777777" w:rsidR="00973D70" w:rsidRPr="00A95FF7" w:rsidRDefault="00973D70" w:rsidP="00235FFC">
            <w:pPr>
              <w:pStyle w:val="bullet"/>
            </w:pPr>
            <w:r w:rsidRPr="00A95FF7">
              <w:t>Large for gestational age: 3/40 vs 3/40</w:t>
            </w:r>
          </w:p>
          <w:p w14:paraId="2E8CCAEC" w14:textId="77777777" w:rsidR="00973D70" w:rsidRPr="00A95FF7" w:rsidRDefault="00973D70" w:rsidP="00235FFC">
            <w:pPr>
              <w:pStyle w:val="bullet"/>
            </w:pPr>
            <w:r w:rsidRPr="00A95FF7">
              <w:t>Small for gestational age: 4/40 vs 3/40</w:t>
            </w:r>
          </w:p>
          <w:p w14:paraId="6A5184BE" w14:textId="77777777" w:rsidR="00973D70" w:rsidRPr="00A95FF7" w:rsidRDefault="00973D70" w:rsidP="00235FFC">
            <w:pPr>
              <w:pStyle w:val="bullet"/>
            </w:pPr>
            <w:r w:rsidRPr="00A95FF7">
              <w:t>Weight retention (6-8 weeks postpartum): 4.0±4.8 (n=41) vs 4.3±4.8 (n=39)</w:t>
            </w:r>
          </w:p>
        </w:tc>
      </w:tr>
      <w:tr w:rsidR="00973D70" w:rsidRPr="00D00A59" w14:paraId="53BFBECB" w14:textId="77777777" w:rsidTr="0030223E">
        <w:trPr>
          <w:cantSplit/>
        </w:trPr>
        <w:tc>
          <w:tcPr>
            <w:tcW w:w="1417" w:type="dxa"/>
          </w:tcPr>
          <w:p w14:paraId="417DAAB0" w14:textId="18D7C708" w:rsidR="00973D70" w:rsidRPr="00D00A59" w:rsidRDefault="00973D70" w:rsidP="00654EEB">
            <w:r w:rsidRPr="00D00A59">
              <w:rPr>
                <w:noProof/>
              </w:rPr>
              <w:t>Luoto et al 2011;</w:t>
            </w:r>
            <w:r w:rsidRPr="00D00A59">
              <w:rPr>
                <w:noProof/>
              </w:rPr>
              <w:fldChar w:fldCharType="begin">
                <w:fldData xml:space="preserve">PEVuZE5vdGU+PENpdGU+PEF1dGhvcj5MdW90bzwvQXV0aG9yPjxZZWFyPjIwMTE8L1llYXI+PFJl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==
</w:fldData>
              </w:fldChar>
            </w:r>
            <w:r w:rsidR="002747EA">
              <w:rPr>
                <w:noProof/>
              </w:rPr>
              <w:instrText xml:space="preserve"> ADDIN EN.CITE </w:instrText>
            </w:r>
            <w:r w:rsidR="002747EA">
              <w:rPr>
                <w:noProof/>
              </w:rPr>
              <w:fldChar w:fldCharType="begin">
                <w:fldData xml:space="preserve">PEVuZE5vdGU+PENpdGU+PEF1dGhvcj5MdW90bzwvQXV0aG9yPjxZZWFyPjIwMTE8L1llYXI+PFJl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==
</w:fldData>
              </w:fldChar>
            </w:r>
            <w:r w:rsidR="002747EA">
              <w:rPr>
                <w:noProof/>
              </w:rPr>
              <w:instrText xml:space="preserve"> ADDIN EN.CITE.DATA </w:instrText>
            </w:r>
            <w:r w:rsidR="002747EA">
              <w:rPr>
                <w:noProof/>
              </w:rPr>
            </w:r>
            <w:r w:rsidR="002747EA">
              <w:rPr>
                <w:noProof/>
              </w:rPr>
              <w:fldChar w:fldCharType="end"/>
            </w:r>
            <w:r w:rsidRPr="00D00A59">
              <w:rPr>
                <w:noProof/>
              </w:rPr>
            </w:r>
            <w:r w:rsidRPr="00D00A59">
              <w:rPr>
                <w:noProof/>
              </w:rPr>
              <w:fldChar w:fldCharType="separate"/>
            </w:r>
            <w:r w:rsidR="002747EA" w:rsidRPr="002747EA">
              <w:rPr>
                <w:noProof/>
                <w:vertAlign w:val="superscript"/>
              </w:rPr>
              <w:t>522</w:t>
            </w:r>
            <w:r w:rsidRPr="00D00A59">
              <w:rPr>
                <w:noProof/>
              </w:rPr>
              <w:fldChar w:fldCharType="end"/>
            </w:r>
            <w:r w:rsidRPr="00D00A59">
              <w:rPr>
                <w:noProof/>
              </w:rPr>
              <w:t xml:space="preserve"> Kinnunen et al 2012;</w:t>
            </w:r>
            <w:r w:rsidRPr="00D00A59">
              <w:rPr>
                <w:noProof/>
              </w:rPr>
              <w:fldChar w:fldCharType="begin"/>
            </w:r>
            <w:r w:rsidR="002747EA">
              <w:rPr>
                <w:noProof/>
              </w:rPr>
              <w:instrText xml:space="preserve"> ADDIN EN.CITE &lt;EndNote&gt;&lt;Cite&gt;&lt;Author&gt;Kinnunen&lt;/Author&gt;&lt;Year&gt;2012&lt;/Year&gt;&lt;RecNum&gt;1083&lt;/RecNum&gt;&lt;DisplayText&gt;&lt;style face="superscript" font="Trebuchet MS" size="9"&gt;548&lt;/style&gt;&lt;/DisplayText&gt;&lt;record&gt;&lt;rec-number&gt;1083&lt;/rec-number&gt;&lt;foreign-keys&gt;&lt;key app="EN" db-id="exvasrfx2dtraoesasxp2szsxa2df502592x" timestamp="1552946488"&gt;1083&lt;/key&gt;&lt;key app="ENWeb" db-id=""&gt;0&lt;/key&gt;&lt;/foreign-keys&gt;&lt;ref-type name="Journal Article"&gt;17&lt;/ref-type&gt;&lt;contributors&gt;&lt;authors&gt;&lt;author&gt;Kinnunen, T. I.&lt;/author&gt;&lt;author&gt;Raitanen, J.&lt;/author&gt;&lt;author&gt;Aittasalo, M.&lt;/author&gt;&lt;author&gt;Luoto, R.&lt;/author&gt;&lt;/authors&gt;&lt;/contributors&gt;&lt;auth-address&gt;School of Health Sciences, University of Tampere, Tampere, Finland. tarja.i.kinnunen@uta.fi&lt;/auth-address&gt;&lt;titles&gt;&lt;title&gt;Preventing excessive gestational weight gain--a secondary analysis of a cluster-randomised controlled trial&lt;/title&gt;&lt;secondary-title&gt;Eur J Clin Nutr&lt;/secondary-title&gt;&lt;/titles&gt;&lt;periodical&gt;&lt;full-title&gt;Eur J Clin Nutr&lt;/full-title&gt;&lt;/periodical&gt;&lt;pages&gt;1344-50&lt;/pages&gt;&lt;volume&gt;66&lt;/volume&gt;&lt;number&gt;12&lt;/number&gt;&lt;edition&gt;2012/12/06&lt;/edition&gt;&lt;keywords&gt;&lt;keyword&gt;Adolescent&lt;/keyword&gt;&lt;keyword&gt;Adult&lt;/keyword&gt;&lt;keyword&gt;*Body Mass Index&lt;/keyword&gt;&lt;keyword&gt;*Counseling&lt;/keyword&gt;&lt;keyword&gt;*Diabetes, Gestational&lt;/keyword&gt;&lt;keyword&gt;*Diet&lt;/keyword&gt;&lt;keyword&gt;Energy Intake&lt;/keyword&gt;&lt;keyword&gt;*Exercise&lt;/keyword&gt;&lt;keyword&gt;Female&lt;/keyword&gt;&lt;keyword&gt;Finland&lt;/keyword&gt;&lt;keyword&gt;Humans&lt;/keyword&gt;&lt;keyword&gt;Logistic Models&lt;/keyword&gt;&lt;keyword&gt;Obesity/*prevention &amp;amp; control&lt;/keyword&gt;&lt;keyword&gt;Odds Ratio&lt;/keyword&gt;&lt;keyword&gt;Overweight&lt;/keyword&gt;&lt;keyword&gt;Pregnancy&lt;/keyword&gt;&lt;keyword&gt;Risk Factors&lt;/keyword&gt;&lt;keyword&gt;*Weight Gain&lt;/keyword&gt;&lt;keyword&gt;Young Adult&lt;/keyword&gt;&lt;/keywords&gt;&lt;dates&gt;&lt;year&gt;2012&lt;/year&gt;&lt;pub-dates&gt;&lt;date&gt;Dec&lt;/date&gt;&lt;/pub-dates&gt;&lt;/dates&gt;&lt;isbn&gt;1476-5640 (Electronic)&amp;#xD;0954-3007 (Linking)&lt;/isbn&gt;&lt;accession-num&gt;23211656&lt;/accession-num&gt;&lt;urls&gt;&lt;related-urls&gt;&lt;url&gt;https://www.ncbi.nlm.nih.gov/pubmed/23211656&lt;/url&gt;&lt;/related-urls&gt;&lt;/urls&gt;&lt;electronic-resource-num&gt;10.1038/ejcn.2012.146&lt;/electronic-resource-num&gt;&lt;/record&gt;&lt;/Cite&gt;&lt;/EndNote&gt;</w:instrText>
            </w:r>
            <w:r w:rsidRPr="00D00A59">
              <w:rPr>
                <w:noProof/>
              </w:rPr>
              <w:fldChar w:fldCharType="separate"/>
            </w:r>
            <w:r w:rsidR="002747EA" w:rsidRPr="002747EA">
              <w:rPr>
                <w:noProof/>
                <w:vertAlign w:val="superscript"/>
              </w:rPr>
              <w:t>548</w:t>
            </w:r>
            <w:r w:rsidRPr="00D00A59">
              <w:rPr>
                <w:noProof/>
              </w:rPr>
              <w:fldChar w:fldCharType="end"/>
            </w:r>
            <w:r w:rsidRPr="00D00A59">
              <w:rPr>
                <w:noProof/>
              </w:rPr>
              <w:t xml:space="preserve"> Kolu et al 2013;</w:t>
            </w:r>
            <w:r w:rsidRPr="00D00A59">
              <w:rPr>
                <w:noProof/>
              </w:rPr>
              <w:fldChar w:fldCharType="begin"/>
            </w:r>
            <w:r w:rsidR="002747EA">
              <w:rPr>
                <w:noProof/>
              </w:rPr>
              <w:instrText xml:space="preserve"> ADDIN EN.CITE &lt;EndNote&gt;&lt;Cite&gt;&lt;Author&gt;Kolu&lt;/Author&gt;&lt;Year&gt;2013&lt;/Year&gt;&lt;RecNum&gt;734&lt;/RecNum&gt;&lt;DisplayText&gt;&lt;style face="superscript" font="Trebuchet MS" size="9"&gt;549&lt;/style&gt;&lt;/DisplayText&gt;&lt;record&gt;&lt;rec-number&gt;734&lt;/rec-number&gt;&lt;foreign-keys&gt;&lt;key app="EN" db-id="exvasrfx2dtraoesasxp2szsxa2df502592x" timestamp="1541467773"&gt;734&lt;/key&gt;&lt;key app="ENWeb" db-id=""&gt;0&lt;/key&gt;&lt;/foreign-keys&gt;&lt;ref-type name="Journal Article"&gt;17&lt;/ref-type&gt;&lt;contributors&gt;&lt;authors&gt;&lt;author&gt;Kolu, Päivi&lt;/author&gt;&lt;author&gt;Raitanen, Jani&lt;/author&gt;&lt;author&gt;Rissanen, Pekka&lt;/author&gt;&lt;author&gt;Luoto, Riitta&lt;/author&gt;&lt;/authors&gt;&lt;/contributors&gt;&lt;titles&gt;&lt;title&gt;Cost-Effectiveness of Lifestyle Counselling as Primary Prevention of Gestational Diabetes Mellitus: Findings from a Cluster-Randomised Trial&lt;/title&gt;&lt;secondary-title&gt;PLoS ONE&lt;/secondary-title&gt;&lt;/titles&gt;&lt;periodical&gt;&lt;full-title&gt;PLoS One&lt;/full-title&gt;&lt;/periodical&gt;&lt;volume&gt;8&lt;/volume&gt;&lt;number&gt;2&lt;/number&gt;&lt;section&gt;e56392&lt;/section&gt;&lt;dates&gt;&lt;year&gt;2013&lt;/year&gt;&lt;/dates&gt;&lt;isbn&gt;1932-6203&lt;/isbn&gt;&lt;urls&gt;&lt;/urls&gt;&lt;electronic-resource-num&gt;10.1371/journal.pone.0056392&lt;/electronic-resource-num&gt;&lt;/record&gt;&lt;/Cite&gt;&lt;/EndNote&gt;</w:instrText>
            </w:r>
            <w:r w:rsidRPr="00D00A59">
              <w:rPr>
                <w:noProof/>
              </w:rPr>
              <w:fldChar w:fldCharType="separate"/>
            </w:r>
            <w:r w:rsidR="002747EA" w:rsidRPr="002747EA">
              <w:rPr>
                <w:noProof/>
                <w:vertAlign w:val="superscript"/>
              </w:rPr>
              <w:t>549</w:t>
            </w:r>
            <w:r w:rsidRPr="00D00A59">
              <w:rPr>
                <w:noProof/>
              </w:rPr>
              <w:fldChar w:fldCharType="end"/>
            </w:r>
            <w:r w:rsidRPr="00D00A59">
              <w:rPr>
                <w:noProof/>
              </w:rPr>
              <w:t xml:space="preserve"> Kolu et al 2016</w:t>
            </w:r>
            <w:r w:rsidRPr="00D00A59">
              <w:fldChar w:fldCharType="begin">
                <w:fldData xml:space="preserve">PEVuZE5vdGU+PENpdGU+PEF1dGhvcj5Lb2x1PC9BdXRob3I+PFllYXI+MjAxNjwvWWVhcj48UmVj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</w:fldData>
              </w:fldChar>
            </w:r>
            <w:r w:rsidR="002747EA">
              <w:instrText xml:space="preserve"> ADDIN EN.CITE </w:instrText>
            </w:r>
            <w:r w:rsidR="002747EA">
              <w:fldChar w:fldCharType="begin">
                <w:fldData xml:space="preserve">PEVuZE5vdGU+PENpdGU+PEF1dGhvcj5Lb2x1PC9BdXRob3I+PFllYXI+MjAxNjwvWWVhcj48UmVj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</w:fldData>
              </w:fldChar>
            </w:r>
            <w:r w:rsidR="002747EA">
              <w:instrText xml:space="preserve"> ADDIN EN.CITE.DATA </w:instrText>
            </w:r>
            <w:r w:rsidR="002747EA">
              <w:fldChar w:fldCharType="end"/>
            </w:r>
            <w:r w:rsidRPr="00D00A59">
              <w:fldChar w:fldCharType="separate"/>
            </w:r>
            <w:r w:rsidR="002747EA" w:rsidRPr="002747EA">
              <w:rPr>
                <w:noProof/>
                <w:vertAlign w:val="superscript"/>
              </w:rPr>
              <w:t>550</w:t>
            </w:r>
            <w:r w:rsidRPr="00D00A59">
              <w:fldChar w:fldCharType="end"/>
            </w:r>
          </w:p>
          <w:p w14:paraId="0D09FB1B" w14:textId="77777777" w:rsidR="00973D70" w:rsidRPr="00D00A59" w:rsidRDefault="00973D70" w:rsidP="00A62770">
            <w:pPr>
              <w:rPr>
                <w:szCs w:val="18"/>
              </w:rPr>
            </w:pPr>
            <w:r w:rsidRPr="00D00A59">
              <w:rPr>
                <w:szCs w:val="18"/>
              </w:rPr>
              <w:t>NELLI</w:t>
            </w:r>
          </w:p>
          <w:p w14:paraId="52F2F421" w14:textId="77777777" w:rsidR="00973D70" w:rsidRPr="00D00A59" w:rsidRDefault="00973D70" w:rsidP="00A62770">
            <w:pPr>
              <w:rPr>
                <w:szCs w:val="18"/>
              </w:rPr>
            </w:pPr>
            <w:r w:rsidRPr="00D00A59">
              <w:rPr>
                <w:szCs w:val="18"/>
              </w:rPr>
              <w:t>Finland</w:t>
            </w:r>
          </w:p>
        </w:tc>
        <w:tc>
          <w:tcPr>
            <w:tcW w:w="1562" w:type="dxa"/>
          </w:tcPr>
          <w:p w14:paraId="4D8C6E1A" w14:textId="77777777" w:rsidR="00973D70" w:rsidRPr="00D00A59" w:rsidRDefault="00973D70" w:rsidP="00A75579">
            <w:pPr>
              <w:rPr>
                <w:szCs w:val="18"/>
              </w:rPr>
            </w:pPr>
            <w:r w:rsidRPr="00D00A59">
              <w:rPr>
                <w:szCs w:val="18"/>
              </w:rPr>
              <w:t>Intervention 219</w:t>
            </w:r>
          </w:p>
          <w:p w14:paraId="1F68CCAA" w14:textId="77777777" w:rsidR="00973D70" w:rsidRPr="00D00A59" w:rsidRDefault="00973D70" w:rsidP="00A75579">
            <w:pPr>
              <w:rPr>
                <w:szCs w:val="18"/>
              </w:rPr>
            </w:pPr>
            <w:r w:rsidRPr="00D00A59">
              <w:rPr>
                <w:szCs w:val="18"/>
              </w:rPr>
              <w:t>Control 180</w:t>
            </w:r>
          </w:p>
          <w:p w14:paraId="12805AD8" w14:textId="77777777" w:rsidR="00973D70" w:rsidRPr="00D00A59" w:rsidRDefault="00973D70" w:rsidP="00A75579">
            <w:pPr>
              <w:rPr>
                <w:szCs w:val="18"/>
              </w:rPr>
            </w:pPr>
            <w:r w:rsidRPr="00D00A59">
              <w:rPr>
                <w:szCs w:val="18"/>
              </w:rPr>
              <w:t>Cluster-randomised trial</w:t>
            </w:r>
          </w:p>
        </w:tc>
        <w:tc>
          <w:tcPr>
            <w:tcW w:w="5393" w:type="dxa"/>
          </w:tcPr>
          <w:p w14:paraId="6129D613" w14:textId="77777777" w:rsidR="00973D70" w:rsidRPr="00D00A59" w:rsidRDefault="00973D70" w:rsidP="00A75579">
            <w:pPr>
              <w:rPr>
                <w:szCs w:val="18"/>
              </w:rPr>
            </w:pPr>
            <w:r w:rsidRPr="00D00A59">
              <w:rPr>
                <w:b/>
                <w:szCs w:val="18"/>
              </w:rPr>
              <w:t>Aim</w:t>
            </w:r>
            <w:r w:rsidRPr="00D00A59">
              <w:rPr>
                <w:szCs w:val="18"/>
              </w:rPr>
              <w:t xml:space="preserve">: To examine whether a lifestyle intervention designed to prevent GDM was effective in reducing excessive gestational weight gain (GWG). </w:t>
            </w:r>
          </w:p>
          <w:p w14:paraId="1D068D4B" w14:textId="77777777" w:rsidR="00973D70" w:rsidRPr="00D00A59" w:rsidRDefault="00973D70" w:rsidP="00A75579">
            <w:pPr>
              <w:rPr>
                <w:szCs w:val="18"/>
              </w:rPr>
            </w:pPr>
            <w:r w:rsidRPr="00D00A59">
              <w:rPr>
                <w:b/>
                <w:szCs w:val="18"/>
              </w:rPr>
              <w:t>Population</w:t>
            </w:r>
            <w:r w:rsidRPr="00D00A59">
              <w:rPr>
                <w:szCs w:val="18"/>
              </w:rPr>
              <w:t>: Pregnant women with at least one risk factor for GDM (for example, overweight) but no pre-existing diabetes were recruited at 8-12 weeks' gestation.</w:t>
            </w:r>
          </w:p>
          <w:p w14:paraId="1F67296D" w14:textId="77777777" w:rsidR="00973D70" w:rsidRPr="00D00A59" w:rsidRDefault="00973D70" w:rsidP="00A75579">
            <w:pPr>
              <w:pStyle w:val="RCTstable"/>
              <w:rPr>
                <w:sz w:val="18"/>
                <w:szCs w:val="18"/>
              </w:rPr>
            </w:pPr>
            <w:r w:rsidRPr="00D00A59">
              <w:rPr>
                <w:b/>
                <w:sz w:val="18"/>
                <w:szCs w:val="18"/>
              </w:rPr>
              <w:t>Intervention</w:t>
            </w:r>
            <w:r w:rsidRPr="00D00A59">
              <w:rPr>
                <w:sz w:val="18"/>
                <w:szCs w:val="18"/>
              </w:rPr>
              <w:t>: One counselling session on physical activity at 8-12 weeks' gestation and one for diet at 16-18 weeks' gestation, and three to four booster sessions during other routine visits.</w:t>
            </w:r>
          </w:p>
          <w:p w14:paraId="53ACF065" w14:textId="77777777" w:rsidR="00973D70" w:rsidRPr="00D00A59" w:rsidRDefault="00973D70" w:rsidP="00A75579">
            <w:pPr>
              <w:pStyle w:val="RCTstable"/>
              <w:rPr>
                <w:sz w:val="18"/>
                <w:szCs w:val="18"/>
              </w:rPr>
            </w:pPr>
            <w:r w:rsidRPr="00D00A59">
              <w:rPr>
                <w:sz w:val="18"/>
                <w:szCs w:val="18"/>
              </w:rPr>
              <w:t xml:space="preserve">Based on Finnish dietary recommendations, the goal of dietary counselling was to help participants achieve a healthy diet containing </w:t>
            </w:r>
            <w:r w:rsidRPr="00D00A59">
              <w:rPr>
                <w:rFonts w:ascii="Helvetica" w:eastAsiaTheme="majorEastAsia" w:hAnsi="Helvetica"/>
                <w:sz w:val="18"/>
                <w:szCs w:val="18"/>
              </w:rPr>
              <w:t>≤</w:t>
            </w:r>
            <w:r w:rsidRPr="00D00A59">
              <w:rPr>
                <w:sz w:val="18"/>
                <w:szCs w:val="18"/>
              </w:rPr>
              <w:t xml:space="preserve">10% saturated fat, 5%–10% polyunsaturated fat, 25%–30% total fat, and </w:t>
            </w:r>
            <w:r w:rsidRPr="00D00A59">
              <w:rPr>
                <w:rFonts w:ascii="Helvetica" w:eastAsiaTheme="majorEastAsia" w:hAnsi="Helvetica"/>
                <w:sz w:val="18"/>
                <w:szCs w:val="18"/>
              </w:rPr>
              <w:t>,</w:t>
            </w:r>
            <w:r w:rsidRPr="00D00A59">
              <w:rPr>
                <w:sz w:val="18"/>
                <w:szCs w:val="18"/>
              </w:rPr>
              <w:t>10% saccharose of total energy intake, and 25–35 g/d fibre</w:t>
            </w:r>
          </w:p>
          <w:p w14:paraId="2C8F3C91" w14:textId="77777777" w:rsidR="00973D70" w:rsidRPr="00D00A59" w:rsidRDefault="00973D70" w:rsidP="00A75579">
            <w:pPr>
              <w:pStyle w:val="RCTstable"/>
              <w:rPr>
                <w:sz w:val="18"/>
                <w:szCs w:val="18"/>
              </w:rPr>
            </w:pPr>
            <w:r w:rsidRPr="00D00A59">
              <w:rPr>
                <w:sz w:val="18"/>
                <w:szCs w:val="18"/>
              </w:rPr>
              <w:t>The minimum weekly leisure time physical activity dose, including also light-intensity physical activity, was 800 MET (multiples of resting metabolic equivalents) minutes. Participants were offered an opportunity to participate in monthly thematic meetings on physical activity including group exercise.</w:t>
            </w:r>
          </w:p>
          <w:p w14:paraId="0E135368" w14:textId="77777777" w:rsidR="00973D70" w:rsidRPr="00D00A59" w:rsidRDefault="00973D70" w:rsidP="00A75579">
            <w:pPr>
              <w:rPr>
                <w:szCs w:val="18"/>
              </w:rPr>
            </w:pPr>
            <w:r w:rsidRPr="00D00A59">
              <w:rPr>
                <w:szCs w:val="18"/>
              </w:rPr>
              <w:t>The participants used follow-up notebooks to set their individual plans for physical activity and dietary changes and to keep a record of their adherence to their plans.</w:t>
            </w:r>
          </w:p>
        </w:tc>
        <w:tc>
          <w:tcPr>
            <w:tcW w:w="5664" w:type="dxa"/>
          </w:tcPr>
          <w:p w14:paraId="16737043" w14:textId="712476EA" w:rsidR="00973D70" w:rsidRPr="00D00A59" w:rsidRDefault="00973D70" w:rsidP="00A75579">
            <w:pPr>
              <w:rPr>
                <w:szCs w:val="18"/>
              </w:rPr>
            </w:pPr>
            <w:r w:rsidRPr="00D00A59">
              <w:rPr>
                <w:szCs w:val="18"/>
              </w:rPr>
              <w:t xml:space="preserve">Intervention vs control (data adjusted as per </w:t>
            </w:r>
            <w:r w:rsidRPr="00D00A59">
              <w:rPr>
                <w:szCs w:val="18"/>
              </w:rPr>
              <w:fldChar w:fldCharType="begin"/>
            </w:r>
            <w:r w:rsidR="002747EA">
              <w:rPr>
                <w:szCs w:val="18"/>
              </w:rPr>
              <w:instrText xml:space="preserve"> ADDIN EN.CITE &lt;EndNote&gt;&lt;Cite&gt;&lt;Author&gt;Shepherd&lt;/Author&gt;&lt;Year&gt;2017&lt;/Year&gt;&lt;RecNum&gt;636&lt;/RecNum&gt;&lt;DisplayText&gt;&lt;style face="superscript" font="Trebuchet MS" size="9"&gt;526&lt;/style&gt;&lt;/DisplayText&gt;&lt;record&gt;&lt;rec-number&gt;636&lt;/rec-number&gt;&lt;foreign-keys&gt;&lt;key app="EN" db-id="exvasrfx2dtraoesasxp2szsxa2df502592x" timestamp="1540429019"&gt;636&lt;/key&gt;&lt;key app="ENWeb" db-id=""&gt;0&lt;/key&gt;&lt;/foreign-keys&gt;&lt;ref-type name="Journal Article"&gt;17&lt;/ref-type&gt;&lt;contributors&gt;&lt;authors&gt;&lt;author&gt;Shepherd, Emily&lt;/author&gt;&lt;author&gt;Gomersall, Judith C.&lt;/author&gt;&lt;author&gt;Tieu, Joanna&lt;/author&gt;&lt;author&gt;Han, Shanshan&lt;/author&gt;&lt;author&gt;Crowther, Caroline A.&lt;/author&gt;&lt;author&gt;Middleton, Philippa&lt;/author&gt;&lt;/authors&gt;&lt;/contributors&gt;&lt;titles&gt;&lt;title&gt;Combined diet and exercise interventions for preventing gestational diabetes mellitus&lt;/title&gt;&lt;secondary-title&gt;Cochrane Database of Systematic Reviews&lt;/secondary-title&gt;&lt;/titles&gt;&lt;periodical&gt;&lt;full-title&gt;Cochrane Database of Systematic Reviews&lt;/full-title&gt;&lt;/periodical&gt;&lt;dates&gt;&lt;year&gt;2017&lt;/year&gt;&lt;/dates&gt;&lt;isbn&gt;14651858&lt;/isbn&gt;&lt;urls&gt;&lt;/urls&gt;&lt;electronic-resource-num&gt;10.1002/14651858.CD010443.pub3&lt;/electronic-resource-num&gt;&lt;/record&gt;&lt;/Cite&gt;&lt;/EndNote&gt;</w:instrText>
            </w:r>
            <w:r w:rsidRPr="00D00A59">
              <w:rPr>
                <w:szCs w:val="18"/>
              </w:rPr>
              <w:fldChar w:fldCharType="separate"/>
            </w:r>
            <w:r w:rsidR="002747EA" w:rsidRPr="002747EA">
              <w:rPr>
                <w:noProof/>
                <w:szCs w:val="18"/>
                <w:vertAlign w:val="superscript"/>
              </w:rPr>
              <w:t>526</w:t>
            </w:r>
            <w:r w:rsidRPr="00D00A59">
              <w:rPr>
                <w:szCs w:val="18"/>
              </w:rPr>
              <w:fldChar w:fldCharType="end"/>
            </w:r>
            <w:r w:rsidRPr="00D00A59">
              <w:rPr>
                <w:szCs w:val="18"/>
              </w:rPr>
              <w:t>:</w:t>
            </w:r>
          </w:p>
          <w:p w14:paraId="65A665A5" w14:textId="77777777" w:rsidR="00973D70" w:rsidRPr="00D00A59" w:rsidRDefault="00973D70" w:rsidP="00A75579">
            <w:pPr>
              <w:pStyle w:val="bullet"/>
              <w:rPr>
                <w:szCs w:val="18"/>
              </w:rPr>
            </w:pPr>
            <w:r w:rsidRPr="00D00A59">
              <w:rPr>
                <w:szCs w:val="18"/>
              </w:rPr>
              <w:t>Gestational weight gain: 13.8±5.8 (n=51) vs 14.2±5.1 (n=42)</w:t>
            </w:r>
          </w:p>
          <w:p w14:paraId="3B966AB2" w14:textId="77777777" w:rsidR="00973D70" w:rsidRPr="00D00A59" w:rsidRDefault="00973D70" w:rsidP="00A75579">
            <w:pPr>
              <w:pStyle w:val="bullet"/>
              <w:rPr>
                <w:szCs w:val="18"/>
              </w:rPr>
            </w:pPr>
            <w:r w:rsidRPr="00D00A59">
              <w:rPr>
                <w:szCs w:val="18"/>
              </w:rPr>
              <w:t>Weight gain &gt;IOM guidelines: 24/51 vs 22/42</w:t>
            </w:r>
          </w:p>
          <w:p w14:paraId="1487FCE4" w14:textId="77777777" w:rsidR="00973D70" w:rsidRPr="00D00A59" w:rsidRDefault="00973D70" w:rsidP="00A75579">
            <w:pPr>
              <w:pStyle w:val="bullet"/>
              <w:rPr>
                <w:szCs w:val="18"/>
              </w:rPr>
            </w:pPr>
            <w:r w:rsidRPr="00D00A59">
              <w:rPr>
                <w:szCs w:val="18"/>
              </w:rPr>
              <w:t>Gestational diabetes: 8/51 vs 5/42</w:t>
            </w:r>
          </w:p>
          <w:p w14:paraId="3FFD8295" w14:textId="77777777" w:rsidR="00973D70" w:rsidRPr="00D00A59" w:rsidRDefault="00973D70" w:rsidP="00A75579">
            <w:pPr>
              <w:pStyle w:val="bullet"/>
              <w:rPr>
                <w:szCs w:val="18"/>
              </w:rPr>
            </w:pPr>
            <w:r w:rsidRPr="00D00A59">
              <w:rPr>
                <w:szCs w:val="18"/>
              </w:rPr>
              <w:t>Pre-eclampsia: 3/51 vs 2/42</w:t>
            </w:r>
          </w:p>
          <w:p w14:paraId="7B875A1A" w14:textId="77777777" w:rsidR="00973D70" w:rsidRPr="00D00A59" w:rsidRDefault="00973D70" w:rsidP="00A75579">
            <w:pPr>
              <w:pStyle w:val="bullet"/>
              <w:rPr>
                <w:szCs w:val="18"/>
              </w:rPr>
            </w:pPr>
            <w:r w:rsidRPr="00D00A59">
              <w:rPr>
                <w:szCs w:val="18"/>
              </w:rPr>
              <w:t>Macrosomia (&gt;4000 g): 9/51 vs 8/42</w:t>
            </w:r>
          </w:p>
          <w:p w14:paraId="12989EB2" w14:textId="77777777" w:rsidR="00973D70" w:rsidRPr="00D00A59" w:rsidRDefault="00973D70" w:rsidP="00A75579">
            <w:pPr>
              <w:pStyle w:val="bullet"/>
              <w:rPr>
                <w:szCs w:val="18"/>
              </w:rPr>
            </w:pPr>
            <w:r w:rsidRPr="00D00A59">
              <w:rPr>
                <w:szCs w:val="18"/>
              </w:rPr>
              <w:t>Macrosomia (&gt;4500 g): 7/51 vs 8/42</w:t>
            </w:r>
          </w:p>
          <w:p w14:paraId="040CC0E6" w14:textId="77777777" w:rsidR="00973D70" w:rsidRPr="00D00A59" w:rsidRDefault="00973D70" w:rsidP="00A75579">
            <w:pPr>
              <w:pStyle w:val="bullet"/>
              <w:rPr>
                <w:szCs w:val="18"/>
              </w:rPr>
            </w:pPr>
            <w:r w:rsidRPr="00D00A59">
              <w:rPr>
                <w:szCs w:val="18"/>
              </w:rPr>
              <w:t>Small for gestational age: 2/51 vs 1/42</w:t>
            </w:r>
          </w:p>
          <w:p w14:paraId="7850EDCD" w14:textId="77777777" w:rsidR="00973D70" w:rsidRPr="00D00A59" w:rsidRDefault="00973D70" w:rsidP="00A75579">
            <w:pPr>
              <w:pStyle w:val="bullet"/>
              <w:rPr>
                <w:szCs w:val="18"/>
              </w:rPr>
            </w:pPr>
            <w:r w:rsidRPr="00D00A59">
              <w:rPr>
                <w:szCs w:val="18"/>
              </w:rPr>
              <w:t>Large for gestational age: 6/51 vs 8/42</w:t>
            </w:r>
          </w:p>
        </w:tc>
      </w:tr>
      <w:tr w:rsidR="00973D70" w:rsidRPr="00D00A59" w14:paraId="22A018AC" w14:textId="77777777" w:rsidTr="0030223E">
        <w:trPr>
          <w:cantSplit/>
        </w:trPr>
        <w:tc>
          <w:tcPr>
            <w:tcW w:w="1417" w:type="dxa"/>
          </w:tcPr>
          <w:p w14:paraId="03A76AED" w14:textId="606B8D25" w:rsidR="00973D70" w:rsidRPr="00D00A59" w:rsidRDefault="00973D70" w:rsidP="00654EEB">
            <w:r w:rsidRPr="00654EEB">
              <w:t>Pawalia et al 2017</w:t>
            </w:r>
            <w:r w:rsidRPr="00D00A59">
              <w:fldChar w:fldCharType="begin"/>
            </w:r>
            <w:r w:rsidR="002747EA">
              <w:instrText xml:space="preserve"> ADDIN EN.CITE &lt;EndNote&gt;&lt;Cite&gt;&lt;Author&gt;Pawalia&lt;/Author&gt;&lt;Year&gt;2017&lt;/Year&gt;&lt;RecNum&gt;750&lt;/RecNum&gt;&lt;DisplayText&gt;&lt;style face="superscript" font="Trebuchet MS" size="9"&gt;493&lt;/style&gt;&lt;/DisplayText&gt;&lt;record&gt;&lt;rec-number&gt;750&lt;/rec-number&gt;&lt;foreign-keys&gt;&lt;key app="EN" db-id="exvasrfx2dtraoesasxp2szsxa2df502592x" timestamp="1541467919"&gt;750&lt;/key&gt;&lt;key app="ENWeb" db-id=""&gt;0&lt;/key&gt;&lt;/foreign-keys&gt;&lt;ref-type name="Journal Article"&gt;17&lt;/ref-type&gt;&lt;contributors&gt;&lt;authors&gt;&lt;author&gt;Pawalia, Alka&lt;/author&gt;&lt;author&gt;Kulandaivelan, Sivachidambaram&lt;/author&gt;&lt;author&gt;Savant, Satya&lt;/author&gt;&lt;author&gt;Yadav, Vikram Singh&lt;/author&gt;&lt;/authors&gt;&lt;/contributors&gt;&lt;titles&gt;&lt;title&gt;Exercise in Pregnancy: Effect on Obesity Parameters in Indian Women – A Randomized Controlled Trial&lt;/title&gt;&lt;secondary-title&gt;Romanian Journal of Diabetes Nutrition and Metabolic Diseases&lt;/secondary-title&gt;&lt;/titles&gt;&lt;periodical&gt;&lt;full-title&gt;Romanian Journal of Diabetes Nutrition and Metabolic Diseases&lt;/full-title&gt;&lt;/periodical&gt;&lt;volume&gt;24&lt;/volume&gt;&lt;number&gt;4&lt;/number&gt;&lt;dates&gt;&lt;year&gt;2017&lt;/year&gt;&lt;/dates&gt;&lt;isbn&gt;2284-6417&lt;/isbn&gt;&lt;urls&gt;&lt;/urls&gt;&lt;electronic-resource-num&gt;10.1515/rjdnmd-2017-0037&lt;/electronic-resource-num&gt;&lt;/record&gt;&lt;/Cite&gt;&lt;/EndNote&gt;</w:instrText>
            </w:r>
            <w:r w:rsidRPr="00D00A59">
              <w:fldChar w:fldCharType="separate"/>
            </w:r>
            <w:r w:rsidR="002747EA" w:rsidRPr="002747EA">
              <w:rPr>
                <w:noProof/>
                <w:vertAlign w:val="superscript"/>
              </w:rPr>
              <w:t>493</w:t>
            </w:r>
            <w:r w:rsidRPr="00D00A59">
              <w:fldChar w:fldCharType="end"/>
            </w:r>
          </w:p>
          <w:p w14:paraId="48BDB753" w14:textId="77777777" w:rsidR="00973D70" w:rsidRPr="00D00A59" w:rsidRDefault="00973D70" w:rsidP="00A62770">
            <w:pPr>
              <w:rPr>
                <w:szCs w:val="18"/>
              </w:rPr>
            </w:pPr>
            <w:r w:rsidRPr="00D00A59">
              <w:rPr>
                <w:szCs w:val="18"/>
              </w:rPr>
              <w:t>India</w:t>
            </w:r>
          </w:p>
        </w:tc>
        <w:tc>
          <w:tcPr>
            <w:tcW w:w="1562" w:type="dxa"/>
          </w:tcPr>
          <w:p w14:paraId="312ED1F5" w14:textId="77777777" w:rsidR="00973D70" w:rsidRPr="00D00A59" w:rsidRDefault="00973D70" w:rsidP="00A75579">
            <w:pPr>
              <w:rPr>
                <w:szCs w:val="18"/>
              </w:rPr>
            </w:pPr>
            <w:r w:rsidRPr="00D00A59">
              <w:rPr>
                <w:szCs w:val="18"/>
              </w:rPr>
              <w:t>Intervention 12</w:t>
            </w:r>
          </w:p>
          <w:p w14:paraId="6C395F92" w14:textId="77777777" w:rsidR="00973D70" w:rsidRPr="00D00A59" w:rsidRDefault="00973D70" w:rsidP="00A75579">
            <w:pPr>
              <w:rPr>
                <w:szCs w:val="18"/>
              </w:rPr>
            </w:pPr>
            <w:r w:rsidRPr="00D00A59">
              <w:rPr>
                <w:szCs w:val="18"/>
              </w:rPr>
              <w:t>Control 12</w:t>
            </w:r>
          </w:p>
        </w:tc>
        <w:tc>
          <w:tcPr>
            <w:tcW w:w="5393" w:type="dxa"/>
          </w:tcPr>
          <w:p w14:paraId="70144D63" w14:textId="77777777" w:rsidR="00973D70" w:rsidRPr="00D00A59" w:rsidRDefault="00973D70" w:rsidP="00A75579">
            <w:pPr>
              <w:rPr>
                <w:b/>
                <w:bCs/>
                <w:szCs w:val="18"/>
              </w:rPr>
            </w:pPr>
            <w:r w:rsidRPr="00D00A59">
              <w:rPr>
                <w:rFonts w:eastAsiaTheme="majorEastAsia"/>
                <w:b/>
                <w:szCs w:val="18"/>
              </w:rPr>
              <w:t>Aim</w:t>
            </w:r>
            <w:r w:rsidRPr="00D00A59">
              <w:rPr>
                <w:rFonts w:eastAsiaTheme="majorEastAsia"/>
                <w:szCs w:val="18"/>
              </w:rPr>
              <w:t>: T</w:t>
            </w:r>
            <w:r w:rsidRPr="00D00A59">
              <w:rPr>
                <w:szCs w:val="18"/>
              </w:rPr>
              <w:t xml:space="preserve">o investigate the effect of physical activity and diet during prenatal period and its effect on gestational weight gain (GWG), BMI, waist circumference (WC), hip circumference (HC) and post-partum weight retention (PPWR). </w:t>
            </w:r>
          </w:p>
          <w:p w14:paraId="55E9B7CA" w14:textId="77777777" w:rsidR="00973D70" w:rsidRPr="00D00A59" w:rsidRDefault="00973D70" w:rsidP="00A75579">
            <w:pPr>
              <w:rPr>
                <w:szCs w:val="18"/>
              </w:rPr>
            </w:pPr>
            <w:r w:rsidRPr="00D00A59">
              <w:rPr>
                <w:b/>
                <w:bCs/>
                <w:szCs w:val="18"/>
              </w:rPr>
              <w:t xml:space="preserve">Population: </w:t>
            </w:r>
            <w:r w:rsidRPr="00D00A59">
              <w:rPr>
                <w:szCs w:val="18"/>
              </w:rPr>
              <w:t>Pregnant women with singleton pregnancy of &gt;16 weeks of gestation, BMI&gt;18.5 Kg/m</w:t>
            </w:r>
            <w:r w:rsidRPr="00D00A59">
              <w:rPr>
                <w:rFonts w:eastAsiaTheme="majorEastAsia"/>
                <w:szCs w:val="18"/>
              </w:rPr>
              <w:t xml:space="preserve">2 </w:t>
            </w:r>
            <w:r w:rsidRPr="00D00A59">
              <w:rPr>
                <w:szCs w:val="18"/>
              </w:rPr>
              <w:t>and having a mobile phone.</w:t>
            </w:r>
          </w:p>
          <w:p w14:paraId="023C9EB9" w14:textId="77777777" w:rsidR="00973D70" w:rsidRPr="00D00A59" w:rsidRDefault="00973D70" w:rsidP="00EE3378">
            <w:r w:rsidRPr="00D00A59">
              <w:rPr>
                <w:b/>
              </w:rPr>
              <w:t>Intervention</w:t>
            </w:r>
            <w:r w:rsidRPr="00D00A59">
              <w:t xml:space="preserve">: Women attended weekly antenatal exercise sessions (60-90 minutes of moderate intensity stretching and strengthening exercises) at the hospital during pregnancy and were advised to do the same exercise at home on at least three other days. Women were also encouraged to walk 30 minutes/day for a least 4 days a week throughout pregnancy. </w:t>
            </w:r>
          </w:p>
          <w:p w14:paraId="6AA1C69E" w14:textId="77777777" w:rsidR="00973D70" w:rsidRPr="00D00A59" w:rsidRDefault="00973D70" w:rsidP="00A75579">
            <w:pPr>
              <w:rPr>
                <w:szCs w:val="18"/>
              </w:rPr>
            </w:pPr>
            <w:r w:rsidRPr="00D00A59">
              <w:rPr>
                <w:szCs w:val="18"/>
              </w:rPr>
              <w:t>Women received regular diet counselling followed by mobile text-messages (reminder, motivational, guidelines and benefits) to maintain adequate diet. Messages encouraged women to include foods such as more fruits and vegetables, dry fruits, to give preference to seasonal foods and to avoid unhealthy foods such as junk, oily, greasy and processed snacks from the market. Importance of home cooked food was explained</w:t>
            </w:r>
            <w:r w:rsidRPr="00D00A59">
              <w:rPr>
                <w:rFonts w:eastAsiaTheme="majorEastAsia"/>
                <w:szCs w:val="18"/>
              </w:rPr>
              <w:t>.</w:t>
            </w:r>
          </w:p>
        </w:tc>
        <w:tc>
          <w:tcPr>
            <w:tcW w:w="5664" w:type="dxa"/>
          </w:tcPr>
          <w:p w14:paraId="5B4D8A12" w14:textId="77777777" w:rsidR="00973D70" w:rsidRPr="00D00A59" w:rsidRDefault="00973D70" w:rsidP="00A75579">
            <w:pPr>
              <w:rPr>
                <w:szCs w:val="18"/>
              </w:rPr>
            </w:pPr>
            <w:r w:rsidRPr="00D00A59">
              <w:rPr>
                <w:szCs w:val="18"/>
              </w:rPr>
              <w:t>Intervention vs control:</w:t>
            </w:r>
          </w:p>
          <w:p w14:paraId="48B6A9E2" w14:textId="77777777" w:rsidR="00973D70" w:rsidRPr="00D00A59" w:rsidRDefault="00973D70" w:rsidP="00A75579">
            <w:pPr>
              <w:pStyle w:val="bullet"/>
              <w:rPr>
                <w:szCs w:val="18"/>
              </w:rPr>
            </w:pPr>
            <w:r w:rsidRPr="00D00A59">
              <w:rPr>
                <w:szCs w:val="18"/>
              </w:rPr>
              <w:t>Gestational weight gain: 12.91±3.65 (n=12) vs 13.33±5.33 (n=12)</w:t>
            </w:r>
          </w:p>
        </w:tc>
      </w:tr>
      <w:tr w:rsidR="00973D70" w:rsidRPr="00D00A59" w14:paraId="6F3D87C1" w14:textId="77777777" w:rsidTr="0030223E">
        <w:trPr>
          <w:cantSplit/>
        </w:trPr>
        <w:tc>
          <w:tcPr>
            <w:tcW w:w="1417" w:type="dxa"/>
          </w:tcPr>
          <w:p w14:paraId="72DF4297" w14:textId="6DEA380D" w:rsidR="00973D70" w:rsidRPr="00D00A59" w:rsidRDefault="00973D70" w:rsidP="00A62770">
            <w:pPr>
              <w:rPr>
                <w:szCs w:val="18"/>
              </w:rPr>
            </w:pPr>
            <w:r w:rsidRPr="00654EEB">
              <w:t>Petrella et al 2013</w:t>
            </w:r>
            <w:r w:rsidRPr="00D00A59">
              <w:rPr>
                <w:szCs w:val="18"/>
              </w:rPr>
              <w:fldChar w:fldCharType="begin"/>
            </w:r>
            <w:r w:rsidR="002747EA">
              <w:rPr>
                <w:szCs w:val="18"/>
              </w:rPr>
              <w:instrText xml:space="preserve"> ADDIN EN.CITE &lt;EndNote&gt;&lt;Cite&gt;&lt;Author&gt;Petrella&lt;/Author&gt;&lt;Year&gt;2013&lt;/Year&gt;&lt;RecNum&gt;751&lt;/RecNum&gt;&lt;DisplayText&gt;&lt;style face="superscript" font="Trebuchet MS" size="9"&gt;504&lt;/style&gt;&lt;/DisplayText&gt;&lt;record&gt;&lt;rec-number&gt;751&lt;/rec-number&gt;&lt;foreign-keys&gt;&lt;key app="EN" db-id="exvasrfx2dtraoesasxp2szsxa2df502592x" timestamp="1541467931"&gt;751&lt;/key&gt;&lt;key app="ENWeb" db-id=""&gt;0&lt;/key&gt;&lt;/foreign-keys&gt;&lt;ref-type name="Journal Article"&gt;17&lt;/ref-type&gt;&lt;contributors&gt;&lt;authors&gt;&lt;author&gt;Petrella, E.&lt;/author&gt;&lt;author&gt;Malavolti, M.&lt;/author&gt;&lt;author&gt;Bertarini, V.&lt;/author&gt;&lt;author&gt;Pignatti, L.&lt;/author&gt;&lt;author&gt;Neri, I.&lt;/author&gt;&lt;author&gt;Battistini, N. C.&lt;/author&gt;&lt;author&gt;Facchinetti, F.&lt;/author&gt;&lt;/authors&gt;&lt;/contributors&gt;&lt;titles&gt;&lt;title&gt;Gestational weight gain in overweight and obese women enrolled in a healthy lifestyle and eating habits program&lt;/title&gt;&lt;secondary-title&gt;J Maternal-Fetal &amp;amp; Neonatal Med&lt;/secondary-title&gt;&lt;/titles&gt;&lt;periodical&gt;&lt;full-title&gt;J Maternal-Fetal &amp;amp; Neonatal Med&lt;/full-title&gt;&lt;/periodical&gt;&lt;pages&gt;1348-1352&lt;/pages&gt;&lt;volume&gt;27&lt;/volume&gt;&lt;number&gt;13&lt;/number&gt;&lt;section&gt;1348&lt;/section&gt;&lt;dates&gt;&lt;year&gt;2013&lt;/year&gt;&lt;/dates&gt;&lt;isbn&gt;1476-7058&amp;#xD;1476-4954&lt;/isbn&gt;&lt;urls&gt;&lt;/urls&gt;&lt;electronic-resource-num&gt;10.3109/14767058.2013.858318&lt;/electronic-resource-num&gt;&lt;/record&gt;&lt;/Cite&gt;&lt;/EndNote&gt;</w:instrText>
            </w:r>
            <w:r w:rsidRPr="00D00A59">
              <w:rPr>
                <w:szCs w:val="18"/>
              </w:rPr>
              <w:fldChar w:fldCharType="separate"/>
            </w:r>
            <w:r w:rsidR="002747EA" w:rsidRPr="002747EA">
              <w:rPr>
                <w:noProof/>
                <w:szCs w:val="18"/>
                <w:vertAlign w:val="superscript"/>
              </w:rPr>
              <w:t>504</w:t>
            </w:r>
            <w:r w:rsidRPr="00D00A59">
              <w:rPr>
                <w:szCs w:val="18"/>
              </w:rPr>
              <w:fldChar w:fldCharType="end"/>
            </w:r>
          </w:p>
          <w:p w14:paraId="7A0A9F53" w14:textId="77777777" w:rsidR="00973D70" w:rsidRPr="00D00A59" w:rsidRDefault="00973D70" w:rsidP="00A62770">
            <w:pPr>
              <w:rPr>
                <w:szCs w:val="18"/>
              </w:rPr>
            </w:pPr>
            <w:r w:rsidRPr="00D00A59">
              <w:rPr>
                <w:szCs w:val="18"/>
              </w:rPr>
              <w:t>Italy</w:t>
            </w:r>
          </w:p>
        </w:tc>
        <w:tc>
          <w:tcPr>
            <w:tcW w:w="1562" w:type="dxa"/>
          </w:tcPr>
          <w:p w14:paraId="048F38C1" w14:textId="77777777" w:rsidR="00973D70" w:rsidRPr="00D00A59" w:rsidRDefault="00973D70" w:rsidP="00A75579">
            <w:pPr>
              <w:rPr>
                <w:szCs w:val="18"/>
              </w:rPr>
            </w:pPr>
            <w:r w:rsidRPr="00D00A59">
              <w:rPr>
                <w:szCs w:val="18"/>
              </w:rPr>
              <w:t>Intervention 33</w:t>
            </w:r>
          </w:p>
          <w:p w14:paraId="0580F27F" w14:textId="77777777" w:rsidR="00973D70" w:rsidRPr="00D00A59" w:rsidRDefault="00973D70" w:rsidP="00A75579">
            <w:pPr>
              <w:rPr>
                <w:szCs w:val="18"/>
              </w:rPr>
            </w:pPr>
            <w:r w:rsidRPr="00D00A59">
              <w:rPr>
                <w:szCs w:val="18"/>
              </w:rPr>
              <w:t>Control 28</w:t>
            </w:r>
          </w:p>
        </w:tc>
        <w:tc>
          <w:tcPr>
            <w:tcW w:w="5393" w:type="dxa"/>
          </w:tcPr>
          <w:p w14:paraId="3EE3B652" w14:textId="77777777" w:rsidR="00973D70" w:rsidRPr="00D00A59" w:rsidRDefault="00973D70" w:rsidP="00A75579">
            <w:pPr>
              <w:rPr>
                <w:szCs w:val="18"/>
              </w:rPr>
            </w:pPr>
            <w:r w:rsidRPr="00D00A59">
              <w:rPr>
                <w:b/>
                <w:szCs w:val="18"/>
              </w:rPr>
              <w:t>Aim</w:t>
            </w:r>
            <w:r w:rsidRPr="00D00A59">
              <w:rPr>
                <w:szCs w:val="18"/>
              </w:rPr>
              <w:t>: To determine whether changes in lifestyle in women with BMI</w:t>
            </w:r>
            <w:r w:rsidRPr="00D00A59">
              <w:rPr>
                <w:rFonts w:ascii="Times" w:hAnsi="Times"/>
                <w:szCs w:val="18"/>
              </w:rPr>
              <w:t>≥</w:t>
            </w:r>
            <w:r w:rsidRPr="00D00A59">
              <w:rPr>
                <w:szCs w:val="18"/>
              </w:rPr>
              <w:t>25 could decrease gestational weight gain and unfavourable pregnancy outcomes.</w:t>
            </w:r>
          </w:p>
          <w:p w14:paraId="40D64CDE" w14:textId="77777777" w:rsidR="00973D70" w:rsidRPr="00D00A59" w:rsidRDefault="00973D70" w:rsidP="00A75579">
            <w:pPr>
              <w:rPr>
                <w:szCs w:val="18"/>
              </w:rPr>
            </w:pPr>
            <w:r w:rsidRPr="00D00A59">
              <w:rPr>
                <w:b/>
                <w:szCs w:val="18"/>
              </w:rPr>
              <w:t>Population</w:t>
            </w:r>
            <w:r w:rsidRPr="00D00A59">
              <w:rPr>
                <w:szCs w:val="18"/>
              </w:rPr>
              <w:t>: Pregnant women with BMI ≥25 kg/m</w:t>
            </w:r>
            <w:r w:rsidRPr="00D00A59">
              <w:rPr>
                <w:szCs w:val="18"/>
                <w:vertAlign w:val="superscript"/>
              </w:rPr>
              <w:t>2</w:t>
            </w:r>
            <w:r w:rsidRPr="00D00A59">
              <w:rPr>
                <w:szCs w:val="18"/>
              </w:rPr>
              <w:t>.</w:t>
            </w:r>
          </w:p>
          <w:p w14:paraId="784FBBC2" w14:textId="77777777" w:rsidR="00973D70" w:rsidRPr="00D00A59" w:rsidRDefault="00973D70" w:rsidP="00A75579">
            <w:pPr>
              <w:rPr>
                <w:rFonts w:ascii="Times" w:hAnsi="Times"/>
                <w:szCs w:val="18"/>
              </w:rPr>
            </w:pPr>
            <w:r w:rsidRPr="00D00A59">
              <w:rPr>
                <w:b/>
                <w:szCs w:val="18"/>
              </w:rPr>
              <w:t>Methods</w:t>
            </w:r>
            <w:r w:rsidRPr="00D00A59">
              <w:rPr>
                <w:szCs w:val="18"/>
              </w:rPr>
              <w:t>: The Therapeutic Lifestyle Changes (TLC) Program included diet (overweight: 1700 kcal/day, obese: 1800 kcal/day) and moderate physical activity (30 min/day, three times/week). The diet was introduced at randomisation in the presence of both a gynaecologist and a dietitian and further detailed through a one-hour counselling session about the appropriate gestational weight gain at term. Women wore pedometers during walking sessions.</w:t>
            </w:r>
          </w:p>
        </w:tc>
        <w:tc>
          <w:tcPr>
            <w:tcW w:w="5664" w:type="dxa"/>
          </w:tcPr>
          <w:p w14:paraId="25E2FCE3" w14:textId="77777777" w:rsidR="00973D70" w:rsidRPr="00D00A59" w:rsidRDefault="00973D70" w:rsidP="00A75579">
            <w:pPr>
              <w:rPr>
                <w:szCs w:val="18"/>
              </w:rPr>
            </w:pPr>
            <w:r w:rsidRPr="00D00A59">
              <w:rPr>
                <w:szCs w:val="18"/>
              </w:rPr>
              <w:t>Intervention vs control</w:t>
            </w:r>
          </w:p>
          <w:p w14:paraId="100C4A3D" w14:textId="77777777" w:rsidR="00973D70" w:rsidRPr="00D00A59" w:rsidRDefault="00973D70" w:rsidP="00A75579">
            <w:pPr>
              <w:pStyle w:val="bullet"/>
              <w:rPr>
                <w:szCs w:val="18"/>
              </w:rPr>
            </w:pPr>
            <w:r w:rsidRPr="00D00A59">
              <w:rPr>
                <w:szCs w:val="18"/>
              </w:rPr>
              <w:t>Gestational weight gain: 8.8±6.5vs 10.4±5.0</w:t>
            </w:r>
          </w:p>
          <w:p w14:paraId="4288BB5C" w14:textId="77777777" w:rsidR="00973D70" w:rsidRPr="00D00A59" w:rsidRDefault="00973D70" w:rsidP="00A75579">
            <w:pPr>
              <w:pStyle w:val="bullet"/>
              <w:rPr>
                <w:szCs w:val="18"/>
              </w:rPr>
            </w:pPr>
            <w:r w:rsidRPr="00D00A59">
              <w:rPr>
                <w:szCs w:val="18"/>
              </w:rPr>
              <w:t>Weight gain &gt;IOM guidelines: 11/33 vs 17/28</w:t>
            </w:r>
          </w:p>
          <w:p w14:paraId="128890EA" w14:textId="77777777" w:rsidR="00973D70" w:rsidRPr="00D00A59" w:rsidRDefault="00973D70" w:rsidP="00A75579">
            <w:pPr>
              <w:pStyle w:val="bullet"/>
              <w:rPr>
                <w:szCs w:val="18"/>
              </w:rPr>
            </w:pPr>
            <w:r w:rsidRPr="00D00A59">
              <w:rPr>
                <w:szCs w:val="18"/>
              </w:rPr>
              <w:t>Gestational diabetes: 7/33 vs 16/28</w:t>
            </w:r>
          </w:p>
          <w:p w14:paraId="1C2C2858" w14:textId="77777777" w:rsidR="00973D70" w:rsidRPr="00D00A59" w:rsidRDefault="00973D70" w:rsidP="00A75579">
            <w:pPr>
              <w:pStyle w:val="bullet"/>
              <w:rPr>
                <w:szCs w:val="18"/>
              </w:rPr>
            </w:pPr>
            <w:r w:rsidRPr="00D00A59">
              <w:rPr>
                <w:szCs w:val="18"/>
              </w:rPr>
              <w:t>Gestational hypertension: 1/33 vs 7/28</w:t>
            </w:r>
          </w:p>
          <w:p w14:paraId="65146872" w14:textId="77777777" w:rsidR="00973D70" w:rsidRPr="00D00A59" w:rsidRDefault="00973D70" w:rsidP="00A75579">
            <w:pPr>
              <w:pStyle w:val="bullet"/>
              <w:rPr>
                <w:szCs w:val="18"/>
              </w:rPr>
            </w:pPr>
            <w:r w:rsidRPr="00D00A59">
              <w:rPr>
                <w:szCs w:val="18"/>
              </w:rPr>
              <w:t>Preterm birth: 0/33 vs 10/28</w:t>
            </w:r>
          </w:p>
          <w:p w14:paraId="5AF7CB42" w14:textId="77777777" w:rsidR="00973D70" w:rsidRPr="00D00A59" w:rsidRDefault="00973D70" w:rsidP="00A75579">
            <w:pPr>
              <w:pStyle w:val="bullet"/>
              <w:rPr>
                <w:szCs w:val="18"/>
              </w:rPr>
            </w:pPr>
            <w:r w:rsidRPr="00D00A59">
              <w:rPr>
                <w:szCs w:val="18"/>
              </w:rPr>
              <w:t>Caesarean section: 11/33 vs 9/28</w:t>
            </w:r>
          </w:p>
        </w:tc>
      </w:tr>
      <w:tr w:rsidR="00973D70" w:rsidRPr="00D00A59" w14:paraId="18328943" w14:textId="77777777" w:rsidTr="0030223E">
        <w:trPr>
          <w:cantSplit/>
        </w:trPr>
        <w:tc>
          <w:tcPr>
            <w:tcW w:w="1417" w:type="dxa"/>
          </w:tcPr>
          <w:p w14:paraId="268DDCB8" w14:textId="48A071F3" w:rsidR="00973D70" w:rsidRPr="00D00A59" w:rsidRDefault="00973D70" w:rsidP="00654EEB">
            <w:r w:rsidRPr="00D00A59">
              <w:rPr>
                <w:noProof/>
              </w:rPr>
              <w:t>Phelan et al 2011;</w:t>
            </w:r>
            <w:r w:rsidRPr="00D00A59">
              <w:rPr>
                <w:noProof/>
              </w:rPr>
              <w:fldChar w:fldCharType="begin">
                <w:fldData xml:space="preserve">PEVuZE5vdGU+PENpdGU+PEF1dGhvcj5QaGVsYW48L0F1dGhvcj48WWVhcj4yMDExPC9ZZWFyPjxS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</w:fldData>
              </w:fldChar>
            </w:r>
            <w:r w:rsidR="002747EA">
              <w:rPr>
                <w:noProof/>
              </w:rPr>
              <w:instrText xml:space="preserve"> ADDIN EN.CITE </w:instrText>
            </w:r>
            <w:r w:rsidR="002747EA">
              <w:rPr>
                <w:noProof/>
              </w:rPr>
              <w:fldChar w:fldCharType="begin">
                <w:fldData xml:space="preserve">PEVuZE5vdGU+PENpdGU+PEF1dGhvcj5QaGVsYW48L0F1dGhvcj48WWVhcj4yMDExPC9ZZWFyPjxS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</w:fldData>
              </w:fldChar>
            </w:r>
            <w:r w:rsidR="002747EA">
              <w:rPr>
                <w:noProof/>
              </w:rPr>
              <w:instrText xml:space="preserve"> ADDIN EN.CITE.DATA </w:instrText>
            </w:r>
            <w:r w:rsidR="002747EA">
              <w:rPr>
                <w:noProof/>
              </w:rPr>
            </w:r>
            <w:r w:rsidR="002747EA">
              <w:rPr>
                <w:noProof/>
              </w:rPr>
              <w:fldChar w:fldCharType="end"/>
            </w:r>
            <w:r w:rsidRPr="00D00A59">
              <w:rPr>
                <w:noProof/>
              </w:rPr>
            </w:r>
            <w:r w:rsidRPr="00D00A59">
              <w:rPr>
                <w:noProof/>
              </w:rPr>
              <w:fldChar w:fldCharType="separate"/>
            </w:r>
            <w:r w:rsidR="002747EA" w:rsidRPr="002747EA">
              <w:rPr>
                <w:noProof/>
                <w:vertAlign w:val="superscript"/>
              </w:rPr>
              <w:t>494</w:t>
            </w:r>
            <w:r w:rsidRPr="00D00A59">
              <w:rPr>
                <w:noProof/>
              </w:rPr>
              <w:fldChar w:fldCharType="end"/>
            </w:r>
            <w:r w:rsidRPr="00D00A59">
              <w:rPr>
                <w:noProof/>
              </w:rPr>
              <w:t xml:space="preserve"> Phelan et al 2014</w:t>
            </w:r>
            <w:r w:rsidRPr="00D00A59">
              <w:fldChar w:fldCharType="begin">
                <w:fldData xml:space="preserve">PEVuZE5vdGU+PENpdGU+PEF1dGhvcj5QaGVsYW48L0F1dGhvcj48WWVhcj4yMDE0PC9ZZWFyPjxS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</w:fldData>
              </w:fldChar>
            </w:r>
            <w:r w:rsidR="002747EA">
              <w:instrText xml:space="preserve"> ADDIN EN.CITE </w:instrText>
            </w:r>
            <w:r w:rsidR="002747EA">
              <w:fldChar w:fldCharType="begin">
                <w:fldData xml:space="preserve">PEVuZE5vdGU+PENpdGU+PEF1dGhvcj5QaGVsYW48L0F1dGhvcj48WWVhcj4yMDE0PC9ZZWFyPjxS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</w:fldData>
              </w:fldChar>
            </w:r>
            <w:r w:rsidR="002747EA">
              <w:instrText xml:space="preserve"> ADDIN EN.CITE.DATA </w:instrText>
            </w:r>
            <w:r w:rsidR="002747EA">
              <w:fldChar w:fldCharType="end"/>
            </w:r>
            <w:r w:rsidRPr="00D00A59">
              <w:fldChar w:fldCharType="separate"/>
            </w:r>
            <w:r w:rsidR="002747EA" w:rsidRPr="002747EA">
              <w:rPr>
                <w:noProof/>
                <w:vertAlign w:val="superscript"/>
              </w:rPr>
              <w:t>551</w:t>
            </w:r>
            <w:r w:rsidRPr="00D00A59">
              <w:fldChar w:fldCharType="end"/>
            </w:r>
          </w:p>
          <w:p w14:paraId="2B593E03" w14:textId="77777777" w:rsidR="00973D70" w:rsidRPr="00D00A59" w:rsidRDefault="00973D70" w:rsidP="00A62770">
            <w:pPr>
              <w:rPr>
                <w:szCs w:val="18"/>
              </w:rPr>
            </w:pPr>
            <w:r w:rsidRPr="00D00A59">
              <w:rPr>
                <w:szCs w:val="18"/>
              </w:rPr>
              <w:t xml:space="preserve">United States </w:t>
            </w:r>
          </w:p>
          <w:p w14:paraId="19ACB14A" w14:textId="77777777" w:rsidR="00973D70" w:rsidRPr="00D00A59" w:rsidRDefault="00973D70" w:rsidP="00A62770">
            <w:pPr>
              <w:rPr>
                <w:szCs w:val="18"/>
              </w:rPr>
            </w:pPr>
            <w:r w:rsidRPr="00D00A59">
              <w:rPr>
                <w:szCs w:val="18"/>
              </w:rPr>
              <w:t>NCT01117961</w:t>
            </w:r>
          </w:p>
        </w:tc>
        <w:tc>
          <w:tcPr>
            <w:tcW w:w="1562" w:type="dxa"/>
          </w:tcPr>
          <w:p w14:paraId="111A2034" w14:textId="77777777" w:rsidR="00973D70" w:rsidRPr="00D00A59" w:rsidRDefault="00973D70" w:rsidP="00A75579">
            <w:pPr>
              <w:rPr>
                <w:i/>
                <w:szCs w:val="18"/>
              </w:rPr>
            </w:pPr>
            <w:r w:rsidRPr="00D00A59">
              <w:rPr>
                <w:i/>
                <w:szCs w:val="18"/>
              </w:rPr>
              <w:t>Normal weight</w:t>
            </w:r>
          </w:p>
          <w:p w14:paraId="325226D6" w14:textId="77777777" w:rsidR="00973D70" w:rsidRPr="00D00A59" w:rsidRDefault="00973D70" w:rsidP="00A75579">
            <w:pPr>
              <w:rPr>
                <w:szCs w:val="18"/>
              </w:rPr>
            </w:pPr>
            <w:r w:rsidRPr="00D00A59">
              <w:rPr>
                <w:szCs w:val="18"/>
              </w:rPr>
              <w:t>Intervention 92</w:t>
            </w:r>
          </w:p>
          <w:p w14:paraId="14A89F36" w14:textId="77777777" w:rsidR="00973D70" w:rsidRPr="00D00A59" w:rsidRDefault="00973D70" w:rsidP="00A75579">
            <w:pPr>
              <w:rPr>
                <w:szCs w:val="18"/>
              </w:rPr>
            </w:pPr>
            <w:r w:rsidRPr="00D00A59">
              <w:rPr>
                <w:szCs w:val="18"/>
              </w:rPr>
              <w:t>Control 94</w:t>
            </w:r>
          </w:p>
          <w:p w14:paraId="23F08853" w14:textId="77777777" w:rsidR="00973D70" w:rsidRPr="00D00A59" w:rsidRDefault="00973D70" w:rsidP="00A75579">
            <w:pPr>
              <w:rPr>
                <w:i/>
                <w:szCs w:val="18"/>
              </w:rPr>
            </w:pPr>
            <w:r w:rsidRPr="00D00A59">
              <w:rPr>
                <w:i/>
                <w:szCs w:val="18"/>
              </w:rPr>
              <w:t>Overweight and obese</w:t>
            </w:r>
          </w:p>
          <w:p w14:paraId="5DAAAA59" w14:textId="77777777" w:rsidR="00973D70" w:rsidRPr="00D00A59" w:rsidRDefault="00973D70" w:rsidP="00A75579">
            <w:pPr>
              <w:rPr>
                <w:szCs w:val="18"/>
              </w:rPr>
            </w:pPr>
            <w:r w:rsidRPr="00D00A59">
              <w:rPr>
                <w:szCs w:val="18"/>
              </w:rPr>
              <w:t>Intervention 87</w:t>
            </w:r>
          </w:p>
          <w:p w14:paraId="7755FC22" w14:textId="77777777" w:rsidR="00973D70" w:rsidRPr="00D00A59" w:rsidRDefault="00973D70" w:rsidP="00A75579">
            <w:pPr>
              <w:rPr>
                <w:szCs w:val="18"/>
              </w:rPr>
            </w:pPr>
            <w:r w:rsidRPr="00D00A59">
              <w:rPr>
                <w:szCs w:val="18"/>
              </w:rPr>
              <w:t>Control 90</w:t>
            </w:r>
          </w:p>
        </w:tc>
        <w:tc>
          <w:tcPr>
            <w:tcW w:w="5393" w:type="dxa"/>
          </w:tcPr>
          <w:p w14:paraId="38B6A275" w14:textId="77777777" w:rsidR="00973D70" w:rsidRPr="00D00A59" w:rsidRDefault="00973D70" w:rsidP="00A75579">
            <w:pPr>
              <w:rPr>
                <w:szCs w:val="18"/>
              </w:rPr>
            </w:pPr>
            <w:r w:rsidRPr="00D00A59">
              <w:rPr>
                <w:b/>
                <w:szCs w:val="18"/>
              </w:rPr>
              <w:t>Aim</w:t>
            </w:r>
            <w:r w:rsidRPr="00D00A59">
              <w:rPr>
                <w:szCs w:val="18"/>
              </w:rPr>
              <w:t>: To examine whether a behavio</w:t>
            </w:r>
            <w:r>
              <w:rPr>
                <w:szCs w:val="18"/>
              </w:rPr>
              <w:t>u</w:t>
            </w:r>
            <w:r w:rsidRPr="00D00A59">
              <w:rPr>
                <w:szCs w:val="18"/>
              </w:rPr>
              <w:t xml:space="preserve">ral intervention during pregnancy could decrease the proportion of women who exceeded the 1990 Institute of Medicine (IOM) recommendations for gestational weight gain and increase the proportion of women who returned to pregravid weights by 6 months postpartum. </w:t>
            </w:r>
          </w:p>
          <w:p w14:paraId="518330F4" w14:textId="77777777" w:rsidR="00973D70" w:rsidRPr="00D00A59" w:rsidRDefault="00973D70" w:rsidP="00A75579">
            <w:pPr>
              <w:rPr>
                <w:szCs w:val="18"/>
              </w:rPr>
            </w:pPr>
            <w:r w:rsidRPr="00D00A59">
              <w:rPr>
                <w:b/>
                <w:szCs w:val="18"/>
              </w:rPr>
              <w:t>Population</w:t>
            </w:r>
            <w:r w:rsidRPr="00D00A59">
              <w:rPr>
                <w:szCs w:val="18"/>
              </w:rPr>
              <w:t xml:space="preserve">: Women between 10 and 16 wk of gestation, BMI between 19.8 and 40, non-smoking, older than 18 years of age with singleton pregnancy. </w:t>
            </w:r>
          </w:p>
          <w:p w14:paraId="30F9E14D" w14:textId="77777777" w:rsidR="00973D70" w:rsidRPr="00D00A59" w:rsidRDefault="00973D70" w:rsidP="00EE3378">
            <w:r w:rsidRPr="00D00A59">
              <w:rPr>
                <w:b/>
              </w:rPr>
              <w:t>Intervention</w:t>
            </w:r>
            <w:r w:rsidRPr="00D00A59">
              <w:t>: The intervention included one face-to-face visit; weekly mailed materials that promoted an appropriate weight gain, healthy eating (20 kcal/kg, with an emphasis on decreasing high fat foods) and exercise (30 min of walking most days of the week); individual graphs of weight gain; and telephone-based feedback.</w:t>
            </w:r>
          </w:p>
          <w:p w14:paraId="7D450695" w14:textId="77777777" w:rsidR="00973D70" w:rsidRPr="00D00A59" w:rsidRDefault="00973D70" w:rsidP="00A75579">
            <w:pPr>
              <w:rPr>
                <w:szCs w:val="18"/>
              </w:rPr>
            </w:pPr>
            <w:r w:rsidRPr="00D00A59">
              <w:rPr>
                <w:szCs w:val="18"/>
              </w:rPr>
              <w:t xml:space="preserve">Body-weight scales, food records, and pedometers were provided to promote adherence to daily self-monitoring. </w:t>
            </w:r>
          </w:p>
        </w:tc>
        <w:tc>
          <w:tcPr>
            <w:tcW w:w="5664" w:type="dxa"/>
          </w:tcPr>
          <w:p w14:paraId="5C1A8A7F" w14:textId="77777777" w:rsidR="00973D70" w:rsidRPr="00D00A59" w:rsidRDefault="00973D70" w:rsidP="00A75579">
            <w:pPr>
              <w:rPr>
                <w:szCs w:val="18"/>
              </w:rPr>
            </w:pPr>
            <w:r w:rsidRPr="00D00A59">
              <w:rPr>
                <w:szCs w:val="18"/>
              </w:rPr>
              <w:t>Normal weight intervention (n=92) vs control (n=94):</w:t>
            </w:r>
          </w:p>
          <w:p w14:paraId="01401A75" w14:textId="77777777" w:rsidR="00973D70" w:rsidRPr="00D00A59" w:rsidRDefault="00973D70" w:rsidP="00A75579">
            <w:pPr>
              <w:pStyle w:val="bullet"/>
              <w:rPr>
                <w:szCs w:val="18"/>
              </w:rPr>
            </w:pPr>
            <w:r w:rsidRPr="00D00A59">
              <w:rPr>
                <w:szCs w:val="18"/>
              </w:rPr>
              <w:t>Gestational weight gain: 15.3</w:t>
            </w:r>
            <w:r w:rsidRPr="00D00A59">
              <w:rPr>
                <w:rFonts w:ascii="Helvetica" w:eastAsiaTheme="majorEastAsia" w:hAnsi="Helvetica"/>
                <w:szCs w:val="18"/>
              </w:rPr>
              <w:t>±</w:t>
            </w:r>
            <w:r w:rsidRPr="00D00A59">
              <w:rPr>
                <w:szCs w:val="18"/>
              </w:rPr>
              <w:t>4.4 vs 16.2</w:t>
            </w:r>
            <w:r w:rsidRPr="00D00A59">
              <w:rPr>
                <w:rFonts w:ascii="Helvetica" w:eastAsiaTheme="majorEastAsia" w:hAnsi="Helvetica"/>
                <w:szCs w:val="18"/>
              </w:rPr>
              <w:t>±</w:t>
            </w:r>
            <w:r w:rsidRPr="00D00A59">
              <w:rPr>
                <w:szCs w:val="18"/>
              </w:rPr>
              <w:t>4.6</w:t>
            </w:r>
          </w:p>
          <w:p w14:paraId="1343B8B3" w14:textId="77777777" w:rsidR="00973D70" w:rsidRPr="00D00A59" w:rsidRDefault="00973D70" w:rsidP="00A75579">
            <w:pPr>
              <w:pStyle w:val="bullet"/>
              <w:rPr>
                <w:szCs w:val="18"/>
              </w:rPr>
            </w:pPr>
            <w:r w:rsidRPr="00D00A59">
              <w:rPr>
                <w:szCs w:val="18"/>
              </w:rPr>
              <w:t>Weight gain &gt;IOM guidelines: 37/92 vs 49/94</w:t>
            </w:r>
          </w:p>
          <w:p w14:paraId="2811555D" w14:textId="77777777" w:rsidR="00973D70" w:rsidRPr="00D00A59" w:rsidRDefault="00973D70" w:rsidP="00A75579">
            <w:pPr>
              <w:rPr>
                <w:szCs w:val="18"/>
              </w:rPr>
            </w:pPr>
            <w:r w:rsidRPr="00D00A59">
              <w:rPr>
                <w:szCs w:val="18"/>
              </w:rPr>
              <w:t>Overweight and obese intervention (n=87) vs control (n=90):</w:t>
            </w:r>
          </w:p>
          <w:p w14:paraId="3C04A7D1" w14:textId="77777777" w:rsidR="00973D70" w:rsidRPr="00D00A59" w:rsidRDefault="00973D70" w:rsidP="00A75579">
            <w:pPr>
              <w:pStyle w:val="bullet"/>
              <w:rPr>
                <w:szCs w:val="18"/>
              </w:rPr>
            </w:pPr>
            <w:r w:rsidRPr="00D00A59">
              <w:rPr>
                <w:szCs w:val="18"/>
              </w:rPr>
              <w:t>Gestational weight gain: 14.7±6.9 vs 15.1±7.5</w:t>
            </w:r>
          </w:p>
          <w:p w14:paraId="19A6C2A6" w14:textId="77777777" w:rsidR="00973D70" w:rsidRPr="00D00A59" w:rsidRDefault="00973D70" w:rsidP="00A75579">
            <w:pPr>
              <w:pStyle w:val="bullet"/>
              <w:rPr>
                <w:szCs w:val="18"/>
              </w:rPr>
            </w:pPr>
            <w:r w:rsidRPr="00D00A59">
              <w:rPr>
                <w:szCs w:val="18"/>
              </w:rPr>
              <w:t>Weight gain &gt;IOM guidelines: 58/87 vs 55/90</w:t>
            </w:r>
          </w:p>
          <w:p w14:paraId="2D8621A3" w14:textId="77777777" w:rsidR="00973D70" w:rsidRPr="00D00A59" w:rsidRDefault="00973D70" w:rsidP="00A75579">
            <w:pPr>
              <w:rPr>
                <w:szCs w:val="18"/>
              </w:rPr>
            </w:pPr>
            <w:r w:rsidRPr="00D00A59">
              <w:rPr>
                <w:szCs w:val="18"/>
              </w:rPr>
              <w:t>All women intervention vs control:</w:t>
            </w:r>
          </w:p>
          <w:p w14:paraId="0DC5410F" w14:textId="77777777" w:rsidR="00973D70" w:rsidRPr="00D00A59" w:rsidRDefault="00973D70" w:rsidP="00A75579">
            <w:pPr>
              <w:pStyle w:val="bullet"/>
              <w:rPr>
                <w:szCs w:val="18"/>
              </w:rPr>
            </w:pPr>
            <w:r w:rsidRPr="00D00A59">
              <w:rPr>
                <w:szCs w:val="18"/>
              </w:rPr>
              <w:t>Gestational diabetes: 19/171 vs 13/178</w:t>
            </w:r>
          </w:p>
          <w:p w14:paraId="635DA3EE" w14:textId="77777777" w:rsidR="00973D70" w:rsidRPr="00D00A59" w:rsidRDefault="00973D70" w:rsidP="00A75579">
            <w:pPr>
              <w:pStyle w:val="bullet"/>
              <w:rPr>
                <w:szCs w:val="18"/>
              </w:rPr>
            </w:pPr>
            <w:r w:rsidRPr="00D00A59">
              <w:rPr>
                <w:szCs w:val="18"/>
              </w:rPr>
              <w:t>Gestational hypertension: 20/171 vs 22/178</w:t>
            </w:r>
          </w:p>
          <w:p w14:paraId="1A66C63E" w14:textId="77777777" w:rsidR="00973D70" w:rsidRPr="00D00A59" w:rsidRDefault="00973D70" w:rsidP="00A75579">
            <w:pPr>
              <w:pStyle w:val="bullet"/>
              <w:rPr>
                <w:szCs w:val="18"/>
              </w:rPr>
            </w:pPr>
            <w:r w:rsidRPr="00D00A59">
              <w:rPr>
                <w:szCs w:val="18"/>
              </w:rPr>
              <w:t>Pre-eclampsia: 20/171 vs 20/178</w:t>
            </w:r>
          </w:p>
          <w:p w14:paraId="73CFF7C3" w14:textId="77777777" w:rsidR="00973D70" w:rsidRPr="00D00A59" w:rsidRDefault="00973D70" w:rsidP="00A75579">
            <w:pPr>
              <w:pStyle w:val="bullet"/>
              <w:rPr>
                <w:szCs w:val="18"/>
              </w:rPr>
            </w:pPr>
            <w:r w:rsidRPr="00D00A59">
              <w:rPr>
                <w:szCs w:val="18"/>
              </w:rPr>
              <w:t>Caesarean section: 57/171 vs 67/178</w:t>
            </w:r>
          </w:p>
          <w:p w14:paraId="0C60D95F" w14:textId="77777777" w:rsidR="00973D70" w:rsidRPr="00D00A59" w:rsidRDefault="00973D70" w:rsidP="00A75579">
            <w:pPr>
              <w:pStyle w:val="bullet"/>
              <w:rPr>
                <w:szCs w:val="18"/>
              </w:rPr>
            </w:pPr>
            <w:r w:rsidRPr="00D00A59">
              <w:rPr>
                <w:szCs w:val="18"/>
              </w:rPr>
              <w:t>Preterm birth (&lt;36 wk): 16/171 vs 20/178</w:t>
            </w:r>
          </w:p>
          <w:p w14:paraId="7A7FC9C8" w14:textId="77777777" w:rsidR="00973D70" w:rsidRPr="00D00A59" w:rsidRDefault="00973D70" w:rsidP="00A75579">
            <w:pPr>
              <w:pStyle w:val="bullet"/>
              <w:rPr>
                <w:szCs w:val="18"/>
              </w:rPr>
            </w:pPr>
            <w:r w:rsidRPr="00D00A59">
              <w:rPr>
                <w:szCs w:val="18"/>
              </w:rPr>
              <w:t>Low birth weight: 9/171 vs 9/178</w:t>
            </w:r>
          </w:p>
          <w:p w14:paraId="136CE74F" w14:textId="77777777" w:rsidR="00973D70" w:rsidRPr="00D00A59" w:rsidRDefault="00973D70" w:rsidP="00A75579">
            <w:pPr>
              <w:pStyle w:val="bullet"/>
              <w:rPr>
                <w:szCs w:val="18"/>
              </w:rPr>
            </w:pPr>
            <w:r w:rsidRPr="00D00A59">
              <w:rPr>
                <w:szCs w:val="18"/>
              </w:rPr>
              <w:t>Macrosomia (&gt;4000 g): 20/171 vs 17/178</w:t>
            </w:r>
          </w:p>
          <w:p w14:paraId="53F279AB" w14:textId="77777777" w:rsidR="00973D70" w:rsidRPr="00D00A59" w:rsidRDefault="00973D70" w:rsidP="00A75579">
            <w:pPr>
              <w:pStyle w:val="bullet"/>
              <w:rPr>
                <w:szCs w:val="18"/>
              </w:rPr>
            </w:pPr>
            <w:r w:rsidRPr="00D00A59">
              <w:rPr>
                <w:szCs w:val="18"/>
              </w:rPr>
              <w:t>Postnatal weight retention: 1.4±6.8 (n=128) vs 3.0±5.7 (n=133)</w:t>
            </w:r>
          </w:p>
        </w:tc>
      </w:tr>
      <w:tr w:rsidR="00973D70" w:rsidRPr="000C3AC0" w14:paraId="4F3DCC80" w14:textId="77777777" w:rsidTr="0030223E">
        <w:trPr>
          <w:cantSplit/>
        </w:trPr>
        <w:tc>
          <w:tcPr>
            <w:tcW w:w="1417" w:type="dxa"/>
          </w:tcPr>
          <w:p w14:paraId="65C897A5" w14:textId="23267D55" w:rsidR="00973D70" w:rsidRPr="007244D9" w:rsidRDefault="00973D70" w:rsidP="00654EEB">
            <w:pPr>
              <w:rPr>
                <w:noProof/>
              </w:rPr>
            </w:pPr>
            <w:r w:rsidRPr="007244D9">
              <w:rPr>
                <w:noProof/>
              </w:rPr>
              <w:t>Phelan et al 2018</w:t>
            </w:r>
            <w:r w:rsidRPr="007244D9">
              <w:rPr>
                <w:noProof/>
              </w:rPr>
              <w:fldChar w:fldCharType="begin">
                <w:fldData xml:space="preserve">PEVuZE5vdGU+PENpdGU+PEF1dGhvcj5QaGVsYW48L0F1dGhvcj48WWVhcj4yMDE4PC9ZZWFyPjxS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==
</w:fldData>
              </w:fldChar>
            </w:r>
            <w:r w:rsidR="002747EA">
              <w:rPr>
                <w:noProof/>
              </w:rPr>
              <w:instrText xml:space="preserve"> ADDIN EN.CITE </w:instrText>
            </w:r>
            <w:r w:rsidR="002747EA">
              <w:rPr>
                <w:noProof/>
              </w:rPr>
              <w:fldChar w:fldCharType="begin">
                <w:fldData xml:space="preserve">PEVuZE5vdGU+PENpdGU+PEF1dGhvcj5QaGVsYW48L0F1dGhvcj48WWVhcj4yMDE4PC9ZZWFyPjxS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==
</w:fldData>
              </w:fldChar>
            </w:r>
            <w:r w:rsidR="002747EA">
              <w:rPr>
                <w:noProof/>
              </w:rPr>
              <w:instrText xml:space="preserve"> ADDIN EN.CITE.DATA </w:instrText>
            </w:r>
            <w:r w:rsidR="002747EA">
              <w:rPr>
                <w:noProof/>
              </w:rPr>
            </w:r>
            <w:r w:rsidR="002747EA">
              <w:rPr>
                <w:noProof/>
              </w:rPr>
              <w:fldChar w:fldCharType="end"/>
            </w:r>
            <w:r w:rsidRPr="007244D9">
              <w:rPr>
                <w:noProof/>
              </w:rPr>
            </w:r>
            <w:r w:rsidRPr="007244D9">
              <w:rPr>
                <w:noProof/>
              </w:rPr>
              <w:fldChar w:fldCharType="separate"/>
            </w:r>
            <w:r w:rsidR="002747EA" w:rsidRPr="002747EA">
              <w:rPr>
                <w:noProof/>
                <w:vertAlign w:val="superscript"/>
              </w:rPr>
              <w:t>508</w:t>
            </w:r>
            <w:r w:rsidRPr="007244D9">
              <w:rPr>
                <w:noProof/>
              </w:rPr>
              <w:fldChar w:fldCharType="end"/>
            </w:r>
          </w:p>
          <w:p w14:paraId="5B6E79A5" w14:textId="77777777" w:rsidR="00973D70" w:rsidRPr="007244D9" w:rsidRDefault="00973D70" w:rsidP="00654EEB">
            <w:pPr>
              <w:rPr>
                <w:noProof/>
              </w:rPr>
            </w:pPr>
            <w:r w:rsidRPr="007244D9">
              <w:rPr>
                <w:noProof/>
              </w:rPr>
              <w:t xml:space="preserve">United States </w:t>
            </w:r>
          </w:p>
          <w:p w14:paraId="383D8D94" w14:textId="77777777" w:rsidR="00973D70" w:rsidRPr="007244D9" w:rsidRDefault="00973D70" w:rsidP="00654EEB">
            <w:pPr>
              <w:rPr>
                <w:noProof/>
              </w:rPr>
            </w:pPr>
            <w:r w:rsidRPr="007244D9">
              <w:rPr>
                <w:noProof/>
              </w:rPr>
              <w:t>Healthy Beginnings</w:t>
            </w:r>
          </w:p>
          <w:p w14:paraId="2C6D2A0E" w14:textId="77777777" w:rsidR="00973D70" w:rsidRPr="007244D9" w:rsidRDefault="00973D70" w:rsidP="00654EEB">
            <w:r w:rsidRPr="007244D9">
              <w:rPr>
                <w:noProof/>
              </w:rPr>
              <w:t>Part of LIFE-Moms consortium</w:t>
            </w:r>
            <w:r w:rsidRPr="007244D9">
              <w:t xml:space="preserve"> </w:t>
            </w:r>
          </w:p>
          <w:p w14:paraId="72F312E8" w14:textId="77777777" w:rsidR="00973D70" w:rsidRPr="007244D9" w:rsidRDefault="00973D70" w:rsidP="00A62770">
            <w:r w:rsidRPr="007244D9">
              <w:t>NCT01545934</w:t>
            </w:r>
          </w:p>
          <w:p w14:paraId="7229347B" w14:textId="77777777" w:rsidR="00973D70" w:rsidRPr="007244D9" w:rsidRDefault="00973D70" w:rsidP="00A62770">
            <w:pPr>
              <w:rPr>
                <w:rFonts w:ascii="Century Gothic" w:hAnsi="Century Gothic"/>
                <w:noProof/>
              </w:rPr>
            </w:pPr>
          </w:p>
        </w:tc>
        <w:tc>
          <w:tcPr>
            <w:tcW w:w="1562" w:type="dxa"/>
          </w:tcPr>
          <w:p w14:paraId="31CF4999" w14:textId="77777777" w:rsidR="00973D70" w:rsidRPr="007244D9" w:rsidRDefault="00973D70" w:rsidP="00A75579">
            <w:pPr>
              <w:rPr>
                <w:sz w:val="16"/>
                <w:szCs w:val="16"/>
              </w:rPr>
            </w:pPr>
            <w:r w:rsidRPr="007244D9">
              <w:rPr>
                <w:sz w:val="16"/>
                <w:szCs w:val="16"/>
              </w:rPr>
              <w:t>Intervention 129</w:t>
            </w:r>
          </w:p>
          <w:p w14:paraId="7847303F" w14:textId="77777777" w:rsidR="00973D70" w:rsidRPr="007244D9" w:rsidRDefault="00973D70" w:rsidP="00A75579">
            <w:pPr>
              <w:rPr>
                <w:sz w:val="16"/>
                <w:szCs w:val="16"/>
              </w:rPr>
            </w:pPr>
            <w:r w:rsidRPr="007244D9">
              <w:rPr>
                <w:sz w:val="16"/>
                <w:szCs w:val="16"/>
              </w:rPr>
              <w:t>Control 127</w:t>
            </w:r>
          </w:p>
        </w:tc>
        <w:tc>
          <w:tcPr>
            <w:tcW w:w="5393" w:type="dxa"/>
          </w:tcPr>
          <w:p w14:paraId="5E12CD88" w14:textId="77777777" w:rsidR="00973D70" w:rsidRPr="007244D9" w:rsidRDefault="00973D70" w:rsidP="00C32E77">
            <w:r w:rsidRPr="007244D9">
              <w:rPr>
                <w:b/>
              </w:rPr>
              <w:t xml:space="preserve">Aim: </w:t>
            </w:r>
            <w:r w:rsidRPr="007244D9">
              <w:t xml:space="preserve">To test whether a behavioural lifestyle intervention with partial meal replacement reduces GWG rate in Hispanic and non-Hispanic women with overweight or obesity relative to enhanced usual care. </w:t>
            </w:r>
          </w:p>
          <w:p w14:paraId="1263C2EF" w14:textId="77777777" w:rsidR="00973D70" w:rsidRPr="007244D9" w:rsidRDefault="00973D70" w:rsidP="000B4DE7">
            <w:r w:rsidRPr="007244D9">
              <w:rPr>
                <w:b/>
              </w:rPr>
              <w:t>Population</w:t>
            </w:r>
            <w:r w:rsidRPr="007244D9">
              <w:t xml:space="preserve">: Participants were pregnant (13.6±1.8 wk of gestation) with overweight or obesity and had a mean age of 30.3 y; 41.6% of participants were Hispanic. </w:t>
            </w:r>
          </w:p>
          <w:p w14:paraId="183A0D37" w14:textId="77777777" w:rsidR="00973D70" w:rsidRPr="007244D9" w:rsidRDefault="00973D70" w:rsidP="00FD01B1">
            <w:r w:rsidRPr="007244D9">
              <w:rPr>
                <w:b/>
              </w:rPr>
              <w:t>Intervention</w:t>
            </w:r>
            <w:r w:rsidRPr="007244D9">
              <w:t xml:space="preserve">: Each woman received a </w:t>
            </w:r>
            <w:r w:rsidRPr="007244D9">
              <w:rPr>
                <w:rFonts w:ascii="MS Mincho" w:eastAsia="MS Mincho" w:hAnsi="MS Mincho" w:cs="MS Mincho"/>
              </w:rPr>
              <w:t>∼</w:t>
            </w:r>
            <w:r w:rsidRPr="007244D9">
              <w:t>20-min individual, face-to-face counselling session with a study interventionist every 2 wk until 20 wk of gestation and then monthly visits until birth.</w:t>
            </w:r>
          </w:p>
          <w:p w14:paraId="0619A7EA" w14:textId="77777777" w:rsidR="00973D70" w:rsidRPr="007244D9" w:rsidRDefault="00973D70" w:rsidP="00FD01B1">
            <w:r w:rsidRPr="007244D9">
              <w:t xml:space="preserve">Women were provided with an individually tailored structured meal plan. The partial meal replacement plan provided a caloric prescription of </w:t>
            </w:r>
            <w:r w:rsidRPr="007244D9">
              <w:rPr>
                <w:rFonts w:ascii="MS Mincho" w:eastAsia="MS Mincho" w:hAnsi="MS Mincho" w:cs="MS Mincho"/>
              </w:rPr>
              <w:t>∼</w:t>
            </w:r>
            <w:r w:rsidRPr="007244D9">
              <w:t>18 kcal/kg body weight at study entry and consisted of 30% of calories from fat, 15–20% from protein, and 50–55% from carbohydrates. Women were instructed to replace 2 meals with the provided meal replacement shakes or bars and to consume ≥1 meal of regular foods and 2–4 healthy snacks/d.</w:t>
            </w:r>
          </w:p>
          <w:p w14:paraId="214B6093" w14:textId="46A71E38" w:rsidR="00973D70" w:rsidRPr="007244D9" w:rsidRDefault="00973D70" w:rsidP="00FD01B1">
            <w:r w:rsidRPr="007244D9">
              <w:t xml:space="preserve">Participants were encouraged to aim for a goal of 30 min of activity on most days of the week. They were provided with a pedometer and advised to gradually increase the number of steps walked each day until reaching an ultimate goal of 10,000 steps/d. In addition, at each visit, women were provided with </w:t>
            </w:r>
            <w:r>
              <w:t>a personalis</w:t>
            </w:r>
            <w:r w:rsidRPr="007244D9">
              <w:t xml:space="preserve">ed graph of their weight gain with feedback. Other </w:t>
            </w:r>
            <w:r w:rsidR="00356CCC" w:rsidRPr="007244D9">
              <w:t>behavioural</w:t>
            </w:r>
            <w:r w:rsidRPr="007244D9">
              <w:t xml:space="preserve"> strategies included daily recording of food, drink, and caloric intake and physical activity; stimulus control techniques; problem-solving skills; goal-setting; self-reinforcement for goal attainment; and daily self-monitoring of weight by using a scale provided by the study.</w:t>
            </w:r>
          </w:p>
        </w:tc>
        <w:tc>
          <w:tcPr>
            <w:tcW w:w="5664" w:type="dxa"/>
          </w:tcPr>
          <w:p w14:paraId="63C4B374" w14:textId="77777777" w:rsidR="00973D70" w:rsidRPr="007244D9" w:rsidRDefault="00973D70" w:rsidP="000B4DE7">
            <w:r w:rsidRPr="007244D9">
              <w:t>Intervention vs control:</w:t>
            </w:r>
          </w:p>
          <w:p w14:paraId="0C2550FF" w14:textId="3CF786CD" w:rsidR="00973D70" w:rsidRPr="007244D9" w:rsidRDefault="00973D70" w:rsidP="00767C5B">
            <w:r w:rsidRPr="007244D9">
              <w:t>Gestational weight gain: 9.4±6.9 vs 11.2±7.0 kg; P</w:t>
            </w:r>
            <w:r w:rsidR="00162E95">
              <w:t>=</w:t>
            </w:r>
            <w:r w:rsidRPr="007244D9">
              <w:t xml:space="preserve">0.03) </w:t>
            </w:r>
          </w:p>
          <w:p w14:paraId="0EA0F0AD" w14:textId="77777777" w:rsidR="00973D70" w:rsidRPr="000B4DE7" w:rsidRDefault="00973D70" w:rsidP="005425EC">
            <w:pPr>
              <w:rPr>
                <w:szCs w:val="18"/>
              </w:rPr>
            </w:pPr>
            <w:r w:rsidRPr="007244D9">
              <w:t>Weight gain exceeding IOM guidelines: 53/129 (41.1%) vs 69/127 (53.9%); P=0.03.</w:t>
            </w:r>
            <w:r>
              <w:t xml:space="preserve"> </w:t>
            </w:r>
          </w:p>
        </w:tc>
      </w:tr>
      <w:tr w:rsidR="00973D70" w:rsidRPr="00D00A59" w14:paraId="38FF4A53" w14:textId="77777777" w:rsidTr="0030223E">
        <w:trPr>
          <w:cantSplit/>
        </w:trPr>
        <w:tc>
          <w:tcPr>
            <w:tcW w:w="1417" w:type="dxa"/>
          </w:tcPr>
          <w:p w14:paraId="10DB386C" w14:textId="50D657CC" w:rsidR="00973D70" w:rsidRPr="00D00A59" w:rsidRDefault="00973D70" w:rsidP="00654EEB">
            <w:r w:rsidRPr="00654EEB">
              <w:t>Polley et al 2002</w:t>
            </w:r>
            <w:r w:rsidRPr="00D00A59">
              <w:fldChar w:fldCharType="begin"/>
            </w:r>
            <w:r w:rsidR="002747EA">
              <w:instrText xml:space="preserve"> ADDIN EN.CITE &lt;EndNote&gt;&lt;Cite&gt;&lt;Author&gt;Polley&lt;/Author&gt;&lt;Year&gt;2002&lt;/Year&gt;&lt;RecNum&gt;706&lt;/RecNum&gt;&lt;DisplayText&gt;&lt;style face="superscript" font="Trebuchet MS" size="9"&gt;495&lt;/style&gt;&lt;/DisplayText&gt;&lt;record&gt;&lt;rec-number&gt;706&lt;/rec-number&gt;&lt;foreign-keys&gt;&lt;key app="EN" db-id="exvasrfx2dtraoesasxp2szsxa2df502592x" timestamp="1540530674"&gt;706&lt;/key&gt;&lt;/foreign-keys&gt;&lt;ref-type name="Journal Article"&gt;17&lt;/ref-type&gt;&lt;contributors&gt;&lt;authors&gt;&lt;author&gt;Polley, B. A.&lt;/author&gt;&lt;author&gt;Wing, R. R.&lt;/author&gt;&lt;author&gt;Sims, C. J.&lt;/author&gt;&lt;/authors&gt;&lt;/contributors&gt;&lt;auth-address&gt;University of Pittsburgh, Pittsburgh, Pennsylvania, USA.&lt;/auth-address&gt;&lt;titles&gt;&lt;title&gt;Randomized controlled trial to prevent excessive weight gain in pregnant women&lt;/title&gt;&lt;secondary-title&gt;Int J Obes Relat Metab Disord&lt;/secondary-title&gt;&lt;/titles&gt;&lt;periodical&gt;&lt;full-title&gt;Int J Obes Relat Metab Disord&lt;/full-title&gt;&lt;/periodical&gt;&lt;pages&gt;1494-502&lt;/pages&gt;&lt;volume&gt;26&lt;/volume&gt;&lt;number&gt;11&lt;/number&gt;&lt;edition&gt;2002/11/20&lt;/edition&gt;&lt;keywords&gt;&lt;keyword&gt;Adult&lt;/keyword&gt;&lt;keyword&gt;Exercise Therapy/*methods&lt;/keyword&gt;&lt;keyword&gt;Female&lt;/keyword&gt;&lt;keyword&gt;Health Behavior&lt;/keyword&gt;&lt;keyword&gt;Humans&lt;/keyword&gt;&lt;keyword&gt;Obesity/*prevention &amp;amp; control&lt;/keyword&gt;&lt;keyword&gt;Postnatal Care/methods&lt;/keyword&gt;&lt;keyword&gt;Pregnancy&lt;/keyword&gt;&lt;keyword&gt;Pregnancy Complications/*prevention &amp;amp; control&lt;/keyword&gt;&lt;keyword&gt;Pregnancy Outcome&lt;/keyword&gt;&lt;keyword&gt;Prenatal Care/methods&lt;/keyword&gt;&lt;keyword&gt;Weight Gain&lt;/keyword&gt;&lt;/keywords&gt;&lt;dates&gt;&lt;year&gt;2002&lt;/year&gt;&lt;pub-dates&gt;&lt;date&gt;Nov&lt;/date&gt;&lt;/pub-dates&gt;&lt;/dates&gt;&lt;accession-num&gt;12439652&lt;/accession-num&gt;&lt;urls&gt;&lt;related-urls&gt;&lt;url&gt;https://www.ncbi.nlm.nih.gov/pubmed/12439652&lt;/url&gt;&lt;/related-urls&gt;&lt;/urls&gt;&lt;electronic-resource-num&gt;10.1038/sj.ijo.0802130&lt;/electronic-resource-num&gt;&lt;/record&gt;&lt;/Cite&gt;&lt;/EndNote&gt;</w:instrText>
            </w:r>
            <w:r w:rsidRPr="00D00A59">
              <w:fldChar w:fldCharType="separate"/>
            </w:r>
            <w:r w:rsidR="002747EA" w:rsidRPr="002747EA">
              <w:rPr>
                <w:noProof/>
                <w:vertAlign w:val="superscript"/>
              </w:rPr>
              <w:t>495</w:t>
            </w:r>
            <w:r w:rsidRPr="00D00A59">
              <w:fldChar w:fldCharType="end"/>
            </w:r>
          </w:p>
          <w:p w14:paraId="45104C9E" w14:textId="77777777" w:rsidR="00973D70" w:rsidRPr="00D00A59" w:rsidRDefault="00973D70" w:rsidP="00A62770">
            <w:pPr>
              <w:rPr>
                <w:szCs w:val="18"/>
              </w:rPr>
            </w:pPr>
            <w:r w:rsidRPr="00D00A59">
              <w:rPr>
                <w:szCs w:val="18"/>
              </w:rPr>
              <w:t>United States</w:t>
            </w:r>
          </w:p>
        </w:tc>
        <w:tc>
          <w:tcPr>
            <w:tcW w:w="1562" w:type="dxa"/>
          </w:tcPr>
          <w:p w14:paraId="1D582AE2" w14:textId="77777777" w:rsidR="00973D70" w:rsidRPr="00D00A59" w:rsidRDefault="00973D70" w:rsidP="00A75579">
            <w:pPr>
              <w:rPr>
                <w:szCs w:val="18"/>
              </w:rPr>
            </w:pPr>
            <w:r w:rsidRPr="00D00A59">
              <w:rPr>
                <w:szCs w:val="18"/>
              </w:rPr>
              <w:t>Intervention 57</w:t>
            </w:r>
          </w:p>
          <w:p w14:paraId="5A71DFA4" w14:textId="77777777" w:rsidR="00973D70" w:rsidRPr="00D00A59" w:rsidRDefault="00973D70" w:rsidP="00A75579">
            <w:pPr>
              <w:rPr>
                <w:szCs w:val="18"/>
              </w:rPr>
            </w:pPr>
            <w:r w:rsidRPr="00D00A59">
              <w:rPr>
                <w:szCs w:val="18"/>
              </w:rPr>
              <w:t>Control 53</w:t>
            </w:r>
          </w:p>
        </w:tc>
        <w:tc>
          <w:tcPr>
            <w:tcW w:w="5393" w:type="dxa"/>
          </w:tcPr>
          <w:p w14:paraId="5D9D719D" w14:textId="77777777" w:rsidR="00973D70" w:rsidRPr="00D00A59" w:rsidRDefault="00973D70" w:rsidP="00A75579">
            <w:pPr>
              <w:rPr>
                <w:szCs w:val="18"/>
              </w:rPr>
            </w:pPr>
            <w:r w:rsidRPr="00D00A59">
              <w:rPr>
                <w:b/>
                <w:szCs w:val="18"/>
              </w:rPr>
              <w:t>Aim</w:t>
            </w:r>
            <w:r w:rsidRPr="00D00A59">
              <w:rPr>
                <w:szCs w:val="18"/>
              </w:rPr>
              <w:t xml:space="preserve">: To determine whether a stepped care, behavioural intervention will decrease the percentage of women who gain more than the IOM recommendation. </w:t>
            </w:r>
          </w:p>
          <w:p w14:paraId="7C1C8878" w14:textId="77777777" w:rsidR="00973D70" w:rsidRPr="00D00A59" w:rsidRDefault="00973D70" w:rsidP="00A75579">
            <w:pPr>
              <w:rPr>
                <w:szCs w:val="18"/>
              </w:rPr>
            </w:pPr>
            <w:r w:rsidRPr="00D00A59">
              <w:rPr>
                <w:b/>
                <w:szCs w:val="18"/>
              </w:rPr>
              <w:t>Population</w:t>
            </w:r>
            <w:r w:rsidRPr="00D00A59">
              <w:rPr>
                <w:szCs w:val="18"/>
              </w:rPr>
              <w:t xml:space="preserve">: Women who had a BMI&gt;19.8, age&gt;18 and &lt;20 weeks gestation. </w:t>
            </w:r>
          </w:p>
          <w:p w14:paraId="6DAC6E22" w14:textId="77777777" w:rsidR="00973D70" w:rsidRPr="00D00A59" w:rsidRDefault="00973D70" w:rsidP="00EE3378">
            <w:r w:rsidRPr="00D00A59">
              <w:rPr>
                <w:b/>
              </w:rPr>
              <w:t>Intervention</w:t>
            </w:r>
            <w:r w:rsidRPr="00D00A59">
              <w:t xml:space="preserve">: The intervention group received written and oral information about weight gain, healthy eating, and exercise and individual graphs of their weight gain. </w:t>
            </w:r>
          </w:p>
          <w:p w14:paraId="0B0A0903" w14:textId="77777777" w:rsidR="00973D70" w:rsidRPr="00D00A59" w:rsidRDefault="00973D70" w:rsidP="00EE3378">
            <w:r w:rsidRPr="00D00A59">
              <w:t>The primary focus of the dietary intervention was on decreasing high-fat foods, such as fast food items, and substituting healthier alternatives (fruit and vegetables)</w:t>
            </w:r>
          </w:p>
          <w:p w14:paraId="1B0878E8" w14:textId="77777777" w:rsidR="00973D70" w:rsidRPr="00D00A59" w:rsidRDefault="00973D70" w:rsidP="00EE3378">
            <w:r w:rsidRPr="00D00A59">
              <w:t>The exercise intervention focused on increasing walking and developing a more active lifestyle (eg walking rather than driving short distances).</w:t>
            </w:r>
          </w:p>
          <w:p w14:paraId="2F131454" w14:textId="77777777" w:rsidR="00973D70" w:rsidRPr="00D00A59" w:rsidRDefault="00973D70" w:rsidP="00A75579">
            <w:pPr>
              <w:rPr>
                <w:szCs w:val="18"/>
              </w:rPr>
            </w:pPr>
            <w:r w:rsidRPr="00D00A59">
              <w:rPr>
                <w:szCs w:val="18"/>
              </w:rPr>
              <w:t>Those exceeding weight gain goals were given more intensive intervention.</w:t>
            </w:r>
          </w:p>
        </w:tc>
        <w:tc>
          <w:tcPr>
            <w:tcW w:w="5664" w:type="dxa"/>
          </w:tcPr>
          <w:p w14:paraId="09FFAF43" w14:textId="77777777" w:rsidR="00973D70" w:rsidRPr="00D00A59" w:rsidRDefault="00973D70" w:rsidP="00A75579">
            <w:pPr>
              <w:rPr>
                <w:szCs w:val="18"/>
              </w:rPr>
            </w:pPr>
            <w:r w:rsidRPr="00D00A59">
              <w:rPr>
                <w:szCs w:val="18"/>
              </w:rPr>
              <w:t>Intervention vs control (normal weight):</w:t>
            </w:r>
          </w:p>
          <w:p w14:paraId="30F36187" w14:textId="77777777" w:rsidR="00973D70" w:rsidRPr="00D00A59" w:rsidRDefault="00973D70" w:rsidP="00A75579">
            <w:pPr>
              <w:pStyle w:val="bullet"/>
              <w:rPr>
                <w:szCs w:val="18"/>
              </w:rPr>
            </w:pPr>
            <w:r w:rsidRPr="00D00A59">
              <w:rPr>
                <w:szCs w:val="18"/>
              </w:rPr>
              <w:t>Gestational weight gain: 15.4±7.1 (n=30) vs 16.4±4.8 (n=31)</w:t>
            </w:r>
          </w:p>
          <w:p w14:paraId="03F136C3" w14:textId="77777777" w:rsidR="00973D70" w:rsidRPr="00D00A59" w:rsidRDefault="00973D70" w:rsidP="00A75579">
            <w:pPr>
              <w:pStyle w:val="bullet"/>
              <w:rPr>
                <w:szCs w:val="18"/>
              </w:rPr>
            </w:pPr>
            <w:r w:rsidRPr="00D00A59">
              <w:rPr>
                <w:szCs w:val="18"/>
              </w:rPr>
              <w:t>Postnatal weight retention (8 wks): 4.4±5.4 (n=18) vs 6.2±4.5 (n=21)</w:t>
            </w:r>
          </w:p>
          <w:p w14:paraId="57CE8B97" w14:textId="77777777" w:rsidR="00973D70" w:rsidRPr="00D00A59" w:rsidRDefault="00973D70" w:rsidP="00A75579">
            <w:pPr>
              <w:rPr>
                <w:szCs w:val="18"/>
              </w:rPr>
            </w:pPr>
            <w:r w:rsidRPr="00D00A59">
              <w:rPr>
                <w:szCs w:val="18"/>
              </w:rPr>
              <w:t>Intervention vs control (overweight and obese):</w:t>
            </w:r>
          </w:p>
          <w:p w14:paraId="29CDF4E7" w14:textId="77777777" w:rsidR="00973D70" w:rsidRPr="00D00A59" w:rsidRDefault="00973D70" w:rsidP="00A75579">
            <w:pPr>
              <w:pStyle w:val="bullet"/>
              <w:rPr>
                <w:szCs w:val="18"/>
              </w:rPr>
            </w:pPr>
            <w:r w:rsidRPr="00D00A59">
              <w:rPr>
                <w:szCs w:val="18"/>
              </w:rPr>
              <w:t>Gestational weight gain: 13.6±7.2 (n=27) vs 10.1±6.2 (n=22)</w:t>
            </w:r>
          </w:p>
          <w:p w14:paraId="5D38FB9C" w14:textId="77777777" w:rsidR="00973D70" w:rsidRPr="00D00A59" w:rsidRDefault="00973D70" w:rsidP="00A75579">
            <w:pPr>
              <w:pStyle w:val="bullet"/>
              <w:rPr>
                <w:szCs w:val="18"/>
              </w:rPr>
            </w:pPr>
            <w:r w:rsidRPr="00D00A59">
              <w:rPr>
                <w:szCs w:val="18"/>
              </w:rPr>
              <w:t>Postnatal weight retention (8 wks): 3.6±5.6 (n=16) vs 0.3±7.0 (n=19)</w:t>
            </w:r>
          </w:p>
          <w:p w14:paraId="6E198AA0" w14:textId="77777777" w:rsidR="00973D70" w:rsidRPr="00D00A59" w:rsidRDefault="00973D70" w:rsidP="00A75579">
            <w:pPr>
              <w:rPr>
                <w:szCs w:val="18"/>
              </w:rPr>
            </w:pPr>
            <w:r w:rsidRPr="00D00A59">
              <w:rPr>
                <w:szCs w:val="18"/>
              </w:rPr>
              <w:t>Intervention vs control (all participants)</w:t>
            </w:r>
          </w:p>
          <w:p w14:paraId="64E81F19" w14:textId="77777777" w:rsidR="00973D70" w:rsidRPr="00D00A59" w:rsidRDefault="00973D70" w:rsidP="00A75579">
            <w:pPr>
              <w:pStyle w:val="bullet"/>
              <w:rPr>
                <w:szCs w:val="18"/>
              </w:rPr>
            </w:pPr>
            <w:r w:rsidRPr="00D00A59">
              <w:rPr>
                <w:szCs w:val="18"/>
              </w:rPr>
              <w:t>Excess gestational weight gain: 26/57 vs 25/53</w:t>
            </w:r>
          </w:p>
          <w:p w14:paraId="37FDEF67" w14:textId="77777777" w:rsidR="00973D70" w:rsidRPr="00D00A59" w:rsidRDefault="00973D70" w:rsidP="00A75579">
            <w:pPr>
              <w:pStyle w:val="bullet"/>
              <w:rPr>
                <w:szCs w:val="18"/>
              </w:rPr>
            </w:pPr>
            <w:r w:rsidRPr="00D00A59">
              <w:rPr>
                <w:szCs w:val="18"/>
              </w:rPr>
              <w:t>Gestational diabetes: 2/57 vs 3/53</w:t>
            </w:r>
          </w:p>
          <w:p w14:paraId="23D61CC9" w14:textId="77777777" w:rsidR="00973D70" w:rsidRPr="00D00A59" w:rsidRDefault="00973D70" w:rsidP="00A75579">
            <w:pPr>
              <w:pStyle w:val="bullet"/>
              <w:rPr>
                <w:szCs w:val="18"/>
              </w:rPr>
            </w:pPr>
            <w:r w:rsidRPr="00D00A59">
              <w:rPr>
                <w:szCs w:val="18"/>
              </w:rPr>
              <w:t>Gestational hypertension: 6/57 vs 8/53</w:t>
            </w:r>
          </w:p>
          <w:p w14:paraId="681B00BE" w14:textId="77777777" w:rsidR="00973D70" w:rsidRPr="00D00A59" w:rsidRDefault="00973D70" w:rsidP="00A75579">
            <w:pPr>
              <w:pStyle w:val="bullet"/>
              <w:rPr>
                <w:szCs w:val="18"/>
              </w:rPr>
            </w:pPr>
            <w:r w:rsidRPr="00D00A59">
              <w:rPr>
                <w:szCs w:val="18"/>
              </w:rPr>
              <w:t>Pre-eclampsia: 2/57 vs 3/53</w:t>
            </w:r>
          </w:p>
          <w:p w14:paraId="6EF85BED" w14:textId="77777777" w:rsidR="00973D70" w:rsidRPr="00D00A59" w:rsidRDefault="00973D70" w:rsidP="00A75579">
            <w:pPr>
              <w:pStyle w:val="bullet"/>
              <w:rPr>
                <w:szCs w:val="18"/>
              </w:rPr>
            </w:pPr>
            <w:r w:rsidRPr="00D00A59">
              <w:rPr>
                <w:szCs w:val="18"/>
              </w:rPr>
              <w:t>Caesarean section: 4/57 vs 10/53</w:t>
            </w:r>
          </w:p>
          <w:p w14:paraId="48EB8A4F" w14:textId="77777777" w:rsidR="00973D70" w:rsidRPr="00D00A59" w:rsidRDefault="00973D70" w:rsidP="00A75579">
            <w:pPr>
              <w:pStyle w:val="bullet"/>
              <w:rPr>
                <w:szCs w:val="18"/>
              </w:rPr>
            </w:pPr>
            <w:r w:rsidRPr="00D00A59">
              <w:rPr>
                <w:szCs w:val="18"/>
              </w:rPr>
              <w:t>Preterm birth: 7/57 vs 5/53</w:t>
            </w:r>
          </w:p>
          <w:p w14:paraId="0F25D23E" w14:textId="77777777" w:rsidR="00973D70" w:rsidRPr="00D00A59" w:rsidRDefault="00973D70" w:rsidP="00A75579">
            <w:pPr>
              <w:pStyle w:val="bullet"/>
              <w:rPr>
                <w:szCs w:val="18"/>
              </w:rPr>
            </w:pPr>
            <w:r w:rsidRPr="00D00A59">
              <w:rPr>
                <w:szCs w:val="18"/>
              </w:rPr>
              <w:t>Macrosomia (&gt;4000 g): 1/57 vs 0/53</w:t>
            </w:r>
          </w:p>
        </w:tc>
      </w:tr>
      <w:tr w:rsidR="00973D70" w:rsidRPr="00D00A59" w14:paraId="3FA33A50" w14:textId="77777777" w:rsidTr="0030223E">
        <w:trPr>
          <w:cantSplit/>
        </w:trPr>
        <w:tc>
          <w:tcPr>
            <w:tcW w:w="1417" w:type="dxa"/>
          </w:tcPr>
          <w:p w14:paraId="34D315AA" w14:textId="0239ED37" w:rsidR="00973D70" w:rsidRPr="00D00A59" w:rsidRDefault="00973D70" w:rsidP="00A62770">
            <w:pPr>
              <w:rPr>
                <w:szCs w:val="18"/>
              </w:rPr>
            </w:pPr>
            <w:r w:rsidRPr="00654EEB">
              <w:t>Poston et al 2013</w:t>
            </w:r>
            <w:r w:rsidRPr="00D00A59">
              <w:rPr>
                <w:szCs w:val="18"/>
              </w:rPr>
              <w:fldChar w:fldCharType="begin">
                <w:fldData xml:space="preserve">PEVuZE5vdGU+PENpdGU+PEF1dGhvcj5Qb3N0b248L0F1dGhvcj48WWVhcj4yMDEzPC9ZZWFyPjxS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=
</w:fldData>
              </w:fldChar>
            </w:r>
            <w:r w:rsidR="002747EA">
              <w:rPr>
                <w:szCs w:val="18"/>
              </w:rPr>
              <w:instrText xml:space="preserve"> ADDIN EN.CITE </w:instrText>
            </w:r>
            <w:r w:rsidR="002747EA">
              <w:rPr>
                <w:szCs w:val="18"/>
              </w:rPr>
              <w:fldChar w:fldCharType="begin">
                <w:fldData xml:space="preserve">PEVuZE5vdGU+PENpdGU+PEF1dGhvcj5Qb3N0b248L0F1dGhvcj48WWVhcj4yMDEzPC9ZZWFyPjxS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=
</w:fldData>
              </w:fldChar>
            </w:r>
            <w:r w:rsidR="002747EA">
              <w:rPr>
                <w:szCs w:val="18"/>
              </w:rPr>
              <w:instrText xml:space="preserve"> ADDIN EN.CITE.DATA </w:instrText>
            </w:r>
            <w:r w:rsidR="002747EA">
              <w:rPr>
                <w:szCs w:val="18"/>
              </w:rPr>
            </w:r>
            <w:r w:rsidR="002747EA">
              <w:rPr>
                <w:szCs w:val="18"/>
              </w:rPr>
              <w:fldChar w:fldCharType="end"/>
            </w:r>
            <w:r w:rsidRPr="00D00A59">
              <w:rPr>
                <w:szCs w:val="18"/>
              </w:rPr>
            </w:r>
            <w:r w:rsidRPr="00D00A59">
              <w:rPr>
                <w:szCs w:val="18"/>
              </w:rPr>
              <w:fldChar w:fldCharType="separate"/>
            </w:r>
            <w:r w:rsidR="002747EA" w:rsidRPr="002747EA">
              <w:rPr>
                <w:noProof/>
                <w:szCs w:val="18"/>
                <w:vertAlign w:val="superscript"/>
              </w:rPr>
              <w:t>512</w:t>
            </w:r>
            <w:r w:rsidRPr="00D00A59">
              <w:rPr>
                <w:szCs w:val="18"/>
              </w:rPr>
              <w:fldChar w:fldCharType="end"/>
            </w:r>
          </w:p>
          <w:p w14:paraId="20F2E77D" w14:textId="77777777" w:rsidR="00973D70" w:rsidRPr="00D00A59" w:rsidRDefault="00973D70" w:rsidP="00A62770">
            <w:pPr>
              <w:rPr>
                <w:szCs w:val="18"/>
              </w:rPr>
            </w:pPr>
            <w:r w:rsidRPr="00D00A59">
              <w:rPr>
                <w:szCs w:val="18"/>
              </w:rPr>
              <w:t>UPBEAT pilot</w:t>
            </w:r>
            <w:r w:rsidRPr="00D00A59">
              <w:rPr>
                <w:szCs w:val="18"/>
              </w:rPr>
              <w:br/>
              <w:t>United Kingdom</w:t>
            </w:r>
          </w:p>
        </w:tc>
        <w:tc>
          <w:tcPr>
            <w:tcW w:w="1562" w:type="dxa"/>
          </w:tcPr>
          <w:p w14:paraId="21A759E3" w14:textId="77777777" w:rsidR="00973D70" w:rsidRPr="00D00A59" w:rsidRDefault="00973D70" w:rsidP="00A75579">
            <w:pPr>
              <w:rPr>
                <w:szCs w:val="18"/>
              </w:rPr>
            </w:pPr>
            <w:r w:rsidRPr="00D00A59">
              <w:rPr>
                <w:szCs w:val="18"/>
              </w:rPr>
              <w:t>Intervention 86</w:t>
            </w:r>
          </w:p>
          <w:p w14:paraId="2C302B23" w14:textId="77777777" w:rsidR="00973D70" w:rsidRPr="00D00A59" w:rsidRDefault="00973D70" w:rsidP="00A75579">
            <w:pPr>
              <w:rPr>
                <w:szCs w:val="18"/>
              </w:rPr>
            </w:pPr>
            <w:r w:rsidRPr="00D00A59">
              <w:rPr>
                <w:szCs w:val="18"/>
              </w:rPr>
              <w:t>Control 84</w:t>
            </w:r>
          </w:p>
        </w:tc>
        <w:tc>
          <w:tcPr>
            <w:tcW w:w="5393" w:type="dxa"/>
          </w:tcPr>
          <w:p w14:paraId="4EF3B71B" w14:textId="77777777" w:rsidR="00973D70" w:rsidRPr="00D00A59" w:rsidRDefault="00973D70" w:rsidP="00A75579">
            <w:pPr>
              <w:rPr>
                <w:szCs w:val="18"/>
              </w:rPr>
            </w:pPr>
            <w:r w:rsidRPr="00D00A59">
              <w:rPr>
                <w:b/>
                <w:szCs w:val="18"/>
              </w:rPr>
              <w:t>Aim:</w:t>
            </w:r>
            <w:r w:rsidRPr="00D00A59">
              <w:rPr>
                <w:szCs w:val="18"/>
              </w:rPr>
              <w:t xml:space="preserve"> To determine if a) a complex intervention in obese pregnant women leads to anticipated changes in diet and physical activity behaviours, and b) to refine the intervention protocol through process evaluation of intervention fidelity. </w:t>
            </w:r>
          </w:p>
          <w:p w14:paraId="76C45508" w14:textId="77777777" w:rsidR="00973D70" w:rsidRPr="00D00A59" w:rsidRDefault="00973D70" w:rsidP="00A75579">
            <w:pPr>
              <w:rPr>
                <w:szCs w:val="18"/>
              </w:rPr>
            </w:pPr>
            <w:r w:rsidRPr="00D00A59">
              <w:rPr>
                <w:b/>
                <w:szCs w:val="18"/>
              </w:rPr>
              <w:t>Population</w:t>
            </w:r>
            <w:r w:rsidRPr="00D00A59">
              <w:rPr>
                <w:szCs w:val="18"/>
              </w:rPr>
              <w:t>: Pregnant women with BMI ≥30 kg/m</w:t>
            </w:r>
            <w:r w:rsidRPr="00D00A59">
              <w:rPr>
                <w:szCs w:val="18"/>
                <w:vertAlign w:val="superscript"/>
              </w:rPr>
              <w:t>2</w:t>
            </w:r>
            <w:r w:rsidRPr="00D00A59">
              <w:rPr>
                <w:szCs w:val="18"/>
              </w:rPr>
              <w:t>, singleton pregnancy and gestational age of 15 to 17</w:t>
            </w:r>
            <w:r w:rsidRPr="00D00A59">
              <w:rPr>
                <w:szCs w:val="18"/>
                <w:vertAlign w:val="superscript"/>
              </w:rPr>
              <w:t>6</w:t>
            </w:r>
            <w:r w:rsidRPr="00D00A59">
              <w:rPr>
                <w:szCs w:val="18"/>
              </w:rPr>
              <w:t xml:space="preserve"> weeks.</w:t>
            </w:r>
          </w:p>
          <w:p w14:paraId="64FF0605" w14:textId="77777777" w:rsidR="00973D70" w:rsidRPr="00D00A59" w:rsidRDefault="00973D70" w:rsidP="00654EEB">
            <w:r w:rsidRPr="00D00A59">
              <w:rPr>
                <w:b/>
              </w:rPr>
              <w:t>Intervention</w:t>
            </w:r>
            <w:r w:rsidRPr="00D00A59">
              <w:t>: Women in the intervention group attended a one-to-one appointment with a ‘Health Trainer’ and were invited to attend weekly group sessions for 8 consecutive weeks from 19 weeks gestation. The intervention was informed by psychological models of health behaviour. At the initial appointment, women received a handbook, a pedometer, a log-book (for weekly goals and related behaviours) and a DVD of a specifically devised pregnancy exercise regimen. Each group session delivered a different element of the dietary and physical activity intervention.</w:t>
            </w:r>
          </w:p>
          <w:p w14:paraId="2696E03C" w14:textId="77777777" w:rsidR="00973D70" w:rsidRPr="00D00A59" w:rsidRDefault="00973D70" w:rsidP="00654EEB">
            <w:r w:rsidRPr="00D00A59">
              <w:t>The focus of the dietary advice to the intervention group was therefore on increased consumption of foods with a low dietary GI, including replacement of sugar sweetened beverages with low GI alternatives. Reduction in saturated fats and replacement with monounsaturated and polyunsaturated fat was also recommended.</w:t>
            </w:r>
          </w:p>
          <w:p w14:paraId="05251F4A" w14:textId="77777777" w:rsidR="00973D70" w:rsidRPr="00D00A59" w:rsidRDefault="00973D70" w:rsidP="00A75579">
            <w:pPr>
              <w:rPr>
                <w:szCs w:val="18"/>
              </w:rPr>
            </w:pPr>
            <w:r w:rsidRPr="00D00A59">
              <w:rPr>
                <w:szCs w:val="18"/>
              </w:rPr>
              <w:t>Women in the intervention arm were encouraged to increase daily PA incrementally, setting goals of incremental step counts (monitored by pedometer) and maintaining the achieved PA level after the intervention period. Recommendations included an emphasis on walking at a moderate intensity level</w:t>
            </w:r>
          </w:p>
        </w:tc>
        <w:tc>
          <w:tcPr>
            <w:tcW w:w="5664" w:type="dxa"/>
          </w:tcPr>
          <w:p w14:paraId="7C2E03EA" w14:textId="77777777" w:rsidR="00973D70" w:rsidRPr="00D00A59" w:rsidRDefault="00973D70" w:rsidP="00A75579">
            <w:pPr>
              <w:rPr>
                <w:szCs w:val="18"/>
              </w:rPr>
            </w:pPr>
            <w:r w:rsidRPr="00D00A59">
              <w:rPr>
                <w:szCs w:val="18"/>
              </w:rPr>
              <w:t>Intervention vs control:</w:t>
            </w:r>
          </w:p>
          <w:p w14:paraId="0C592464" w14:textId="77777777" w:rsidR="00973D70" w:rsidRPr="00D00A59" w:rsidRDefault="00973D70" w:rsidP="00A75579">
            <w:pPr>
              <w:pStyle w:val="bullet"/>
              <w:rPr>
                <w:szCs w:val="18"/>
              </w:rPr>
            </w:pPr>
            <w:r w:rsidRPr="00D00A59">
              <w:rPr>
                <w:szCs w:val="18"/>
              </w:rPr>
              <w:t>Gestational diabetes: 22/79 vs 24/75</w:t>
            </w:r>
          </w:p>
          <w:p w14:paraId="52D5D7E2" w14:textId="77777777" w:rsidR="00973D70" w:rsidRPr="00D00A59" w:rsidRDefault="00973D70" w:rsidP="00A75579">
            <w:pPr>
              <w:pStyle w:val="bullet"/>
              <w:rPr>
                <w:szCs w:val="18"/>
              </w:rPr>
            </w:pPr>
            <w:r w:rsidRPr="00D00A59">
              <w:rPr>
                <w:szCs w:val="18"/>
              </w:rPr>
              <w:t>Macrosomia (&gt;4000 g): 13/86 vs 16/84</w:t>
            </w:r>
          </w:p>
          <w:p w14:paraId="70C7E4D9" w14:textId="77777777" w:rsidR="00973D70" w:rsidRPr="00D00A59" w:rsidRDefault="00973D70" w:rsidP="00A75579">
            <w:pPr>
              <w:pStyle w:val="bullet"/>
              <w:rPr>
                <w:szCs w:val="18"/>
              </w:rPr>
            </w:pPr>
            <w:r w:rsidRPr="00D00A59">
              <w:rPr>
                <w:szCs w:val="18"/>
              </w:rPr>
              <w:t>Large for gestational age: 7/86 vs 7/84</w:t>
            </w:r>
          </w:p>
        </w:tc>
      </w:tr>
      <w:tr w:rsidR="00973D70" w:rsidRPr="00D00A59" w14:paraId="7133E6A0" w14:textId="77777777" w:rsidTr="0030223E">
        <w:trPr>
          <w:cantSplit/>
        </w:trPr>
        <w:tc>
          <w:tcPr>
            <w:tcW w:w="1417" w:type="dxa"/>
          </w:tcPr>
          <w:p w14:paraId="7400F509" w14:textId="0D52A5FA" w:rsidR="00973D70" w:rsidRDefault="00973D70" w:rsidP="00654EEB">
            <w:r w:rsidRPr="00D00A59">
              <w:rPr>
                <w:noProof/>
              </w:rPr>
              <w:t>Poston et al 2015;</w:t>
            </w:r>
            <w:r w:rsidRPr="00D00A59">
              <w:rPr>
                <w:noProof/>
              </w:rPr>
              <w:fldChar w:fldCharType="begin"/>
            </w:r>
            <w:r w:rsidR="002747EA">
              <w:rPr>
                <w:noProof/>
              </w:rPr>
              <w:instrText xml:space="preserve"> ADDIN EN.CITE &lt;EndNote&gt;&lt;Cite&gt;&lt;Author&gt;Poston&lt;/Author&gt;&lt;Year&gt;2015&lt;/Year&gt;&lt;RecNum&gt;612&lt;/RecNum&gt;&lt;DisplayText&gt;&lt;style face="superscript" font="Trebuchet MS" size="9"&gt;513&lt;/style&gt;&lt;/DisplayText&gt;&lt;record&gt;&lt;rec-number&gt;612&lt;/rec-number&gt;&lt;foreign-keys&gt;&lt;key app="EN" db-id="exvasrfx2dtraoesasxp2szsxa2df502592x" timestamp="1539048348"&gt;612&lt;/key&gt;&lt;key app="ENWeb" db-id=""&gt;0&lt;/key&gt;&lt;/foreign-keys&gt;&lt;ref-type name="Journal Article"&gt;17&lt;/ref-type&gt;&lt;contributors&gt;&lt;authors&gt;&lt;author&gt;Poston, L.,&lt;/author&gt;&lt;author&gt;Bell, R.,&lt;/author&gt;&lt;author&gt;Croker, H.,&lt;/author&gt;&lt;author&gt;Flynn, A.C.,&lt;/author&gt;&lt;author&gt;Godfrey, K.M.,&lt;/author&gt;&lt;author&gt;Goff, L.,&lt;/author&gt;&lt;/authors&gt;&lt;/contributors&gt;&lt;titles&gt;&lt;title&gt;Effect of a behavioural intervention in obese pregnant women (the UPBEAT study): a multicentre, randomised controlled trial&lt;/title&gt;&lt;secondary-title&gt;The Lancet Diabetes &amp;amp; Endocrinology&lt;/secondary-title&gt;&lt;/titles&gt;&lt;periodical&gt;&lt;full-title&gt;The Lancet Diabetes &amp;amp; Endocrinology&lt;/full-title&gt;&lt;/periodical&gt;&lt;pages&gt;767-777&lt;/pages&gt;&lt;volume&gt;3&lt;/volume&gt;&lt;number&gt;10&lt;/number&gt;&lt;section&gt;767&lt;/section&gt;&lt;dates&gt;&lt;year&gt;2015&lt;/year&gt;&lt;/dates&gt;&lt;isbn&gt;22138587&lt;/isbn&gt;&lt;urls&gt;&lt;/urls&gt;&lt;electronic-resource-num&gt;10.1016/s2213-8587(15)00227-2&lt;/electronic-resource-num&gt;&lt;/record&gt;&lt;/Cite&gt;&lt;/EndNote&gt;</w:instrText>
            </w:r>
            <w:r w:rsidRPr="00D00A59">
              <w:rPr>
                <w:noProof/>
              </w:rPr>
              <w:fldChar w:fldCharType="separate"/>
            </w:r>
            <w:r w:rsidR="002747EA" w:rsidRPr="002747EA">
              <w:rPr>
                <w:noProof/>
                <w:vertAlign w:val="superscript"/>
              </w:rPr>
              <w:t>513</w:t>
            </w:r>
            <w:r w:rsidRPr="00D00A59">
              <w:rPr>
                <w:noProof/>
              </w:rPr>
              <w:fldChar w:fldCharType="end"/>
            </w:r>
            <w:r w:rsidRPr="00D00A59">
              <w:rPr>
                <w:noProof/>
              </w:rPr>
              <w:t xml:space="preserve"> Patel et al 2017</w:t>
            </w:r>
            <w:r w:rsidRPr="00D00A59">
              <w:fldChar w:fldCharType="begin">
                <w:fldData xml:space="preserve">PEVuZE5vdGU+PENpdGU+PEF1dGhvcj5QYXRlbDwvQXV0aG9yPjxZZWFyPjIwMTc8L1llYXI+PFJl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</w:fldData>
              </w:fldChar>
            </w:r>
            <w:r w:rsidR="002747EA">
              <w:instrText xml:space="preserve"> ADDIN EN.CITE </w:instrText>
            </w:r>
            <w:r w:rsidR="002747EA">
              <w:fldChar w:fldCharType="begin">
                <w:fldData xml:space="preserve">PEVuZE5vdGU+PENpdGU+PEF1dGhvcj5QYXRlbDwvQXV0aG9yPjxZZWFyPjIwMTc8L1llYXI+PFJl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</w:fldData>
              </w:fldChar>
            </w:r>
            <w:r w:rsidR="002747EA">
              <w:instrText xml:space="preserve"> ADDIN EN.CITE.DATA </w:instrText>
            </w:r>
            <w:r w:rsidR="002747EA">
              <w:fldChar w:fldCharType="end"/>
            </w:r>
            <w:r w:rsidRPr="00D00A59">
              <w:fldChar w:fldCharType="separate"/>
            </w:r>
            <w:r w:rsidR="002747EA" w:rsidRPr="002747EA">
              <w:rPr>
                <w:noProof/>
                <w:vertAlign w:val="superscript"/>
              </w:rPr>
              <w:t>552</w:t>
            </w:r>
            <w:r w:rsidRPr="00D00A59">
              <w:fldChar w:fldCharType="end"/>
            </w:r>
          </w:p>
          <w:p w14:paraId="3023C003" w14:textId="75CC9E1D" w:rsidR="00430C54" w:rsidRPr="00D00A59" w:rsidRDefault="00D855D2" w:rsidP="00654EEB">
            <w:r>
              <w:t>Molyneaux et al 2018</w:t>
            </w:r>
            <w:r w:rsidR="00D07346">
              <w:fldChar w:fldCharType="begin">
                <w:fldData xml:space="preserve">PEVuZE5vdGU+PENpdGU+PEF1dGhvcj5Nb2x5bmVhdXg8L0F1dGhvcj48WWVhcj4yMDE4PC9ZZWFy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=
</w:fldData>
              </w:fldChar>
            </w:r>
            <w:r w:rsidR="002747EA">
              <w:instrText xml:space="preserve"> ADDIN EN.CITE </w:instrText>
            </w:r>
            <w:r w:rsidR="002747EA">
              <w:fldChar w:fldCharType="begin">
                <w:fldData xml:space="preserve">PEVuZE5vdGU+PENpdGU+PEF1dGhvcj5Nb2x5bmVhdXg8L0F1dGhvcj48WWVhcj4yMDE4PC9ZZWFy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=
</w:fldData>
              </w:fldChar>
            </w:r>
            <w:r w:rsidR="002747EA">
              <w:instrText xml:space="preserve"> ADDIN EN.CITE.DATA </w:instrText>
            </w:r>
            <w:r w:rsidR="002747EA">
              <w:fldChar w:fldCharType="end"/>
            </w:r>
            <w:r w:rsidR="00D07346">
              <w:fldChar w:fldCharType="separate"/>
            </w:r>
            <w:r w:rsidR="002747EA" w:rsidRPr="002747EA">
              <w:rPr>
                <w:noProof/>
                <w:vertAlign w:val="superscript"/>
              </w:rPr>
              <w:t>553</w:t>
            </w:r>
            <w:r w:rsidR="00D07346">
              <w:fldChar w:fldCharType="end"/>
            </w:r>
          </w:p>
          <w:p w14:paraId="63C562A3" w14:textId="77777777" w:rsidR="00973D70" w:rsidRPr="00D00A59" w:rsidRDefault="00973D70" w:rsidP="00A62770">
            <w:pPr>
              <w:rPr>
                <w:szCs w:val="18"/>
              </w:rPr>
            </w:pPr>
            <w:r w:rsidRPr="00D00A59">
              <w:rPr>
                <w:szCs w:val="18"/>
              </w:rPr>
              <w:t>UPBEAT</w:t>
            </w:r>
          </w:p>
          <w:p w14:paraId="2665F789" w14:textId="77777777" w:rsidR="00973D70" w:rsidRPr="00D00A59" w:rsidRDefault="00973D70" w:rsidP="00A62770">
            <w:pPr>
              <w:rPr>
                <w:szCs w:val="18"/>
              </w:rPr>
            </w:pPr>
            <w:r w:rsidRPr="00D00A59">
              <w:rPr>
                <w:szCs w:val="18"/>
              </w:rPr>
              <w:t>United Kingdom</w:t>
            </w:r>
          </w:p>
        </w:tc>
        <w:tc>
          <w:tcPr>
            <w:tcW w:w="1562" w:type="dxa"/>
          </w:tcPr>
          <w:p w14:paraId="30D600F6" w14:textId="77777777" w:rsidR="00973D70" w:rsidRPr="00D00A59" w:rsidRDefault="00973D70" w:rsidP="00A75579">
            <w:pPr>
              <w:rPr>
                <w:szCs w:val="18"/>
              </w:rPr>
            </w:pPr>
            <w:r w:rsidRPr="00D00A59">
              <w:rPr>
                <w:szCs w:val="18"/>
              </w:rPr>
              <w:t>Intervention 783</w:t>
            </w:r>
          </w:p>
          <w:p w14:paraId="1CEFAE11" w14:textId="77777777" w:rsidR="00973D70" w:rsidRPr="00D00A59" w:rsidRDefault="00973D70" w:rsidP="00A75579">
            <w:pPr>
              <w:rPr>
                <w:szCs w:val="18"/>
              </w:rPr>
            </w:pPr>
            <w:r w:rsidRPr="00D00A59">
              <w:rPr>
                <w:szCs w:val="18"/>
              </w:rPr>
              <w:t>Control 772</w:t>
            </w:r>
          </w:p>
        </w:tc>
        <w:tc>
          <w:tcPr>
            <w:tcW w:w="5393" w:type="dxa"/>
          </w:tcPr>
          <w:p w14:paraId="31F58DB4" w14:textId="77777777" w:rsidR="00973D70" w:rsidRPr="00D00A59" w:rsidRDefault="00973D70" w:rsidP="00A75579">
            <w:pPr>
              <w:rPr>
                <w:szCs w:val="18"/>
              </w:rPr>
            </w:pPr>
            <w:r w:rsidRPr="00D00A59">
              <w:rPr>
                <w:b/>
                <w:szCs w:val="18"/>
              </w:rPr>
              <w:t>Aim</w:t>
            </w:r>
            <w:r w:rsidRPr="00D00A59">
              <w:rPr>
                <w:szCs w:val="18"/>
              </w:rPr>
              <w:t>: to investigate whether a complex intervention addressing diet and physical activity could reduce the incidence of gestational diabetes and large-for-gestational-age infants.</w:t>
            </w:r>
          </w:p>
          <w:p w14:paraId="344A0FD4" w14:textId="77777777" w:rsidR="00973D70" w:rsidRPr="00D00A59" w:rsidRDefault="00973D70" w:rsidP="00A75579">
            <w:pPr>
              <w:rPr>
                <w:szCs w:val="18"/>
              </w:rPr>
            </w:pPr>
            <w:r w:rsidRPr="00D00A59">
              <w:rPr>
                <w:b/>
                <w:szCs w:val="18"/>
              </w:rPr>
              <w:t>Population</w:t>
            </w:r>
            <w:r w:rsidRPr="00D00A59">
              <w:rPr>
                <w:szCs w:val="18"/>
              </w:rPr>
              <w:t>: Women &gt; 16 years with a BMI ≥ 30 kg/m</w:t>
            </w:r>
            <w:r w:rsidRPr="00D00A59">
              <w:rPr>
                <w:szCs w:val="18"/>
                <w:vertAlign w:val="superscript"/>
              </w:rPr>
              <w:t>2</w:t>
            </w:r>
            <w:r w:rsidRPr="00D00A59">
              <w:rPr>
                <w:szCs w:val="18"/>
              </w:rPr>
              <w:t>, a singleton pregnancy, between 15 and 18</w:t>
            </w:r>
            <w:r w:rsidRPr="00D00A59">
              <w:rPr>
                <w:szCs w:val="18"/>
                <w:vertAlign w:val="superscript"/>
              </w:rPr>
              <w:t>6</w:t>
            </w:r>
            <w:r w:rsidRPr="00D00A59">
              <w:rPr>
                <w:szCs w:val="18"/>
              </w:rPr>
              <w:t xml:space="preserve"> weeks gestation.</w:t>
            </w:r>
          </w:p>
          <w:p w14:paraId="184DFEE7" w14:textId="77777777" w:rsidR="00973D70" w:rsidRPr="00D00A59" w:rsidRDefault="00973D70" w:rsidP="00EE3378">
            <w:r w:rsidRPr="00D00A59">
              <w:rPr>
                <w:b/>
              </w:rPr>
              <w:t>Intervention</w:t>
            </w:r>
            <w:r w:rsidRPr="00D00A59">
              <w:t>: Women in the intervention group attended a one-to-one appointment with a ‘Health Trainer’ and were invited to attend weekly group sessions for 8 consecutive weeks from 19 weeks gestation. The intervention was informed by psychological models of health behaviour. At the initial appointment, women received a handbook, a pedometer, a log-book (for weekly goals and related behaviours) and a DVD of a specifically devised pregnancy exercise regimen. Each group session delivered a different element of the dietary and physical activity intervention.</w:t>
            </w:r>
          </w:p>
          <w:p w14:paraId="033890F4" w14:textId="77777777" w:rsidR="00973D70" w:rsidRPr="00D00A59" w:rsidRDefault="00973D70" w:rsidP="00654EEB">
            <w:r w:rsidRPr="00D00A59">
              <w:t>The focus of the dietary advice to the intervention group was therefore on increased consumption of foods with a low dietary GI, including replacement of sugar sweetened beverages with low GI alternatives. Reduction in saturated fats and replacement with monounsaturated and polyunsaturated fat was also recommended.</w:t>
            </w:r>
          </w:p>
          <w:p w14:paraId="2C1D9A7D" w14:textId="77777777" w:rsidR="00973D70" w:rsidRPr="00D00A59" w:rsidRDefault="00973D70" w:rsidP="00A75579">
            <w:pPr>
              <w:rPr>
                <w:szCs w:val="18"/>
              </w:rPr>
            </w:pPr>
            <w:r w:rsidRPr="00D00A59">
              <w:rPr>
                <w:szCs w:val="18"/>
              </w:rPr>
              <w:t>Women in the intervention arm were encouraged to increase daily PA incrementally, setting goals of incremental step counts (monitored by pedometer) and maintaining the achieved PA level after the intervention period. Recommendations included an emphasis on walking at a moderate intensity level.</w:t>
            </w:r>
          </w:p>
        </w:tc>
        <w:tc>
          <w:tcPr>
            <w:tcW w:w="5664" w:type="dxa"/>
          </w:tcPr>
          <w:p w14:paraId="06BC6995" w14:textId="77777777" w:rsidR="00973D70" w:rsidRPr="00D00A59" w:rsidRDefault="00973D70" w:rsidP="00A75579">
            <w:pPr>
              <w:rPr>
                <w:szCs w:val="18"/>
              </w:rPr>
            </w:pPr>
            <w:r w:rsidRPr="00D00A59">
              <w:rPr>
                <w:szCs w:val="18"/>
              </w:rPr>
              <w:t>Intervention vs control:</w:t>
            </w:r>
          </w:p>
          <w:p w14:paraId="052B3E24" w14:textId="77777777" w:rsidR="00973D70" w:rsidRPr="00D00A59" w:rsidRDefault="00973D70" w:rsidP="00A75579">
            <w:pPr>
              <w:pStyle w:val="bullet"/>
              <w:rPr>
                <w:szCs w:val="18"/>
              </w:rPr>
            </w:pPr>
            <w:r w:rsidRPr="00D00A59">
              <w:rPr>
                <w:szCs w:val="18"/>
              </w:rPr>
              <w:t>Gestational weight gain: 7.19±4.6 (n=526) vs 7.76±4.6 (n=567)</w:t>
            </w:r>
          </w:p>
          <w:p w14:paraId="66FBA9B7" w14:textId="77777777" w:rsidR="00973D70" w:rsidRPr="00D00A59" w:rsidRDefault="00973D70" w:rsidP="00A75579">
            <w:pPr>
              <w:pStyle w:val="bullet"/>
              <w:rPr>
                <w:szCs w:val="18"/>
              </w:rPr>
            </w:pPr>
            <w:r w:rsidRPr="00D00A59">
              <w:rPr>
                <w:szCs w:val="18"/>
              </w:rPr>
              <w:t>Excess gestational weight gain: 174/526 vs 212/566</w:t>
            </w:r>
          </w:p>
          <w:p w14:paraId="5FAACBFD" w14:textId="77777777" w:rsidR="00973D70" w:rsidRPr="00D00A59" w:rsidRDefault="00973D70" w:rsidP="00A75579">
            <w:pPr>
              <w:pStyle w:val="bullet"/>
              <w:rPr>
                <w:szCs w:val="18"/>
              </w:rPr>
            </w:pPr>
            <w:r w:rsidRPr="00D00A59">
              <w:rPr>
                <w:szCs w:val="18"/>
              </w:rPr>
              <w:t>Gestational diabetes: 160/629 vs 172/651</w:t>
            </w:r>
          </w:p>
          <w:p w14:paraId="36608213" w14:textId="77777777" w:rsidR="00973D70" w:rsidRPr="00D00A59" w:rsidRDefault="00973D70" w:rsidP="00A75579">
            <w:pPr>
              <w:pStyle w:val="bullet"/>
              <w:rPr>
                <w:szCs w:val="18"/>
              </w:rPr>
            </w:pPr>
            <w:r w:rsidRPr="00D00A59">
              <w:rPr>
                <w:szCs w:val="18"/>
              </w:rPr>
              <w:t>Pre-eclampsia: 27/753 vs 27/752</w:t>
            </w:r>
          </w:p>
          <w:p w14:paraId="2F6AF296" w14:textId="77777777" w:rsidR="00973D70" w:rsidRPr="00D00A59" w:rsidRDefault="00973D70" w:rsidP="00A75579">
            <w:pPr>
              <w:pStyle w:val="bullet"/>
              <w:rPr>
                <w:szCs w:val="18"/>
              </w:rPr>
            </w:pPr>
            <w:r w:rsidRPr="00D00A59">
              <w:rPr>
                <w:szCs w:val="18"/>
              </w:rPr>
              <w:t>Caesarean section: 271/765 vs 274/757</w:t>
            </w:r>
          </w:p>
          <w:p w14:paraId="34E93C9C" w14:textId="77777777" w:rsidR="00973D70" w:rsidRPr="00D00A59" w:rsidRDefault="00973D70" w:rsidP="00A75579">
            <w:pPr>
              <w:pStyle w:val="bullet"/>
              <w:rPr>
                <w:szCs w:val="18"/>
              </w:rPr>
            </w:pPr>
            <w:r w:rsidRPr="00D00A59">
              <w:rPr>
                <w:szCs w:val="18"/>
              </w:rPr>
              <w:t>Macrosomia (&gt;4000 g): 105/761 vs 105/751</w:t>
            </w:r>
          </w:p>
          <w:p w14:paraId="72C6F786" w14:textId="77777777" w:rsidR="00973D70" w:rsidRPr="00D00A59" w:rsidRDefault="00973D70" w:rsidP="00A75579">
            <w:pPr>
              <w:pStyle w:val="bullet"/>
              <w:rPr>
                <w:szCs w:val="18"/>
              </w:rPr>
            </w:pPr>
            <w:r w:rsidRPr="00D00A59">
              <w:rPr>
                <w:szCs w:val="18"/>
              </w:rPr>
              <w:t>Small for gestational age: 95/761 vs 76/751</w:t>
            </w:r>
          </w:p>
          <w:p w14:paraId="5612BB20" w14:textId="77777777" w:rsidR="00973D70" w:rsidRPr="00D00A59" w:rsidRDefault="00973D70" w:rsidP="00A75579">
            <w:pPr>
              <w:pStyle w:val="bullet"/>
              <w:rPr>
                <w:szCs w:val="18"/>
              </w:rPr>
            </w:pPr>
            <w:r w:rsidRPr="00D00A59">
              <w:rPr>
                <w:szCs w:val="18"/>
              </w:rPr>
              <w:t>Large for gestational age: 71/761 vs 61/751</w:t>
            </w:r>
          </w:p>
          <w:p w14:paraId="27A1A6C0" w14:textId="77777777" w:rsidR="00973D70" w:rsidRPr="00D00A59" w:rsidRDefault="00973D70" w:rsidP="00A75579">
            <w:pPr>
              <w:pStyle w:val="bullet"/>
              <w:rPr>
                <w:szCs w:val="18"/>
              </w:rPr>
            </w:pPr>
            <w:r w:rsidRPr="00D00A59">
              <w:rPr>
                <w:szCs w:val="18"/>
              </w:rPr>
              <w:t>Childhood weight: 7.93±1.07 (n=332) vs 8.03±1.08 (n=345)</w:t>
            </w:r>
          </w:p>
          <w:p w14:paraId="305AC21D" w14:textId="77777777" w:rsidR="00973D70" w:rsidRDefault="00973D70" w:rsidP="00A75579">
            <w:pPr>
              <w:pStyle w:val="bullet"/>
              <w:rPr>
                <w:szCs w:val="18"/>
              </w:rPr>
            </w:pPr>
            <w:r w:rsidRPr="00D00A59">
              <w:rPr>
                <w:szCs w:val="18"/>
              </w:rPr>
              <w:t>Postnatal weight retention: -0.37±7.41 (n=344) vs 0.36±6.71 (n=355)</w:t>
            </w:r>
          </w:p>
          <w:p w14:paraId="7F86CB58" w14:textId="24D590E1" w:rsidR="00430C54" w:rsidRPr="00D00A59" w:rsidRDefault="00430C54" w:rsidP="00A75579">
            <w:pPr>
              <w:pStyle w:val="bullet"/>
              <w:rPr>
                <w:szCs w:val="18"/>
              </w:rPr>
            </w:pPr>
            <w:r>
              <w:rPr>
                <w:szCs w:val="18"/>
              </w:rPr>
              <w:t>Antenatal depression: 85/769 vs 88/757</w:t>
            </w:r>
          </w:p>
        </w:tc>
      </w:tr>
      <w:tr w:rsidR="00973D70" w:rsidRPr="00D00A59" w14:paraId="392BE3A2" w14:textId="77777777" w:rsidTr="0030223E">
        <w:trPr>
          <w:cantSplit/>
        </w:trPr>
        <w:tc>
          <w:tcPr>
            <w:tcW w:w="1417" w:type="dxa"/>
          </w:tcPr>
          <w:p w14:paraId="6F238B79" w14:textId="57A7DE73" w:rsidR="00973D70" w:rsidRPr="00D00A59" w:rsidRDefault="00973D70" w:rsidP="00654EEB">
            <w:r w:rsidRPr="00D00A59">
              <w:rPr>
                <w:noProof/>
              </w:rPr>
              <w:t>Rauh et al 2013;</w:t>
            </w:r>
            <w:r w:rsidRPr="00D00A59">
              <w:rPr>
                <w:noProof/>
              </w:rPr>
              <w:fldChar w:fldCharType="begin"/>
            </w:r>
            <w:r w:rsidR="002747EA">
              <w:rPr>
                <w:noProof/>
              </w:rPr>
              <w:instrText xml:space="preserve"> ADDIN EN.CITE &lt;EndNote&gt;&lt;Cite&gt;&lt;Author&gt;Rauh&lt;/Author&gt;&lt;Year&gt;2013&lt;/Year&gt;&lt;RecNum&gt;1109&lt;/RecNum&gt;&lt;DisplayText&gt;&lt;style face="superscript" font="Trebuchet MS" size="9"&gt;496&lt;/style&gt;&lt;/DisplayText&gt;&lt;record&gt;&lt;rec-number&gt;1109&lt;/rec-number&gt;&lt;foreign-keys&gt;&lt;key app="EN" db-id="exvasrfx2dtraoesasxp2szsxa2df502592x" timestamp="1552948485"&gt;1109&lt;/key&gt;&lt;/foreign-keys&gt;&lt;ref-type name="Journal Article"&gt;17&lt;/ref-type&gt;&lt;contributors&gt;&lt;authors&gt;&lt;author&gt;Rauh, K.&lt;/author&gt;&lt;author&gt;Gabriel, E.&lt;/author&gt;&lt;author&gt;Kerschbaum, E.&lt;/author&gt;&lt;author&gt;Schuster, T.&lt;/author&gt;&lt;author&gt;von Kries, R.&lt;/author&gt;&lt;author&gt;Amann-Gassner, U.&lt;/author&gt;&lt;author&gt;Hauner, H.&lt;/author&gt;&lt;/authors&gt;&lt;/contributors&gt;&lt;titles&gt;&lt;title&gt;Safety and efficacy of a lifestyle intervention for pregnant women to prevent excessive maternal weight gain: a cluster-randomized controlled trial&lt;/title&gt;&lt;secondary-title&gt;BMC Pregnancy Childbirth&lt;/secondary-title&gt;&lt;/titles&gt;&lt;periodical&gt;&lt;full-title&gt;BMC Pregnancy Childbirth&lt;/full-title&gt;&lt;/periodical&gt;&lt;pages&gt;151&lt;/pages&gt;&lt;volume&gt;13&lt;/volume&gt;&lt;edition&gt;2013/07/20&lt;/edition&gt;&lt;keywords&gt;&lt;keyword&gt;Adult&lt;/keyword&gt;&lt;keyword&gt;*Birth Weight&lt;/keyword&gt;&lt;keyword&gt;Counseling/*methods&lt;/keyword&gt;&lt;keyword&gt;*Energy Intake&lt;/keyword&gt;&lt;keyword&gt;Feasibility Studies&lt;/keyword&gt;&lt;keyword&gt;Female&lt;/keyword&gt;&lt;keyword&gt;Humans&lt;/keyword&gt;&lt;keyword&gt;Infant, Newborn&lt;/keyword&gt;&lt;keyword&gt;*Motor Activity&lt;/keyword&gt;&lt;keyword&gt;Obesity/*prevention &amp;amp; control&lt;/keyword&gt;&lt;keyword&gt;Overweight/prevention &amp;amp; control&lt;/keyword&gt;&lt;keyword&gt;Postpartum Period&lt;/keyword&gt;&lt;keyword&gt;Pregnancy&lt;/keyword&gt;&lt;keyword&gt;Pregnancy Complications/*prevention &amp;amp; control&lt;/keyword&gt;&lt;keyword&gt;Pregnancy Outcome&lt;/keyword&gt;&lt;keyword&gt;*Weight Gain&lt;/keyword&gt;&lt;/keywords&gt;&lt;dates&gt;&lt;year&gt;2013&lt;/year&gt;&lt;pub-dates&gt;&lt;date&gt;Jul 16&lt;/date&gt;&lt;/pub-dates&gt;&lt;/dates&gt;&lt;isbn&gt;1471-2393 (Electronic)&amp;#xD;1471-2393 (Linking)&lt;/isbn&gt;&lt;accession-num&gt;23865624&lt;/accession-num&gt;&lt;urls&gt;&lt;related-urls&gt;&lt;url&gt;https://www.ncbi.nlm.nih.gov/pubmed/23865624&lt;/url&gt;&lt;/related-urls&gt;&lt;/urls&gt;&lt;custom2&gt;PMC3718707&lt;/custom2&gt;&lt;electronic-resource-num&gt;10.1186/1471-2393-13-151&lt;/electronic-resource-num&gt;&lt;/record&gt;&lt;/Cite&gt;&lt;/EndNote&gt;</w:instrText>
            </w:r>
            <w:r w:rsidRPr="00D00A59">
              <w:rPr>
                <w:noProof/>
              </w:rPr>
              <w:fldChar w:fldCharType="separate"/>
            </w:r>
            <w:r w:rsidR="002747EA" w:rsidRPr="002747EA">
              <w:rPr>
                <w:noProof/>
                <w:vertAlign w:val="superscript"/>
              </w:rPr>
              <w:t>496</w:t>
            </w:r>
            <w:r w:rsidRPr="00D00A59">
              <w:rPr>
                <w:noProof/>
              </w:rPr>
              <w:fldChar w:fldCharType="end"/>
            </w:r>
            <w:r w:rsidRPr="00D00A59">
              <w:rPr>
                <w:noProof/>
              </w:rPr>
              <w:t xml:space="preserve"> Rauh et al 2015</w:t>
            </w:r>
            <w:r w:rsidRPr="00D00A59">
              <w:fldChar w:fldCharType="begin">
                <w:fldData xml:space="preserve">PEVuZE5vdGU+PENpdGU+PEF1dGhvcj5SYXVoPC9BdXRob3I+PFllYXI+MjAxNTwvWWVhcj48UmVj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</w:fldData>
              </w:fldChar>
            </w:r>
            <w:r w:rsidR="002747EA">
              <w:instrText xml:space="preserve"> ADDIN EN.CITE </w:instrText>
            </w:r>
            <w:r w:rsidR="002747EA">
              <w:fldChar w:fldCharType="begin">
                <w:fldData xml:space="preserve">PEVuZE5vdGU+PENpdGU+PEF1dGhvcj5SYXVoPC9BdXRob3I+PFllYXI+MjAxNTwvWWVhcj48UmVj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</w:fldData>
              </w:fldChar>
            </w:r>
            <w:r w:rsidR="002747EA">
              <w:instrText xml:space="preserve"> ADDIN EN.CITE.DATA </w:instrText>
            </w:r>
            <w:r w:rsidR="002747EA">
              <w:fldChar w:fldCharType="end"/>
            </w:r>
            <w:r w:rsidRPr="00D00A59">
              <w:fldChar w:fldCharType="separate"/>
            </w:r>
            <w:r w:rsidR="002747EA" w:rsidRPr="002747EA">
              <w:rPr>
                <w:noProof/>
                <w:vertAlign w:val="superscript"/>
              </w:rPr>
              <w:t>554</w:t>
            </w:r>
            <w:r w:rsidRPr="00D00A59">
              <w:fldChar w:fldCharType="end"/>
            </w:r>
          </w:p>
          <w:p w14:paraId="41AA8AD5" w14:textId="77777777" w:rsidR="00973D70" w:rsidRPr="00D00A59" w:rsidRDefault="00973D70" w:rsidP="00A62770">
            <w:pPr>
              <w:rPr>
                <w:szCs w:val="18"/>
              </w:rPr>
            </w:pPr>
            <w:r w:rsidRPr="00D00A59">
              <w:rPr>
                <w:szCs w:val="18"/>
              </w:rPr>
              <w:t>Germany</w:t>
            </w:r>
          </w:p>
          <w:p w14:paraId="469CDA2E" w14:textId="77777777" w:rsidR="00973D70" w:rsidRPr="00D00A59" w:rsidRDefault="00973D70" w:rsidP="00A62770">
            <w:pPr>
              <w:rPr>
                <w:szCs w:val="18"/>
              </w:rPr>
            </w:pPr>
            <w:r w:rsidRPr="00D00A59">
              <w:rPr>
                <w:szCs w:val="18"/>
              </w:rPr>
              <w:t>FeLIPO</w:t>
            </w:r>
          </w:p>
          <w:p w14:paraId="0A6AF786" w14:textId="77777777" w:rsidR="00973D70" w:rsidRPr="00D00A59" w:rsidRDefault="00973D70" w:rsidP="00A62770">
            <w:pPr>
              <w:rPr>
                <w:szCs w:val="18"/>
              </w:rPr>
            </w:pPr>
          </w:p>
        </w:tc>
        <w:tc>
          <w:tcPr>
            <w:tcW w:w="1562" w:type="dxa"/>
          </w:tcPr>
          <w:p w14:paraId="44A676DE" w14:textId="77777777" w:rsidR="00973D70" w:rsidRPr="00D00A59" w:rsidRDefault="00973D70" w:rsidP="00A75579">
            <w:pPr>
              <w:rPr>
                <w:szCs w:val="18"/>
              </w:rPr>
            </w:pPr>
            <w:r w:rsidRPr="00D00A59">
              <w:rPr>
                <w:szCs w:val="18"/>
              </w:rPr>
              <w:t>Intervention</w:t>
            </w:r>
          </w:p>
          <w:p w14:paraId="412AFC6A" w14:textId="77777777" w:rsidR="00973D70" w:rsidRPr="00D00A59" w:rsidRDefault="00973D70" w:rsidP="00A75579">
            <w:pPr>
              <w:rPr>
                <w:szCs w:val="18"/>
              </w:rPr>
            </w:pPr>
            <w:r w:rsidRPr="00D00A59">
              <w:rPr>
                <w:szCs w:val="18"/>
              </w:rPr>
              <w:t>Cluster randomised trial</w:t>
            </w:r>
          </w:p>
        </w:tc>
        <w:tc>
          <w:tcPr>
            <w:tcW w:w="5393" w:type="dxa"/>
          </w:tcPr>
          <w:p w14:paraId="29223937" w14:textId="77777777" w:rsidR="00973D70" w:rsidRPr="00D00A59" w:rsidRDefault="00973D70" w:rsidP="00A75579">
            <w:pPr>
              <w:rPr>
                <w:szCs w:val="18"/>
              </w:rPr>
            </w:pPr>
            <w:r w:rsidRPr="00D00A59">
              <w:rPr>
                <w:b/>
                <w:szCs w:val="18"/>
              </w:rPr>
              <w:t>Aim</w:t>
            </w:r>
            <w:r w:rsidRPr="00D00A59">
              <w:rPr>
                <w:szCs w:val="18"/>
              </w:rPr>
              <w:t>: To evaluate the feasibility and effectiveness of a lifestyle intervention presented to all pregnant women.</w:t>
            </w:r>
          </w:p>
          <w:p w14:paraId="20F9AA21" w14:textId="77777777" w:rsidR="00973D70" w:rsidRPr="00D00A59" w:rsidRDefault="00973D70" w:rsidP="00A75579">
            <w:pPr>
              <w:rPr>
                <w:szCs w:val="18"/>
              </w:rPr>
            </w:pPr>
            <w:r w:rsidRPr="00D00A59">
              <w:rPr>
                <w:b/>
                <w:szCs w:val="18"/>
              </w:rPr>
              <w:t>Population</w:t>
            </w:r>
            <w:r w:rsidRPr="00D00A59">
              <w:rPr>
                <w:szCs w:val="18"/>
              </w:rPr>
              <w:t>: Healthy pregnant women of mixed BMIs.</w:t>
            </w:r>
          </w:p>
          <w:p w14:paraId="250081D7" w14:textId="77777777" w:rsidR="00973D70" w:rsidRPr="00D00A59" w:rsidRDefault="00973D70" w:rsidP="00654EEB">
            <w:r w:rsidRPr="00D00A59">
              <w:rPr>
                <w:b/>
              </w:rPr>
              <w:t>Intervention</w:t>
            </w:r>
            <w:r w:rsidRPr="00D00A59">
              <w:t>: Two individual counselling modules given by trained researchers at the 20th and 30th week of gestation, respectively. The sessions were structured and comprised the three main topics: nutrition, physical activity, and GWG monitoring. The first session lasted up to 60 minutes (min) and included the main components of the intervention. The second session (about 30 min) repeated topics from the first but was more detailed for selected aspects in a problem-oriented manner. In addition, each session included an individual component where women received personalised feedback on their nutrition and physical activity habits based on 7-day dietary records and physical activity questionnaires.</w:t>
            </w:r>
          </w:p>
          <w:p w14:paraId="1F81E462" w14:textId="77777777" w:rsidR="00973D70" w:rsidRPr="00D00A59" w:rsidRDefault="00973D70" w:rsidP="00654EEB">
            <w:r w:rsidRPr="00D00A59">
              <w:t>The dietary intervention aimed at decreasing the intake of energy-dense foods and high-fat foods (e.g. fast food, sweets, and sugar-sweetened beverages), increasing fruit, vegetable and wholegrain product consumption, and improving the quality of fat consumed by increasing the amount of fish in the diet and choosing the correct fat/oil for cooking and or use as spreads.</w:t>
            </w:r>
          </w:p>
          <w:p w14:paraId="55233DD2" w14:textId="77777777" w:rsidR="00973D70" w:rsidRPr="00D00A59" w:rsidRDefault="00973D70" w:rsidP="00A75579">
            <w:pPr>
              <w:rPr>
                <w:szCs w:val="18"/>
              </w:rPr>
            </w:pPr>
            <w:r w:rsidRPr="00D00A59">
              <w:rPr>
                <w:szCs w:val="18"/>
              </w:rPr>
              <w:t>The advice on physical activity was in accordance with the current guidelines for physical activity during pregnancy from the Society of Obstetricians and Gynecologists of Canada (SOGC) and the American College of Obstetricians and Gynecologists (ACOG): 30 minutes of moderate intensity activity on most days of the week at an appropriate heart-rate zone. Women were provided with a list of adequate local prenatal exercise programs and advised to participate in programs like these.</w:t>
            </w:r>
          </w:p>
        </w:tc>
        <w:tc>
          <w:tcPr>
            <w:tcW w:w="5664" w:type="dxa"/>
          </w:tcPr>
          <w:p w14:paraId="4407804C" w14:textId="41DB0410" w:rsidR="00973D70" w:rsidRPr="00D00A59" w:rsidRDefault="00973D70" w:rsidP="00A75579">
            <w:pPr>
              <w:rPr>
                <w:szCs w:val="18"/>
              </w:rPr>
            </w:pPr>
            <w:r w:rsidRPr="00D00A59">
              <w:rPr>
                <w:szCs w:val="18"/>
              </w:rPr>
              <w:t>Intervention vs control (data adjusted as per Shepherd et al):</w:t>
            </w:r>
            <w:r w:rsidRPr="00D00A59">
              <w:rPr>
                <w:szCs w:val="18"/>
              </w:rPr>
              <w:fldChar w:fldCharType="begin"/>
            </w:r>
            <w:r w:rsidR="002747EA">
              <w:rPr>
                <w:szCs w:val="18"/>
              </w:rPr>
              <w:instrText xml:space="preserve"> ADDIN EN.CITE &lt;EndNote&gt;&lt;Cite&gt;&lt;Author&gt;Shepherd&lt;/Author&gt;&lt;Year&gt;2017&lt;/Year&gt;&lt;RecNum&gt;636&lt;/RecNum&gt;&lt;DisplayText&gt;&lt;style face="superscript" font="Trebuchet MS" size="9"&gt;526&lt;/style&gt;&lt;/DisplayText&gt;&lt;record&gt;&lt;rec-number&gt;636&lt;/rec-number&gt;&lt;foreign-keys&gt;&lt;key app="EN" db-id="exvasrfx2dtraoesasxp2szsxa2df502592x" timestamp="1540429019"&gt;636&lt;/key&gt;&lt;key app="ENWeb" db-id=""&gt;0&lt;/key&gt;&lt;/foreign-keys&gt;&lt;ref-type name="Journal Article"&gt;17&lt;/ref-type&gt;&lt;contributors&gt;&lt;authors&gt;&lt;author&gt;Shepherd, Emily&lt;/author&gt;&lt;author&gt;Gomersall, Judith C.&lt;/author&gt;&lt;author&gt;Tieu, Joanna&lt;/author&gt;&lt;author&gt;Han, Shanshan&lt;/author&gt;&lt;author&gt;Crowther, Caroline A.&lt;/author&gt;&lt;author&gt;Middleton, Philippa&lt;/author&gt;&lt;/authors&gt;&lt;/contributors&gt;&lt;titles&gt;&lt;title&gt;Combined diet and exercise interventions for preventing gestational diabetes mellitus&lt;/title&gt;&lt;secondary-title&gt;Cochrane Database of Systematic Reviews&lt;/secondary-title&gt;&lt;/titles&gt;&lt;periodical&gt;&lt;full-title&gt;Cochrane Database of Systematic Reviews&lt;/full-title&gt;&lt;/periodical&gt;&lt;dates&gt;&lt;year&gt;2017&lt;/year&gt;&lt;/dates&gt;&lt;isbn&gt;14651858&lt;/isbn&gt;&lt;urls&gt;&lt;/urls&gt;&lt;electronic-resource-num&gt;10.1002/14651858.CD010443.pub3&lt;/electronic-resource-num&gt;&lt;/record&gt;&lt;/Cite&gt;&lt;/EndNote&gt;</w:instrText>
            </w:r>
            <w:r w:rsidRPr="00D00A59">
              <w:rPr>
                <w:szCs w:val="18"/>
              </w:rPr>
              <w:fldChar w:fldCharType="separate"/>
            </w:r>
            <w:r w:rsidR="002747EA" w:rsidRPr="002747EA">
              <w:rPr>
                <w:noProof/>
                <w:szCs w:val="18"/>
                <w:vertAlign w:val="superscript"/>
              </w:rPr>
              <w:t>526</w:t>
            </w:r>
            <w:r w:rsidRPr="00D00A59">
              <w:rPr>
                <w:szCs w:val="18"/>
              </w:rPr>
              <w:fldChar w:fldCharType="end"/>
            </w:r>
          </w:p>
          <w:p w14:paraId="6ED1C9BC" w14:textId="77777777" w:rsidR="00973D70" w:rsidRPr="00D00A59" w:rsidRDefault="00973D70" w:rsidP="00A75579">
            <w:pPr>
              <w:pStyle w:val="bullet"/>
              <w:rPr>
                <w:szCs w:val="18"/>
              </w:rPr>
            </w:pPr>
            <w:r w:rsidRPr="00D00A59">
              <w:rPr>
                <w:szCs w:val="18"/>
              </w:rPr>
              <w:t>Gestational weight gain: 14.1±4.1 (n=33) vs 15.6±5.8 (n=16)</w:t>
            </w:r>
          </w:p>
          <w:p w14:paraId="0135213E" w14:textId="77777777" w:rsidR="00973D70" w:rsidRPr="00D00A59" w:rsidRDefault="00973D70" w:rsidP="00A75579">
            <w:pPr>
              <w:pStyle w:val="bullet"/>
              <w:rPr>
                <w:szCs w:val="18"/>
              </w:rPr>
            </w:pPr>
            <w:r w:rsidRPr="00D00A59">
              <w:rPr>
                <w:szCs w:val="18"/>
              </w:rPr>
              <w:t>Excess gestational weight gain: 13/33 vs 10/16</w:t>
            </w:r>
          </w:p>
          <w:p w14:paraId="6E490962" w14:textId="77777777" w:rsidR="00973D70" w:rsidRPr="00D00A59" w:rsidRDefault="00973D70" w:rsidP="00A75579">
            <w:pPr>
              <w:pStyle w:val="bullet"/>
              <w:rPr>
                <w:szCs w:val="18"/>
              </w:rPr>
            </w:pPr>
            <w:r w:rsidRPr="00D00A59">
              <w:rPr>
                <w:szCs w:val="18"/>
              </w:rPr>
              <w:t>Gestational diabetes: 2/32 vs 2/16</w:t>
            </w:r>
          </w:p>
          <w:p w14:paraId="02F9E7D9" w14:textId="77777777" w:rsidR="00973D70" w:rsidRPr="00D00A59" w:rsidRDefault="00973D70" w:rsidP="00A75579">
            <w:pPr>
              <w:pStyle w:val="bullet"/>
              <w:rPr>
                <w:szCs w:val="18"/>
              </w:rPr>
            </w:pPr>
            <w:r w:rsidRPr="00D00A59">
              <w:rPr>
                <w:szCs w:val="18"/>
              </w:rPr>
              <w:t>Caesarean section: 10/34 vs 7/17</w:t>
            </w:r>
          </w:p>
          <w:p w14:paraId="4840166C" w14:textId="77777777" w:rsidR="00973D70" w:rsidRPr="00D00A59" w:rsidRDefault="00973D70" w:rsidP="00A75579">
            <w:pPr>
              <w:pStyle w:val="bullet"/>
              <w:rPr>
                <w:szCs w:val="18"/>
              </w:rPr>
            </w:pPr>
            <w:r w:rsidRPr="00D00A59">
              <w:rPr>
                <w:szCs w:val="18"/>
              </w:rPr>
              <w:t>Preterm birth: 1/34 vs 1/17</w:t>
            </w:r>
          </w:p>
          <w:p w14:paraId="5DA8F59E" w14:textId="77777777" w:rsidR="00973D70" w:rsidRPr="00D00A59" w:rsidRDefault="00973D70" w:rsidP="00A75579">
            <w:pPr>
              <w:pStyle w:val="bullet"/>
              <w:rPr>
                <w:szCs w:val="18"/>
              </w:rPr>
            </w:pPr>
            <w:r w:rsidRPr="00D00A59">
              <w:rPr>
                <w:szCs w:val="18"/>
              </w:rPr>
              <w:t>Small for gestational age: 1/34 vs 1/17</w:t>
            </w:r>
          </w:p>
          <w:p w14:paraId="35E38AB6" w14:textId="77777777" w:rsidR="00973D70" w:rsidRPr="00D00A59" w:rsidRDefault="00973D70" w:rsidP="00A75579">
            <w:pPr>
              <w:pStyle w:val="bullet"/>
              <w:rPr>
                <w:szCs w:val="18"/>
              </w:rPr>
            </w:pPr>
            <w:r w:rsidRPr="00D00A59">
              <w:rPr>
                <w:szCs w:val="18"/>
              </w:rPr>
              <w:t>Large for gestational age: 2/34 vs 2/17</w:t>
            </w:r>
          </w:p>
          <w:p w14:paraId="754D3990" w14:textId="77777777" w:rsidR="00973D70" w:rsidRPr="00D00A59" w:rsidRDefault="00973D70" w:rsidP="00A75579">
            <w:pPr>
              <w:pStyle w:val="bullet"/>
              <w:rPr>
                <w:szCs w:val="18"/>
              </w:rPr>
            </w:pPr>
            <w:r w:rsidRPr="00D00A59">
              <w:rPr>
                <w:szCs w:val="18"/>
              </w:rPr>
              <w:t>Postnatal weight retention: 0.2±3.6 (n=32) vs 0.8±5.7 (n=14)</w:t>
            </w:r>
          </w:p>
          <w:p w14:paraId="2EA63429" w14:textId="77777777" w:rsidR="00973D70" w:rsidRPr="00D00A59" w:rsidRDefault="00973D70" w:rsidP="00A75579">
            <w:pPr>
              <w:pStyle w:val="bullet"/>
              <w:rPr>
                <w:szCs w:val="18"/>
              </w:rPr>
            </w:pPr>
            <w:r w:rsidRPr="00D00A59">
              <w:rPr>
                <w:szCs w:val="18"/>
              </w:rPr>
              <w:t>Childhood weight: 9.38±0.93 (n=33) vs 9.74±1.0 (n=15)</w:t>
            </w:r>
          </w:p>
        </w:tc>
      </w:tr>
      <w:tr w:rsidR="00973D70" w:rsidRPr="00D00A59" w14:paraId="05523A09" w14:textId="77777777" w:rsidTr="0030223E">
        <w:trPr>
          <w:cantSplit/>
        </w:trPr>
        <w:tc>
          <w:tcPr>
            <w:tcW w:w="1417" w:type="dxa"/>
          </w:tcPr>
          <w:p w14:paraId="63C8966A" w14:textId="5D622AFF" w:rsidR="00973D70" w:rsidRPr="00D00A59" w:rsidRDefault="00973D70" w:rsidP="00A62770">
            <w:pPr>
              <w:rPr>
                <w:szCs w:val="18"/>
              </w:rPr>
            </w:pPr>
            <w:r w:rsidRPr="00654EEB">
              <w:t>Renault et al 2014</w:t>
            </w:r>
            <w:r w:rsidRPr="00D00A59">
              <w:rPr>
                <w:szCs w:val="18"/>
              </w:rPr>
              <w:fldChar w:fldCharType="begin">
                <w:fldData xml:space="preserve">PEVuZE5vdGU+PENpdGU+PEF1dGhvcj5SZW5hdWx0PC9BdXRob3I+PFllYXI+MjAxNDwvWWVhcj48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</w:fldData>
              </w:fldChar>
            </w:r>
            <w:r w:rsidR="002747EA">
              <w:rPr>
                <w:szCs w:val="18"/>
              </w:rPr>
              <w:instrText xml:space="preserve"> ADDIN EN.CITE </w:instrText>
            </w:r>
            <w:r w:rsidR="002747EA">
              <w:rPr>
                <w:szCs w:val="18"/>
              </w:rPr>
              <w:fldChar w:fldCharType="begin">
                <w:fldData xml:space="preserve">PEVuZE5vdGU+PENpdGU+PEF1dGhvcj5SZW5hdWx0PC9BdXRob3I+PFllYXI+MjAxNDwvWWVhcj48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</w:fldData>
              </w:fldChar>
            </w:r>
            <w:r w:rsidR="002747EA">
              <w:rPr>
                <w:szCs w:val="18"/>
              </w:rPr>
              <w:instrText xml:space="preserve"> ADDIN EN.CITE.DATA </w:instrText>
            </w:r>
            <w:r w:rsidR="002747EA">
              <w:rPr>
                <w:szCs w:val="18"/>
              </w:rPr>
            </w:r>
            <w:r w:rsidR="002747EA">
              <w:rPr>
                <w:szCs w:val="18"/>
              </w:rPr>
              <w:fldChar w:fldCharType="end"/>
            </w:r>
            <w:r w:rsidRPr="00D00A59">
              <w:rPr>
                <w:szCs w:val="18"/>
              </w:rPr>
            </w:r>
            <w:r w:rsidRPr="00D00A59">
              <w:rPr>
                <w:szCs w:val="18"/>
              </w:rPr>
              <w:fldChar w:fldCharType="separate"/>
            </w:r>
            <w:r w:rsidR="002747EA" w:rsidRPr="002747EA">
              <w:rPr>
                <w:noProof/>
                <w:szCs w:val="18"/>
                <w:vertAlign w:val="superscript"/>
              </w:rPr>
              <w:t>451</w:t>
            </w:r>
            <w:r w:rsidRPr="00D00A59">
              <w:rPr>
                <w:szCs w:val="18"/>
              </w:rPr>
              <w:fldChar w:fldCharType="end"/>
            </w:r>
          </w:p>
          <w:p w14:paraId="213F552C" w14:textId="77777777" w:rsidR="00973D70" w:rsidRPr="00D00A59" w:rsidRDefault="00973D70" w:rsidP="00A62770">
            <w:pPr>
              <w:rPr>
                <w:szCs w:val="18"/>
              </w:rPr>
            </w:pPr>
            <w:r w:rsidRPr="00D00A59">
              <w:rPr>
                <w:szCs w:val="18"/>
              </w:rPr>
              <w:t>Denmark</w:t>
            </w:r>
          </w:p>
        </w:tc>
        <w:tc>
          <w:tcPr>
            <w:tcW w:w="1562" w:type="dxa"/>
          </w:tcPr>
          <w:p w14:paraId="15B34BB5" w14:textId="77777777" w:rsidR="00973D70" w:rsidRPr="00D00A59" w:rsidRDefault="00973D70" w:rsidP="00A75579">
            <w:pPr>
              <w:rPr>
                <w:szCs w:val="18"/>
              </w:rPr>
            </w:pPr>
            <w:r w:rsidRPr="00D00A59">
              <w:rPr>
                <w:szCs w:val="18"/>
              </w:rPr>
              <w:t>Intervention 130</w:t>
            </w:r>
          </w:p>
          <w:p w14:paraId="1A6C269D" w14:textId="77777777" w:rsidR="00973D70" w:rsidRPr="00D00A59" w:rsidRDefault="00973D70" w:rsidP="00A75579">
            <w:pPr>
              <w:rPr>
                <w:szCs w:val="18"/>
              </w:rPr>
            </w:pPr>
            <w:r w:rsidRPr="00D00A59">
              <w:rPr>
                <w:szCs w:val="18"/>
              </w:rPr>
              <w:t>Control 67</w:t>
            </w:r>
          </w:p>
          <w:p w14:paraId="42120FEE" w14:textId="77777777" w:rsidR="00973D70" w:rsidRPr="00D00A59" w:rsidRDefault="00973D70" w:rsidP="00A75579">
            <w:pPr>
              <w:rPr>
                <w:szCs w:val="18"/>
              </w:rPr>
            </w:pPr>
            <w:r w:rsidRPr="00D00A59">
              <w:rPr>
                <w:szCs w:val="18"/>
              </w:rPr>
              <w:t>3-armed trial; control group halved</w:t>
            </w:r>
          </w:p>
        </w:tc>
        <w:tc>
          <w:tcPr>
            <w:tcW w:w="5393" w:type="dxa"/>
          </w:tcPr>
          <w:p w14:paraId="49F9EE75" w14:textId="77777777" w:rsidR="00973D70" w:rsidRPr="00D00A59" w:rsidRDefault="00973D70" w:rsidP="00A75579">
            <w:pPr>
              <w:rPr>
                <w:szCs w:val="18"/>
              </w:rPr>
            </w:pPr>
            <w:r w:rsidRPr="00D00A59">
              <w:rPr>
                <w:b/>
                <w:szCs w:val="18"/>
              </w:rPr>
              <w:t>Aim</w:t>
            </w:r>
            <w:r w:rsidRPr="00D00A59">
              <w:rPr>
                <w:szCs w:val="18"/>
              </w:rPr>
              <w:t>: to assess physical activity intervention assessed by a pedometer with or without dietary intervention on gestational weight gain (GWG).</w:t>
            </w:r>
          </w:p>
          <w:p w14:paraId="143DE5E8" w14:textId="77777777" w:rsidR="00973D70" w:rsidRPr="00D00A59" w:rsidRDefault="00973D70" w:rsidP="00A75579">
            <w:pPr>
              <w:rPr>
                <w:szCs w:val="18"/>
              </w:rPr>
            </w:pPr>
            <w:r w:rsidRPr="00D00A59">
              <w:rPr>
                <w:b/>
                <w:szCs w:val="18"/>
              </w:rPr>
              <w:t>Population</w:t>
            </w:r>
            <w:r w:rsidRPr="00D00A59">
              <w:rPr>
                <w:szCs w:val="18"/>
              </w:rPr>
              <w:t>: Pregnant women older than 18 years, a singleton pregnancy, and a normal scan in weeks 11-14, gestational age &lt;16 weeks with BMI≥30 kg/m</w:t>
            </w:r>
            <w:r w:rsidRPr="00D00A59">
              <w:rPr>
                <w:szCs w:val="18"/>
                <w:vertAlign w:val="superscript"/>
              </w:rPr>
              <w:t>2</w:t>
            </w:r>
            <w:r w:rsidRPr="00D00A59">
              <w:rPr>
                <w:szCs w:val="18"/>
              </w:rPr>
              <w:t xml:space="preserve">. </w:t>
            </w:r>
          </w:p>
          <w:p w14:paraId="25A9C23C" w14:textId="77777777" w:rsidR="00973D70" w:rsidRPr="00D00A59" w:rsidRDefault="00973D70" w:rsidP="00654EEB">
            <w:r w:rsidRPr="00D00A59">
              <w:rPr>
                <w:b/>
              </w:rPr>
              <w:t>Intervention</w:t>
            </w:r>
            <w:r w:rsidRPr="00D00A59">
              <w:t xml:space="preserve">: </w:t>
            </w:r>
            <w:r w:rsidRPr="00D00A59">
              <w:rPr>
                <w:rFonts w:eastAsiaTheme="majorEastAsia"/>
              </w:rPr>
              <w:t>I</w:t>
            </w:r>
            <w:r w:rsidRPr="00D00A59">
              <w:t xml:space="preserve">mmediately after randomisation women were individually advised and encouraged by the dietitian to increase physical activity, aiming at a daily step count of 11,000, which corresponds to 150% of the average step count in healthy lean pregnant women. Physical activity was monitored by a validated pedometer. </w:t>
            </w:r>
          </w:p>
          <w:p w14:paraId="7C8D402D" w14:textId="77777777" w:rsidR="00973D70" w:rsidRPr="00D00A59" w:rsidRDefault="00973D70" w:rsidP="00654EEB">
            <w:r w:rsidRPr="00D00A59">
              <w:t>The dietary intervention consisted of contact with an experienced dietitian every 2 weeks, alternating between outpatient visits and phone contacts (11-13, depending on length of gestation).</w:t>
            </w:r>
          </w:p>
          <w:p w14:paraId="51E3EA05" w14:textId="77777777" w:rsidR="00973D70" w:rsidRPr="00D00A59" w:rsidRDefault="00973D70" w:rsidP="00A75579">
            <w:pPr>
              <w:rPr>
                <w:szCs w:val="18"/>
              </w:rPr>
            </w:pPr>
            <w:r w:rsidRPr="00D00A59">
              <w:rPr>
                <w:rFonts w:eastAsiaTheme="majorEastAsia"/>
                <w:szCs w:val="18"/>
              </w:rPr>
              <w:t>I</w:t>
            </w:r>
            <w:r w:rsidRPr="00D00A59">
              <w:rPr>
                <w:szCs w:val="18"/>
              </w:rPr>
              <w:t xml:space="preserve">ndividual recommendations were provided for a hypocaloric low-fat diet with 1200-1675 kcal (5000-7000 KJ), corresponding to a Mediterranean-style diet which covers preference of polyunsaturated fat by intake of </w:t>
            </w:r>
            <w:r w:rsidRPr="00D00A59">
              <w:rPr>
                <w:rFonts w:eastAsiaTheme="majorEastAsia"/>
                <w:szCs w:val="18"/>
              </w:rPr>
              <w:t>fi</w:t>
            </w:r>
            <w:r w:rsidRPr="00D00A59">
              <w:rPr>
                <w:szCs w:val="18"/>
              </w:rPr>
              <w:t>sh and oils. The diet was based on the Danish national recommendations for a healthy diet.</w:t>
            </w:r>
          </w:p>
        </w:tc>
        <w:tc>
          <w:tcPr>
            <w:tcW w:w="5664" w:type="dxa"/>
          </w:tcPr>
          <w:p w14:paraId="2F959C68" w14:textId="77777777" w:rsidR="00973D70" w:rsidRPr="00D00A59" w:rsidRDefault="00973D70" w:rsidP="00A75579">
            <w:pPr>
              <w:rPr>
                <w:szCs w:val="18"/>
              </w:rPr>
            </w:pPr>
            <w:r w:rsidRPr="00D00A59">
              <w:rPr>
                <w:szCs w:val="18"/>
              </w:rPr>
              <w:t>Intervention vs control:</w:t>
            </w:r>
          </w:p>
          <w:p w14:paraId="199E0C6A" w14:textId="77777777" w:rsidR="00973D70" w:rsidRPr="00D00A59" w:rsidRDefault="00973D70" w:rsidP="00A75579">
            <w:pPr>
              <w:pStyle w:val="bullet"/>
              <w:rPr>
                <w:szCs w:val="18"/>
              </w:rPr>
            </w:pPr>
            <w:r w:rsidRPr="00D00A59">
              <w:rPr>
                <w:szCs w:val="18"/>
              </w:rPr>
              <w:t>Excess gestational weight gain: 59/130 vs 42/67</w:t>
            </w:r>
          </w:p>
          <w:p w14:paraId="5F4EEEAF" w14:textId="77777777" w:rsidR="00973D70" w:rsidRPr="00D00A59" w:rsidRDefault="00973D70" w:rsidP="00A75579">
            <w:pPr>
              <w:pStyle w:val="bullet"/>
              <w:rPr>
                <w:szCs w:val="18"/>
              </w:rPr>
            </w:pPr>
            <w:r w:rsidRPr="00D00A59">
              <w:rPr>
                <w:szCs w:val="18"/>
              </w:rPr>
              <w:t>Gestational hypertension: 5/139 vs 5/67</w:t>
            </w:r>
          </w:p>
          <w:p w14:paraId="7227A7E8" w14:textId="77777777" w:rsidR="00973D70" w:rsidRPr="00D00A59" w:rsidRDefault="00973D70" w:rsidP="00A75579">
            <w:pPr>
              <w:pStyle w:val="bullet"/>
              <w:rPr>
                <w:szCs w:val="18"/>
              </w:rPr>
            </w:pPr>
            <w:r w:rsidRPr="00D00A59">
              <w:rPr>
                <w:szCs w:val="18"/>
              </w:rPr>
              <w:t>Pre-eclampsia: 21/130 vs 2/67</w:t>
            </w:r>
          </w:p>
          <w:p w14:paraId="7661648B" w14:textId="77777777" w:rsidR="00973D70" w:rsidRPr="00D00A59" w:rsidRDefault="00973D70" w:rsidP="00A75579">
            <w:pPr>
              <w:pStyle w:val="bullet"/>
              <w:rPr>
                <w:szCs w:val="18"/>
              </w:rPr>
            </w:pPr>
            <w:r w:rsidRPr="00D00A59">
              <w:rPr>
                <w:szCs w:val="18"/>
              </w:rPr>
              <w:t>Caesarean section: 32/130 vs 25/67</w:t>
            </w:r>
          </w:p>
          <w:p w14:paraId="115B0CAE" w14:textId="77777777" w:rsidR="00973D70" w:rsidRPr="00D00A59" w:rsidRDefault="00973D70" w:rsidP="00A75579">
            <w:pPr>
              <w:pStyle w:val="bullet"/>
              <w:rPr>
                <w:szCs w:val="18"/>
              </w:rPr>
            </w:pPr>
            <w:r w:rsidRPr="00D00A59">
              <w:rPr>
                <w:szCs w:val="18"/>
              </w:rPr>
              <w:t>Preterm birth: 4/130 vs 3/67</w:t>
            </w:r>
          </w:p>
          <w:p w14:paraId="6D021D24" w14:textId="77777777" w:rsidR="00973D70" w:rsidRPr="00D00A59" w:rsidRDefault="00973D70" w:rsidP="00A75579">
            <w:pPr>
              <w:pStyle w:val="bullet"/>
              <w:rPr>
                <w:szCs w:val="18"/>
              </w:rPr>
            </w:pPr>
            <w:r w:rsidRPr="00D00A59">
              <w:rPr>
                <w:szCs w:val="18"/>
              </w:rPr>
              <w:t>Macrosomia (&gt;4000 g): 29/130 vs 17/67</w:t>
            </w:r>
          </w:p>
          <w:p w14:paraId="0524D52F" w14:textId="77777777" w:rsidR="00973D70" w:rsidRPr="00D00A59" w:rsidRDefault="00973D70" w:rsidP="00A75579">
            <w:pPr>
              <w:pStyle w:val="bullet"/>
              <w:rPr>
                <w:szCs w:val="18"/>
              </w:rPr>
            </w:pPr>
            <w:r w:rsidRPr="00D00A59">
              <w:rPr>
                <w:szCs w:val="18"/>
              </w:rPr>
              <w:t>Small for gestational age: 7/130 vs 1/67</w:t>
            </w:r>
          </w:p>
          <w:p w14:paraId="71131D26" w14:textId="77777777" w:rsidR="00973D70" w:rsidRPr="00D00A59" w:rsidRDefault="00973D70" w:rsidP="00A75579">
            <w:pPr>
              <w:pStyle w:val="bullet"/>
              <w:rPr>
                <w:szCs w:val="18"/>
              </w:rPr>
            </w:pPr>
            <w:r w:rsidRPr="00D00A59">
              <w:rPr>
                <w:szCs w:val="18"/>
              </w:rPr>
              <w:t>Large for gestational age: 9/130 vs 6/67</w:t>
            </w:r>
          </w:p>
        </w:tc>
      </w:tr>
      <w:tr w:rsidR="00973D70" w:rsidRPr="00D00A59" w14:paraId="643CD28B" w14:textId="77777777" w:rsidTr="0030223E">
        <w:trPr>
          <w:cantSplit/>
        </w:trPr>
        <w:tc>
          <w:tcPr>
            <w:tcW w:w="1417" w:type="dxa"/>
          </w:tcPr>
          <w:p w14:paraId="3E892F3B" w14:textId="2BC38C88" w:rsidR="00973D70" w:rsidRPr="00D00A59" w:rsidRDefault="00973D70" w:rsidP="00654EEB">
            <w:r w:rsidRPr="00D00A59">
              <w:rPr>
                <w:noProof/>
              </w:rPr>
              <w:t>Ronnberg et al 2015;</w:t>
            </w:r>
            <w:r w:rsidRPr="00D00A59">
              <w:rPr>
                <w:noProof/>
              </w:rPr>
              <w:fldChar w:fldCharType="begin"/>
            </w:r>
            <w:r w:rsidR="002747EA">
              <w:rPr>
                <w:noProof/>
              </w:rPr>
              <w:instrText xml:space="preserve"> ADDIN EN.CITE &lt;EndNote&gt;&lt;Cite&gt;&lt;Author&gt;Ronnberg&lt;/Author&gt;&lt;Year&gt;2015&lt;/Year&gt;&lt;RecNum&gt;754&lt;/RecNum&gt;&lt;DisplayText&gt;&lt;style face="superscript" font="Trebuchet MS" size="9"&gt;486&lt;/style&gt;&lt;/DisplayText&gt;&lt;record&gt;&lt;rec-number&gt;754&lt;/rec-number&gt;&lt;foreign-keys&gt;&lt;key app="EN" db-id="exvasrfx2dtraoesasxp2szsxa2df502592x" timestamp="1541467952"&gt;754&lt;/key&gt;&lt;key app="ENWeb" db-id=""&gt;0&lt;/key&gt;&lt;/foreign-keys&gt;&lt;ref-type name="Journal Article"&gt;17&lt;/ref-type&gt;&lt;contributors&gt;&lt;authors&gt;&lt;author&gt;Ronnberg, A. K.&lt;/author&gt;&lt;author&gt;Ostlund, I.&lt;/author&gt;&lt;author&gt;Fadl, H.&lt;/author&gt;&lt;author&gt;Gottvall, T.&lt;/author&gt;&lt;author&gt;Nilsson, K.&lt;/author&gt;&lt;/authors&gt;&lt;/contributors&gt;&lt;titles&gt;&lt;title&gt;Intervention during pregnancy to reduce excessive gestational weight gain-a randomised controlled trial&lt;/title&gt;&lt;secondary-title&gt;BJOG: An International Journal of Obstetrics &amp;amp; Gynaecology&lt;/secondary-title&gt;&lt;/titles&gt;&lt;periodical&gt;&lt;full-title&gt;BJOG: An International Journal of Obstetrics &amp;amp; Gynaecology&lt;/full-title&gt;&lt;/periodical&gt;&lt;pages&gt;537-544&lt;/pages&gt;&lt;volume&gt;122&lt;/volume&gt;&lt;number&gt;4&lt;/number&gt;&lt;section&gt;537&lt;/section&gt;&lt;dates&gt;&lt;year&gt;2015&lt;/year&gt;&lt;/dates&gt;&lt;isbn&gt;14700328&lt;/isbn&gt;&lt;urls&gt;&lt;/urls&gt;&lt;electronic-resource-num&gt;10.1111/1471-0528.13131&lt;/electronic-resource-num&gt;&lt;/record&gt;&lt;/Cite&gt;&lt;/EndNote&gt;</w:instrText>
            </w:r>
            <w:r w:rsidRPr="00D00A59">
              <w:rPr>
                <w:noProof/>
              </w:rPr>
              <w:fldChar w:fldCharType="separate"/>
            </w:r>
            <w:r w:rsidR="002747EA" w:rsidRPr="002747EA">
              <w:rPr>
                <w:noProof/>
                <w:vertAlign w:val="superscript"/>
              </w:rPr>
              <w:t>486</w:t>
            </w:r>
            <w:r w:rsidRPr="00D00A59">
              <w:rPr>
                <w:noProof/>
              </w:rPr>
              <w:fldChar w:fldCharType="end"/>
            </w:r>
            <w:r w:rsidRPr="00D00A59">
              <w:rPr>
                <w:noProof/>
              </w:rPr>
              <w:t xml:space="preserve"> Ronnberg et al 2016;</w:t>
            </w:r>
            <w:r w:rsidRPr="00D00A59">
              <w:rPr>
                <w:noProof/>
              </w:rPr>
              <w:fldChar w:fldCharType="begin"/>
            </w:r>
            <w:r w:rsidR="002747EA">
              <w:rPr>
                <w:noProof/>
              </w:rPr>
              <w:instrText xml:space="preserve"> ADDIN EN.CITE &lt;EndNote&gt;&lt;Cite&gt;&lt;Author&gt;Ronnberg&lt;/Author&gt;&lt;Year&gt;2016&lt;/Year&gt;&lt;RecNum&gt;755&lt;/RecNum&gt;&lt;DisplayText&gt;&lt;style face="superscript" font="Trebuchet MS" size="9"&gt;555&lt;/style&gt;&lt;/DisplayText&gt;&lt;record&gt;&lt;rec-number&gt;755&lt;/rec-number&gt;&lt;foreign-keys&gt;&lt;key app="EN" db-id="exvasrfx2dtraoesasxp2szsxa2df502592x" timestamp="1541467959"&gt;755&lt;/key&gt;&lt;key app="ENWeb" db-id=""&gt;0&lt;/key&gt;&lt;/foreign-keys&gt;&lt;ref-type name="Journal Article"&gt;17&lt;/ref-type&gt;&lt;contributors&gt;&lt;authors&gt;&lt;author&gt;Ronnberg, AnnKristin&lt;/author&gt;&lt;author&gt;Hanson, Ulf&lt;/author&gt;&lt;author&gt;Ostlund, Ingrid&lt;/author&gt;&lt;author&gt;Nilsson, Kerstin&lt;/author&gt;&lt;/authors&gt;&lt;/contributors&gt;&lt;titles&gt;&lt;title&gt;Effects on postpartum weight retention after antenatal lifestyle intervention - a secondary analysis of a randomized controlled trial&lt;/title&gt;&lt;secondary-title&gt;Acta Obstetricia et Gynecologica Scandinavica&lt;/secondary-title&gt;&lt;/titles&gt;&lt;periodical&gt;&lt;full-title&gt;Acta Obstetricia et Gynecologica Scandinavica&lt;/full-title&gt;&lt;/periodical&gt;&lt;pages&gt;999-1007&lt;/pages&gt;&lt;volume&gt;95&lt;/volume&gt;&lt;number&gt;9&lt;/number&gt;&lt;section&gt;999&lt;/section&gt;&lt;dates&gt;&lt;year&gt;2016&lt;/year&gt;&lt;/dates&gt;&lt;isbn&gt;00016349&lt;/isbn&gt;&lt;urls&gt;&lt;/urls&gt;&lt;electronic-resource-num&gt;10.1111/aogs.12910&lt;/electronic-resource-num&gt;&lt;/record&gt;&lt;/Cite&gt;&lt;/EndNote&gt;</w:instrText>
            </w:r>
            <w:r w:rsidRPr="00D00A59">
              <w:rPr>
                <w:noProof/>
              </w:rPr>
              <w:fldChar w:fldCharType="separate"/>
            </w:r>
            <w:r w:rsidR="002747EA" w:rsidRPr="002747EA">
              <w:rPr>
                <w:noProof/>
                <w:vertAlign w:val="superscript"/>
              </w:rPr>
              <w:t>555</w:t>
            </w:r>
            <w:r w:rsidRPr="00D00A59">
              <w:rPr>
                <w:noProof/>
              </w:rPr>
              <w:fldChar w:fldCharType="end"/>
            </w:r>
            <w:r w:rsidRPr="00D00A59">
              <w:rPr>
                <w:noProof/>
              </w:rPr>
              <w:t xml:space="preserve"> Ronnberg et al 2017</w:t>
            </w:r>
            <w:r w:rsidRPr="00D00A59">
              <w:fldChar w:fldCharType="begin"/>
            </w:r>
            <w:r w:rsidR="002747EA">
              <w:instrText xml:space="preserve"> ADDIN EN.CITE &lt;EndNote&gt;&lt;Cite&gt;&lt;Author&gt;Ronnberg&lt;/Author&gt;&lt;Year&gt;2017&lt;/Year&gt;&lt;RecNum&gt;930&lt;/RecNum&gt;&lt;DisplayText&gt;&lt;style face="superscript" font="Trebuchet MS" size="9"&gt;556&lt;/style&gt;&lt;/DisplayText&gt;&lt;record&gt;&lt;rec-number&gt;930&lt;/rec-number&gt;&lt;foreign-keys&gt;&lt;key app="EN" db-id="exvasrfx2dtraoesasxp2szsxa2df502592x" timestamp="1541540946"&gt;930&lt;/key&gt;&lt;key app="ENWeb" db-id=""&gt;0&lt;/key&gt;&lt;/foreign-keys&gt;&lt;ref-type name="Journal Article"&gt;17&lt;/ref-type&gt;&lt;contributors&gt;&lt;authors&gt;&lt;author&gt;Ronnberg, Ann-Kristin&lt;/author&gt;&lt;author&gt;Hanson, Ulf&lt;/author&gt;&lt;author&gt;Nilsson, Kerstin&lt;/author&gt;&lt;/authors&gt;&lt;/contributors&gt;&lt;titles&gt;&lt;title&gt;Effects of an antenatal lifestyle intervention on offspring obesity - a 5-year follow-up of a randomized controlled trial&lt;/title&gt;&lt;secondary-title&gt;Acta Obstetricia et Gynecologica Scandinavica&lt;/secondary-title&gt;&lt;/titles&gt;&lt;periodical&gt;&lt;full-title&gt;Acta Obstetricia et Gynecologica Scandinavica&lt;/full-title&gt;&lt;/periodical&gt;&lt;pages&gt;1093-1099&lt;/pages&gt;&lt;volume&gt;96&lt;/volume&gt;&lt;number&gt;9&lt;/number&gt;&lt;section&gt;1093&lt;/section&gt;&lt;dates&gt;&lt;year&gt;2017&lt;/year&gt;&lt;/dates&gt;&lt;isbn&gt;00016349&lt;/isbn&gt;&lt;urls&gt;&lt;/urls&gt;&lt;electronic-resource-num&gt;10.1111/aogs.13168&lt;/electronic-resource-num&gt;&lt;/record&gt;&lt;/Cite&gt;&lt;/EndNote&gt;</w:instrText>
            </w:r>
            <w:r w:rsidRPr="00D00A59">
              <w:fldChar w:fldCharType="separate"/>
            </w:r>
            <w:r w:rsidR="002747EA" w:rsidRPr="002747EA">
              <w:rPr>
                <w:noProof/>
                <w:vertAlign w:val="superscript"/>
              </w:rPr>
              <w:t>556</w:t>
            </w:r>
            <w:r w:rsidRPr="00D00A59">
              <w:fldChar w:fldCharType="end"/>
            </w:r>
          </w:p>
          <w:p w14:paraId="2FE5BA9C" w14:textId="77777777" w:rsidR="00973D70" w:rsidRPr="00D00A59" w:rsidRDefault="00973D70" w:rsidP="00A62770">
            <w:pPr>
              <w:rPr>
                <w:szCs w:val="18"/>
              </w:rPr>
            </w:pPr>
            <w:r w:rsidRPr="00D00A59">
              <w:rPr>
                <w:szCs w:val="18"/>
              </w:rPr>
              <w:t>Sweden</w:t>
            </w:r>
          </w:p>
        </w:tc>
        <w:tc>
          <w:tcPr>
            <w:tcW w:w="1562" w:type="dxa"/>
          </w:tcPr>
          <w:p w14:paraId="1B34B3CA" w14:textId="77777777" w:rsidR="00973D70" w:rsidRPr="00D00A59" w:rsidRDefault="00973D70" w:rsidP="00A75579">
            <w:pPr>
              <w:rPr>
                <w:szCs w:val="18"/>
              </w:rPr>
            </w:pPr>
            <w:r w:rsidRPr="00D00A59">
              <w:rPr>
                <w:szCs w:val="18"/>
              </w:rPr>
              <w:t>Intervention 192</w:t>
            </w:r>
          </w:p>
          <w:p w14:paraId="4FE1F9F0" w14:textId="77777777" w:rsidR="00973D70" w:rsidRPr="00D00A59" w:rsidRDefault="00973D70" w:rsidP="00A75579">
            <w:pPr>
              <w:rPr>
                <w:szCs w:val="18"/>
              </w:rPr>
            </w:pPr>
            <w:r w:rsidRPr="00D00A59">
              <w:rPr>
                <w:szCs w:val="18"/>
              </w:rPr>
              <w:t>Control 182</w:t>
            </w:r>
          </w:p>
        </w:tc>
        <w:tc>
          <w:tcPr>
            <w:tcW w:w="5393" w:type="dxa"/>
          </w:tcPr>
          <w:p w14:paraId="2B3E56D0" w14:textId="77777777" w:rsidR="00973D70" w:rsidRPr="00D00A59" w:rsidRDefault="00973D70" w:rsidP="00A75579">
            <w:pPr>
              <w:rPr>
                <w:szCs w:val="18"/>
              </w:rPr>
            </w:pPr>
            <w:r w:rsidRPr="00D00A59">
              <w:rPr>
                <w:b/>
                <w:szCs w:val="18"/>
              </w:rPr>
              <w:t>Aim</w:t>
            </w:r>
            <w:r w:rsidRPr="00D00A59">
              <w:rPr>
                <w:szCs w:val="18"/>
              </w:rPr>
              <w:t>: To evaluate if a feasible, low-cost intervention could decrease the percentage of women gaining weight above the Institute of Medicine (IOM) recommendations on gestational weight gain (GWG) compared with usual maternity care.</w:t>
            </w:r>
          </w:p>
          <w:p w14:paraId="11952F40" w14:textId="77777777" w:rsidR="00973D70" w:rsidRPr="00D00A59" w:rsidRDefault="00973D70" w:rsidP="00A75579">
            <w:pPr>
              <w:rPr>
                <w:szCs w:val="18"/>
              </w:rPr>
            </w:pPr>
            <w:r w:rsidRPr="00D00A59">
              <w:rPr>
                <w:b/>
                <w:szCs w:val="18"/>
              </w:rPr>
              <w:t>Population</w:t>
            </w:r>
            <w:r w:rsidRPr="00D00A59">
              <w:rPr>
                <w:szCs w:val="18"/>
              </w:rPr>
              <w:t xml:space="preserve">: Healthy women with a BMI </w:t>
            </w:r>
            <w:r w:rsidRPr="00D00A59">
              <w:rPr>
                <w:rFonts w:ascii="Helvetica" w:hAnsi="Helvetica"/>
                <w:szCs w:val="18"/>
              </w:rPr>
              <w:t>≥</w:t>
            </w:r>
            <w:r w:rsidRPr="00D00A59">
              <w:rPr>
                <w:szCs w:val="18"/>
              </w:rPr>
              <w:t>19 kg/m</w:t>
            </w:r>
            <w:r w:rsidRPr="00D00A59">
              <w:rPr>
                <w:rFonts w:eastAsiaTheme="majorEastAsia"/>
                <w:szCs w:val="18"/>
              </w:rPr>
              <w:t>2</w:t>
            </w:r>
            <w:r w:rsidRPr="00D00A59">
              <w:rPr>
                <w:szCs w:val="18"/>
              </w:rPr>
              <w:t xml:space="preserve">, age </w:t>
            </w:r>
            <w:r w:rsidRPr="00D00A59">
              <w:rPr>
                <w:rFonts w:ascii="Helvetica" w:hAnsi="Helvetica"/>
                <w:szCs w:val="18"/>
              </w:rPr>
              <w:t>≥</w:t>
            </w:r>
            <w:r w:rsidRPr="00D00A59">
              <w:rPr>
                <w:szCs w:val="18"/>
              </w:rPr>
              <w:t xml:space="preserve">18 years who signed in for maternity care at </w:t>
            </w:r>
            <w:r w:rsidRPr="00D00A59">
              <w:rPr>
                <w:rFonts w:ascii="Helvetica" w:hAnsi="Helvetica"/>
                <w:szCs w:val="18"/>
              </w:rPr>
              <w:t>≤</w:t>
            </w:r>
            <w:r w:rsidRPr="00D00A59">
              <w:rPr>
                <w:szCs w:val="18"/>
              </w:rPr>
              <w:t>16 weeks of gestation.</w:t>
            </w:r>
          </w:p>
          <w:p w14:paraId="23425AE1" w14:textId="77777777" w:rsidR="00973D70" w:rsidRPr="00D00A59" w:rsidRDefault="00973D70" w:rsidP="00654EEB">
            <w:r w:rsidRPr="00D00A59">
              <w:rPr>
                <w:b/>
              </w:rPr>
              <w:t>Intervention</w:t>
            </w:r>
            <w:r w:rsidRPr="00D00A59">
              <w:t>: The intervention programme consisted of individual education/ information about IOM guidelines for recommended GWG according to BMI category at first antenatal visit. The information was supplemented by a personalised graph where recommended interval of weight gain was marked. Women in intervention and control groups received recommendations on dietary intake during pregnancy according to guidelines from the Swedish National Food Administration.</w:t>
            </w:r>
          </w:p>
          <w:p w14:paraId="43A53F28" w14:textId="77777777" w:rsidR="00973D70" w:rsidRPr="00D00A59" w:rsidRDefault="00973D70" w:rsidP="00A75579">
            <w:pPr>
              <w:rPr>
                <w:szCs w:val="18"/>
              </w:rPr>
            </w:pPr>
            <w:r w:rsidRPr="00D00A59">
              <w:rPr>
                <w:szCs w:val="18"/>
              </w:rPr>
              <w:t>The midwife issued a written formalised prescription of physical activity. General recommendation of physical activity during pregnancy was moderate intensity for approximately 30 minutes per day. The midwife was instructed to follow up and renew the prescription of exercise at every antenatal visit during the pregnancy.</w:t>
            </w:r>
          </w:p>
        </w:tc>
        <w:tc>
          <w:tcPr>
            <w:tcW w:w="5664" w:type="dxa"/>
          </w:tcPr>
          <w:p w14:paraId="3574BE12" w14:textId="77777777" w:rsidR="00973D70" w:rsidRPr="00D00A59" w:rsidRDefault="00973D70" w:rsidP="00A75579">
            <w:pPr>
              <w:rPr>
                <w:szCs w:val="18"/>
              </w:rPr>
            </w:pPr>
            <w:r w:rsidRPr="00D00A59">
              <w:rPr>
                <w:szCs w:val="18"/>
              </w:rPr>
              <w:t>Intervention vs control:</w:t>
            </w:r>
          </w:p>
          <w:p w14:paraId="5AAC7887" w14:textId="77777777" w:rsidR="00973D70" w:rsidRPr="00D00A59" w:rsidRDefault="00973D70" w:rsidP="00A75579">
            <w:pPr>
              <w:pStyle w:val="bullet"/>
              <w:rPr>
                <w:szCs w:val="18"/>
              </w:rPr>
            </w:pPr>
            <w:r w:rsidRPr="00D00A59">
              <w:rPr>
                <w:szCs w:val="18"/>
              </w:rPr>
              <w:t>Gestational weight gain: 14.19±4.45 (n=192) vs 15.31±5.38 (n=182)</w:t>
            </w:r>
          </w:p>
          <w:p w14:paraId="2598B188" w14:textId="77777777" w:rsidR="00973D70" w:rsidRPr="00D00A59" w:rsidRDefault="00973D70" w:rsidP="00A75579">
            <w:pPr>
              <w:pStyle w:val="bullet"/>
              <w:rPr>
                <w:szCs w:val="18"/>
              </w:rPr>
            </w:pPr>
            <w:r w:rsidRPr="00D00A59">
              <w:rPr>
                <w:szCs w:val="18"/>
              </w:rPr>
              <w:t>Weight gain &gt;IOM guidelines: 79/192 vs 91/182</w:t>
            </w:r>
          </w:p>
          <w:p w14:paraId="6DDF63C1" w14:textId="77777777" w:rsidR="00973D70" w:rsidRPr="00D00A59" w:rsidRDefault="00973D70" w:rsidP="00A75579">
            <w:pPr>
              <w:pStyle w:val="bullet"/>
              <w:rPr>
                <w:szCs w:val="18"/>
              </w:rPr>
            </w:pPr>
            <w:r w:rsidRPr="00D00A59">
              <w:rPr>
                <w:szCs w:val="18"/>
              </w:rPr>
              <w:t>Macrosomia (&gt;4000 g): 47/192 vs 28/182</w:t>
            </w:r>
          </w:p>
          <w:p w14:paraId="2E02C98B" w14:textId="77777777" w:rsidR="00973D70" w:rsidRPr="00D00A59" w:rsidRDefault="00973D70" w:rsidP="00A75579">
            <w:pPr>
              <w:pStyle w:val="bullet"/>
              <w:rPr>
                <w:szCs w:val="18"/>
              </w:rPr>
            </w:pPr>
            <w:r w:rsidRPr="00D00A59">
              <w:rPr>
                <w:szCs w:val="18"/>
              </w:rPr>
              <w:t>Macrosomia (&gt;4500 g): 8/192 vs 8/182</w:t>
            </w:r>
          </w:p>
          <w:p w14:paraId="3BFA98A9" w14:textId="77777777" w:rsidR="00973D70" w:rsidRPr="00D00A59" w:rsidRDefault="00973D70" w:rsidP="00A75579">
            <w:pPr>
              <w:pStyle w:val="bullet"/>
              <w:rPr>
                <w:szCs w:val="18"/>
              </w:rPr>
            </w:pPr>
            <w:r w:rsidRPr="00D00A59">
              <w:rPr>
                <w:szCs w:val="18"/>
              </w:rPr>
              <w:t>Large for gestational age: 15/192 vs 11/182</w:t>
            </w:r>
          </w:p>
          <w:p w14:paraId="17BF69F5" w14:textId="77777777" w:rsidR="00973D70" w:rsidRPr="00D00A59" w:rsidRDefault="00973D70" w:rsidP="00A75579">
            <w:pPr>
              <w:pStyle w:val="bullet"/>
              <w:rPr>
                <w:szCs w:val="18"/>
              </w:rPr>
            </w:pPr>
            <w:r w:rsidRPr="00D00A59">
              <w:rPr>
                <w:szCs w:val="18"/>
              </w:rPr>
              <w:t>Small for gestational age: 3/192 vs 3/182</w:t>
            </w:r>
          </w:p>
          <w:p w14:paraId="25509853" w14:textId="77777777" w:rsidR="00973D70" w:rsidRPr="00D00A59" w:rsidRDefault="00973D70" w:rsidP="00A75579">
            <w:pPr>
              <w:pStyle w:val="bullet"/>
              <w:rPr>
                <w:szCs w:val="18"/>
              </w:rPr>
            </w:pPr>
            <w:r w:rsidRPr="00D00A59">
              <w:rPr>
                <w:szCs w:val="18"/>
              </w:rPr>
              <w:t>Postpartum weight retention (&lt;16 weeks postpartum): 1.81±4.52 (n=137) vs 3.19±4.77 (n=130)</w:t>
            </w:r>
          </w:p>
          <w:p w14:paraId="1FF06419" w14:textId="77777777" w:rsidR="00973D70" w:rsidRPr="00D00A59" w:rsidRDefault="00973D70" w:rsidP="00A75579">
            <w:pPr>
              <w:pStyle w:val="bullet"/>
              <w:rPr>
                <w:szCs w:val="18"/>
              </w:rPr>
            </w:pPr>
            <w:r w:rsidRPr="00D00A59">
              <w:rPr>
                <w:szCs w:val="18"/>
              </w:rPr>
              <w:t>Postpartum weight retention (1 year postpartum): 0.30±5.52 (n=87) vs 1.00±5.46 (n=81)</w:t>
            </w:r>
          </w:p>
        </w:tc>
      </w:tr>
      <w:tr w:rsidR="00973D70" w:rsidRPr="000C3AC0" w14:paraId="01DD2E50" w14:textId="77777777" w:rsidTr="0030223E">
        <w:trPr>
          <w:cantSplit/>
        </w:trPr>
        <w:tc>
          <w:tcPr>
            <w:tcW w:w="1417" w:type="dxa"/>
          </w:tcPr>
          <w:p w14:paraId="0C6618EF" w14:textId="54F0606A" w:rsidR="00973D70" w:rsidRPr="007244D9" w:rsidRDefault="00973D70" w:rsidP="00654EEB">
            <w:pPr>
              <w:rPr>
                <w:noProof/>
              </w:rPr>
            </w:pPr>
            <w:r w:rsidRPr="007244D9">
              <w:rPr>
                <w:noProof/>
              </w:rPr>
              <w:t>Ruchat et al 2012</w:t>
            </w:r>
            <w:r w:rsidR="00767EBF">
              <w:rPr>
                <w:noProof/>
              </w:rPr>
              <w:fldChar w:fldCharType="begin"/>
            </w:r>
            <w:r w:rsidR="002747EA">
              <w:rPr>
                <w:noProof/>
              </w:rPr>
              <w:instrText xml:space="preserve"> ADDIN EN.CITE &lt;EndNote&gt;&lt;Cite&gt;&lt;Author&gt;Ruchat&lt;/Author&gt;&lt;Year&gt;2012&lt;/Year&gt;&lt;RecNum&gt;756&lt;/RecNum&gt;&lt;DisplayText&gt;&lt;style face="superscript" font="Trebuchet MS" size="9"&gt;482&lt;/style&gt;&lt;/DisplayText&gt;&lt;record&gt;&lt;rec-number&gt;756&lt;/rec-number&gt;&lt;foreign-keys&gt;&lt;key app="EN" db-id="exvasrfx2dtraoesasxp2szsxa2df502592x" timestamp="1541467965"&gt;756&lt;/key&gt;&lt;key app="ENWeb" db-id=""&gt;0&lt;/key&gt;&lt;/foreign-keys&gt;&lt;ref-type name="Journal Article"&gt;17&lt;/ref-type&gt;&lt;contributors&gt;&lt;authors&gt;&lt;author&gt;Ruchat, S-M.,&lt;/author&gt;&lt;author&gt;Davenport, M.H.,&lt;/author&gt;&lt;author&gt;Giroux, I.,&lt;/author&gt;&lt;author&gt;Hillier, M.,&lt;/author&gt;&lt;author&gt;Batada, A.,&lt;/author&gt;&lt;author&gt;Sopper, M.M.,&lt;/author&gt;&lt;author&gt;Hammond, J.M.S.,&lt;/author&gt;&lt;author&gt;Mottola, M.F.,&lt;/author&gt;&lt;/authors&gt;&lt;/contributors&gt;&lt;titles&gt;&lt;title&gt;Nutrition and exercise reduce excessive weight gain in normal-weight pregnant women&lt;/title&gt;&lt;secondary-title&gt;Medicine &amp;amp; Science in Sports &amp;amp; Exercise&lt;/secondary-title&gt;&lt;/titles&gt;&lt;periodical&gt;&lt;full-title&gt;Medicine &amp;amp; Science in Sports &amp;amp; Exercise&lt;/full-title&gt;&lt;/periodical&gt;&lt;pages&gt;1419-1426&lt;/pages&gt;&lt;volume&gt;44&lt;/volume&gt;&lt;number&gt;8&lt;/number&gt;&lt;section&gt;1419&lt;/section&gt;&lt;dates&gt;&lt;year&gt;2012&lt;/year&gt;&lt;/dates&gt;&lt;isbn&gt;0195-9131&lt;/isbn&gt;&lt;urls&gt;&lt;/urls&gt;&lt;electronic-resource-num&gt;10.1249/MSS.0b013e31825365f1&lt;/electronic-resource-num&gt;&lt;/record&gt;&lt;/Cite&gt;&lt;/EndNote&gt;</w:instrText>
            </w:r>
            <w:r w:rsidR="00767EBF">
              <w:rPr>
                <w:noProof/>
              </w:rPr>
              <w:fldChar w:fldCharType="separate"/>
            </w:r>
            <w:r w:rsidR="002747EA" w:rsidRPr="002747EA">
              <w:rPr>
                <w:noProof/>
                <w:vertAlign w:val="superscript"/>
              </w:rPr>
              <w:t>482</w:t>
            </w:r>
            <w:r w:rsidR="00767EBF">
              <w:rPr>
                <w:noProof/>
              </w:rPr>
              <w:fldChar w:fldCharType="end"/>
            </w:r>
          </w:p>
          <w:p w14:paraId="43D734A8" w14:textId="77777777" w:rsidR="00973D70" w:rsidRPr="007244D9" w:rsidRDefault="00973D70" w:rsidP="00654EEB">
            <w:pPr>
              <w:rPr>
                <w:noProof/>
              </w:rPr>
            </w:pPr>
            <w:r w:rsidRPr="007244D9">
              <w:rPr>
                <w:noProof/>
              </w:rPr>
              <w:t>Canada</w:t>
            </w:r>
          </w:p>
        </w:tc>
        <w:tc>
          <w:tcPr>
            <w:tcW w:w="1562" w:type="dxa"/>
          </w:tcPr>
          <w:p w14:paraId="320BF4D6" w14:textId="77777777" w:rsidR="00973D70" w:rsidRPr="007244D9" w:rsidRDefault="00973D70" w:rsidP="00A75579">
            <w:pPr>
              <w:rPr>
                <w:sz w:val="16"/>
                <w:szCs w:val="16"/>
              </w:rPr>
            </w:pPr>
            <w:r w:rsidRPr="007244D9">
              <w:rPr>
                <w:sz w:val="16"/>
                <w:szCs w:val="16"/>
              </w:rPr>
              <w:t>Low intensity 23</w:t>
            </w:r>
          </w:p>
          <w:p w14:paraId="0FBC8D7D" w14:textId="77777777" w:rsidR="00973D70" w:rsidRPr="007244D9" w:rsidRDefault="00973D70" w:rsidP="00A75579">
            <w:pPr>
              <w:rPr>
                <w:sz w:val="16"/>
                <w:szCs w:val="16"/>
              </w:rPr>
            </w:pPr>
            <w:r w:rsidRPr="007244D9">
              <w:rPr>
                <w:sz w:val="16"/>
                <w:szCs w:val="16"/>
              </w:rPr>
              <w:t>Moderate intensity 26</w:t>
            </w:r>
          </w:p>
          <w:p w14:paraId="4F8C9C6C" w14:textId="77777777" w:rsidR="00973D70" w:rsidRPr="007244D9" w:rsidRDefault="00973D70" w:rsidP="00A75579">
            <w:pPr>
              <w:rPr>
                <w:sz w:val="16"/>
                <w:szCs w:val="16"/>
              </w:rPr>
            </w:pPr>
            <w:r w:rsidRPr="007244D9">
              <w:rPr>
                <w:sz w:val="16"/>
                <w:szCs w:val="16"/>
              </w:rPr>
              <w:t>Control 45</w:t>
            </w:r>
          </w:p>
        </w:tc>
        <w:tc>
          <w:tcPr>
            <w:tcW w:w="5393" w:type="dxa"/>
          </w:tcPr>
          <w:p w14:paraId="6059B4EC" w14:textId="77777777" w:rsidR="00973D70" w:rsidRPr="007244D9" w:rsidRDefault="00973D70" w:rsidP="00C32E77">
            <w:r w:rsidRPr="007244D9">
              <w:rPr>
                <w:b/>
              </w:rPr>
              <w:t xml:space="preserve">Aim: </w:t>
            </w:r>
            <w:r w:rsidRPr="007244D9">
              <w:t xml:space="preserve">To evaluate the effect of an exercise program of two different intensities, with nutritional control, on gestational weight gain (GWG), infant birth weight, and maternal weight retention at 2 months postpartum. </w:t>
            </w:r>
          </w:p>
          <w:p w14:paraId="6C7EABD5" w14:textId="77777777" w:rsidR="00973D70" w:rsidRPr="007244D9" w:rsidRDefault="00973D70" w:rsidP="002949EF">
            <w:r w:rsidRPr="007244D9">
              <w:rPr>
                <w:b/>
              </w:rPr>
              <w:t>Population</w:t>
            </w:r>
            <w:r w:rsidRPr="007244D9">
              <w:t>: Pregnant women with prepregnancy BMI 18.5–24.9 between 16 and 20 wk gestation.</w:t>
            </w:r>
          </w:p>
          <w:p w14:paraId="5292EC02" w14:textId="77777777" w:rsidR="00973D70" w:rsidRPr="007244D9" w:rsidRDefault="00973D70" w:rsidP="002949EF">
            <w:r w:rsidRPr="007244D9">
              <w:rPr>
                <w:b/>
              </w:rPr>
              <w:t>Intervention</w:t>
            </w:r>
            <w:r w:rsidRPr="007244D9">
              <w:t xml:space="preserve">: Low-intensity (30% HR reserve) or moderate-intensity (70% HR reserve) exercise program that consisted of walking sessions three to four times per week, gradually increasing exercise time from 25 to 40 min per session. </w:t>
            </w:r>
          </w:p>
          <w:p w14:paraId="6974FCA3" w14:textId="77777777" w:rsidR="00973D70" w:rsidRPr="007244D9" w:rsidRDefault="00973D70" w:rsidP="00654EEB">
            <w:pPr>
              <w:rPr>
                <w:b/>
              </w:rPr>
            </w:pPr>
            <w:r w:rsidRPr="007244D9">
              <w:t>Specific nutritional goals as indicated by the modified gestational diabetes meal plan were total daily energy intake of approximately 2000 kcal</w:t>
            </w:r>
            <w:r w:rsidRPr="007244D9">
              <w:rPr>
                <w:rFonts w:ascii="Times" w:hAnsi="Times"/>
              </w:rPr>
              <w:t>/d</w:t>
            </w:r>
            <w:r w:rsidRPr="007244D9">
              <w:t xml:space="preserve">)); daily carbohydrate intake 40%–55% of total energy intake, emphasising complex carbohydrates and low-glycaemic index foods; total daily fat intake 30% of total energy intake (substituting monounsaturated and polyunsaturated fatty acids for saturated and trans–fatty acids), with the remaining 20%–30% of energy intake dedicated to protein; and to meet daily micronutrient and fluid recommendations during pregnancy. </w:t>
            </w:r>
          </w:p>
        </w:tc>
        <w:tc>
          <w:tcPr>
            <w:tcW w:w="5664" w:type="dxa"/>
          </w:tcPr>
          <w:p w14:paraId="480CF958" w14:textId="77777777" w:rsidR="00973D70" w:rsidRPr="007244D9" w:rsidRDefault="00973D70" w:rsidP="008577D3">
            <w:r w:rsidRPr="007244D9">
              <w:t>Low intensity vs moderate intensity vs control:</w:t>
            </w:r>
          </w:p>
          <w:p w14:paraId="34C66FAC" w14:textId="77777777" w:rsidR="00973D70" w:rsidRPr="007244D9" w:rsidRDefault="00973D70" w:rsidP="00D21E9D">
            <w:pPr>
              <w:pStyle w:val="bullet"/>
            </w:pPr>
            <w:r w:rsidRPr="007244D9">
              <w:t>Gestational weight gain: 15.3</w:t>
            </w:r>
            <w:r w:rsidRPr="007244D9">
              <w:rPr>
                <w:rFonts w:ascii="Times" w:hAnsi="Times"/>
              </w:rPr>
              <w:t>±</w:t>
            </w:r>
            <w:r w:rsidRPr="007244D9">
              <w:t>2.9 vs 14.9</w:t>
            </w:r>
            <w:r w:rsidRPr="007244D9">
              <w:rPr>
                <w:rFonts w:ascii="Times" w:hAnsi="Times"/>
              </w:rPr>
              <w:t>±</w:t>
            </w:r>
            <w:r w:rsidRPr="007244D9">
              <w:t>3.8 vs 18.3</w:t>
            </w:r>
            <w:r w:rsidRPr="007244D9">
              <w:rPr>
                <w:rFonts w:ascii="Times" w:hAnsi="Times"/>
              </w:rPr>
              <w:t>±</w:t>
            </w:r>
            <w:r w:rsidRPr="007244D9">
              <w:t>5.3 kg</w:t>
            </w:r>
          </w:p>
          <w:p w14:paraId="3BB6F6FF" w14:textId="77777777" w:rsidR="00973D70" w:rsidRPr="007244D9" w:rsidRDefault="00973D70" w:rsidP="00D21E9D">
            <w:pPr>
              <w:pStyle w:val="bullet"/>
            </w:pPr>
            <w:r w:rsidRPr="007244D9">
              <w:t>Weight gain exceeding IOM guidelines: 8/23 vs 8/26 vs 24/45</w:t>
            </w:r>
          </w:p>
          <w:p w14:paraId="752E627C" w14:textId="77777777" w:rsidR="00973D70" w:rsidRPr="007244D9" w:rsidRDefault="00973D70" w:rsidP="00D21E9D">
            <w:pPr>
              <w:pStyle w:val="bullet"/>
            </w:pPr>
            <w:r w:rsidRPr="007244D9">
              <w:t>Weight retention at 2 months postpartum: 5.4±3.9 vs 4.6±3.3 vs 7.2±3.8</w:t>
            </w:r>
          </w:p>
          <w:p w14:paraId="0F8524B0" w14:textId="77777777" w:rsidR="00973D70" w:rsidRPr="007244D9" w:rsidRDefault="00973D70" w:rsidP="00D21E9D"/>
        </w:tc>
      </w:tr>
      <w:tr w:rsidR="00973D70" w:rsidRPr="00D00A59" w14:paraId="5FFE3DD9" w14:textId="77777777" w:rsidTr="0030223E">
        <w:trPr>
          <w:cantSplit/>
        </w:trPr>
        <w:tc>
          <w:tcPr>
            <w:tcW w:w="1417" w:type="dxa"/>
          </w:tcPr>
          <w:p w14:paraId="1D465349" w14:textId="2F09E3E6" w:rsidR="00973D70" w:rsidRPr="00D00A59" w:rsidRDefault="00973D70" w:rsidP="00654EEB">
            <w:r w:rsidRPr="00D00A59">
              <w:rPr>
                <w:noProof/>
              </w:rPr>
              <w:t>Sagedal et al 2017a;</w:t>
            </w:r>
            <w:r w:rsidRPr="00D00A59">
              <w:rPr>
                <w:noProof/>
              </w:rPr>
              <w:fldChar w:fldCharType="begin">
                <w:fldData xml:space="preserve">PEVuZE5vdGU+PENpdGU+PEF1dGhvcj5TYWdlZGFsPC9BdXRob3I+PFllYXI+MjAxNzwvWWVhcj48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=
</w:fldData>
              </w:fldChar>
            </w:r>
            <w:r w:rsidR="002747EA">
              <w:rPr>
                <w:noProof/>
              </w:rPr>
              <w:instrText xml:space="preserve"> ADDIN EN.CITE </w:instrText>
            </w:r>
            <w:r w:rsidR="002747EA">
              <w:rPr>
                <w:noProof/>
              </w:rPr>
              <w:fldChar w:fldCharType="begin">
                <w:fldData xml:space="preserve">PEVuZE5vdGU+PENpdGU+PEF1dGhvcj5TYWdlZGFsPC9BdXRob3I+PFllYXI+MjAxNzwvWWVhcj48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=
</w:fldData>
              </w:fldChar>
            </w:r>
            <w:r w:rsidR="002747EA">
              <w:rPr>
                <w:noProof/>
              </w:rPr>
              <w:instrText xml:space="preserve"> ADDIN EN.CITE.DATA </w:instrText>
            </w:r>
            <w:r w:rsidR="002747EA">
              <w:rPr>
                <w:noProof/>
              </w:rPr>
            </w:r>
            <w:r w:rsidR="002747EA">
              <w:rPr>
                <w:noProof/>
              </w:rPr>
              <w:fldChar w:fldCharType="end"/>
            </w:r>
            <w:r w:rsidRPr="00D00A59">
              <w:rPr>
                <w:noProof/>
              </w:rPr>
            </w:r>
            <w:r w:rsidRPr="00D00A59">
              <w:rPr>
                <w:noProof/>
              </w:rPr>
              <w:fldChar w:fldCharType="separate"/>
            </w:r>
            <w:r w:rsidR="002747EA" w:rsidRPr="002747EA">
              <w:rPr>
                <w:noProof/>
                <w:vertAlign w:val="superscript"/>
              </w:rPr>
              <w:t>487</w:t>
            </w:r>
            <w:r w:rsidRPr="00D00A59">
              <w:rPr>
                <w:noProof/>
              </w:rPr>
              <w:fldChar w:fldCharType="end"/>
            </w:r>
            <w:r w:rsidRPr="00D00A59">
              <w:rPr>
                <w:noProof/>
              </w:rPr>
              <w:t xml:space="preserve"> Sagedal et al 2017b;</w:t>
            </w:r>
            <w:r w:rsidRPr="00D00A59">
              <w:rPr>
                <w:noProof/>
              </w:rPr>
              <w:fldChar w:fldCharType="begin"/>
            </w:r>
            <w:r w:rsidR="002747EA">
              <w:rPr>
                <w:noProof/>
              </w:rPr>
              <w:instrText xml:space="preserve"> ADDIN EN.CITE &lt;EndNote&gt;&lt;Cite&gt;&lt;Author&gt;Sagedal&lt;/Author&gt;&lt;Year&gt;2017&lt;/Year&gt;&lt;RecNum&gt;1091&lt;/RecNum&gt;&lt;DisplayText&gt;&lt;style face="superscript" font="Trebuchet MS" size="9"&gt;557&lt;/style&gt;&lt;/DisplayText&gt;&lt;record&gt;&lt;rec-number&gt;1091&lt;/rec-number&gt;&lt;foreign-keys&gt;&lt;key app="EN" db-id="exvasrfx2dtraoesasxp2szsxa2df502592x" timestamp="1552946534"&gt;1091&lt;/key&gt;&lt;key app="ENWeb" db-id=""&gt;0&lt;/key&gt;&lt;/foreign-keys&gt;&lt;ref-type name="Journal Article"&gt;17&lt;/ref-type&gt;&lt;contributors&gt;&lt;authors&gt;&lt;author&gt;Sagedal, L. R.&lt;/author&gt;&lt;author&gt;Sanda, B.&lt;/author&gt;&lt;author&gt;Øverby, N. C.&lt;/author&gt;&lt;author&gt;Bere, E.&lt;/author&gt;&lt;author&gt;Torstveit, M. K.&lt;/author&gt;&lt;author&gt;Lohne-Seiler, H.&lt;/author&gt;&lt;author&gt;Hillesund, E. R.&lt;/author&gt;&lt;author&gt;Pripp, A. H.&lt;/author&gt;&lt;author&gt;Henriksen, T.&lt;/author&gt;&lt;author&gt;Vistad, I.&lt;/author&gt;&lt;/authors&gt;&lt;/contributors&gt;&lt;titles&gt;&lt;title&gt;The effect of prenatal lifestyle intervention on weight retention 12 months postpartum: results of the Norwegian Fit for Delivery randomised controlled trial&lt;/title&gt;&lt;secondary-title&gt;BJOG: An International Journal of Obstetrics &amp;amp; Gynaecology&lt;/secondary-title&gt;&lt;/titles&gt;&lt;periodical&gt;&lt;full-title&gt;BJOG: An International Journal of Obstetrics &amp;amp; Gynaecology&lt;/full-title&gt;&lt;/periodical&gt;&lt;pages&gt;111-121&lt;/pages&gt;&lt;volume&gt;124&lt;/volume&gt;&lt;number&gt;1&lt;/number&gt;&lt;section&gt;111&lt;/section&gt;&lt;dates&gt;&lt;year&gt;2017&lt;/year&gt;&lt;/dates&gt;&lt;isbn&gt;14700328&lt;/isbn&gt;&lt;urls&gt;&lt;/urls&gt;&lt;electronic-resource-num&gt;10.1111/1471-0528.13863&lt;/electronic-resource-num&gt;&lt;/record&gt;&lt;/Cite&gt;&lt;/EndNote&gt;</w:instrText>
            </w:r>
            <w:r w:rsidRPr="00D00A59">
              <w:rPr>
                <w:noProof/>
              </w:rPr>
              <w:fldChar w:fldCharType="separate"/>
            </w:r>
            <w:r w:rsidR="002747EA" w:rsidRPr="002747EA">
              <w:rPr>
                <w:noProof/>
                <w:vertAlign w:val="superscript"/>
              </w:rPr>
              <w:t>557</w:t>
            </w:r>
            <w:r w:rsidRPr="00D00A59">
              <w:rPr>
                <w:noProof/>
              </w:rPr>
              <w:fldChar w:fldCharType="end"/>
            </w:r>
            <w:r w:rsidRPr="00D00A59">
              <w:rPr>
                <w:noProof/>
              </w:rPr>
              <w:t xml:space="preserve"> </w:t>
            </w:r>
          </w:p>
          <w:p w14:paraId="2DF5CF0C" w14:textId="77777777" w:rsidR="00973D70" w:rsidRPr="00D00A59" w:rsidRDefault="00973D70" w:rsidP="00A62770">
            <w:pPr>
              <w:rPr>
                <w:szCs w:val="18"/>
              </w:rPr>
            </w:pPr>
            <w:r w:rsidRPr="00D00A59">
              <w:rPr>
                <w:szCs w:val="18"/>
              </w:rPr>
              <w:t>Fit for Delivery</w:t>
            </w:r>
          </w:p>
          <w:p w14:paraId="4A14BA54" w14:textId="77777777" w:rsidR="00973D70" w:rsidRPr="00D00A59" w:rsidRDefault="00973D70" w:rsidP="00A62770">
            <w:pPr>
              <w:rPr>
                <w:szCs w:val="18"/>
              </w:rPr>
            </w:pPr>
            <w:r w:rsidRPr="00D00A59">
              <w:rPr>
                <w:szCs w:val="18"/>
              </w:rPr>
              <w:t>Norway</w:t>
            </w:r>
          </w:p>
        </w:tc>
        <w:tc>
          <w:tcPr>
            <w:tcW w:w="1562" w:type="dxa"/>
          </w:tcPr>
          <w:p w14:paraId="183D007C" w14:textId="77777777" w:rsidR="00973D70" w:rsidRPr="00D00A59" w:rsidRDefault="00973D70" w:rsidP="00A75579">
            <w:pPr>
              <w:rPr>
                <w:szCs w:val="18"/>
              </w:rPr>
            </w:pPr>
            <w:r w:rsidRPr="00D00A59">
              <w:rPr>
                <w:szCs w:val="18"/>
              </w:rPr>
              <w:t>Intervention 296</w:t>
            </w:r>
          </w:p>
          <w:p w14:paraId="774851F6" w14:textId="77777777" w:rsidR="00973D70" w:rsidRPr="00D00A59" w:rsidRDefault="00973D70" w:rsidP="00A75579">
            <w:pPr>
              <w:rPr>
                <w:szCs w:val="18"/>
              </w:rPr>
            </w:pPr>
            <w:r w:rsidRPr="00D00A59">
              <w:rPr>
                <w:szCs w:val="18"/>
              </w:rPr>
              <w:t>Control 295</w:t>
            </w:r>
          </w:p>
        </w:tc>
        <w:tc>
          <w:tcPr>
            <w:tcW w:w="5393" w:type="dxa"/>
          </w:tcPr>
          <w:p w14:paraId="2C7D3E0F" w14:textId="77777777" w:rsidR="00973D70" w:rsidRPr="00D00A59" w:rsidRDefault="00973D70" w:rsidP="00A75579">
            <w:pPr>
              <w:rPr>
                <w:szCs w:val="18"/>
              </w:rPr>
            </w:pPr>
            <w:r w:rsidRPr="00D00A59">
              <w:rPr>
                <w:b/>
                <w:szCs w:val="18"/>
              </w:rPr>
              <w:t>Aim</w:t>
            </w:r>
            <w:r w:rsidRPr="00D00A59">
              <w:rPr>
                <w:szCs w:val="18"/>
              </w:rPr>
              <w:t>: To examine whether a lifestyle intervention in pregnancy limits gestational weight gain (GWG) and provides measurable health benefits for mother and newborn.</w:t>
            </w:r>
          </w:p>
          <w:p w14:paraId="5BC28A4F" w14:textId="77777777" w:rsidR="00973D70" w:rsidRPr="00D00A59" w:rsidRDefault="00973D70" w:rsidP="00A75579">
            <w:pPr>
              <w:rPr>
                <w:szCs w:val="18"/>
              </w:rPr>
            </w:pPr>
            <w:r w:rsidRPr="00D00A59">
              <w:rPr>
                <w:b/>
                <w:szCs w:val="18"/>
              </w:rPr>
              <w:t>Population</w:t>
            </w:r>
            <w:r w:rsidRPr="00D00A59">
              <w:rPr>
                <w:szCs w:val="18"/>
              </w:rPr>
              <w:t>: Pregnant women who were nulliparous, with a singleton pregnancy at ≤20 weeks of gestation, had a pre-pregnancy body mass index (BMI) of ≥19 kg/m</w:t>
            </w:r>
            <w:r w:rsidRPr="00D00A59">
              <w:rPr>
                <w:rFonts w:eastAsiaTheme="majorEastAsia"/>
                <w:szCs w:val="18"/>
                <w:vertAlign w:val="superscript"/>
              </w:rPr>
              <w:t>2</w:t>
            </w:r>
            <w:r w:rsidRPr="00D00A59">
              <w:rPr>
                <w:szCs w:val="18"/>
              </w:rPr>
              <w:t>.</w:t>
            </w:r>
          </w:p>
          <w:p w14:paraId="5140CFC4" w14:textId="77777777" w:rsidR="00973D70" w:rsidRPr="00D00A59" w:rsidRDefault="00973D70" w:rsidP="00654EEB">
            <w:r w:rsidRPr="00D00A59">
              <w:rPr>
                <w:b/>
              </w:rPr>
              <w:t>Intervention</w:t>
            </w:r>
            <w:r w:rsidRPr="00D00A59">
              <w:t>: Dietary counselling was performed by telephone, with an initial consultation and then a follow-up 4</w:t>
            </w:r>
            <w:r w:rsidRPr="00D00A59">
              <w:rPr>
                <w:rFonts w:ascii="Helvetica" w:eastAsiaTheme="majorEastAsia" w:hAnsi="Helvetica"/>
              </w:rPr>
              <w:t>–</w:t>
            </w:r>
            <w:r w:rsidRPr="00D00A59">
              <w:t xml:space="preserve">6 weeks later, each of approximately 20 minutes. Counsellors were either experienced clinical dieticians or graduate students in public health. </w:t>
            </w:r>
          </w:p>
          <w:p w14:paraId="3E6F6E97" w14:textId="77777777" w:rsidR="00973D70" w:rsidRPr="00D00A59" w:rsidRDefault="00973D70" w:rsidP="00654EEB">
            <w:r w:rsidRPr="00D00A59">
              <w:rPr>
                <w:shd w:val="clear" w:color="auto" w:fill="FFFFFF"/>
              </w:rPr>
              <w:t>Nutritional advice was based on recommendations from the Norwegian Directorate for Health with specific attention given to intake of fruits and vegetables, drinking water instead of drinks containing energy, regular meal patterns, and limiting consumption of snack foods and foods/drinks containing added sugar.</w:t>
            </w:r>
          </w:p>
          <w:p w14:paraId="53F26F45" w14:textId="77777777" w:rsidR="00973D70" w:rsidRPr="00D00A59" w:rsidRDefault="00973D70" w:rsidP="00A75579">
            <w:pPr>
              <w:rPr>
                <w:szCs w:val="18"/>
              </w:rPr>
            </w:pPr>
            <w:r w:rsidRPr="00D00A59">
              <w:rPr>
                <w:szCs w:val="18"/>
              </w:rPr>
              <w:t>The physical activity component consisted of access to twice-weekly exercise classes at a local gym, all following the same pattern: 10 minutes of warm-up, 40 minutes of strength training and cardiovascular exercise at moderate intensity (using aerobics, calisthenics, and weight training), and 10 minutes of stretching. The intensity of the exercise was self-monitored using Borg’s scale with a target of 12-14. Classes were led by physical therapists or students in sports science.</w:t>
            </w:r>
          </w:p>
        </w:tc>
        <w:tc>
          <w:tcPr>
            <w:tcW w:w="5664" w:type="dxa"/>
          </w:tcPr>
          <w:p w14:paraId="16A390CC" w14:textId="77777777" w:rsidR="00973D70" w:rsidRPr="00D00A59" w:rsidRDefault="00973D70" w:rsidP="00A75579">
            <w:pPr>
              <w:rPr>
                <w:szCs w:val="18"/>
              </w:rPr>
            </w:pPr>
            <w:r w:rsidRPr="00D00A59">
              <w:rPr>
                <w:szCs w:val="18"/>
              </w:rPr>
              <w:t>Intervention vs control:</w:t>
            </w:r>
          </w:p>
          <w:p w14:paraId="1BF696B6" w14:textId="77777777" w:rsidR="00973D70" w:rsidRPr="00D00A59" w:rsidRDefault="00973D70" w:rsidP="00A75579">
            <w:pPr>
              <w:pStyle w:val="bullet"/>
              <w:rPr>
                <w:szCs w:val="18"/>
              </w:rPr>
            </w:pPr>
            <w:r w:rsidRPr="00D00A59">
              <w:rPr>
                <w:szCs w:val="18"/>
              </w:rPr>
              <w:t>Gestational weight gain: 14.4±6.2 (n=267) vs 15.8±5.7 (n=266)</w:t>
            </w:r>
          </w:p>
          <w:p w14:paraId="5E008B39" w14:textId="77777777" w:rsidR="00973D70" w:rsidRPr="00D00A59" w:rsidRDefault="00973D70" w:rsidP="00A75579">
            <w:pPr>
              <w:pStyle w:val="bullet"/>
              <w:rPr>
                <w:szCs w:val="18"/>
              </w:rPr>
            </w:pPr>
            <w:r w:rsidRPr="00D00A59">
              <w:rPr>
                <w:szCs w:val="18"/>
              </w:rPr>
              <w:t>Excess gestational weight gain: 111/267 vs 133/266</w:t>
            </w:r>
          </w:p>
          <w:p w14:paraId="55E9F202" w14:textId="77777777" w:rsidR="00973D70" w:rsidRPr="00D00A59" w:rsidRDefault="00973D70" w:rsidP="00A75579">
            <w:pPr>
              <w:pStyle w:val="bullet"/>
              <w:rPr>
                <w:szCs w:val="18"/>
              </w:rPr>
            </w:pPr>
            <w:r w:rsidRPr="00D00A59">
              <w:rPr>
                <w:szCs w:val="18"/>
              </w:rPr>
              <w:t>Gestational diabetes: 32/275 vs 25/272</w:t>
            </w:r>
          </w:p>
          <w:p w14:paraId="0AF60A93" w14:textId="77777777" w:rsidR="00973D70" w:rsidRPr="00D00A59" w:rsidRDefault="00973D70" w:rsidP="00A75579">
            <w:pPr>
              <w:pStyle w:val="bullet"/>
              <w:rPr>
                <w:szCs w:val="18"/>
              </w:rPr>
            </w:pPr>
            <w:r w:rsidRPr="00D00A59">
              <w:rPr>
                <w:szCs w:val="18"/>
              </w:rPr>
              <w:t>Pre-eclampsia: 10/293 vs 28/154</w:t>
            </w:r>
          </w:p>
          <w:p w14:paraId="1C0066B2" w14:textId="77777777" w:rsidR="00973D70" w:rsidRPr="00D00A59" w:rsidRDefault="00973D70" w:rsidP="00A75579">
            <w:pPr>
              <w:pStyle w:val="bullet"/>
              <w:rPr>
                <w:szCs w:val="18"/>
              </w:rPr>
            </w:pPr>
            <w:r w:rsidRPr="00D00A59">
              <w:rPr>
                <w:szCs w:val="18"/>
              </w:rPr>
              <w:t>Caesarean section: 38/296 vs 36/295</w:t>
            </w:r>
          </w:p>
          <w:p w14:paraId="56708478" w14:textId="77777777" w:rsidR="00973D70" w:rsidRPr="00D00A59" w:rsidRDefault="00973D70" w:rsidP="00A75579">
            <w:pPr>
              <w:pStyle w:val="bullet"/>
              <w:rPr>
                <w:szCs w:val="18"/>
              </w:rPr>
            </w:pPr>
            <w:r w:rsidRPr="00D00A59">
              <w:rPr>
                <w:szCs w:val="18"/>
              </w:rPr>
              <w:t>Preterm birth: 17/296 vs 17/295</w:t>
            </w:r>
          </w:p>
          <w:p w14:paraId="3596C636" w14:textId="77777777" w:rsidR="00973D70" w:rsidRPr="00D00A59" w:rsidRDefault="00973D70" w:rsidP="00A75579">
            <w:pPr>
              <w:pStyle w:val="bullet"/>
              <w:rPr>
                <w:szCs w:val="18"/>
              </w:rPr>
            </w:pPr>
            <w:r w:rsidRPr="00D00A59">
              <w:rPr>
                <w:szCs w:val="18"/>
              </w:rPr>
              <w:t>Macrosomia (&gt;4000 g): 33/279 vs 39/278</w:t>
            </w:r>
          </w:p>
          <w:p w14:paraId="743EDE8E" w14:textId="77777777" w:rsidR="00973D70" w:rsidRPr="00D00A59" w:rsidRDefault="00973D70" w:rsidP="00A75579">
            <w:pPr>
              <w:pStyle w:val="bullet"/>
              <w:rPr>
                <w:szCs w:val="18"/>
              </w:rPr>
            </w:pPr>
            <w:r w:rsidRPr="00D00A59">
              <w:rPr>
                <w:szCs w:val="18"/>
              </w:rPr>
              <w:t>Macrosomia (&gt;4500 g): 2/279 vs 5/278</w:t>
            </w:r>
          </w:p>
          <w:p w14:paraId="2AECDEBB" w14:textId="77777777" w:rsidR="00973D70" w:rsidRPr="00D00A59" w:rsidRDefault="00973D70" w:rsidP="00A75579">
            <w:pPr>
              <w:pStyle w:val="bullet"/>
              <w:rPr>
                <w:szCs w:val="18"/>
              </w:rPr>
            </w:pPr>
            <w:r w:rsidRPr="00D00A59">
              <w:rPr>
                <w:szCs w:val="18"/>
              </w:rPr>
              <w:t>Small for gestational age: 31/296 vs 27/295</w:t>
            </w:r>
          </w:p>
          <w:p w14:paraId="5C296A33" w14:textId="77777777" w:rsidR="00973D70" w:rsidRPr="00D00A59" w:rsidRDefault="00973D70" w:rsidP="00A75579">
            <w:pPr>
              <w:pStyle w:val="bullet"/>
              <w:rPr>
                <w:szCs w:val="18"/>
              </w:rPr>
            </w:pPr>
            <w:r w:rsidRPr="00D00A59">
              <w:rPr>
                <w:szCs w:val="18"/>
              </w:rPr>
              <w:t>Large for gestational age: 7/296 vs 11/295</w:t>
            </w:r>
          </w:p>
          <w:p w14:paraId="3BDBFE32" w14:textId="77777777" w:rsidR="00973D70" w:rsidRPr="00D00A59" w:rsidRDefault="00973D70" w:rsidP="00A75579">
            <w:pPr>
              <w:pStyle w:val="bullet"/>
              <w:rPr>
                <w:szCs w:val="18"/>
              </w:rPr>
            </w:pPr>
            <w:r w:rsidRPr="00D00A59">
              <w:rPr>
                <w:szCs w:val="18"/>
              </w:rPr>
              <w:t>Postnatal weight retention: 0.66±5.48 (n=203) vs 1.42±4.96 (n=188)</w:t>
            </w:r>
          </w:p>
          <w:p w14:paraId="01B38B93" w14:textId="77777777" w:rsidR="00973D70" w:rsidRPr="00D00A59" w:rsidRDefault="00973D70" w:rsidP="00A75579">
            <w:pPr>
              <w:pStyle w:val="bullet"/>
              <w:rPr>
                <w:szCs w:val="18"/>
              </w:rPr>
            </w:pPr>
            <w:r w:rsidRPr="00D00A59">
              <w:rPr>
                <w:szCs w:val="18"/>
              </w:rPr>
              <w:t>Apgar score &gt;7 at 5 minutes: 1/296 vs 6/295</w:t>
            </w:r>
          </w:p>
        </w:tc>
      </w:tr>
      <w:tr w:rsidR="00973D70" w:rsidRPr="00D00A59" w14:paraId="2F168AFA" w14:textId="77777777" w:rsidTr="0030223E">
        <w:trPr>
          <w:cantSplit/>
        </w:trPr>
        <w:tc>
          <w:tcPr>
            <w:tcW w:w="1417" w:type="dxa"/>
          </w:tcPr>
          <w:p w14:paraId="3797978F" w14:textId="1F8BB7A1" w:rsidR="00973D70" w:rsidRPr="00D00A59" w:rsidRDefault="00973D70" w:rsidP="00654EEB">
            <w:r w:rsidRPr="00654EEB">
              <w:t>Simmons et al 2017</w:t>
            </w:r>
            <w:r w:rsidRPr="00D00A59">
              <w:fldChar w:fldCharType="begin">
                <w:fldData xml:space="preserve">PEVuZE5vdGU+PENpdGU+PEF1dGhvcj5TaW1tb25zPC9BdXRob3I+PFllYXI+MjAxNzwvWWVhcj48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</w:fldData>
              </w:fldChar>
            </w:r>
            <w:r w:rsidR="002747EA">
              <w:instrText xml:space="preserve"> ADDIN EN.CITE </w:instrText>
            </w:r>
            <w:r w:rsidR="002747EA">
              <w:fldChar w:fldCharType="begin">
                <w:fldData xml:space="preserve">PEVuZE5vdGU+PENpdGU+PEF1dGhvcj5TaW1tb25zPC9BdXRob3I+PFllYXI+MjAxNzwvWWVhcj48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</w:fldData>
              </w:fldChar>
            </w:r>
            <w:r w:rsidR="002747EA">
              <w:instrText xml:space="preserve"> ADDIN EN.CITE.DATA </w:instrText>
            </w:r>
            <w:r w:rsidR="002747EA">
              <w:fldChar w:fldCharType="end"/>
            </w:r>
            <w:r w:rsidRPr="00D00A59">
              <w:fldChar w:fldCharType="separate"/>
            </w:r>
            <w:r w:rsidR="002747EA" w:rsidRPr="002747EA">
              <w:rPr>
                <w:noProof/>
                <w:vertAlign w:val="superscript"/>
              </w:rPr>
              <w:t>402</w:t>
            </w:r>
            <w:r w:rsidRPr="00D00A59">
              <w:fldChar w:fldCharType="end"/>
            </w:r>
          </w:p>
          <w:p w14:paraId="4D9E1EBE" w14:textId="77777777" w:rsidR="00973D70" w:rsidRPr="00D00A59" w:rsidRDefault="00973D70" w:rsidP="00A62770">
            <w:pPr>
              <w:rPr>
                <w:szCs w:val="18"/>
              </w:rPr>
            </w:pPr>
            <w:r w:rsidRPr="00D00A59">
              <w:rPr>
                <w:szCs w:val="18"/>
              </w:rPr>
              <w:t>DALI</w:t>
            </w:r>
          </w:p>
          <w:p w14:paraId="460E380A" w14:textId="77777777" w:rsidR="00973D70" w:rsidRPr="00D00A59" w:rsidRDefault="00973D70" w:rsidP="00A62770">
            <w:pPr>
              <w:rPr>
                <w:szCs w:val="18"/>
              </w:rPr>
            </w:pPr>
            <w:r w:rsidRPr="00D00A59">
              <w:rPr>
                <w:szCs w:val="18"/>
              </w:rPr>
              <w:t>United Kingdom, Ireland, Netherlands, Austria, Poland, Italy, Spain, Denmark and Belgium</w:t>
            </w:r>
          </w:p>
        </w:tc>
        <w:tc>
          <w:tcPr>
            <w:tcW w:w="1562" w:type="dxa"/>
          </w:tcPr>
          <w:p w14:paraId="2A88A962" w14:textId="77777777" w:rsidR="00973D70" w:rsidRPr="00D00A59" w:rsidRDefault="00973D70" w:rsidP="00A75579">
            <w:pPr>
              <w:rPr>
                <w:szCs w:val="18"/>
              </w:rPr>
            </w:pPr>
            <w:r w:rsidRPr="00D00A59">
              <w:rPr>
                <w:szCs w:val="18"/>
              </w:rPr>
              <w:t>Intervention 108</w:t>
            </w:r>
          </w:p>
          <w:p w14:paraId="57D6CE98" w14:textId="77777777" w:rsidR="00973D70" w:rsidRPr="00D00A59" w:rsidRDefault="00973D70" w:rsidP="00A75579">
            <w:pPr>
              <w:rPr>
                <w:szCs w:val="18"/>
              </w:rPr>
            </w:pPr>
            <w:r w:rsidRPr="00D00A59">
              <w:rPr>
                <w:szCs w:val="18"/>
              </w:rPr>
              <w:t>Control 105</w:t>
            </w:r>
          </w:p>
          <w:p w14:paraId="66C08DAF" w14:textId="77777777" w:rsidR="00973D70" w:rsidRPr="00D00A59" w:rsidRDefault="00973D70" w:rsidP="00A75579">
            <w:pPr>
              <w:rPr>
                <w:szCs w:val="18"/>
              </w:rPr>
            </w:pPr>
            <w:r w:rsidRPr="00D00A59">
              <w:rPr>
                <w:szCs w:val="18"/>
              </w:rPr>
              <w:t>4-armed; control group divided by three</w:t>
            </w:r>
          </w:p>
        </w:tc>
        <w:tc>
          <w:tcPr>
            <w:tcW w:w="5393" w:type="dxa"/>
          </w:tcPr>
          <w:p w14:paraId="04086512" w14:textId="43FD830E" w:rsidR="00973D70" w:rsidRPr="00D00A59" w:rsidRDefault="00973D70" w:rsidP="00A75579">
            <w:pPr>
              <w:rPr>
                <w:szCs w:val="18"/>
              </w:rPr>
            </w:pPr>
            <w:r w:rsidRPr="00D00A59">
              <w:rPr>
                <w:b/>
                <w:szCs w:val="18"/>
              </w:rPr>
              <w:t xml:space="preserve">Aim: </w:t>
            </w:r>
            <w:r w:rsidR="00654EEB">
              <w:rPr>
                <w:szCs w:val="18"/>
              </w:rPr>
              <w:t>T</w:t>
            </w:r>
            <w:r w:rsidRPr="00D00A59">
              <w:rPr>
                <w:szCs w:val="18"/>
              </w:rPr>
              <w:t>o compare the effectiveness of 3 lifestyle interventions [healthy eating (HE), physical activity (PA), and both HE and PA (HE+PA)] with usual care (UC) in reducing GDM risk.</w:t>
            </w:r>
          </w:p>
          <w:p w14:paraId="511A05A1" w14:textId="3C253562" w:rsidR="00973D70" w:rsidRPr="00D00A59" w:rsidRDefault="00973D70" w:rsidP="00A75579">
            <w:pPr>
              <w:rPr>
                <w:rFonts w:ascii="Times" w:hAnsi="Times"/>
                <w:szCs w:val="18"/>
              </w:rPr>
            </w:pPr>
            <w:r w:rsidRPr="00D00A59">
              <w:rPr>
                <w:b/>
                <w:szCs w:val="18"/>
              </w:rPr>
              <w:t>Population</w:t>
            </w:r>
            <w:r w:rsidR="00654EEB">
              <w:rPr>
                <w:szCs w:val="18"/>
              </w:rPr>
              <w:t>: P</w:t>
            </w:r>
            <w:r w:rsidRPr="00D00A59">
              <w:rPr>
                <w:szCs w:val="18"/>
              </w:rPr>
              <w:t xml:space="preserve">regnant women at with a body mass index (BMI) </w:t>
            </w:r>
            <w:r w:rsidRPr="00D00A59">
              <w:rPr>
                <w:rFonts w:ascii="Helvetica" w:hAnsi="Helvetica"/>
                <w:szCs w:val="18"/>
              </w:rPr>
              <w:t xml:space="preserve">of ≥29 kg/m, </w:t>
            </w:r>
            <w:r w:rsidRPr="00D00A59">
              <w:rPr>
                <w:szCs w:val="18"/>
              </w:rPr>
              <w:t>≤</w:t>
            </w:r>
            <w:r w:rsidRPr="00D00A59">
              <w:rPr>
                <w:rFonts w:ascii="Times" w:hAnsi="Times"/>
                <w:szCs w:val="18"/>
              </w:rPr>
              <w:t xml:space="preserve">19±6 </w:t>
            </w:r>
            <w:r w:rsidRPr="00D00A59">
              <w:rPr>
                <w:szCs w:val="18"/>
              </w:rPr>
              <w:t>and aged ≥18 years</w:t>
            </w:r>
            <w:r w:rsidRPr="00D00A59">
              <w:rPr>
                <w:rFonts w:ascii="Times" w:hAnsi="Times"/>
                <w:szCs w:val="18"/>
              </w:rPr>
              <w:t xml:space="preserve"> </w:t>
            </w:r>
            <w:r w:rsidRPr="00D00A59">
              <w:rPr>
                <w:rFonts w:ascii="Helvetica" w:hAnsi="Helvetica"/>
                <w:szCs w:val="18"/>
              </w:rPr>
              <w:t>and without GDM using the International Association of Diabetes and Pregnancy</w:t>
            </w:r>
            <w:r w:rsidRPr="00D00A59">
              <w:rPr>
                <w:szCs w:val="18"/>
              </w:rPr>
              <w:t xml:space="preserve"> </w:t>
            </w:r>
            <w:r w:rsidRPr="00D00A59">
              <w:rPr>
                <w:rFonts w:ascii="Helvetica" w:hAnsi="Helvetica"/>
                <w:szCs w:val="18"/>
              </w:rPr>
              <w:t>Study Group criteria.</w:t>
            </w:r>
          </w:p>
          <w:p w14:paraId="6E56E420" w14:textId="77777777" w:rsidR="00973D70" w:rsidRPr="00D00A59" w:rsidRDefault="00973D70" w:rsidP="00654EEB">
            <w:r w:rsidRPr="00D00A59">
              <w:rPr>
                <w:b/>
              </w:rPr>
              <w:t>Intervention</w:t>
            </w:r>
            <w:r w:rsidRPr="00D00A59">
              <w:t xml:space="preserve">: The dietary component promoted lower simple and complex carbohydrate, lower fat, higher fibre, higher protein diet, including a focus on portion size and, therefore, a more limited intake of total calories. </w:t>
            </w:r>
          </w:p>
          <w:p w14:paraId="167A9C62" w14:textId="6F9983EE" w:rsidR="00973D70" w:rsidRPr="00D00A59" w:rsidRDefault="00973D70" w:rsidP="00654EEB">
            <w:r w:rsidRPr="00D00A59">
              <w:t xml:space="preserve">The PA component promoted both aerobic and resistance physical activity. Women received five face-to-face coaching sessions of approximately 30–45 minutes, #4 telephone calls of #20 minutes or contacts using electronic mail. </w:t>
            </w:r>
          </w:p>
          <w:p w14:paraId="78CE1FB5" w14:textId="77777777" w:rsidR="00973D70" w:rsidRPr="00D00A59" w:rsidRDefault="00973D70" w:rsidP="00654EEB">
            <w:pPr>
              <w:rPr>
                <w:b/>
              </w:rPr>
            </w:pPr>
            <w:r w:rsidRPr="00D00A59">
              <w:t xml:space="preserve">The intervention recommended a limitation in GWG to 5 kg. The messages were supported by a </w:t>
            </w:r>
            <w:r w:rsidRPr="00D00A59">
              <w:rPr>
                <w:rStyle w:val="s1"/>
                <w:rFonts w:eastAsiaTheme="majorEastAsia"/>
                <w:sz w:val="18"/>
                <w:szCs w:val="18"/>
              </w:rPr>
              <w:t>“</w:t>
            </w:r>
            <w:r w:rsidRPr="00D00A59">
              <w:t>toolkit</w:t>
            </w:r>
            <w:r w:rsidRPr="00D00A59">
              <w:rPr>
                <w:rStyle w:val="s1"/>
                <w:rFonts w:eastAsiaTheme="majorEastAsia"/>
                <w:sz w:val="18"/>
                <w:szCs w:val="18"/>
              </w:rPr>
              <w:t xml:space="preserve">” </w:t>
            </w:r>
            <w:r w:rsidRPr="00D00A59">
              <w:t xml:space="preserve">for each participant, including the participant handbook, educational materials based on the American College of Obstetricians and Gynecologists guidelines, pedometers and flexible elastic Dyna-Bands. The message delivery was built on the principles of patient empowerment and cognitive behavioural techniques inspired by motivational interviewing. The number of contacts and time taken included 5 face-to-face sessions of approximately 30 to 45 minutes duration, and </w:t>
            </w:r>
            <w:r w:rsidRPr="00D00A59">
              <w:rPr>
                <w:rStyle w:val="s1"/>
                <w:rFonts w:eastAsiaTheme="majorEastAsia"/>
                <w:sz w:val="18"/>
                <w:szCs w:val="18"/>
              </w:rPr>
              <w:t>#</w:t>
            </w:r>
            <w:r w:rsidRPr="00D00A59">
              <w:t xml:space="preserve">4 telephone calls of </w:t>
            </w:r>
            <w:r w:rsidRPr="00D00A59">
              <w:rPr>
                <w:rStyle w:val="s1"/>
                <w:rFonts w:eastAsiaTheme="majorEastAsia"/>
                <w:sz w:val="18"/>
                <w:szCs w:val="18"/>
              </w:rPr>
              <w:t>#</w:t>
            </w:r>
            <w:r w:rsidRPr="00D00A59">
              <w:t xml:space="preserve">20 minutes or contacts using electronic mail. Face-to-face sessions occurred largely in the hospital or midwife practice, depending on the local arrangements. At least 4 face-to-face coaching sessions were expected to occur before the second measurement session (24 to 28 weeks), and the intervention was completed by 35 weeks of gestation. </w:t>
            </w:r>
          </w:p>
        </w:tc>
        <w:tc>
          <w:tcPr>
            <w:tcW w:w="5664" w:type="dxa"/>
          </w:tcPr>
          <w:p w14:paraId="16A3673B" w14:textId="77777777" w:rsidR="00973D70" w:rsidRPr="00D00A59" w:rsidRDefault="00973D70" w:rsidP="00A75579">
            <w:pPr>
              <w:rPr>
                <w:szCs w:val="18"/>
              </w:rPr>
            </w:pPr>
            <w:r w:rsidRPr="00D00A59">
              <w:rPr>
                <w:szCs w:val="18"/>
              </w:rPr>
              <w:t>Intervention vs control</w:t>
            </w:r>
          </w:p>
          <w:p w14:paraId="15BBFB4F" w14:textId="77777777" w:rsidR="00973D70" w:rsidRPr="00D00A59" w:rsidRDefault="00973D70" w:rsidP="00A75579">
            <w:pPr>
              <w:pStyle w:val="bullet"/>
              <w:rPr>
                <w:szCs w:val="18"/>
              </w:rPr>
            </w:pPr>
            <w:r w:rsidRPr="00D00A59">
              <w:rPr>
                <w:szCs w:val="18"/>
              </w:rPr>
              <w:t>Gestational weight gain: 6.5±3.8 (n=75) vs 8.8±4.7 (n=26)</w:t>
            </w:r>
          </w:p>
          <w:p w14:paraId="67A4B401" w14:textId="77777777" w:rsidR="00973D70" w:rsidRPr="00D00A59" w:rsidRDefault="00973D70" w:rsidP="00A75579">
            <w:pPr>
              <w:pStyle w:val="bullet"/>
              <w:rPr>
                <w:szCs w:val="18"/>
              </w:rPr>
            </w:pPr>
            <w:r w:rsidRPr="00D00A59">
              <w:rPr>
                <w:szCs w:val="18"/>
              </w:rPr>
              <w:t>Weight gain &gt;IOM guidelines: 45/75 vs 20/26</w:t>
            </w:r>
          </w:p>
          <w:p w14:paraId="349A6DF2" w14:textId="77777777" w:rsidR="00973D70" w:rsidRPr="00D00A59" w:rsidRDefault="00973D70" w:rsidP="00A75579">
            <w:pPr>
              <w:pStyle w:val="bullet"/>
              <w:rPr>
                <w:szCs w:val="18"/>
              </w:rPr>
            </w:pPr>
            <w:r w:rsidRPr="00D00A59">
              <w:rPr>
                <w:szCs w:val="18"/>
              </w:rPr>
              <w:t>Gestational diabetes: 27/84 vs 11/31</w:t>
            </w:r>
          </w:p>
          <w:p w14:paraId="23789FC1" w14:textId="77777777" w:rsidR="00973D70" w:rsidRPr="00D00A59" w:rsidRDefault="00973D70" w:rsidP="00A75579">
            <w:pPr>
              <w:pStyle w:val="bullet"/>
              <w:rPr>
                <w:szCs w:val="18"/>
              </w:rPr>
            </w:pPr>
            <w:r w:rsidRPr="00D00A59">
              <w:rPr>
                <w:szCs w:val="18"/>
              </w:rPr>
              <w:t>Small for gestational age: 7/86 vs 2/30</w:t>
            </w:r>
          </w:p>
          <w:p w14:paraId="6595637C" w14:textId="77777777" w:rsidR="00973D70" w:rsidRPr="00D00A59" w:rsidRDefault="00973D70" w:rsidP="00A75579">
            <w:pPr>
              <w:pStyle w:val="bullet"/>
              <w:rPr>
                <w:szCs w:val="18"/>
              </w:rPr>
            </w:pPr>
            <w:r w:rsidRPr="00D00A59">
              <w:rPr>
                <w:szCs w:val="18"/>
              </w:rPr>
              <w:t>Large for gestational age: 8/86 vs 5/30</w:t>
            </w:r>
          </w:p>
        </w:tc>
      </w:tr>
      <w:tr w:rsidR="0090262F" w:rsidRPr="005A3ECC" w14:paraId="2645FAE5" w14:textId="77777777" w:rsidTr="0030223E">
        <w:trPr>
          <w:cantSplit/>
        </w:trPr>
        <w:tc>
          <w:tcPr>
            <w:tcW w:w="1417" w:type="dxa"/>
          </w:tcPr>
          <w:p w14:paraId="0D00C3C2" w14:textId="06B70633" w:rsidR="0090262F" w:rsidRDefault="00486435" w:rsidP="00654EEB">
            <w:pPr>
              <w:rPr>
                <w:noProof/>
              </w:rPr>
            </w:pPr>
            <w:r>
              <w:rPr>
                <w:noProof/>
              </w:rPr>
              <w:t>Trak-Fellermeie et al 2019</w:t>
            </w:r>
            <w:r w:rsidR="00D07346">
              <w:rPr>
                <w:noProof/>
              </w:rPr>
              <w:fldChar w:fldCharType="begin">
                <w:fldData xml:space="preserve">PEVuZE5vdGU+PENpdGU+PEF1dGhvcj5UcmFrLUZlbGxlcm1laWVyPC9BdXRob3I+PFllYXI+MjAx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</w:fldData>
              </w:fldChar>
            </w:r>
            <w:r w:rsidR="002747EA">
              <w:rPr>
                <w:noProof/>
              </w:rPr>
              <w:instrText xml:space="preserve"> ADDIN EN.CITE </w:instrText>
            </w:r>
            <w:r w:rsidR="002747EA">
              <w:rPr>
                <w:noProof/>
              </w:rPr>
              <w:fldChar w:fldCharType="begin">
                <w:fldData xml:space="preserve">PEVuZE5vdGU+PENpdGU+PEF1dGhvcj5UcmFrLUZlbGxlcm1laWVyPC9BdXRob3I+PFllYXI+MjAx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</w:fldData>
              </w:fldChar>
            </w:r>
            <w:r w:rsidR="002747EA">
              <w:rPr>
                <w:noProof/>
              </w:rPr>
              <w:instrText xml:space="preserve"> ADDIN EN.CITE.DATA </w:instrText>
            </w:r>
            <w:r w:rsidR="002747EA">
              <w:rPr>
                <w:noProof/>
              </w:rPr>
            </w:r>
            <w:r w:rsidR="002747EA">
              <w:rPr>
                <w:noProof/>
              </w:rPr>
              <w:fldChar w:fldCharType="end"/>
            </w:r>
            <w:r w:rsidR="00D07346">
              <w:rPr>
                <w:noProof/>
              </w:rPr>
            </w:r>
            <w:r w:rsidR="00D07346">
              <w:rPr>
                <w:noProof/>
              </w:rPr>
              <w:fldChar w:fldCharType="separate"/>
            </w:r>
            <w:r w:rsidR="002747EA" w:rsidRPr="002747EA">
              <w:rPr>
                <w:noProof/>
                <w:vertAlign w:val="superscript"/>
              </w:rPr>
              <w:t>509</w:t>
            </w:r>
            <w:r w:rsidR="00D07346">
              <w:rPr>
                <w:noProof/>
              </w:rPr>
              <w:fldChar w:fldCharType="end"/>
            </w:r>
          </w:p>
          <w:p w14:paraId="31887B60" w14:textId="77777777" w:rsidR="00486435" w:rsidRDefault="00455A50" w:rsidP="00654EEB">
            <w:pPr>
              <w:rPr>
                <w:noProof/>
              </w:rPr>
            </w:pPr>
            <w:r>
              <w:rPr>
                <w:noProof/>
              </w:rPr>
              <w:t>Puerto Rico</w:t>
            </w:r>
          </w:p>
          <w:p w14:paraId="29FB1B77" w14:textId="0C7F9FD2" w:rsidR="00FF2EEB" w:rsidRDefault="00FF2EEB" w:rsidP="00654EEB">
            <w:pPr>
              <w:rPr>
                <w:noProof/>
              </w:rPr>
            </w:pPr>
            <w:r>
              <w:rPr>
                <w:noProof/>
              </w:rPr>
              <w:t>PEARLS</w:t>
            </w:r>
          </w:p>
          <w:p w14:paraId="257CA3C1" w14:textId="77777777" w:rsidR="00455A50" w:rsidRPr="00455A50" w:rsidRDefault="00455A50" w:rsidP="0030223E">
            <w:r w:rsidRPr="00455A50">
              <w:t>NCT01771133</w:t>
            </w:r>
          </w:p>
          <w:p w14:paraId="6BE55DFF" w14:textId="4AA526A5" w:rsidR="00455A50" w:rsidRPr="005A3ECC" w:rsidRDefault="00455A50" w:rsidP="00654EEB">
            <w:pPr>
              <w:rPr>
                <w:noProof/>
              </w:rPr>
            </w:pPr>
          </w:p>
        </w:tc>
        <w:tc>
          <w:tcPr>
            <w:tcW w:w="1562" w:type="dxa"/>
          </w:tcPr>
          <w:p w14:paraId="1DE4BE17" w14:textId="77777777" w:rsidR="0090262F" w:rsidRDefault="00486435" w:rsidP="00A75579">
            <w:pPr>
              <w:rPr>
                <w:sz w:val="16"/>
                <w:szCs w:val="16"/>
              </w:rPr>
            </w:pPr>
            <w:r>
              <w:rPr>
                <w:sz w:val="16"/>
                <w:szCs w:val="16"/>
              </w:rPr>
              <w:t>Intervention 15</w:t>
            </w:r>
          </w:p>
          <w:p w14:paraId="5953FCEA" w14:textId="75274558" w:rsidR="00486435" w:rsidRPr="005A3ECC" w:rsidRDefault="00486435" w:rsidP="00A75579">
            <w:pPr>
              <w:rPr>
                <w:sz w:val="16"/>
                <w:szCs w:val="16"/>
              </w:rPr>
            </w:pPr>
            <w:r>
              <w:rPr>
                <w:sz w:val="16"/>
                <w:szCs w:val="16"/>
              </w:rPr>
              <w:t>Control 16</w:t>
            </w:r>
          </w:p>
        </w:tc>
        <w:tc>
          <w:tcPr>
            <w:tcW w:w="5393" w:type="dxa"/>
          </w:tcPr>
          <w:p w14:paraId="275DB530" w14:textId="77777777" w:rsidR="00486435" w:rsidRDefault="00486435" w:rsidP="00486435">
            <w:r w:rsidRPr="0030223E">
              <w:rPr>
                <w:b/>
              </w:rPr>
              <w:t>Aim</w:t>
            </w:r>
            <w:r>
              <w:t>: To evaluate the impact of</w:t>
            </w:r>
            <w:r w:rsidRPr="00486435">
              <w:t xml:space="preserve"> a lifestyle intervention on achieving appropriate GWG and on improving birthweight</w:t>
            </w:r>
            <w:r>
              <w:t xml:space="preserve"> </w:t>
            </w:r>
            <w:r w:rsidRPr="00486435">
              <w:t xml:space="preserve">among high-risk pregnant women. </w:t>
            </w:r>
          </w:p>
          <w:p w14:paraId="03A50FB3" w14:textId="386C7BA9" w:rsidR="0090262F" w:rsidRDefault="00486435" w:rsidP="00455A50">
            <w:r w:rsidRPr="0030223E">
              <w:rPr>
                <w:b/>
              </w:rPr>
              <w:t>Population</w:t>
            </w:r>
            <w:r>
              <w:t xml:space="preserve">: </w:t>
            </w:r>
            <w:r w:rsidR="00455A50">
              <w:rPr>
                <w:b/>
              </w:rPr>
              <w:t>O</w:t>
            </w:r>
            <w:r w:rsidRPr="00486435">
              <w:t xml:space="preserve">verweight/obese women with a singleton pregnancy before 16 gestational weeks. </w:t>
            </w:r>
          </w:p>
          <w:p w14:paraId="20CD6DF6" w14:textId="51538160" w:rsidR="00486435" w:rsidRDefault="00486435" w:rsidP="00486435">
            <w:r w:rsidRPr="0030223E">
              <w:rPr>
                <w:b/>
              </w:rPr>
              <w:t>Intervention</w:t>
            </w:r>
            <w:r>
              <w:t xml:space="preserve">: </w:t>
            </w:r>
            <w:r w:rsidR="00FF2EEB" w:rsidRPr="00486435">
              <w:t xml:space="preserve">The lifestyle intervention </w:t>
            </w:r>
            <w:r>
              <w:t xml:space="preserve">was delivered by registered dietitians </w:t>
            </w:r>
            <w:r w:rsidR="00FF2EEB">
              <w:t>and promoted</w:t>
            </w:r>
            <w:r>
              <w:t xml:space="preserve"> individual goal-setting and self-efficacy through group and individual sessions. The intervention encouraged participants to meet gestational weight gain recommendations through monitoring diet, physical activity, and weight trajectory. </w:t>
            </w:r>
          </w:p>
          <w:p w14:paraId="040035FC" w14:textId="00B72371" w:rsidR="00486435" w:rsidRDefault="00486435" w:rsidP="00486435">
            <w:r>
              <w:t>The primary focus of the dietary intervention was on total calories.</w:t>
            </w:r>
            <w:r>
              <w:rPr>
                <w:rStyle w:val="s1"/>
              </w:rPr>
              <w:t xml:space="preserve"> </w:t>
            </w:r>
            <w:r w:rsidR="00FF2EEB">
              <w:t xml:space="preserve">Women were given </w:t>
            </w:r>
            <w:r>
              <w:t xml:space="preserve">individualised guidelines for food quantity and total calories for distinct pregnancy phases. Additional key components of the diet intervention included improving carbohydrate and fat quality, reducing salt and replacing red meat with low-mercury fish, nuts, and beans. </w:t>
            </w:r>
          </w:p>
          <w:p w14:paraId="061A91D3" w14:textId="1723C031" w:rsidR="00486435" w:rsidRPr="005A3ECC" w:rsidRDefault="00486435" w:rsidP="00486435">
            <w:pPr>
              <w:rPr>
                <w:b/>
              </w:rPr>
            </w:pPr>
            <w:r>
              <w:t>The primary focus of the physical activity component was to increase movement and reduce sedentary time. Participants were encouraged to set goals for a daily exercise routine considered safe during pregnancy, according to the American Congress of Obstetrics and Gynecology.</w:t>
            </w:r>
          </w:p>
        </w:tc>
        <w:tc>
          <w:tcPr>
            <w:tcW w:w="5664" w:type="dxa"/>
          </w:tcPr>
          <w:p w14:paraId="0CD7642B" w14:textId="77777777" w:rsidR="0090262F" w:rsidRDefault="00486435" w:rsidP="00486435">
            <w:r>
              <w:t xml:space="preserve">Intervention vs control: </w:t>
            </w:r>
          </w:p>
          <w:p w14:paraId="00FBF566" w14:textId="26AEBCB8" w:rsidR="00FF2EEB" w:rsidRDefault="005470F3" w:rsidP="0030223E">
            <w:pPr>
              <w:pStyle w:val="bullet"/>
            </w:pPr>
            <w:r>
              <w:t xml:space="preserve">Weight gain exceeding IOM recommendations: </w:t>
            </w:r>
            <w:r w:rsidR="008533AE">
              <w:t>4</w:t>
            </w:r>
            <w:r>
              <w:t xml:space="preserve">/15 vs </w:t>
            </w:r>
            <w:r w:rsidR="008533AE">
              <w:t>9</w:t>
            </w:r>
            <w:r>
              <w:t>/16</w:t>
            </w:r>
          </w:p>
          <w:p w14:paraId="716B9DBC" w14:textId="77777777" w:rsidR="005470F3" w:rsidRDefault="0019021D" w:rsidP="0030223E">
            <w:pPr>
              <w:pStyle w:val="bullet"/>
            </w:pPr>
            <w:r>
              <w:t>Small-for-gestational age: 1/15 vs 4/16</w:t>
            </w:r>
          </w:p>
          <w:p w14:paraId="445905F2" w14:textId="2E44A648" w:rsidR="0019021D" w:rsidRPr="00486435" w:rsidRDefault="0019021D" w:rsidP="0030223E">
            <w:pPr>
              <w:pStyle w:val="bullet"/>
            </w:pPr>
            <w:r>
              <w:t>Large-for-gestational age: 1/15 vs 0/16</w:t>
            </w:r>
          </w:p>
        </w:tc>
      </w:tr>
      <w:tr w:rsidR="00973D70" w:rsidRPr="005A3ECC" w14:paraId="2FCAC95B" w14:textId="77777777" w:rsidTr="0030223E">
        <w:trPr>
          <w:cantSplit/>
        </w:trPr>
        <w:tc>
          <w:tcPr>
            <w:tcW w:w="1417" w:type="dxa"/>
          </w:tcPr>
          <w:p w14:paraId="0EDE6720" w14:textId="3BA70C86" w:rsidR="00973D70" w:rsidRPr="005A3ECC" w:rsidRDefault="00973D70" w:rsidP="00654EEB">
            <w:pPr>
              <w:rPr>
                <w:noProof/>
              </w:rPr>
            </w:pPr>
            <w:r w:rsidRPr="005A3ECC">
              <w:rPr>
                <w:noProof/>
              </w:rPr>
              <w:t>Van Horn et al 2018</w:t>
            </w:r>
            <w:r w:rsidRPr="005A3ECC">
              <w:rPr>
                <w:noProof/>
              </w:rPr>
              <w:fldChar w:fldCharType="begin">
                <w:fldData xml:space="preserve">PEVuZE5vdGU+PENpdGU+PEF1dGhvcj5WYW4gSG9ybjwvQXV0aG9yPjxZZWFyPjIwMTg8L1llYXI+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</w:fldData>
              </w:fldChar>
            </w:r>
            <w:r w:rsidR="002747EA">
              <w:rPr>
                <w:noProof/>
              </w:rPr>
              <w:instrText xml:space="preserve"> ADDIN EN.CITE </w:instrText>
            </w:r>
            <w:r w:rsidR="002747EA">
              <w:rPr>
                <w:noProof/>
              </w:rPr>
              <w:fldChar w:fldCharType="begin">
                <w:fldData xml:space="preserve">PEVuZE5vdGU+PENpdGU+PEF1dGhvcj5WYW4gSG9ybjwvQXV0aG9yPjxZZWFyPjIwMTg8L1llYXI+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</w:fldData>
              </w:fldChar>
            </w:r>
            <w:r w:rsidR="002747EA">
              <w:rPr>
                <w:noProof/>
              </w:rPr>
              <w:instrText xml:space="preserve"> ADDIN EN.CITE.DATA </w:instrText>
            </w:r>
            <w:r w:rsidR="002747EA">
              <w:rPr>
                <w:noProof/>
              </w:rPr>
            </w:r>
            <w:r w:rsidR="002747EA">
              <w:rPr>
                <w:noProof/>
              </w:rPr>
              <w:fldChar w:fldCharType="end"/>
            </w:r>
            <w:r w:rsidRPr="005A3ECC">
              <w:rPr>
                <w:noProof/>
              </w:rPr>
            </w:r>
            <w:r w:rsidRPr="005A3ECC">
              <w:rPr>
                <w:noProof/>
              </w:rPr>
              <w:fldChar w:fldCharType="separate"/>
            </w:r>
            <w:r w:rsidR="002747EA" w:rsidRPr="002747EA">
              <w:rPr>
                <w:noProof/>
                <w:vertAlign w:val="superscript"/>
              </w:rPr>
              <w:t>505</w:t>
            </w:r>
            <w:r w:rsidRPr="005A3ECC">
              <w:rPr>
                <w:noProof/>
              </w:rPr>
              <w:fldChar w:fldCharType="end"/>
            </w:r>
          </w:p>
          <w:p w14:paraId="0526E2FD" w14:textId="77777777" w:rsidR="00973D70" w:rsidRPr="005A3ECC" w:rsidRDefault="00973D70" w:rsidP="00A62770">
            <w:pPr>
              <w:rPr>
                <w:rFonts w:ascii="Helvetica" w:hAnsi="Helvetica"/>
                <w:szCs w:val="18"/>
              </w:rPr>
            </w:pPr>
            <w:r w:rsidRPr="005A3ECC">
              <w:rPr>
                <w:rFonts w:ascii="Helvetica" w:hAnsi="Helvetica"/>
                <w:szCs w:val="18"/>
              </w:rPr>
              <w:t>United States</w:t>
            </w:r>
          </w:p>
          <w:p w14:paraId="3FDEA567" w14:textId="77777777" w:rsidR="00973D70" w:rsidRPr="005A3ECC" w:rsidRDefault="00973D70" w:rsidP="00A62770">
            <w:pPr>
              <w:rPr>
                <w:rFonts w:ascii="Helvetica" w:hAnsi="Helvetica"/>
                <w:szCs w:val="18"/>
              </w:rPr>
            </w:pPr>
            <w:r w:rsidRPr="005A3ECC">
              <w:rPr>
                <w:rFonts w:ascii="Helvetica" w:hAnsi="Helvetica"/>
                <w:szCs w:val="18"/>
              </w:rPr>
              <w:t>MOMFIT</w:t>
            </w:r>
          </w:p>
          <w:p w14:paraId="5B7C41AC" w14:textId="77777777" w:rsidR="00973D70" w:rsidRPr="005A3ECC" w:rsidRDefault="00973D70" w:rsidP="00A62770">
            <w:pPr>
              <w:rPr>
                <w:rFonts w:ascii="Century Gothic" w:hAnsi="Century Gothic"/>
                <w:noProof/>
              </w:rPr>
            </w:pPr>
            <w:r w:rsidRPr="005A3ECC">
              <w:rPr>
                <w:rFonts w:ascii="Helvetica" w:hAnsi="Helvetica"/>
                <w:szCs w:val="18"/>
              </w:rPr>
              <w:t>NCT01631747</w:t>
            </w:r>
          </w:p>
        </w:tc>
        <w:tc>
          <w:tcPr>
            <w:tcW w:w="1562" w:type="dxa"/>
          </w:tcPr>
          <w:p w14:paraId="48F05AD8" w14:textId="77777777" w:rsidR="00973D70" w:rsidRPr="005A3ECC" w:rsidRDefault="00973D70" w:rsidP="00A75579">
            <w:pPr>
              <w:rPr>
                <w:sz w:val="16"/>
                <w:szCs w:val="16"/>
              </w:rPr>
            </w:pPr>
            <w:r w:rsidRPr="005A3ECC">
              <w:rPr>
                <w:sz w:val="16"/>
                <w:szCs w:val="16"/>
              </w:rPr>
              <w:t>Intervention 140</w:t>
            </w:r>
          </w:p>
          <w:p w14:paraId="47D9F7DF" w14:textId="77777777" w:rsidR="00973D70" w:rsidRPr="005A3ECC" w:rsidRDefault="00973D70" w:rsidP="00A75579">
            <w:pPr>
              <w:rPr>
                <w:sz w:val="16"/>
                <w:szCs w:val="16"/>
              </w:rPr>
            </w:pPr>
            <w:r w:rsidRPr="005A3ECC">
              <w:rPr>
                <w:sz w:val="16"/>
                <w:szCs w:val="16"/>
              </w:rPr>
              <w:t>Control 141</w:t>
            </w:r>
          </w:p>
          <w:p w14:paraId="1006F2F7" w14:textId="69AD37F4" w:rsidR="00973D70" w:rsidRPr="005A3ECC" w:rsidRDefault="00973D70" w:rsidP="00A75579">
            <w:pPr>
              <w:rPr>
                <w:sz w:val="16"/>
                <w:szCs w:val="16"/>
              </w:rPr>
            </w:pPr>
          </w:p>
        </w:tc>
        <w:tc>
          <w:tcPr>
            <w:tcW w:w="5393" w:type="dxa"/>
          </w:tcPr>
          <w:p w14:paraId="75A3B61C" w14:textId="77777777" w:rsidR="00973D70" w:rsidRPr="005A3ECC" w:rsidRDefault="00973D70" w:rsidP="00A845D4">
            <w:r w:rsidRPr="005A3ECC">
              <w:rPr>
                <w:b/>
              </w:rPr>
              <w:t>Aim</w:t>
            </w:r>
            <w:r w:rsidRPr="005A3ECC">
              <w:t xml:space="preserve">: To determine whether technology-enhanced antenatal diet and lifestyle intervention could prevent excess gestational weight gain and benefit mother and child. </w:t>
            </w:r>
          </w:p>
          <w:p w14:paraId="248E3BD9" w14:textId="77777777" w:rsidR="00973D70" w:rsidRPr="005A3ECC" w:rsidRDefault="00973D70" w:rsidP="00A845D4">
            <w:r w:rsidRPr="005A3ECC">
              <w:rPr>
                <w:b/>
              </w:rPr>
              <w:t>Population</w:t>
            </w:r>
            <w:r w:rsidRPr="005A3ECC">
              <w:t>: Overweight and obese ethnically diverse pregnant women at 16 weeks gestation.</w:t>
            </w:r>
          </w:p>
          <w:p w14:paraId="7F9AA80E" w14:textId="77777777" w:rsidR="00973D70" w:rsidRPr="005A3ECC" w:rsidRDefault="00973D70" w:rsidP="00A845D4">
            <w:r w:rsidRPr="005A3ECC">
              <w:rPr>
                <w:b/>
              </w:rPr>
              <w:t>Intervention</w:t>
            </w:r>
            <w:r w:rsidRPr="005A3ECC">
              <w:t xml:space="preserve">: Dietitian-led Dietary Approaches to Stop Hypertension diet and physical activity coaching that was received as three individual and six group counselling sessions by phone and webinar. </w:t>
            </w:r>
          </w:p>
          <w:p w14:paraId="6B2E1213" w14:textId="77777777" w:rsidR="00973D70" w:rsidRPr="005A3ECC" w:rsidRDefault="00973D70" w:rsidP="00654EEB">
            <w:r w:rsidRPr="005A3ECC">
              <w:t>The DASH diet</w:t>
            </w:r>
            <w:r w:rsidRPr="005A3ECC">
              <w:rPr>
                <w:color w:val="0094BA"/>
                <w:sz w:val="9"/>
                <w:szCs w:val="9"/>
              </w:rPr>
              <w:t xml:space="preserve"> </w:t>
            </w:r>
            <w:r w:rsidRPr="005A3ECC">
              <w:t xml:space="preserve">is especially well-suited to pregnancy because of its high nutrient density including low-fat milk and dairy products, </w:t>
            </w:r>
            <w:r w:rsidRPr="005A3ECC">
              <w:rPr>
                <w:rFonts w:ascii="Helvetica" w:eastAsiaTheme="majorEastAsia" w:hAnsi="Helvetica"/>
              </w:rPr>
              <w:t>fi</w:t>
            </w:r>
            <w:r w:rsidRPr="005A3ECC">
              <w:t xml:space="preserve">sh, skinless poultry, lean meat and vegetable protein, unsaturated fats, </w:t>
            </w:r>
            <w:r w:rsidRPr="005A3ECC">
              <w:rPr>
                <w:rFonts w:ascii="Helvetica" w:eastAsiaTheme="majorEastAsia" w:hAnsi="Helvetica"/>
              </w:rPr>
              <w:t>fi</w:t>
            </w:r>
            <w:r w:rsidRPr="005A3ECC">
              <w:t>bre-rich whole grains, fruits, vegetables, and legumes. Conversely, intake of sugar-sweetened beverages, other sweets, and non-nutrient-dense snack foods was discouraged.</w:t>
            </w:r>
          </w:p>
          <w:p w14:paraId="61785FCE" w14:textId="77777777" w:rsidR="00973D70" w:rsidRPr="005A3ECC" w:rsidRDefault="00973D70" w:rsidP="00932289">
            <w:r w:rsidRPr="005A3ECC">
              <w:t xml:space="preserve">The activity goal was to engage in </w:t>
            </w:r>
            <w:r w:rsidRPr="005A3ECC">
              <w:rPr>
                <w:rFonts w:ascii="Helvetica" w:hAnsi="Helvetica"/>
              </w:rPr>
              <w:t>&gt;</w:t>
            </w:r>
            <w:r w:rsidRPr="005A3ECC">
              <w:t xml:space="preserve">30 minutes of activity or walking </w:t>
            </w:r>
            <w:r w:rsidRPr="005A3ECC">
              <w:rPr>
                <w:rFonts w:ascii="Helvetica" w:hAnsi="Helvetica"/>
              </w:rPr>
              <w:t>&gt;</w:t>
            </w:r>
            <w:r w:rsidRPr="005A3ECC">
              <w:t>10,000 steps per day.</w:t>
            </w:r>
          </w:p>
          <w:p w14:paraId="62005A3E" w14:textId="77777777" w:rsidR="00973D70" w:rsidRPr="005A3ECC" w:rsidRDefault="00973D70" w:rsidP="00A845D4">
            <w:pPr>
              <w:rPr>
                <w:b/>
                <w:sz w:val="16"/>
                <w:szCs w:val="16"/>
              </w:rPr>
            </w:pPr>
            <w:r w:rsidRPr="005A3ECC">
              <w:t xml:space="preserve">A commercially available smartphone application was used for self-monitoring diet and physical activity. Telephone, text message prompts, and e-mail reminders encouraged adherence and website viewing. Usual-care, "web-watcher" participants were e-mailed biweekly newsletters and publicly available maternity website links. </w:t>
            </w:r>
          </w:p>
        </w:tc>
        <w:tc>
          <w:tcPr>
            <w:tcW w:w="5664" w:type="dxa"/>
          </w:tcPr>
          <w:p w14:paraId="4292F8C1" w14:textId="77777777" w:rsidR="00973D70" w:rsidRPr="005A3ECC" w:rsidRDefault="00973D70" w:rsidP="00A845D4">
            <w:r w:rsidRPr="005A3ECC">
              <w:t>Intervention vs control:</w:t>
            </w:r>
          </w:p>
          <w:p w14:paraId="1B5DE419" w14:textId="77777777" w:rsidR="00973D70" w:rsidRPr="005A3ECC" w:rsidRDefault="00973D70" w:rsidP="00A845D4">
            <w:pPr>
              <w:pStyle w:val="bullet"/>
            </w:pPr>
            <w:r w:rsidRPr="005A3ECC">
              <w:t>Gestational weight gain (kg): 10±6 (n=140) vs 12±6 (n=141)</w:t>
            </w:r>
          </w:p>
          <w:p w14:paraId="7C0460B4" w14:textId="77777777" w:rsidR="00973D70" w:rsidRPr="005A3ECC" w:rsidRDefault="00973D70" w:rsidP="00A845D4">
            <w:pPr>
              <w:pStyle w:val="bullet"/>
            </w:pPr>
            <w:r w:rsidRPr="005A3ECC">
              <w:t>Weight gain exceeding IOM guidelines: 96/140 (68.6%) vs 119/141 (84.4%)</w:t>
            </w:r>
          </w:p>
          <w:p w14:paraId="4EFEE07C" w14:textId="77777777" w:rsidR="00973D70" w:rsidRPr="005A3ECC" w:rsidRDefault="00973D70" w:rsidP="00A845D4">
            <w:pPr>
              <w:pStyle w:val="bullet"/>
            </w:pPr>
            <w:r w:rsidRPr="005A3ECC">
              <w:t>Gestational diabetes: 7/133 (5.3%) vs 9/127 (7.1%)</w:t>
            </w:r>
          </w:p>
          <w:p w14:paraId="22F6E212" w14:textId="77777777" w:rsidR="00973D70" w:rsidRPr="005A3ECC" w:rsidRDefault="00973D70" w:rsidP="00A845D4">
            <w:pPr>
              <w:pStyle w:val="bullet"/>
            </w:pPr>
            <w:r w:rsidRPr="005A3ECC">
              <w:t>Preterm birth: 6/139 (4.3%) vs 12/136 (8.8%)</w:t>
            </w:r>
          </w:p>
          <w:p w14:paraId="744B8B07" w14:textId="77777777" w:rsidR="00973D70" w:rsidRPr="005A3ECC" w:rsidRDefault="00973D70" w:rsidP="00A845D4">
            <w:pPr>
              <w:pStyle w:val="bullet"/>
            </w:pPr>
            <w:r w:rsidRPr="005A3ECC">
              <w:t>Caesarean section: 55/140 (39.6%) vs 37/137 (27%)</w:t>
            </w:r>
          </w:p>
          <w:p w14:paraId="1121781E" w14:textId="77777777" w:rsidR="00973D70" w:rsidRPr="005A3ECC" w:rsidRDefault="00973D70" w:rsidP="00A845D4">
            <w:pPr>
              <w:pStyle w:val="bullet"/>
            </w:pPr>
            <w:r w:rsidRPr="005A3ECC">
              <w:t>Small-for-gestational age: 25/130 (18%) vs 27/121 (19.9%)</w:t>
            </w:r>
          </w:p>
          <w:p w14:paraId="4C09D204" w14:textId="77777777" w:rsidR="00973D70" w:rsidRPr="005A3ECC" w:rsidRDefault="00973D70" w:rsidP="002E3140">
            <w:pPr>
              <w:pStyle w:val="bullet"/>
            </w:pPr>
            <w:r w:rsidRPr="005A3ECC">
              <w:t>Large for gestational age: 8/130 (5.8%) vs 12/121 (8.8%)</w:t>
            </w:r>
          </w:p>
        </w:tc>
      </w:tr>
      <w:tr w:rsidR="00973D70" w:rsidRPr="00D00A59" w14:paraId="7E38F098" w14:textId="77777777" w:rsidTr="0030223E">
        <w:trPr>
          <w:cantSplit/>
        </w:trPr>
        <w:tc>
          <w:tcPr>
            <w:tcW w:w="1417" w:type="dxa"/>
          </w:tcPr>
          <w:p w14:paraId="119B831A" w14:textId="19C00452" w:rsidR="00973D70" w:rsidRPr="00D00A59" w:rsidRDefault="00973D70" w:rsidP="00654EEB">
            <w:r w:rsidRPr="00D00A59">
              <w:rPr>
                <w:noProof/>
              </w:rPr>
              <w:t>Vesco et al 2012;</w:t>
            </w:r>
            <w:r w:rsidRPr="00D00A59">
              <w:rPr>
                <w:noProof/>
              </w:rPr>
              <w:fldChar w:fldCharType="begin">
                <w:fldData xml:space="preserve">PEVuZE5vdGU+PENpdGU+PEF1dGhvcj5WZXNjbzwvQXV0aG9yPjxZZWFyPjIwMTI8L1llYXI+PFJl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</w:fldData>
              </w:fldChar>
            </w:r>
            <w:r w:rsidR="002747EA">
              <w:rPr>
                <w:noProof/>
              </w:rPr>
              <w:instrText xml:space="preserve"> ADDIN EN.CITE </w:instrText>
            </w:r>
            <w:r w:rsidR="002747EA">
              <w:rPr>
                <w:noProof/>
              </w:rPr>
              <w:fldChar w:fldCharType="begin">
                <w:fldData xml:space="preserve">PEVuZE5vdGU+PENpdGU+PEF1dGhvcj5WZXNjbzwvQXV0aG9yPjxZZWFyPjIwMTI8L1llYXI+PFJl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</w:fldData>
              </w:fldChar>
            </w:r>
            <w:r w:rsidR="002747EA">
              <w:rPr>
                <w:noProof/>
              </w:rPr>
              <w:instrText xml:space="preserve"> ADDIN EN.CITE.DATA </w:instrText>
            </w:r>
            <w:r w:rsidR="002747EA">
              <w:rPr>
                <w:noProof/>
              </w:rPr>
            </w:r>
            <w:r w:rsidR="002747EA">
              <w:rPr>
                <w:noProof/>
              </w:rPr>
              <w:fldChar w:fldCharType="end"/>
            </w:r>
            <w:r w:rsidRPr="00D00A59">
              <w:rPr>
                <w:noProof/>
              </w:rPr>
            </w:r>
            <w:r w:rsidRPr="00D00A59">
              <w:rPr>
                <w:noProof/>
              </w:rPr>
              <w:fldChar w:fldCharType="separate"/>
            </w:r>
            <w:r w:rsidR="002747EA" w:rsidRPr="002747EA">
              <w:rPr>
                <w:noProof/>
                <w:vertAlign w:val="superscript"/>
              </w:rPr>
              <w:t>514</w:t>
            </w:r>
            <w:r w:rsidRPr="00D00A59">
              <w:rPr>
                <w:noProof/>
              </w:rPr>
              <w:fldChar w:fldCharType="end"/>
            </w:r>
            <w:r w:rsidRPr="00D00A59">
              <w:rPr>
                <w:noProof/>
              </w:rPr>
              <w:t xml:space="preserve"> Vesco et al 2014;</w:t>
            </w:r>
            <w:r w:rsidRPr="00D00A59">
              <w:rPr>
                <w:noProof/>
              </w:rPr>
              <w:fldChar w:fldCharType="begin">
                <w:fldData xml:space="preserve">PEVuZE5vdGU+PENpdGU+PEF1dGhvcj5WZXNjbzwvQXV0aG9yPjxZZWFyPjIwMTQ8L1llYXI+PFJl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</w:fldData>
              </w:fldChar>
            </w:r>
            <w:r w:rsidR="002747EA">
              <w:rPr>
                <w:noProof/>
              </w:rPr>
              <w:instrText xml:space="preserve"> ADDIN EN.CITE </w:instrText>
            </w:r>
            <w:r w:rsidR="002747EA">
              <w:rPr>
                <w:noProof/>
              </w:rPr>
              <w:fldChar w:fldCharType="begin">
                <w:fldData xml:space="preserve">PEVuZE5vdGU+PENpdGU+PEF1dGhvcj5WZXNjbzwvQXV0aG9yPjxZZWFyPjIwMTQ8L1llYXI+PFJl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</w:fldData>
              </w:fldChar>
            </w:r>
            <w:r w:rsidR="002747EA">
              <w:rPr>
                <w:noProof/>
              </w:rPr>
              <w:instrText xml:space="preserve"> ADDIN EN.CITE.DATA </w:instrText>
            </w:r>
            <w:r w:rsidR="002747EA">
              <w:rPr>
                <w:noProof/>
              </w:rPr>
            </w:r>
            <w:r w:rsidR="002747EA">
              <w:rPr>
                <w:noProof/>
              </w:rPr>
              <w:fldChar w:fldCharType="end"/>
            </w:r>
            <w:r w:rsidRPr="00D00A59">
              <w:rPr>
                <w:noProof/>
              </w:rPr>
            </w:r>
            <w:r w:rsidRPr="00D00A59">
              <w:rPr>
                <w:noProof/>
              </w:rPr>
              <w:fldChar w:fldCharType="separate"/>
            </w:r>
            <w:r w:rsidR="002747EA" w:rsidRPr="002747EA">
              <w:rPr>
                <w:noProof/>
                <w:vertAlign w:val="superscript"/>
              </w:rPr>
              <w:t>558</w:t>
            </w:r>
            <w:r w:rsidRPr="00D00A59">
              <w:rPr>
                <w:noProof/>
              </w:rPr>
              <w:fldChar w:fldCharType="end"/>
            </w:r>
            <w:r w:rsidRPr="00D00A59">
              <w:rPr>
                <w:noProof/>
              </w:rPr>
              <w:t xml:space="preserve"> Vesco et al 2016</w:t>
            </w:r>
            <w:r w:rsidRPr="00D00A59">
              <w:fldChar w:fldCharType="begin">
                <w:fldData xml:space="preserve">PEVuZE5vdGU+PENpdGU+PEF1dGhvcj5WZXNjbzwvQXV0aG9yPjxZZWFyPjIwMTY8L1llYXI+PFJl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</w:fldData>
              </w:fldChar>
            </w:r>
            <w:r w:rsidR="002747EA">
              <w:instrText xml:space="preserve"> ADDIN EN.CITE </w:instrText>
            </w:r>
            <w:r w:rsidR="002747EA">
              <w:fldChar w:fldCharType="begin">
                <w:fldData xml:space="preserve">PEVuZE5vdGU+PENpdGU+PEF1dGhvcj5WZXNjbzwvQXV0aG9yPjxZZWFyPjIwMTY8L1llYXI+PFJl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</w:fldData>
              </w:fldChar>
            </w:r>
            <w:r w:rsidR="002747EA">
              <w:instrText xml:space="preserve"> ADDIN EN.CITE.DATA </w:instrText>
            </w:r>
            <w:r w:rsidR="002747EA">
              <w:fldChar w:fldCharType="end"/>
            </w:r>
            <w:r w:rsidRPr="00D00A59">
              <w:fldChar w:fldCharType="separate"/>
            </w:r>
            <w:r w:rsidR="002747EA" w:rsidRPr="002747EA">
              <w:rPr>
                <w:noProof/>
                <w:vertAlign w:val="superscript"/>
              </w:rPr>
              <w:t>559</w:t>
            </w:r>
            <w:r w:rsidRPr="00D00A59">
              <w:fldChar w:fldCharType="end"/>
            </w:r>
          </w:p>
          <w:p w14:paraId="16012429" w14:textId="77777777" w:rsidR="00973D70" w:rsidRPr="00D00A59" w:rsidRDefault="00973D70" w:rsidP="00A62770">
            <w:pPr>
              <w:rPr>
                <w:szCs w:val="18"/>
              </w:rPr>
            </w:pPr>
            <w:r w:rsidRPr="00D00A59">
              <w:rPr>
                <w:szCs w:val="18"/>
              </w:rPr>
              <w:t>United States</w:t>
            </w:r>
          </w:p>
        </w:tc>
        <w:tc>
          <w:tcPr>
            <w:tcW w:w="1562" w:type="dxa"/>
          </w:tcPr>
          <w:p w14:paraId="44D4F6B6" w14:textId="77777777" w:rsidR="00973D70" w:rsidRPr="00D00A59" w:rsidRDefault="00973D70" w:rsidP="00A75579">
            <w:pPr>
              <w:rPr>
                <w:szCs w:val="18"/>
              </w:rPr>
            </w:pPr>
            <w:r w:rsidRPr="00D00A59">
              <w:rPr>
                <w:szCs w:val="18"/>
              </w:rPr>
              <w:t>Intervention 54</w:t>
            </w:r>
          </w:p>
          <w:p w14:paraId="39097856" w14:textId="77777777" w:rsidR="00973D70" w:rsidRPr="00D00A59" w:rsidRDefault="00973D70" w:rsidP="00A75579">
            <w:pPr>
              <w:rPr>
                <w:szCs w:val="18"/>
              </w:rPr>
            </w:pPr>
            <w:r w:rsidRPr="00D00A59">
              <w:rPr>
                <w:szCs w:val="18"/>
              </w:rPr>
              <w:t>Control 57</w:t>
            </w:r>
          </w:p>
        </w:tc>
        <w:tc>
          <w:tcPr>
            <w:tcW w:w="5393" w:type="dxa"/>
          </w:tcPr>
          <w:p w14:paraId="3B5A5B60" w14:textId="77777777" w:rsidR="00973D70" w:rsidRPr="00D00A59" w:rsidRDefault="00973D70" w:rsidP="00A75579">
            <w:pPr>
              <w:rPr>
                <w:szCs w:val="18"/>
              </w:rPr>
            </w:pPr>
            <w:r w:rsidRPr="00D00A59">
              <w:rPr>
                <w:b/>
                <w:szCs w:val="18"/>
              </w:rPr>
              <w:t>Aim</w:t>
            </w:r>
            <w:r w:rsidRPr="00D00A59">
              <w:rPr>
                <w:szCs w:val="18"/>
              </w:rPr>
              <w:t xml:space="preserve">: To test the efficacy of a group-based weight management intervention for limiting GWG among obese women. </w:t>
            </w:r>
          </w:p>
          <w:p w14:paraId="14704D71" w14:textId="77777777" w:rsidR="00973D70" w:rsidRPr="00D00A59" w:rsidRDefault="00973D70" w:rsidP="00A75579">
            <w:pPr>
              <w:rPr>
                <w:rFonts w:eastAsiaTheme="majorEastAsia"/>
                <w:szCs w:val="18"/>
              </w:rPr>
            </w:pPr>
            <w:r w:rsidRPr="00D00A59">
              <w:rPr>
                <w:b/>
                <w:szCs w:val="18"/>
              </w:rPr>
              <w:t>Population</w:t>
            </w:r>
            <w:r w:rsidRPr="00D00A59">
              <w:rPr>
                <w:szCs w:val="18"/>
              </w:rPr>
              <w:t>: Women who were obese (BMI ≥30 kg/m</w:t>
            </w:r>
            <w:r w:rsidRPr="00D00A59">
              <w:rPr>
                <w:rFonts w:eastAsiaTheme="majorEastAsia"/>
                <w:szCs w:val="18"/>
                <w:vertAlign w:val="superscript"/>
              </w:rPr>
              <w:t>2</w:t>
            </w:r>
            <w:r w:rsidRPr="00D00A59">
              <w:rPr>
                <w:szCs w:val="18"/>
              </w:rPr>
              <w:t>) and aged 18 years or older, randomised between 7 and 21 weeks</w:t>
            </w:r>
            <w:r w:rsidRPr="00D00A59">
              <w:rPr>
                <w:rFonts w:eastAsiaTheme="majorEastAsia"/>
                <w:szCs w:val="18"/>
              </w:rPr>
              <w:t>.</w:t>
            </w:r>
          </w:p>
          <w:p w14:paraId="33579A2E" w14:textId="77777777" w:rsidR="00973D70" w:rsidRPr="00D00A59" w:rsidRDefault="00973D70" w:rsidP="00A75579">
            <w:pPr>
              <w:rPr>
                <w:rFonts w:ascii="Times New Roman" w:hAnsi="Times New Roman"/>
                <w:szCs w:val="18"/>
              </w:rPr>
            </w:pPr>
            <w:r w:rsidRPr="00D00A59">
              <w:rPr>
                <w:b/>
                <w:szCs w:val="18"/>
              </w:rPr>
              <w:t>Intervention</w:t>
            </w:r>
            <w:r w:rsidRPr="00D00A59">
              <w:rPr>
                <w:szCs w:val="18"/>
              </w:rPr>
              <w:t>: The intervention program included a combination of dietary and exercise recommendations, as well as the use of behavioural self-management techniques to help participants initiate and maintain behaviour changes.</w:t>
            </w:r>
            <w:r w:rsidRPr="00D00A59">
              <w:rPr>
                <w:rFonts w:eastAsiaTheme="majorEastAsia"/>
                <w:szCs w:val="18"/>
              </w:rPr>
              <w:t> </w:t>
            </w:r>
            <w:r w:rsidRPr="00D00A59">
              <w:rPr>
                <w:szCs w:val="18"/>
              </w:rPr>
              <w:t>The study dietician advised intervention participants to follow an energy reduced eating plan, based on Dietary Approaches to Stop Hypertension (DASH) dietary pattern</w:t>
            </w:r>
            <w:r w:rsidRPr="00D00A59">
              <w:rPr>
                <w:rFonts w:eastAsiaTheme="majorEastAsia"/>
                <w:szCs w:val="18"/>
              </w:rPr>
              <w:t xml:space="preserve"> </w:t>
            </w:r>
            <w:r w:rsidRPr="00D00A59">
              <w:rPr>
                <w:szCs w:val="18"/>
              </w:rPr>
              <w:t>without sodium restriction. Participants were encouraged to accumulate at least 30 minutes of moderate physical activity per day in the absence of medical or obstetrical complications, a goal consistent with the recommendations of the American College of Obstetricians and Gynecologists (ACOG), given a pedometer, and encouraged to record their physical activity in their daily food and activity records. The intervention did not involve an exercise component that was directly observed by the study team.</w:t>
            </w:r>
          </w:p>
        </w:tc>
        <w:tc>
          <w:tcPr>
            <w:tcW w:w="5664" w:type="dxa"/>
          </w:tcPr>
          <w:p w14:paraId="42C29E0B" w14:textId="77777777" w:rsidR="00973D70" w:rsidRPr="00D00A59" w:rsidRDefault="00973D70" w:rsidP="00A75579">
            <w:pPr>
              <w:rPr>
                <w:szCs w:val="18"/>
              </w:rPr>
            </w:pPr>
            <w:r w:rsidRPr="00D00A59">
              <w:rPr>
                <w:szCs w:val="18"/>
              </w:rPr>
              <w:t>Intervention vs control:</w:t>
            </w:r>
          </w:p>
          <w:p w14:paraId="3F35E2D7" w14:textId="77777777" w:rsidR="00973D70" w:rsidRPr="00D00A59" w:rsidRDefault="00973D70" w:rsidP="00A75579">
            <w:pPr>
              <w:pStyle w:val="bullet"/>
              <w:rPr>
                <w:szCs w:val="18"/>
              </w:rPr>
            </w:pPr>
            <w:r w:rsidRPr="00D00A59">
              <w:rPr>
                <w:szCs w:val="18"/>
              </w:rPr>
              <w:t>Gestational weight gain (34 weeks): 5.0±4.1 (n=54) vs 8.4±4.7 (n=57)</w:t>
            </w:r>
          </w:p>
          <w:p w14:paraId="114C1997" w14:textId="77777777" w:rsidR="00973D70" w:rsidRPr="00D00A59" w:rsidRDefault="00973D70" w:rsidP="00A75579">
            <w:pPr>
              <w:pStyle w:val="bullet"/>
              <w:rPr>
                <w:szCs w:val="18"/>
              </w:rPr>
            </w:pPr>
            <w:r w:rsidRPr="00D00A59">
              <w:rPr>
                <w:szCs w:val="18"/>
              </w:rPr>
              <w:t>Weight gain &gt; IOM guidelines: 24/54 vs 47/57</w:t>
            </w:r>
          </w:p>
          <w:p w14:paraId="2F7E7446" w14:textId="77777777" w:rsidR="00973D70" w:rsidRPr="00D00A59" w:rsidRDefault="00973D70" w:rsidP="00A75579">
            <w:pPr>
              <w:pStyle w:val="bullet"/>
              <w:rPr>
                <w:szCs w:val="18"/>
              </w:rPr>
            </w:pPr>
            <w:r w:rsidRPr="00D00A59">
              <w:rPr>
                <w:szCs w:val="18"/>
              </w:rPr>
              <w:t>Gestational diabetes: 6/56 vs 7/58</w:t>
            </w:r>
          </w:p>
          <w:p w14:paraId="213F60AC" w14:textId="77777777" w:rsidR="00973D70" w:rsidRPr="00D00A59" w:rsidRDefault="00973D70" w:rsidP="00A75579">
            <w:pPr>
              <w:pStyle w:val="bullet"/>
              <w:rPr>
                <w:szCs w:val="18"/>
              </w:rPr>
            </w:pPr>
            <w:r w:rsidRPr="00D00A59">
              <w:rPr>
                <w:szCs w:val="18"/>
              </w:rPr>
              <w:t>Gestational hypertension (including pre-eclampsia): 5/56 vs 6/58</w:t>
            </w:r>
          </w:p>
          <w:p w14:paraId="176C65A7" w14:textId="77777777" w:rsidR="00973D70" w:rsidRPr="00D00A59" w:rsidRDefault="00973D70" w:rsidP="00A75579">
            <w:pPr>
              <w:pStyle w:val="bullet"/>
              <w:rPr>
                <w:szCs w:val="18"/>
              </w:rPr>
            </w:pPr>
            <w:r w:rsidRPr="00D00A59">
              <w:rPr>
                <w:szCs w:val="18"/>
              </w:rPr>
              <w:t>Caesarean section: 21/56 vs 26/58</w:t>
            </w:r>
          </w:p>
          <w:p w14:paraId="34846FDD" w14:textId="77777777" w:rsidR="00973D70" w:rsidRPr="00D00A59" w:rsidRDefault="00973D70" w:rsidP="00A75579">
            <w:pPr>
              <w:pStyle w:val="bullet"/>
              <w:rPr>
                <w:szCs w:val="18"/>
              </w:rPr>
            </w:pPr>
            <w:r w:rsidRPr="00D00A59">
              <w:rPr>
                <w:szCs w:val="18"/>
              </w:rPr>
              <w:t>Preterm birth (&lt;37 wk): 4/56 vs 1/58</w:t>
            </w:r>
          </w:p>
          <w:p w14:paraId="57C453F7" w14:textId="77777777" w:rsidR="00973D70" w:rsidRPr="00D00A59" w:rsidRDefault="00973D70" w:rsidP="00A75579">
            <w:pPr>
              <w:pStyle w:val="bullet"/>
              <w:rPr>
                <w:szCs w:val="18"/>
              </w:rPr>
            </w:pPr>
            <w:r w:rsidRPr="00D00A59">
              <w:rPr>
                <w:szCs w:val="18"/>
              </w:rPr>
              <w:t>Large for gestational age: 5/56 vs 15/58</w:t>
            </w:r>
          </w:p>
          <w:p w14:paraId="21D60D0A" w14:textId="77777777" w:rsidR="00973D70" w:rsidRPr="00D00A59" w:rsidRDefault="00973D70" w:rsidP="00A75579">
            <w:pPr>
              <w:pStyle w:val="bullet"/>
              <w:rPr>
                <w:szCs w:val="18"/>
              </w:rPr>
            </w:pPr>
            <w:r w:rsidRPr="00D00A59">
              <w:rPr>
                <w:szCs w:val="18"/>
              </w:rPr>
              <w:t>Small for gestational age: 3/56 vs 4/58</w:t>
            </w:r>
          </w:p>
          <w:p w14:paraId="2BBEF819" w14:textId="77777777" w:rsidR="00973D70" w:rsidRPr="00D00A59" w:rsidRDefault="00973D70" w:rsidP="00A75579">
            <w:pPr>
              <w:pStyle w:val="bullet"/>
              <w:rPr>
                <w:szCs w:val="18"/>
              </w:rPr>
            </w:pPr>
            <w:r w:rsidRPr="00D00A59">
              <w:rPr>
                <w:szCs w:val="18"/>
              </w:rPr>
              <w:t>Macrosomia (&gt;4000 g): 6/56 vs 13/58</w:t>
            </w:r>
          </w:p>
          <w:p w14:paraId="5840AB27" w14:textId="77777777" w:rsidR="00973D70" w:rsidRPr="00D00A59" w:rsidRDefault="00973D70" w:rsidP="00A75579">
            <w:pPr>
              <w:pStyle w:val="bullet"/>
              <w:rPr>
                <w:szCs w:val="18"/>
              </w:rPr>
            </w:pPr>
            <w:r w:rsidRPr="00D00A59">
              <w:rPr>
                <w:szCs w:val="18"/>
              </w:rPr>
              <w:t>Postpartum weight retention (2 weeks): -2.6±5.5 (n=54) vs 1.2±5.6 (n=58)</w:t>
            </w:r>
          </w:p>
          <w:p w14:paraId="43F2C95D" w14:textId="77777777" w:rsidR="00973D70" w:rsidRPr="00D00A59" w:rsidRDefault="00973D70" w:rsidP="00A75579">
            <w:pPr>
              <w:pStyle w:val="bullet"/>
              <w:rPr>
                <w:szCs w:val="18"/>
              </w:rPr>
            </w:pPr>
            <w:r w:rsidRPr="00D00A59">
              <w:rPr>
                <w:szCs w:val="18"/>
              </w:rPr>
              <w:t>Childhood weight (12 months): 9.83±0.93 (n=51) vs 10.01±1.24 (n=52)</w:t>
            </w:r>
          </w:p>
          <w:p w14:paraId="5423D897" w14:textId="77777777" w:rsidR="00973D70" w:rsidRPr="00D00A59" w:rsidRDefault="00973D70" w:rsidP="00A75579">
            <w:pPr>
              <w:rPr>
                <w:szCs w:val="18"/>
              </w:rPr>
            </w:pPr>
          </w:p>
        </w:tc>
      </w:tr>
      <w:tr w:rsidR="00973D70" w:rsidRPr="00D00A59" w14:paraId="024DE143" w14:textId="77777777" w:rsidTr="0030223E">
        <w:trPr>
          <w:cantSplit/>
        </w:trPr>
        <w:tc>
          <w:tcPr>
            <w:tcW w:w="1417" w:type="dxa"/>
          </w:tcPr>
          <w:p w14:paraId="6972EBF4" w14:textId="724B0E70" w:rsidR="00973D70" w:rsidRPr="00D00A59" w:rsidRDefault="00973D70" w:rsidP="00654EEB">
            <w:r w:rsidRPr="00D00A59">
              <w:rPr>
                <w:noProof/>
              </w:rPr>
              <w:t>Vinter et al 2011;</w:t>
            </w:r>
            <w:r w:rsidRPr="00D00A59">
              <w:rPr>
                <w:noProof/>
              </w:rPr>
              <w:fldChar w:fldCharType="begin"/>
            </w:r>
            <w:r w:rsidR="002747EA">
              <w:rPr>
                <w:noProof/>
              </w:rPr>
              <w:instrText xml:space="preserve"> ADDIN EN.CITE &lt;EndNote&gt;&lt;Cite&gt;&lt;Author&gt;Vinter&lt;/Author&gt;&lt;Year&gt;2011&lt;/Year&gt;&lt;RecNum&gt;1111&lt;/RecNum&gt;&lt;DisplayText&gt;&lt;style face="superscript" font="Trebuchet MS" size="9"&gt;515&lt;/style&gt;&lt;/DisplayText&gt;&lt;record&gt;&lt;rec-number&gt;1111&lt;/rec-number&gt;&lt;foreign-keys&gt;&lt;key app="EN" db-id="exvasrfx2dtraoesasxp2szsxa2df502592x" timestamp="1552948617"&gt;1111&lt;/key&gt;&lt;/foreign-keys&gt;&lt;ref-type name="Journal Article"&gt;17&lt;/ref-type&gt;&lt;contributors&gt;&lt;authors&gt;&lt;author&gt;Vinter, C. A.&lt;/author&gt;&lt;author&gt;Jensen, D. M.&lt;/author&gt;&lt;author&gt;Ovesen, P.&lt;/author&gt;&lt;author&gt;Beck-Nielsen, H.&lt;/author&gt;&lt;author&gt;Jorgensen, J. S.&lt;/author&gt;&lt;/authors&gt;&lt;/contributors&gt;&lt;auth-address&gt;Department of Gynecology and Obstetrics, Odense University Hospital, Odense, Denmark. c.vinter@dadlnet.dk&lt;/auth-address&gt;&lt;titles&gt;&lt;title&gt;The LiP (Lifestyle in Pregnancy) study: a randomized controlled trial of lifestyle intervention in 360 obese pregnant women&lt;/title&gt;&lt;secondary-title&gt;Diabetes Care&lt;/secondary-title&gt;&lt;/titles&gt;&lt;periodical&gt;&lt;full-title&gt;Diabetes Care&lt;/full-title&gt;&lt;/periodical&gt;&lt;pages&gt;2502-7&lt;/pages&gt;&lt;volume&gt;34&lt;/volume&gt;&lt;number&gt;12&lt;/number&gt;&lt;edition&gt;2011/10/06&lt;/edition&gt;&lt;keywords&gt;&lt;keyword&gt;Adolescent&lt;/keyword&gt;&lt;keyword&gt;Adult&lt;/keyword&gt;&lt;keyword&gt;Denmark&lt;/keyword&gt;&lt;keyword&gt;Directive Counseling&lt;/keyword&gt;&lt;keyword&gt;Female&lt;/keyword&gt;&lt;keyword&gt;Humans&lt;/keyword&gt;&lt;keyword&gt;*Life Style&lt;/keyword&gt;&lt;keyword&gt;Motor Activity&lt;/keyword&gt;&lt;keyword&gt;Obesity/diet therapy/*therapy&lt;/keyword&gt;&lt;keyword&gt;Physical Education and Training&lt;/keyword&gt;&lt;keyword&gt;Pregnancy&lt;/keyword&gt;&lt;keyword&gt;Pregnancy Complications/diet therapy/*therapy&lt;/keyword&gt;&lt;keyword&gt;Pregnancy Outcome&lt;/keyword&gt;&lt;keyword&gt;Weight Gain&lt;/keyword&gt;&lt;/keywords&gt;&lt;dates&gt;&lt;year&gt;2011&lt;/year&gt;&lt;pub-dates&gt;&lt;date&gt;Dec&lt;/date&gt;&lt;/pub-dates&gt;&lt;/dates&gt;&lt;isbn&gt;1935-5548 (Electronic)&amp;#xD;0149-5992 (Linking)&lt;/isbn&gt;&lt;accession-num&gt;21972411&lt;/accession-num&gt;&lt;urls&gt;&lt;related-urls&gt;&lt;url&gt;https://www.ncbi.nlm.nih.gov/pubmed/21972411&lt;/url&gt;&lt;/related-urls&gt;&lt;/urls&gt;&lt;custom2&gt;PMC3220844&lt;/custom2&gt;&lt;electronic-resource-num&gt;10.2337/dc11-1150&lt;/electronic-resource-num&gt;&lt;/record&gt;&lt;/Cite&gt;&lt;/EndNote&gt;</w:instrText>
            </w:r>
            <w:r w:rsidRPr="00D00A59">
              <w:rPr>
                <w:noProof/>
              </w:rPr>
              <w:fldChar w:fldCharType="separate"/>
            </w:r>
            <w:r w:rsidR="002747EA" w:rsidRPr="002747EA">
              <w:rPr>
                <w:noProof/>
                <w:vertAlign w:val="superscript"/>
              </w:rPr>
              <w:t>515</w:t>
            </w:r>
            <w:r w:rsidRPr="00D00A59">
              <w:rPr>
                <w:noProof/>
              </w:rPr>
              <w:fldChar w:fldCharType="end"/>
            </w:r>
            <w:r w:rsidRPr="00D00A59">
              <w:rPr>
                <w:noProof/>
              </w:rPr>
              <w:t xml:space="preserve"> Vinter et al 2014a;</w:t>
            </w:r>
            <w:r w:rsidRPr="00D00A59">
              <w:rPr>
                <w:noProof/>
              </w:rPr>
              <w:fldChar w:fldCharType="begin"/>
            </w:r>
            <w:r w:rsidR="002747EA">
              <w:rPr>
                <w:noProof/>
              </w:rPr>
              <w:instrText xml:space="preserve"> ADDIN EN.CITE &lt;EndNote&gt;&lt;Cite&gt;&lt;Author&gt;Vinter&lt;/Author&gt;&lt;Year&gt;2014&lt;/Year&gt;&lt;RecNum&gt;1096&lt;/RecNum&gt;&lt;DisplayText&gt;&lt;style face="superscript" font="Trebuchet MS" size="9"&gt;560&lt;/style&gt;&lt;/DisplayText&gt;&lt;record&gt;&lt;rec-number&gt;1096&lt;/rec-number&gt;&lt;foreign-keys&gt;&lt;key app="EN" db-id="exvasrfx2dtraoesasxp2szsxa2df502592x" timestamp="1552946551"&gt;1096&lt;/key&gt;&lt;key app="ENWeb" db-id=""&gt;0&lt;/key&gt;&lt;/foreign-keys&gt;&lt;ref-type name="Journal Article"&gt;17&lt;/ref-type&gt;&lt;contributors&gt;&lt;authors&gt;&lt;author&gt;Vinter, C. A.&lt;/author&gt;&lt;author&gt;Jørgensen, J. S.&lt;/author&gt;&lt;author&gt;Ovesen, P.&lt;/author&gt;&lt;author&gt;Beck-Nielsen, H.&lt;/author&gt;&lt;author&gt;Skytthe, A.&lt;/author&gt;&lt;author&gt;Jensen, D. M.&lt;/author&gt;&lt;/authors&gt;&lt;/contributors&gt;&lt;titles&gt;&lt;title&gt;Metabolic effects of lifestyle intervention in obese pregnant women. Results from the randomized controlled trial ‘Lifestyle in Pregnancy’ (LiP)&lt;/title&gt;&lt;secondary-title&gt;Diabetic Medicine&lt;/secondary-title&gt;&lt;/titles&gt;&lt;periodical&gt;&lt;full-title&gt;Diabetic Medicine&lt;/full-title&gt;&lt;/periodical&gt;&lt;pages&gt;1323-1330&lt;/pages&gt;&lt;volume&gt;31&lt;/volume&gt;&lt;number&gt;11&lt;/number&gt;&lt;section&gt;1323&lt;/section&gt;&lt;dates&gt;&lt;year&gt;2014&lt;/year&gt;&lt;/dates&gt;&lt;isbn&gt;07423071&lt;/isbn&gt;&lt;urls&gt;&lt;/urls&gt;&lt;electronic-resource-num&gt;10.1111/dme.12548&lt;/electronic-resource-num&gt;&lt;/record&gt;&lt;/Cite&gt;&lt;/EndNote&gt;</w:instrText>
            </w:r>
            <w:r w:rsidRPr="00D00A59">
              <w:rPr>
                <w:noProof/>
              </w:rPr>
              <w:fldChar w:fldCharType="separate"/>
            </w:r>
            <w:r w:rsidR="002747EA" w:rsidRPr="002747EA">
              <w:rPr>
                <w:noProof/>
                <w:vertAlign w:val="superscript"/>
              </w:rPr>
              <w:t>560</w:t>
            </w:r>
            <w:r w:rsidRPr="00D00A59">
              <w:rPr>
                <w:noProof/>
              </w:rPr>
              <w:fldChar w:fldCharType="end"/>
            </w:r>
            <w:r w:rsidRPr="00D00A59">
              <w:rPr>
                <w:noProof/>
              </w:rPr>
              <w:t xml:space="preserve"> Vinter et al 2014b</w:t>
            </w:r>
            <w:r w:rsidRPr="00D00A59">
              <w:fldChar w:fldCharType="begin">
                <w:fldData xml:space="preserve">PEVuZE5vdGU+PENpdGU+PEF1dGhvcj5WaW50ZXI8L0F1dGhvcj48WWVhcj4yMDE0PC9ZZWFyPjxS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</w:fldData>
              </w:fldChar>
            </w:r>
            <w:r w:rsidR="002747EA">
              <w:instrText xml:space="preserve"> ADDIN EN.CITE </w:instrText>
            </w:r>
            <w:r w:rsidR="002747EA">
              <w:fldChar w:fldCharType="begin">
                <w:fldData xml:space="preserve">PEVuZE5vdGU+PENpdGU+PEF1dGhvcj5WaW50ZXI8L0F1dGhvcj48WWVhcj4yMDE0PC9ZZWFyPjxS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</w:fldData>
              </w:fldChar>
            </w:r>
            <w:r w:rsidR="002747EA">
              <w:instrText xml:space="preserve"> ADDIN EN.CITE.DATA </w:instrText>
            </w:r>
            <w:r w:rsidR="002747EA">
              <w:fldChar w:fldCharType="end"/>
            </w:r>
            <w:r w:rsidRPr="00D00A59">
              <w:fldChar w:fldCharType="separate"/>
            </w:r>
            <w:r w:rsidR="002747EA" w:rsidRPr="002747EA">
              <w:rPr>
                <w:noProof/>
                <w:vertAlign w:val="superscript"/>
              </w:rPr>
              <w:t>561</w:t>
            </w:r>
            <w:r w:rsidRPr="00D00A59">
              <w:fldChar w:fldCharType="end"/>
            </w:r>
          </w:p>
          <w:p w14:paraId="78D2EFD7" w14:textId="77777777" w:rsidR="00973D70" w:rsidRPr="00D00A59" w:rsidRDefault="00973D70" w:rsidP="00A62770">
            <w:pPr>
              <w:rPr>
                <w:szCs w:val="18"/>
              </w:rPr>
            </w:pPr>
            <w:r w:rsidRPr="00D00A59">
              <w:rPr>
                <w:szCs w:val="18"/>
              </w:rPr>
              <w:t>LiP</w:t>
            </w:r>
          </w:p>
          <w:p w14:paraId="4F480324" w14:textId="77777777" w:rsidR="00973D70" w:rsidRPr="00D00A59" w:rsidRDefault="00973D70" w:rsidP="00A62770">
            <w:pPr>
              <w:rPr>
                <w:szCs w:val="18"/>
              </w:rPr>
            </w:pPr>
            <w:r w:rsidRPr="00D00A59">
              <w:rPr>
                <w:szCs w:val="18"/>
              </w:rPr>
              <w:t>Denmark</w:t>
            </w:r>
          </w:p>
        </w:tc>
        <w:tc>
          <w:tcPr>
            <w:tcW w:w="1562" w:type="dxa"/>
          </w:tcPr>
          <w:p w14:paraId="18AD559F" w14:textId="77777777" w:rsidR="00973D70" w:rsidRPr="00D00A59" w:rsidRDefault="00973D70" w:rsidP="00A75579">
            <w:pPr>
              <w:rPr>
                <w:szCs w:val="18"/>
              </w:rPr>
            </w:pPr>
            <w:r w:rsidRPr="00D00A59">
              <w:rPr>
                <w:szCs w:val="18"/>
              </w:rPr>
              <w:t>Intervention 150</w:t>
            </w:r>
          </w:p>
          <w:p w14:paraId="4CBA6A8F" w14:textId="77777777" w:rsidR="00973D70" w:rsidRPr="00D00A59" w:rsidRDefault="00973D70" w:rsidP="00A75579">
            <w:pPr>
              <w:rPr>
                <w:szCs w:val="18"/>
              </w:rPr>
            </w:pPr>
            <w:r w:rsidRPr="00D00A59">
              <w:rPr>
                <w:szCs w:val="18"/>
              </w:rPr>
              <w:t>Control 154</w:t>
            </w:r>
          </w:p>
        </w:tc>
        <w:tc>
          <w:tcPr>
            <w:tcW w:w="5393" w:type="dxa"/>
          </w:tcPr>
          <w:p w14:paraId="2696D9D3" w14:textId="77777777" w:rsidR="00973D70" w:rsidRPr="00D00A59" w:rsidRDefault="00973D70" w:rsidP="00A75579">
            <w:pPr>
              <w:rPr>
                <w:szCs w:val="18"/>
              </w:rPr>
            </w:pPr>
            <w:r w:rsidRPr="00D00A59">
              <w:rPr>
                <w:b/>
                <w:szCs w:val="18"/>
              </w:rPr>
              <w:t>Aim</w:t>
            </w:r>
            <w:r w:rsidRPr="00D00A59">
              <w:rPr>
                <w:szCs w:val="18"/>
              </w:rPr>
              <w:t xml:space="preserve">: To study the effects of lifestyle intervention on gestational weight gain (GWG) and obstetric outcomes. </w:t>
            </w:r>
          </w:p>
          <w:p w14:paraId="042F4062" w14:textId="77777777" w:rsidR="00973D70" w:rsidRPr="00D00A59" w:rsidRDefault="00973D70" w:rsidP="00A75579">
            <w:pPr>
              <w:rPr>
                <w:szCs w:val="18"/>
              </w:rPr>
            </w:pPr>
            <w:r w:rsidRPr="00D00A59">
              <w:rPr>
                <w:b/>
                <w:szCs w:val="18"/>
              </w:rPr>
              <w:t>Population</w:t>
            </w:r>
            <w:r w:rsidRPr="00D00A59">
              <w:rPr>
                <w:szCs w:val="18"/>
              </w:rPr>
              <w:t>: Healthy pregnant women with BMI ≥30.</w:t>
            </w:r>
          </w:p>
          <w:p w14:paraId="23C5A314" w14:textId="77777777" w:rsidR="00973D70" w:rsidRPr="00D00A59" w:rsidRDefault="00973D70" w:rsidP="00A75579">
            <w:pPr>
              <w:rPr>
                <w:szCs w:val="18"/>
              </w:rPr>
            </w:pPr>
            <w:r w:rsidRPr="00D00A59">
              <w:rPr>
                <w:b/>
                <w:szCs w:val="18"/>
              </w:rPr>
              <w:t>Intervention</w:t>
            </w:r>
            <w:r w:rsidRPr="00D00A59">
              <w:rPr>
                <w:szCs w:val="18"/>
              </w:rPr>
              <w:t>: Dietary counselling was performed by trained dietitians on 4 separate occasions, at 15, 20, 28 and 35 weeks gestation, to limit GWG to 5 kg. The counselling included dietary advice based on the official Danish recommendations. Energy requirements were individually estimated according to weight and level of activity. Women were encouraged to be moderately physically active 30 to 60 minutes daily and were equipped with a pedometer to motivate and improve daily activity. They also had free full membership to a fitness centre for 6 months where they had closed training classes with physiotherapists for 1 hour each week. Training consisted of aerobic (low-step), training with light weights and elastic bands, and balance exercises. After training women were grouped 4 to 6 times with a physiotherapist using coaching inspired methods for improving integration of activity into daily life.</w:t>
            </w:r>
          </w:p>
        </w:tc>
        <w:tc>
          <w:tcPr>
            <w:tcW w:w="5664" w:type="dxa"/>
          </w:tcPr>
          <w:p w14:paraId="700E07EF" w14:textId="77777777" w:rsidR="00973D70" w:rsidRPr="00D00A59" w:rsidRDefault="00973D70" w:rsidP="00A75579">
            <w:pPr>
              <w:rPr>
                <w:szCs w:val="18"/>
              </w:rPr>
            </w:pPr>
            <w:r w:rsidRPr="00D00A59">
              <w:rPr>
                <w:szCs w:val="18"/>
              </w:rPr>
              <w:t>Intervention vs control:</w:t>
            </w:r>
          </w:p>
          <w:p w14:paraId="65535B93" w14:textId="77777777" w:rsidR="00973D70" w:rsidRPr="00D00A59" w:rsidRDefault="00973D70" w:rsidP="00A75579">
            <w:pPr>
              <w:pStyle w:val="bullet"/>
              <w:rPr>
                <w:szCs w:val="18"/>
              </w:rPr>
            </w:pPr>
            <w:r w:rsidRPr="00D00A59">
              <w:rPr>
                <w:szCs w:val="18"/>
              </w:rPr>
              <w:t>Gestational weight gain: 7.4±4.6 (n=144) vs 8.6±4.4 (n=148)</w:t>
            </w:r>
          </w:p>
          <w:p w14:paraId="49ED0B11" w14:textId="77777777" w:rsidR="00973D70" w:rsidRPr="00D00A59" w:rsidRDefault="00973D70" w:rsidP="00A75579">
            <w:pPr>
              <w:pStyle w:val="bullet"/>
              <w:rPr>
                <w:szCs w:val="18"/>
              </w:rPr>
            </w:pPr>
            <w:r w:rsidRPr="00D00A59">
              <w:rPr>
                <w:szCs w:val="18"/>
              </w:rPr>
              <w:t>Gestational diabetes: 9/150 vs 8/154</w:t>
            </w:r>
          </w:p>
          <w:p w14:paraId="25CE5DE6" w14:textId="77777777" w:rsidR="00973D70" w:rsidRPr="00D00A59" w:rsidRDefault="00973D70" w:rsidP="00A75579">
            <w:pPr>
              <w:pStyle w:val="bullet"/>
              <w:rPr>
                <w:szCs w:val="18"/>
              </w:rPr>
            </w:pPr>
            <w:r w:rsidRPr="00D00A59">
              <w:rPr>
                <w:szCs w:val="18"/>
              </w:rPr>
              <w:t>Pre-eclampsia: 23/150 vs 28/154</w:t>
            </w:r>
          </w:p>
          <w:p w14:paraId="78F50868" w14:textId="77777777" w:rsidR="00973D70" w:rsidRPr="00D00A59" w:rsidRDefault="00973D70" w:rsidP="00A75579">
            <w:pPr>
              <w:pStyle w:val="bullet"/>
              <w:rPr>
                <w:szCs w:val="18"/>
              </w:rPr>
            </w:pPr>
            <w:r w:rsidRPr="00D00A59">
              <w:rPr>
                <w:szCs w:val="18"/>
              </w:rPr>
              <w:t>Caesarean section: 40/150 vs 39/154</w:t>
            </w:r>
          </w:p>
          <w:p w14:paraId="6B508566" w14:textId="77777777" w:rsidR="00973D70" w:rsidRPr="00D00A59" w:rsidRDefault="00973D70" w:rsidP="00A75579">
            <w:pPr>
              <w:pStyle w:val="bullet"/>
              <w:rPr>
                <w:szCs w:val="18"/>
              </w:rPr>
            </w:pPr>
            <w:r w:rsidRPr="00D00A59">
              <w:rPr>
                <w:szCs w:val="18"/>
              </w:rPr>
              <w:t>Preterm birth: 5/82 vs 2/75</w:t>
            </w:r>
          </w:p>
          <w:p w14:paraId="0B1A9192" w14:textId="77777777" w:rsidR="00973D70" w:rsidRPr="00D00A59" w:rsidRDefault="00973D70" w:rsidP="00A75579">
            <w:pPr>
              <w:pStyle w:val="bullet"/>
              <w:rPr>
                <w:szCs w:val="18"/>
              </w:rPr>
            </w:pPr>
            <w:r w:rsidRPr="00D00A59">
              <w:rPr>
                <w:szCs w:val="18"/>
              </w:rPr>
              <w:t>Macrosomia (&gt;4000 g): 40/150 vs 39/154</w:t>
            </w:r>
          </w:p>
          <w:p w14:paraId="154F36BA" w14:textId="77777777" w:rsidR="00973D70" w:rsidRPr="00D00A59" w:rsidRDefault="00973D70" w:rsidP="00A75579">
            <w:pPr>
              <w:pStyle w:val="bullet"/>
              <w:rPr>
                <w:szCs w:val="18"/>
              </w:rPr>
            </w:pPr>
            <w:r w:rsidRPr="00D00A59">
              <w:rPr>
                <w:szCs w:val="18"/>
              </w:rPr>
              <w:t>Large for gestational age: 23/150 vs 18/154</w:t>
            </w:r>
          </w:p>
          <w:p w14:paraId="1AF34940" w14:textId="77777777" w:rsidR="00973D70" w:rsidRPr="00D00A59" w:rsidRDefault="00973D70" w:rsidP="00A75579">
            <w:pPr>
              <w:pStyle w:val="bullet"/>
              <w:rPr>
                <w:szCs w:val="18"/>
              </w:rPr>
            </w:pPr>
            <w:r w:rsidRPr="00D00A59">
              <w:rPr>
                <w:szCs w:val="18"/>
              </w:rPr>
              <w:t>Childhood weight (2.8 years): 14.7±1.82 (n=82) vs 14.4±1.3 (n=75)</w:t>
            </w:r>
          </w:p>
        </w:tc>
      </w:tr>
      <w:tr w:rsidR="00973D70" w:rsidRPr="00D00A59" w14:paraId="2B759C32" w14:textId="77777777" w:rsidTr="0030223E">
        <w:trPr>
          <w:cantSplit/>
          <w:trHeight w:val="646"/>
        </w:trPr>
        <w:tc>
          <w:tcPr>
            <w:tcW w:w="1417" w:type="dxa"/>
          </w:tcPr>
          <w:p w14:paraId="00C785FC" w14:textId="1E619729" w:rsidR="00973D70" w:rsidRPr="00D00A59" w:rsidRDefault="00973D70" w:rsidP="00A62770">
            <w:pPr>
              <w:rPr>
                <w:szCs w:val="18"/>
              </w:rPr>
            </w:pPr>
            <w:r w:rsidRPr="00654EEB">
              <w:t>Wang et al 2015</w:t>
            </w:r>
            <w:r w:rsidRPr="00D00A59">
              <w:rPr>
                <w:szCs w:val="18"/>
              </w:rPr>
              <w:fldChar w:fldCharType="begin"/>
            </w:r>
            <w:r w:rsidR="002747EA">
              <w:rPr>
                <w:szCs w:val="18"/>
              </w:rPr>
              <w:instrText xml:space="preserve"> ADDIN EN.CITE &lt;EndNote&gt;&lt;Cite&gt;&lt;Author&gt;Wang&lt;/Author&gt;&lt;Year&gt;2015&lt;/Year&gt;&lt;RecNum&gt;740&lt;/RecNum&gt;&lt;DisplayText&gt;&lt;style face="superscript" font="Trebuchet MS" size="9"&gt;517&lt;/style&gt;&lt;/DisplayText&gt;&lt;record&gt;&lt;rec-number&gt;740&lt;/rec-number&gt;&lt;foreign-keys&gt;&lt;key app="EN" db-id="exvasrfx2dtraoesasxp2szsxa2df502592x" timestamp="1541467811"&gt;740&lt;/key&gt;&lt;key app="ENWeb" db-id=""&gt;0&lt;/key&gt;&lt;/foreign-keys&gt;&lt;ref-type name="Journal Article"&gt;17&lt;/ref-type&gt;&lt;contributors&gt;&lt;authors&gt;&lt;author&gt;Wang, Shuang&lt;/author&gt;&lt;author&gt;Ma, Jing-Mei&lt;/author&gt;&lt;author&gt;Yang, Hui-Xia&lt;/author&gt;&lt;/authors&gt;&lt;/contributors&gt;&lt;titles&gt;&lt;title&gt;Lifestyle intervention for gestational diabetes mellitus prevention: A cluster-randomized controlled study&lt;/title&gt;&lt;secondary-title&gt;Chronic Diseases and Translational Medicine&lt;/secondary-title&gt;&lt;/titles&gt;&lt;periodical&gt;&lt;full-title&gt;Chronic Diseases and Translational Medicine&lt;/full-title&gt;&lt;/periodical&gt;&lt;pages&gt;169-174&lt;/pages&gt;&lt;volume&gt;1&lt;/volume&gt;&lt;number&gt;3&lt;/number&gt;&lt;section&gt;169&lt;/section&gt;&lt;dates&gt;&lt;year&gt;2015&lt;/year&gt;&lt;/dates&gt;&lt;isbn&gt;2095882X&lt;/isbn&gt;&lt;urls&gt;&lt;/urls&gt;&lt;electronic-resource-num&gt;10.1016/j.cdtm.2015.09.001&lt;/electronic-resource-num&gt;&lt;/record&gt;&lt;/Cite&gt;&lt;/EndNote&gt;</w:instrText>
            </w:r>
            <w:r w:rsidRPr="00D00A59">
              <w:rPr>
                <w:szCs w:val="18"/>
              </w:rPr>
              <w:fldChar w:fldCharType="separate"/>
            </w:r>
            <w:r w:rsidR="002747EA" w:rsidRPr="002747EA">
              <w:rPr>
                <w:noProof/>
                <w:szCs w:val="18"/>
                <w:vertAlign w:val="superscript"/>
              </w:rPr>
              <w:t>517</w:t>
            </w:r>
            <w:r w:rsidRPr="00D00A59">
              <w:rPr>
                <w:szCs w:val="18"/>
              </w:rPr>
              <w:fldChar w:fldCharType="end"/>
            </w:r>
          </w:p>
          <w:p w14:paraId="016BC256" w14:textId="77777777" w:rsidR="00973D70" w:rsidRPr="00D00A59" w:rsidRDefault="00973D70" w:rsidP="00A62770">
            <w:pPr>
              <w:rPr>
                <w:szCs w:val="18"/>
              </w:rPr>
            </w:pPr>
            <w:r w:rsidRPr="00D00A59">
              <w:rPr>
                <w:szCs w:val="18"/>
              </w:rPr>
              <w:t>China</w:t>
            </w:r>
          </w:p>
        </w:tc>
        <w:tc>
          <w:tcPr>
            <w:tcW w:w="1562" w:type="dxa"/>
          </w:tcPr>
          <w:p w14:paraId="1E0B00AE" w14:textId="77777777" w:rsidR="00973D70" w:rsidRPr="00D00A59" w:rsidRDefault="00973D70" w:rsidP="00654EEB">
            <w:r w:rsidRPr="00D00A59">
              <w:t>Intervention 134</w:t>
            </w:r>
          </w:p>
          <w:p w14:paraId="2725D6B4" w14:textId="77777777" w:rsidR="00973D70" w:rsidRPr="00D00A59" w:rsidRDefault="00973D70" w:rsidP="00654EEB">
            <w:r w:rsidRPr="00D00A59">
              <w:t>Control 138</w:t>
            </w:r>
          </w:p>
        </w:tc>
        <w:tc>
          <w:tcPr>
            <w:tcW w:w="5393" w:type="dxa"/>
          </w:tcPr>
          <w:p w14:paraId="71AA8BFB" w14:textId="086D575E" w:rsidR="00973D70" w:rsidRPr="00D00A59" w:rsidRDefault="00973D70" w:rsidP="00654EEB">
            <w:r w:rsidRPr="00D00A59">
              <w:rPr>
                <w:b/>
              </w:rPr>
              <w:t>Aim</w:t>
            </w:r>
            <w:r w:rsidRPr="00D00A59">
              <w:rPr>
                <w:rFonts w:ascii="Helvetica" w:hAnsi="Helvetica"/>
              </w:rPr>
              <w:t xml:space="preserve">: </w:t>
            </w:r>
            <w:r w:rsidRPr="00D00A59">
              <w:t xml:space="preserve">To examine whether gestational diabetes mellitus (GDM) can be prevented by early trimester lifestyle </w:t>
            </w:r>
            <w:r w:rsidR="00356CCC" w:rsidRPr="00D00A59">
              <w:t>counselling</w:t>
            </w:r>
            <w:r w:rsidRPr="00D00A59">
              <w:t xml:space="preserve"> in a high-risk population.</w:t>
            </w:r>
          </w:p>
          <w:p w14:paraId="36C91F29" w14:textId="77777777" w:rsidR="00973D70" w:rsidRPr="00D00A59" w:rsidRDefault="00973D70" w:rsidP="00654EEB">
            <w:r w:rsidRPr="00D00A59">
              <w:rPr>
                <w:b/>
              </w:rPr>
              <w:t>Population</w:t>
            </w:r>
            <w:r w:rsidRPr="00D00A59">
              <w:t>: Women with at least one risk factor for gestational diabetes</w:t>
            </w:r>
          </w:p>
          <w:p w14:paraId="5CBD2EDA" w14:textId="77777777" w:rsidR="00973D70" w:rsidRPr="00D00A59" w:rsidRDefault="00973D70" w:rsidP="00654EEB">
            <w:r w:rsidRPr="00D00A59">
              <w:rPr>
                <w:b/>
              </w:rPr>
              <w:t>Intervention</w:t>
            </w:r>
            <w:r w:rsidRPr="00D00A59">
              <w:t>: Women in the intervention group received routine antenatal care plus a standardised lifestyle intervention delivered at 6 to 8 weeks gestation, and enforcement interventions informed by maternal anthropometrics at 12 to 13 gestational weeks. The standardised courses were delivered by 1 physician and included 3 courses: ’What is a balanced diet?’ (according to the dietary pagoda of pregnant women in China); ’Proper physical activity is beneficial during pregnancy’ (walking 30 minutes after meal at least once a day); and ’Standard weight-gain during pregnancy’. Each course was group based (&lt; 6 women per group) and lasted 40 to 60 minutes.</w:t>
            </w:r>
          </w:p>
        </w:tc>
        <w:tc>
          <w:tcPr>
            <w:tcW w:w="5664" w:type="dxa"/>
          </w:tcPr>
          <w:p w14:paraId="60BB3B8F" w14:textId="77777777" w:rsidR="00973D70" w:rsidRPr="00D00A59" w:rsidRDefault="00973D70" w:rsidP="00654EEB">
            <w:r w:rsidRPr="00D00A59">
              <w:t>Intervention vs control:</w:t>
            </w:r>
          </w:p>
          <w:p w14:paraId="09E8B90A" w14:textId="77777777" w:rsidR="00973D70" w:rsidRPr="00D00A59" w:rsidRDefault="00973D70" w:rsidP="00654EEB">
            <w:pPr>
              <w:pStyle w:val="bullet"/>
            </w:pPr>
            <w:r w:rsidRPr="00D00A59">
              <w:t>Gestational weight gain: 5.51±2.18 (n=134) vs 5.66 (n=138)</w:t>
            </w:r>
          </w:p>
          <w:p w14:paraId="400F712D" w14:textId="77777777" w:rsidR="00973D70" w:rsidRPr="00D00A59" w:rsidRDefault="00973D70" w:rsidP="00654EEB">
            <w:pPr>
              <w:pStyle w:val="bullet"/>
            </w:pPr>
            <w:r w:rsidRPr="00D00A59">
              <w:t>Gestational diabetes: 23/134 vs 33/138</w:t>
            </w:r>
          </w:p>
        </w:tc>
      </w:tr>
      <w:tr w:rsidR="00973D70" w:rsidRPr="00D00A59" w14:paraId="0B8340D6" w14:textId="77777777" w:rsidTr="0030223E">
        <w:trPr>
          <w:cantSplit/>
        </w:trPr>
        <w:tc>
          <w:tcPr>
            <w:tcW w:w="1417" w:type="dxa"/>
          </w:tcPr>
          <w:p w14:paraId="59F603A1" w14:textId="7D172AB4" w:rsidR="00973D70" w:rsidRPr="00D00A59" w:rsidRDefault="00973D70" w:rsidP="00654EEB">
            <w:r w:rsidRPr="00654EEB">
              <w:t>Willcox et al 2017</w:t>
            </w:r>
            <w:r w:rsidRPr="00D00A59">
              <w:fldChar w:fldCharType="begin"/>
            </w:r>
            <w:r w:rsidR="002747EA">
              <w:instrText xml:space="preserve"> ADDIN EN.CITE &lt;EndNote&gt;&lt;Cite&gt;&lt;Author&gt;Willcox&lt;/Author&gt;&lt;Year&gt;2017&lt;/Year&gt;&lt;RecNum&gt;965&lt;/RecNum&gt;&lt;DisplayText&gt;&lt;style face="superscript" font="Trebuchet MS" size="9"&gt;500&lt;/style&gt;&lt;/DisplayText&gt;&lt;record&gt;&lt;rec-number&gt;965&lt;/rec-number&gt;&lt;foreign-keys&gt;&lt;key app="EN" db-id="exvasrfx2dtraoesasxp2szsxa2df502592x" timestamp="1552950079"&gt;965&lt;/key&gt;&lt;key app="ENWeb" db-id=""&gt;0&lt;/key&gt;&lt;/foreign-keys&gt;&lt;ref-type name="Journal Article"&gt;17&lt;/ref-type&gt;&lt;contributors&gt;&lt;authors&gt;&lt;author&gt;Willcox, J.C.,&lt;/author&gt;&lt;author&gt;Wilkinson, S.A.,&lt;/author&gt;&lt;author&gt;Lappas, M.,&lt;/author&gt;&lt;author&gt;Ball, K.,&lt;/author&gt;&lt;author&gt;Crawford, D.,&lt;/author&gt;&lt;author&gt;McCarthy, E.A.,&lt;/author&gt;&lt;author&gt;Fjeldsoe, B.,&lt;/author&gt;&lt;/authors&gt;&lt;/contributors&gt;&lt;auth-address&gt;Departments of Medicine, Public Health, and Ob/Gyn, Temple University, Philadelphia, PA, USA.&lt;/auth-address&gt;&lt;titles&gt;&lt;title&gt;A mobile health intervention promoting healthy gestational weight gain for women entering pregnancy at a high body mass index: the txt4two pilot randomised controlled trial&lt;/title&gt;&lt;secondary-title&gt;BJOG&lt;/secondary-title&gt;&lt;/titles&gt;&lt;periodical&gt;&lt;full-title&gt;BJOG&lt;/full-title&gt;&lt;/periodical&gt;&lt;pages&gt;1718-28&lt;/pages&gt;&lt;volume&gt;124&lt;/volume&gt;&lt;number&gt;11&lt;/number&gt;&lt;edition&gt;2017/04/20&lt;/edition&gt;&lt;dates&gt;&lt;year&gt;2017&lt;/year&gt;&lt;pub-dates&gt;&lt;date&gt;Oct&lt;/date&gt;&lt;/pub-dates&gt;&lt;/dates&gt;&lt;isbn&gt;1471-0528 (Electronic)&amp;#xD;1470-0328 (Linking)&lt;/isbn&gt;&lt;accession-num&gt;28422398&lt;/accession-num&gt;&lt;urls&gt;&lt;related-urls&gt;&lt;url&gt;https://www.ncbi.nlm.nih.gov/pubmed/28422398&lt;/url&gt;&lt;/related-urls&gt;&lt;/urls&gt;&lt;electronic-resource-num&gt;10.1111/1471-0528.14693&lt;/electronic-resource-num&gt;&lt;/record&gt;&lt;/Cite&gt;&lt;/EndNote&gt;</w:instrText>
            </w:r>
            <w:r w:rsidRPr="00D00A59">
              <w:fldChar w:fldCharType="separate"/>
            </w:r>
            <w:r w:rsidR="002747EA" w:rsidRPr="002747EA">
              <w:rPr>
                <w:noProof/>
                <w:vertAlign w:val="superscript"/>
              </w:rPr>
              <w:t>500</w:t>
            </w:r>
            <w:r w:rsidRPr="00D00A59">
              <w:fldChar w:fldCharType="end"/>
            </w:r>
          </w:p>
          <w:p w14:paraId="4DF60CAE" w14:textId="77777777" w:rsidR="00973D70" w:rsidRPr="00D00A59" w:rsidRDefault="00973D70" w:rsidP="00A62770">
            <w:pPr>
              <w:rPr>
                <w:szCs w:val="18"/>
              </w:rPr>
            </w:pPr>
            <w:r w:rsidRPr="00D00A59">
              <w:rPr>
                <w:szCs w:val="18"/>
              </w:rPr>
              <w:t>txt4two</w:t>
            </w:r>
          </w:p>
          <w:p w14:paraId="73515D34" w14:textId="77777777" w:rsidR="00973D70" w:rsidRPr="00D00A59" w:rsidRDefault="00973D70" w:rsidP="00A62770">
            <w:pPr>
              <w:rPr>
                <w:szCs w:val="18"/>
              </w:rPr>
            </w:pPr>
            <w:r w:rsidRPr="00D00A59">
              <w:rPr>
                <w:szCs w:val="18"/>
              </w:rPr>
              <w:t>Australia</w:t>
            </w:r>
          </w:p>
        </w:tc>
        <w:tc>
          <w:tcPr>
            <w:tcW w:w="1562" w:type="dxa"/>
          </w:tcPr>
          <w:p w14:paraId="1371869C" w14:textId="77777777" w:rsidR="00973D70" w:rsidRPr="00D00A59" w:rsidRDefault="00973D70" w:rsidP="00A75579">
            <w:pPr>
              <w:rPr>
                <w:szCs w:val="18"/>
              </w:rPr>
            </w:pPr>
            <w:r w:rsidRPr="00D00A59">
              <w:rPr>
                <w:szCs w:val="18"/>
              </w:rPr>
              <w:t>Intervention 45</w:t>
            </w:r>
          </w:p>
          <w:p w14:paraId="0545C5C0" w14:textId="77777777" w:rsidR="00973D70" w:rsidRPr="00D00A59" w:rsidRDefault="00973D70" w:rsidP="00A75579">
            <w:pPr>
              <w:rPr>
                <w:szCs w:val="18"/>
              </w:rPr>
            </w:pPr>
            <w:r w:rsidRPr="00D00A59">
              <w:rPr>
                <w:szCs w:val="18"/>
              </w:rPr>
              <w:t>Control 46</w:t>
            </w:r>
          </w:p>
        </w:tc>
        <w:tc>
          <w:tcPr>
            <w:tcW w:w="5393" w:type="dxa"/>
          </w:tcPr>
          <w:p w14:paraId="60BFF744" w14:textId="77777777" w:rsidR="00973D70" w:rsidRPr="00D00A59" w:rsidRDefault="00973D70" w:rsidP="00A75579">
            <w:pPr>
              <w:rPr>
                <w:szCs w:val="18"/>
              </w:rPr>
            </w:pPr>
            <w:r w:rsidRPr="00D00A59">
              <w:rPr>
                <w:b/>
                <w:szCs w:val="18"/>
              </w:rPr>
              <w:t>Aim</w:t>
            </w:r>
            <w:r w:rsidRPr="00D00A59">
              <w:rPr>
                <w:szCs w:val="18"/>
              </w:rPr>
              <w:t>: To determine the feasibility and effectiveness of an mHealth intervention promoting healthy diet, physical activity and gestational weight gain in pregnant women.</w:t>
            </w:r>
          </w:p>
          <w:p w14:paraId="3F7DE576" w14:textId="77777777" w:rsidR="00973D70" w:rsidRPr="00D00A59" w:rsidRDefault="00973D70" w:rsidP="00A75579">
            <w:pPr>
              <w:rPr>
                <w:szCs w:val="18"/>
              </w:rPr>
            </w:pPr>
            <w:r w:rsidRPr="00D00A59">
              <w:rPr>
                <w:b/>
                <w:szCs w:val="18"/>
              </w:rPr>
              <w:t>Population</w:t>
            </w:r>
            <w:r w:rsidRPr="00D00A59">
              <w:rPr>
                <w:szCs w:val="18"/>
              </w:rPr>
              <w:t>: Women with a singleton pregnancy between 10</w:t>
            </w:r>
            <w:r w:rsidRPr="00D00A59">
              <w:rPr>
                <w:rFonts w:eastAsiaTheme="majorEastAsia"/>
                <w:szCs w:val="18"/>
                <w:vertAlign w:val="superscript"/>
              </w:rPr>
              <w:t>0</w:t>
            </w:r>
            <w:r w:rsidRPr="00D00A59">
              <w:rPr>
                <w:rFonts w:eastAsiaTheme="majorEastAsia"/>
                <w:szCs w:val="18"/>
              </w:rPr>
              <w:t xml:space="preserve"> </w:t>
            </w:r>
            <w:r w:rsidRPr="00D00A59">
              <w:rPr>
                <w:szCs w:val="18"/>
              </w:rPr>
              <w:t>and 17</w:t>
            </w:r>
            <w:r w:rsidRPr="00D00A59">
              <w:rPr>
                <w:rFonts w:eastAsiaTheme="majorEastAsia"/>
                <w:szCs w:val="18"/>
                <w:vertAlign w:val="superscript"/>
              </w:rPr>
              <w:t>6</w:t>
            </w:r>
            <w:r w:rsidRPr="00D00A59">
              <w:rPr>
                <w:rFonts w:eastAsiaTheme="majorEastAsia"/>
                <w:szCs w:val="18"/>
              </w:rPr>
              <w:t xml:space="preserve"> </w:t>
            </w:r>
            <w:r w:rsidRPr="00D00A59">
              <w:rPr>
                <w:szCs w:val="18"/>
              </w:rPr>
              <w:t xml:space="preserve">weeks; self-reported pre-pregnancy BMI </w:t>
            </w:r>
            <w:r w:rsidRPr="00D00A59">
              <w:rPr>
                <w:rFonts w:ascii="Helvetica" w:eastAsiaTheme="majorEastAsia" w:hAnsi="Helvetica"/>
                <w:szCs w:val="18"/>
              </w:rPr>
              <w:t>&gt;</w:t>
            </w:r>
            <w:r w:rsidRPr="00D00A59">
              <w:rPr>
                <w:szCs w:val="18"/>
              </w:rPr>
              <w:t>25 kg/m</w:t>
            </w:r>
            <w:r w:rsidRPr="00D00A59">
              <w:rPr>
                <w:rFonts w:eastAsiaTheme="majorEastAsia"/>
                <w:szCs w:val="18"/>
              </w:rPr>
              <w:t>2</w:t>
            </w:r>
            <w:r w:rsidRPr="00D00A59">
              <w:rPr>
                <w:szCs w:val="18"/>
              </w:rPr>
              <w:t>; able to speak, read and write English; and owning a mobile phone.</w:t>
            </w:r>
          </w:p>
          <w:p w14:paraId="5BD8C013" w14:textId="77777777" w:rsidR="00973D70" w:rsidRPr="00D00A59" w:rsidRDefault="00973D70" w:rsidP="00EE3378">
            <w:r w:rsidRPr="00D00A59">
              <w:rPr>
                <w:b/>
              </w:rPr>
              <w:t>Intervention</w:t>
            </w:r>
            <w:r w:rsidRPr="00D00A59">
              <w:t xml:space="preserve">: At baseline the trained researcher discussed appropriate GWG targets, individual GWG monitoring and recording, and asked the woman to set a nutrition or physical activity goal to work towards the recommendations. Intervention participants then received four to five individually tailored, interactive text messages per week. The texts delivered information specific to the individual’s gestational week, encouragement of positive health behaviours, monitoring of individual goals and encouragement of self-monitoring of GWG. Texts were developed and mapped according to the behaviour change techniques by the authors. Women chose the frequency of texts that aimed to: prompt review of their weight (weekly or fortnightly); and check their behavioural goals (weekly or fortnightly). </w:t>
            </w:r>
          </w:p>
          <w:p w14:paraId="254D7B6F" w14:textId="77777777" w:rsidR="00973D70" w:rsidRPr="00D00A59" w:rsidRDefault="00973D70" w:rsidP="00A75579">
            <w:pPr>
              <w:rPr>
                <w:szCs w:val="18"/>
              </w:rPr>
            </w:pPr>
            <w:r w:rsidRPr="00D00A59">
              <w:rPr>
                <w:szCs w:val="18"/>
              </w:rPr>
              <w:t>Advice was based on current Australian guidelines: the Australian Dietary Guidelines emphasise the replacement of sugar-sweetened beverages, increased fruit and vegetable intake, reduction of discretionary food groups and consumption of regular meals; the physical activity guidelines emphasise 30 minutes of moderate intensity physical activity on most, if not all, days of the week, reduction of sedentary behaviour.</w:t>
            </w:r>
          </w:p>
        </w:tc>
        <w:tc>
          <w:tcPr>
            <w:tcW w:w="5664" w:type="dxa"/>
          </w:tcPr>
          <w:p w14:paraId="3998AA52" w14:textId="77777777" w:rsidR="00654EEB" w:rsidRDefault="00654EEB" w:rsidP="00A75579">
            <w:pPr>
              <w:rPr>
                <w:szCs w:val="18"/>
              </w:rPr>
            </w:pPr>
            <w:r>
              <w:rPr>
                <w:szCs w:val="18"/>
              </w:rPr>
              <w:t xml:space="preserve">Intervention versus control: </w:t>
            </w:r>
          </w:p>
          <w:p w14:paraId="288525B2" w14:textId="3A71C4D3" w:rsidR="00973D70" w:rsidRPr="00D00A59" w:rsidRDefault="00973D70" w:rsidP="00654EEB">
            <w:pPr>
              <w:pStyle w:val="bullet"/>
            </w:pPr>
            <w:r w:rsidRPr="00D00A59">
              <w:t>Gestational weight gain: 11.0±5.92 (n=45) vs 13.6±5.6 (n=46)</w:t>
            </w:r>
          </w:p>
          <w:p w14:paraId="1703E560" w14:textId="77777777" w:rsidR="00973D70" w:rsidRPr="00D00A59" w:rsidRDefault="00973D70" w:rsidP="00654EEB">
            <w:pPr>
              <w:pStyle w:val="bullet"/>
            </w:pPr>
            <w:r w:rsidRPr="00D00A59">
              <w:t>Weight gain &gt;IOM guidelines: 21/45 vs 28/46</w:t>
            </w:r>
          </w:p>
        </w:tc>
      </w:tr>
    </w:tbl>
    <w:p w14:paraId="69A10535" w14:textId="30CAD332" w:rsidR="000E6C5B" w:rsidRDefault="000E6C5B" w:rsidP="000E6C5B">
      <w:pPr>
        <w:pStyle w:val="TableRCTs"/>
        <w:tabs>
          <w:tab w:val="left" w:pos="1123"/>
          <w:tab w:val="left" w:pos="2722"/>
          <w:tab w:val="left" w:pos="3861"/>
          <w:tab w:val="left" w:pos="6024"/>
          <w:tab w:val="left" w:pos="8543"/>
        </w:tabs>
      </w:pPr>
    </w:p>
    <w:p w14:paraId="6151A3BC" w14:textId="77777777" w:rsidR="000E6C5B" w:rsidRDefault="000E6C5B" w:rsidP="000E6C5B">
      <w:pPr>
        <w:sectPr w:rsidR="000E6C5B" w:rsidSect="000E26CA">
          <w:pgSz w:w="16820" w:h="11900" w:orient="landscape"/>
          <w:pgMar w:top="1418" w:right="1134" w:bottom="1418" w:left="1134" w:header="709" w:footer="709" w:gutter="0"/>
          <w:cols w:space="708"/>
          <w:docGrid w:linePitch="360"/>
        </w:sectPr>
      </w:pPr>
    </w:p>
    <w:p w14:paraId="74F6E2D3" w14:textId="3D528395" w:rsidR="00F43F44" w:rsidRDefault="00F43F44" w:rsidP="00F43F44">
      <w:pPr>
        <w:pStyle w:val="Heading1"/>
      </w:pPr>
      <w:bookmarkStart w:id="239" w:name="_Toc40956550"/>
      <w:r>
        <w:t>Additional considerations</w:t>
      </w:r>
      <w:bookmarkEnd w:id="239"/>
    </w:p>
    <w:p w14:paraId="3E68B722" w14:textId="476F2BF8" w:rsidR="00F43F44" w:rsidRDefault="00F43F44" w:rsidP="00F43F44">
      <w:pPr>
        <w:pStyle w:val="Heading2"/>
      </w:pPr>
      <w:bookmarkStart w:id="240" w:name="_Ref494975143"/>
      <w:bookmarkStart w:id="241" w:name="_Toc40956551"/>
      <w:r w:rsidRPr="00F43F44">
        <w:rPr>
          <w:b/>
        </w:rPr>
        <w:t>Q10</w:t>
      </w:r>
      <w:r>
        <w:t xml:space="preserve">: </w:t>
      </w:r>
      <w:r w:rsidRPr="00193E53">
        <w:t xml:space="preserve">What are the additional </w:t>
      </w:r>
      <w:r>
        <w:t xml:space="preserve">needs of </w:t>
      </w:r>
      <w:r w:rsidRPr="00193E53">
        <w:t>Aboriginal and Torres Strait Islander women?</w:t>
      </w:r>
      <w:bookmarkEnd w:id="240"/>
      <w:bookmarkEnd w:id="241"/>
      <w:r w:rsidRPr="00193E53">
        <w:t xml:space="preserve"> </w:t>
      </w:r>
    </w:p>
    <w:p w14:paraId="52465E34" w14:textId="4DF64AE7" w:rsidR="00F43F44" w:rsidRDefault="00513068" w:rsidP="00F43F44">
      <w:r>
        <w:t>These studies have been included in relevant sections of the review.</w:t>
      </w:r>
    </w:p>
    <w:p w14:paraId="45C96D87" w14:textId="77777777" w:rsidR="00FC6AC8" w:rsidRDefault="00FC6AC8" w:rsidP="00F43F44">
      <w:pPr>
        <w:sectPr w:rsidR="00FC6AC8" w:rsidSect="008A6B17">
          <w:pgSz w:w="11901" w:h="16817"/>
          <w:pgMar w:top="1134" w:right="1418" w:bottom="1134" w:left="1418" w:header="709" w:footer="709" w:gutter="0"/>
          <w:cols w:space="708"/>
          <w:docGrid w:linePitch="360"/>
        </w:sectPr>
      </w:pPr>
    </w:p>
    <w:p w14:paraId="7098DC56" w14:textId="5B7BB659" w:rsidR="00F43F44" w:rsidRDefault="00F43F44" w:rsidP="00F43F44">
      <w:pPr>
        <w:pStyle w:val="Heading2"/>
      </w:pPr>
      <w:bookmarkStart w:id="242" w:name="_Toc40956552"/>
      <w:r w:rsidRPr="007B2353">
        <w:rPr>
          <w:b/>
        </w:rPr>
        <w:t>Q</w:t>
      </w:r>
      <w:r>
        <w:rPr>
          <w:b/>
        </w:rPr>
        <w:t>11</w:t>
      </w:r>
      <w:r>
        <w:t xml:space="preserve">: </w:t>
      </w:r>
      <w:r w:rsidRPr="00C241BA">
        <w:t>What are the additional considerations for</w:t>
      </w:r>
      <w:r>
        <w:t xml:space="preserve"> migrant and refugee women?</w:t>
      </w:r>
      <w:bookmarkEnd w:id="242"/>
    </w:p>
    <w:p w14:paraId="3349BB37" w14:textId="273502D6" w:rsidR="00F43F44" w:rsidRDefault="00F43F44" w:rsidP="00F43F44">
      <w:r>
        <w:t>No studies were identified to</w:t>
      </w:r>
      <w:r w:rsidR="002747EA">
        <w:t xml:space="preserve"> specifically</w:t>
      </w:r>
      <w:r>
        <w:t xml:space="preserve"> answer this question.</w:t>
      </w:r>
    </w:p>
    <w:p w14:paraId="2E9FFD15" w14:textId="77777777" w:rsidR="00F43F44" w:rsidRDefault="00F43F44" w:rsidP="00F43F44">
      <w:pPr>
        <w:pStyle w:val="Heading1"/>
        <w:sectPr w:rsidR="00F43F44" w:rsidSect="008A6B17">
          <w:pgSz w:w="11901" w:h="16817"/>
          <w:pgMar w:top="1134" w:right="1418" w:bottom="1134" w:left="1418" w:header="709" w:footer="709" w:gutter="0"/>
          <w:cols w:space="708"/>
          <w:docGrid w:linePitch="360"/>
        </w:sectPr>
      </w:pPr>
    </w:p>
    <w:p w14:paraId="4052F8E1" w14:textId="77777777" w:rsidR="00BF2BF6" w:rsidRDefault="00BF2BF6" w:rsidP="008E765F">
      <w:pPr>
        <w:pStyle w:val="Heading1"/>
        <w:numPr>
          <w:ilvl w:val="0"/>
          <w:numId w:val="0"/>
        </w:numPr>
        <w:rPr>
          <w:lang w:val="en-AU"/>
        </w:rPr>
      </w:pPr>
      <w:bookmarkStart w:id="243" w:name="_Toc40956553"/>
      <w:bookmarkStart w:id="244" w:name="_Toc3807158"/>
      <w:r>
        <w:rPr>
          <w:lang w:val="en-AU"/>
        </w:rPr>
        <w:t>Appendices</w:t>
      </w:r>
      <w:bookmarkEnd w:id="243"/>
    </w:p>
    <w:p w14:paraId="76F6D51D" w14:textId="77777777" w:rsidR="000F3838" w:rsidRDefault="008E765F" w:rsidP="008E765F">
      <w:pPr>
        <w:pStyle w:val="Heading2"/>
        <w:numPr>
          <w:ilvl w:val="0"/>
          <w:numId w:val="0"/>
        </w:numPr>
        <w:rPr>
          <w:lang w:val="en-AU"/>
        </w:rPr>
      </w:pPr>
      <w:bookmarkStart w:id="245" w:name="_Toc40956554"/>
      <w:r>
        <w:rPr>
          <w:lang w:val="en-AU"/>
        </w:rPr>
        <w:t>A</w:t>
      </w:r>
      <w:r>
        <w:rPr>
          <w:lang w:val="en-AU"/>
        </w:rPr>
        <w:tab/>
      </w:r>
      <w:r w:rsidR="000F3838">
        <w:rPr>
          <w:lang w:val="en-AU"/>
        </w:rPr>
        <w:t>Search strategies</w:t>
      </w:r>
      <w:bookmarkEnd w:id="245"/>
    </w:p>
    <w:p w14:paraId="6F1C6FD9" w14:textId="73157020" w:rsidR="000F3838" w:rsidRDefault="00A91966" w:rsidP="000F3838">
      <w:pPr>
        <w:pStyle w:val="Heading3"/>
        <w:numPr>
          <w:ilvl w:val="0"/>
          <w:numId w:val="0"/>
        </w:numPr>
        <w:rPr>
          <w:lang w:val="en-AU"/>
        </w:rPr>
      </w:pPr>
      <w:bookmarkStart w:id="246" w:name="_Toc40956555"/>
      <w:r>
        <w:t>Dietary advice</w:t>
      </w:r>
      <w:bookmarkEnd w:id="246"/>
    </w:p>
    <w:p w14:paraId="7468C4E5" w14:textId="22E802E8" w:rsidR="0048169C" w:rsidRDefault="0048169C" w:rsidP="0048169C">
      <w:pPr>
        <w:pStyle w:val="Heading4"/>
      </w:pPr>
      <w:r>
        <w:t>Diet and pregnancy</w:t>
      </w:r>
      <w:r w:rsidRPr="00916589">
        <w:t xml:space="preserve"> </w:t>
      </w:r>
      <w:r w:rsidR="008F6E53">
        <w:t>(research questions 1</w:t>
      </w:r>
      <w:r w:rsidR="000D04A0">
        <w:t>,</w:t>
      </w:r>
      <w:r w:rsidR="008F6E53">
        <w:t xml:space="preserve"> 2</w:t>
      </w:r>
      <w:r w:rsidR="000D04A0">
        <w:t xml:space="preserve"> and 9</w:t>
      </w:r>
      <w:r w:rsidR="008F6E53">
        <w:t>)</w:t>
      </w:r>
    </w:p>
    <w:p w14:paraId="72567E6C" w14:textId="77777777" w:rsidR="0048169C" w:rsidRPr="00916589" w:rsidRDefault="0048169C" w:rsidP="0048169C">
      <w:pPr>
        <w:rPr>
          <w:b/>
        </w:rPr>
      </w:pPr>
      <w:r>
        <w:rPr>
          <w:b/>
        </w:rPr>
        <w:t>Date of searches: 4-June-2019</w:t>
      </w:r>
    </w:p>
    <w:p w14:paraId="6C0B2228" w14:textId="77777777" w:rsidR="0048169C" w:rsidRDefault="0048169C" w:rsidP="0048169C">
      <w:pPr>
        <w:rPr>
          <w:b/>
          <w:bCs/>
        </w:rPr>
      </w:pPr>
      <w:r>
        <w:rPr>
          <w:b/>
          <w:bCs/>
        </w:rPr>
        <w:t>Embase:</w:t>
      </w:r>
    </w:p>
    <w:p w14:paraId="022A4F72" w14:textId="77777777" w:rsidR="0048169C" w:rsidRDefault="0048169C" w:rsidP="0048169C">
      <w:r w:rsidRPr="0048169C">
        <w:t>('diet'/exp OR 'dietary pattern'/exp OR 'vegetarian' OR 'vegan' OR 'fibre') AND ('pregnant woman'/syn OR 'pregnancy'/syn) AND [humans]/lim AND [english]/lim AND [2013-2019]/py01/01/2014 to 31/12/2019 =</w:t>
      </w:r>
      <w:r>
        <w:t xml:space="preserve"> Results: 4233</w:t>
      </w:r>
    </w:p>
    <w:p w14:paraId="42C299EA" w14:textId="77777777" w:rsidR="0048169C" w:rsidRDefault="0048169C" w:rsidP="0048169C">
      <w:pPr>
        <w:rPr>
          <w:b/>
          <w:bCs/>
        </w:rPr>
      </w:pPr>
      <w:r>
        <w:rPr>
          <w:b/>
          <w:bCs/>
        </w:rPr>
        <w:t>CINAHL:</w:t>
      </w:r>
    </w:p>
    <w:p w14:paraId="3E977F06" w14:textId="77777777" w:rsidR="0048169C" w:rsidRDefault="0048169C" w:rsidP="0048169C">
      <w:pPr>
        <w:rPr>
          <w:bdr w:val="none" w:sz="0" w:space="0" w:color="auto" w:frame="1"/>
          <w:shd w:val="clear" w:color="auto" w:fill="FFFFFF"/>
        </w:rPr>
      </w:pPr>
      <w:r w:rsidRPr="00694EC8">
        <w:rPr>
          <w:bdr w:val="none" w:sz="0" w:space="0" w:color="auto" w:frame="1"/>
          <w:shd w:val="clear" w:color="auto" w:fill="FFFFFF"/>
        </w:rPr>
        <w:t xml:space="preserve">(MH "Diet+") OR (MM "Diet, Paleolithic") OR (MM "Diet, Fat-Restricted") OR (MH "Diet, Antineoplastic") OR (MM "Diet, Western") OR (MM "Diet, Sodium-Restricted") OR (MM "Diet, Low Carbohydrate") OR (MM "Diet, Gluten-Free") OR (MM "Diet, Reducing") OR (MM "Diet, Nordic") OR (MM "Restricted Diet") OR (MM "Diet, Ketogenic") OR (MM "Diet, High Protein") </w:t>
      </w:r>
      <w:r>
        <w:rPr>
          <w:bdr w:val="none" w:sz="0" w:space="0" w:color="auto" w:frame="1"/>
          <w:shd w:val="clear" w:color="auto" w:fill="FFFFFF"/>
        </w:rPr>
        <w:t>OR (vegetarian OR fiber OR fibre OR vegan)</w:t>
      </w:r>
    </w:p>
    <w:p w14:paraId="54F0DAED" w14:textId="77777777" w:rsidR="0048169C" w:rsidRDefault="0048169C" w:rsidP="0048169C">
      <w:pPr>
        <w:rPr>
          <w:bdr w:val="none" w:sz="0" w:space="0" w:color="auto" w:frame="1"/>
          <w:shd w:val="clear" w:color="auto" w:fill="FFFFFF"/>
        </w:rPr>
      </w:pPr>
      <w:r>
        <w:rPr>
          <w:bdr w:val="none" w:sz="0" w:space="0" w:color="auto" w:frame="1"/>
          <w:shd w:val="clear" w:color="auto" w:fill="FFFFFF"/>
        </w:rPr>
        <w:t xml:space="preserve">AND </w:t>
      </w:r>
      <w:r w:rsidRPr="00694EC8">
        <w:rPr>
          <w:bdr w:val="none" w:sz="0" w:space="0" w:color="auto" w:frame="1"/>
          <w:shd w:val="clear" w:color="auto" w:fill="FFFFFF"/>
        </w:rPr>
        <w:t>( ((MH "Pregnancy+") OR (Pregnan*) OR (MM "Pregnancy Outcomes") OR (MH "Pregnancy Trimesters+"))</w:t>
      </w:r>
    </w:p>
    <w:p w14:paraId="370B9675" w14:textId="77777777" w:rsidR="0048169C" w:rsidRDefault="0048169C" w:rsidP="0048169C">
      <w:pPr>
        <w:rPr>
          <w:rFonts w:ascii="Helvetica" w:hAnsi="Helvetica"/>
          <w:sz w:val="20"/>
          <w:szCs w:val="20"/>
          <w:bdr w:val="none" w:sz="0" w:space="0" w:color="auto" w:frame="1"/>
          <w:shd w:val="clear" w:color="auto" w:fill="FFFFFF"/>
        </w:rPr>
      </w:pPr>
      <w:r>
        <w:t xml:space="preserve">01/01/2014 to 31/12/2019 = </w:t>
      </w:r>
      <w:r>
        <w:rPr>
          <w:rFonts w:ascii="Helvetica" w:hAnsi="Helvetica"/>
          <w:sz w:val="20"/>
          <w:szCs w:val="20"/>
          <w:bdr w:val="none" w:sz="0" w:space="0" w:color="auto" w:frame="1"/>
          <w:shd w:val="clear" w:color="auto" w:fill="FFFFFF"/>
        </w:rPr>
        <w:t>Results 1490</w:t>
      </w:r>
    </w:p>
    <w:p w14:paraId="252ABCCD" w14:textId="77777777" w:rsidR="0048169C" w:rsidRDefault="0048169C" w:rsidP="0048169C">
      <w:pPr>
        <w:rPr>
          <w:rFonts w:ascii="Helvetica" w:hAnsi="Helvetica"/>
          <w:b/>
          <w:bCs/>
          <w:sz w:val="20"/>
          <w:szCs w:val="20"/>
          <w:bdr w:val="none" w:sz="0" w:space="0" w:color="auto" w:frame="1"/>
          <w:shd w:val="clear" w:color="auto" w:fill="FFFFFF"/>
        </w:rPr>
      </w:pPr>
      <w:r>
        <w:rPr>
          <w:rFonts w:ascii="Helvetica" w:hAnsi="Helvetica"/>
          <w:b/>
          <w:bCs/>
          <w:sz w:val="20"/>
          <w:szCs w:val="20"/>
          <w:bdr w:val="none" w:sz="0" w:space="0" w:color="auto" w:frame="1"/>
          <w:shd w:val="clear" w:color="auto" w:fill="FFFFFF"/>
        </w:rPr>
        <w:t>Pubmed:</w:t>
      </w:r>
    </w:p>
    <w:p w14:paraId="7399CCED" w14:textId="77777777" w:rsidR="0048169C" w:rsidRDefault="0048169C" w:rsidP="0048169C">
      <w:r w:rsidRPr="009D43B5">
        <w:t xml:space="preserve">("Diet"[Mesh] OR "vegetarian" OR "fibre" OR "vegan") AND (("Pregnant Women"[Mesh]) OR ("Pregnancy"[Mesh])) </w:t>
      </w:r>
    </w:p>
    <w:p w14:paraId="6E5792BC" w14:textId="77777777" w:rsidR="0048169C" w:rsidRDefault="0048169C" w:rsidP="0048169C">
      <w:r>
        <w:t>Humans and english language</w:t>
      </w:r>
    </w:p>
    <w:p w14:paraId="30A53334" w14:textId="77777777" w:rsidR="0048169C" w:rsidRDefault="0048169C" w:rsidP="0048169C">
      <w:r>
        <w:t>01/01/2014- 31/12/2019 = Results = 2233</w:t>
      </w:r>
    </w:p>
    <w:p w14:paraId="3631840E" w14:textId="77777777" w:rsidR="0048169C" w:rsidRDefault="0048169C" w:rsidP="0048169C">
      <w:pPr>
        <w:rPr>
          <w:b/>
          <w:bCs/>
        </w:rPr>
      </w:pPr>
      <w:r>
        <w:rPr>
          <w:b/>
          <w:bCs/>
        </w:rPr>
        <w:t>Informit: Indigenous Peoples</w:t>
      </w:r>
    </w:p>
    <w:p w14:paraId="24A3ED12" w14:textId="77777777" w:rsidR="0048169C" w:rsidRPr="00694EC8" w:rsidRDefault="0048169C" w:rsidP="0048169C">
      <w:pPr>
        <w:rPr>
          <w:bCs/>
        </w:rPr>
      </w:pPr>
      <w:r w:rsidRPr="00694EC8">
        <w:rPr>
          <w:bCs/>
        </w:rPr>
        <w:t>(Pregnancy and Diet)</w:t>
      </w:r>
    </w:p>
    <w:p w14:paraId="3FCA992A" w14:textId="77777777" w:rsidR="0048169C" w:rsidRDefault="0048169C" w:rsidP="0048169C">
      <w:pPr>
        <w:rPr>
          <w:bCs/>
        </w:rPr>
      </w:pPr>
      <w:r>
        <w:rPr>
          <w:bCs/>
        </w:rPr>
        <w:t>2014-2019</w:t>
      </w:r>
    </w:p>
    <w:p w14:paraId="5A62C0FD" w14:textId="77777777" w:rsidR="0048169C" w:rsidRPr="00694EC8" w:rsidRDefault="0048169C" w:rsidP="0048169C">
      <w:pPr>
        <w:rPr>
          <w:bCs/>
        </w:rPr>
      </w:pPr>
      <w:r>
        <w:rPr>
          <w:bCs/>
        </w:rPr>
        <w:t>Results = 1</w:t>
      </w:r>
    </w:p>
    <w:p w14:paraId="199296DC" w14:textId="77777777" w:rsidR="0048169C" w:rsidRDefault="0048169C" w:rsidP="0048169C">
      <w:pPr>
        <w:rPr>
          <w:b/>
          <w:bCs/>
        </w:rPr>
      </w:pPr>
      <w:r>
        <w:rPr>
          <w:b/>
          <w:bCs/>
        </w:rPr>
        <w:t>Cochrane Library</w:t>
      </w:r>
    </w:p>
    <w:p w14:paraId="27B22D72" w14:textId="77777777" w:rsidR="0048169C" w:rsidRDefault="0048169C" w:rsidP="0048169C">
      <w:pPr>
        <w:spacing w:line="240" w:lineRule="auto"/>
      </w:pPr>
      <w:r>
        <w:rPr>
          <w:noProof/>
          <w:lang w:val="en-AU" w:eastAsia="en-AU"/>
        </w:rPr>
        <w:drawing>
          <wp:inline distT="0" distB="0" distL="0" distR="0" wp14:anchorId="059BA9B9" wp14:editId="3FCAC791">
            <wp:extent cx="5731510" cy="1813560"/>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1813560"/>
                    </a:xfrm>
                    <a:prstGeom prst="rect">
                      <a:avLst/>
                    </a:prstGeom>
                  </pic:spPr>
                </pic:pic>
              </a:graphicData>
            </a:graphic>
          </wp:inline>
        </w:drawing>
      </w:r>
    </w:p>
    <w:p w14:paraId="798638BD" w14:textId="77777777" w:rsidR="0048169C" w:rsidRDefault="0048169C" w:rsidP="0048169C">
      <w:r>
        <w:t>Top-up search- 01/01/2014-04/06/2019 = Review Results 819</w:t>
      </w:r>
    </w:p>
    <w:p w14:paraId="30DFB746" w14:textId="6156E9B4" w:rsidR="0048169C" w:rsidRDefault="0048169C" w:rsidP="0048169C">
      <w:r>
        <w:rPr>
          <w:b/>
        </w:rPr>
        <w:t>Scopus</w:t>
      </w:r>
    </w:p>
    <w:p w14:paraId="1186CBC1" w14:textId="2D9BAD00" w:rsidR="0048169C" w:rsidRDefault="0048169C" w:rsidP="0048169C">
      <w:pPr>
        <w:rPr>
          <w:rFonts w:cstheme="minorHAnsi"/>
        </w:rPr>
      </w:pPr>
      <w:r>
        <w:rPr>
          <w:rFonts w:cstheme="minorHAnsi"/>
        </w:rPr>
        <w:t>((TITLE-ABS-KEY((("Pregnan*") OR ("prenatal*") OR ("gestation*"</w:t>
      </w:r>
      <w:bookmarkStart w:id="247" w:name="_GoBack"/>
      <w:bookmarkEnd w:id="247"/>
      <w:r>
        <w:rPr>
          <w:rFonts w:cstheme="minorHAnsi"/>
        </w:rPr>
        <w:t>))) AND TITLE-ABS-KEY((("Weight") W/1  (("gain") OR ("change"))))) AND PUBYEAR &gt; 2013) </w:t>
      </w:r>
    </w:p>
    <w:p w14:paraId="6279998F" w14:textId="77777777" w:rsidR="0048169C" w:rsidRDefault="0048169C" w:rsidP="0048169C">
      <w:r>
        <w:t>Search results = 3201</w:t>
      </w:r>
    </w:p>
    <w:p w14:paraId="6E04FD74" w14:textId="77777777" w:rsidR="0048169C" w:rsidRDefault="0048169C" w:rsidP="0048169C">
      <w:r>
        <w:t>Dates searched – 2013 (jan) to 2019 (4/6/19)</w:t>
      </w:r>
    </w:p>
    <w:p w14:paraId="39368EC0" w14:textId="4803FC02" w:rsidR="005B6573" w:rsidRDefault="005B6573" w:rsidP="00320FB8">
      <w:pPr>
        <w:pStyle w:val="Figure"/>
        <w:spacing w:before="240"/>
        <w:jc w:val="center"/>
      </w:pPr>
      <w:r>
        <w:rPr>
          <w:noProof/>
          <w:lang w:val="en-AU" w:eastAsia="en-AU"/>
        </w:rPr>
        <w:drawing>
          <wp:inline distT="0" distB="0" distL="0" distR="0" wp14:anchorId="5BE7A3BA" wp14:editId="7101E20F">
            <wp:extent cx="4180412" cy="5709786"/>
            <wp:effectExtent l="0" t="0" r="10795"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iet.png"/>
                    <pic:cNvPicPr/>
                  </pic:nvPicPr>
                  <pic:blipFill>
                    <a:blip r:embed="rId15">
                      <a:extLst>
                        <a:ext uri="{28A0092B-C50C-407E-A947-70E740481C1C}">
                          <a14:useLocalDpi xmlns:a14="http://schemas.microsoft.com/office/drawing/2010/main" val="0"/>
                        </a:ext>
                      </a:extLst>
                    </a:blip>
                    <a:stretch>
                      <a:fillRect/>
                    </a:stretch>
                  </pic:blipFill>
                  <pic:spPr>
                    <a:xfrm>
                      <a:off x="0" y="0"/>
                      <a:ext cx="4193945" cy="5728271"/>
                    </a:xfrm>
                    <a:prstGeom prst="rect">
                      <a:avLst/>
                    </a:prstGeom>
                  </pic:spPr>
                </pic:pic>
              </a:graphicData>
            </a:graphic>
          </wp:inline>
        </w:drawing>
      </w:r>
    </w:p>
    <w:p w14:paraId="593FB3B1" w14:textId="42F4B3E3" w:rsidR="0048169C" w:rsidRDefault="00501B05" w:rsidP="005B6573">
      <w:pPr>
        <w:pStyle w:val="Figurename"/>
      </w:pPr>
      <w:r>
        <w:t>PRISMA diagram: diet</w:t>
      </w:r>
    </w:p>
    <w:p w14:paraId="6A224121" w14:textId="3D156959" w:rsidR="0048169C" w:rsidRPr="00196D36" w:rsidRDefault="0048169C" w:rsidP="0048169C">
      <w:pPr>
        <w:pStyle w:val="Heading4"/>
      </w:pPr>
      <w:bookmarkStart w:id="248" w:name="_Hlk536696824"/>
      <w:r>
        <w:t>Folic acid</w:t>
      </w:r>
      <w:r w:rsidR="000D04A0">
        <w:t xml:space="preserve"> s</w:t>
      </w:r>
      <w:r w:rsidRPr="00196D36">
        <w:t>upplementation</w:t>
      </w:r>
      <w:r w:rsidR="000D04A0">
        <w:t xml:space="preserve"> (research question 3)</w:t>
      </w:r>
    </w:p>
    <w:p w14:paraId="3F2978B6" w14:textId="77777777" w:rsidR="0048169C" w:rsidRDefault="0048169C" w:rsidP="0048169C">
      <w:r>
        <w:t>Previous Folic acid supplementation in pregnancy Cochrane search date: 31 December 2012</w:t>
      </w:r>
    </w:p>
    <w:p w14:paraId="3508C345" w14:textId="77777777" w:rsidR="0048169C" w:rsidRPr="00C30014" w:rsidRDefault="0048169C" w:rsidP="00C30014">
      <w:r w:rsidRPr="00C30014">
        <w:t>Lassi  ZS, Salam  RA, Haider  BA, Bhutta  ZA. Folic acid supplementation during pregnancy for maternal health and pregnancy outcomes. Cochrane Database of Systematic Reviews 2013, Issue 3. Art. No.: CD006896. DOI: 10.1002/14651858.CD006896.pub2.</w:t>
      </w:r>
    </w:p>
    <w:p w14:paraId="2C381026" w14:textId="77777777" w:rsidR="0048169C" w:rsidRDefault="0048169C" w:rsidP="00C30014">
      <w:r>
        <w:t>Synonyms for Folic acid;</w:t>
      </w:r>
    </w:p>
    <w:p w14:paraId="7DD052B9" w14:textId="77777777" w:rsidR="0048169C" w:rsidRPr="008A5189" w:rsidRDefault="0048169C" w:rsidP="00C30014">
      <w:pPr>
        <w:pStyle w:val="bullet"/>
        <w:rPr>
          <w:lang w:eastAsia="en-AU"/>
        </w:rPr>
      </w:pPr>
      <w:r w:rsidRPr="008A5189">
        <w:rPr>
          <w:lang w:eastAsia="en-AU"/>
        </w:rPr>
        <w:t>Vitamin M</w:t>
      </w:r>
    </w:p>
    <w:p w14:paraId="3C028A01" w14:textId="77777777" w:rsidR="0048169C" w:rsidRPr="008A5189" w:rsidRDefault="0048169C" w:rsidP="00C30014">
      <w:pPr>
        <w:pStyle w:val="bullet"/>
        <w:rPr>
          <w:lang w:eastAsia="en-AU"/>
        </w:rPr>
      </w:pPr>
      <w:r w:rsidRPr="008A5189">
        <w:rPr>
          <w:lang w:eastAsia="en-AU"/>
        </w:rPr>
        <w:t>Vitamin B9</w:t>
      </w:r>
    </w:p>
    <w:p w14:paraId="48751983" w14:textId="77777777" w:rsidR="0048169C" w:rsidRPr="008A5189" w:rsidRDefault="0048169C" w:rsidP="00C30014">
      <w:pPr>
        <w:pStyle w:val="bullet"/>
        <w:rPr>
          <w:lang w:eastAsia="en-AU"/>
        </w:rPr>
      </w:pPr>
      <w:r w:rsidRPr="008A5189">
        <w:rPr>
          <w:lang w:eastAsia="en-AU"/>
        </w:rPr>
        <w:t>B9, Vitamin</w:t>
      </w:r>
    </w:p>
    <w:p w14:paraId="4F608590" w14:textId="77777777" w:rsidR="0048169C" w:rsidRPr="008A5189" w:rsidRDefault="0048169C" w:rsidP="00C30014">
      <w:pPr>
        <w:pStyle w:val="bullet"/>
        <w:rPr>
          <w:lang w:eastAsia="en-AU"/>
        </w:rPr>
      </w:pPr>
      <w:r w:rsidRPr="008A5189">
        <w:rPr>
          <w:lang w:eastAsia="en-AU"/>
        </w:rPr>
        <w:t>Pteroylglutamic Acid</w:t>
      </w:r>
    </w:p>
    <w:p w14:paraId="44F0D063" w14:textId="77777777" w:rsidR="0048169C" w:rsidRPr="008A5189" w:rsidRDefault="0048169C" w:rsidP="00C30014">
      <w:pPr>
        <w:pStyle w:val="bullet"/>
        <w:rPr>
          <w:lang w:eastAsia="en-AU"/>
        </w:rPr>
      </w:pPr>
      <w:r w:rsidRPr="008A5189">
        <w:rPr>
          <w:lang w:eastAsia="en-AU"/>
        </w:rPr>
        <w:t>Folic Acid, Monopotassium Salt</w:t>
      </w:r>
    </w:p>
    <w:p w14:paraId="65772F18" w14:textId="77777777" w:rsidR="0048169C" w:rsidRPr="008A5189" w:rsidRDefault="0048169C" w:rsidP="00C30014">
      <w:pPr>
        <w:pStyle w:val="bullet"/>
        <w:rPr>
          <w:lang w:eastAsia="en-AU"/>
        </w:rPr>
      </w:pPr>
      <w:r w:rsidRPr="008A5189">
        <w:rPr>
          <w:lang w:eastAsia="en-AU"/>
        </w:rPr>
        <w:t>Folic Acid, Monosodium Salt</w:t>
      </w:r>
    </w:p>
    <w:p w14:paraId="28569059" w14:textId="77777777" w:rsidR="0048169C" w:rsidRPr="008A5189" w:rsidRDefault="0048169C" w:rsidP="00C30014">
      <w:pPr>
        <w:pStyle w:val="bullet"/>
        <w:rPr>
          <w:lang w:eastAsia="en-AU"/>
        </w:rPr>
      </w:pPr>
      <w:r w:rsidRPr="008A5189">
        <w:rPr>
          <w:lang w:eastAsia="en-AU"/>
        </w:rPr>
        <w:t>Folic Acid, Potassium Salt</w:t>
      </w:r>
    </w:p>
    <w:p w14:paraId="1BEC7E00" w14:textId="77777777" w:rsidR="0048169C" w:rsidRPr="008A5189" w:rsidRDefault="0048169C" w:rsidP="00C30014">
      <w:pPr>
        <w:pStyle w:val="bullet"/>
        <w:rPr>
          <w:lang w:eastAsia="en-AU"/>
        </w:rPr>
      </w:pPr>
      <w:r w:rsidRPr="008A5189">
        <w:rPr>
          <w:lang w:eastAsia="en-AU"/>
        </w:rPr>
        <w:t>Folic Acid, (DL)-Isomer</w:t>
      </w:r>
    </w:p>
    <w:p w14:paraId="5AAA8D68" w14:textId="77777777" w:rsidR="0048169C" w:rsidRPr="008A5189" w:rsidRDefault="0048169C" w:rsidP="00C30014">
      <w:pPr>
        <w:pStyle w:val="bullet"/>
        <w:rPr>
          <w:lang w:eastAsia="en-AU"/>
        </w:rPr>
      </w:pPr>
      <w:r w:rsidRPr="008A5189">
        <w:rPr>
          <w:lang w:eastAsia="en-AU"/>
        </w:rPr>
        <w:t>Folvite</w:t>
      </w:r>
    </w:p>
    <w:p w14:paraId="5BFFAC97" w14:textId="77777777" w:rsidR="0048169C" w:rsidRPr="008A5189" w:rsidRDefault="0048169C" w:rsidP="00C30014">
      <w:pPr>
        <w:pStyle w:val="bullet"/>
        <w:rPr>
          <w:lang w:eastAsia="en-AU"/>
        </w:rPr>
      </w:pPr>
      <w:r w:rsidRPr="008A5189">
        <w:rPr>
          <w:lang w:eastAsia="en-AU"/>
        </w:rPr>
        <w:t>Folacin</w:t>
      </w:r>
    </w:p>
    <w:p w14:paraId="7A8D0693" w14:textId="77777777" w:rsidR="0048169C" w:rsidRPr="008A5189" w:rsidRDefault="0048169C" w:rsidP="00C30014">
      <w:pPr>
        <w:pStyle w:val="bullet"/>
        <w:rPr>
          <w:lang w:eastAsia="en-AU"/>
        </w:rPr>
      </w:pPr>
      <w:r w:rsidRPr="008A5189">
        <w:rPr>
          <w:lang w:eastAsia="en-AU"/>
        </w:rPr>
        <w:t>Folate</w:t>
      </w:r>
    </w:p>
    <w:p w14:paraId="0F4240EC" w14:textId="77777777" w:rsidR="0048169C" w:rsidRPr="008A5189" w:rsidRDefault="0048169C" w:rsidP="00C30014">
      <w:pPr>
        <w:pStyle w:val="bullet"/>
        <w:rPr>
          <w:lang w:eastAsia="en-AU"/>
        </w:rPr>
      </w:pPr>
      <w:r w:rsidRPr="008A5189">
        <w:rPr>
          <w:lang w:eastAsia="en-AU"/>
        </w:rPr>
        <w:t>Folic Acid, (D)-Isomer</w:t>
      </w:r>
    </w:p>
    <w:p w14:paraId="7BC15999" w14:textId="77777777" w:rsidR="0048169C" w:rsidRPr="008A5189" w:rsidRDefault="0048169C" w:rsidP="00C30014">
      <w:pPr>
        <w:pStyle w:val="bullet"/>
        <w:rPr>
          <w:lang w:eastAsia="en-AU"/>
        </w:rPr>
      </w:pPr>
      <w:r w:rsidRPr="008A5189">
        <w:rPr>
          <w:lang w:eastAsia="en-AU"/>
        </w:rPr>
        <w:t>Folic Acid, Calcium Salt (1:1)</w:t>
      </w:r>
    </w:p>
    <w:p w14:paraId="439747CE" w14:textId="77777777" w:rsidR="0048169C" w:rsidRPr="008A5189" w:rsidRDefault="0048169C" w:rsidP="00C30014">
      <w:pPr>
        <w:pStyle w:val="bullet"/>
        <w:rPr>
          <w:lang w:eastAsia="en-AU"/>
        </w:rPr>
      </w:pPr>
      <w:r w:rsidRPr="008A5189">
        <w:rPr>
          <w:lang w:eastAsia="en-AU"/>
        </w:rPr>
        <w:t>Folic Acid, Sodium Salt</w:t>
      </w:r>
    </w:p>
    <w:p w14:paraId="3150D81B" w14:textId="77777777" w:rsidR="0048169C" w:rsidRDefault="0048169C" w:rsidP="0048169C">
      <w:pPr>
        <w:rPr>
          <w:b/>
        </w:rPr>
      </w:pPr>
      <w:r>
        <w:rPr>
          <w:b/>
        </w:rPr>
        <w:t>Current search dates:</w:t>
      </w:r>
    </w:p>
    <w:p w14:paraId="057F62E6" w14:textId="77777777" w:rsidR="0048169C" w:rsidRPr="00196D36" w:rsidRDefault="0048169C" w:rsidP="0048169C">
      <w:r>
        <w:t>31-Dec-2012-current</w:t>
      </w:r>
    </w:p>
    <w:tbl>
      <w:tblPr>
        <w:tblStyle w:val="TableGrid"/>
        <w:tblW w:w="0" w:type="auto"/>
        <w:tblLook w:val="04A0" w:firstRow="1" w:lastRow="0" w:firstColumn="1" w:lastColumn="0" w:noHBand="0" w:noVBand="1"/>
      </w:tblPr>
      <w:tblGrid>
        <w:gridCol w:w="979"/>
        <w:gridCol w:w="4441"/>
        <w:gridCol w:w="1031"/>
        <w:gridCol w:w="1236"/>
        <w:gridCol w:w="768"/>
        <w:gridCol w:w="825"/>
      </w:tblGrid>
      <w:tr w:rsidR="0048169C" w:rsidRPr="005B6573" w14:paraId="0262DD19" w14:textId="77777777" w:rsidTr="005B6573">
        <w:trPr>
          <w:tblHeader/>
        </w:trPr>
        <w:tc>
          <w:tcPr>
            <w:tcW w:w="1489" w:type="dxa"/>
          </w:tcPr>
          <w:p w14:paraId="0301B1EE" w14:textId="77777777" w:rsidR="0048169C" w:rsidRPr="005B6573" w:rsidRDefault="0048169C" w:rsidP="007D2AD3">
            <w:pPr>
              <w:pStyle w:val="RCTstable"/>
              <w:rPr>
                <w:b/>
              </w:rPr>
            </w:pPr>
            <w:r w:rsidRPr="005B6573">
              <w:rPr>
                <w:b/>
              </w:rPr>
              <w:t>Database</w:t>
            </w:r>
          </w:p>
        </w:tc>
        <w:tc>
          <w:tcPr>
            <w:tcW w:w="6113" w:type="dxa"/>
          </w:tcPr>
          <w:p w14:paraId="7313968E" w14:textId="77777777" w:rsidR="0048169C" w:rsidRPr="005B6573" w:rsidRDefault="0048169C" w:rsidP="007D2AD3">
            <w:pPr>
              <w:pStyle w:val="RCTstable"/>
              <w:rPr>
                <w:b/>
              </w:rPr>
            </w:pPr>
            <w:r w:rsidRPr="005B6573">
              <w:rPr>
                <w:b/>
              </w:rPr>
              <w:t>Search Strategy</w:t>
            </w:r>
          </w:p>
        </w:tc>
        <w:tc>
          <w:tcPr>
            <w:tcW w:w="1753" w:type="dxa"/>
          </w:tcPr>
          <w:p w14:paraId="5183AE0A" w14:textId="77777777" w:rsidR="0048169C" w:rsidRPr="005B6573" w:rsidRDefault="0048169C" w:rsidP="007D2AD3">
            <w:pPr>
              <w:pStyle w:val="RCTstable"/>
              <w:rPr>
                <w:b/>
              </w:rPr>
            </w:pPr>
            <w:r w:rsidRPr="005B6573">
              <w:rPr>
                <w:b/>
              </w:rPr>
              <w:t>Dates Searched</w:t>
            </w:r>
          </w:p>
        </w:tc>
        <w:tc>
          <w:tcPr>
            <w:tcW w:w="2217" w:type="dxa"/>
          </w:tcPr>
          <w:p w14:paraId="43B88821" w14:textId="77777777" w:rsidR="0048169C" w:rsidRPr="005B6573" w:rsidRDefault="0048169C" w:rsidP="007D2AD3">
            <w:pPr>
              <w:pStyle w:val="RCTstable"/>
              <w:rPr>
                <w:b/>
              </w:rPr>
            </w:pPr>
            <w:r w:rsidRPr="005B6573">
              <w:rPr>
                <w:b/>
              </w:rPr>
              <w:t>Limits set</w:t>
            </w:r>
          </w:p>
        </w:tc>
        <w:tc>
          <w:tcPr>
            <w:tcW w:w="875" w:type="dxa"/>
          </w:tcPr>
          <w:p w14:paraId="194B334E" w14:textId="77777777" w:rsidR="0048169C" w:rsidRPr="005B6573" w:rsidRDefault="0048169C" w:rsidP="007D2AD3">
            <w:pPr>
              <w:pStyle w:val="RCTstable"/>
              <w:rPr>
                <w:b/>
              </w:rPr>
            </w:pPr>
            <w:r w:rsidRPr="005B6573">
              <w:rPr>
                <w:b/>
              </w:rPr>
              <w:t>Results</w:t>
            </w:r>
          </w:p>
        </w:tc>
        <w:tc>
          <w:tcPr>
            <w:tcW w:w="1501" w:type="dxa"/>
          </w:tcPr>
          <w:p w14:paraId="74FBFE97" w14:textId="77777777" w:rsidR="0048169C" w:rsidRPr="005B6573" w:rsidRDefault="0048169C" w:rsidP="007D2AD3">
            <w:pPr>
              <w:pStyle w:val="RCTstable"/>
              <w:rPr>
                <w:b/>
              </w:rPr>
            </w:pPr>
            <w:r w:rsidRPr="005B6573">
              <w:rPr>
                <w:b/>
              </w:rPr>
              <w:t>Date of search</w:t>
            </w:r>
          </w:p>
        </w:tc>
      </w:tr>
      <w:tr w:rsidR="0048169C" w:rsidRPr="007D2AD3" w14:paraId="518AE627" w14:textId="77777777" w:rsidTr="00C30014">
        <w:tc>
          <w:tcPr>
            <w:tcW w:w="1489" w:type="dxa"/>
          </w:tcPr>
          <w:p w14:paraId="25C8AD79" w14:textId="77777777" w:rsidR="0048169C" w:rsidRPr="007D2AD3" w:rsidRDefault="0048169C" w:rsidP="007D2AD3">
            <w:pPr>
              <w:pStyle w:val="RCTstable"/>
            </w:pPr>
            <w:r w:rsidRPr="007D2AD3">
              <w:t>Pubmed</w:t>
            </w:r>
          </w:p>
        </w:tc>
        <w:tc>
          <w:tcPr>
            <w:tcW w:w="6113" w:type="dxa"/>
          </w:tcPr>
          <w:p w14:paraId="1EB3C6F0" w14:textId="77777777" w:rsidR="0048169C" w:rsidRPr="007D2AD3" w:rsidRDefault="0048169C" w:rsidP="007D2AD3">
            <w:pPr>
              <w:pStyle w:val="RCTstable"/>
            </w:pPr>
            <w:r w:rsidRPr="007D2AD3">
              <w:t xml:space="preserve">("pregnancy"[Mesh] OR "pregnan*"[All Fields] OR "prenatal*"[All Fields]) </w:t>
            </w:r>
          </w:p>
          <w:p w14:paraId="71E3B6B5" w14:textId="77777777" w:rsidR="0048169C" w:rsidRPr="007D2AD3" w:rsidRDefault="0048169C" w:rsidP="007D2AD3">
            <w:pPr>
              <w:pStyle w:val="RCTstable"/>
            </w:pPr>
            <w:r w:rsidRPr="007D2AD3">
              <w:t>AND ("Folic Acid"[Mesh] OR "Folic Acid"[Title/Abstract] OR "vitamin M"[Title/Abstract] OR "Vitamin B9"[Title/Abstract] OR "Folate"[Title/Abstract] OR "Folvite"[Title/Abstract] OR "Pteroylglutamic Acid"[Title/Abstract])</w:t>
            </w:r>
          </w:p>
        </w:tc>
        <w:tc>
          <w:tcPr>
            <w:tcW w:w="1753" w:type="dxa"/>
          </w:tcPr>
          <w:p w14:paraId="47E52F92" w14:textId="77777777" w:rsidR="0048169C" w:rsidRPr="007D2AD3" w:rsidRDefault="0048169C" w:rsidP="007D2AD3">
            <w:pPr>
              <w:pStyle w:val="RCTstable"/>
            </w:pPr>
            <w:r w:rsidRPr="007D2AD3">
              <w:t>31-Dec-2012 to 31-Dec-2019</w:t>
            </w:r>
          </w:p>
        </w:tc>
        <w:tc>
          <w:tcPr>
            <w:tcW w:w="2217" w:type="dxa"/>
          </w:tcPr>
          <w:p w14:paraId="3E5ECA95" w14:textId="77777777" w:rsidR="0048169C" w:rsidRPr="007D2AD3" w:rsidRDefault="0048169C" w:rsidP="007D2AD3">
            <w:pPr>
              <w:pStyle w:val="RCTstable"/>
            </w:pPr>
            <w:r w:rsidRPr="007D2AD3">
              <w:t>Human</w:t>
            </w:r>
          </w:p>
          <w:p w14:paraId="558E8819" w14:textId="77777777" w:rsidR="0048169C" w:rsidRPr="007D2AD3" w:rsidRDefault="0048169C" w:rsidP="007D2AD3">
            <w:pPr>
              <w:pStyle w:val="RCTstable"/>
            </w:pPr>
            <w:r w:rsidRPr="007D2AD3">
              <w:t>English Language</w:t>
            </w:r>
          </w:p>
        </w:tc>
        <w:tc>
          <w:tcPr>
            <w:tcW w:w="875" w:type="dxa"/>
          </w:tcPr>
          <w:p w14:paraId="58081C58" w14:textId="77777777" w:rsidR="0048169C" w:rsidRPr="007D2AD3" w:rsidRDefault="0048169C" w:rsidP="007D2AD3">
            <w:pPr>
              <w:pStyle w:val="RCTstable"/>
            </w:pPr>
            <w:r w:rsidRPr="007D2AD3">
              <w:t>1468</w:t>
            </w:r>
          </w:p>
        </w:tc>
        <w:tc>
          <w:tcPr>
            <w:tcW w:w="1501" w:type="dxa"/>
          </w:tcPr>
          <w:p w14:paraId="4A344013" w14:textId="77777777" w:rsidR="0048169C" w:rsidRPr="007D2AD3" w:rsidRDefault="0048169C" w:rsidP="007D2AD3">
            <w:pPr>
              <w:pStyle w:val="RCTstable"/>
            </w:pPr>
            <w:r w:rsidRPr="007D2AD3">
              <w:t>24-June-19</w:t>
            </w:r>
          </w:p>
        </w:tc>
      </w:tr>
      <w:tr w:rsidR="0048169C" w:rsidRPr="007D2AD3" w14:paraId="6C2BAB9A" w14:textId="77777777" w:rsidTr="00C30014">
        <w:tc>
          <w:tcPr>
            <w:tcW w:w="1489" w:type="dxa"/>
          </w:tcPr>
          <w:p w14:paraId="58AC4A6C" w14:textId="77777777" w:rsidR="0048169C" w:rsidRPr="007D2AD3" w:rsidRDefault="0048169C" w:rsidP="007D2AD3">
            <w:pPr>
              <w:pStyle w:val="RCTstable"/>
            </w:pPr>
            <w:r w:rsidRPr="007D2AD3">
              <w:t>Ovid medline</w:t>
            </w:r>
          </w:p>
        </w:tc>
        <w:tc>
          <w:tcPr>
            <w:tcW w:w="6113" w:type="dxa"/>
          </w:tcPr>
          <w:p w14:paraId="64AFEC6C" w14:textId="77777777" w:rsidR="0048169C" w:rsidRPr="007D2AD3" w:rsidRDefault="0048169C" w:rsidP="007D2AD3">
            <w:pPr>
              <w:pStyle w:val="RCTstable"/>
            </w:pPr>
            <w:r w:rsidRPr="007D2AD3">
              <w:t>(exp Folic Acid/ OR (folate or folic acid or Vitamin M or Vitamin B9 or folvite or pteroylglutamic acid).mp.)</w:t>
            </w:r>
          </w:p>
          <w:p w14:paraId="4C0DC73F" w14:textId="77777777" w:rsidR="0048169C" w:rsidRPr="007D2AD3" w:rsidRDefault="0048169C" w:rsidP="007D2AD3">
            <w:pPr>
              <w:pStyle w:val="RCTstable"/>
            </w:pPr>
            <w:r w:rsidRPr="007D2AD3">
              <w:t>AND</w:t>
            </w:r>
          </w:p>
          <w:p w14:paraId="47A197D3" w14:textId="77777777" w:rsidR="0048169C" w:rsidRPr="007D2AD3" w:rsidRDefault="0048169C" w:rsidP="007D2AD3">
            <w:pPr>
              <w:pStyle w:val="RCTstable"/>
            </w:pPr>
            <w:r w:rsidRPr="007D2AD3">
              <w:t>Pregnancy/syn or Pregnan*.mp.</w:t>
            </w:r>
          </w:p>
        </w:tc>
        <w:tc>
          <w:tcPr>
            <w:tcW w:w="1753" w:type="dxa"/>
          </w:tcPr>
          <w:p w14:paraId="1D4A4EA0" w14:textId="77777777" w:rsidR="0048169C" w:rsidRPr="007D2AD3" w:rsidRDefault="0048169C" w:rsidP="007D2AD3">
            <w:pPr>
              <w:pStyle w:val="RCTstable"/>
            </w:pPr>
            <w:r w:rsidRPr="007D2AD3">
              <w:t>2012-Current</w:t>
            </w:r>
          </w:p>
        </w:tc>
        <w:tc>
          <w:tcPr>
            <w:tcW w:w="2217" w:type="dxa"/>
          </w:tcPr>
          <w:p w14:paraId="46B702DA" w14:textId="77777777" w:rsidR="0048169C" w:rsidRPr="007D2AD3" w:rsidRDefault="0048169C" w:rsidP="007D2AD3">
            <w:pPr>
              <w:pStyle w:val="RCTstable"/>
            </w:pPr>
            <w:r w:rsidRPr="007D2AD3">
              <w:t>English Language</w:t>
            </w:r>
          </w:p>
          <w:p w14:paraId="75F53DE8" w14:textId="77777777" w:rsidR="0048169C" w:rsidRPr="007D2AD3" w:rsidRDefault="0048169C" w:rsidP="007D2AD3">
            <w:pPr>
              <w:pStyle w:val="RCTstable"/>
            </w:pPr>
            <w:r w:rsidRPr="007D2AD3">
              <w:t>Human</w:t>
            </w:r>
          </w:p>
        </w:tc>
        <w:tc>
          <w:tcPr>
            <w:tcW w:w="875" w:type="dxa"/>
          </w:tcPr>
          <w:p w14:paraId="5C54EFE1" w14:textId="77777777" w:rsidR="0048169C" w:rsidRPr="007D2AD3" w:rsidRDefault="0048169C" w:rsidP="007D2AD3">
            <w:pPr>
              <w:pStyle w:val="RCTstable"/>
            </w:pPr>
            <w:r w:rsidRPr="007D2AD3">
              <w:t>1829</w:t>
            </w:r>
          </w:p>
        </w:tc>
        <w:tc>
          <w:tcPr>
            <w:tcW w:w="1501" w:type="dxa"/>
          </w:tcPr>
          <w:p w14:paraId="41837BA8" w14:textId="77777777" w:rsidR="0048169C" w:rsidRPr="007D2AD3" w:rsidRDefault="0048169C" w:rsidP="007D2AD3">
            <w:pPr>
              <w:pStyle w:val="RCTstable"/>
            </w:pPr>
            <w:r w:rsidRPr="007D2AD3">
              <w:t>24-June-19</w:t>
            </w:r>
          </w:p>
        </w:tc>
      </w:tr>
      <w:tr w:rsidR="0048169C" w:rsidRPr="007D2AD3" w14:paraId="734F6AD5" w14:textId="77777777" w:rsidTr="00C30014">
        <w:tc>
          <w:tcPr>
            <w:tcW w:w="1489" w:type="dxa"/>
          </w:tcPr>
          <w:p w14:paraId="62632F66" w14:textId="77777777" w:rsidR="0048169C" w:rsidRPr="007D2AD3" w:rsidRDefault="0048169C" w:rsidP="007D2AD3">
            <w:pPr>
              <w:pStyle w:val="RCTstable"/>
            </w:pPr>
            <w:r w:rsidRPr="007D2AD3">
              <w:t>Embase</w:t>
            </w:r>
          </w:p>
        </w:tc>
        <w:tc>
          <w:tcPr>
            <w:tcW w:w="6113" w:type="dxa"/>
          </w:tcPr>
          <w:p w14:paraId="121E5105" w14:textId="77777777" w:rsidR="0048169C" w:rsidRPr="007D2AD3" w:rsidRDefault="0048169C" w:rsidP="007D2AD3">
            <w:pPr>
              <w:pStyle w:val="RCTstable"/>
            </w:pPr>
            <w:r w:rsidRPr="007D2AD3">
              <w:t xml:space="preserve">('pregnancy'/exp  OR pregnan*) </w:t>
            </w:r>
          </w:p>
          <w:p w14:paraId="3016F50C" w14:textId="77777777" w:rsidR="0048169C" w:rsidRPr="007D2AD3" w:rsidRDefault="0048169C" w:rsidP="007D2AD3">
            <w:pPr>
              <w:pStyle w:val="RCTstable"/>
            </w:pPr>
            <w:r w:rsidRPr="007D2AD3">
              <w:t>AND ('folic acid'/exp OR 'vitamin B9' or 'folic acid' OR ‘folate’ OR ‘pteroylglutamic acid’)</w:t>
            </w:r>
          </w:p>
        </w:tc>
        <w:tc>
          <w:tcPr>
            <w:tcW w:w="1753" w:type="dxa"/>
          </w:tcPr>
          <w:p w14:paraId="7BC3AB17" w14:textId="77777777" w:rsidR="0048169C" w:rsidRPr="007D2AD3" w:rsidRDefault="0048169C" w:rsidP="007D2AD3">
            <w:pPr>
              <w:pStyle w:val="RCTstable"/>
            </w:pPr>
            <w:r w:rsidRPr="007D2AD3">
              <w:t>2012-2019</w:t>
            </w:r>
          </w:p>
        </w:tc>
        <w:tc>
          <w:tcPr>
            <w:tcW w:w="2217" w:type="dxa"/>
          </w:tcPr>
          <w:p w14:paraId="1C879A7A" w14:textId="77777777" w:rsidR="0048169C" w:rsidRPr="007D2AD3" w:rsidRDefault="0048169C" w:rsidP="007D2AD3">
            <w:pPr>
              <w:pStyle w:val="RCTstable"/>
            </w:pPr>
            <w:r w:rsidRPr="007D2AD3">
              <w:t>English Language</w:t>
            </w:r>
          </w:p>
          <w:p w14:paraId="193DFD62" w14:textId="77777777" w:rsidR="0048169C" w:rsidRPr="007D2AD3" w:rsidRDefault="0048169C" w:rsidP="007D2AD3">
            <w:pPr>
              <w:pStyle w:val="RCTstable"/>
            </w:pPr>
            <w:r w:rsidRPr="007D2AD3">
              <w:t>Human</w:t>
            </w:r>
          </w:p>
        </w:tc>
        <w:tc>
          <w:tcPr>
            <w:tcW w:w="875" w:type="dxa"/>
          </w:tcPr>
          <w:p w14:paraId="7A2E61E1" w14:textId="77777777" w:rsidR="0048169C" w:rsidRPr="007D2AD3" w:rsidRDefault="0048169C" w:rsidP="007D2AD3">
            <w:pPr>
              <w:pStyle w:val="RCTstable"/>
            </w:pPr>
            <w:r w:rsidRPr="007D2AD3">
              <w:t>4601</w:t>
            </w:r>
          </w:p>
        </w:tc>
        <w:tc>
          <w:tcPr>
            <w:tcW w:w="1501" w:type="dxa"/>
          </w:tcPr>
          <w:p w14:paraId="606DE74D" w14:textId="77777777" w:rsidR="0048169C" w:rsidRPr="007D2AD3" w:rsidRDefault="0048169C" w:rsidP="007D2AD3">
            <w:pPr>
              <w:pStyle w:val="RCTstable"/>
            </w:pPr>
            <w:r w:rsidRPr="007D2AD3">
              <w:t>24-June-19</w:t>
            </w:r>
          </w:p>
        </w:tc>
      </w:tr>
      <w:tr w:rsidR="0048169C" w:rsidRPr="007D2AD3" w14:paraId="48228257" w14:textId="77777777" w:rsidTr="00C30014">
        <w:tc>
          <w:tcPr>
            <w:tcW w:w="1489" w:type="dxa"/>
          </w:tcPr>
          <w:p w14:paraId="48C262DE" w14:textId="77777777" w:rsidR="0048169C" w:rsidRPr="007D2AD3" w:rsidRDefault="0048169C" w:rsidP="007D2AD3">
            <w:pPr>
              <w:pStyle w:val="RCTstable"/>
            </w:pPr>
            <w:r w:rsidRPr="007D2AD3">
              <w:t>CINAHL</w:t>
            </w:r>
          </w:p>
        </w:tc>
        <w:tc>
          <w:tcPr>
            <w:tcW w:w="6113" w:type="dxa"/>
          </w:tcPr>
          <w:p w14:paraId="6457B14B" w14:textId="77777777" w:rsidR="0048169C" w:rsidRPr="007D2AD3" w:rsidRDefault="0048169C" w:rsidP="007D2AD3">
            <w:pPr>
              <w:pStyle w:val="RCTstable"/>
            </w:pPr>
            <w:r w:rsidRPr="007D2AD3">
              <w:t>( (MM "Folic Acid") OR (AB "Folate") OR (AB “Vitamin M”) OR (AB “Vitamin B9”) )</w:t>
            </w:r>
          </w:p>
          <w:p w14:paraId="13397180" w14:textId="77777777" w:rsidR="0048169C" w:rsidRPr="007D2AD3" w:rsidRDefault="0048169C" w:rsidP="007D2AD3">
            <w:pPr>
              <w:pStyle w:val="RCTstable"/>
            </w:pPr>
            <w:r w:rsidRPr="007D2AD3">
              <w:t>AND</w:t>
            </w:r>
          </w:p>
          <w:p w14:paraId="1DC3FA84" w14:textId="77777777" w:rsidR="0048169C" w:rsidRPr="007D2AD3" w:rsidRDefault="0048169C" w:rsidP="007D2AD3">
            <w:pPr>
              <w:pStyle w:val="RCTstable"/>
            </w:pPr>
            <w:r w:rsidRPr="007D2AD3">
              <w:t>( (MH "Pregnancy+") OR (MH "Pregnancy Trimesters+") OR (MM "Prenatal Nutritional Physiology") OR (MM "Prenatal Exposure Delayed Effects") OR ("Pregnan*") )</w:t>
            </w:r>
          </w:p>
        </w:tc>
        <w:tc>
          <w:tcPr>
            <w:tcW w:w="1753" w:type="dxa"/>
          </w:tcPr>
          <w:p w14:paraId="026E6A94" w14:textId="77777777" w:rsidR="0048169C" w:rsidRPr="007D2AD3" w:rsidRDefault="0048169C" w:rsidP="007D2AD3">
            <w:pPr>
              <w:pStyle w:val="RCTstable"/>
            </w:pPr>
            <w:r w:rsidRPr="007D2AD3">
              <w:t>2012-2019</w:t>
            </w:r>
          </w:p>
        </w:tc>
        <w:tc>
          <w:tcPr>
            <w:tcW w:w="2217" w:type="dxa"/>
          </w:tcPr>
          <w:p w14:paraId="60FB7453" w14:textId="77777777" w:rsidR="0048169C" w:rsidRPr="007D2AD3" w:rsidRDefault="0048169C" w:rsidP="007D2AD3">
            <w:pPr>
              <w:pStyle w:val="RCTstable"/>
            </w:pPr>
            <w:r w:rsidRPr="007D2AD3">
              <w:t>English</w:t>
            </w:r>
          </w:p>
        </w:tc>
        <w:tc>
          <w:tcPr>
            <w:tcW w:w="875" w:type="dxa"/>
          </w:tcPr>
          <w:p w14:paraId="29AA75B7" w14:textId="77777777" w:rsidR="0048169C" w:rsidRPr="007D2AD3" w:rsidRDefault="0048169C" w:rsidP="007D2AD3">
            <w:pPr>
              <w:pStyle w:val="RCTstable"/>
            </w:pPr>
            <w:r w:rsidRPr="007D2AD3">
              <w:t>759</w:t>
            </w:r>
          </w:p>
        </w:tc>
        <w:tc>
          <w:tcPr>
            <w:tcW w:w="1501" w:type="dxa"/>
          </w:tcPr>
          <w:p w14:paraId="0B72A4A2" w14:textId="77777777" w:rsidR="0048169C" w:rsidRPr="007D2AD3" w:rsidRDefault="0048169C" w:rsidP="007D2AD3">
            <w:pPr>
              <w:pStyle w:val="RCTstable"/>
            </w:pPr>
            <w:r w:rsidRPr="007D2AD3">
              <w:t>24-June-19</w:t>
            </w:r>
          </w:p>
        </w:tc>
      </w:tr>
      <w:tr w:rsidR="0048169C" w:rsidRPr="007D2AD3" w14:paraId="2967CA82" w14:textId="77777777" w:rsidTr="00C30014">
        <w:tc>
          <w:tcPr>
            <w:tcW w:w="1489" w:type="dxa"/>
          </w:tcPr>
          <w:p w14:paraId="6EEF12E1" w14:textId="77777777" w:rsidR="0048169C" w:rsidRPr="007D2AD3" w:rsidRDefault="0048169C" w:rsidP="007D2AD3">
            <w:pPr>
              <w:pStyle w:val="RCTstable"/>
            </w:pPr>
            <w:r w:rsidRPr="007D2AD3">
              <w:t>SCOPUS</w:t>
            </w:r>
          </w:p>
        </w:tc>
        <w:tc>
          <w:tcPr>
            <w:tcW w:w="6113" w:type="dxa"/>
          </w:tcPr>
          <w:p w14:paraId="6D9582DF" w14:textId="1D2291A7" w:rsidR="0048169C" w:rsidRPr="007D2AD3" w:rsidRDefault="0048169C" w:rsidP="007D2AD3">
            <w:pPr>
              <w:pStyle w:val="RCTstable"/>
            </w:pPr>
            <w:r w:rsidRPr="007D2AD3">
              <w:t>TITLE-ABS-KEY ( ( ( "pregnan*" )  OR  ( prenatal* ) )  AND  ( ( "folic acid" )  OR  ( "folate" ) ) )</w:t>
            </w:r>
          </w:p>
        </w:tc>
        <w:tc>
          <w:tcPr>
            <w:tcW w:w="1753" w:type="dxa"/>
          </w:tcPr>
          <w:p w14:paraId="1BCA921C" w14:textId="77777777" w:rsidR="0048169C" w:rsidRPr="007D2AD3" w:rsidRDefault="0048169C" w:rsidP="007D2AD3">
            <w:pPr>
              <w:pStyle w:val="RCTstable"/>
            </w:pPr>
            <w:r w:rsidRPr="007D2AD3">
              <w:t>2012 - 2019</w:t>
            </w:r>
          </w:p>
        </w:tc>
        <w:tc>
          <w:tcPr>
            <w:tcW w:w="2217" w:type="dxa"/>
          </w:tcPr>
          <w:p w14:paraId="455401A1" w14:textId="77777777" w:rsidR="0048169C" w:rsidRPr="007D2AD3" w:rsidRDefault="0048169C" w:rsidP="007D2AD3">
            <w:pPr>
              <w:pStyle w:val="RCTstable"/>
            </w:pPr>
            <w:r w:rsidRPr="007D2AD3">
              <w:t>English</w:t>
            </w:r>
          </w:p>
        </w:tc>
        <w:tc>
          <w:tcPr>
            <w:tcW w:w="875" w:type="dxa"/>
          </w:tcPr>
          <w:p w14:paraId="42CF65F0" w14:textId="77777777" w:rsidR="0048169C" w:rsidRPr="007D2AD3" w:rsidRDefault="0048169C" w:rsidP="007D2AD3">
            <w:pPr>
              <w:pStyle w:val="RCTstable"/>
            </w:pPr>
            <w:r w:rsidRPr="007D2AD3">
              <w:t>3423</w:t>
            </w:r>
          </w:p>
        </w:tc>
        <w:tc>
          <w:tcPr>
            <w:tcW w:w="1501" w:type="dxa"/>
          </w:tcPr>
          <w:p w14:paraId="298689F8" w14:textId="77777777" w:rsidR="0048169C" w:rsidRPr="007D2AD3" w:rsidRDefault="0048169C" w:rsidP="007D2AD3">
            <w:pPr>
              <w:pStyle w:val="RCTstable"/>
            </w:pPr>
            <w:r w:rsidRPr="007D2AD3">
              <w:t>24-June-19</w:t>
            </w:r>
          </w:p>
        </w:tc>
      </w:tr>
      <w:tr w:rsidR="0048169C" w:rsidRPr="007D2AD3" w14:paraId="02A8FF3C" w14:textId="77777777" w:rsidTr="00C30014">
        <w:tc>
          <w:tcPr>
            <w:tcW w:w="1489" w:type="dxa"/>
          </w:tcPr>
          <w:p w14:paraId="0DD0A7C9" w14:textId="77777777" w:rsidR="0048169C" w:rsidRPr="007D2AD3" w:rsidRDefault="0048169C" w:rsidP="007D2AD3">
            <w:pPr>
              <w:pStyle w:val="RCTstable"/>
            </w:pPr>
            <w:r w:rsidRPr="007D2AD3">
              <w:t>Health Infonet</w:t>
            </w:r>
          </w:p>
        </w:tc>
        <w:tc>
          <w:tcPr>
            <w:tcW w:w="6113" w:type="dxa"/>
          </w:tcPr>
          <w:p w14:paraId="18C1733C" w14:textId="77777777" w:rsidR="0048169C" w:rsidRPr="007D2AD3" w:rsidRDefault="0048169C" w:rsidP="007D2AD3">
            <w:pPr>
              <w:pStyle w:val="RCTstable"/>
            </w:pPr>
            <w:r w:rsidRPr="007D2AD3">
              <w:t>Ascorbic Acid – title and abstract</w:t>
            </w:r>
          </w:p>
          <w:p w14:paraId="506E7487" w14:textId="77777777" w:rsidR="0048169C" w:rsidRPr="007D2AD3" w:rsidRDefault="0048169C" w:rsidP="007D2AD3">
            <w:pPr>
              <w:pStyle w:val="RCTstable"/>
            </w:pPr>
            <w:r w:rsidRPr="007D2AD3">
              <w:t>Pregnancy - keyword</w:t>
            </w:r>
          </w:p>
        </w:tc>
        <w:tc>
          <w:tcPr>
            <w:tcW w:w="1753" w:type="dxa"/>
          </w:tcPr>
          <w:p w14:paraId="38792D92" w14:textId="77777777" w:rsidR="0048169C" w:rsidRPr="007D2AD3" w:rsidRDefault="0048169C" w:rsidP="007D2AD3">
            <w:pPr>
              <w:pStyle w:val="RCTstable"/>
            </w:pPr>
            <w:r w:rsidRPr="007D2AD3">
              <w:t>2012-current = 0</w:t>
            </w:r>
          </w:p>
          <w:p w14:paraId="1BD5FB4E" w14:textId="77777777" w:rsidR="0048169C" w:rsidRPr="007D2AD3" w:rsidRDefault="0048169C" w:rsidP="007D2AD3">
            <w:pPr>
              <w:pStyle w:val="RCTstable"/>
            </w:pPr>
          </w:p>
        </w:tc>
        <w:tc>
          <w:tcPr>
            <w:tcW w:w="2217" w:type="dxa"/>
          </w:tcPr>
          <w:p w14:paraId="7B169AD3" w14:textId="77777777" w:rsidR="0048169C" w:rsidRPr="007D2AD3" w:rsidRDefault="0048169C" w:rsidP="007D2AD3">
            <w:pPr>
              <w:pStyle w:val="RCTstable"/>
            </w:pPr>
            <w:r w:rsidRPr="007D2AD3">
              <w:t>None</w:t>
            </w:r>
          </w:p>
        </w:tc>
        <w:tc>
          <w:tcPr>
            <w:tcW w:w="875" w:type="dxa"/>
          </w:tcPr>
          <w:p w14:paraId="2D3E9966" w14:textId="77777777" w:rsidR="0048169C" w:rsidRPr="007D2AD3" w:rsidRDefault="0048169C" w:rsidP="007D2AD3">
            <w:pPr>
              <w:pStyle w:val="RCTstable"/>
            </w:pPr>
            <w:r w:rsidRPr="007D2AD3">
              <w:t>0</w:t>
            </w:r>
          </w:p>
        </w:tc>
        <w:tc>
          <w:tcPr>
            <w:tcW w:w="1501" w:type="dxa"/>
          </w:tcPr>
          <w:p w14:paraId="558FA490" w14:textId="77777777" w:rsidR="0048169C" w:rsidRPr="007D2AD3" w:rsidRDefault="0048169C" w:rsidP="007D2AD3">
            <w:pPr>
              <w:pStyle w:val="RCTstable"/>
            </w:pPr>
            <w:r w:rsidRPr="007D2AD3">
              <w:t>24-June-19</w:t>
            </w:r>
          </w:p>
        </w:tc>
      </w:tr>
      <w:tr w:rsidR="0048169C" w:rsidRPr="007D2AD3" w14:paraId="7515F926" w14:textId="77777777" w:rsidTr="00C30014">
        <w:tc>
          <w:tcPr>
            <w:tcW w:w="1489" w:type="dxa"/>
          </w:tcPr>
          <w:p w14:paraId="285448E3" w14:textId="77777777" w:rsidR="0048169C" w:rsidRPr="007D2AD3" w:rsidRDefault="0048169C" w:rsidP="007D2AD3">
            <w:pPr>
              <w:pStyle w:val="RCTstable"/>
            </w:pPr>
            <w:r w:rsidRPr="007D2AD3">
              <w:t>Cochrane</w:t>
            </w:r>
          </w:p>
        </w:tc>
        <w:tc>
          <w:tcPr>
            <w:tcW w:w="6113" w:type="dxa"/>
          </w:tcPr>
          <w:p w14:paraId="447CE6C3" w14:textId="77777777" w:rsidR="0048169C" w:rsidRPr="007D2AD3" w:rsidRDefault="0048169C" w:rsidP="007D2AD3">
            <w:pPr>
              <w:pStyle w:val="RCTstable"/>
            </w:pPr>
            <w:r w:rsidRPr="007D2AD3">
              <w:t xml:space="preserve">((MeSH descriptor: [Pregnancy] explode all trees) </w:t>
            </w:r>
          </w:p>
          <w:p w14:paraId="06AD9D76" w14:textId="77777777" w:rsidR="0048169C" w:rsidRPr="007D2AD3" w:rsidRDefault="0048169C" w:rsidP="007D2AD3">
            <w:pPr>
              <w:pStyle w:val="RCTstable"/>
            </w:pPr>
            <w:r w:rsidRPr="007D2AD3">
              <w:t xml:space="preserve">OR (MeSH descriptor: [Pregnant Women] explode all trees) </w:t>
            </w:r>
          </w:p>
          <w:p w14:paraId="4D7E6A71" w14:textId="77777777" w:rsidR="0048169C" w:rsidRPr="007D2AD3" w:rsidRDefault="0048169C" w:rsidP="007D2AD3">
            <w:pPr>
              <w:pStyle w:val="RCTstable"/>
            </w:pPr>
            <w:r w:rsidRPr="007D2AD3">
              <w:t xml:space="preserve">OR ‘pregnan*’) </w:t>
            </w:r>
          </w:p>
          <w:p w14:paraId="05C66232" w14:textId="77777777" w:rsidR="0048169C" w:rsidRPr="007D2AD3" w:rsidRDefault="0048169C" w:rsidP="007D2AD3">
            <w:pPr>
              <w:pStyle w:val="RCTstable"/>
            </w:pPr>
            <w:r w:rsidRPr="007D2AD3">
              <w:t>AND</w:t>
            </w:r>
          </w:p>
          <w:p w14:paraId="26B1D648" w14:textId="77777777" w:rsidR="0048169C" w:rsidRPr="007D2AD3" w:rsidRDefault="0048169C" w:rsidP="007D2AD3">
            <w:pPr>
              <w:pStyle w:val="RCTstable"/>
            </w:pPr>
            <w:r w:rsidRPr="007D2AD3">
              <w:t>(Folate OR (Folic NEXT Acid) OR (Vitamin NEXT M) OR (Vitamin NEXT B9) OR (MeSH descriptor: [Folic Acid] explode all trees))</w:t>
            </w:r>
          </w:p>
        </w:tc>
        <w:tc>
          <w:tcPr>
            <w:tcW w:w="1753" w:type="dxa"/>
          </w:tcPr>
          <w:p w14:paraId="0F7651E4" w14:textId="77777777" w:rsidR="0048169C" w:rsidRPr="007D2AD3" w:rsidRDefault="0048169C" w:rsidP="007D2AD3">
            <w:pPr>
              <w:pStyle w:val="RCTstable"/>
            </w:pPr>
            <w:r w:rsidRPr="007D2AD3">
              <w:t>Dec 2012 to Dec 2019</w:t>
            </w:r>
          </w:p>
        </w:tc>
        <w:tc>
          <w:tcPr>
            <w:tcW w:w="2217" w:type="dxa"/>
          </w:tcPr>
          <w:p w14:paraId="4930411D" w14:textId="77777777" w:rsidR="0048169C" w:rsidRPr="007D2AD3" w:rsidRDefault="0048169C" w:rsidP="007D2AD3">
            <w:pPr>
              <w:pStyle w:val="RCTstable"/>
            </w:pPr>
            <w:r w:rsidRPr="007D2AD3">
              <w:t>Reviews: 95</w:t>
            </w:r>
          </w:p>
          <w:p w14:paraId="5B3ED298" w14:textId="77777777" w:rsidR="0048169C" w:rsidRPr="007D2AD3" w:rsidRDefault="0048169C" w:rsidP="007D2AD3">
            <w:pPr>
              <w:pStyle w:val="RCTstable"/>
            </w:pPr>
            <w:r w:rsidRPr="007D2AD3">
              <w:t>Protocols: 21</w:t>
            </w:r>
          </w:p>
          <w:p w14:paraId="142201FD" w14:textId="77777777" w:rsidR="0048169C" w:rsidRPr="007D2AD3" w:rsidRDefault="0048169C" w:rsidP="007D2AD3">
            <w:pPr>
              <w:pStyle w:val="RCTstable"/>
            </w:pPr>
            <w:r w:rsidRPr="007D2AD3">
              <w:t>Trials: 717</w:t>
            </w:r>
          </w:p>
          <w:p w14:paraId="77B3088B" w14:textId="77777777" w:rsidR="0048169C" w:rsidRPr="007D2AD3" w:rsidRDefault="0048169C" w:rsidP="007D2AD3">
            <w:pPr>
              <w:pStyle w:val="RCTstable"/>
            </w:pPr>
            <w:r w:rsidRPr="007D2AD3">
              <w:t>Spec. Collections: 1</w:t>
            </w:r>
          </w:p>
          <w:p w14:paraId="2A5BC132" w14:textId="77777777" w:rsidR="0048169C" w:rsidRPr="007D2AD3" w:rsidRDefault="0048169C" w:rsidP="007D2AD3">
            <w:pPr>
              <w:pStyle w:val="RCTstable"/>
            </w:pPr>
            <w:r w:rsidRPr="007D2AD3">
              <w:t>Answers: 18</w:t>
            </w:r>
          </w:p>
        </w:tc>
        <w:tc>
          <w:tcPr>
            <w:tcW w:w="875" w:type="dxa"/>
          </w:tcPr>
          <w:p w14:paraId="1D0F6904" w14:textId="77777777" w:rsidR="0048169C" w:rsidRPr="007D2AD3" w:rsidRDefault="0048169C" w:rsidP="007D2AD3">
            <w:pPr>
              <w:pStyle w:val="RCTstable"/>
            </w:pPr>
            <w:r w:rsidRPr="007D2AD3">
              <w:t>852</w:t>
            </w:r>
          </w:p>
        </w:tc>
        <w:tc>
          <w:tcPr>
            <w:tcW w:w="1501" w:type="dxa"/>
          </w:tcPr>
          <w:p w14:paraId="733C8DB9" w14:textId="77777777" w:rsidR="0048169C" w:rsidRPr="007D2AD3" w:rsidRDefault="0048169C" w:rsidP="007D2AD3">
            <w:pPr>
              <w:pStyle w:val="RCTstable"/>
            </w:pPr>
            <w:r w:rsidRPr="007D2AD3">
              <w:t>24-June-19</w:t>
            </w:r>
          </w:p>
        </w:tc>
      </w:tr>
    </w:tbl>
    <w:bookmarkEnd w:id="248"/>
    <w:p w14:paraId="1F88A146" w14:textId="2C4AD210" w:rsidR="00C723AF" w:rsidRDefault="00C723AF" w:rsidP="00320FB8">
      <w:pPr>
        <w:pStyle w:val="Figure"/>
        <w:spacing w:before="240"/>
        <w:jc w:val="center"/>
      </w:pPr>
      <w:r>
        <w:rPr>
          <w:noProof/>
          <w:lang w:val="en-AU" w:eastAsia="en-AU"/>
        </w:rPr>
        <w:drawing>
          <wp:inline distT="0" distB="0" distL="0" distR="0" wp14:anchorId="4D696F80" wp14:editId="4C1407F1">
            <wp:extent cx="4636484" cy="5433444"/>
            <wp:effectExtent l="0" t="0" r="12065"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olic acid.png"/>
                    <pic:cNvPicPr/>
                  </pic:nvPicPr>
                  <pic:blipFill>
                    <a:blip r:embed="rId16">
                      <a:extLst>
                        <a:ext uri="{28A0092B-C50C-407E-A947-70E740481C1C}">
                          <a14:useLocalDpi xmlns:a14="http://schemas.microsoft.com/office/drawing/2010/main" val="0"/>
                        </a:ext>
                      </a:extLst>
                    </a:blip>
                    <a:stretch>
                      <a:fillRect/>
                    </a:stretch>
                  </pic:blipFill>
                  <pic:spPr>
                    <a:xfrm>
                      <a:off x="0" y="0"/>
                      <a:ext cx="4649678" cy="5448906"/>
                    </a:xfrm>
                    <a:prstGeom prst="rect">
                      <a:avLst/>
                    </a:prstGeom>
                  </pic:spPr>
                </pic:pic>
              </a:graphicData>
            </a:graphic>
          </wp:inline>
        </w:drawing>
      </w:r>
    </w:p>
    <w:p w14:paraId="2EFD8485" w14:textId="55500B2F" w:rsidR="00C723AF" w:rsidRDefault="00C723AF" w:rsidP="00C723AF">
      <w:pPr>
        <w:pStyle w:val="Figurename"/>
      </w:pPr>
      <w:r>
        <w:t>PRISMA diagram: Folic acid</w:t>
      </w:r>
    </w:p>
    <w:p w14:paraId="7BAB4C96" w14:textId="795478E1" w:rsidR="00C30014" w:rsidRPr="00196D36" w:rsidRDefault="00C30014" w:rsidP="00C30014">
      <w:pPr>
        <w:pStyle w:val="Heading4"/>
      </w:pPr>
      <w:r>
        <w:t>Vitamin B supplementation during pregnancy</w:t>
      </w:r>
      <w:r w:rsidR="000D04A0">
        <w:t xml:space="preserve"> (research question 3)</w:t>
      </w:r>
    </w:p>
    <w:p w14:paraId="00AD31CF" w14:textId="77777777" w:rsidR="00C30014" w:rsidRDefault="00C30014" w:rsidP="00C30014">
      <w:pPr>
        <w:rPr>
          <w:b/>
        </w:rPr>
      </w:pPr>
      <w:r>
        <w:rPr>
          <w:b/>
        </w:rPr>
        <w:t>Current search dates:</w:t>
      </w:r>
    </w:p>
    <w:p w14:paraId="0F5C939D" w14:textId="77777777" w:rsidR="00C30014" w:rsidRPr="00196D36" w:rsidRDefault="00C30014" w:rsidP="00C30014">
      <w:r>
        <w:t>All</w:t>
      </w:r>
    </w:p>
    <w:tbl>
      <w:tblPr>
        <w:tblStyle w:val="TableGrid"/>
        <w:tblW w:w="9609" w:type="dxa"/>
        <w:tblLayout w:type="fixed"/>
        <w:tblLook w:val="04A0" w:firstRow="1" w:lastRow="0" w:firstColumn="1" w:lastColumn="0" w:noHBand="0" w:noVBand="1"/>
      </w:tblPr>
      <w:tblGrid>
        <w:gridCol w:w="1245"/>
        <w:gridCol w:w="3686"/>
        <w:gridCol w:w="1559"/>
        <w:gridCol w:w="851"/>
        <w:gridCol w:w="992"/>
        <w:gridCol w:w="1276"/>
      </w:tblGrid>
      <w:tr w:rsidR="00A1121F" w:rsidRPr="007D2AD3" w14:paraId="3539DCB1" w14:textId="77777777" w:rsidTr="001F7520">
        <w:trPr>
          <w:tblHeader/>
        </w:trPr>
        <w:tc>
          <w:tcPr>
            <w:tcW w:w="1245" w:type="dxa"/>
          </w:tcPr>
          <w:p w14:paraId="6D97B777" w14:textId="77777777" w:rsidR="00C30014" w:rsidRPr="007D2AD3" w:rsidRDefault="00C30014" w:rsidP="007D2AD3">
            <w:pPr>
              <w:pStyle w:val="RCTstable"/>
              <w:rPr>
                <w:b/>
              </w:rPr>
            </w:pPr>
            <w:bookmarkStart w:id="249" w:name="_Hlk14443277"/>
            <w:bookmarkStart w:id="250" w:name="_Hlk20732532"/>
            <w:r w:rsidRPr="007D2AD3">
              <w:rPr>
                <w:b/>
              </w:rPr>
              <w:t>Database</w:t>
            </w:r>
          </w:p>
        </w:tc>
        <w:tc>
          <w:tcPr>
            <w:tcW w:w="3686" w:type="dxa"/>
          </w:tcPr>
          <w:p w14:paraId="706635DE" w14:textId="77777777" w:rsidR="00C30014" w:rsidRPr="007D2AD3" w:rsidRDefault="00C30014" w:rsidP="007D2AD3">
            <w:pPr>
              <w:pStyle w:val="RCTstable"/>
              <w:rPr>
                <w:b/>
              </w:rPr>
            </w:pPr>
            <w:r w:rsidRPr="007D2AD3">
              <w:rPr>
                <w:b/>
              </w:rPr>
              <w:t>Search Strategy</w:t>
            </w:r>
          </w:p>
        </w:tc>
        <w:tc>
          <w:tcPr>
            <w:tcW w:w="1559" w:type="dxa"/>
          </w:tcPr>
          <w:p w14:paraId="1C2D81F5" w14:textId="77777777" w:rsidR="00C30014" w:rsidRPr="007D2AD3" w:rsidRDefault="00C30014" w:rsidP="007D2AD3">
            <w:pPr>
              <w:pStyle w:val="RCTstable"/>
              <w:rPr>
                <w:b/>
              </w:rPr>
            </w:pPr>
            <w:r w:rsidRPr="007D2AD3">
              <w:rPr>
                <w:b/>
              </w:rPr>
              <w:t>Dates Searched</w:t>
            </w:r>
          </w:p>
        </w:tc>
        <w:tc>
          <w:tcPr>
            <w:tcW w:w="851" w:type="dxa"/>
          </w:tcPr>
          <w:p w14:paraId="18DF54AB" w14:textId="77777777" w:rsidR="00C30014" w:rsidRPr="007D2AD3" w:rsidRDefault="00C30014" w:rsidP="007D2AD3">
            <w:pPr>
              <w:pStyle w:val="RCTstable"/>
              <w:rPr>
                <w:b/>
              </w:rPr>
            </w:pPr>
            <w:r w:rsidRPr="007D2AD3">
              <w:rPr>
                <w:b/>
              </w:rPr>
              <w:t>Limits set</w:t>
            </w:r>
          </w:p>
        </w:tc>
        <w:tc>
          <w:tcPr>
            <w:tcW w:w="992" w:type="dxa"/>
          </w:tcPr>
          <w:p w14:paraId="4ABFF498" w14:textId="77777777" w:rsidR="00C30014" w:rsidRPr="007D2AD3" w:rsidRDefault="00C30014" w:rsidP="007D2AD3">
            <w:pPr>
              <w:pStyle w:val="RCTstable"/>
              <w:rPr>
                <w:b/>
              </w:rPr>
            </w:pPr>
            <w:r w:rsidRPr="007D2AD3">
              <w:rPr>
                <w:b/>
              </w:rPr>
              <w:t>Results</w:t>
            </w:r>
          </w:p>
        </w:tc>
        <w:tc>
          <w:tcPr>
            <w:tcW w:w="1276" w:type="dxa"/>
          </w:tcPr>
          <w:p w14:paraId="41174834" w14:textId="77777777" w:rsidR="00C30014" w:rsidRPr="007D2AD3" w:rsidRDefault="00C30014" w:rsidP="007D2AD3">
            <w:pPr>
              <w:pStyle w:val="RCTstable"/>
              <w:rPr>
                <w:b/>
              </w:rPr>
            </w:pPr>
            <w:r w:rsidRPr="007D2AD3">
              <w:rPr>
                <w:b/>
              </w:rPr>
              <w:t>Date of search</w:t>
            </w:r>
          </w:p>
        </w:tc>
      </w:tr>
      <w:tr w:rsidR="00A1121F" w:rsidRPr="007D2AD3" w14:paraId="04BD220C" w14:textId="77777777" w:rsidTr="00A1121F">
        <w:tc>
          <w:tcPr>
            <w:tcW w:w="1245" w:type="dxa"/>
          </w:tcPr>
          <w:p w14:paraId="07D43810" w14:textId="77777777" w:rsidR="00C30014" w:rsidRPr="007D2AD3" w:rsidRDefault="00C30014" w:rsidP="007D2AD3">
            <w:pPr>
              <w:pStyle w:val="RCTstable"/>
            </w:pPr>
            <w:r w:rsidRPr="007D2AD3">
              <w:t>Pubmed</w:t>
            </w:r>
          </w:p>
        </w:tc>
        <w:tc>
          <w:tcPr>
            <w:tcW w:w="3686" w:type="dxa"/>
          </w:tcPr>
          <w:p w14:paraId="73777568" w14:textId="77777777" w:rsidR="00C30014" w:rsidRPr="007D2AD3" w:rsidRDefault="00C30014" w:rsidP="007D2AD3">
            <w:pPr>
              <w:pStyle w:val="RCTstable"/>
            </w:pPr>
            <w:r w:rsidRPr="007D2AD3">
              <w:t>(((("pregnancy"[Mesh]) OR ("pregnan*"[All Fields]) OR ("prenatal*"[All Fields])))) AND ((("Vitamin B Complex"[Mesh]) OR ("Vitamin" NEXT "B") OR ("Vitamin B Deficiency"[Mesh]) OR ("Vitamin B 6"[Mesh]) OR ("Vitamin B 12"[Mesh]) OR ("Nicotamin") OR ("Pantothenic" NEXT “acid”) OR ("biotin")))</w:t>
            </w:r>
          </w:p>
        </w:tc>
        <w:tc>
          <w:tcPr>
            <w:tcW w:w="1559" w:type="dxa"/>
          </w:tcPr>
          <w:p w14:paraId="48E00E71" w14:textId="77777777" w:rsidR="00C30014" w:rsidRPr="007D2AD3" w:rsidRDefault="00C30014" w:rsidP="007D2AD3">
            <w:pPr>
              <w:pStyle w:val="RCTstable"/>
            </w:pPr>
            <w:r w:rsidRPr="007D2AD3">
              <w:t>2014 to 30-sep-19</w:t>
            </w:r>
          </w:p>
        </w:tc>
        <w:tc>
          <w:tcPr>
            <w:tcW w:w="851" w:type="dxa"/>
          </w:tcPr>
          <w:p w14:paraId="5696E209" w14:textId="77777777" w:rsidR="00C30014" w:rsidRPr="007D2AD3" w:rsidRDefault="00C30014" w:rsidP="007D2AD3">
            <w:pPr>
              <w:pStyle w:val="RCTstable"/>
            </w:pPr>
            <w:r w:rsidRPr="007D2AD3">
              <w:t>Human</w:t>
            </w:r>
          </w:p>
          <w:p w14:paraId="756A5D11" w14:textId="77777777" w:rsidR="00C30014" w:rsidRPr="007D2AD3" w:rsidRDefault="00C30014" w:rsidP="007D2AD3">
            <w:pPr>
              <w:pStyle w:val="RCTstable"/>
            </w:pPr>
            <w:r w:rsidRPr="007D2AD3">
              <w:t>English</w:t>
            </w:r>
          </w:p>
          <w:p w14:paraId="0C81414D" w14:textId="77777777" w:rsidR="00C30014" w:rsidRPr="007D2AD3" w:rsidRDefault="00C30014" w:rsidP="007D2AD3">
            <w:pPr>
              <w:pStyle w:val="RCTstable"/>
            </w:pPr>
          </w:p>
        </w:tc>
        <w:tc>
          <w:tcPr>
            <w:tcW w:w="992" w:type="dxa"/>
          </w:tcPr>
          <w:p w14:paraId="55B2DEA5" w14:textId="77777777" w:rsidR="00C30014" w:rsidRPr="007D2AD3" w:rsidRDefault="00C30014" w:rsidP="007D2AD3">
            <w:pPr>
              <w:pStyle w:val="RCTstable"/>
            </w:pPr>
            <w:r w:rsidRPr="007D2AD3">
              <w:t>473</w:t>
            </w:r>
          </w:p>
        </w:tc>
        <w:tc>
          <w:tcPr>
            <w:tcW w:w="1276" w:type="dxa"/>
          </w:tcPr>
          <w:p w14:paraId="4A143835" w14:textId="77777777" w:rsidR="00C30014" w:rsidRPr="007D2AD3" w:rsidRDefault="00C30014" w:rsidP="007D2AD3">
            <w:pPr>
              <w:pStyle w:val="RCTstable"/>
            </w:pPr>
            <w:r w:rsidRPr="007D2AD3">
              <w:t>5-Oct-19</w:t>
            </w:r>
          </w:p>
        </w:tc>
      </w:tr>
      <w:bookmarkEnd w:id="249"/>
      <w:tr w:rsidR="00A1121F" w:rsidRPr="007D2AD3" w14:paraId="44DD8580" w14:textId="77777777" w:rsidTr="00A1121F">
        <w:tc>
          <w:tcPr>
            <w:tcW w:w="1245" w:type="dxa"/>
          </w:tcPr>
          <w:p w14:paraId="66CFE333" w14:textId="77777777" w:rsidR="00C30014" w:rsidRPr="007D2AD3" w:rsidRDefault="00C30014" w:rsidP="007D2AD3">
            <w:pPr>
              <w:pStyle w:val="RCTstable"/>
            </w:pPr>
            <w:r w:rsidRPr="007D2AD3">
              <w:t>Ovid medline</w:t>
            </w:r>
          </w:p>
        </w:tc>
        <w:tc>
          <w:tcPr>
            <w:tcW w:w="3686" w:type="dxa"/>
          </w:tcPr>
          <w:p w14:paraId="504C083F" w14:textId="77777777" w:rsidR="00C30014" w:rsidRPr="007D2AD3" w:rsidRDefault="00C30014" w:rsidP="007D2AD3">
            <w:pPr>
              <w:pStyle w:val="RCTstable"/>
            </w:pPr>
            <w:r w:rsidRPr="007D2AD3">
              <w:t>(Pregnan* and Vitamin B).mp.</w:t>
            </w:r>
          </w:p>
        </w:tc>
        <w:tc>
          <w:tcPr>
            <w:tcW w:w="1559" w:type="dxa"/>
          </w:tcPr>
          <w:p w14:paraId="0FE5483C" w14:textId="77777777" w:rsidR="00C30014" w:rsidRPr="007D2AD3" w:rsidRDefault="00C30014" w:rsidP="007D2AD3">
            <w:pPr>
              <w:pStyle w:val="RCTstable"/>
            </w:pPr>
            <w:r w:rsidRPr="007D2AD3">
              <w:t>2014-30-Sep-19</w:t>
            </w:r>
          </w:p>
        </w:tc>
        <w:tc>
          <w:tcPr>
            <w:tcW w:w="851" w:type="dxa"/>
          </w:tcPr>
          <w:p w14:paraId="6A10D620" w14:textId="77777777" w:rsidR="00C30014" w:rsidRPr="007D2AD3" w:rsidRDefault="00C30014" w:rsidP="007D2AD3">
            <w:pPr>
              <w:pStyle w:val="RCTstable"/>
            </w:pPr>
            <w:r w:rsidRPr="007D2AD3">
              <w:t>English Language</w:t>
            </w:r>
          </w:p>
          <w:p w14:paraId="22F36989" w14:textId="77777777" w:rsidR="00C30014" w:rsidRPr="007D2AD3" w:rsidRDefault="00C30014" w:rsidP="007D2AD3">
            <w:pPr>
              <w:pStyle w:val="RCTstable"/>
            </w:pPr>
            <w:r w:rsidRPr="007D2AD3">
              <w:t>Human</w:t>
            </w:r>
          </w:p>
        </w:tc>
        <w:tc>
          <w:tcPr>
            <w:tcW w:w="992" w:type="dxa"/>
          </w:tcPr>
          <w:p w14:paraId="6F24736D" w14:textId="77777777" w:rsidR="00C30014" w:rsidRPr="007D2AD3" w:rsidRDefault="00C30014" w:rsidP="007D2AD3">
            <w:pPr>
              <w:pStyle w:val="RCTstable"/>
            </w:pPr>
            <w:r w:rsidRPr="007D2AD3">
              <w:t>363</w:t>
            </w:r>
          </w:p>
        </w:tc>
        <w:tc>
          <w:tcPr>
            <w:tcW w:w="1276" w:type="dxa"/>
          </w:tcPr>
          <w:p w14:paraId="646D0173" w14:textId="77777777" w:rsidR="00C30014" w:rsidRPr="007D2AD3" w:rsidRDefault="00C30014" w:rsidP="007D2AD3">
            <w:pPr>
              <w:pStyle w:val="RCTstable"/>
            </w:pPr>
            <w:r w:rsidRPr="007D2AD3">
              <w:t>30-sep-19</w:t>
            </w:r>
          </w:p>
        </w:tc>
      </w:tr>
      <w:tr w:rsidR="00A1121F" w:rsidRPr="007D2AD3" w14:paraId="24097DDF" w14:textId="77777777" w:rsidTr="00A1121F">
        <w:tc>
          <w:tcPr>
            <w:tcW w:w="1245" w:type="dxa"/>
          </w:tcPr>
          <w:p w14:paraId="0157487C" w14:textId="77777777" w:rsidR="00C30014" w:rsidRPr="007D2AD3" w:rsidRDefault="00C30014" w:rsidP="007D2AD3">
            <w:pPr>
              <w:pStyle w:val="RCTstable"/>
            </w:pPr>
            <w:r w:rsidRPr="007D2AD3">
              <w:t>Embase</w:t>
            </w:r>
          </w:p>
        </w:tc>
        <w:tc>
          <w:tcPr>
            <w:tcW w:w="3686" w:type="dxa"/>
          </w:tcPr>
          <w:p w14:paraId="0C846D61" w14:textId="77777777" w:rsidR="00C30014" w:rsidRPr="007D2AD3" w:rsidRDefault="00C30014" w:rsidP="007D2AD3">
            <w:pPr>
              <w:pStyle w:val="RCTstable"/>
            </w:pPr>
            <w:r w:rsidRPr="007D2AD3">
              <w:t>('pregnancy'/exp OR 'pregnan*') AND ('biotin derivative'/exp OR 'nicotinamide'/exp OR 'pantothenic acid'/exp OR 'vitamin B complex'/exp) AND [2014-2019]/py AND [humans]/lim AND [english]/lim</w:t>
            </w:r>
          </w:p>
        </w:tc>
        <w:tc>
          <w:tcPr>
            <w:tcW w:w="1559" w:type="dxa"/>
          </w:tcPr>
          <w:p w14:paraId="4F64DBC9" w14:textId="77777777" w:rsidR="00C30014" w:rsidRPr="007D2AD3" w:rsidRDefault="00C30014" w:rsidP="007D2AD3">
            <w:pPr>
              <w:pStyle w:val="RCTstable"/>
            </w:pPr>
            <w:r w:rsidRPr="007D2AD3">
              <w:t>2014 to 30-sep-19</w:t>
            </w:r>
          </w:p>
        </w:tc>
        <w:tc>
          <w:tcPr>
            <w:tcW w:w="851" w:type="dxa"/>
          </w:tcPr>
          <w:p w14:paraId="6B50802D" w14:textId="77777777" w:rsidR="00C30014" w:rsidRPr="007D2AD3" w:rsidRDefault="00C30014" w:rsidP="007D2AD3">
            <w:pPr>
              <w:pStyle w:val="RCTstable"/>
            </w:pPr>
            <w:r w:rsidRPr="007D2AD3">
              <w:t>English Language</w:t>
            </w:r>
          </w:p>
          <w:p w14:paraId="0A5231E4" w14:textId="77777777" w:rsidR="00C30014" w:rsidRPr="007D2AD3" w:rsidRDefault="00C30014" w:rsidP="007D2AD3">
            <w:pPr>
              <w:pStyle w:val="RCTstable"/>
            </w:pPr>
            <w:r w:rsidRPr="007D2AD3">
              <w:t>Human</w:t>
            </w:r>
          </w:p>
        </w:tc>
        <w:tc>
          <w:tcPr>
            <w:tcW w:w="992" w:type="dxa"/>
          </w:tcPr>
          <w:p w14:paraId="0E50AEE7" w14:textId="77777777" w:rsidR="00C30014" w:rsidRPr="007D2AD3" w:rsidRDefault="00C30014" w:rsidP="007D2AD3">
            <w:pPr>
              <w:pStyle w:val="RCTstable"/>
            </w:pPr>
            <w:r w:rsidRPr="007D2AD3">
              <w:t>199</w:t>
            </w:r>
          </w:p>
        </w:tc>
        <w:tc>
          <w:tcPr>
            <w:tcW w:w="1276" w:type="dxa"/>
          </w:tcPr>
          <w:p w14:paraId="48529ACD" w14:textId="77777777" w:rsidR="00C30014" w:rsidRPr="007D2AD3" w:rsidRDefault="00C30014" w:rsidP="007D2AD3">
            <w:pPr>
              <w:pStyle w:val="RCTstable"/>
            </w:pPr>
            <w:r w:rsidRPr="007D2AD3">
              <w:t>5-Oct-19</w:t>
            </w:r>
          </w:p>
        </w:tc>
      </w:tr>
      <w:bookmarkEnd w:id="250"/>
      <w:tr w:rsidR="00A1121F" w:rsidRPr="007D2AD3" w14:paraId="416578FE" w14:textId="77777777" w:rsidTr="00A1121F">
        <w:tc>
          <w:tcPr>
            <w:tcW w:w="1245" w:type="dxa"/>
          </w:tcPr>
          <w:p w14:paraId="1B2E8DDC" w14:textId="77777777" w:rsidR="00C30014" w:rsidRPr="007D2AD3" w:rsidRDefault="00C30014" w:rsidP="007D2AD3">
            <w:pPr>
              <w:pStyle w:val="RCTstable"/>
            </w:pPr>
            <w:r w:rsidRPr="007D2AD3">
              <w:t>CINAHL</w:t>
            </w:r>
          </w:p>
        </w:tc>
        <w:tc>
          <w:tcPr>
            <w:tcW w:w="3686" w:type="dxa"/>
          </w:tcPr>
          <w:p w14:paraId="6404ED16" w14:textId="77777777" w:rsidR="00C30014" w:rsidRPr="007D2AD3" w:rsidRDefault="00C30014" w:rsidP="007D2AD3">
            <w:pPr>
              <w:pStyle w:val="RCTstable"/>
            </w:pPr>
            <w:r w:rsidRPr="007D2AD3">
              <w:t xml:space="preserve">( (MH "Pregnancy+") OR (MH "Pregnancy Trimesters+") OR (MM "Prenatal Nutritional Physiology") OR (MM "Prenatal Exposure Delayed Effects") OR ("Pregnan*") ) </w:t>
            </w:r>
          </w:p>
          <w:p w14:paraId="2C085FBA" w14:textId="77777777" w:rsidR="00C30014" w:rsidRPr="007D2AD3" w:rsidRDefault="00C30014" w:rsidP="007D2AD3">
            <w:pPr>
              <w:pStyle w:val="RCTstable"/>
            </w:pPr>
            <w:r w:rsidRPr="007D2AD3">
              <w:t xml:space="preserve">AND </w:t>
            </w:r>
          </w:p>
          <w:p w14:paraId="584D2A47" w14:textId="77777777" w:rsidR="00C30014" w:rsidRPr="007D2AD3" w:rsidRDefault="00C30014" w:rsidP="007D2AD3">
            <w:pPr>
              <w:pStyle w:val="RCTstable"/>
            </w:pPr>
            <w:r w:rsidRPr="007D2AD3">
              <w:t>(MH "Vitamin B Complex+") OR (MM "Pantothenic Acid") OR "vitamin B" OR (MH "Vitamin B Deficiency+") OR (MM "Vitamin B6 Deficiency") OR (MH "Vitamin B12 Deficiency+")</w:t>
            </w:r>
          </w:p>
          <w:p w14:paraId="235BB91E" w14:textId="77777777" w:rsidR="00C30014" w:rsidRPr="007D2AD3" w:rsidRDefault="00C30014" w:rsidP="007D2AD3">
            <w:pPr>
              <w:pStyle w:val="RCTstable"/>
            </w:pPr>
          </w:p>
        </w:tc>
        <w:tc>
          <w:tcPr>
            <w:tcW w:w="1559" w:type="dxa"/>
          </w:tcPr>
          <w:p w14:paraId="10D966C7" w14:textId="77777777" w:rsidR="00C30014" w:rsidRPr="007D2AD3" w:rsidRDefault="00C30014" w:rsidP="007D2AD3">
            <w:pPr>
              <w:pStyle w:val="RCTstable"/>
            </w:pPr>
            <w:r w:rsidRPr="007D2AD3">
              <w:t>2014 to 30-Sep-19</w:t>
            </w:r>
          </w:p>
        </w:tc>
        <w:tc>
          <w:tcPr>
            <w:tcW w:w="851" w:type="dxa"/>
          </w:tcPr>
          <w:p w14:paraId="7F48A094" w14:textId="77777777" w:rsidR="00C30014" w:rsidRPr="007D2AD3" w:rsidRDefault="00C30014" w:rsidP="007D2AD3">
            <w:pPr>
              <w:pStyle w:val="RCTstable"/>
            </w:pPr>
            <w:r w:rsidRPr="007D2AD3">
              <w:t>English</w:t>
            </w:r>
          </w:p>
        </w:tc>
        <w:tc>
          <w:tcPr>
            <w:tcW w:w="992" w:type="dxa"/>
          </w:tcPr>
          <w:p w14:paraId="20454820" w14:textId="77777777" w:rsidR="00C30014" w:rsidRPr="007D2AD3" w:rsidRDefault="00C30014" w:rsidP="007D2AD3">
            <w:pPr>
              <w:pStyle w:val="RCTstable"/>
            </w:pPr>
            <w:r w:rsidRPr="007D2AD3">
              <w:t>780</w:t>
            </w:r>
          </w:p>
        </w:tc>
        <w:tc>
          <w:tcPr>
            <w:tcW w:w="1276" w:type="dxa"/>
          </w:tcPr>
          <w:p w14:paraId="1CECBEEE" w14:textId="77777777" w:rsidR="00C30014" w:rsidRPr="007D2AD3" w:rsidRDefault="00C30014" w:rsidP="007D2AD3">
            <w:pPr>
              <w:pStyle w:val="RCTstable"/>
            </w:pPr>
            <w:r w:rsidRPr="007D2AD3">
              <w:t>5-Oct-19</w:t>
            </w:r>
          </w:p>
        </w:tc>
      </w:tr>
      <w:tr w:rsidR="00A1121F" w:rsidRPr="007D2AD3" w14:paraId="51B392C3" w14:textId="77777777" w:rsidTr="00A1121F">
        <w:tc>
          <w:tcPr>
            <w:tcW w:w="1245" w:type="dxa"/>
          </w:tcPr>
          <w:p w14:paraId="6CDF7B84" w14:textId="77777777" w:rsidR="00C30014" w:rsidRPr="007D2AD3" w:rsidRDefault="00C30014" w:rsidP="007D2AD3">
            <w:pPr>
              <w:pStyle w:val="RCTstable"/>
            </w:pPr>
            <w:r w:rsidRPr="007D2AD3">
              <w:t>SCOPUS</w:t>
            </w:r>
          </w:p>
        </w:tc>
        <w:tc>
          <w:tcPr>
            <w:tcW w:w="3686" w:type="dxa"/>
          </w:tcPr>
          <w:p w14:paraId="54926F96" w14:textId="77777777" w:rsidR="00C30014" w:rsidRPr="007D2AD3" w:rsidRDefault="00C30014" w:rsidP="007D2AD3">
            <w:pPr>
              <w:pStyle w:val="RCTstable"/>
            </w:pPr>
            <w:r w:rsidRPr="007D2AD3">
              <w:t>( TITLE-ABS-KEY ( ( ( "pregnan*" )  OR  ( prenatal* ) ) )  AND  TITLE-ABS-KEY ( ( "Vitamin Pre/1 B" )  OR  ( "Thiamine" )  OR  ( "riboflavin" )  OR  ( "niacin" )  OR  ( "Pantothenic" )  OR  ( "pyridoxine" )  OR  </w:t>
            </w:r>
          </w:p>
          <w:p w14:paraId="0BE29C11" w14:textId="7D3CC1F1" w:rsidR="00C30014" w:rsidRPr="007D2AD3" w:rsidRDefault="00C30014" w:rsidP="007D2AD3">
            <w:pPr>
              <w:pStyle w:val="RCTstable"/>
            </w:pPr>
            <w:r w:rsidRPr="007D2AD3">
              <w:t>( "biotin" )  OR  ( "cobalamin" ) ) )  AND  PUBYEAR  &gt;  2013 </w:t>
            </w:r>
          </w:p>
        </w:tc>
        <w:tc>
          <w:tcPr>
            <w:tcW w:w="1559" w:type="dxa"/>
          </w:tcPr>
          <w:p w14:paraId="0F89FEB0" w14:textId="77777777" w:rsidR="00C30014" w:rsidRPr="007D2AD3" w:rsidRDefault="00C30014" w:rsidP="007D2AD3">
            <w:pPr>
              <w:pStyle w:val="RCTstable"/>
            </w:pPr>
            <w:r w:rsidRPr="007D2AD3">
              <w:t>2014 to 30-Sep-19</w:t>
            </w:r>
          </w:p>
        </w:tc>
        <w:tc>
          <w:tcPr>
            <w:tcW w:w="851" w:type="dxa"/>
          </w:tcPr>
          <w:p w14:paraId="3BFC567E" w14:textId="77777777" w:rsidR="00C30014" w:rsidRPr="007D2AD3" w:rsidRDefault="00C30014" w:rsidP="007D2AD3">
            <w:pPr>
              <w:pStyle w:val="RCTstable"/>
            </w:pPr>
            <w:r w:rsidRPr="007D2AD3">
              <w:t>English</w:t>
            </w:r>
          </w:p>
        </w:tc>
        <w:tc>
          <w:tcPr>
            <w:tcW w:w="992" w:type="dxa"/>
          </w:tcPr>
          <w:p w14:paraId="5A8EEE39" w14:textId="77777777" w:rsidR="00C30014" w:rsidRPr="007D2AD3" w:rsidRDefault="00C30014" w:rsidP="007D2AD3">
            <w:pPr>
              <w:pStyle w:val="RCTstable"/>
            </w:pPr>
            <w:r w:rsidRPr="007D2AD3">
              <w:t>725</w:t>
            </w:r>
          </w:p>
        </w:tc>
        <w:tc>
          <w:tcPr>
            <w:tcW w:w="1276" w:type="dxa"/>
          </w:tcPr>
          <w:p w14:paraId="3855E15E" w14:textId="77777777" w:rsidR="00C30014" w:rsidRPr="007D2AD3" w:rsidRDefault="00C30014" w:rsidP="007D2AD3">
            <w:pPr>
              <w:pStyle w:val="RCTstable"/>
            </w:pPr>
            <w:r w:rsidRPr="007D2AD3">
              <w:t>30-sep-19</w:t>
            </w:r>
          </w:p>
        </w:tc>
      </w:tr>
      <w:tr w:rsidR="00A1121F" w:rsidRPr="007D2AD3" w14:paraId="2A591D35" w14:textId="77777777" w:rsidTr="00A1121F">
        <w:tc>
          <w:tcPr>
            <w:tcW w:w="1245" w:type="dxa"/>
          </w:tcPr>
          <w:p w14:paraId="711224D8" w14:textId="77777777" w:rsidR="00C30014" w:rsidRPr="007D2AD3" w:rsidRDefault="00C30014" w:rsidP="007D2AD3">
            <w:pPr>
              <w:pStyle w:val="RCTstable"/>
            </w:pPr>
            <w:r w:rsidRPr="007D2AD3">
              <w:t>Health Infonet</w:t>
            </w:r>
          </w:p>
        </w:tc>
        <w:tc>
          <w:tcPr>
            <w:tcW w:w="3686" w:type="dxa"/>
          </w:tcPr>
          <w:p w14:paraId="601C62C9" w14:textId="77777777" w:rsidR="00C30014" w:rsidRPr="007D2AD3" w:rsidRDefault="00C30014" w:rsidP="007D2AD3">
            <w:pPr>
              <w:pStyle w:val="RCTstable"/>
            </w:pPr>
            <w:r w:rsidRPr="007D2AD3">
              <w:t>Vitamin B – title and abstract</w:t>
            </w:r>
          </w:p>
          <w:p w14:paraId="3C069DA6" w14:textId="77777777" w:rsidR="00C30014" w:rsidRPr="007D2AD3" w:rsidRDefault="00C30014" w:rsidP="007D2AD3">
            <w:pPr>
              <w:pStyle w:val="RCTstable"/>
            </w:pPr>
            <w:r w:rsidRPr="007D2AD3">
              <w:t>Vitamin – title and abstract</w:t>
            </w:r>
          </w:p>
        </w:tc>
        <w:tc>
          <w:tcPr>
            <w:tcW w:w="1559" w:type="dxa"/>
          </w:tcPr>
          <w:p w14:paraId="64DAC0F8" w14:textId="77777777" w:rsidR="00C30014" w:rsidRPr="007D2AD3" w:rsidRDefault="00C30014" w:rsidP="007D2AD3">
            <w:pPr>
              <w:pStyle w:val="RCTstable"/>
            </w:pPr>
          </w:p>
        </w:tc>
        <w:tc>
          <w:tcPr>
            <w:tcW w:w="851" w:type="dxa"/>
          </w:tcPr>
          <w:p w14:paraId="3729D7DD" w14:textId="77777777" w:rsidR="00C30014" w:rsidRPr="007D2AD3" w:rsidRDefault="00C30014" w:rsidP="007D2AD3">
            <w:pPr>
              <w:pStyle w:val="RCTstable"/>
            </w:pPr>
            <w:r w:rsidRPr="007D2AD3">
              <w:t>None</w:t>
            </w:r>
          </w:p>
        </w:tc>
        <w:tc>
          <w:tcPr>
            <w:tcW w:w="992" w:type="dxa"/>
          </w:tcPr>
          <w:p w14:paraId="5B4B1718" w14:textId="77777777" w:rsidR="00C30014" w:rsidRPr="007D2AD3" w:rsidRDefault="00C30014" w:rsidP="007D2AD3">
            <w:pPr>
              <w:pStyle w:val="RCTstable"/>
            </w:pPr>
          </w:p>
        </w:tc>
        <w:tc>
          <w:tcPr>
            <w:tcW w:w="1276" w:type="dxa"/>
          </w:tcPr>
          <w:p w14:paraId="6AC1DD71" w14:textId="77777777" w:rsidR="00C30014" w:rsidRPr="007D2AD3" w:rsidRDefault="00C30014" w:rsidP="007D2AD3">
            <w:pPr>
              <w:pStyle w:val="RCTstable"/>
            </w:pPr>
            <w:r w:rsidRPr="007D2AD3">
              <w:t>5-Oct-19</w:t>
            </w:r>
          </w:p>
        </w:tc>
      </w:tr>
      <w:tr w:rsidR="00A1121F" w:rsidRPr="007D2AD3" w14:paraId="2BF9E1E5" w14:textId="77777777" w:rsidTr="00A1121F">
        <w:tc>
          <w:tcPr>
            <w:tcW w:w="1245" w:type="dxa"/>
          </w:tcPr>
          <w:p w14:paraId="37C235F9" w14:textId="77777777" w:rsidR="00C30014" w:rsidRPr="007D2AD3" w:rsidRDefault="00C30014" w:rsidP="007D2AD3">
            <w:pPr>
              <w:pStyle w:val="RCTstable"/>
            </w:pPr>
            <w:r w:rsidRPr="007D2AD3">
              <w:t>Cochrane</w:t>
            </w:r>
          </w:p>
        </w:tc>
        <w:tc>
          <w:tcPr>
            <w:tcW w:w="3686" w:type="dxa"/>
          </w:tcPr>
          <w:p w14:paraId="309D6261" w14:textId="77777777" w:rsidR="00C30014" w:rsidRPr="007D2AD3" w:rsidRDefault="00C30014" w:rsidP="007D2AD3">
            <w:pPr>
              <w:pStyle w:val="RCTstable"/>
            </w:pPr>
            <w:r w:rsidRPr="007D2AD3">
              <w:t xml:space="preserve">((MeSH descriptor: [Pregnancy] explode all trees) </w:t>
            </w:r>
          </w:p>
          <w:p w14:paraId="20D403AC" w14:textId="77777777" w:rsidR="00C30014" w:rsidRPr="007D2AD3" w:rsidRDefault="00C30014" w:rsidP="007D2AD3">
            <w:pPr>
              <w:pStyle w:val="RCTstable"/>
            </w:pPr>
            <w:r w:rsidRPr="007D2AD3">
              <w:t xml:space="preserve">OR (MeSH descriptor: [Pregnant Women] explode all trees) </w:t>
            </w:r>
          </w:p>
          <w:p w14:paraId="009DAE90" w14:textId="77777777" w:rsidR="00C30014" w:rsidRPr="007D2AD3" w:rsidRDefault="00C30014" w:rsidP="007D2AD3">
            <w:pPr>
              <w:pStyle w:val="RCTstable"/>
            </w:pPr>
            <w:r w:rsidRPr="007D2AD3">
              <w:t xml:space="preserve">OR ‘pregnan*’) </w:t>
            </w:r>
          </w:p>
          <w:p w14:paraId="3C3E6BF5" w14:textId="77777777" w:rsidR="00C30014" w:rsidRPr="007D2AD3" w:rsidRDefault="00C30014" w:rsidP="007D2AD3">
            <w:pPr>
              <w:pStyle w:val="RCTstable"/>
            </w:pPr>
            <w:r w:rsidRPr="007D2AD3">
              <w:t xml:space="preserve">AND </w:t>
            </w:r>
          </w:p>
          <w:p w14:paraId="0C030BF7" w14:textId="682728FE" w:rsidR="00C30014" w:rsidRPr="007D2AD3" w:rsidRDefault="00C30014" w:rsidP="007D2AD3">
            <w:pPr>
              <w:pStyle w:val="RCTstable"/>
            </w:pPr>
            <w:r w:rsidRPr="007D2AD3">
              <w:t>((MeSH descriptor: [Pantothenic Acid] explode all trees) OR (MeSH descriptor: [Niacinamide] explode all trees) OR (MeSH descriptor: [Biotin] explode all trees) OR (MeSH descriptor: [Biotin] explode all trees))</w:t>
            </w:r>
          </w:p>
        </w:tc>
        <w:tc>
          <w:tcPr>
            <w:tcW w:w="1559" w:type="dxa"/>
          </w:tcPr>
          <w:p w14:paraId="6BEEBC7F" w14:textId="77777777" w:rsidR="00C30014" w:rsidRPr="007D2AD3" w:rsidRDefault="00C30014" w:rsidP="007D2AD3">
            <w:pPr>
              <w:pStyle w:val="RCTstable"/>
            </w:pPr>
            <w:r w:rsidRPr="007D2AD3">
              <w:t>01/01/2014-31/12/2019</w:t>
            </w:r>
          </w:p>
        </w:tc>
        <w:tc>
          <w:tcPr>
            <w:tcW w:w="851" w:type="dxa"/>
          </w:tcPr>
          <w:p w14:paraId="40C25610" w14:textId="77777777" w:rsidR="00C30014" w:rsidRPr="007D2AD3" w:rsidRDefault="00C30014" w:rsidP="007D2AD3">
            <w:pPr>
              <w:pStyle w:val="RCTstable"/>
            </w:pPr>
            <w:r w:rsidRPr="007D2AD3">
              <w:t xml:space="preserve">Cochrane reviews </w:t>
            </w:r>
          </w:p>
        </w:tc>
        <w:tc>
          <w:tcPr>
            <w:tcW w:w="992" w:type="dxa"/>
          </w:tcPr>
          <w:p w14:paraId="7A6C7C73" w14:textId="77777777" w:rsidR="00C30014" w:rsidRPr="007D2AD3" w:rsidRDefault="00C30014" w:rsidP="007D2AD3">
            <w:pPr>
              <w:pStyle w:val="RCTstable"/>
            </w:pPr>
            <w:r w:rsidRPr="007D2AD3">
              <w:t>8</w:t>
            </w:r>
          </w:p>
        </w:tc>
        <w:tc>
          <w:tcPr>
            <w:tcW w:w="1276" w:type="dxa"/>
          </w:tcPr>
          <w:p w14:paraId="2EEF4369" w14:textId="77777777" w:rsidR="00C30014" w:rsidRPr="007D2AD3" w:rsidRDefault="00C30014" w:rsidP="007D2AD3">
            <w:pPr>
              <w:pStyle w:val="RCTstable"/>
            </w:pPr>
            <w:r w:rsidRPr="007D2AD3">
              <w:t>5-Oct-19</w:t>
            </w:r>
          </w:p>
        </w:tc>
      </w:tr>
    </w:tbl>
    <w:p w14:paraId="6C53AA24" w14:textId="46754597" w:rsidR="001F7520" w:rsidRDefault="00350C74" w:rsidP="00320FB8">
      <w:pPr>
        <w:pStyle w:val="Figure"/>
        <w:spacing w:before="240"/>
        <w:jc w:val="center"/>
      </w:pPr>
      <w:r>
        <w:rPr>
          <w:noProof/>
          <w:lang w:val="en-AU" w:eastAsia="en-AU"/>
        </w:rPr>
        <w:drawing>
          <wp:inline distT="0" distB="0" distL="0" distR="0" wp14:anchorId="1BFB8208" wp14:editId="0052FD07">
            <wp:extent cx="3268164" cy="3710217"/>
            <wp:effectExtent l="0" t="0" r="889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B vitamins.png"/>
                    <pic:cNvPicPr/>
                  </pic:nvPicPr>
                  <pic:blipFill>
                    <a:blip r:embed="rId17">
                      <a:extLst>
                        <a:ext uri="{28A0092B-C50C-407E-A947-70E740481C1C}">
                          <a14:useLocalDpi xmlns:a14="http://schemas.microsoft.com/office/drawing/2010/main" val="0"/>
                        </a:ext>
                      </a:extLst>
                    </a:blip>
                    <a:stretch>
                      <a:fillRect/>
                    </a:stretch>
                  </pic:blipFill>
                  <pic:spPr>
                    <a:xfrm>
                      <a:off x="0" y="0"/>
                      <a:ext cx="3274371" cy="3717263"/>
                    </a:xfrm>
                    <a:prstGeom prst="rect">
                      <a:avLst/>
                    </a:prstGeom>
                  </pic:spPr>
                </pic:pic>
              </a:graphicData>
            </a:graphic>
          </wp:inline>
        </w:drawing>
      </w:r>
    </w:p>
    <w:p w14:paraId="5C5472EA" w14:textId="1515470E" w:rsidR="00C30014" w:rsidRDefault="00C30014" w:rsidP="001F7520">
      <w:pPr>
        <w:pStyle w:val="Figurename"/>
      </w:pPr>
      <w:r>
        <w:t>Prisma</w:t>
      </w:r>
      <w:r w:rsidR="001F7520">
        <w:t xml:space="preserve"> diagram: B vitamins</w:t>
      </w:r>
    </w:p>
    <w:p w14:paraId="399663CB" w14:textId="57333529" w:rsidR="00C30014" w:rsidRPr="00196D36" w:rsidRDefault="00C30014" w:rsidP="00C30014">
      <w:pPr>
        <w:pStyle w:val="Heading4"/>
      </w:pPr>
      <w:r>
        <w:t>Vitamin C</w:t>
      </w:r>
      <w:r w:rsidRPr="00196D36">
        <w:t xml:space="preserve"> Supplementation</w:t>
      </w:r>
      <w:r w:rsidR="000D04A0">
        <w:t xml:space="preserve"> (research question 3)</w:t>
      </w:r>
    </w:p>
    <w:p w14:paraId="597F2834" w14:textId="77777777" w:rsidR="00C30014" w:rsidRDefault="00C30014" w:rsidP="00C30014">
      <w:r>
        <w:t>Previous vitamin c supplementation in pregnancy Cochrane search date: 31 March 2015</w:t>
      </w:r>
    </w:p>
    <w:p w14:paraId="7E363B56" w14:textId="77777777" w:rsidR="00C30014" w:rsidRPr="00A1121F" w:rsidRDefault="00C30014" w:rsidP="00C30014">
      <w:r w:rsidRPr="00A1121F">
        <w:t>Citation: Rumbold  A, Ota  E, Nagata  C, Shahrook  S, Crowther  CA. Vitamin C supplementation in pregnancy. Cochrane Database of Systematic Reviews 2015, Issue 9. Art. No.: CD004072. DOI: 10.1002/14651858.CD004072.pub3.</w:t>
      </w:r>
    </w:p>
    <w:p w14:paraId="018F5A64" w14:textId="77777777" w:rsidR="00C30014" w:rsidRDefault="00C30014" w:rsidP="00C30014">
      <w:pPr>
        <w:rPr>
          <w:b/>
        </w:rPr>
      </w:pPr>
      <w:r>
        <w:rPr>
          <w:b/>
        </w:rPr>
        <w:t>Current search dates:</w:t>
      </w:r>
    </w:p>
    <w:p w14:paraId="738B6373" w14:textId="77777777" w:rsidR="00C30014" w:rsidRPr="00196D36" w:rsidRDefault="00C30014" w:rsidP="00C30014">
      <w:r>
        <w:t>31-Mar-2015-current</w:t>
      </w:r>
    </w:p>
    <w:tbl>
      <w:tblPr>
        <w:tblStyle w:val="TableGrid"/>
        <w:tblW w:w="0" w:type="auto"/>
        <w:tblLook w:val="04A0" w:firstRow="1" w:lastRow="0" w:firstColumn="1" w:lastColumn="0" w:noHBand="0" w:noVBand="1"/>
      </w:tblPr>
      <w:tblGrid>
        <w:gridCol w:w="974"/>
        <w:gridCol w:w="4672"/>
        <w:gridCol w:w="1000"/>
        <w:gridCol w:w="1083"/>
        <w:gridCol w:w="749"/>
        <w:gridCol w:w="802"/>
      </w:tblGrid>
      <w:tr w:rsidR="00C30014" w:rsidRPr="007D2AD3" w14:paraId="3D6AE134" w14:textId="77777777" w:rsidTr="00513068">
        <w:trPr>
          <w:tblHeader/>
        </w:trPr>
        <w:tc>
          <w:tcPr>
            <w:tcW w:w="975" w:type="dxa"/>
          </w:tcPr>
          <w:p w14:paraId="45732AAA" w14:textId="77777777" w:rsidR="00C30014" w:rsidRPr="007D2AD3" w:rsidRDefault="00C30014" w:rsidP="007D2AD3">
            <w:pPr>
              <w:pStyle w:val="RCTstable"/>
              <w:rPr>
                <w:b/>
              </w:rPr>
            </w:pPr>
            <w:r w:rsidRPr="007D2AD3">
              <w:rPr>
                <w:b/>
              </w:rPr>
              <w:t>Database</w:t>
            </w:r>
          </w:p>
        </w:tc>
        <w:tc>
          <w:tcPr>
            <w:tcW w:w="4673" w:type="dxa"/>
          </w:tcPr>
          <w:p w14:paraId="6E3892BF" w14:textId="77777777" w:rsidR="00C30014" w:rsidRPr="007D2AD3" w:rsidRDefault="00C30014" w:rsidP="007D2AD3">
            <w:pPr>
              <w:pStyle w:val="RCTstable"/>
              <w:rPr>
                <w:b/>
              </w:rPr>
            </w:pPr>
            <w:r w:rsidRPr="007D2AD3">
              <w:rPr>
                <w:b/>
              </w:rPr>
              <w:t>Search Strategy</w:t>
            </w:r>
          </w:p>
        </w:tc>
        <w:tc>
          <w:tcPr>
            <w:tcW w:w="1000" w:type="dxa"/>
          </w:tcPr>
          <w:p w14:paraId="0B62A52C" w14:textId="77777777" w:rsidR="00C30014" w:rsidRPr="007D2AD3" w:rsidRDefault="00C30014" w:rsidP="007D2AD3">
            <w:pPr>
              <w:pStyle w:val="RCTstable"/>
              <w:rPr>
                <w:b/>
              </w:rPr>
            </w:pPr>
            <w:r w:rsidRPr="007D2AD3">
              <w:rPr>
                <w:b/>
              </w:rPr>
              <w:t>Dates Searched</w:t>
            </w:r>
          </w:p>
        </w:tc>
        <w:tc>
          <w:tcPr>
            <w:tcW w:w="1084" w:type="dxa"/>
          </w:tcPr>
          <w:p w14:paraId="62673F28" w14:textId="77777777" w:rsidR="00C30014" w:rsidRPr="007D2AD3" w:rsidRDefault="00C30014" w:rsidP="007D2AD3">
            <w:pPr>
              <w:pStyle w:val="RCTstable"/>
              <w:rPr>
                <w:b/>
              </w:rPr>
            </w:pPr>
            <w:r w:rsidRPr="007D2AD3">
              <w:rPr>
                <w:b/>
              </w:rPr>
              <w:t>Limits set</w:t>
            </w:r>
          </w:p>
        </w:tc>
        <w:tc>
          <w:tcPr>
            <w:tcW w:w="746" w:type="dxa"/>
          </w:tcPr>
          <w:p w14:paraId="2DEEC7E2" w14:textId="77777777" w:rsidR="00C30014" w:rsidRPr="007D2AD3" w:rsidRDefault="00C30014" w:rsidP="007D2AD3">
            <w:pPr>
              <w:pStyle w:val="RCTstable"/>
              <w:rPr>
                <w:b/>
              </w:rPr>
            </w:pPr>
            <w:r w:rsidRPr="007D2AD3">
              <w:rPr>
                <w:b/>
              </w:rPr>
              <w:t>Results</w:t>
            </w:r>
          </w:p>
        </w:tc>
        <w:tc>
          <w:tcPr>
            <w:tcW w:w="802" w:type="dxa"/>
          </w:tcPr>
          <w:p w14:paraId="3C770796" w14:textId="77777777" w:rsidR="00C30014" w:rsidRPr="007D2AD3" w:rsidRDefault="00C30014" w:rsidP="007D2AD3">
            <w:pPr>
              <w:pStyle w:val="RCTstable"/>
              <w:rPr>
                <w:b/>
              </w:rPr>
            </w:pPr>
            <w:r w:rsidRPr="007D2AD3">
              <w:rPr>
                <w:b/>
              </w:rPr>
              <w:t>Date of search</w:t>
            </w:r>
          </w:p>
        </w:tc>
      </w:tr>
      <w:tr w:rsidR="00C30014" w:rsidRPr="007D2AD3" w14:paraId="29122158" w14:textId="77777777" w:rsidTr="007D2AD3">
        <w:tc>
          <w:tcPr>
            <w:tcW w:w="975" w:type="dxa"/>
          </w:tcPr>
          <w:p w14:paraId="484E6E51" w14:textId="77777777" w:rsidR="00C30014" w:rsidRPr="007D2AD3" w:rsidRDefault="00C30014" w:rsidP="007D2AD3">
            <w:pPr>
              <w:pStyle w:val="RCTstable"/>
            </w:pPr>
            <w:r w:rsidRPr="007D2AD3">
              <w:t>Pubmed</w:t>
            </w:r>
          </w:p>
        </w:tc>
        <w:tc>
          <w:tcPr>
            <w:tcW w:w="4673" w:type="dxa"/>
          </w:tcPr>
          <w:p w14:paraId="03EAFEE2" w14:textId="77777777" w:rsidR="00C30014" w:rsidRPr="007D2AD3" w:rsidRDefault="00C30014" w:rsidP="007D2AD3">
            <w:pPr>
              <w:pStyle w:val="RCTstable"/>
            </w:pPr>
            <w:r w:rsidRPr="007D2AD3">
              <w:t xml:space="preserve">("pregnancy"[Mesh] OR "pregnan*"[All Fields] OR "prenatal*"[All Fields]) </w:t>
            </w:r>
          </w:p>
          <w:p w14:paraId="6940D554" w14:textId="77777777" w:rsidR="00C30014" w:rsidRPr="007D2AD3" w:rsidRDefault="00C30014" w:rsidP="007D2AD3">
            <w:pPr>
              <w:pStyle w:val="RCTstable"/>
            </w:pPr>
            <w:r w:rsidRPr="007D2AD3">
              <w:t xml:space="preserve">AND ("Ascorbic Acid"[Mesh] OR "vitamin c"[All Fields] OR “ascorbic acid”[All Fields]) </w:t>
            </w:r>
          </w:p>
        </w:tc>
        <w:tc>
          <w:tcPr>
            <w:tcW w:w="1000" w:type="dxa"/>
          </w:tcPr>
          <w:p w14:paraId="7744DE50" w14:textId="77777777" w:rsidR="00C30014" w:rsidRPr="007D2AD3" w:rsidRDefault="00C30014" w:rsidP="007D2AD3">
            <w:pPr>
              <w:pStyle w:val="RCTstable"/>
            </w:pPr>
            <w:r w:rsidRPr="007D2AD3">
              <w:t>31-Mar-2015 to 31-Dec-2019</w:t>
            </w:r>
          </w:p>
        </w:tc>
        <w:tc>
          <w:tcPr>
            <w:tcW w:w="1084" w:type="dxa"/>
          </w:tcPr>
          <w:p w14:paraId="2811AB5C" w14:textId="77777777" w:rsidR="00C30014" w:rsidRPr="007D2AD3" w:rsidRDefault="00C30014" w:rsidP="007D2AD3">
            <w:pPr>
              <w:pStyle w:val="RCTstable"/>
            </w:pPr>
            <w:r w:rsidRPr="007D2AD3">
              <w:t>Human</w:t>
            </w:r>
          </w:p>
          <w:p w14:paraId="48E7AB7C" w14:textId="77777777" w:rsidR="00C30014" w:rsidRPr="007D2AD3" w:rsidRDefault="00C30014" w:rsidP="007D2AD3">
            <w:pPr>
              <w:pStyle w:val="RCTstable"/>
            </w:pPr>
            <w:r w:rsidRPr="007D2AD3">
              <w:t>English Language</w:t>
            </w:r>
          </w:p>
        </w:tc>
        <w:tc>
          <w:tcPr>
            <w:tcW w:w="746" w:type="dxa"/>
          </w:tcPr>
          <w:p w14:paraId="7AAA7D53" w14:textId="77777777" w:rsidR="00C30014" w:rsidRPr="007D2AD3" w:rsidRDefault="00C30014" w:rsidP="007D2AD3">
            <w:pPr>
              <w:pStyle w:val="RCTstable"/>
            </w:pPr>
            <w:r w:rsidRPr="007D2AD3">
              <w:t>88</w:t>
            </w:r>
          </w:p>
        </w:tc>
        <w:tc>
          <w:tcPr>
            <w:tcW w:w="802" w:type="dxa"/>
          </w:tcPr>
          <w:p w14:paraId="7996CBB7" w14:textId="77777777" w:rsidR="00C30014" w:rsidRPr="007D2AD3" w:rsidRDefault="00C30014" w:rsidP="007D2AD3">
            <w:pPr>
              <w:pStyle w:val="RCTstable"/>
            </w:pPr>
            <w:r w:rsidRPr="007D2AD3">
              <w:t>19-June-19</w:t>
            </w:r>
          </w:p>
        </w:tc>
      </w:tr>
      <w:tr w:rsidR="00C30014" w:rsidRPr="007D2AD3" w14:paraId="2126B24F" w14:textId="77777777" w:rsidTr="007D2AD3">
        <w:tc>
          <w:tcPr>
            <w:tcW w:w="975" w:type="dxa"/>
          </w:tcPr>
          <w:p w14:paraId="3795FC2B" w14:textId="77777777" w:rsidR="00C30014" w:rsidRPr="007D2AD3" w:rsidRDefault="00C30014" w:rsidP="007D2AD3">
            <w:pPr>
              <w:pStyle w:val="RCTstable"/>
            </w:pPr>
            <w:r w:rsidRPr="007D2AD3">
              <w:t>Ovid medline</w:t>
            </w:r>
          </w:p>
        </w:tc>
        <w:tc>
          <w:tcPr>
            <w:tcW w:w="4673" w:type="dxa"/>
          </w:tcPr>
          <w:p w14:paraId="0FF7D73D" w14:textId="77777777" w:rsidR="00C30014" w:rsidRPr="007D2AD3" w:rsidRDefault="00C30014" w:rsidP="007D2AD3">
            <w:pPr>
              <w:pStyle w:val="RCTstable"/>
            </w:pPr>
            <w:r w:rsidRPr="007D2AD3">
              <w:t>(Pregnancy/syn or Pregnan*.mp.) and (vitamin C.mp. or ascorbic acid/syn or ascorbic acid.mp.)</w:t>
            </w:r>
          </w:p>
        </w:tc>
        <w:tc>
          <w:tcPr>
            <w:tcW w:w="1000" w:type="dxa"/>
          </w:tcPr>
          <w:p w14:paraId="3208FBEE" w14:textId="77777777" w:rsidR="00C30014" w:rsidRPr="007D2AD3" w:rsidRDefault="00C30014" w:rsidP="007D2AD3">
            <w:pPr>
              <w:pStyle w:val="RCTstable"/>
            </w:pPr>
            <w:r w:rsidRPr="007D2AD3">
              <w:t>2015-Current</w:t>
            </w:r>
          </w:p>
        </w:tc>
        <w:tc>
          <w:tcPr>
            <w:tcW w:w="1084" w:type="dxa"/>
          </w:tcPr>
          <w:p w14:paraId="1DB598DA" w14:textId="77777777" w:rsidR="00C30014" w:rsidRPr="007D2AD3" w:rsidRDefault="00C30014" w:rsidP="007D2AD3">
            <w:pPr>
              <w:pStyle w:val="RCTstable"/>
            </w:pPr>
            <w:r w:rsidRPr="007D2AD3">
              <w:t>English Language</w:t>
            </w:r>
          </w:p>
          <w:p w14:paraId="5AB5B04C" w14:textId="77777777" w:rsidR="00C30014" w:rsidRPr="007D2AD3" w:rsidRDefault="00C30014" w:rsidP="007D2AD3">
            <w:pPr>
              <w:pStyle w:val="RCTstable"/>
            </w:pPr>
            <w:r w:rsidRPr="007D2AD3">
              <w:t>Human</w:t>
            </w:r>
          </w:p>
        </w:tc>
        <w:tc>
          <w:tcPr>
            <w:tcW w:w="746" w:type="dxa"/>
          </w:tcPr>
          <w:p w14:paraId="073929EE" w14:textId="77777777" w:rsidR="00C30014" w:rsidRPr="007D2AD3" w:rsidRDefault="00C30014" w:rsidP="007D2AD3">
            <w:pPr>
              <w:pStyle w:val="RCTstable"/>
            </w:pPr>
            <w:r w:rsidRPr="007D2AD3">
              <w:t>106</w:t>
            </w:r>
          </w:p>
        </w:tc>
        <w:tc>
          <w:tcPr>
            <w:tcW w:w="802" w:type="dxa"/>
          </w:tcPr>
          <w:p w14:paraId="370A4C87" w14:textId="77777777" w:rsidR="00C30014" w:rsidRPr="007D2AD3" w:rsidRDefault="00C30014" w:rsidP="007D2AD3">
            <w:pPr>
              <w:pStyle w:val="RCTstable"/>
            </w:pPr>
            <w:r w:rsidRPr="007D2AD3">
              <w:t>19-June-19</w:t>
            </w:r>
          </w:p>
        </w:tc>
      </w:tr>
      <w:tr w:rsidR="00C30014" w:rsidRPr="007D2AD3" w14:paraId="52D45D43" w14:textId="77777777" w:rsidTr="007D2AD3">
        <w:tc>
          <w:tcPr>
            <w:tcW w:w="975" w:type="dxa"/>
          </w:tcPr>
          <w:p w14:paraId="64933D50" w14:textId="77777777" w:rsidR="00C30014" w:rsidRPr="007D2AD3" w:rsidRDefault="00C30014" w:rsidP="007D2AD3">
            <w:pPr>
              <w:pStyle w:val="RCTstable"/>
            </w:pPr>
            <w:r w:rsidRPr="007D2AD3">
              <w:t>Embase</w:t>
            </w:r>
          </w:p>
        </w:tc>
        <w:tc>
          <w:tcPr>
            <w:tcW w:w="4673" w:type="dxa"/>
          </w:tcPr>
          <w:p w14:paraId="7FA4243D" w14:textId="77777777" w:rsidR="00C30014" w:rsidRPr="007D2AD3" w:rsidRDefault="00C30014" w:rsidP="007D2AD3">
            <w:pPr>
              <w:pStyle w:val="RCTstable"/>
            </w:pPr>
            <w:r w:rsidRPr="007D2AD3">
              <w:t xml:space="preserve">('pregnancy'/exp  OR pregnan*) </w:t>
            </w:r>
          </w:p>
          <w:p w14:paraId="570F33DE" w14:textId="77777777" w:rsidR="00C30014" w:rsidRPr="007D2AD3" w:rsidRDefault="00C30014" w:rsidP="007D2AD3">
            <w:pPr>
              <w:pStyle w:val="RCTstable"/>
            </w:pPr>
            <w:r w:rsidRPr="007D2AD3">
              <w:t>AND ('ascorbic acid'/exp OR 'vitamin c' or 'ascorbic acid')</w:t>
            </w:r>
          </w:p>
        </w:tc>
        <w:tc>
          <w:tcPr>
            <w:tcW w:w="1000" w:type="dxa"/>
          </w:tcPr>
          <w:p w14:paraId="7D45A14A" w14:textId="77777777" w:rsidR="00C30014" w:rsidRPr="007D2AD3" w:rsidRDefault="00C30014" w:rsidP="007D2AD3">
            <w:pPr>
              <w:pStyle w:val="RCTstable"/>
            </w:pPr>
            <w:r w:rsidRPr="007D2AD3">
              <w:t>2015-2019</w:t>
            </w:r>
          </w:p>
        </w:tc>
        <w:tc>
          <w:tcPr>
            <w:tcW w:w="1084" w:type="dxa"/>
          </w:tcPr>
          <w:p w14:paraId="73498552" w14:textId="77777777" w:rsidR="00C30014" w:rsidRPr="007D2AD3" w:rsidRDefault="00C30014" w:rsidP="007D2AD3">
            <w:pPr>
              <w:pStyle w:val="RCTstable"/>
            </w:pPr>
            <w:r w:rsidRPr="007D2AD3">
              <w:t>English Language</w:t>
            </w:r>
          </w:p>
          <w:p w14:paraId="668C9B4A" w14:textId="77777777" w:rsidR="00C30014" w:rsidRPr="007D2AD3" w:rsidRDefault="00C30014" w:rsidP="007D2AD3">
            <w:pPr>
              <w:pStyle w:val="RCTstable"/>
            </w:pPr>
            <w:r w:rsidRPr="007D2AD3">
              <w:t>Human</w:t>
            </w:r>
          </w:p>
        </w:tc>
        <w:tc>
          <w:tcPr>
            <w:tcW w:w="746" w:type="dxa"/>
          </w:tcPr>
          <w:p w14:paraId="3B2E5381" w14:textId="77777777" w:rsidR="00C30014" w:rsidRPr="007D2AD3" w:rsidRDefault="00C30014" w:rsidP="007D2AD3">
            <w:pPr>
              <w:pStyle w:val="RCTstable"/>
            </w:pPr>
            <w:r w:rsidRPr="007D2AD3">
              <w:t>431</w:t>
            </w:r>
          </w:p>
        </w:tc>
        <w:tc>
          <w:tcPr>
            <w:tcW w:w="802" w:type="dxa"/>
          </w:tcPr>
          <w:p w14:paraId="7B464BBC" w14:textId="77777777" w:rsidR="00C30014" w:rsidRPr="007D2AD3" w:rsidRDefault="00C30014" w:rsidP="007D2AD3">
            <w:pPr>
              <w:pStyle w:val="RCTstable"/>
            </w:pPr>
            <w:r w:rsidRPr="007D2AD3">
              <w:t>19-June-19</w:t>
            </w:r>
          </w:p>
        </w:tc>
      </w:tr>
      <w:tr w:rsidR="00C30014" w:rsidRPr="007D2AD3" w14:paraId="4AD2898E" w14:textId="77777777" w:rsidTr="007D2AD3">
        <w:tc>
          <w:tcPr>
            <w:tcW w:w="975" w:type="dxa"/>
          </w:tcPr>
          <w:p w14:paraId="380AB7D2" w14:textId="77777777" w:rsidR="00C30014" w:rsidRPr="007D2AD3" w:rsidRDefault="00C30014" w:rsidP="007D2AD3">
            <w:pPr>
              <w:pStyle w:val="RCTstable"/>
            </w:pPr>
            <w:r w:rsidRPr="007D2AD3">
              <w:t>CINAHL</w:t>
            </w:r>
          </w:p>
        </w:tc>
        <w:tc>
          <w:tcPr>
            <w:tcW w:w="4673" w:type="dxa"/>
          </w:tcPr>
          <w:p w14:paraId="0E3ABD06" w14:textId="77777777" w:rsidR="00C30014" w:rsidRPr="007D2AD3" w:rsidRDefault="00C30014" w:rsidP="007D2AD3">
            <w:pPr>
              <w:pStyle w:val="RCTstable"/>
            </w:pPr>
            <w:r w:rsidRPr="007D2AD3">
              <w:t xml:space="preserve">( (MH "Pregnancy+") OR (MH "Pregnancy Trimesters+") OR (MM "Prenatal Nutritional Physiology") OR (MM "Prenatal Exposure Delayed Effects") OR ("Pregnan*") ) </w:t>
            </w:r>
          </w:p>
          <w:p w14:paraId="7E723876" w14:textId="77777777" w:rsidR="00C30014" w:rsidRPr="007D2AD3" w:rsidRDefault="00C30014" w:rsidP="007D2AD3">
            <w:pPr>
              <w:pStyle w:val="RCTstable"/>
            </w:pPr>
            <w:r w:rsidRPr="007D2AD3">
              <w:t>AND TX ( (MM "Ascorbic acid deficiency") OR (MM"Ascorbic acid") OR (AB “vitamin C”) )</w:t>
            </w:r>
          </w:p>
        </w:tc>
        <w:tc>
          <w:tcPr>
            <w:tcW w:w="1000" w:type="dxa"/>
          </w:tcPr>
          <w:p w14:paraId="7EED0A4A" w14:textId="77777777" w:rsidR="00C30014" w:rsidRPr="007D2AD3" w:rsidRDefault="00C30014" w:rsidP="007D2AD3">
            <w:pPr>
              <w:pStyle w:val="RCTstable"/>
            </w:pPr>
            <w:r w:rsidRPr="007D2AD3">
              <w:t>2015-2019</w:t>
            </w:r>
          </w:p>
        </w:tc>
        <w:tc>
          <w:tcPr>
            <w:tcW w:w="1084" w:type="dxa"/>
          </w:tcPr>
          <w:p w14:paraId="66B0A9CC" w14:textId="77777777" w:rsidR="00C30014" w:rsidRPr="007D2AD3" w:rsidRDefault="00C30014" w:rsidP="007D2AD3">
            <w:pPr>
              <w:pStyle w:val="RCTstable"/>
            </w:pPr>
            <w:r w:rsidRPr="007D2AD3">
              <w:t>English</w:t>
            </w:r>
          </w:p>
        </w:tc>
        <w:tc>
          <w:tcPr>
            <w:tcW w:w="746" w:type="dxa"/>
          </w:tcPr>
          <w:p w14:paraId="226EED20" w14:textId="77777777" w:rsidR="00C30014" w:rsidRPr="007D2AD3" w:rsidRDefault="00C30014" w:rsidP="007D2AD3">
            <w:pPr>
              <w:pStyle w:val="RCTstable"/>
            </w:pPr>
            <w:r w:rsidRPr="007D2AD3">
              <w:t>129</w:t>
            </w:r>
          </w:p>
        </w:tc>
        <w:tc>
          <w:tcPr>
            <w:tcW w:w="802" w:type="dxa"/>
          </w:tcPr>
          <w:p w14:paraId="148B9B53" w14:textId="77777777" w:rsidR="00C30014" w:rsidRPr="007D2AD3" w:rsidRDefault="00C30014" w:rsidP="007D2AD3">
            <w:pPr>
              <w:pStyle w:val="RCTstable"/>
            </w:pPr>
            <w:r w:rsidRPr="007D2AD3">
              <w:t>19-June-19</w:t>
            </w:r>
          </w:p>
        </w:tc>
      </w:tr>
      <w:tr w:rsidR="00C30014" w:rsidRPr="007D2AD3" w14:paraId="1262278F" w14:textId="77777777" w:rsidTr="00513068">
        <w:trPr>
          <w:cantSplit/>
        </w:trPr>
        <w:tc>
          <w:tcPr>
            <w:tcW w:w="975" w:type="dxa"/>
          </w:tcPr>
          <w:p w14:paraId="09F3F497" w14:textId="77777777" w:rsidR="00C30014" w:rsidRPr="007D2AD3" w:rsidRDefault="00C30014" w:rsidP="007D2AD3">
            <w:pPr>
              <w:pStyle w:val="RCTstable"/>
            </w:pPr>
            <w:r w:rsidRPr="007D2AD3">
              <w:t>SCOPUS</w:t>
            </w:r>
          </w:p>
        </w:tc>
        <w:tc>
          <w:tcPr>
            <w:tcW w:w="4673" w:type="dxa"/>
          </w:tcPr>
          <w:p w14:paraId="2DC21ECB" w14:textId="5C6634ED" w:rsidR="00C30014" w:rsidRPr="007D2AD3" w:rsidRDefault="00C30014" w:rsidP="007D2AD3">
            <w:pPr>
              <w:pStyle w:val="RCTstable"/>
            </w:pPr>
            <w:r w:rsidRPr="007D2AD3">
              <w:t>TITLE-ABS-KEY ( ( ( "pregnan*" )  OR  ( prenatal* ) )  AND  ( ( "ascorbic acid" )  OR  ( "vitamin c" ) ) )</w:t>
            </w:r>
          </w:p>
        </w:tc>
        <w:tc>
          <w:tcPr>
            <w:tcW w:w="1000" w:type="dxa"/>
          </w:tcPr>
          <w:p w14:paraId="0B241A35" w14:textId="77777777" w:rsidR="00C30014" w:rsidRPr="007D2AD3" w:rsidRDefault="00C30014" w:rsidP="007D2AD3">
            <w:pPr>
              <w:pStyle w:val="RCTstable"/>
            </w:pPr>
            <w:r w:rsidRPr="007D2AD3">
              <w:t>2015 - 2019</w:t>
            </w:r>
          </w:p>
        </w:tc>
        <w:tc>
          <w:tcPr>
            <w:tcW w:w="1084" w:type="dxa"/>
          </w:tcPr>
          <w:p w14:paraId="030E092C" w14:textId="77777777" w:rsidR="00C30014" w:rsidRPr="007D2AD3" w:rsidRDefault="00C30014" w:rsidP="007D2AD3">
            <w:pPr>
              <w:pStyle w:val="RCTstable"/>
            </w:pPr>
            <w:r w:rsidRPr="007D2AD3">
              <w:t>English</w:t>
            </w:r>
          </w:p>
        </w:tc>
        <w:tc>
          <w:tcPr>
            <w:tcW w:w="746" w:type="dxa"/>
          </w:tcPr>
          <w:p w14:paraId="4C828D03" w14:textId="77777777" w:rsidR="00C30014" w:rsidRPr="007D2AD3" w:rsidRDefault="00C30014" w:rsidP="007D2AD3">
            <w:pPr>
              <w:pStyle w:val="RCTstable"/>
            </w:pPr>
            <w:r w:rsidRPr="007D2AD3">
              <w:t>497</w:t>
            </w:r>
          </w:p>
        </w:tc>
        <w:tc>
          <w:tcPr>
            <w:tcW w:w="802" w:type="dxa"/>
          </w:tcPr>
          <w:p w14:paraId="4768967D" w14:textId="77777777" w:rsidR="00C30014" w:rsidRPr="007D2AD3" w:rsidRDefault="00C30014" w:rsidP="007D2AD3">
            <w:pPr>
              <w:pStyle w:val="RCTstable"/>
            </w:pPr>
            <w:r w:rsidRPr="007D2AD3">
              <w:t>19-June-19</w:t>
            </w:r>
          </w:p>
        </w:tc>
      </w:tr>
      <w:tr w:rsidR="00C30014" w:rsidRPr="007D2AD3" w14:paraId="5CE00FB5" w14:textId="77777777" w:rsidTr="007D2AD3">
        <w:tc>
          <w:tcPr>
            <w:tcW w:w="975" w:type="dxa"/>
          </w:tcPr>
          <w:p w14:paraId="5A944CE0" w14:textId="77777777" w:rsidR="00C30014" w:rsidRPr="007D2AD3" w:rsidRDefault="00C30014" w:rsidP="007D2AD3">
            <w:pPr>
              <w:pStyle w:val="RCTstable"/>
            </w:pPr>
            <w:r w:rsidRPr="007D2AD3">
              <w:t>Health Infonet</w:t>
            </w:r>
          </w:p>
        </w:tc>
        <w:tc>
          <w:tcPr>
            <w:tcW w:w="4673" w:type="dxa"/>
          </w:tcPr>
          <w:p w14:paraId="0656027F" w14:textId="77777777" w:rsidR="00C30014" w:rsidRPr="007D2AD3" w:rsidRDefault="00C30014" w:rsidP="007D2AD3">
            <w:pPr>
              <w:pStyle w:val="RCTstable"/>
            </w:pPr>
            <w:r w:rsidRPr="007D2AD3">
              <w:t>Ascorbic Acid – title and abstract</w:t>
            </w:r>
          </w:p>
          <w:p w14:paraId="2CAA82CD" w14:textId="77777777" w:rsidR="00C30014" w:rsidRPr="007D2AD3" w:rsidRDefault="00C30014" w:rsidP="007D2AD3">
            <w:pPr>
              <w:pStyle w:val="RCTstable"/>
            </w:pPr>
            <w:r w:rsidRPr="007D2AD3">
              <w:t>Pregnancy - keyword</w:t>
            </w:r>
          </w:p>
        </w:tc>
        <w:tc>
          <w:tcPr>
            <w:tcW w:w="1000" w:type="dxa"/>
          </w:tcPr>
          <w:p w14:paraId="2468C2F3" w14:textId="77777777" w:rsidR="00C30014" w:rsidRPr="007D2AD3" w:rsidRDefault="00C30014" w:rsidP="007D2AD3">
            <w:pPr>
              <w:pStyle w:val="RCTstable"/>
            </w:pPr>
            <w:r w:rsidRPr="007D2AD3">
              <w:t>2015-current = 0</w:t>
            </w:r>
          </w:p>
          <w:p w14:paraId="620B9AE6" w14:textId="77777777" w:rsidR="00C30014" w:rsidRPr="007D2AD3" w:rsidRDefault="00C30014" w:rsidP="007D2AD3">
            <w:pPr>
              <w:pStyle w:val="RCTstable"/>
            </w:pPr>
          </w:p>
        </w:tc>
        <w:tc>
          <w:tcPr>
            <w:tcW w:w="1084" w:type="dxa"/>
          </w:tcPr>
          <w:p w14:paraId="7242535A" w14:textId="77777777" w:rsidR="00C30014" w:rsidRPr="007D2AD3" w:rsidRDefault="00C30014" w:rsidP="007D2AD3">
            <w:pPr>
              <w:pStyle w:val="RCTstable"/>
            </w:pPr>
            <w:r w:rsidRPr="007D2AD3">
              <w:t>None</w:t>
            </w:r>
          </w:p>
        </w:tc>
        <w:tc>
          <w:tcPr>
            <w:tcW w:w="746" w:type="dxa"/>
          </w:tcPr>
          <w:p w14:paraId="75848FD0" w14:textId="77777777" w:rsidR="00C30014" w:rsidRPr="007D2AD3" w:rsidRDefault="00C30014" w:rsidP="007D2AD3">
            <w:pPr>
              <w:pStyle w:val="RCTstable"/>
            </w:pPr>
            <w:r w:rsidRPr="007D2AD3">
              <w:t>0</w:t>
            </w:r>
          </w:p>
        </w:tc>
        <w:tc>
          <w:tcPr>
            <w:tcW w:w="802" w:type="dxa"/>
          </w:tcPr>
          <w:p w14:paraId="798E22F5" w14:textId="77777777" w:rsidR="00C30014" w:rsidRPr="007D2AD3" w:rsidRDefault="00C30014" w:rsidP="007D2AD3">
            <w:pPr>
              <w:pStyle w:val="RCTstable"/>
            </w:pPr>
            <w:r w:rsidRPr="007D2AD3">
              <w:t>19-June-19</w:t>
            </w:r>
          </w:p>
        </w:tc>
      </w:tr>
      <w:tr w:rsidR="00C30014" w:rsidRPr="007D2AD3" w14:paraId="42DE67FB" w14:textId="77777777" w:rsidTr="007D2AD3">
        <w:tc>
          <w:tcPr>
            <w:tcW w:w="975" w:type="dxa"/>
          </w:tcPr>
          <w:p w14:paraId="1AC77297" w14:textId="77777777" w:rsidR="00C30014" w:rsidRPr="007D2AD3" w:rsidRDefault="00C30014" w:rsidP="007D2AD3">
            <w:pPr>
              <w:pStyle w:val="RCTstable"/>
            </w:pPr>
            <w:r w:rsidRPr="007D2AD3">
              <w:t>Cochrane</w:t>
            </w:r>
          </w:p>
        </w:tc>
        <w:tc>
          <w:tcPr>
            <w:tcW w:w="4673" w:type="dxa"/>
          </w:tcPr>
          <w:p w14:paraId="7083CA8B" w14:textId="77777777" w:rsidR="00C30014" w:rsidRPr="007D2AD3" w:rsidRDefault="00C30014" w:rsidP="007D2AD3">
            <w:pPr>
              <w:pStyle w:val="RCTstable"/>
            </w:pPr>
            <w:r w:rsidRPr="007D2AD3">
              <w:t xml:space="preserve">((MeSH descriptor: [Pregnancy] explode all trees) </w:t>
            </w:r>
          </w:p>
          <w:p w14:paraId="0AFE1F79" w14:textId="77777777" w:rsidR="00C30014" w:rsidRPr="007D2AD3" w:rsidRDefault="00C30014" w:rsidP="007D2AD3">
            <w:pPr>
              <w:pStyle w:val="RCTstable"/>
            </w:pPr>
            <w:r w:rsidRPr="007D2AD3">
              <w:t xml:space="preserve">OR (MeSH descriptor: [Pregnant Women] explode all trees) </w:t>
            </w:r>
          </w:p>
          <w:p w14:paraId="520A2ADD" w14:textId="77777777" w:rsidR="00C30014" w:rsidRPr="007D2AD3" w:rsidRDefault="00C30014" w:rsidP="007D2AD3">
            <w:pPr>
              <w:pStyle w:val="RCTstable"/>
            </w:pPr>
            <w:r w:rsidRPr="007D2AD3">
              <w:t xml:space="preserve">OR ‘pregnan*’) </w:t>
            </w:r>
          </w:p>
          <w:p w14:paraId="6B1B4C2E" w14:textId="77777777" w:rsidR="00C30014" w:rsidRPr="007D2AD3" w:rsidRDefault="00C30014" w:rsidP="007D2AD3">
            <w:pPr>
              <w:pStyle w:val="RCTstable"/>
            </w:pPr>
            <w:r w:rsidRPr="007D2AD3">
              <w:t>AND</w:t>
            </w:r>
          </w:p>
          <w:p w14:paraId="3658BEF7" w14:textId="3C2D9058" w:rsidR="00C30014" w:rsidRPr="007D2AD3" w:rsidRDefault="00C30014" w:rsidP="007D2AD3">
            <w:pPr>
              <w:pStyle w:val="RCTstable"/>
            </w:pPr>
            <w:r w:rsidRPr="007D2AD3">
              <w:t>(MeSH Descriptor: [Ascorbic Acid] explode all trees)</w:t>
            </w:r>
          </w:p>
        </w:tc>
        <w:tc>
          <w:tcPr>
            <w:tcW w:w="1000" w:type="dxa"/>
          </w:tcPr>
          <w:p w14:paraId="05A2CCA5" w14:textId="77777777" w:rsidR="00C30014" w:rsidRPr="007D2AD3" w:rsidRDefault="00C30014" w:rsidP="007D2AD3">
            <w:pPr>
              <w:pStyle w:val="RCTstable"/>
            </w:pPr>
            <w:r w:rsidRPr="007D2AD3">
              <w:t>Mar 2015 to Dec 2019</w:t>
            </w:r>
          </w:p>
        </w:tc>
        <w:tc>
          <w:tcPr>
            <w:tcW w:w="1084" w:type="dxa"/>
          </w:tcPr>
          <w:p w14:paraId="51919149" w14:textId="77777777" w:rsidR="00C30014" w:rsidRPr="007D2AD3" w:rsidRDefault="00C30014" w:rsidP="007D2AD3">
            <w:pPr>
              <w:pStyle w:val="RCTstable"/>
            </w:pPr>
            <w:r w:rsidRPr="007D2AD3">
              <w:t>Trials + Cochrane reviews</w:t>
            </w:r>
          </w:p>
        </w:tc>
        <w:tc>
          <w:tcPr>
            <w:tcW w:w="746" w:type="dxa"/>
          </w:tcPr>
          <w:p w14:paraId="587F71F6" w14:textId="77777777" w:rsidR="00C30014" w:rsidRPr="007D2AD3" w:rsidRDefault="00C30014" w:rsidP="007D2AD3">
            <w:pPr>
              <w:pStyle w:val="RCTstable"/>
            </w:pPr>
            <w:r w:rsidRPr="007D2AD3">
              <w:t>100</w:t>
            </w:r>
          </w:p>
        </w:tc>
        <w:tc>
          <w:tcPr>
            <w:tcW w:w="802" w:type="dxa"/>
          </w:tcPr>
          <w:p w14:paraId="2C43DF68" w14:textId="77777777" w:rsidR="00C30014" w:rsidRPr="007D2AD3" w:rsidRDefault="00C30014" w:rsidP="007D2AD3">
            <w:pPr>
              <w:pStyle w:val="RCTstable"/>
            </w:pPr>
            <w:r w:rsidRPr="007D2AD3">
              <w:t>19-June-19</w:t>
            </w:r>
          </w:p>
        </w:tc>
      </w:tr>
    </w:tbl>
    <w:p w14:paraId="1B1B2B68" w14:textId="2B5EF819" w:rsidR="005536DE" w:rsidRDefault="005536DE" w:rsidP="00320FB8">
      <w:pPr>
        <w:pStyle w:val="Figure"/>
        <w:spacing w:before="240"/>
        <w:jc w:val="center"/>
      </w:pPr>
      <w:r>
        <w:rPr>
          <w:noProof/>
          <w:lang w:val="en-AU" w:eastAsia="en-AU"/>
        </w:rPr>
        <w:drawing>
          <wp:inline distT="0" distB="0" distL="0" distR="0" wp14:anchorId="7560A920" wp14:editId="50F0AD1A">
            <wp:extent cx="4523312" cy="4571220"/>
            <wp:effectExtent l="0" t="0" r="0"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vitamin C.png"/>
                    <pic:cNvPicPr/>
                  </pic:nvPicPr>
                  <pic:blipFill>
                    <a:blip r:embed="rId18">
                      <a:extLst>
                        <a:ext uri="{28A0092B-C50C-407E-A947-70E740481C1C}">
                          <a14:useLocalDpi xmlns:a14="http://schemas.microsoft.com/office/drawing/2010/main" val="0"/>
                        </a:ext>
                      </a:extLst>
                    </a:blip>
                    <a:stretch>
                      <a:fillRect/>
                    </a:stretch>
                  </pic:blipFill>
                  <pic:spPr>
                    <a:xfrm>
                      <a:off x="0" y="0"/>
                      <a:ext cx="4534547" cy="4582574"/>
                    </a:xfrm>
                    <a:prstGeom prst="rect">
                      <a:avLst/>
                    </a:prstGeom>
                  </pic:spPr>
                </pic:pic>
              </a:graphicData>
            </a:graphic>
          </wp:inline>
        </w:drawing>
      </w:r>
    </w:p>
    <w:p w14:paraId="7C5D070D" w14:textId="77777777" w:rsidR="005536DE" w:rsidRDefault="005536DE" w:rsidP="005536DE">
      <w:pPr>
        <w:pStyle w:val="Figurename"/>
      </w:pPr>
      <w:r>
        <w:t>PRISMA diagram: vitamin C</w:t>
      </w:r>
    </w:p>
    <w:p w14:paraId="2E03FFFB" w14:textId="38AE35DE" w:rsidR="00C30014" w:rsidRPr="00196D36" w:rsidRDefault="00C30014" w:rsidP="00C30014">
      <w:pPr>
        <w:pStyle w:val="Heading4"/>
      </w:pPr>
      <w:r>
        <w:t>Vitamin E</w:t>
      </w:r>
      <w:r w:rsidRPr="00196D36">
        <w:t xml:space="preserve"> Supplementation</w:t>
      </w:r>
      <w:r w:rsidR="000D04A0">
        <w:t xml:space="preserve"> (research question 3)</w:t>
      </w:r>
    </w:p>
    <w:p w14:paraId="6A801A52" w14:textId="77777777" w:rsidR="00C30014" w:rsidRDefault="00C30014" w:rsidP="00C30014">
      <w:r>
        <w:t>Previous vitamin c supplementation in pregnancy Cochrane search date: 31 March 2015</w:t>
      </w:r>
    </w:p>
    <w:p w14:paraId="4F7EA955" w14:textId="77777777" w:rsidR="00C30014" w:rsidRPr="00C30014" w:rsidRDefault="00C30014" w:rsidP="00C30014">
      <w:r w:rsidRPr="00C30014">
        <w:t>Rumbold  A, Ota  E, Hori  H, Miyazaki  C, Crowther  CA. Vitamin E supplementation in pregnancy. Cochrane Database of Systematic Reviews 2015, Issue 9. Art. No.: CD004069. DOI: 10.1002/14651858.CD004069.pub3.</w:t>
      </w:r>
    </w:p>
    <w:p w14:paraId="4725AE87" w14:textId="77777777" w:rsidR="00C30014" w:rsidRDefault="00C30014" w:rsidP="00C30014">
      <w:pPr>
        <w:keepNext/>
        <w:rPr>
          <w:shd w:val="clear" w:color="auto" w:fill="FFFFFF"/>
        </w:rPr>
      </w:pPr>
      <w:r>
        <w:rPr>
          <w:shd w:val="clear" w:color="auto" w:fill="FFFFFF"/>
        </w:rPr>
        <w:t>Synonyms for vitamin E:</w:t>
      </w:r>
    </w:p>
    <w:p w14:paraId="0BA55513" w14:textId="77777777" w:rsidR="00C30014" w:rsidRPr="00097DAE" w:rsidRDefault="00C30014" w:rsidP="00C30014">
      <w:pPr>
        <w:pStyle w:val="bullet"/>
        <w:rPr>
          <w:shd w:val="clear" w:color="auto" w:fill="FFFFFF"/>
        </w:rPr>
      </w:pPr>
      <w:r w:rsidRPr="00097DAE">
        <w:rPr>
          <w:shd w:val="clear" w:color="auto" w:fill="FFFFFF"/>
        </w:rPr>
        <w:t>gamma-tocopherol</w:t>
      </w:r>
    </w:p>
    <w:p w14:paraId="60BD802F" w14:textId="77777777" w:rsidR="00C30014" w:rsidRPr="00097DAE" w:rsidRDefault="00C30014" w:rsidP="00C30014">
      <w:pPr>
        <w:pStyle w:val="bullet"/>
        <w:rPr>
          <w:shd w:val="clear" w:color="auto" w:fill="FFFFFF"/>
        </w:rPr>
      </w:pPr>
      <w:r w:rsidRPr="00097DAE">
        <w:rPr>
          <w:shd w:val="clear" w:color="auto" w:fill="FFFFFF"/>
        </w:rPr>
        <w:t>alpha-tocopherol</w:t>
      </w:r>
    </w:p>
    <w:p w14:paraId="60EB7373" w14:textId="77777777" w:rsidR="00C30014" w:rsidRPr="00696104" w:rsidRDefault="00C30014" w:rsidP="00C30014">
      <w:pPr>
        <w:pStyle w:val="bullet"/>
      </w:pPr>
      <w:r w:rsidRPr="00696104">
        <w:t>tocopherol</w:t>
      </w:r>
    </w:p>
    <w:p w14:paraId="43B8DD97" w14:textId="77777777" w:rsidR="00C30014" w:rsidRDefault="00C30014" w:rsidP="0067608C">
      <w:pPr>
        <w:keepNext/>
        <w:rPr>
          <w:b/>
        </w:rPr>
      </w:pPr>
      <w:r>
        <w:rPr>
          <w:b/>
        </w:rPr>
        <w:t>Current search dates:</w:t>
      </w:r>
    </w:p>
    <w:p w14:paraId="2619C964" w14:textId="77777777" w:rsidR="00C30014" w:rsidRPr="00196D36" w:rsidRDefault="00C30014" w:rsidP="0067608C">
      <w:pPr>
        <w:keepNext/>
      </w:pPr>
      <w:r>
        <w:t>31-Mar-2015-current</w:t>
      </w:r>
    </w:p>
    <w:tbl>
      <w:tblPr>
        <w:tblStyle w:val="TableGrid"/>
        <w:tblW w:w="0" w:type="auto"/>
        <w:tblLook w:val="04A0" w:firstRow="1" w:lastRow="0" w:firstColumn="1" w:lastColumn="0" w:noHBand="0" w:noVBand="1"/>
      </w:tblPr>
      <w:tblGrid>
        <w:gridCol w:w="975"/>
        <w:gridCol w:w="4617"/>
        <w:gridCol w:w="1025"/>
        <w:gridCol w:w="1076"/>
        <w:gridCol w:w="767"/>
        <w:gridCol w:w="820"/>
      </w:tblGrid>
      <w:tr w:rsidR="00C30014" w:rsidRPr="007D2AD3" w14:paraId="11187F2B" w14:textId="77777777" w:rsidTr="00C30014">
        <w:tc>
          <w:tcPr>
            <w:tcW w:w="1489" w:type="dxa"/>
          </w:tcPr>
          <w:p w14:paraId="464FCB82" w14:textId="77777777" w:rsidR="00C30014" w:rsidRPr="007D2AD3" w:rsidRDefault="00C30014" w:rsidP="0067608C">
            <w:pPr>
              <w:pStyle w:val="RCTstable"/>
              <w:keepNext/>
              <w:rPr>
                <w:b/>
              </w:rPr>
            </w:pPr>
            <w:r w:rsidRPr="007D2AD3">
              <w:rPr>
                <w:b/>
              </w:rPr>
              <w:t>Database</w:t>
            </w:r>
          </w:p>
        </w:tc>
        <w:tc>
          <w:tcPr>
            <w:tcW w:w="6113" w:type="dxa"/>
          </w:tcPr>
          <w:p w14:paraId="7E3F0D52" w14:textId="77777777" w:rsidR="00C30014" w:rsidRPr="007D2AD3" w:rsidRDefault="00C30014" w:rsidP="0067608C">
            <w:pPr>
              <w:pStyle w:val="RCTstable"/>
              <w:keepNext/>
              <w:rPr>
                <w:b/>
              </w:rPr>
            </w:pPr>
            <w:r w:rsidRPr="007D2AD3">
              <w:rPr>
                <w:b/>
              </w:rPr>
              <w:t>Search Strategy</w:t>
            </w:r>
          </w:p>
        </w:tc>
        <w:tc>
          <w:tcPr>
            <w:tcW w:w="1753" w:type="dxa"/>
          </w:tcPr>
          <w:p w14:paraId="53EEED7C" w14:textId="77777777" w:rsidR="00C30014" w:rsidRPr="007D2AD3" w:rsidRDefault="00C30014" w:rsidP="0067608C">
            <w:pPr>
              <w:pStyle w:val="RCTstable"/>
              <w:keepNext/>
              <w:rPr>
                <w:b/>
              </w:rPr>
            </w:pPr>
            <w:r w:rsidRPr="007D2AD3">
              <w:rPr>
                <w:b/>
              </w:rPr>
              <w:t>Dates Searched</w:t>
            </w:r>
          </w:p>
        </w:tc>
        <w:tc>
          <w:tcPr>
            <w:tcW w:w="2217" w:type="dxa"/>
          </w:tcPr>
          <w:p w14:paraId="1019A111" w14:textId="77777777" w:rsidR="00C30014" w:rsidRPr="007D2AD3" w:rsidRDefault="00C30014" w:rsidP="0067608C">
            <w:pPr>
              <w:pStyle w:val="RCTstable"/>
              <w:keepNext/>
              <w:rPr>
                <w:b/>
              </w:rPr>
            </w:pPr>
            <w:r w:rsidRPr="007D2AD3">
              <w:rPr>
                <w:b/>
              </w:rPr>
              <w:t>Limits set</w:t>
            </w:r>
          </w:p>
        </w:tc>
        <w:tc>
          <w:tcPr>
            <w:tcW w:w="875" w:type="dxa"/>
          </w:tcPr>
          <w:p w14:paraId="4244B5AF" w14:textId="77777777" w:rsidR="00C30014" w:rsidRPr="007D2AD3" w:rsidRDefault="00C30014" w:rsidP="0067608C">
            <w:pPr>
              <w:pStyle w:val="RCTstable"/>
              <w:keepNext/>
              <w:rPr>
                <w:b/>
              </w:rPr>
            </w:pPr>
            <w:r w:rsidRPr="007D2AD3">
              <w:rPr>
                <w:b/>
              </w:rPr>
              <w:t>Results</w:t>
            </w:r>
          </w:p>
        </w:tc>
        <w:tc>
          <w:tcPr>
            <w:tcW w:w="1501" w:type="dxa"/>
          </w:tcPr>
          <w:p w14:paraId="60FAD05E" w14:textId="77777777" w:rsidR="00C30014" w:rsidRPr="007D2AD3" w:rsidRDefault="00C30014" w:rsidP="0067608C">
            <w:pPr>
              <w:pStyle w:val="RCTstable"/>
              <w:keepNext/>
              <w:rPr>
                <w:b/>
              </w:rPr>
            </w:pPr>
            <w:r w:rsidRPr="007D2AD3">
              <w:rPr>
                <w:b/>
              </w:rPr>
              <w:t>Date of search</w:t>
            </w:r>
          </w:p>
        </w:tc>
      </w:tr>
      <w:tr w:rsidR="00C30014" w:rsidRPr="007D2AD3" w14:paraId="5169C24A" w14:textId="77777777" w:rsidTr="00C30014">
        <w:tc>
          <w:tcPr>
            <w:tcW w:w="1489" w:type="dxa"/>
          </w:tcPr>
          <w:p w14:paraId="73D34000" w14:textId="77777777" w:rsidR="00C30014" w:rsidRPr="007D2AD3" w:rsidRDefault="00C30014" w:rsidP="007D2AD3">
            <w:pPr>
              <w:pStyle w:val="RCTstable"/>
            </w:pPr>
            <w:r w:rsidRPr="007D2AD3">
              <w:t>Pubmed</w:t>
            </w:r>
          </w:p>
        </w:tc>
        <w:tc>
          <w:tcPr>
            <w:tcW w:w="6113" w:type="dxa"/>
          </w:tcPr>
          <w:p w14:paraId="0A4B46BA" w14:textId="77777777" w:rsidR="00C30014" w:rsidRPr="007D2AD3" w:rsidRDefault="00C30014" w:rsidP="007D2AD3">
            <w:pPr>
              <w:pStyle w:val="RCTstable"/>
            </w:pPr>
            <w:r w:rsidRPr="007D2AD3">
              <w:t xml:space="preserve">(("pregnancy"[Mesh]) OR ("pregnan*"[All Fields]) OR ("prenatal*"[All Fields])) </w:t>
            </w:r>
          </w:p>
          <w:p w14:paraId="04E4F177" w14:textId="77777777" w:rsidR="00C30014" w:rsidRPr="007D2AD3" w:rsidRDefault="00C30014" w:rsidP="007D2AD3">
            <w:pPr>
              <w:pStyle w:val="RCTstable"/>
            </w:pPr>
            <w:r w:rsidRPr="007D2AD3">
              <w:t xml:space="preserve">AND ("Vitamin E"[Mesh] OR "vitamin E"[All Fields] OR “tocopherol”[All Fields]) </w:t>
            </w:r>
          </w:p>
        </w:tc>
        <w:tc>
          <w:tcPr>
            <w:tcW w:w="1753" w:type="dxa"/>
          </w:tcPr>
          <w:p w14:paraId="5E1015EE" w14:textId="77777777" w:rsidR="00C30014" w:rsidRPr="007D2AD3" w:rsidRDefault="00C30014" w:rsidP="007D2AD3">
            <w:pPr>
              <w:pStyle w:val="RCTstable"/>
            </w:pPr>
            <w:r w:rsidRPr="007D2AD3">
              <w:t>31-Mar-2015 to 31-Dec-2019</w:t>
            </w:r>
          </w:p>
        </w:tc>
        <w:tc>
          <w:tcPr>
            <w:tcW w:w="2217" w:type="dxa"/>
          </w:tcPr>
          <w:p w14:paraId="2A26320A" w14:textId="77777777" w:rsidR="00C30014" w:rsidRPr="007D2AD3" w:rsidRDefault="00C30014" w:rsidP="007D2AD3">
            <w:pPr>
              <w:pStyle w:val="RCTstable"/>
            </w:pPr>
            <w:r w:rsidRPr="007D2AD3">
              <w:t>Human</w:t>
            </w:r>
          </w:p>
          <w:p w14:paraId="165A76A9" w14:textId="77777777" w:rsidR="00C30014" w:rsidRPr="007D2AD3" w:rsidRDefault="00C30014" w:rsidP="007D2AD3">
            <w:pPr>
              <w:pStyle w:val="RCTstable"/>
            </w:pPr>
            <w:r w:rsidRPr="007D2AD3">
              <w:t>English Language</w:t>
            </w:r>
          </w:p>
        </w:tc>
        <w:tc>
          <w:tcPr>
            <w:tcW w:w="875" w:type="dxa"/>
          </w:tcPr>
          <w:p w14:paraId="278700BF" w14:textId="77777777" w:rsidR="00C30014" w:rsidRPr="007D2AD3" w:rsidRDefault="00C30014" w:rsidP="007D2AD3">
            <w:pPr>
              <w:pStyle w:val="RCTstable"/>
            </w:pPr>
            <w:r w:rsidRPr="007D2AD3">
              <w:t>86</w:t>
            </w:r>
          </w:p>
        </w:tc>
        <w:tc>
          <w:tcPr>
            <w:tcW w:w="1501" w:type="dxa"/>
          </w:tcPr>
          <w:p w14:paraId="01346094" w14:textId="77777777" w:rsidR="00C30014" w:rsidRPr="007D2AD3" w:rsidRDefault="00C30014" w:rsidP="007D2AD3">
            <w:pPr>
              <w:pStyle w:val="RCTstable"/>
            </w:pPr>
            <w:r w:rsidRPr="007D2AD3">
              <w:t>19-June-19</w:t>
            </w:r>
          </w:p>
        </w:tc>
      </w:tr>
      <w:tr w:rsidR="00C30014" w:rsidRPr="007D2AD3" w14:paraId="7C1B4FF0" w14:textId="77777777" w:rsidTr="00C30014">
        <w:tc>
          <w:tcPr>
            <w:tcW w:w="1489" w:type="dxa"/>
          </w:tcPr>
          <w:p w14:paraId="614F7762" w14:textId="77777777" w:rsidR="00C30014" w:rsidRPr="007D2AD3" w:rsidRDefault="00C30014" w:rsidP="007D2AD3">
            <w:pPr>
              <w:pStyle w:val="RCTstable"/>
            </w:pPr>
            <w:r w:rsidRPr="007D2AD3">
              <w:t>Ovid medline</w:t>
            </w:r>
          </w:p>
        </w:tc>
        <w:tc>
          <w:tcPr>
            <w:tcW w:w="6113" w:type="dxa"/>
          </w:tcPr>
          <w:p w14:paraId="40A3E27D" w14:textId="77777777" w:rsidR="00C30014" w:rsidRPr="007D2AD3" w:rsidRDefault="00C30014" w:rsidP="007D2AD3">
            <w:pPr>
              <w:pStyle w:val="RCTstable"/>
            </w:pPr>
            <w:r w:rsidRPr="007D2AD3">
              <w:t xml:space="preserve">(Pregnancy/syn or Pregnan*.mp.) AND </w:t>
            </w:r>
            <w:r w:rsidRPr="007D2AD3">
              <w:rPr>
                <w:rFonts w:eastAsiaTheme="minorEastAsia"/>
              </w:rPr>
              <w:t>(Vitamin E or tocopherol).mp.</w:t>
            </w:r>
          </w:p>
          <w:p w14:paraId="6A34A0DC" w14:textId="77777777" w:rsidR="00C30014" w:rsidRPr="007D2AD3" w:rsidRDefault="00C30014" w:rsidP="007D2AD3">
            <w:pPr>
              <w:pStyle w:val="RCTstable"/>
            </w:pPr>
          </w:p>
        </w:tc>
        <w:tc>
          <w:tcPr>
            <w:tcW w:w="1753" w:type="dxa"/>
          </w:tcPr>
          <w:p w14:paraId="000C14C2" w14:textId="77777777" w:rsidR="00C30014" w:rsidRPr="007D2AD3" w:rsidRDefault="00C30014" w:rsidP="007D2AD3">
            <w:pPr>
              <w:pStyle w:val="RCTstable"/>
            </w:pPr>
            <w:r w:rsidRPr="007D2AD3">
              <w:t>2015-Current</w:t>
            </w:r>
          </w:p>
        </w:tc>
        <w:tc>
          <w:tcPr>
            <w:tcW w:w="2217" w:type="dxa"/>
          </w:tcPr>
          <w:p w14:paraId="6A84FB1D" w14:textId="77777777" w:rsidR="00C30014" w:rsidRPr="007D2AD3" w:rsidRDefault="00C30014" w:rsidP="007D2AD3">
            <w:pPr>
              <w:pStyle w:val="RCTstable"/>
            </w:pPr>
            <w:r w:rsidRPr="007D2AD3">
              <w:t>English Language</w:t>
            </w:r>
          </w:p>
          <w:p w14:paraId="0AA280ED" w14:textId="77777777" w:rsidR="00C30014" w:rsidRPr="007D2AD3" w:rsidRDefault="00C30014" w:rsidP="007D2AD3">
            <w:pPr>
              <w:pStyle w:val="RCTstable"/>
            </w:pPr>
            <w:r w:rsidRPr="007D2AD3">
              <w:t>Human</w:t>
            </w:r>
          </w:p>
        </w:tc>
        <w:tc>
          <w:tcPr>
            <w:tcW w:w="875" w:type="dxa"/>
          </w:tcPr>
          <w:p w14:paraId="1738A8BE" w14:textId="77777777" w:rsidR="00C30014" w:rsidRPr="007D2AD3" w:rsidRDefault="00C30014" w:rsidP="007D2AD3">
            <w:pPr>
              <w:pStyle w:val="RCTstable"/>
            </w:pPr>
            <w:r w:rsidRPr="007D2AD3">
              <w:t>108</w:t>
            </w:r>
          </w:p>
        </w:tc>
        <w:tc>
          <w:tcPr>
            <w:tcW w:w="1501" w:type="dxa"/>
          </w:tcPr>
          <w:p w14:paraId="73AE2DAE" w14:textId="77777777" w:rsidR="00C30014" w:rsidRPr="007D2AD3" w:rsidRDefault="00C30014" w:rsidP="007D2AD3">
            <w:pPr>
              <w:pStyle w:val="RCTstable"/>
            </w:pPr>
            <w:r w:rsidRPr="007D2AD3">
              <w:t>19-June-19</w:t>
            </w:r>
          </w:p>
        </w:tc>
      </w:tr>
      <w:tr w:rsidR="00C30014" w:rsidRPr="007D2AD3" w14:paraId="4B1E023D" w14:textId="77777777" w:rsidTr="00C30014">
        <w:tc>
          <w:tcPr>
            <w:tcW w:w="1489" w:type="dxa"/>
          </w:tcPr>
          <w:p w14:paraId="3ED6A166" w14:textId="77777777" w:rsidR="00C30014" w:rsidRPr="007D2AD3" w:rsidRDefault="00C30014" w:rsidP="007D2AD3">
            <w:pPr>
              <w:pStyle w:val="RCTstable"/>
            </w:pPr>
            <w:r w:rsidRPr="007D2AD3">
              <w:t>Embase</w:t>
            </w:r>
          </w:p>
        </w:tc>
        <w:tc>
          <w:tcPr>
            <w:tcW w:w="6113" w:type="dxa"/>
          </w:tcPr>
          <w:p w14:paraId="4AFA9F98" w14:textId="77777777" w:rsidR="00C30014" w:rsidRPr="007D2AD3" w:rsidRDefault="00C30014" w:rsidP="007D2AD3">
            <w:pPr>
              <w:pStyle w:val="RCTstable"/>
            </w:pPr>
            <w:r w:rsidRPr="007D2AD3">
              <w:t xml:space="preserve">('pregnancy'/exp  OR pregnan*) </w:t>
            </w:r>
          </w:p>
          <w:p w14:paraId="0BC96662" w14:textId="77777777" w:rsidR="00C30014" w:rsidRPr="007D2AD3" w:rsidRDefault="00C30014" w:rsidP="007D2AD3">
            <w:pPr>
              <w:pStyle w:val="RCTstable"/>
            </w:pPr>
            <w:r w:rsidRPr="007D2AD3">
              <w:t xml:space="preserve">AND </w:t>
            </w:r>
            <w:r w:rsidRPr="007D2AD3">
              <w:rPr>
                <w:rFonts w:eastAsiaTheme="minorEastAsia"/>
              </w:rPr>
              <w:t>(‘Vitamin E’ OR 'tocopherol'/exp OR ‘tocopherol’)</w:t>
            </w:r>
          </w:p>
        </w:tc>
        <w:tc>
          <w:tcPr>
            <w:tcW w:w="1753" w:type="dxa"/>
          </w:tcPr>
          <w:p w14:paraId="4869811D" w14:textId="77777777" w:rsidR="00C30014" w:rsidRPr="007D2AD3" w:rsidRDefault="00C30014" w:rsidP="007D2AD3">
            <w:pPr>
              <w:pStyle w:val="RCTstable"/>
            </w:pPr>
            <w:r w:rsidRPr="007D2AD3">
              <w:t>2015-2019</w:t>
            </w:r>
          </w:p>
        </w:tc>
        <w:tc>
          <w:tcPr>
            <w:tcW w:w="2217" w:type="dxa"/>
          </w:tcPr>
          <w:p w14:paraId="128B0244" w14:textId="77777777" w:rsidR="00C30014" w:rsidRPr="007D2AD3" w:rsidRDefault="00C30014" w:rsidP="007D2AD3">
            <w:pPr>
              <w:pStyle w:val="RCTstable"/>
            </w:pPr>
            <w:r w:rsidRPr="007D2AD3">
              <w:t>English Language</w:t>
            </w:r>
          </w:p>
          <w:p w14:paraId="79E29E2D" w14:textId="77777777" w:rsidR="00C30014" w:rsidRPr="007D2AD3" w:rsidRDefault="00C30014" w:rsidP="007D2AD3">
            <w:pPr>
              <w:pStyle w:val="RCTstable"/>
            </w:pPr>
            <w:r w:rsidRPr="007D2AD3">
              <w:t>Human</w:t>
            </w:r>
          </w:p>
        </w:tc>
        <w:tc>
          <w:tcPr>
            <w:tcW w:w="875" w:type="dxa"/>
          </w:tcPr>
          <w:p w14:paraId="05DB1C63" w14:textId="77777777" w:rsidR="00C30014" w:rsidRPr="007D2AD3" w:rsidRDefault="00C30014" w:rsidP="007D2AD3">
            <w:pPr>
              <w:pStyle w:val="RCTstable"/>
            </w:pPr>
            <w:r w:rsidRPr="007D2AD3">
              <w:t>404</w:t>
            </w:r>
          </w:p>
        </w:tc>
        <w:tc>
          <w:tcPr>
            <w:tcW w:w="1501" w:type="dxa"/>
          </w:tcPr>
          <w:p w14:paraId="41DCB524" w14:textId="77777777" w:rsidR="00C30014" w:rsidRPr="007D2AD3" w:rsidRDefault="00C30014" w:rsidP="007D2AD3">
            <w:pPr>
              <w:pStyle w:val="RCTstable"/>
            </w:pPr>
            <w:r w:rsidRPr="007D2AD3">
              <w:t>19-June-19</w:t>
            </w:r>
          </w:p>
        </w:tc>
      </w:tr>
      <w:tr w:rsidR="00C30014" w:rsidRPr="007D2AD3" w14:paraId="5CC9D2F3" w14:textId="77777777" w:rsidTr="00C30014">
        <w:tc>
          <w:tcPr>
            <w:tcW w:w="1489" w:type="dxa"/>
          </w:tcPr>
          <w:p w14:paraId="5948C808" w14:textId="77777777" w:rsidR="00C30014" w:rsidRPr="007D2AD3" w:rsidRDefault="00C30014" w:rsidP="007D2AD3">
            <w:pPr>
              <w:pStyle w:val="RCTstable"/>
            </w:pPr>
            <w:r w:rsidRPr="007D2AD3">
              <w:t>CINAHL</w:t>
            </w:r>
          </w:p>
        </w:tc>
        <w:tc>
          <w:tcPr>
            <w:tcW w:w="6113" w:type="dxa"/>
          </w:tcPr>
          <w:p w14:paraId="582ECDFF" w14:textId="77777777" w:rsidR="00C30014" w:rsidRPr="007D2AD3" w:rsidRDefault="00C30014" w:rsidP="007D2AD3">
            <w:pPr>
              <w:pStyle w:val="RCTstable"/>
            </w:pPr>
            <w:r w:rsidRPr="007D2AD3">
              <w:t xml:space="preserve">( (MH "Pregnancy+") OR (MH "Pregnancy Trimesters+") OR (MM "Prenatal Nutritional Physiology") OR (MM "Prenatal Exposure Delayed Effects") OR ("Pregnan*") ) </w:t>
            </w:r>
          </w:p>
          <w:p w14:paraId="16A1897B" w14:textId="77777777" w:rsidR="00C30014" w:rsidRPr="007D2AD3" w:rsidRDefault="00C30014" w:rsidP="007D2AD3">
            <w:pPr>
              <w:pStyle w:val="RCTstable"/>
            </w:pPr>
            <w:r w:rsidRPr="007D2AD3">
              <w:t>AND TX ( (MM "Vitamin E") OR (AB "Vitamin E") OR (AB “tocopherol”) )</w:t>
            </w:r>
          </w:p>
        </w:tc>
        <w:tc>
          <w:tcPr>
            <w:tcW w:w="1753" w:type="dxa"/>
          </w:tcPr>
          <w:p w14:paraId="4E23DEFE" w14:textId="77777777" w:rsidR="00C30014" w:rsidRPr="007D2AD3" w:rsidRDefault="00C30014" w:rsidP="007D2AD3">
            <w:pPr>
              <w:pStyle w:val="RCTstable"/>
            </w:pPr>
            <w:r w:rsidRPr="007D2AD3">
              <w:t>2015-2019</w:t>
            </w:r>
          </w:p>
        </w:tc>
        <w:tc>
          <w:tcPr>
            <w:tcW w:w="2217" w:type="dxa"/>
          </w:tcPr>
          <w:p w14:paraId="512E8FAA" w14:textId="77777777" w:rsidR="00C30014" w:rsidRPr="007D2AD3" w:rsidRDefault="00C30014" w:rsidP="007D2AD3">
            <w:pPr>
              <w:pStyle w:val="RCTstable"/>
            </w:pPr>
            <w:r w:rsidRPr="007D2AD3">
              <w:t>English</w:t>
            </w:r>
          </w:p>
        </w:tc>
        <w:tc>
          <w:tcPr>
            <w:tcW w:w="875" w:type="dxa"/>
          </w:tcPr>
          <w:p w14:paraId="024A3AFD" w14:textId="77777777" w:rsidR="00C30014" w:rsidRPr="007D2AD3" w:rsidRDefault="00C30014" w:rsidP="007D2AD3">
            <w:pPr>
              <w:pStyle w:val="RCTstable"/>
            </w:pPr>
            <w:r w:rsidRPr="007D2AD3">
              <w:t>67</w:t>
            </w:r>
          </w:p>
        </w:tc>
        <w:tc>
          <w:tcPr>
            <w:tcW w:w="1501" w:type="dxa"/>
          </w:tcPr>
          <w:p w14:paraId="74C5A14C" w14:textId="77777777" w:rsidR="00C30014" w:rsidRPr="007D2AD3" w:rsidRDefault="00C30014" w:rsidP="007D2AD3">
            <w:pPr>
              <w:pStyle w:val="RCTstable"/>
            </w:pPr>
            <w:r w:rsidRPr="007D2AD3">
              <w:t>19-June-19</w:t>
            </w:r>
          </w:p>
        </w:tc>
      </w:tr>
      <w:tr w:rsidR="00C30014" w:rsidRPr="007D2AD3" w14:paraId="51830744" w14:textId="77777777" w:rsidTr="00C30014">
        <w:tc>
          <w:tcPr>
            <w:tcW w:w="1489" w:type="dxa"/>
          </w:tcPr>
          <w:p w14:paraId="45AEAC3D" w14:textId="77777777" w:rsidR="00C30014" w:rsidRPr="007D2AD3" w:rsidRDefault="00C30014" w:rsidP="007D2AD3">
            <w:pPr>
              <w:pStyle w:val="RCTstable"/>
            </w:pPr>
            <w:r w:rsidRPr="007D2AD3">
              <w:t>SCOPUS</w:t>
            </w:r>
          </w:p>
        </w:tc>
        <w:tc>
          <w:tcPr>
            <w:tcW w:w="6113" w:type="dxa"/>
          </w:tcPr>
          <w:p w14:paraId="59127294" w14:textId="77777777" w:rsidR="00C30014" w:rsidRPr="007D2AD3" w:rsidRDefault="00C30014" w:rsidP="007D2AD3">
            <w:pPr>
              <w:pStyle w:val="RCTstable"/>
            </w:pPr>
            <w:r w:rsidRPr="007D2AD3">
              <w:t>TITLE-ABS-KEY </w:t>
            </w:r>
            <w:r w:rsidRPr="007D2AD3">
              <w:rPr>
                <w:rFonts w:eastAsiaTheme="majorEastAsia"/>
              </w:rPr>
              <w:t>(</w:t>
            </w:r>
            <w:r w:rsidRPr="007D2AD3">
              <w:t> </w:t>
            </w:r>
            <w:r w:rsidRPr="007D2AD3">
              <w:rPr>
                <w:rFonts w:eastAsiaTheme="majorEastAsia"/>
              </w:rPr>
              <w:t>(</w:t>
            </w:r>
            <w:r w:rsidRPr="007D2AD3">
              <w:t> </w:t>
            </w:r>
            <w:r w:rsidRPr="007D2AD3">
              <w:rPr>
                <w:rFonts w:eastAsiaTheme="majorEastAsia"/>
              </w:rPr>
              <w:t>(</w:t>
            </w:r>
            <w:r w:rsidRPr="007D2AD3">
              <w:t> "pregnan*" </w:t>
            </w:r>
            <w:r w:rsidRPr="007D2AD3">
              <w:rPr>
                <w:rFonts w:eastAsiaTheme="majorEastAsia"/>
              </w:rPr>
              <w:t>)</w:t>
            </w:r>
            <w:r w:rsidRPr="007D2AD3">
              <w:t>  </w:t>
            </w:r>
            <w:r w:rsidRPr="007D2AD3">
              <w:rPr>
                <w:rFonts w:eastAsiaTheme="majorEastAsia"/>
              </w:rPr>
              <w:t>OR</w:t>
            </w:r>
            <w:r w:rsidRPr="007D2AD3">
              <w:t>  </w:t>
            </w:r>
            <w:r w:rsidRPr="007D2AD3">
              <w:rPr>
                <w:rFonts w:eastAsiaTheme="majorEastAsia"/>
              </w:rPr>
              <w:t>(</w:t>
            </w:r>
            <w:r w:rsidRPr="007D2AD3">
              <w:t> prenatal* </w:t>
            </w:r>
            <w:r w:rsidRPr="007D2AD3">
              <w:rPr>
                <w:rFonts w:eastAsiaTheme="majorEastAsia"/>
              </w:rPr>
              <w:t>)</w:t>
            </w:r>
            <w:r w:rsidRPr="007D2AD3">
              <w:t> </w:t>
            </w:r>
            <w:r w:rsidRPr="007D2AD3">
              <w:rPr>
                <w:rFonts w:eastAsiaTheme="majorEastAsia"/>
              </w:rPr>
              <w:t>)</w:t>
            </w:r>
            <w:r w:rsidRPr="007D2AD3">
              <w:t>  </w:t>
            </w:r>
            <w:r w:rsidRPr="007D2AD3">
              <w:rPr>
                <w:rFonts w:eastAsiaTheme="majorEastAsia"/>
              </w:rPr>
              <w:t>AND</w:t>
            </w:r>
            <w:r w:rsidRPr="007D2AD3">
              <w:t>  </w:t>
            </w:r>
            <w:r w:rsidRPr="007D2AD3">
              <w:rPr>
                <w:rFonts w:eastAsiaTheme="majorEastAsia"/>
              </w:rPr>
              <w:t>(</w:t>
            </w:r>
            <w:r w:rsidRPr="007D2AD3">
              <w:t> </w:t>
            </w:r>
            <w:r w:rsidRPr="007D2AD3">
              <w:rPr>
                <w:rFonts w:eastAsiaTheme="majorEastAsia"/>
              </w:rPr>
              <w:t>(</w:t>
            </w:r>
            <w:r w:rsidRPr="007D2AD3">
              <w:t> "vitamin E" </w:t>
            </w:r>
            <w:r w:rsidRPr="007D2AD3">
              <w:rPr>
                <w:rFonts w:eastAsiaTheme="majorEastAsia"/>
              </w:rPr>
              <w:t>)</w:t>
            </w:r>
            <w:r w:rsidRPr="007D2AD3">
              <w:t>  </w:t>
            </w:r>
            <w:r w:rsidRPr="007D2AD3">
              <w:rPr>
                <w:rFonts w:eastAsiaTheme="majorEastAsia"/>
              </w:rPr>
              <w:t>OR</w:t>
            </w:r>
            <w:r w:rsidRPr="007D2AD3">
              <w:t>  </w:t>
            </w:r>
            <w:r w:rsidRPr="007D2AD3">
              <w:rPr>
                <w:rFonts w:eastAsiaTheme="majorEastAsia"/>
              </w:rPr>
              <w:t>(</w:t>
            </w:r>
            <w:r w:rsidRPr="007D2AD3">
              <w:t> "gamma-tocopherol" </w:t>
            </w:r>
            <w:r w:rsidRPr="007D2AD3">
              <w:rPr>
                <w:rFonts w:eastAsiaTheme="majorEastAsia"/>
              </w:rPr>
              <w:t>)</w:t>
            </w:r>
            <w:r w:rsidRPr="007D2AD3">
              <w:t>  </w:t>
            </w:r>
            <w:r w:rsidRPr="007D2AD3">
              <w:rPr>
                <w:rFonts w:eastAsiaTheme="majorEastAsia"/>
              </w:rPr>
              <w:t>OR</w:t>
            </w:r>
            <w:r w:rsidRPr="007D2AD3">
              <w:t>  </w:t>
            </w:r>
            <w:r w:rsidRPr="007D2AD3">
              <w:rPr>
                <w:rFonts w:eastAsiaTheme="majorEastAsia"/>
              </w:rPr>
              <w:t>(</w:t>
            </w:r>
            <w:r w:rsidRPr="007D2AD3">
              <w:t> "alpha-tocopherol" </w:t>
            </w:r>
            <w:r w:rsidRPr="007D2AD3">
              <w:rPr>
                <w:rFonts w:eastAsiaTheme="majorEastAsia"/>
              </w:rPr>
              <w:t>) OR ( “tocopherol” ))</w:t>
            </w:r>
            <w:r w:rsidRPr="007D2AD3">
              <w:t> </w:t>
            </w:r>
            <w:r w:rsidRPr="007D2AD3">
              <w:rPr>
                <w:rFonts w:eastAsiaTheme="majorEastAsia"/>
              </w:rPr>
              <w:t>)</w:t>
            </w:r>
          </w:p>
        </w:tc>
        <w:tc>
          <w:tcPr>
            <w:tcW w:w="1753" w:type="dxa"/>
          </w:tcPr>
          <w:p w14:paraId="33C2907A" w14:textId="77777777" w:rsidR="00C30014" w:rsidRPr="007D2AD3" w:rsidRDefault="00C30014" w:rsidP="007D2AD3">
            <w:pPr>
              <w:pStyle w:val="RCTstable"/>
            </w:pPr>
            <w:r w:rsidRPr="007D2AD3">
              <w:t>2015 - 2019</w:t>
            </w:r>
          </w:p>
        </w:tc>
        <w:tc>
          <w:tcPr>
            <w:tcW w:w="2217" w:type="dxa"/>
          </w:tcPr>
          <w:p w14:paraId="4A2D63B3" w14:textId="77777777" w:rsidR="00C30014" w:rsidRPr="007D2AD3" w:rsidRDefault="00C30014" w:rsidP="007D2AD3">
            <w:pPr>
              <w:pStyle w:val="RCTstable"/>
            </w:pPr>
            <w:r w:rsidRPr="007D2AD3">
              <w:t>English</w:t>
            </w:r>
          </w:p>
        </w:tc>
        <w:tc>
          <w:tcPr>
            <w:tcW w:w="875" w:type="dxa"/>
          </w:tcPr>
          <w:p w14:paraId="4A569987" w14:textId="77777777" w:rsidR="00C30014" w:rsidRPr="007D2AD3" w:rsidRDefault="00C30014" w:rsidP="007D2AD3">
            <w:pPr>
              <w:pStyle w:val="RCTstable"/>
            </w:pPr>
            <w:r w:rsidRPr="007D2AD3">
              <w:t>504</w:t>
            </w:r>
          </w:p>
        </w:tc>
        <w:tc>
          <w:tcPr>
            <w:tcW w:w="1501" w:type="dxa"/>
          </w:tcPr>
          <w:p w14:paraId="774C9F2A" w14:textId="77777777" w:rsidR="00C30014" w:rsidRPr="007D2AD3" w:rsidRDefault="00C30014" w:rsidP="007D2AD3">
            <w:pPr>
              <w:pStyle w:val="RCTstable"/>
            </w:pPr>
            <w:r w:rsidRPr="007D2AD3">
              <w:t>19-June-19</w:t>
            </w:r>
          </w:p>
        </w:tc>
      </w:tr>
      <w:tr w:rsidR="00C30014" w:rsidRPr="007D2AD3" w14:paraId="2F34AC74" w14:textId="77777777" w:rsidTr="00C30014">
        <w:tc>
          <w:tcPr>
            <w:tcW w:w="1489" w:type="dxa"/>
          </w:tcPr>
          <w:p w14:paraId="2ABAA308" w14:textId="77777777" w:rsidR="00C30014" w:rsidRPr="007D2AD3" w:rsidRDefault="00C30014" w:rsidP="007D2AD3">
            <w:pPr>
              <w:pStyle w:val="RCTstable"/>
            </w:pPr>
            <w:r w:rsidRPr="007D2AD3">
              <w:t>Health Infonet</w:t>
            </w:r>
          </w:p>
        </w:tc>
        <w:tc>
          <w:tcPr>
            <w:tcW w:w="6113" w:type="dxa"/>
          </w:tcPr>
          <w:p w14:paraId="550D2FE3" w14:textId="77777777" w:rsidR="00C30014" w:rsidRPr="007D2AD3" w:rsidRDefault="00C30014" w:rsidP="007D2AD3">
            <w:pPr>
              <w:pStyle w:val="RCTstable"/>
            </w:pPr>
            <w:r w:rsidRPr="007D2AD3">
              <w:t>Vitamin E – title and abstract</w:t>
            </w:r>
          </w:p>
          <w:p w14:paraId="75F30A54" w14:textId="77777777" w:rsidR="00C30014" w:rsidRPr="007D2AD3" w:rsidRDefault="00C30014" w:rsidP="007D2AD3">
            <w:pPr>
              <w:pStyle w:val="RCTstable"/>
            </w:pPr>
            <w:r w:rsidRPr="007D2AD3">
              <w:t>Pregnancy - keyword</w:t>
            </w:r>
          </w:p>
        </w:tc>
        <w:tc>
          <w:tcPr>
            <w:tcW w:w="1753" w:type="dxa"/>
          </w:tcPr>
          <w:p w14:paraId="07E023D1" w14:textId="77777777" w:rsidR="00C30014" w:rsidRPr="007D2AD3" w:rsidRDefault="00C30014" w:rsidP="007D2AD3">
            <w:pPr>
              <w:pStyle w:val="RCTstable"/>
            </w:pPr>
            <w:r w:rsidRPr="007D2AD3">
              <w:t>2015-current = 0</w:t>
            </w:r>
          </w:p>
          <w:p w14:paraId="3CCAC099" w14:textId="77777777" w:rsidR="00C30014" w:rsidRPr="007D2AD3" w:rsidRDefault="00C30014" w:rsidP="007D2AD3">
            <w:pPr>
              <w:pStyle w:val="RCTstable"/>
            </w:pPr>
          </w:p>
        </w:tc>
        <w:tc>
          <w:tcPr>
            <w:tcW w:w="2217" w:type="dxa"/>
          </w:tcPr>
          <w:p w14:paraId="494B85D9" w14:textId="77777777" w:rsidR="00C30014" w:rsidRPr="007D2AD3" w:rsidRDefault="00C30014" w:rsidP="007D2AD3">
            <w:pPr>
              <w:pStyle w:val="RCTstable"/>
            </w:pPr>
            <w:r w:rsidRPr="007D2AD3">
              <w:t>None</w:t>
            </w:r>
          </w:p>
        </w:tc>
        <w:tc>
          <w:tcPr>
            <w:tcW w:w="875" w:type="dxa"/>
          </w:tcPr>
          <w:p w14:paraId="715AAE9F" w14:textId="77777777" w:rsidR="00C30014" w:rsidRPr="007D2AD3" w:rsidRDefault="00C30014" w:rsidP="007D2AD3">
            <w:pPr>
              <w:pStyle w:val="RCTstable"/>
            </w:pPr>
            <w:r w:rsidRPr="007D2AD3">
              <w:t>0</w:t>
            </w:r>
          </w:p>
        </w:tc>
        <w:tc>
          <w:tcPr>
            <w:tcW w:w="1501" w:type="dxa"/>
          </w:tcPr>
          <w:p w14:paraId="3EE9ECF8" w14:textId="77777777" w:rsidR="00C30014" w:rsidRPr="007D2AD3" w:rsidRDefault="00C30014" w:rsidP="007D2AD3">
            <w:pPr>
              <w:pStyle w:val="RCTstable"/>
            </w:pPr>
            <w:r w:rsidRPr="007D2AD3">
              <w:t>19-June-19</w:t>
            </w:r>
          </w:p>
        </w:tc>
      </w:tr>
      <w:tr w:rsidR="00C30014" w:rsidRPr="007D2AD3" w14:paraId="1116D274" w14:textId="77777777" w:rsidTr="00C30014">
        <w:tc>
          <w:tcPr>
            <w:tcW w:w="1489" w:type="dxa"/>
          </w:tcPr>
          <w:p w14:paraId="12C8A720" w14:textId="77777777" w:rsidR="00C30014" w:rsidRPr="007D2AD3" w:rsidRDefault="00C30014" w:rsidP="007D2AD3">
            <w:pPr>
              <w:pStyle w:val="RCTstable"/>
            </w:pPr>
            <w:r w:rsidRPr="007D2AD3">
              <w:t>Cochrane</w:t>
            </w:r>
          </w:p>
        </w:tc>
        <w:tc>
          <w:tcPr>
            <w:tcW w:w="6113" w:type="dxa"/>
          </w:tcPr>
          <w:p w14:paraId="36C026F4" w14:textId="77777777" w:rsidR="00C30014" w:rsidRPr="007D2AD3" w:rsidRDefault="00C30014" w:rsidP="007D2AD3">
            <w:pPr>
              <w:pStyle w:val="RCTstable"/>
            </w:pPr>
            <w:r w:rsidRPr="007D2AD3">
              <w:t xml:space="preserve">((MeSH descriptor: [Pregnancy] explode all trees) </w:t>
            </w:r>
          </w:p>
          <w:p w14:paraId="04A33E8E" w14:textId="77777777" w:rsidR="00C30014" w:rsidRPr="007D2AD3" w:rsidRDefault="00C30014" w:rsidP="007D2AD3">
            <w:pPr>
              <w:pStyle w:val="RCTstable"/>
            </w:pPr>
            <w:r w:rsidRPr="007D2AD3">
              <w:t xml:space="preserve">OR (MeSH descriptor: [Pregnant Women] explode all trees) </w:t>
            </w:r>
          </w:p>
          <w:p w14:paraId="05A36DE2" w14:textId="77777777" w:rsidR="00C30014" w:rsidRPr="007D2AD3" w:rsidRDefault="00C30014" w:rsidP="007D2AD3">
            <w:pPr>
              <w:pStyle w:val="RCTstable"/>
            </w:pPr>
            <w:r w:rsidRPr="007D2AD3">
              <w:t xml:space="preserve">OR ‘pregnan*’) </w:t>
            </w:r>
          </w:p>
          <w:p w14:paraId="69BB3597" w14:textId="77777777" w:rsidR="00C30014" w:rsidRPr="007D2AD3" w:rsidRDefault="00C30014" w:rsidP="007D2AD3">
            <w:pPr>
              <w:pStyle w:val="RCTstable"/>
            </w:pPr>
            <w:r w:rsidRPr="007D2AD3">
              <w:t xml:space="preserve">AND </w:t>
            </w:r>
          </w:p>
          <w:p w14:paraId="03130D02" w14:textId="58094E13" w:rsidR="00C30014" w:rsidRPr="007D2AD3" w:rsidRDefault="00C30014" w:rsidP="007D2AD3">
            <w:pPr>
              <w:pStyle w:val="RCTstable"/>
            </w:pPr>
            <w:r w:rsidRPr="007D2AD3">
              <w:t xml:space="preserve">(MeSH descriptor: [Vitamin E] explode all trees) OR (tocopherol) </w:t>
            </w:r>
          </w:p>
        </w:tc>
        <w:tc>
          <w:tcPr>
            <w:tcW w:w="1753" w:type="dxa"/>
          </w:tcPr>
          <w:p w14:paraId="0CE6BE4D" w14:textId="77777777" w:rsidR="00C30014" w:rsidRPr="007D2AD3" w:rsidRDefault="00C30014" w:rsidP="007D2AD3">
            <w:pPr>
              <w:pStyle w:val="RCTstable"/>
            </w:pPr>
            <w:r w:rsidRPr="007D2AD3">
              <w:t>Mar 2015 to Dec 2019</w:t>
            </w:r>
          </w:p>
        </w:tc>
        <w:tc>
          <w:tcPr>
            <w:tcW w:w="2217" w:type="dxa"/>
          </w:tcPr>
          <w:p w14:paraId="0B1F48C6" w14:textId="77777777" w:rsidR="00C30014" w:rsidRPr="007D2AD3" w:rsidRDefault="00C30014" w:rsidP="007D2AD3">
            <w:pPr>
              <w:pStyle w:val="RCTstable"/>
            </w:pPr>
            <w:r w:rsidRPr="007D2AD3">
              <w:t>Cochrane reviews and Trials</w:t>
            </w:r>
          </w:p>
        </w:tc>
        <w:tc>
          <w:tcPr>
            <w:tcW w:w="875" w:type="dxa"/>
          </w:tcPr>
          <w:p w14:paraId="4A379243" w14:textId="77777777" w:rsidR="00C30014" w:rsidRPr="007D2AD3" w:rsidRDefault="00C30014" w:rsidP="007D2AD3">
            <w:pPr>
              <w:pStyle w:val="RCTstable"/>
            </w:pPr>
            <w:r w:rsidRPr="007D2AD3">
              <w:t>222</w:t>
            </w:r>
          </w:p>
        </w:tc>
        <w:tc>
          <w:tcPr>
            <w:tcW w:w="1501" w:type="dxa"/>
          </w:tcPr>
          <w:p w14:paraId="50F2E3B7" w14:textId="77777777" w:rsidR="00C30014" w:rsidRPr="007D2AD3" w:rsidRDefault="00C30014" w:rsidP="007D2AD3">
            <w:pPr>
              <w:pStyle w:val="RCTstable"/>
            </w:pPr>
            <w:r w:rsidRPr="007D2AD3">
              <w:t>19-June-19</w:t>
            </w:r>
          </w:p>
        </w:tc>
      </w:tr>
    </w:tbl>
    <w:p w14:paraId="626C3FB7" w14:textId="78CC85EA" w:rsidR="00451DFC" w:rsidRDefault="00551904" w:rsidP="00320FB8">
      <w:pPr>
        <w:pStyle w:val="Figure"/>
        <w:spacing w:before="240"/>
        <w:jc w:val="center"/>
      </w:pPr>
      <w:r>
        <w:rPr>
          <w:noProof/>
          <w:lang w:val="en-AU" w:eastAsia="en-AU"/>
        </w:rPr>
        <w:drawing>
          <wp:inline distT="0" distB="0" distL="0" distR="0" wp14:anchorId="593A6608" wp14:editId="3C662D1C">
            <wp:extent cx="4237562" cy="4200628"/>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vitamin E.png"/>
                    <pic:cNvPicPr/>
                  </pic:nvPicPr>
                  <pic:blipFill>
                    <a:blip r:embed="rId19">
                      <a:extLst>
                        <a:ext uri="{28A0092B-C50C-407E-A947-70E740481C1C}">
                          <a14:useLocalDpi xmlns:a14="http://schemas.microsoft.com/office/drawing/2010/main" val="0"/>
                        </a:ext>
                      </a:extLst>
                    </a:blip>
                    <a:stretch>
                      <a:fillRect/>
                    </a:stretch>
                  </pic:blipFill>
                  <pic:spPr>
                    <a:xfrm>
                      <a:off x="0" y="0"/>
                      <a:ext cx="4246153" cy="4209145"/>
                    </a:xfrm>
                    <a:prstGeom prst="rect">
                      <a:avLst/>
                    </a:prstGeom>
                  </pic:spPr>
                </pic:pic>
              </a:graphicData>
            </a:graphic>
          </wp:inline>
        </w:drawing>
      </w:r>
    </w:p>
    <w:p w14:paraId="742D5761" w14:textId="1E81537A" w:rsidR="00C30014" w:rsidRDefault="00C30014" w:rsidP="00451DFC">
      <w:pPr>
        <w:pStyle w:val="Figurename"/>
      </w:pPr>
      <w:r>
        <w:t xml:space="preserve">Prisma </w:t>
      </w:r>
      <w:r w:rsidR="00451DFC">
        <w:t>diagram</w:t>
      </w:r>
      <w:r>
        <w:t>:</w:t>
      </w:r>
      <w:r w:rsidR="00451DFC">
        <w:t xml:space="preserve"> Vitamin E</w:t>
      </w:r>
    </w:p>
    <w:p w14:paraId="6E6D8D9C" w14:textId="423576A3" w:rsidR="00C30014" w:rsidRPr="00196D36" w:rsidRDefault="00C30014" w:rsidP="00C30014">
      <w:pPr>
        <w:pStyle w:val="Heading4"/>
      </w:pPr>
      <w:r>
        <w:t>Vitamin A</w:t>
      </w:r>
      <w:r w:rsidR="000D04A0">
        <w:t xml:space="preserve"> s</w:t>
      </w:r>
      <w:r w:rsidRPr="00196D36">
        <w:t>upplementation</w:t>
      </w:r>
      <w:r w:rsidR="000D04A0">
        <w:t xml:space="preserve"> (research question 3)</w:t>
      </w:r>
    </w:p>
    <w:p w14:paraId="7BDE9945" w14:textId="77777777" w:rsidR="00C30014" w:rsidRDefault="00C30014" w:rsidP="00C30014">
      <w:r>
        <w:t>Previous vitamin A supplementation in pregnancy Cochrane search date: 30 March 2015</w:t>
      </w:r>
    </w:p>
    <w:p w14:paraId="25AAF929" w14:textId="77777777" w:rsidR="00C30014" w:rsidRPr="00C30014" w:rsidRDefault="00C30014" w:rsidP="00C30014">
      <w:r w:rsidRPr="00C30014">
        <w:t>McCauley  ME, van den Broek  N, Dou  L, Othman  M. Vitamin A supplementation during pregnancy for maternal and newborn outcomes. Cochrane Database of Systematic Reviews 2015, Issue 10. Art. No.: CD008666. DOI: 10.1002/14651858.CD008666.pub3.</w:t>
      </w:r>
    </w:p>
    <w:p w14:paraId="2B254E92" w14:textId="77777777" w:rsidR="00C30014" w:rsidRDefault="00C30014" w:rsidP="00C30014">
      <w:pPr>
        <w:rPr>
          <w:rFonts w:ascii="Arial" w:hAnsi="Arial" w:cs="Arial"/>
          <w:color w:val="222222"/>
          <w:shd w:val="clear" w:color="auto" w:fill="FFFFFF"/>
        </w:rPr>
      </w:pPr>
      <w:r>
        <w:rPr>
          <w:rFonts w:ascii="Arial" w:hAnsi="Arial" w:cs="Arial"/>
          <w:color w:val="222222"/>
          <w:shd w:val="clear" w:color="auto" w:fill="FFFFFF"/>
        </w:rPr>
        <w:t>Synonyms for vitamin A:</w:t>
      </w:r>
    </w:p>
    <w:p w14:paraId="5144051D" w14:textId="77777777" w:rsidR="00C30014" w:rsidRPr="00180864" w:rsidRDefault="00C30014" w:rsidP="00C30014">
      <w:pPr>
        <w:pStyle w:val="bullet"/>
        <w:rPr>
          <w:lang w:eastAsia="en-AU"/>
        </w:rPr>
      </w:pPr>
      <w:r w:rsidRPr="00180864">
        <w:rPr>
          <w:lang w:eastAsia="en-AU"/>
        </w:rPr>
        <w:t>Aquasol A</w:t>
      </w:r>
    </w:p>
    <w:p w14:paraId="39850DB7" w14:textId="77777777" w:rsidR="00C30014" w:rsidRPr="00180864" w:rsidRDefault="00C30014" w:rsidP="00C30014">
      <w:pPr>
        <w:pStyle w:val="bullet"/>
        <w:rPr>
          <w:lang w:eastAsia="en-AU"/>
        </w:rPr>
      </w:pPr>
      <w:r w:rsidRPr="00180864">
        <w:rPr>
          <w:lang w:eastAsia="en-AU"/>
        </w:rPr>
        <w:t>Retinol</w:t>
      </w:r>
    </w:p>
    <w:p w14:paraId="406BF9B3" w14:textId="77777777" w:rsidR="00C30014" w:rsidRPr="00180864" w:rsidRDefault="00C30014" w:rsidP="00C30014">
      <w:pPr>
        <w:pStyle w:val="bullet"/>
        <w:rPr>
          <w:lang w:eastAsia="en-AU"/>
        </w:rPr>
      </w:pPr>
      <w:r w:rsidRPr="00180864">
        <w:rPr>
          <w:lang w:eastAsia="en-AU"/>
        </w:rPr>
        <w:t>3,7-dimethyl-9-(2,6,6-trimethyl-1-cyclohexen-1-yl)-2,4,6,8-nonatetraen-1-ol, (all-E)-Isomer</w:t>
      </w:r>
    </w:p>
    <w:p w14:paraId="0957282A" w14:textId="77777777" w:rsidR="00C30014" w:rsidRPr="00180864" w:rsidRDefault="00C30014" w:rsidP="00C30014">
      <w:pPr>
        <w:pStyle w:val="bullet"/>
        <w:rPr>
          <w:lang w:eastAsia="en-AU"/>
        </w:rPr>
      </w:pPr>
      <w:r w:rsidRPr="00180864">
        <w:rPr>
          <w:lang w:eastAsia="en-AU"/>
        </w:rPr>
        <w:t>All-Trans-Retinol</w:t>
      </w:r>
    </w:p>
    <w:p w14:paraId="6FAC8874" w14:textId="77777777" w:rsidR="00C30014" w:rsidRPr="00180864" w:rsidRDefault="00C30014" w:rsidP="00C30014">
      <w:pPr>
        <w:pStyle w:val="bullet"/>
        <w:rPr>
          <w:lang w:eastAsia="en-AU"/>
        </w:rPr>
      </w:pPr>
      <w:r w:rsidRPr="00180864">
        <w:rPr>
          <w:lang w:eastAsia="en-AU"/>
        </w:rPr>
        <w:t>All Trans Retinol</w:t>
      </w:r>
    </w:p>
    <w:p w14:paraId="48FBC8FE" w14:textId="77777777" w:rsidR="00C30014" w:rsidRPr="00180864" w:rsidRDefault="00C30014" w:rsidP="00C30014">
      <w:pPr>
        <w:pStyle w:val="bullet"/>
        <w:rPr>
          <w:lang w:eastAsia="en-AU"/>
        </w:rPr>
      </w:pPr>
      <w:r w:rsidRPr="00180864">
        <w:rPr>
          <w:lang w:eastAsia="en-AU"/>
        </w:rPr>
        <w:t>Vitamin A1</w:t>
      </w:r>
    </w:p>
    <w:p w14:paraId="7E5AA60A" w14:textId="77777777" w:rsidR="00C30014" w:rsidRPr="00180864" w:rsidRDefault="00C30014" w:rsidP="00C30014">
      <w:pPr>
        <w:pStyle w:val="bullet"/>
        <w:rPr>
          <w:lang w:eastAsia="en-AU"/>
        </w:rPr>
      </w:pPr>
      <w:r w:rsidRPr="00180864">
        <w:rPr>
          <w:lang w:eastAsia="en-AU"/>
        </w:rPr>
        <w:t>11-cis-Retinol</w:t>
      </w:r>
    </w:p>
    <w:p w14:paraId="76A0D1CE" w14:textId="77777777" w:rsidR="00C30014" w:rsidRDefault="00C30014" w:rsidP="00C30014">
      <w:pPr>
        <w:rPr>
          <w:b/>
        </w:rPr>
      </w:pPr>
      <w:r>
        <w:rPr>
          <w:b/>
        </w:rPr>
        <w:t>Current search dates:</w:t>
      </w:r>
    </w:p>
    <w:p w14:paraId="129DB590" w14:textId="77777777" w:rsidR="00C30014" w:rsidRPr="00196D36" w:rsidRDefault="00C30014" w:rsidP="00C30014">
      <w:r>
        <w:t>30-Mar-2015-current</w:t>
      </w:r>
    </w:p>
    <w:tbl>
      <w:tblPr>
        <w:tblStyle w:val="TableGrid"/>
        <w:tblW w:w="0" w:type="auto"/>
        <w:tblLook w:val="04A0" w:firstRow="1" w:lastRow="0" w:firstColumn="1" w:lastColumn="0" w:noHBand="0" w:noVBand="1"/>
      </w:tblPr>
      <w:tblGrid>
        <w:gridCol w:w="1072"/>
        <w:gridCol w:w="4026"/>
        <w:gridCol w:w="1160"/>
        <w:gridCol w:w="1288"/>
        <w:gridCol w:w="787"/>
        <w:gridCol w:w="947"/>
      </w:tblGrid>
      <w:tr w:rsidR="00C30014" w:rsidRPr="00A60176" w14:paraId="368F1B73" w14:textId="77777777" w:rsidTr="00A60176">
        <w:trPr>
          <w:tblHeader/>
        </w:trPr>
        <w:tc>
          <w:tcPr>
            <w:tcW w:w="1489" w:type="dxa"/>
          </w:tcPr>
          <w:p w14:paraId="474B142D" w14:textId="77777777" w:rsidR="00C30014" w:rsidRPr="00A60176" w:rsidRDefault="00C30014" w:rsidP="00A60176">
            <w:pPr>
              <w:pStyle w:val="RCTstable"/>
              <w:rPr>
                <w:b/>
              </w:rPr>
            </w:pPr>
            <w:r w:rsidRPr="00A60176">
              <w:rPr>
                <w:b/>
              </w:rPr>
              <w:t>Database</w:t>
            </w:r>
          </w:p>
        </w:tc>
        <w:tc>
          <w:tcPr>
            <w:tcW w:w="6113" w:type="dxa"/>
          </w:tcPr>
          <w:p w14:paraId="2651EB66" w14:textId="77777777" w:rsidR="00C30014" w:rsidRPr="00A60176" w:rsidRDefault="00C30014" w:rsidP="00A60176">
            <w:pPr>
              <w:pStyle w:val="RCTstable"/>
              <w:rPr>
                <w:b/>
              </w:rPr>
            </w:pPr>
            <w:r w:rsidRPr="00A60176">
              <w:rPr>
                <w:b/>
              </w:rPr>
              <w:t>Search Strategy</w:t>
            </w:r>
          </w:p>
        </w:tc>
        <w:tc>
          <w:tcPr>
            <w:tcW w:w="1753" w:type="dxa"/>
          </w:tcPr>
          <w:p w14:paraId="2FC074DC" w14:textId="77777777" w:rsidR="00C30014" w:rsidRPr="00A60176" w:rsidRDefault="00C30014" w:rsidP="00A60176">
            <w:pPr>
              <w:pStyle w:val="RCTstable"/>
              <w:rPr>
                <w:b/>
              </w:rPr>
            </w:pPr>
            <w:r w:rsidRPr="00A60176">
              <w:rPr>
                <w:b/>
              </w:rPr>
              <w:t>Dates Searched</w:t>
            </w:r>
          </w:p>
        </w:tc>
        <w:tc>
          <w:tcPr>
            <w:tcW w:w="2217" w:type="dxa"/>
          </w:tcPr>
          <w:p w14:paraId="054FD65F" w14:textId="77777777" w:rsidR="00C30014" w:rsidRPr="00A60176" w:rsidRDefault="00C30014" w:rsidP="00A60176">
            <w:pPr>
              <w:pStyle w:val="RCTstable"/>
              <w:rPr>
                <w:b/>
              </w:rPr>
            </w:pPr>
            <w:r w:rsidRPr="00A60176">
              <w:rPr>
                <w:b/>
              </w:rPr>
              <w:t>Limits set</w:t>
            </w:r>
          </w:p>
        </w:tc>
        <w:tc>
          <w:tcPr>
            <w:tcW w:w="875" w:type="dxa"/>
          </w:tcPr>
          <w:p w14:paraId="62DFA1B3" w14:textId="77777777" w:rsidR="00C30014" w:rsidRPr="00A60176" w:rsidRDefault="00C30014" w:rsidP="00A60176">
            <w:pPr>
              <w:pStyle w:val="RCTstable"/>
              <w:rPr>
                <w:b/>
              </w:rPr>
            </w:pPr>
            <w:r w:rsidRPr="00A60176">
              <w:rPr>
                <w:b/>
              </w:rPr>
              <w:t>Results</w:t>
            </w:r>
          </w:p>
        </w:tc>
        <w:tc>
          <w:tcPr>
            <w:tcW w:w="1501" w:type="dxa"/>
          </w:tcPr>
          <w:p w14:paraId="384B29CB" w14:textId="77777777" w:rsidR="00C30014" w:rsidRPr="00A60176" w:rsidRDefault="00C30014" w:rsidP="00A60176">
            <w:pPr>
              <w:pStyle w:val="RCTstable"/>
              <w:rPr>
                <w:b/>
              </w:rPr>
            </w:pPr>
            <w:r w:rsidRPr="00A60176">
              <w:rPr>
                <w:b/>
              </w:rPr>
              <w:t>Date of search</w:t>
            </w:r>
          </w:p>
        </w:tc>
      </w:tr>
      <w:tr w:rsidR="00C30014" w:rsidRPr="00A60176" w14:paraId="32D1D7E3" w14:textId="77777777" w:rsidTr="00C30014">
        <w:tc>
          <w:tcPr>
            <w:tcW w:w="1489" w:type="dxa"/>
          </w:tcPr>
          <w:p w14:paraId="2B1CE84A" w14:textId="77777777" w:rsidR="00C30014" w:rsidRPr="00A60176" w:rsidRDefault="00C30014" w:rsidP="00A60176">
            <w:pPr>
              <w:pStyle w:val="RCTstable"/>
            </w:pPr>
            <w:r w:rsidRPr="00A60176">
              <w:t>Pubmed</w:t>
            </w:r>
          </w:p>
        </w:tc>
        <w:tc>
          <w:tcPr>
            <w:tcW w:w="6113" w:type="dxa"/>
          </w:tcPr>
          <w:p w14:paraId="0F082CBD" w14:textId="77777777" w:rsidR="00C30014" w:rsidRPr="00A60176" w:rsidRDefault="00C30014" w:rsidP="00A60176">
            <w:pPr>
              <w:pStyle w:val="RCTstable"/>
            </w:pPr>
            <w:r w:rsidRPr="00A60176">
              <w:t>(((("pregnancy"[Mesh]) OR ("pregnan*"[All Fields]) OR ("prenatal*"[All Fields]))))</w:t>
            </w:r>
          </w:p>
          <w:p w14:paraId="47A8F792" w14:textId="77777777" w:rsidR="00C30014" w:rsidRPr="00A60176" w:rsidRDefault="00C30014" w:rsidP="00A60176">
            <w:pPr>
              <w:pStyle w:val="RCTstable"/>
            </w:pPr>
            <w:r w:rsidRPr="00A60176">
              <w:t xml:space="preserve"> AND (("Vitamin A"[Mesh] OR "vitamin A*"[All Fields] OR "retinol"[All Fields] OR "All*Trans*Retinol"[All Fields] OR "Retinol"[All Fields] OR "11-cis-Retinol"[All Fields] OR "3,7-dimethyl-9-(2,6,6-trimethyl-1-cyclohexen-1-yl)-2,4,6,8-nonatetraen-1-ol, (all-E)-Isomer"[All Fields])))</w:t>
            </w:r>
          </w:p>
        </w:tc>
        <w:tc>
          <w:tcPr>
            <w:tcW w:w="1753" w:type="dxa"/>
          </w:tcPr>
          <w:p w14:paraId="382E7C9F" w14:textId="6BB3C6CC" w:rsidR="00C30014" w:rsidRPr="00A60176" w:rsidRDefault="00C30014" w:rsidP="0067608C">
            <w:pPr>
              <w:pStyle w:val="RCTstable"/>
            </w:pPr>
            <w:r w:rsidRPr="00A60176">
              <w:t xml:space="preserve">30-Mar-2015 to </w:t>
            </w:r>
            <w:r w:rsidR="0067608C">
              <w:t>Current</w:t>
            </w:r>
          </w:p>
        </w:tc>
        <w:tc>
          <w:tcPr>
            <w:tcW w:w="2217" w:type="dxa"/>
          </w:tcPr>
          <w:p w14:paraId="6A6FBEC5" w14:textId="77777777" w:rsidR="00C30014" w:rsidRPr="00A60176" w:rsidRDefault="00C30014" w:rsidP="00A60176">
            <w:pPr>
              <w:pStyle w:val="RCTstable"/>
            </w:pPr>
            <w:r w:rsidRPr="00A60176">
              <w:t>Human</w:t>
            </w:r>
          </w:p>
          <w:p w14:paraId="5BF671B1" w14:textId="77777777" w:rsidR="00C30014" w:rsidRPr="00A60176" w:rsidRDefault="00C30014" w:rsidP="00A60176">
            <w:pPr>
              <w:pStyle w:val="RCTstable"/>
            </w:pPr>
            <w:r w:rsidRPr="00A60176">
              <w:t>English Language</w:t>
            </w:r>
          </w:p>
        </w:tc>
        <w:tc>
          <w:tcPr>
            <w:tcW w:w="875" w:type="dxa"/>
          </w:tcPr>
          <w:p w14:paraId="1874833F" w14:textId="77777777" w:rsidR="00C30014" w:rsidRPr="00A60176" w:rsidRDefault="00C30014" w:rsidP="00A60176">
            <w:pPr>
              <w:pStyle w:val="RCTstable"/>
            </w:pPr>
            <w:r w:rsidRPr="00A60176">
              <w:t>199</w:t>
            </w:r>
          </w:p>
        </w:tc>
        <w:tc>
          <w:tcPr>
            <w:tcW w:w="1501" w:type="dxa"/>
          </w:tcPr>
          <w:p w14:paraId="48DBC999" w14:textId="77777777" w:rsidR="00C30014" w:rsidRPr="00A60176" w:rsidRDefault="00C30014" w:rsidP="00A60176">
            <w:pPr>
              <w:pStyle w:val="RCTstable"/>
            </w:pPr>
            <w:r w:rsidRPr="00A60176">
              <w:t>20-June-19</w:t>
            </w:r>
          </w:p>
        </w:tc>
      </w:tr>
      <w:tr w:rsidR="00C30014" w:rsidRPr="00A60176" w14:paraId="1D88CB7E" w14:textId="77777777" w:rsidTr="00C30014">
        <w:tc>
          <w:tcPr>
            <w:tcW w:w="1489" w:type="dxa"/>
          </w:tcPr>
          <w:p w14:paraId="3753E91F" w14:textId="77777777" w:rsidR="00C30014" w:rsidRPr="00A60176" w:rsidRDefault="00C30014" w:rsidP="00A60176">
            <w:pPr>
              <w:pStyle w:val="RCTstable"/>
            </w:pPr>
            <w:r w:rsidRPr="00A60176">
              <w:t>Ovid medline</w:t>
            </w:r>
          </w:p>
        </w:tc>
        <w:tc>
          <w:tcPr>
            <w:tcW w:w="6113" w:type="dxa"/>
          </w:tcPr>
          <w:p w14:paraId="292312F2" w14:textId="77777777" w:rsidR="00C30014" w:rsidRPr="00A60176" w:rsidRDefault="00C30014" w:rsidP="00A60176">
            <w:pPr>
              <w:pStyle w:val="RCTstable"/>
            </w:pPr>
            <w:r w:rsidRPr="00A60176">
              <w:t xml:space="preserve">(Pregnancy/syn or Pregnan*.mp.) and (Vitamin A or retinol or All*Trans*Retinol or Retinol or 11-cis-Retinol).mp. </w:t>
            </w:r>
          </w:p>
        </w:tc>
        <w:tc>
          <w:tcPr>
            <w:tcW w:w="1753" w:type="dxa"/>
          </w:tcPr>
          <w:p w14:paraId="419A88BC" w14:textId="77777777" w:rsidR="00C30014" w:rsidRPr="00A60176" w:rsidRDefault="00C30014" w:rsidP="00A60176">
            <w:pPr>
              <w:pStyle w:val="RCTstable"/>
            </w:pPr>
            <w:r w:rsidRPr="00A60176">
              <w:t>2015-Current</w:t>
            </w:r>
          </w:p>
        </w:tc>
        <w:tc>
          <w:tcPr>
            <w:tcW w:w="2217" w:type="dxa"/>
          </w:tcPr>
          <w:p w14:paraId="607C5E53" w14:textId="77777777" w:rsidR="00C30014" w:rsidRPr="00A60176" w:rsidRDefault="00C30014" w:rsidP="00A60176">
            <w:pPr>
              <w:pStyle w:val="RCTstable"/>
            </w:pPr>
            <w:r w:rsidRPr="00A60176">
              <w:t>English Language</w:t>
            </w:r>
          </w:p>
          <w:p w14:paraId="1E3B81AD" w14:textId="77777777" w:rsidR="00C30014" w:rsidRPr="00A60176" w:rsidRDefault="00C30014" w:rsidP="00A60176">
            <w:pPr>
              <w:pStyle w:val="RCTstable"/>
            </w:pPr>
            <w:r w:rsidRPr="00A60176">
              <w:t>Human</w:t>
            </w:r>
          </w:p>
        </w:tc>
        <w:tc>
          <w:tcPr>
            <w:tcW w:w="875" w:type="dxa"/>
          </w:tcPr>
          <w:p w14:paraId="6BEA966C" w14:textId="77777777" w:rsidR="00C30014" w:rsidRPr="00A60176" w:rsidRDefault="00C30014" w:rsidP="00A60176">
            <w:pPr>
              <w:pStyle w:val="RCTstable"/>
            </w:pPr>
            <w:r w:rsidRPr="00A60176">
              <w:t>238</w:t>
            </w:r>
          </w:p>
        </w:tc>
        <w:tc>
          <w:tcPr>
            <w:tcW w:w="1501" w:type="dxa"/>
          </w:tcPr>
          <w:p w14:paraId="21999F81" w14:textId="77777777" w:rsidR="00C30014" w:rsidRPr="00A60176" w:rsidRDefault="00C30014" w:rsidP="00A60176">
            <w:pPr>
              <w:pStyle w:val="RCTstable"/>
            </w:pPr>
            <w:r w:rsidRPr="00A60176">
              <w:t>20-June-19</w:t>
            </w:r>
          </w:p>
        </w:tc>
      </w:tr>
      <w:tr w:rsidR="00C30014" w:rsidRPr="00A60176" w14:paraId="5AE929F0" w14:textId="77777777" w:rsidTr="00C30014">
        <w:tc>
          <w:tcPr>
            <w:tcW w:w="1489" w:type="dxa"/>
          </w:tcPr>
          <w:p w14:paraId="23F35A05" w14:textId="77777777" w:rsidR="00C30014" w:rsidRPr="00A60176" w:rsidRDefault="00C30014" w:rsidP="00A60176">
            <w:pPr>
              <w:pStyle w:val="RCTstable"/>
            </w:pPr>
            <w:r w:rsidRPr="00A60176">
              <w:t>Embase</w:t>
            </w:r>
          </w:p>
        </w:tc>
        <w:tc>
          <w:tcPr>
            <w:tcW w:w="6113" w:type="dxa"/>
          </w:tcPr>
          <w:p w14:paraId="49D142F7" w14:textId="77777777" w:rsidR="00C30014" w:rsidRPr="00A60176" w:rsidRDefault="00C30014" w:rsidP="00A60176">
            <w:pPr>
              <w:pStyle w:val="RCTstable"/>
            </w:pPr>
            <w:r w:rsidRPr="00A60176">
              <w:t>('pregnancy'/exp OR pregnan*) AND ('vitamin A' OR 'retinol'/exp OR 'retinol' OR 'all*trans*retinol or retinol' OR '11-cis-retinol')</w:t>
            </w:r>
          </w:p>
        </w:tc>
        <w:tc>
          <w:tcPr>
            <w:tcW w:w="1753" w:type="dxa"/>
          </w:tcPr>
          <w:p w14:paraId="7C02CCB4" w14:textId="77777777" w:rsidR="00C30014" w:rsidRPr="00A60176" w:rsidRDefault="00C30014" w:rsidP="00A60176">
            <w:pPr>
              <w:pStyle w:val="RCTstable"/>
            </w:pPr>
            <w:r w:rsidRPr="00A60176">
              <w:t>2015-2019</w:t>
            </w:r>
          </w:p>
        </w:tc>
        <w:tc>
          <w:tcPr>
            <w:tcW w:w="2217" w:type="dxa"/>
          </w:tcPr>
          <w:p w14:paraId="12740077" w14:textId="77777777" w:rsidR="00C30014" w:rsidRPr="00A60176" w:rsidRDefault="00C30014" w:rsidP="00A60176">
            <w:pPr>
              <w:pStyle w:val="RCTstable"/>
            </w:pPr>
            <w:r w:rsidRPr="00A60176">
              <w:t>English Language</w:t>
            </w:r>
          </w:p>
          <w:p w14:paraId="07429E70" w14:textId="77777777" w:rsidR="00C30014" w:rsidRPr="00A60176" w:rsidRDefault="00C30014" w:rsidP="00A60176">
            <w:pPr>
              <w:pStyle w:val="RCTstable"/>
            </w:pPr>
            <w:r w:rsidRPr="00A60176">
              <w:t>Human</w:t>
            </w:r>
          </w:p>
        </w:tc>
        <w:tc>
          <w:tcPr>
            <w:tcW w:w="875" w:type="dxa"/>
          </w:tcPr>
          <w:p w14:paraId="21C4F3EC" w14:textId="77777777" w:rsidR="00C30014" w:rsidRPr="00A60176" w:rsidRDefault="00C30014" w:rsidP="00A60176">
            <w:pPr>
              <w:pStyle w:val="RCTstable"/>
            </w:pPr>
            <w:r w:rsidRPr="00A60176">
              <w:t>626</w:t>
            </w:r>
          </w:p>
        </w:tc>
        <w:tc>
          <w:tcPr>
            <w:tcW w:w="1501" w:type="dxa"/>
          </w:tcPr>
          <w:p w14:paraId="1BCE7848" w14:textId="77777777" w:rsidR="00C30014" w:rsidRPr="00A60176" w:rsidRDefault="00C30014" w:rsidP="00A60176">
            <w:pPr>
              <w:pStyle w:val="RCTstable"/>
            </w:pPr>
            <w:r w:rsidRPr="00A60176">
              <w:t>20-June-19</w:t>
            </w:r>
          </w:p>
        </w:tc>
      </w:tr>
      <w:tr w:rsidR="00C30014" w:rsidRPr="00A60176" w14:paraId="328B5285" w14:textId="77777777" w:rsidTr="00A60176">
        <w:trPr>
          <w:cantSplit/>
        </w:trPr>
        <w:tc>
          <w:tcPr>
            <w:tcW w:w="1489" w:type="dxa"/>
          </w:tcPr>
          <w:p w14:paraId="3DFAB67A" w14:textId="77777777" w:rsidR="00C30014" w:rsidRPr="00A60176" w:rsidRDefault="00C30014" w:rsidP="00A60176">
            <w:pPr>
              <w:pStyle w:val="RCTstable"/>
            </w:pPr>
            <w:r w:rsidRPr="00A60176">
              <w:t>CINAHL</w:t>
            </w:r>
          </w:p>
        </w:tc>
        <w:tc>
          <w:tcPr>
            <w:tcW w:w="6113" w:type="dxa"/>
          </w:tcPr>
          <w:p w14:paraId="56373B70" w14:textId="77777777" w:rsidR="00C30014" w:rsidRPr="00A60176" w:rsidRDefault="00C30014" w:rsidP="00A60176">
            <w:pPr>
              <w:pStyle w:val="RCTstable"/>
            </w:pPr>
            <w:r w:rsidRPr="00A60176">
              <w:t xml:space="preserve">( (MH "Pregnancy+") OR (MH "Pregnancy Trimesters+") OR (MM "Prenatal Nutritional Physiology") OR (MM "Prenatal Exposure Delayed Effects") OR ("Pregnan*") ) </w:t>
            </w:r>
          </w:p>
          <w:p w14:paraId="1FF01EB7" w14:textId="77777777" w:rsidR="00C30014" w:rsidRPr="00A60176" w:rsidRDefault="00C30014" w:rsidP="00A60176">
            <w:pPr>
              <w:pStyle w:val="RCTstable"/>
            </w:pPr>
            <w:r w:rsidRPr="00A60176">
              <w:t>AND ((MH "Retinoids+") OR (MM "Vitamin A") OR (AB "vitamin” NEXT A") OR (AB "retinol") OR (AB "all*trans*retinol") OR (AB "11-cis-Retinol") OR (AB "3,7-dimethyl-9-(2,6,6-trimethyl-1-cyclohexen-1-yl)-2,4,6,8-nonatetraen-1-ol, (all-E)-Isomer"))</w:t>
            </w:r>
          </w:p>
        </w:tc>
        <w:tc>
          <w:tcPr>
            <w:tcW w:w="1753" w:type="dxa"/>
          </w:tcPr>
          <w:p w14:paraId="59D722F4" w14:textId="77777777" w:rsidR="00C30014" w:rsidRPr="00A60176" w:rsidRDefault="00C30014" w:rsidP="00A60176">
            <w:pPr>
              <w:pStyle w:val="RCTstable"/>
            </w:pPr>
            <w:r w:rsidRPr="00A60176">
              <w:t>2015-2019</w:t>
            </w:r>
          </w:p>
        </w:tc>
        <w:tc>
          <w:tcPr>
            <w:tcW w:w="2217" w:type="dxa"/>
          </w:tcPr>
          <w:p w14:paraId="2D64C7A1" w14:textId="77777777" w:rsidR="00C30014" w:rsidRPr="00A60176" w:rsidRDefault="00C30014" w:rsidP="00A60176">
            <w:pPr>
              <w:pStyle w:val="RCTstable"/>
            </w:pPr>
            <w:r w:rsidRPr="00A60176">
              <w:t>English</w:t>
            </w:r>
          </w:p>
        </w:tc>
        <w:tc>
          <w:tcPr>
            <w:tcW w:w="875" w:type="dxa"/>
          </w:tcPr>
          <w:p w14:paraId="0E4B2EED" w14:textId="77777777" w:rsidR="00C30014" w:rsidRPr="00A60176" w:rsidRDefault="00C30014" w:rsidP="00A60176">
            <w:pPr>
              <w:pStyle w:val="RCTstable"/>
            </w:pPr>
            <w:r w:rsidRPr="00A60176">
              <w:t>150</w:t>
            </w:r>
          </w:p>
        </w:tc>
        <w:tc>
          <w:tcPr>
            <w:tcW w:w="1501" w:type="dxa"/>
          </w:tcPr>
          <w:p w14:paraId="7553FFDA" w14:textId="77777777" w:rsidR="00C30014" w:rsidRPr="00A60176" w:rsidRDefault="00C30014" w:rsidP="00A60176">
            <w:pPr>
              <w:pStyle w:val="RCTstable"/>
            </w:pPr>
            <w:r w:rsidRPr="00A60176">
              <w:t>20-June-19</w:t>
            </w:r>
          </w:p>
        </w:tc>
      </w:tr>
      <w:tr w:rsidR="00C30014" w:rsidRPr="00A60176" w14:paraId="5BD1366D" w14:textId="77777777" w:rsidTr="00C30014">
        <w:tc>
          <w:tcPr>
            <w:tcW w:w="1489" w:type="dxa"/>
          </w:tcPr>
          <w:p w14:paraId="25E989C4" w14:textId="77777777" w:rsidR="00C30014" w:rsidRPr="00A60176" w:rsidRDefault="00C30014" w:rsidP="00A60176">
            <w:pPr>
              <w:pStyle w:val="RCTstable"/>
            </w:pPr>
            <w:r w:rsidRPr="00A60176">
              <w:t>SCOPUS</w:t>
            </w:r>
          </w:p>
        </w:tc>
        <w:tc>
          <w:tcPr>
            <w:tcW w:w="6113" w:type="dxa"/>
          </w:tcPr>
          <w:p w14:paraId="0B56E8B1" w14:textId="77777777" w:rsidR="00C30014" w:rsidRPr="00A60176" w:rsidRDefault="00C30014" w:rsidP="00A60176">
            <w:pPr>
              <w:pStyle w:val="RCTstable"/>
            </w:pPr>
            <w:r w:rsidRPr="00A60176">
              <w:t>TITLE-ABS-KEY </w:t>
            </w:r>
            <w:r w:rsidRPr="00A60176">
              <w:rPr>
                <w:rFonts w:eastAsiaTheme="majorEastAsia"/>
              </w:rPr>
              <w:t>(</w:t>
            </w:r>
            <w:r w:rsidRPr="00A60176">
              <w:t> </w:t>
            </w:r>
            <w:r w:rsidRPr="00A60176">
              <w:rPr>
                <w:rFonts w:eastAsiaTheme="majorEastAsia"/>
              </w:rPr>
              <w:t>(</w:t>
            </w:r>
            <w:r w:rsidRPr="00A60176">
              <w:t> </w:t>
            </w:r>
            <w:r w:rsidRPr="00A60176">
              <w:rPr>
                <w:rFonts w:eastAsiaTheme="majorEastAsia"/>
              </w:rPr>
              <w:t>(</w:t>
            </w:r>
            <w:r w:rsidRPr="00A60176">
              <w:t> "pregnan*" </w:t>
            </w:r>
            <w:r w:rsidRPr="00A60176">
              <w:rPr>
                <w:rFonts w:eastAsiaTheme="majorEastAsia"/>
              </w:rPr>
              <w:t>)</w:t>
            </w:r>
            <w:r w:rsidRPr="00A60176">
              <w:t>  </w:t>
            </w:r>
            <w:r w:rsidRPr="00A60176">
              <w:rPr>
                <w:rFonts w:eastAsiaTheme="majorEastAsia"/>
              </w:rPr>
              <w:t>OR</w:t>
            </w:r>
            <w:r w:rsidRPr="00A60176">
              <w:t>  </w:t>
            </w:r>
            <w:r w:rsidRPr="00A60176">
              <w:rPr>
                <w:rFonts w:eastAsiaTheme="majorEastAsia"/>
              </w:rPr>
              <w:t>(</w:t>
            </w:r>
            <w:r w:rsidRPr="00A60176">
              <w:t> prenatal* </w:t>
            </w:r>
            <w:r w:rsidRPr="00A60176">
              <w:rPr>
                <w:rFonts w:eastAsiaTheme="majorEastAsia"/>
              </w:rPr>
              <w:t>)</w:t>
            </w:r>
            <w:r w:rsidRPr="00A60176">
              <w:t> </w:t>
            </w:r>
            <w:r w:rsidRPr="00A60176">
              <w:rPr>
                <w:rFonts w:eastAsiaTheme="majorEastAsia"/>
              </w:rPr>
              <w:t>)</w:t>
            </w:r>
            <w:r w:rsidRPr="00A60176">
              <w:t> </w:t>
            </w:r>
          </w:p>
          <w:p w14:paraId="20298287" w14:textId="77777777" w:rsidR="00C30014" w:rsidRPr="00A60176" w:rsidRDefault="00C30014" w:rsidP="00A60176">
            <w:pPr>
              <w:pStyle w:val="RCTstable"/>
              <w:rPr>
                <w:rFonts w:eastAsiaTheme="majorEastAsia"/>
              </w:rPr>
            </w:pPr>
            <w:r w:rsidRPr="00A60176">
              <w:t> </w:t>
            </w:r>
            <w:r w:rsidRPr="00A60176">
              <w:rPr>
                <w:rFonts w:eastAsiaTheme="majorEastAsia"/>
              </w:rPr>
              <w:t>AND</w:t>
            </w:r>
            <w:r w:rsidRPr="00A60176">
              <w:t> </w:t>
            </w:r>
          </w:p>
          <w:p w14:paraId="73813FAB" w14:textId="77777777" w:rsidR="00C30014" w:rsidRPr="00A60176" w:rsidRDefault="00C30014" w:rsidP="00A60176">
            <w:pPr>
              <w:pStyle w:val="RCTstable"/>
            </w:pPr>
            <w:r w:rsidRPr="00A60176">
              <w:t>(("Retinoids") OR ("Vitamin A") OR ("vitamin" Next/2 "A") OR ("retinol") OR ("all*trans*retinol"))</w:t>
            </w:r>
          </w:p>
        </w:tc>
        <w:tc>
          <w:tcPr>
            <w:tcW w:w="1753" w:type="dxa"/>
          </w:tcPr>
          <w:p w14:paraId="40748007" w14:textId="77777777" w:rsidR="00C30014" w:rsidRPr="00A60176" w:rsidRDefault="00C30014" w:rsidP="00A60176">
            <w:pPr>
              <w:pStyle w:val="RCTstable"/>
            </w:pPr>
            <w:r w:rsidRPr="00A60176">
              <w:t>2015 - 2019</w:t>
            </w:r>
          </w:p>
        </w:tc>
        <w:tc>
          <w:tcPr>
            <w:tcW w:w="2217" w:type="dxa"/>
          </w:tcPr>
          <w:p w14:paraId="50605E97" w14:textId="77777777" w:rsidR="00C30014" w:rsidRPr="00A60176" w:rsidRDefault="00C30014" w:rsidP="00A60176">
            <w:pPr>
              <w:pStyle w:val="RCTstable"/>
            </w:pPr>
            <w:r w:rsidRPr="00A60176">
              <w:t>English</w:t>
            </w:r>
          </w:p>
        </w:tc>
        <w:tc>
          <w:tcPr>
            <w:tcW w:w="875" w:type="dxa"/>
          </w:tcPr>
          <w:p w14:paraId="1C199CBA" w14:textId="77777777" w:rsidR="00C30014" w:rsidRPr="00A60176" w:rsidRDefault="00C30014" w:rsidP="00A60176">
            <w:pPr>
              <w:pStyle w:val="RCTstable"/>
            </w:pPr>
            <w:r w:rsidRPr="00A60176">
              <w:t>943</w:t>
            </w:r>
          </w:p>
        </w:tc>
        <w:tc>
          <w:tcPr>
            <w:tcW w:w="1501" w:type="dxa"/>
          </w:tcPr>
          <w:p w14:paraId="1D9E4531" w14:textId="77777777" w:rsidR="00C30014" w:rsidRPr="00A60176" w:rsidRDefault="00C30014" w:rsidP="00A60176">
            <w:pPr>
              <w:pStyle w:val="RCTstable"/>
            </w:pPr>
            <w:r w:rsidRPr="00A60176">
              <w:t>20-June-19</w:t>
            </w:r>
          </w:p>
        </w:tc>
      </w:tr>
      <w:tr w:rsidR="00C30014" w:rsidRPr="00A60176" w14:paraId="49F60D43" w14:textId="77777777" w:rsidTr="00C30014">
        <w:tc>
          <w:tcPr>
            <w:tcW w:w="1489" w:type="dxa"/>
          </w:tcPr>
          <w:p w14:paraId="0421D456" w14:textId="77777777" w:rsidR="00C30014" w:rsidRPr="00A60176" w:rsidRDefault="00C30014" w:rsidP="00A60176">
            <w:pPr>
              <w:pStyle w:val="RCTstable"/>
            </w:pPr>
            <w:r w:rsidRPr="00A60176">
              <w:t>Health Infonet</w:t>
            </w:r>
          </w:p>
        </w:tc>
        <w:tc>
          <w:tcPr>
            <w:tcW w:w="6113" w:type="dxa"/>
          </w:tcPr>
          <w:p w14:paraId="20DB8777" w14:textId="77777777" w:rsidR="00C30014" w:rsidRPr="00A60176" w:rsidRDefault="00C30014" w:rsidP="00A60176">
            <w:pPr>
              <w:pStyle w:val="RCTstable"/>
            </w:pPr>
            <w:r w:rsidRPr="00A60176">
              <w:t>Vitamin – Keyword</w:t>
            </w:r>
          </w:p>
          <w:p w14:paraId="20E897C1" w14:textId="77777777" w:rsidR="00C30014" w:rsidRPr="00A60176" w:rsidRDefault="00C30014" w:rsidP="00A60176">
            <w:pPr>
              <w:pStyle w:val="RCTstable"/>
            </w:pPr>
            <w:r w:rsidRPr="00A60176">
              <w:t>Pregnancy - keyword</w:t>
            </w:r>
          </w:p>
        </w:tc>
        <w:tc>
          <w:tcPr>
            <w:tcW w:w="1753" w:type="dxa"/>
          </w:tcPr>
          <w:p w14:paraId="61627D15" w14:textId="36DD4EFC" w:rsidR="00C30014" w:rsidRPr="00A60176" w:rsidRDefault="00C30014" w:rsidP="00A60176">
            <w:pPr>
              <w:pStyle w:val="RCTstable"/>
            </w:pPr>
            <w:r w:rsidRPr="00A60176">
              <w:t>2015-current = 0</w:t>
            </w:r>
          </w:p>
        </w:tc>
        <w:tc>
          <w:tcPr>
            <w:tcW w:w="2217" w:type="dxa"/>
          </w:tcPr>
          <w:p w14:paraId="1A657116" w14:textId="77777777" w:rsidR="00C30014" w:rsidRPr="00A60176" w:rsidRDefault="00C30014" w:rsidP="00A60176">
            <w:pPr>
              <w:pStyle w:val="RCTstable"/>
            </w:pPr>
            <w:r w:rsidRPr="00A60176">
              <w:t>None</w:t>
            </w:r>
          </w:p>
        </w:tc>
        <w:tc>
          <w:tcPr>
            <w:tcW w:w="875" w:type="dxa"/>
          </w:tcPr>
          <w:p w14:paraId="40B02665" w14:textId="77777777" w:rsidR="00C30014" w:rsidRPr="00A60176" w:rsidRDefault="00C30014" w:rsidP="00A60176">
            <w:pPr>
              <w:pStyle w:val="RCTstable"/>
            </w:pPr>
            <w:r w:rsidRPr="00A60176">
              <w:t>0</w:t>
            </w:r>
          </w:p>
        </w:tc>
        <w:tc>
          <w:tcPr>
            <w:tcW w:w="1501" w:type="dxa"/>
          </w:tcPr>
          <w:p w14:paraId="40BDBC85" w14:textId="77777777" w:rsidR="00C30014" w:rsidRPr="00A60176" w:rsidRDefault="00C30014" w:rsidP="00A60176">
            <w:pPr>
              <w:pStyle w:val="RCTstable"/>
            </w:pPr>
            <w:r w:rsidRPr="00A60176">
              <w:t>20-June-19</w:t>
            </w:r>
          </w:p>
        </w:tc>
      </w:tr>
      <w:tr w:rsidR="00C30014" w:rsidRPr="00A60176" w14:paraId="103B73BE" w14:textId="77777777" w:rsidTr="00C30014">
        <w:tc>
          <w:tcPr>
            <w:tcW w:w="1489" w:type="dxa"/>
          </w:tcPr>
          <w:p w14:paraId="7F67A019" w14:textId="77777777" w:rsidR="00C30014" w:rsidRPr="00A60176" w:rsidRDefault="00C30014" w:rsidP="00A60176">
            <w:pPr>
              <w:pStyle w:val="RCTstable"/>
            </w:pPr>
            <w:r w:rsidRPr="00A60176">
              <w:t>Cochrane</w:t>
            </w:r>
          </w:p>
        </w:tc>
        <w:tc>
          <w:tcPr>
            <w:tcW w:w="6113" w:type="dxa"/>
          </w:tcPr>
          <w:p w14:paraId="4575DA57" w14:textId="77777777" w:rsidR="00C30014" w:rsidRPr="00A60176" w:rsidRDefault="00C30014" w:rsidP="00A60176">
            <w:pPr>
              <w:pStyle w:val="RCTstable"/>
            </w:pPr>
            <w:r w:rsidRPr="00A60176">
              <w:t xml:space="preserve">((MeSH descriptor: [Pregnancy] explode all trees) </w:t>
            </w:r>
          </w:p>
          <w:p w14:paraId="55460DCD" w14:textId="77777777" w:rsidR="00C30014" w:rsidRPr="00A60176" w:rsidRDefault="00C30014" w:rsidP="00A60176">
            <w:pPr>
              <w:pStyle w:val="RCTstable"/>
            </w:pPr>
            <w:r w:rsidRPr="00A60176">
              <w:t xml:space="preserve">OR (MeSH descriptor: [Pregnant Women] explode all trees) </w:t>
            </w:r>
          </w:p>
          <w:p w14:paraId="7B8C5546" w14:textId="77777777" w:rsidR="00C30014" w:rsidRPr="00A60176" w:rsidRDefault="00C30014" w:rsidP="00A60176">
            <w:pPr>
              <w:pStyle w:val="RCTstable"/>
            </w:pPr>
            <w:r w:rsidRPr="00A60176">
              <w:t xml:space="preserve">OR ‘pregnan*’) </w:t>
            </w:r>
          </w:p>
          <w:p w14:paraId="51B05C89" w14:textId="77777777" w:rsidR="00C30014" w:rsidRPr="00A60176" w:rsidRDefault="00C30014" w:rsidP="00A60176">
            <w:pPr>
              <w:pStyle w:val="RCTstable"/>
            </w:pPr>
            <w:r w:rsidRPr="00A60176">
              <w:t xml:space="preserve">AND </w:t>
            </w:r>
          </w:p>
          <w:p w14:paraId="6459BF00" w14:textId="780510E8" w:rsidR="00C30014" w:rsidRPr="00A60176" w:rsidRDefault="00C30014" w:rsidP="00A60176">
            <w:pPr>
              <w:pStyle w:val="RCTstable"/>
            </w:pPr>
            <w:r w:rsidRPr="00A60176">
              <w:t>(MeSH descriptor: [Vitamin A] explode all trees) OR ((Retinoids) OR (vitamin NEXT A) OR (retinol) OR (all*trans*retinol))</w:t>
            </w:r>
          </w:p>
        </w:tc>
        <w:tc>
          <w:tcPr>
            <w:tcW w:w="1753" w:type="dxa"/>
          </w:tcPr>
          <w:p w14:paraId="62014920" w14:textId="77777777" w:rsidR="00C30014" w:rsidRPr="00A60176" w:rsidRDefault="00C30014" w:rsidP="00A60176">
            <w:pPr>
              <w:pStyle w:val="RCTstable"/>
            </w:pPr>
            <w:r w:rsidRPr="00A60176">
              <w:t>Mar 2015 to Dec 2019</w:t>
            </w:r>
          </w:p>
        </w:tc>
        <w:tc>
          <w:tcPr>
            <w:tcW w:w="2217" w:type="dxa"/>
          </w:tcPr>
          <w:p w14:paraId="665F4091" w14:textId="77777777" w:rsidR="00C30014" w:rsidRPr="00A60176" w:rsidRDefault="00C30014" w:rsidP="00A60176">
            <w:pPr>
              <w:pStyle w:val="RCTstable"/>
            </w:pPr>
            <w:r w:rsidRPr="00A60176">
              <w:t>Cochrane reviews, protocols and Trials</w:t>
            </w:r>
          </w:p>
        </w:tc>
        <w:tc>
          <w:tcPr>
            <w:tcW w:w="875" w:type="dxa"/>
          </w:tcPr>
          <w:p w14:paraId="6F3CE2C0" w14:textId="77777777" w:rsidR="00C30014" w:rsidRPr="00A60176" w:rsidRDefault="00C30014" w:rsidP="00A60176">
            <w:pPr>
              <w:pStyle w:val="RCTstable"/>
            </w:pPr>
            <w:r w:rsidRPr="00A60176">
              <w:t>262</w:t>
            </w:r>
          </w:p>
        </w:tc>
        <w:tc>
          <w:tcPr>
            <w:tcW w:w="1501" w:type="dxa"/>
          </w:tcPr>
          <w:p w14:paraId="0DD3C50E" w14:textId="77777777" w:rsidR="00C30014" w:rsidRPr="00A60176" w:rsidRDefault="00C30014" w:rsidP="00A60176">
            <w:pPr>
              <w:pStyle w:val="RCTstable"/>
            </w:pPr>
            <w:r w:rsidRPr="00A60176">
              <w:t>20-June-19</w:t>
            </w:r>
          </w:p>
        </w:tc>
      </w:tr>
    </w:tbl>
    <w:p w14:paraId="6E4187FF" w14:textId="49F4663C" w:rsidR="00551904" w:rsidRDefault="001918B0" w:rsidP="00320FB8">
      <w:pPr>
        <w:pStyle w:val="Figure"/>
        <w:spacing w:before="240"/>
        <w:jc w:val="center"/>
      </w:pPr>
      <w:r>
        <w:rPr>
          <w:noProof/>
          <w:lang w:val="en-AU" w:eastAsia="en-AU"/>
        </w:rPr>
        <w:drawing>
          <wp:inline distT="0" distB="0" distL="0" distR="0" wp14:anchorId="4002EC28" wp14:editId="16F4CD7D">
            <wp:extent cx="3512267" cy="459841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Vitamin A.png"/>
                    <pic:cNvPicPr/>
                  </pic:nvPicPr>
                  <pic:blipFill>
                    <a:blip r:embed="rId20">
                      <a:extLst>
                        <a:ext uri="{28A0092B-C50C-407E-A947-70E740481C1C}">
                          <a14:useLocalDpi xmlns:a14="http://schemas.microsoft.com/office/drawing/2010/main" val="0"/>
                        </a:ext>
                      </a:extLst>
                    </a:blip>
                    <a:stretch>
                      <a:fillRect/>
                    </a:stretch>
                  </pic:blipFill>
                  <pic:spPr>
                    <a:xfrm>
                      <a:off x="0" y="0"/>
                      <a:ext cx="3523454" cy="4613065"/>
                    </a:xfrm>
                    <a:prstGeom prst="rect">
                      <a:avLst/>
                    </a:prstGeom>
                  </pic:spPr>
                </pic:pic>
              </a:graphicData>
            </a:graphic>
          </wp:inline>
        </w:drawing>
      </w:r>
    </w:p>
    <w:p w14:paraId="365B4B6F" w14:textId="0419D65E" w:rsidR="00C30014" w:rsidRDefault="00551904" w:rsidP="00551904">
      <w:pPr>
        <w:pStyle w:val="Figurename"/>
      </w:pPr>
      <w:r>
        <w:t>PRISMA</w:t>
      </w:r>
      <w:r w:rsidR="00C30014">
        <w:t xml:space="preserve"> </w:t>
      </w:r>
      <w:r>
        <w:t>diagram</w:t>
      </w:r>
      <w:r w:rsidR="00C30014">
        <w:t>:</w:t>
      </w:r>
      <w:r>
        <w:t xml:space="preserve"> Vitamin A</w:t>
      </w:r>
    </w:p>
    <w:p w14:paraId="5CFB051D" w14:textId="4F405616" w:rsidR="00C30014" w:rsidRDefault="00D75C1B" w:rsidP="000F3838">
      <w:pPr>
        <w:pStyle w:val="Heading4"/>
      </w:pPr>
      <w:r>
        <w:rPr>
          <w:lang w:val="en-AU"/>
        </w:rPr>
        <w:t>Multiple micronutrient</w:t>
      </w:r>
      <w:r w:rsidR="00C30014" w:rsidRPr="00070870">
        <w:rPr>
          <w:lang w:val="en-AU"/>
        </w:rPr>
        <w:t xml:space="preserve"> supplementation</w:t>
      </w:r>
      <w:r w:rsidR="000D04A0" w:rsidRPr="00070870">
        <w:t xml:space="preserve"> (research question 3)</w:t>
      </w:r>
    </w:p>
    <w:p w14:paraId="5F42C948" w14:textId="77777777" w:rsidR="00070870" w:rsidRDefault="00070870" w:rsidP="00070870">
      <w:r>
        <w:t>Citation:</w:t>
      </w:r>
    </w:p>
    <w:p w14:paraId="2030C086" w14:textId="77777777" w:rsidR="00070870" w:rsidRPr="008D2FB9" w:rsidRDefault="00070870" w:rsidP="00070870">
      <w:pPr>
        <w:rPr>
          <w:lang w:eastAsia="en-AU"/>
        </w:rPr>
      </w:pPr>
      <w:r w:rsidRPr="008D2FB9">
        <w:rPr>
          <w:lang w:eastAsia="en-AU"/>
        </w:rPr>
        <w:t>Wolf, HT, Hegaard, HK, Huusom, LD &amp; Pinborg, AB 2017, ‘Multivitamin use and adverse birth outcomes in high-income countries: a systematic review and meta-analysis’, </w:t>
      </w:r>
      <w:r w:rsidRPr="008D2FB9">
        <w:rPr>
          <w:i/>
          <w:iCs/>
          <w:lang w:eastAsia="en-AU"/>
        </w:rPr>
        <w:t>American Journal of Obstetrics and Gynecology</w:t>
      </w:r>
      <w:r w:rsidRPr="008D2FB9">
        <w:rPr>
          <w:lang w:eastAsia="en-AU"/>
        </w:rPr>
        <w:t>, vol. 217, no. 4, pp. 404.e1–404.e30.</w:t>
      </w:r>
    </w:p>
    <w:p w14:paraId="0956A7B4" w14:textId="77777777" w:rsidR="00070870" w:rsidRDefault="00070870" w:rsidP="00070870">
      <w:pPr>
        <w:rPr>
          <w:b/>
        </w:rPr>
      </w:pPr>
      <w:r>
        <w:rPr>
          <w:b/>
        </w:rPr>
        <w:t>Current search dates:</w:t>
      </w:r>
    </w:p>
    <w:p w14:paraId="5C6C61C1" w14:textId="77777777" w:rsidR="00070870" w:rsidRDefault="00070870" w:rsidP="00070870">
      <w:r>
        <w:t>01 Jan 2015 – Jan 2020</w:t>
      </w:r>
    </w:p>
    <w:tbl>
      <w:tblPr>
        <w:tblStyle w:val="TableGrid"/>
        <w:tblW w:w="0" w:type="auto"/>
        <w:tblLayout w:type="fixed"/>
        <w:tblLook w:val="04A0" w:firstRow="1" w:lastRow="0" w:firstColumn="1" w:lastColumn="0" w:noHBand="0" w:noVBand="1"/>
      </w:tblPr>
      <w:tblGrid>
        <w:gridCol w:w="1102"/>
        <w:gridCol w:w="3969"/>
        <w:gridCol w:w="1275"/>
        <w:gridCol w:w="851"/>
        <w:gridCol w:w="850"/>
        <w:gridCol w:w="1233"/>
      </w:tblGrid>
      <w:tr w:rsidR="00070870" w:rsidRPr="00070870" w14:paraId="0F060E78" w14:textId="77777777" w:rsidTr="00070870">
        <w:trPr>
          <w:tblHeader/>
        </w:trPr>
        <w:tc>
          <w:tcPr>
            <w:tcW w:w="1102" w:type="dxa"/>
          </w:tcPr>
          <w:p w14:paraId="44EF2040" w14:textId="77777777" w:rsidR="00070870" w:rsidRPr="00070870" w:rsidRDefault="00070870" w:rsidP="00070870">
            <w:pPr>
              <w:pStyle w:val="RCTstable"/>
              <w:keepNext/>
              <w:rPr>
                <w:b/>
              </w:rPr>
            </w:pPr>
            <w:r w:rsidRPr="00070870">
              <w:rPr>
                <w:b/>
              </w:rPr>
              <w:t>Database</w:t>
            </w:r>
          </w:p>
        </w:tc>
        <w:tc>
          <w:tcPr>
            <w:tcW w:w="3969" w:type="dxa"/>
          </w:tcPr>
          <w:p w14:paraId="24B509BF" w14:textId="77777777" w:rsidR="00070870" w:rsidRPr="00070870" w:rsidRDefault="00070870" w:rsidP="00070870">
            <w:pPr>
              <w:pStyle w:val="RCTstable"/>
              <w:keepNext/>
              <w:rPr>
                <w:b/>
              </w:rPr>
            </w:pPr>
            <w:r w:rsidRPr="00070870">
              <w:rPr>
                <w:b/>
              </w:rPr>
              <w:t>Search Strategy</w:t>
            </w:r>
          </w:p>
        </w:tc>
        <w:tc>
          <w:tcPr>
            <w:tcW w:w="1275" w:type="dxa"/>
          </w:tcPr>
          <w:p w14:paraId="5043BDB3" w14:textId="77777777" w:rsidR="00070870" w:rsidRPr="00070870" w:rsidRDefault="00070870" w:rsidP="00070870">
            <w:pPr>
              <w:pStyle w:val="RCTstable"/>
              <w:keepNext/>
              <w:rPr>
                <w:b/>
              </w:rPr>
            </w:pPr>
            <w:r w:rsidRPr="00070870">
              <w:rPr>
                <w:b/>
              </w:rPr>
              <w:t>Dates Searched</w:t>
            </w:r>
          </w:p>
        </w:tc>
        <w:tc>
          <w:tcPr>
            <w:tcW w:w="851" w:type="dxa"/>
          </w:tcPr>
          <w:p w14:paraId="51D169A6" w14:textId="77777777" w:rsidR="00070870" w:rsidRPr="00070870" w:rsidRDefault="00070870" w:rsidP="00070870">
            <w:pPr>
              <w:pStyle w:val="RCTstable"/>
              <w:keepNext/>
              <w:rPr>
                <w:b/>
              </w:rPr>
            </w:pPr>
            <w:r w:rsidRPr="00070870">
              <w:rPr>
                <w:b/>
              </w:rPr>
              <w:t>Limits set</w:t>
            </w:r>
          </w:p>
        </w:tc>
        <w:tc>
          <w:tcPr>
            <w:tcW w:w="850" w:type="dxa"/>
          </w:tcPr>
          <w:p w14:paraId="69CED52D" w14:textId="77777777" w:rsidR="00070870" w:rsidRPr="00070870" w:rsidRDefault="00070870" w:rsidP="00070870">
            <w:pPr>
              <w:pStyle w:val="RCTstable"/>
              <w:keepNext/>
              <w:rPr>
                <w:b/>
              </w:rPr>
            </w:pPr>
            <w:r w:rsidRPr="00070870">
              <w:rPr>
                <w:b/>
              </w:rPr>
              <w:t>Results</w:t>
            </w:r>
          </w:p>
        </w:tc>
        <w:tc>
          <w:tcPr>
            <w:tcW w:w="1233" w:type="dxa"/>
          </w:tcPr>
          <w:p w14:paraId="3ED51150" w14:textId="77777777" w:rsidR="00070870" w:rsidRPr="00070870" w:rsidRDefault="00070870" w:rsidP="00070870">
            <w:pPr>
              <w:pStyle w:val="RCTstable"/>
              <w:keepNext/>
              <w:rPr>
                <w:b/>
              </w:rPr>
            </w:pPr>
            <w:r w:rsidRPr="00070870">
              <w:rPr>
                <w:b/>
              </w:rPr>
              <w:t>Date of search</w:t>
            </w:r>
          </w:p>
        </w:tc>
      </w:tr>
      <w:tr w:rsidR="00070870" w:rsidRPr="00070870" w14:paraId="44643815" w14:textId="77777777" w:rsidTr="00070870">
        <w:tc>
          <w:tcPr>
            <w:tcW w:w="1102" w:type="dxa"/>
          </w:tcPr>
          <w:p w14:paraId="7665D45A" w14:textId="77777777" w:rsidR="00070870" w:rsidRPr="00070870" w:rsidRDefault="00070870" w:rsidP="00070870">
            <w:pPr>
              <w:pStyle w:val="RCTstable"/>
              <w:keepNext/>
            </w:pPr>
            <w:r w:rsidRPr="00070870">
              <w:t>Pubmed</w:t>
            </w:r>
          </w:p>
        </w:tc>
        <w:tc>
          <w:tcPr>
            <w:tcW w:w="3969" w:type="dxa"/>
          </w:tcPr>
          <w:p w14:paraId="3B907AD4" w14:textId="4088FD20" w:rsidR="00070870" w:rsidRPr="00070870" w:rsidRDefault="00070870" w:rsidP="00070870">
            <w:pPr>
              <w:pStyle w:val="RCTstable"/>
              <w:keepNext/>
            </w:pPr>
            <w:r w:rsidRPr="00070870">
              <w:t>See below</w:t>
            </w:r>
          </w:p>
        </w:tc>
        <w:tc>
          <w:tcPr>
            <w:tcW w:w="1275" w:type="dxa"/>
          </w:tcPr>
          <w:p w14:paraId="30C4F3DA" w14:textId="77777777" w:rsidR="00070870" w:rsidRPr="00070870" w:rsidRDefault="00070870" w:rsidP="00070870">
            <w:pPr>
              <w:pStyle w:val="RCTstable"/>
              <w:keepNext/>
            </w:pPr>
            <w:r w:rsidRPr="00070870">
              <w:t>2015-2020</w:t>
            </w:r>
          </w:p>
        </w:tc>
        <w:tc>
          <w:tcPr>
            <w:tcW w:w="851" w:type="dxa"/>
          </w:tcPr>
          <w:p w14:paraId="0ECBCE10" w14:textId="77777777" w:rsidR="00070870" w:rsidRPr="00070870" w:rsidRDefault="00070870" w:rsidP="00070870">
            <w:pPr>
              <w:pStyle w:val="RCTstable"/>
              <w:keepNext/>
            </w:pPr>
            <w:r w:rsidRPr="00070870">
              <w:t>English</w:t>
            </w:r>
          </w:p>
          <w:p w14:paraId="3BACE373" w14:textId="77777777" w:rsidR="00070870" w:rsidRPr="00070870" w:rsidRDefault="00070870" w:rsidP="00070870">
            <w:pPr>
              <w:pStyle w:val="RCTstable"/>
              <w:keepNext/>
            </w:pPr>
            <w:r w:rsidRPr="00070870">
              <w:t>Humans</w:t>
            </w:r>
          </w:p>
        </w:tc>
        <w:tc>
          <w:tcPr>
            <w:tcW w:w="850" w:type="dxa"/>
          </w:tcPr>
          <w:p w14:paraId="729E8FFC" w14:textId="77777777" w:rsidR="00070870" w:rsidRPr="00070870" w:rsidRDefault="00070870" w:rsidP="00070870">
            <w:pPr>
              <w:pStyle w:val="RCTstable"/>
              <w:keepNext/>
            </w:pPr>
            <w:r w:rsidRPr="00070870">
              <w:t>3136</w:t>
            </w:r>
          </w:p>
        </w:tc>
        <w:tc>
          <w:tcPr>
            <w:tcW w:w="1233" w:type="dxa"/>
          </w:tcPr>
          <w:p w14:paraId="4806B540" w14:textId="77777777" w:rsidR="00070870" w:rsidRPr="00070870" w:rsidRDefault="00070870" w:rsidP="00070870">
            <w:pPr>
              <w:pStyle w:val="RCTstable"/>
              <w:keepNext/>
            </w:pPr>
            <w:r w:rsidRPr="00070870">
              <w:t>21 Jan 2020</w:t>
            </w:r>
          </w:p>
        </w:tc>
      </w:tr>
      <w:tr w:rsidR="00070870" w:rsidRPr="00070870" w14:paraId="73FB7BC2" w14:textId="77777777" w:rsidTr="00070870">
        <w:tc>
          <w:tcPr>
            <w:tcW w:w="1102" w:type="dxa"/>
          </w:tcPr>
          <w:p w14:paraId="53C863AE" w14:textId="77777777" w:rsidR="00070870" w:rsidRPr="00070870" w:rsidRDefault="00070870" w:rsidP="00070870">
            <w:pPr>
              <w:pStyle w:val="RCTstable"/>
              <w:keepNext/>
            </w:pPr>
            <w:r w:rsidRPr="00070870">
              <w:t>Ovid medline</w:t>
            </w:r>
          </w:p>
        </w:tc>
        <w:tc>
          <w:tcPr>
            <w:tcW w:w="3969" w:type="dxa"/>
          </w:tcPr>
          <w:p w14:paraId="49A4F32F" w14:textId="77777777" w:rsidR="00070870" w:rsidRPr="00070870" w:rsidRDefault="00070870" w:rsidP="00070870">
            <w:pPr>
              <w:pStyle w:val="RCTstable"/>
              <w:keepNext/>
            </w:pPr>
            <w:r w:rsidRPr="00070870">
              <w:t>(Exp Pregnant women/ OR exp Pregnancy/ OR Pregnancy.mp. OR gravid.mp. OR obstetric.mp. OR pregnan*.mp. OR antenatal.mp. OR antepartum.mp. OR gestation*.mp.)</w:t>
            </w:r>
          </w:p>
          <w:p w14:paraId="58123E45" w14:textId="77777777" w:rsidR="00070870" w:rsidRPr="00070870" w:rsidRDefault="00070870" w:rsidP="00070870">
            <w:pPr>
              <w:pStyle w:val="RCTstable"/>
              <w:keepNext/>
            </w:pPr>
            <w:r w:rsidRPr="00070870">
              <w:t>AND</w:t>
            </w:r>
          </w:p>
          <w:p w14:paraId="4EEBC1FF" w14:textId="77777777" w:rsidR="00070870" w:rsidRPr="00070870" w:rsidRDefault="00070870" w:rsidP="00070870">
            <w:pPr>
              <w:pStyle w:val="RCTstable"/>
              <w:keepNext/>
            </w:pPr>
            <w:r w:rsidRPr="00070870">
              <w:t>(*dietary supplements/ OR exp Micronutrients/ OR multivitamin.mp. OR micronutrient.mp. OR supplementation*.mp. OR multivitamin-mineral*.mp.)</w:t>
            </w:r>
          </w:p>
        </w:tc>
        <w:tc>
          <w:tcPr>
            <w:tcW w:w="1275" w:type="dxa"/>
          </w:tcPr>
          <w:p w14:paraId="457E20D0" w14:textId="77777777" w:rsidR="00070870" w:rsidRPr="00070870" w:rsidRDefault="00070870" w:rsidP="00070870">
            <w:pPr>
              <w:pStyle w:val="RCTstable"/>
              <w:keepNext/>
            </w:pPr>
            <w:r w:rsidRPr="00070870">
              <w:t>2015-2020</w:t>
            </w:r>
          </w:p>
        </w:tc>
        <w:tc>
          <w:tcPr>
            <w:tcW w:w="851" w:type="dxa"/>
          </w:tcPr>
          <w:p w14:paraId="12BDA8DA" w14:textId="77777777" w:rsidR="00070870" w:rsidRPr="00070870" w:rsidRDefault="00070870" w:rsidP="00070870">
            <w:pPr>
              <w:pStyle w:val="RCTstable"/>
              <w:keepNext/>
            </w:pPr>
            <w:r w:rsidRPr="00070870">
              <w:t>English</w:t>
            </w:r>
          </w:p>
          <w:p w14:paraId="11036C25" w14:textId="77777777" w:rsidR="00070870" w:rsidRPr="00070870" w:rsidRDefault="00070870" w:rsidP="00070870">
            <w:pPr>
              <w:pStyle w:val="RCTstable"/>
              <w:keepNext/>
            </w:pPr>
            <w:r w:rsidRPr="00070870">
              <w:t>Humans</w:t>
            </w:r>
          </w:p>
        </w:tc>
        <w:tc>
          <w:tcPr>
            <w:tcW w:w="850" w:type="dxa"/>
          </w:tcPr>
          <w:p w14:paraId="4B587CB7" w14:textId="77777777" w:rsidR="00070870" w:rsidRPr="00070870" w:rsidRDefault="00070870" w:rsidP="00070870">
            <w:pPr>
              <w:pStyle w:val="RCTstable"/>
              <w:keepNext/>
            </w:pPr>
            <w:r w:rsidRPr="00070870">
              <w:t>4610</w:t>
            </w:r>
          </w:p>
        </w:tc>
        <w:tc>
          <w:tcPr>
            <w:tcW w:w="1233" w:type="dxa"/>
          </w:tcPr>
          <w:p w14:paraId="1CB557F1" w14:textId="77777777" w:rsidR="00070870" w:rsidRPr="00070870" w:rsidRDefault="00070870" w:rsidP="00070870">
            <w:pPr>
              <w:pStyle w:val="RCTstable"/>
              <w:keepNext/>
            </w:pPr>
            <w:r w:rsidRPr="00070870">
              <w:t>21-Jan-20</w:t>
            </w:r>
          </w:p>
        </w:tc>
      </w:tr>
      <w:tr w:rsidR="00070870" w:rsidRPr="00070870" w14:paraId="5526FC17" w14:textId="77777777" w:rsidTr="00070870">
        <w:tc>
          <w:tcPr>
            <w:tcW w:w="1102" w:type="dxa"/>
          </w:tcPr>
          <w:p w14:paraId="11C7BF0F" w14:textId="77777777" w:rsidR="00070870" w:rsidRPr="00070870" w:rsidRDefault="00070870" w:rsidP="00070870">
            <w:pPr>
              <w:pStyle w:val="RCTstable"/>
            </w:pPr>
            <w:r w:rsidRPr="00070870">
              <w:t>Embase</w:t>
            </w:r>
          </w:p>
        </w:tc>
        <w:tc>
          <w:tcPr>
            <w:tcW w:w="3969" w:type="dxa"/>
            <w:shd w:val="clear" w:color="auto" w:fill="FFFFFF" w:themeFill="background1"/>
          </w:tcPr>
          <w:p w14:paraId="36F96669" w14:textId="77777777" w:rsidR="00070870" w:rsidRPr="00070870" w:rsidRDefault="00070870" w:rsidP="00070870">
            <w:pPr>
              <w:pStyle w:val="RCTstable"/>
            </w:pPr>
            <w:r w:rsidRPr="00070870">
              <w:t>'pregnant woman'/exp OR 'pregnancy'/exp OR 'pregnancy':ti,ab,kw OR 'gravid':ti,ab,kw OR 'obstetric':ti,ab,kw OR 'pregnan*':ti,ab,kw OR 'antenatal':ti,ab,kw OR 'antepartum':ti,ab,kw OR 'gestation*':ti,ab,kw</w:t>
            </w:r>
          </w:p>
          <w:p w14:paraId="18DA9A52" w14:textId="77777777" w:rsidR="00070870" w:rsidRPr="00070870" w:rsidRDefault="00070870" w:rsidP="00070870">
            <w:pPr>
              <w:pStyle w:val="RCTstable"/>
            </w:pPr>
            <w:r w:rsidRPr="00070870">
              <w:t xml:space="preserve">AND </w:t>
            </w:r>
          </w:p>
          <w:p w14:paraId="155EFCE8" w14:textId="77777777" w:rsidR="00070870" w:rsidRPr="00070870" w:rsidRDefault="00070870" w:rsidP="00070870">
            <w:pPr>
              <w:pStyle w:val="RCTstable"/>
            </w:pPr>
            <w:r w:rsidRPr="00070870">
              <w:rPr>
                <w:rFonts w:eastAsiaTheme="minorEastAsia"/>
              </w:rPr>
              <w:t>'multivitamin'</w:t>
            </w:r>
            <w:r w:rsidRPr="00070870">
              <w:t>/exp OR </w:t>
            </w:r>
            <w:r w:rsidRPr="00070870">
              <w:rPr>
                <w:rFonts w:eastAsiaTheme="minorEastAsia"/>
              </w:rPr>
              <w:t>'dietary supplement'</w:t>
            </w:r>
            <w:r w:rsidRPr="00070870">
              <w:t>/exp OR </w:t>
            </w:r>
            <w:r w:rsidRPr="00070870">
              <w:rPr>
                <w:rFonts w:eastAsiaTheme="minorEastAsia"/>
              </w:rPr>
              <w:t>'multivitamin'</w:t>
            </w:r>
            <w:r w:rsidRPr="00070870">
              <w:t>:ti,ab,kw OR </w:t>
            </w:r>
            <w:r w:rsidRPr="00070870">
              <w:rPr>
                <w:rFonts w:eastAsiaTheme="minorEastAsia"/>
              </w:rPr>
              <w:t>'micronutrient'</w:t>
            </w:r>
            <w:r w:rsidRPr="00070870">
              <w:t>:ti,ab,kw OR </w:t>
            </w:r>
            <w:r w:rsidRPr="00070870">
              <w:rPr>
                <w:rFonts w:eastAsiaTheme="minorEastAsia"/>
              </w:rPr>
              <w:t>'supplementation*'</w:t>
            </w:r>
            <w:r w:rsidRPr="00070870">
              <w:t>:ti,ab,kw OR </w:t>
            </w:r>
            <w:r w:rsidRPr="00070870">
              <w:rPr>
                <w:rFonts w:eastAsiaTheme="minorEastAsia"/>
              </w:rPr>
              <w:t>'multivitamin-mineral'</w:t>
            </w:r>
            <w:r w:rsidRPr="00070870">
              <w:t>:ti,ab,kw</w:t>
            </w:r>
          </w:p>
        </w:tc>
        <w:tc>
          <w:tcPr>
            <w:tcW w:w="1275" w:type="dxa"/>
          </w:tcPr>
          <w:p w14:paraId="7818FDD6" w14:textId="77777777" w:rsidR="00070870" w:rsidRPr="00070870" w:rsidRDefault="00070870" w:rsidP="00070870">
            <w:pPr>
              <w:pStyle w:val="RCTstable"/>
            </w:pPr>
            <w:r w:rsidRPr="00070870">
              <w:t>2015-2020</w:t>
            </w:r>
          </w:p>
        </w:tc>
        <w:tc>
          <w:tcPr>
            <w:tcW w:w="851" w:type="dxa"/>
          </w:tcPr>
          <w:p w14:paraId="71CEE55D" w14:textId="77777777" w:rsidR="00070870" w:rsidRPr="00070870" w:rsidRDefault="00070870" w:rsidP="00070870">
            <w:pPr>
              <w:pStyle w:val="RCTstable"/>
            </w:pPr>
            <w:r w:rsidRPr="00070870">
              <w:t>English</w:t>
            </w:r>
          </w:p>
          <w:p w14:paraId="29420CE9" w14:textId="77777777" w:rsidR="00070870" w:rsidRPr="00070870" w:rsidRDefault="00070870" w:rsidP="00070870">
            <w:pPr>
              <w:pStyle w:val="RCTstable"/>
            </w:pPr>
            <w:r w:rsidRPr="00070870">
              <w:t>Humans</w:t>
            </w:r>
          </w:p>
        </w:tc>
        <w:tc>
          <w:tcPr>
            <w:tcW w:w="850" w:type="dxa"/>
          </w:tcPr>
          <w:p w14:paraId="65F5FE50" w14:textId="77777777" w:rsidR="00070870" w:rsidRPr="00070870" w:rsidRDefault="00070870" w:rsidP="00070870">
            <w:pPr>
              <w:pStyle w:val="RCTstable"/>
            </w:pPr>
            <w:r w:rsidRPr="00070870">
              <w:t>5311</w:t>
            </w:r>
          </w:p>
        </w:tc>
        <w:tc>
          <w:tcPr>
            <w:tcW w:w="1233" w:type="dxa"/>
          </w:tcPr>
          <w:p w14:paraId="292A41B1" w14:textId="77777777" w:rsidR="00070870" w:rsidRPr="00070870" w:rsidRDefault="00070870" w:rsidP="00070870">
            <w:pPr>
              <w:pStyle w:val="RCTstable"/>
            </w:pPr>
            <w:r w:rsidRPr="00070870">
              <w:t>24-Jan-20</w:t>
            </w:r>
          </w:p>
        </w:tc>
      </w:tr>
      <w:tr w:rsidR="00070870" w:rsidRPr="00070870" w14:paraId="31FC2099" w14:textId="77777777" w:rsidTr="00070870">
        <w:tc>
          <w:tcPr>
            <w:tcW w:w="1102" w:type="dxa"/>
          </w:tcPr>
          <w:p w14:paraId="53A1E18F" w14:textId="77777777" w:rsidR="00070870" w:rsidRPr="00070870" w:rsidRDefault="00070870" w:rsidP="00070870">
            <w:pPr>
              <w:pStyle w:val="RCTstable"/>
            </w:pPr>
            <w:r w:rsidRPr="00070870">
              <w:t>CINAHL</w:t>
            </w:r>
          </w:p>
        </w:tc>
        <w:tc>
          <w:tcPr>
            <w:tcW w:w="3969" w:type="dxa"/>
          </w:tcPr>
          <w:p w14:paraId="045717AD" w14:textId="77777777" w:rsidR="00070870" w:rsidRPr="00070870" w:rsidRDefault="00070870" w:rsidP="00070870">
            <w:pPr>
              <w:pStyle w:val="RCTstable"/>
            </w:pPr>
            <w:r w:rsidRPr="00070870">
              <w:t>( (MH "Pregnancy+") OR (MH "Expectant Mothers") ) OR ( ("pregnancy") OR ("gravid") OR ("obstetric") OR ("pregnan*") OR ("antenatal") OR ("antepartum") OR ("gestation*") ) </w:t>
            </w:r>
          </w:p>
          <w:p w14:paraId="1C33EA78" w14:textId="77777777" w:rsidR="00070870" w:rsidRPr="00070870" w:rsidRDefault="00070870" w:rsidP="00070870">
            <w:pPr>
              <w:pStyle w:val="RCTstable"/>
            </w:pPr>
            <w:r w:rsidRPr="00070870">
              <w:t>AND</w:t>
            </w:r>
          </w:p>
          <w:p w14:paraId="0EB6ADED" w14:textId="77777777" w:rsidR="00070870" w:rsidRPr="00070870" w:rsidRDefault="00070870" w:rsidP="00070870">
            <w:pPr>
              <w:pStyle w:val="RCTstable"/>
            </w:pPr>
            <w:r w:rsidRPr="00070870">
              <w:t>( (MH "Dietary Supplementation") OR (MH "Dietary Supplements") OR ) OR ( (multivitamin") OR ("micronutrient") OR ("supplementation*") OR ("multivitamin-mineral*") ) </w:t>
            </w:r>
          </w:p>
        </w:tc>
        <w:tc>
          <w:tcPr>
            <w:tcW w:w="1275" w:type="dxa"/>
          </w:tcPr>
          <w:p w14:paraId="113B16A5" w14:textId="77777777" w:rsidR="00070870" w:rsidRPr="00070870" w:rsidRDefault="00070870" w:rsidP="00070870">
            <w:pPr>
              <w:pStyle w:val="RCTstable"/>
            </w:pPr>
            <w:r w:rsidRPr="00070870">
              <w:t>2015-2020</w:t>
            </w:r>
          </w:p>
        </w:tc>
        <w:tc>
          <w:tcPr>
            <w:tcW w:w="851" w:type="dxa"/>
          </w:tcPr>
          <w:p w14:paraId="22E07E9A" w14:textId="77777777" w:rsidR="00070870" w:rsidRPr="00070870" w:rsidRDefault="00070870" w:rsidP="00070870">
            <w:pPr>
              <w:pStyle w:val="RCTstable"/>
            </w:pPr>
            <w:r w:rsidRPr="00070870">
              <w:t>English</w:t>
            </w:r>
          </w:p>
        </w:tc>
        <w:tc>
          <w:tcPr>
            <w:tcW w:w="850" w:type="dxa"/>
          </w:tcPr>
          <w:p w14:paraId="19659870" w14:textId="77777777" w:rsidR="00070870" w:rsidRPr="00070870" w:rsidRDefault="00070870" w:rsidP="00070870">
            <w:pPr>
              <w:pStyle w:val="RCTstable"/>
            </w:pPr>
            <w:r w:rsidRPr="00070870">
              <w:t>1193</w:t>
            </w:r>
          </w:p>
        </w:tc>
        <w:tc>
          <w:tcPr>
            <w:tcW w:w="1233" w:type="dxa"/>
          </w:tcPr>
          <w:p w14:paraId="6995C6E5" w14:textId="77777777" w:rsidR="00070870" w:rsidRPr="00070870" w:rsidRDefault="00070870" w:rsidP="00070870">
            <w:pPr>
              <w:pStyle w:val="RCTstable"/>
            </w:pPr>
            <w:r w:rsidRPr="00070870">
              <w:t>24-Jan-20</w:t>
            </w:r>
          </w:p>
        </w:tc>
      </w:tr>
      <w:tr w:rsidR="00070870" w:rsidRPr="00070870" w14:paraId="48839037" w14:textId="77777777" w:rsidTr="00070870">
        <w:tc>
          <w:tcPr>
            <w:tcW w:w="1102" w:type="dxa"/>
          </w:tcPr>
          <w:p w14:paraId="307B6C84" w14:textId="77777777" w:rsidR="00070870" w:rsidRPr="00070870" w:rsidRDefault="00070870" w:rsidP="00070870">
            <w:pPr>
              <w:pStyle w:val="RCTstable"/>
            </w:pPr>
            <w:r w:rsidRPr="00070870">
              <w:t>SCOPUS</w:t>
            </w:r>
          </w:p>
        </w:tc>
        <w:tc>
          <w:tcPr>
            <w:tcW w:w="3969" w:type="dxa"/>
          </w:tcPr>
          <w:p w14:paraId="09FEE31E" w14:textId="0E8A1E4A" w:rsidR="00070870" w:rsidRPr="00070870" w:rsidRDefault="00070870" w:rsidP="00070870">
            <w:pPr>
              <w:pStyle w:val="RCTstable"/>
            </w:pPr>
            <w:r w:rsidRPr="00070870">
              <w:t>( ( "pregnancy" )  OR  ( "gravid" )  OR  ( "obstetric" )  OR  ( "pregnan*" )  </w:t>
            </w:r>
          </w:p>
          <w:p w14:paraId="125B9D3D" w14:textId="77777777" w:rsidR="00070870" w:rsidRPr="00070870" w:rsidRDefault="00070870" w:rsidP="00070870">
            <w:pPr>
              <w:pStyle w:val="RCTstable"/>
            </w:pPr>
            <w:r w:rsidRPr="00070870">
              <w:t>OR  ( "antenatal" )  OR  ( "antepartum" )  OR  ( "gestation*" ) ) </w:t>
            </w:r>
          </w:p>
          <w:p w14:paraId="5FABEE7F" w14:textId="77777777" w:rsidR="00070870" w:rsidRPr="00070870" w:rsidRDefault="00070870" w:rsidP="00070870">
            <w:pPr>
              <w:pStyle w:val="RCTstable"/>
            </w:pPr>
            <w:r w:rsidRPr="00070870">
              <w:t>AND</w:t>
            </w:r>
          </w:p>
          <w:p w14:paraId="61E966F6" w14:textId="77777777" w:rsidR="00070870" w:rsidRPr="00070870" w:rsidRDefault="00070870" w:rsidP="00070870">
            <w:pPr>
              <w:pStyle w:val="RCTstable"/>
            </w:pPr>
            <w:r w:rsidRPr="00070870">
              <w:rPr>
                <w:rFonts w:eastAsiaTheme="majorEastAsia"/>
              </w:rPr>
              <w:t>(</w:t>
            </w:r>
            <w:r w:rsidRPr="00070870">
              <w:t> </w:t>
            </w:r>
            <w:r w:rsidRPr="00070870">
              <w:rPr>
                <w:rFonts w:eastAsiaTheme="majorEastAsia"/>
              </w:rPr>
              <w:t>(</w:t>
            </w:r>
            <w:r w:rsidRPr="00070870">
              <w:t> "multivitamin" </w:t>
            </w:r>
            <w:r w:rsidRPr="00070870">
              <w:rPr>
                <w:rFonts w:eastAsiaTheme="majorEastAsia"/>
              </w:rPr>
              <w:t>)</w:t>
            </w:r>
            <w:r w:rsidRPr="00070870">
              <w:t>  </w:t>
            </w:r>
            <w:r w:rsidRPr="00070870">
              <w:rPr>
                <w:rFonts w:eastAsiaTheme="majorEastAsia"/>
              </w:rPr>
              <w:t>OR</w:t>
            </w:r>
            <w:r w:rsidRPr="00070870">
              <w:t>  </w:t>
            </w:r>
            <w:r w:rsidRPr="00070870">
              <w:rPr>
                <w:rFonts w:eastAsiaTheme="majorEastAsia"/>
              </w:rPr>
              <w:t>(</w:t>
            </w:r>
            <w:r w:rsidRPr="00070870">
              <w:t> "micronutrient" </w:t>
            </w:r>
            <w:r w:rsidRPr="00070870">
              <w:rPr>
                <w:rFonts w:eastAsiaTheme="majorEastAsia"/>
              </w:rPr>
              <w:t>)</w:t>
            </w:r>
            <w:r w:rsidRPr="00070870">
              <w:t>  </w:t>
            </w:r>
            <w:r w:rsidRPr="00070870">
              <w:rPr>
                <w:rFonts w:eastAsiaTheme="majorEastAsia"/>
              </w:rPr>
              <w:t>OR</w:t>
            </w:r>
            <w:r w:rsidRPr="00070870">
              <w:t>  </w:t>
            </w:r>
            <w:r w:rsidRPr="00070870">
              <w:rPr>
                <w:rFonts w:eastAsiaTheme="majorEastAsia"/>
              </w:rPr>
              <w:t>(</w:t>
            </w:r>
            <w:r w:rsidRPr="00070870">
              <w:t> "supplementation*" </w:t>
            </w:r>
            <w:r w:rsidRPr="00070870">
              <w:rPr>
                <w:rFonts w:eastAsiaTheme="majorEastAsia"/>
              </w:rPr>
              <w:t>)</w:t>
            </w:r>
            <w:r w:rsidRPr="00070870">
              <w:t>  </w:t>
            </w:r>
            <w:r w:rsidRPr="00070870">
              <w:rPr>
                <w:rFonts w:eastAsiaTheme="majorEastAsia"/>
              </w:rPr>
              <w:t>OR</w:t>
            </w:r>
            <w:r w:rsidRPr="00070870">
              <w:t>  </w:t>
            </w:r>
          </w:p>
          <w:p w14:paraId="2886EC4C" w14:textId="63B8B873" w:rsidR="00070870" w:rsidRPr="00070870" w:rsidRDefault="00070870" w:rsidP="00070870">
            <w:pPr>
              <w:pStyle w:val="RCTstable"/>
            </w:pPr>
            <w:r w:rsidRPr="00070870">
              <w:rPr>
                <w:rFonts w:eastAsiaTheme="majorEastAsia"/>
              </w:rPr>
              <w:t>(</w:t>
            </w:r>
            <w:r w:rsidRPr="00070870">
              <w:t> "multivitamin-mineral*" </w:t>
            </w:r>
            <w:r w:rsidRPr="00070870">
              <w:rPr>
                <w:rFonts w:eastAsiaTheme="majorEastAsia"/>
              </w:rPr>
              <w:t>)</w:t>
            </w:r>
            <w:r w:rsidRPr="00070870">
              <w:t>  </w:t>
            </w:r>
            <w:r w:rsidRPr="00070870">
              <w:rPr>
                <w:rFonts w:eastAsiaTheme="majorEastAsia"/>
              </w:rPr>
              <w:t>OR</w:t>
            </w:r>
            <w:r w:rsidRPr="00070870">
              <w:t>  </w:t>
            </w:r>
            <w:r w:rsidRPr="00070870">
              <w:rPr>
                <w:rFonts w:eastAsiaTheme="majorEastAsia"/>
              </w:rPr>
              <w:t>(</w:t>
            </w:r>
            <w:r w:rsidRPr="00070870">
              <w:t> "dietary supplement*" </w:t>
            </w:r>
            <w:r w:rsidRPr="00070870">
              <w:rPr>
                <w:rFonts w:eastAsiaTheme="majorEastAsia"/>
              </w:rPr>
              <w:t>)</w:t>
            </w:r>
            <w:r w:rsidRPr="00070870">
              <w:t> </w:t>
            </w:r>
            <w:r w:rsidRPr="00070870">
              <w:rPr>
                <w:rFonts w:eastAsiaTheme="majorEastAsia"/>
              </w:rPr>
              <w:t>)</w:t>
            </w:r>
            <w:r w:rsidRPr="00070870">
              <w:t> </w:t>
            </w:r>
          </w:p>
        </w:tc>
        <w:tc>
          <w:tcPr>
            <w:tcW w:w="1275" w:type="dxa"/>
          </w:tcPr>
          <w:p w14:paraId="5B23EC09" w14:textId="77777777" w:rsidR="00070870" w:rsidRPr="00070870" w:rsidRDefault="00070870" w:rsidP="00070870">
            <w:pPr>
              <w:pStyle w:val="RCTstable"/>
            </w:pPr>
            <w:r w:rsidRPr="00070870">
              <w:t>2015-2020</w:t>
            </w:r>
          </w:p>
        </w:tc>
        <w:tc>
          <w:tcPr>
            <w:tcW w:w="851" w:type="dxa"/>
          </w:tcPr>
          <w:p w14:paraId="0C22F99A" w14:textId="77777777" w:rsidR="00070870" w:rsidRPr="00070870" w:rsidRDefault="00070870" w:rsidP="00070870">
            <w:pPr>
              <w:pStyle w:val="RCTstable"/>
            </w:pPr>
            <w:r w:rsidRPr="00070870">
              <w:t>English</w:t>
            </w:r>
          </w:p>
          <w:p w14:paraId="34CE44BD" w14:textId="77777777" w:rsidR="00070870" w:rsidRPr="00070870" w:rsidRDefault="00070870" w:rsidP="00070870">
            <w:pPr>
              <w:pStyle w:val="RCTstable"/>
            </w:pPr>
            <w:r w:rsidRPr="00070870">
              <w:t>Articles</w:t>
            </w:r>
          </w:p>
        </w:tc>
        <w:tc>
          <w:tcPr>
            <w:tcW w:w="850" w:type="dxa"/>
          </w:tcPr>
          <w:p w14:paraId="682FDE8D" w14:textId="77777777" w:rsidR="00070870" w:rsidRPr="00070870" w:rsidRDefault="00070870" w:rsidP="00070870">
            <w:pPr>
              <w:pStyle w:val="RCTstable"/>
            </w:pPr>
            <w:r w:rsidRPr="00070870">
              <w:t>5584</w:t>
            </w:r>
          </w:p>
        </w:tc>
        <w:tc>
          <w:tcPr>
            <w:tcW w:w="1233" w:type="dxa"/>
          </w:tcPr>
          <w:p w14:paraId="0F79A38A" w14:textId="77777777" w:rsidR="00070870" w:rsidRPr="00070870" w:rsidRDefault="00070870" w:rsidP="00070870">
            <w:pPr>
              <w:pStyle w:val="RCTstable"/>
            </w:pPr>
            <w:r w:rsidRPr="00070870">
              <w:t>24-Jan-20</w:t>
            </w:r>
          </w:p>
        </w:tc>
      </w:tr>
      <w:tr w:rsidR="00070870" w:rsidRPr="00070870" w14:paraId="238F1829" w14:textId="77777777" w:rsidTr="00070870">
        <w:tc>
          <w:tcPr>
            <w:tcW w:w="1102" w:type="dxa"/>
          </w:tcPr>
          <w:p w14:paraId="7A4078D3" w14:textId="77777777" w:rsidR="00070870" w:rsidRPr="00070870" w:rsidRDefault="00070870" w:rsidP="00070870">
            <w:pPr>
              <w:pStyle w:val="RCTstable"/>
            </w:pPr>
            <w:r w:rsidRPr="00070870">
              <w:t>Health Infonet</w:t>
            </w:r>
          </w:p>
        </w:tc>
        <w:tc>
          <w:tcPr>
            <w:tcW w:w="3969" w:type="dxa"/>
          </w:tcPr>
          <w:p w14:paraId="1668379B" w14:textId="77777777" w:rsidR="00070870" w:rsidRPr="00070870" w:rsidRDefault="00070870" w:rsidP="00070870">
            <w:pPr>
              <w:pStyle w:val="RCTstable"/>
            </w:pPr>
            <w:r w:rsidRPr="00070870">
              <w:t xml:space="preserve">Multivitamin OR </w:t>
            </w:r>
          </w:p>
          <w:p w14:paraId="372A0003" w14:textId="77777777" w:rsidR="00070870" w:rsidRPr="00070870" w:rsidRDefault="00070870" w:rsidP="00070870">
            <w:pPr>
              <w:pStyle w:val="RCTstable"/>
            </w:pPr>
            <w:r w:rsidRPr="00070870">
              <w:t>supplement</w:t>
            </w:r>
          </w:p>
        </w:tc>
        <w:tc>
          <w:tcPr>
            <w:tcW w:w="1275" w:type="dxa"/>
          </w:tcPr>
          <w:p w14:paraId="614F5099" w14:textId="77777777" w:rsidR="00070870" w:rsidRPr="00070870" w:rsidRDefault="00070870" w:rsidP="00070870">
            <w:pPr>
              <w:pStyle w:val="RCTstable"/>
            </w:pPr>
            <w:r w:rsidRPr="00070870">
              <w:t>2015-2020</w:t>
            </w:r>
          </w:p>
        </w:tc>
        <w:tc>
          <w:tcPr>
            <w:tcW w:w="851" w:type="dxa"/>
          </w:tcPr>
          <w:p w14:paraId="3AD3F1CC" w14:textId="77777777" w:rsidR="00070870" w:rsidRPr="00070870" w:rsidRDefault="00070870" w:rsidP="00070870">
            <w:pPr>
              <w:pStyle w:val="RCTstable"/>
            </w:pPr>
            <w:r w:rsidRPr="00070870">
              <w:t>All</w:t>
            </w:r>
          </w:p>
        </w:tc>
        <w:tc>
          <w:tcPr>
            <w:tcW w:w="850" w:type="dxa"/>
          </w:tcPr>
          <w:p w14:paraId="6FEFEE62" w14:textId="77777777" w:rsidR="00070870" w:rsidRPr="00070870" w:rsidRDefault="00070870" w:rsidP="00070870">
            <w:pPr>
              <w:pStyle w:val="RCTstable"/>
            </w:pPr>
            <w:r w:rsidRPr="00070870">
              <w:t>0</w:t>
            </w:r>
          </w:p>
        </w:tc>
        <w:tc>
          <w:tcPr>
            <w:tcW w:w="1233" w:type="dxa"/>
          </w:tcPr>
          <w:p w14:paraId="6299062F" w14:textId="77777777" w:rsidR="00070870" w:rsidRPr="00070870" w:rsidRDefault="00070870" w:rsidP="00070870">
            <w:pPr>
              <w:pStyle w:val="RCTstable"/>
            </w:pPr>
            <w:r w:rsidRPr="00070870">
              <w:t>28-Jan-20</w:t>
            </w:r>
          </w:p>
        </w:tc>
      </w:tr>
      <w:tr w:rsidR="00070870" w:rsidRPr="00070870" w14:paraId="531D1EEF" w14:textId="77777777" w:rsidTr="00070870">
        <w:trPr>
          <w:cantSplit/>
        </w:trPr>
        <w:tc>
          <w:tcPr>
            <w:tcW w:w="1102" w:type="dxa"/>
          </w:tcPr>
          <w:p w14:paraId="439EA3A0" w14:textId="77777777" w:rsidR="00070870" w:rsidRPr="00070870" w:rsidRDefault="00070870" w:rsidP="00070870">
            <w:pPr>
              <w:pStyle w:val="RCTstable"/>
            </w:pPr>
            <w:r w:rsidRPr="00070870">
              <w:t>Cochrane</w:t>
            </w:r>
          </w:p>
        </w:tc>
        <w:tc>
          <w:tcPr>
            <w:tcW w:w="3969" w:type="dxa"/>
          </w:tcPr>
          <w:p w14:paraId="37F81CF3" w14:textId="77777777" w:rsidR="00070870" w:rsidRPr="00070870" w:rsidRDefault="00070870" w:rsidP="00070870">
            <w:pPr>
              <w:pStyle w:val="RCTstable"/>
            </w:pPr>
            <w:r w:rsidRPr="00070870">
              <w:t>ID</w:t>
            </w:r>
            <w:r w:rsidRPr="00070870">
              <w:tab/>
              <w:t>Search</w:t>
            </w:r>
            <w:r w:rsidRPr="00070870">
              <w:tab/>
              <w:t>Hits</w:t>
            </w:r>
          </w:p>
          <w:p w14:paraId="447B585D" w14:textId="77777777" w:rsidR="00070870" w:rsidRPr="00070870" w:rsidRDefault="00070870" w:rsidP="00070870">
            <w:pPr>
              <w:pStyle w:val="RCTstable"/>
            </w:pPr>
            <w:r w:rsidRPr="00070870">
              <w:t>#1</w:t>
            </w:r>
            <w:r w:rsidRPr="00070870">
              <w:tab/>
              <w:t>MeSH descriptor: [Pregnancy] explode all trees</w:t>
            </w:r>
            <w:r w:rsidRPr="00070870">
              <w:tab/>
              <w:t>7524</w:t>
            </w:r>
          </w:p>
          <w:p w14:paraId="4AF9C991" w14:textId="77777777" w:rsidR="00070870" w:rsidRPr="00070870" w:rsidRDefault="00070870" w:rsidP="00070870">
            <w:pPr>
              <w:pStyle w:val="RCTstable"/>
            </w:pPr>
            <w:r w:rsidRPr="00070870">
              <w:t>#2</w:t>
            </w:r>
            <w:r w:rsidRPr="00070870">
              <w:tab/>
              <w:t>MeSH descriptor: [Pregnant Women] explode all trees</w:t>
            </w:r>
            <w:r w:rsidRPr="00070870">
              <w:tab/>
              <w:t>236</w:t>
            </w:r>
          </w:p>
          <w:p w14:paraId="6BB69B16" w14:textId="77777777" w:rsidR="00070870" w:rsidRPr="00070870" w:rsidRDefault="00070870" w:rsidP="00070870">
            <w:pPr>
              <w:pStyle w:val="RCTstable"/>
            </w:pPr>
            <w:r w:rsidRPr="00070870">
              <w:t>#3</w:t>
            </w:r>
            <w:r w:rsidRPr="00070870">
              <w:tab/>
              <w:t>MeSH descriptor: [Dietary Supplements] explode all trees</w:t>
            </w:r>
            <w:r w:rsidRPr="00070870">
              <w:tab/>
              <w:t>11667</w:t>
            </w:r>
          </w:p>
          <w:p w14:paraId="57688BE8" w14:textId="77777777" w:rsidR="00070870" w:rsidRPr="00070870" w:rsidRDefault="00070870" w:rsidP="00070870">
            <w:pPr>
              <w:pStyle w:val="RCTstable"/>
            </w:pPr>
            <w:r w:rsidRPr="00070870">
              <w:t>#4</w:t>
            </w:r>
            <w:r w:rsidRPr="00070870">
              <w:tab/>
              <w:t>MeSH descriptor: [Micronutrients] explode all trees</w:t>
            </w:r>
            <w:r w:rsidRPr="00070870">
              <w:tab/>
              <w:t>5006</w:t>
            </w:r>
          </w:p>
          <w:p w14:paraId="60CC394B" w14:textId="77777777" w:rsidR="00070870" w:rsidRPr="00070870" w:rsidRDefault="00070870" w:rsidP="00070870">
            <w:pPr>
              <w:pStyle w:val="RCTstable"/>
            </w:pPr>
            <w:r w:rsidRPr="00070870">
              <w:t>#5</w:t>
            </w:r>
            <w:r w:rsidRPr="00070870">
              <w:tab/>
              <w:t>('multivitamin') OR ('micronutrient') OR ('supplementation*') OR ('multivitamin-mineral')</w:t>
            </w:r>
            <w:r w:rsidRPr="00070870">
              <w:tab/>
              <w:t>39457</w:t>
            </w:r>
          </w:p>
          <w:p w14:paraId="15BECF4F" w14:textId="77777777" w:rsidR="00070870" w:rsidRPr="00070870" w:rsidRDefault="00070870" w:rsidP="00070870">
            <w:pPr>
              <w:pStyle w:val="RCTstable"/>
            </w:pPr>
            <w:r w:rsidRPr="00070870">
              <w:t>#6</w:t>
            </w:r>
            <w:r w:rsidRPr="00070870">
              <w:tab/>
              <w:t>('pregnancy') OR ('gravid') OR ('obstetric') OR ('pregnan*') OR ('antenatal') OR ('antepartum') OR ('gestation*')</w:t>
            </w:r>
            <w:r w:rsidRPr="00070870">
              <w:tab/>
              <w:t>74030</w:t>
            </w:r>
          </w:p>
          <w:p w14:paraId="5423D41A" w14:textId="77777777" w:rsidR="00070870" w:rsidRPr="00070870" w:rsidRDefault="00070870" w:rsidP="00070870">
            <w:pPr>
              <w:pStyle w:val="RCTstable"/>
            </w:pPr>
            <w:r w:rsidRPr="00070870">
              <w:t>#7</w:t>
            </w:r>
            <w:r w:rsidRPr="00070870">
              <w:tab/>
              <w:t>#1 OR #2 OR #6</w:t>
            </w:r>
            <w:r w:rsidRPr="00070870">
              <w:tab/>
              <w:t>74209</w:t>
            </w:r>
          </w:p>
          <w:p w14:paraId="7D8CD171" w14:textId="77777777" w:rsidR="00070870" w:rsidRPr="00070870" w:rsidRDefault="00070870" w:rsidP="00070870">
            <w:pPr>
              <w:pStyle w:val="RCTstable"/>
            </w:pPr>
            <w:r w:rsidRPr="00070870">
              <w:t>#8</w:t>
            </w:r>
            <w:r w:rsidRPr="00070870">
              <w:tab/>
              <w:t>#3 OR #4 OR #5</w:t>
            </w:r>
            <w:r w:rsidRPr="00070870">
              <w:tab/>
              <w:t>44938</w:t>
            </w:r>
          </w:p>
          <w:p w14:paraId="1E4BE0C0" w14:textId="77777777" w:rsidR="00070870" w:rsidRPr="00070870" w:rsidRDefault="00070870" w:rsidP="00070870">
            <w:pPr>
              <w:pStyle w:val="RCTstable"/>
            </w:pPr>
            <w:r w:rsidRPr="00070870">
              <w:t>#9</w:t>
            </w:r>
            <w:r w:rsidRPr="00070870">
              <w:tab/>
              <w:t>#7 AND #8 with Cochrane Library publication date Between Jan 2015 and Feb 2020, in Cochrane Reviews</w:t>
            </w:r>
            <w:r w:rsidRPr="00070870">
              <w:tab/>
              <w:t>250</w:t>
            </w:r>
          </w:p>
        </w:tc>
        <w:tc>
          <w:tcPr>
            <w:tcW w:w="1275" w:type="dxa"/>
          </w:tcPr>
          <w:p w14:paraId="5FF9F399" w14:textId="77777777" w:rsidR="00070870" w:rsidRPr="00070870" w:rsidRDefault="00070870" w:rsidP="00070870">
            <w:pPr>
              <w:pStyle w:val="RCTstable"/>
            </w:pPr>
            <w:r w:rsidRPr="00070870">
              <w:t>2015-2020</w:t>
            </w:r>
          </w:p>
        </w:tc>
        <w:tc>
          <w:tcPr>
            <w:tcW w:w="851" w:type="dxa"/>
          </w:tcPr>
          <w:p w14:paraId="13032A39" w14:textId="77777777" w:rsidR="00070870" w:rsidRPr="00070870" w:rsidRDefault="00070870" w:rsidP="00070870">
            <w:pPr>
              <w:pStyle w:val="RCTstable"/>
            </w:pPr>
            <w:r w:rsidRPr="00070870">
              <w:t>Reviews</w:t>
            </w:r>
          </w:p>
        </w:tc>
        <w:tc>
          <w:tcPr>
            <w:tcW w:w="850" w:type="dxa"/>
          </w:tcPr>
          <w:p w14:paraId="7B7786EC" w14:textId="77777777" w:rsidR="00070870" w:rsidRPr="00070870" w:rsidRDefault="00070870" w:rsidP="00070870">
            <w:pPr>
              <w:pStyle w:val="RCTstable"/>
            </w:pPr>
            <w:r w:rsidRPr="00070870">
              <w:t>250</w:t>
            </w:r>
          </w:p>
        </w:tc>
        <w:tc>
          <w:tcPr>
            <w:tcW w:w="1233" w:type="dxa"/>
          </w:tcPr>
          <w:p w14:paraId="3380111C" w14:textId="77777777" w:rsidR="00070870" w:rsidRPr="00070870" w:rsidRDefault="00070870" w:rsidP="00070870">
            <w:pPr>
              <w:pStyle w:val="RCTstable"/>
            </w:pPr>
            <w:r w:rsidRPr="00070870">
              <w:t>28-Jan-20</w:t>
            </w:r>
          </w:p>
        </w:tc>
      </w:tr>
    </w:tbl>
    <w:p w14:paraId="5B629547" w14:textId="77777777" w:rsidR="00070870" w:rsidRDefault="00070870" w:rsidP="00070870">
      <w:r>
        <w:t>Pubmed search</w:t>
      </w:r>
    </w:p>
    <w:tbl>
      <w:tblPr>
        <w:tblW w:w="11597" w:type="dxa"/>
        <w:tblLook w:val="04A0" w:firstRow="1" w:lastRow="0" w:firstColumn="1" w:lastColumn="0" w:noHBand="0" w:noVBand="1"/>
      </w:tblPr>
      <w:tblGrid>
        <w:gridCol w:w="960"/>
        <w:gridCol w:w="9640"/>
        <w:gridCol w:w="997"/>
      </w:tblGrid>
      <w:tr w:rsidR="00070870" w:rsidRPr="00EC565C" w14:paraId="3A5CB3A9" w14:textId="77777777" w:rsidTr="00526FB5">
        <w:trPr>
          <w:trHeight w:val="300"/>
        </w:trPr>
        <w:tc>
          <w:tcPr>
            <w:tcW w:w="960" w:type="dxa"/>
            <w:tcBorders>
              <w:top w:val="nil"/>
              <w:left w:val="nil"/>
              <w:bottom w:val="nil"/>
              <w:right w:val="nil"/>
            </w:tcBorders>
            <w:shd w:val="clear" w:color="auto" w:fill="auto"/>
            <w:noWrap/>
            <w:vAlign w:val="bottom"/>
            <w:hideMark/>
          </w:tcPr>
          <w:p w14:paraId="7005AA18" w14:textId="77777777" w:rsidR="00070870" w:rsidRPr="00EC565C" w:rsidRDefault="00070870" w:rsidP="00526FB5">
            <w:pPr>
              <w:spacing w:after="0" w:line="240" w:lineRule="auto"/>
              <w:rPr>
                <w:rFonts w:ascii="Calibri" w:eastAsia="Times New Roman" w:hAnsi="Calibri" w:cs="Calibri"/>
                <w:color w:val="000000"/>
                <w:lang w:eastAsia="en-AU"/>
              </w:rPr>
            </w:pPr>
            <w:r w:rsidRPr="00EC565C">
              <w:rPr>
                <w:rFonts w:ascii="Calibri" w:eastAsia="Times New Roman" w:hAnsi="Calibri" w:cs="Calibri"/>
                <w:color w:val="000000"/>
                <w:lang w:eastAsia="en-AU"/>
              </w:rPr>
              <w:t>Search</w:t>
            </w:r>
          </w:p>
        </w:tc>
        <w:tc>
          <w:tcPr>
            <w:tcW w:w="9640" w:type="dxa"/>
            <w:tcBorders>
              <w:top w:val="nil"/>
              <w:left w:val="nil"/>
              <w:bottom w:val="nil"/>
              <w:right w:val="nil"/>
            </w:tcBorders>
            <w:shd w:val="clear" w:color="auto" w:fill="auto"/>
            <w:noWrap/>
            <w:vAlign w:val="bottom"/>
            <w:hideMark/>
          </w:tcPr>
          <w:p w14:paraId="245B4ABD" w14:textId="77777777" w:rsidR="00070870" w:rsidRPr="00EC565C" w:rsidRDefault="00070870" w:rsidP="00526FB5">
            <w:pPr>
              <w:spacing w:after="0" w:line="240" w:lineRule="auto"/>
              <w:rPr>
                <w:rFonts w:ascii="Calibri" w:eastAsia="Times New Roman" w:hAnsi="Calibri" w:cs="Calibri"/>
                <w:color w:val="000000"/>
                <w:lang w:eastAsia="en-AU"/>
              </w:rPr>
            </w:pPr>
            <w:r w:rsidRPr="00EC565C">
              <w:rPr>
                <w:rFonts w:ascii="Calibri" w:eastAsia="Times New Roman" w:hAnsi="Calibri" w:cs="Calibri"/>
                <w:color w:val="000000"/>
                <w:lang w:eastAsia="en-AU"/>
              </w:rPr>
              <w:t>Query</w:t>
            </w:r>
          </w:p>
        </w:tc>
        <w:tc>
          <w:tcPr>
            <w:tcW w:w="997" w:type="dxa"/>
            <w:tcBorders>
              <w:top w:val="nil"/>
              <w:left w:val="nil"/>
              <w:bottom w:val="nil"/>
              <w:right w:val="nil"/>
            </w:tcBorders>
            <w:shd w:val="clear" w:color="auto" w:fill="auto"/>
            <w:noWrap/>
            <w:vAlign w:val="bottom"/>
            <w:hideMark/>
          </w:tcPr>
          <w:p w14:paraId="5D4EFD6A" w14:textId="77777777" w:rsidR="00070870" w:rsidRPr="00EC565C" w:rsidRDefault="00070870" w:rsidP="00526FB5">
            <w:pPr>
              <w:spacing w:after="0" w:line="240" w:lineRule="auto"/>
              <w:rPr>
                <w:rFonts w:ascii="Calibri" w:eastAsia="Times New Roman" w:hAnsi="Calibri" w:cs="Calibri"/>
                <w:color w:val="000000"/>
                <w:lang w:eastAsia="en-AU"/>
              </w:rPr>
            </w:pPr>
            <w:r w:rsidRPr="00EC565C">
              <w:rPr>
                <w:rFonts w:ascii="Calibri" w:eastAsia="Times New Roman" w:hAnsi="Calibri" w:cs="Calibri"/>
                <w:color w:val="000000"/>
                <w:lang w:eastAsia="en-AU"/>
              </w:rPr>
              <w:t>Items found</w:t>
            </w:r>
          </w:p>
        </w:tc>
      </w:tr>
      <w:tr w:rsidR="00070870" w:rsidRPr="00EC565C" w14:paraId="2E1ECAEA" w14:textId="77777777" w:rsidTr="00526FB5">
        <w:trPr>
          <w:trHeight w:val="300"/>
        </w:trPr>
        <w:tc>
          <w:tcPr>
            <w:tcW w:w="960" w:type="dxa"/>
            <w:tcBorders>
              <w:top w:val="nil"/>
              <w:left w:val="nil"/>
              <w:bottom w:val="nil"/>
              <w:right w:val="nil"/>
            </w:tcBorders>
            <w:shd w:val="clear" w:color="auto" w:fill="auto"/>
            <w:noWrap/>
            <w:vAlign w:val="bottom"/>
            <w:hideMark/>
          </w:tcPr>
          <w:p w14:paraId="1165204E" w14:textId="77777777" w:rsidR="00070870" w:rsidRPr="00EC565C" w:rsidRDefault="00070870" w:rsidP="00526FB5">
            <w:pPr>
              <w:spacing w:after="0" w:line="240" w:lineRule="auto"/>
              <w:rPr>
                <w:rFonts w:ascii="Calibri" w:eastAsia="Times New Roman" w:hAnsi="Calibri" w:cs="Calibri"/>
                <w:color w:val="000000"/>
                <w:lang w:eastAsia="en-AU"/>
              </w:rPr>
            </w:pPr>
            <w:r w:rsidRPr="00EC565C">
              <w:rPr>
                <w:rFonts w:ascii="Calibri" w:eastAsia="Times New Roman" w:hAnsi="Calibri" w:cs="Calibri"/>
                <w:color w:val="000000"/>
                <w:lang w:eastAsia="en-AU"/>
              </w:rPr>
              <w:t>#22</w:t>
            </w:r>
          </w:p>
        </w:tc>
        <w:tc>
          <w:tcPr>
            <w:tcW w:w="9640" w:type="dxa"/>
            <w:tcBorders>
              <w:top w:val="nil"/>
              <w:left w:val="nil"/>
              <w:bottom w:val="nil"/>
              <w:right w:val="nil"/>
            </w:tcBorders>
            <w:shd w:val="clear" w:color="auto" w:fill="auto"/>
            <w:noWrap/>
            <w:vAlign w:val="bottom"/>
            <w:hideMark/>
          </w:tcPr>
          <w:p w14:paraId="6F9515DE" w14:textId="77777777" w:rsidR="00070870" w:rsidRPr="00EC565C" w:rsidRDefault="00070870" w:rsidP="00526FB5">
            <w:pPr>
              <w:spacing w:after="0" w:line="240" w:lineRule="auto"/>
              <w:rPr>
                <w:rFonts w:ascii="Calibri" w:eastAsia="Times New Roman" w:hAnsi="Calibri" w:cs="Calibri"/>
                <w:color w:val="000000"/>
                <w:lang w:eastAsia="en-AU"/>
              </w:rPr>
            </w:pPr>
            <w:r w:rsidRPr="00EC565C">
              <w:rPr>
                <w:rFonts w:ascii="Calibri" w:eastAsia="Times New Roman" w:hAnsi="Calibri" w:cs="Calibri"/>
                <w:color w:val="000000"/>
                <w:lang w:eastAsia="en-AU"/>
              </w:rPr>
              <w:t>Search (#18 AND #11) Filters: Publication date from 2015/01/01 to 2020/12/31; Humans; English</w:t>
            </w:r>
          </w:p>
        </w:tc>
        <w:tc>
          <w:tcPr>
            <w:tcW w:w="997" w:type="dxa"/>
            <w:tcBorders>
              <w:top w:val="nil"/>
              <w:left w:val="nil"/>
              <w:bottom w:val="nil"/>
              <w:right w:val="nil"/>
            </w:tcBorders>
            <w:shd w:val="clear" w:color="auto" w:fill="auto"/>
            <w:noWrap/>
            <w:vAlign w:val="bottom"/>
            <w:hideMark/>
          </w:tcPr>
          <w:p w14:paraId="4574D511" w14:textId="77777777" w:rsidR="00070870" w:rsidRPr="00EC565C" w:rsidRDefault="00070870" w:rsidP="00526FB5">
            <w:pPr>
              <w:spacing w:after="0" w:line="240" w:lineRule="auto"/>
              <w:jc w:val="right"/>
              <w:rPr>
                <w:rFonts w:ascii="Calibri" w:eastAsia="Times New Roman" w:hAnsi="Calibri" w:cs="Calibri"/>
                <w:color w:val="000000"/>
                <w:lang w:eastAsia="en-AU"/>
              </w:rPr>
            </w:pPr>
            <w:r w:rsidRPr="00EC565C">
              <w:rPr>
                <w:rFonts w:ascii="Calibri" w:eastAsia="Times New Roman" w:hAnsi="Calibri" w:cs="Calibri"/>
                <w:color w:val="000000"/>
                <w:lang w:eastAsia="en-AU"/>
              </w:rPr>
              <w:t>3136</w:t>
            </w:r>
          </w:p>
        </w:tc>
      </w:tr>
      <w:tr w:rsidR="00070870" w:rsidRPr="00EC565C" w14:paraId="44B60406" w14:textId="77777777" w:rsidTr="00526FB5">
        <w:trPr>
          <w:trHeight w:val="300"/>
        </w:trPr>
        <w:tc>
          <w:tcPr>
            <w:tcW w:w="960" w:type="dxa"/>
            <w:tcBorders>
              <w:top w:val="nil"/>
              <w:left w:val="nil"/>
              <w:bottom w:val="nil"/>
              <w:right w:val="nil"/>
            </w:tcBorders>
            <w:shd w:val="clear" w:color="auto" w:fill="auto"/>
            <w:noWrap/>
            <w:vAlign w:val="bottom"/>
            <w:hideMark/>
          </w:tcPr>
          <w:p w14:paraId="6E5B2F66" w14:textId="77777777" w:rsidR="00070870" w:rsidRPr="00EC565C" w:rsidRDefault="00070870" w:rsidP="00526FB5">
            <w:pPr>
              <w:spacing w:after="0" w:line="240" w:lineRule="auto"/>
              <w:rPr>
                <w:rFonts w:ascii="Calibri" w:eastAsia="Times New Roman" w:hAnsi="Calibri" w:cs="Calibri"/>
                <w:color w:val="000000"/>
                <w:lang w:eastAsia="en-AU"/>
              </w:rPr>
            </w:pPr>
            <w:r w:rsidRPr="00EC565C">
              <w:rPr>
                <w:rFonts w:ascii="Calibri" w:eastAsia="Times New Roman" w:hAnsi="Calibri" w:cs="Calibri"/>
                <w:color w:val="000000"/>
                <w:lang w:eastAsia="en-AU"/>
              </w:rPr>
              <w:t>#21</w:t>
            </w:r>
          </w:p>
        </w:tc>
        <w:tc>
          <w:tcPr>
            <w:tcW w:w="9640" w:type="dxa"/>
            <w:tcBorders>
              <w:top w:val="nil"/>
              <w:left w:val="nil"/>
              <w:bottom w:val="nil"/>
              <w:right w:val="nil"/>
            </w:tcBorders>
            <w:shd w:val="clear" w:color="auto" w:fill="auto"/>
            <w:noWrap/>
            <w:vAlign w:val="bottom"/>
            <w:hideMark/>
          </w:tcPr>
          <w:p w14:paraId="3B364554" w14:textId="77777777" w:rsidR="00070870" w:rsidRPr="00EC565C" w:rsidRDefault="00070870" w:rsidP="00526FB5">
            <w:pPr>
              <w:spacing w:after="0" w:line="240" w:lineRule="auto"/>
              <w:rPr>
                <w:rFonts w:ascii="Calibri" w:eastAsia="Times New Roman" w:hAnsi="Calibri" w:cs="Calibri"/>
                <w:color w:val="000000"/>
                <w:lang w:eastAsia="en-AU"/>
              </w:rPr>
            </w:pPr>
            <w:r w:rsidRPr="00EC565C">
              <w:rPr>
                <w:rFonts w:ascii="Calibri" w:eastAsia="Times New Roman" w:hAnsi="Calibri" w:cs="Calibri"/>
                <w:color w:val="000000"/>
                <w:lang w:eastAsia="en-AU"/>
              </w:rPr>
              <w:t>Search (#18 AND #11) Filters: Publication date from 2015/01/01 to 2020/12/31; Humans</w:t>
            </w:r>
          </w:p>
        </w:tc>
        <w:tc>
          <w:tcPr>
            <w:tcW w:w="997" w:type="dxa"/>
            <w:tcBorders>
              <w:top w:val="nil"/>
              <w:left w:val="nil"/>
              <w:bottom w:val="nil"/>
              <w:right w:val="nil"/>
            </w:tcBorders>
            <w:shd w:val="clear" w:color="auto" w:fill="auto"/>
            <w:noWrap/>
            <w:vAlign w:val="bottom"/>
            <w:hideMark/>
          </w:tcPr>
          <w:p w14:paraId="2C0E894C" w14:textId="77777777" w:rsidR="00070870" w:rsidRPr="00EC565C" w:rsidRDefault="00070870" w:rsidP="00526FB5">
            <w:pPr>
              <w:spacing w:after="0" w:line="240" w:lineRule="auto"/>
              <w:jc w:val="right"/>
              <w:rPr>
                <w:rFonts w:ascii="Calibri" w:eastAsia="Times New Roman" w:hAnsi="Calibri" w:cs="Calibri"/>
                <w:color w:val="000000"/>
                <w:lang w:eastAsia="en-AU"/>
              </w:rPr>
            </w:pPr>
            <w:r w:rsidRPr="00EC565C">
              <w:rPr>
                <w:rFonts w:ascii="Calibri" w:eastAsia="Times New Roman" w:hAnsi="Calibri" w:cs="Calibri"/>
                <w:color w:val="000000"/>
                <w:lang w:eastAsia="en-AU"/>
              </w:rPr>
              <w:t>3285</w:t>
            </w:r>
          </w:p>
        </w:tc>
      </w:tr>
      <w:tr w:rsidR="00070870" w:rsidRPr="00EC565C" w14:paraId="4EFA3E55" w14:textId="77777777" w:rsidTr="00526FB5">
        <w:trPr>
          <w:trHeight w:val="300"/>
        </w:trPr>
        <w:tc>
          <w:tcPr>
            <w:tcW w:w="960" w:type="dxa"/>
            <w:tcBorders>
              <w:top w:val="nil"/>
              <w:left w:val="nil"/>
              <w:bottom w:val="nil"/>
              <w:right w:val="nil"/>
            </w:tcBorders>
            <w:shd w:val="clear" w:color="auto" w:fill="auto"/>
            <w:noWrap/>
            <w:vAlign w:val="bottom"/>
            <w:hideMark/>
          </w:tcPr>
          <w:p w14:paraId="15C524BC" w14:textId="77777777" w:rsidR="00070870" w:rsidRPr="00EC565C" w:rsidRDefault="00070870" w:rsidP="00526FB5">
            <w:pPr>
              <w:spacing w:after="0" w:line="240" w:lineRule="auto"/>
              <w:rPr>
                <w:rFonts w:ascii="Calibri" w:eastAsia="Times New Roman" w:hAnsi="Calibri" w:cs="Calibri"/>
                <w:color w:val="000000"/>
                <w:lang w:eastAsia="en-AU"/>
              </w:rPr>
            </w:pPr>
            <w:r w:rsidRPr="00EC565C">
              <w:rPr>
                <w:rFonts w:ascii="Calibri" w:eastAsia="Times New Roman" w:hAnsi="Calibri" w:cs="Calibri"/>
                <w:color w:val="000000"/>
                <w:lang w:eastAsia="en-AU"/>
              </w:rPr>
              <w:t>#20</w:t>
            </w:r>
          </w:p>
        </w:tc>
        <w:tc>
          <w:tcPr>
            <w:tcW w:w="9640" w:type="dxa"/>
            <w:tcBorders>
              <w:top w:val="nil"/>
              <w:left w:val="nil"/>
              <w:bottom w:val="nil"/>
              <w:right w:val="nil"/>
            </w:tcBorders>
            <w:shd w:val="clear" w:color="auto" w:fill="auto"/>
            <w:noWrap/>
            <w:vAlign w:val="bottom"/>
            <w:hideMark/>
          </w:tcPr>
          <w:p w14:paraId="471F0FDF" w14:textId="77777777" w:rsidR="00070870" w:rsidRPr="00EC565C" w:rsidRDefault="00070870" w:rsidP="00526FB5">
            <w:pPr>
              <w:spacing w:after="0" w:line="240" w:lineRule="auto"/>
              <w:rPr>
                <w:rFonts w:ascii="Calibri" w:eastAsia="Times New Roman" w:hAnsi="Calibri" w:cs="Calibri"/>
                <w:color w:val="000000"/>
                <w:lang w:eastAsia="en-AU"/>
              </w:rPr>
            </w:pPr>
            <w:r w:rsidRPr="00EC565C">
              <w:rPr>
                <w:rFonts w:ascii="Calibri" w:eastAsia="Times New Roman" w:hAnsi="Calibri" w:cs="Calibri"/>
                <w:color w:val="000000"/>
                <w:lang w:eastAsia="en-AU"/>
              </w:rPr>
              <w:t>Search (#18 AND #11) Filters: Publication date from 2015/01/01 to 2020/12/31</w:t>
            </w:r>
          </w:p>
        </w:tc>
        <w:tc>
          <w:tcPr>
            <w:tcW w:w="997" w:type="dxa"/>
            <w:tcBorders>
              <w:top w:val="nil"/>
              <w:left w:val="nil"/>
              <w:bottom w:val="nil"/>
              <w:right w:val="nil"/>
            </w:tcBorders>
            <w:shd w:val="clear" w:color="auto" w:fill="auto"/>
            <w:noWrap/>
            <w:vAlign w:val="bottom"/>
            <w:hideMark/>
          </w:tcPr>
          <w:p w14:paraId="0DB0B41C" w14:textId="77777777" w:rsidR="00070870" w:rsidRPr="00EC565C" w:rsidRDefault="00070870" w:rsidP="00526FB5">
            <w:pPr>
              <w:spacing w:after="0" w:line="240" w:lineRule="auto"/>
              <w:jc w:val="right"/>
              <w:rPr>
                <w:rFonts w:ascii="Calibri" w:eastAsia="Times New Roman" w:hAnsi="Calibri" w:cs="Calibri"/>
                <w:color w:val="000000"/>
                <w:lang w:eastAsia="en-AU"/>
              </w:rPr>
            </w:pPr>
            <w:r w:rsidRPr="00EC565C">
              <w:rPr>
                <w:rFonts w:ascii="Calibri" w:eastAsia="Times New Roman" w:hAnsi="Calibri" w:cs="Calibri"/>
                <w:color w:val="000000"/>
                <w:lang w:eastAsia="en-AU"/>
              </w:rPr>
              <w:t>5516</w:t>
            </w:r>
          </w:p>
        </w:tc>
      </w:tr>
      <w:tr w:rsidR="00070870" w:rsidRPr="00EC565C" w14:paraId="7D32F03E" w14:textId="77777777" w:rsidTr="00526FB5">
        <w:trPr>
          <w:trHeight w:val="300"/>
        </w:trPr>
        <w:tc>
          <w:tcPr>
            <w:tcW w:w="960" w:type="dxa"/>
            <w:tcBorders>
              <w:top w:val="nil"/>
              <w:left w:val="nil"/>
              <w:bottom w:val="nil"/>
              <w:right w:val="nil"/>
            </w:tcBorders>
            <w:shd w:val="clear" w:color="auto" w:fill="auto"/>
            <w:noWrap/>
            <w:vAlign w:val="bottom"/>
            <w:hideMark/>
          </w:tcPr>
          <w:p w14:paraId="71362A81" w14:textId="77777777" w:rsidR="00070870" w:rsidRPr="00EC565C" w:rsidRDefault="00070870" w:rsidP="00526FB5">
            <w:pPr>
              <w:spacing w:after="0" w:line="240" w:lineRule="auto"/>
              <w:rPr>
                <w:rFonts w:ascii="Calibri" w:eastAsia="Times New Roman" w:hAnsi="Calibri" w:cs="Calibri"/>
                <w:color w:val="000000"/>
                <w:lang w:eastAsia="en-AU"/>
              </w:rPr>
            </w:pPr>
            <w:r w:rsidRPr="00EC565C">
              <w:rPr>
                <w:rFonts w:ascii="Calibri" w:eastAsia="Times New Roman" w:hAnsi="Calibri" w:cs="Calibri"/>
                <w:color w:val="000000"/>
                <w:lang w:eastAsia="en-AU"/>
              </w:rPr>
              <w:t>#19</w:t>
            </w:r>
          </w:p>
        </w:tc>
        <w:tc>
          <w:tcPr>
            <w:tcW w:w="9640" w:type="dxa"/>
            <w:tcBorders>
              <w:top w:val="nil"/>
              <w:left w:val="nil"/>
              <w:bottom w:val="nil"/>
              <w:right w:val="nil"/>
            </w:tcBorders>
            <w:shd w:val="clear" w:color="auto" w:fill="auto"/>
            <w:noWrap/>
            <w:vAlign w:val="bottom"/>
            <w:hideMark/>
          </w:tcPr>
          <w:p w14:paraId="460978B8" w14:textId="77777777" w:rsidR="00070870" w:rsidRPr="00EC565C" w:rsidRDefault="00070870" w:rsidP="00526FB5">
            <w:pPr>
              <w:spacing w:after="0" w:line="240" w:lineRule="auto"/>
              <w:rPr>
                <w:rFonts w:ascii="Calibri" w:eastAsia="Times New Roman" w:hAnsi="Calibri" w:cs="Calibri"/>
                <w:color w:val="000000"/>
                <w:lang w:eastAsia="en-AU"/>
              </w:rPr>
            </w:pPr>
            <w:r w:rsidRPr="00EC565C">
              <w:rPr>
                <w:rFonts w:ascii="Calibri" w:eastAsia="Times New Roman" w:hAnsi="Calibri" w:cs="Calibri"/>
                <w:color w:val="000000"/>
                <w:lang w:eastAsia="en-AU"/>
              </w:rPr>
              <w:t>Search (#18 AND #11)</w:t>
            </w:r>
          </w:p>
        </w:tc>
        <w:tc>
          <w:tcPr>
            <w:tcW w:w="997" w:type="dxa"/>
            <w:tcBorders>
              <w:top w:val="nil"/>
              <w:left w:val="nil"/>
              <w:bottom w:val="nil"/>
              <w:right w:val="nil"/>
            </w:tcBorders>
            <w:shd w:val="clear" w:color="auto" w:fill="auto"/>
            <w:noWrap/>
            <w:vAlign w:val="bottom"/>
            <w:hideMark/>
          </w:tcPr>
          <w:p w14:paraId="74690D5F" w14:textId="77777777" w:rsidR="00070870" w:rsidRPr="00EC565C" w:rsidRDefault="00070870" w:rsidP="00526FB5">
            <w:pPr>
              <w:spacing w:after="0" w:line="240" w:lineRule="auto"/>
              <w:jc w:val="right"/>
              <w:rPr>
                <w:rFonts w:ascii="Calibri" w:eastAsia="Times New Roman" w:hAnsi="Calibri" w:cs="Calibri"/>
                <w:color w:val="000000"/>
                <w:lang w:eastAsia="en-AU"/>
              </w:rPr>
            </w:pPr>
            <w:r w:rsidRPr="00EC565C">
              <w:rPr>
                <w:rFonts w:ascii="Calibri" w:eastAsia="Times New Roman" w:hAnsi="Calibri" w:cs="Calibri"/>
                <w:color w:val="000000"/>
                <w:lang w:eastAsia="en-AU"/>
              </w:rPr>
              <w:t>18141</w:t>
            </w:r>
          </w:p>
        </w:tc>
      </w:tr>
      <w:tr w:rsidR="00070870" w:rsidRPr="00EC565C" w14:paraId="232D2A76" w14:textId="77777777" w:rsidTr="00526FB5">
        <w:trPr>
          <w:trHeight w:val="300"/>
        </w:trPr>
        <w:tc>
          <w:tcPr>
            <w:tcW w:w="960" w:type="dxa"/>
            <w:tcBorders>
              <w:top w:val="nil"/>
              <w:left w:val="nil"/>
              <w:bottom w:val="nil"/>
              <w:right w:val="nil"/>
            </w:tcBorders>
            <w:shd w:val="clear" w:color="auto" w:fill="auto"/>
            <w:noWrap/>
            <w:vAlign w:val="bottom"/>
            <w:hideMark/>
          </w:tcPr>
          <w:p w14:paraId="263768BF" w14:textId="77777777" w:rsidR="00070870" w:rsidRPr="00EC565C" w:rsidRDefault="00070870" w:rsidP="00526FB5">
            <w:pPr>
              <w:spacing w:after="0" w:line="240" w:lineRule="auto"/>
              <w:rPr>
                <w:rFonts w:ascii="Calibri" w:eastAsia="Times New Roman" w:hAnsi="Calibri" w:cs="Calibri"/>
                <w:color w:val="000000"/>
                <w:lang w:eastAsia="en-AU"/>
              </w:rPr>
            </w:pPr>
            <w:r w:rsidRPr="00EC565C">
              <w:rPr>
                <w:rFonts w:ascii="Calibri" w:eastAsia="Times New Roman" w:hAnsi="Calibri" w:cs="Calibri"/>
                <w:color w:val="000000"/>
                <w:lang w:eastAsia="en-AU"/>
              </w:rPr>
              <w:t>#18</w:t>
            </w:r>
          </w:p>
        </w:tc>
        <w:tc>
          <w:tcPr>
            <w:tcW w:w="9640" w:type="dxa"/>
            <w:tcBorders>
              <w:top w:val="nil"/>
              <w:left w:val="nil"/>
              <w:bottom w:val="nil"/>
              <w:right w:val="nil"/>
            </w:tcBorders>
            <w:shd w:val="clear" w:color="auto" w:fill="auto"/>
            <w:noWrap/>
            <w:vAlign w:val="bottom"/>
            <w:hideMark/>
          </w:tcPr>
          <w:p w14:paraId="36BA225B" w14:textId="77777777" w:rsidR="00070870" w:rsidRPr="00EC565C" w:rsidRDefault="00070870" w:rsidP="00526FB5">
            <w:pPr>
              <w:spacing w:after="0" w:line="240" w:lineRule="auto"/>
              <w:rPr>
                <w:rFonts w:ascii="Calibri" w:eastAsia="Times New Roman" w:hAnsi="Calibri" w:cs="Calibri"/>
                <w:color w:val="000000"/>
                <w:lang w:eastAsia="en-AU"/>
              </w:rPr>
            </w:pPr>
            <w:r w:rsidRPr="00EC565C">
              <w:rPr>
                <w:rFonts w:ascii="Calibri" w:eastAsia="Times New Roman" w:hAnsi="Calibri" w:cs="Calibri"/>
                <w:color w:val="000000"/>
                <w:lang w:eastAsia="en-AU"/>
              </w:rPr>
              <w:t>Search (#12 OR #13 OR #14 OR #15 OR #16 OR #17)</w:t>
            </w:r>
          </w:p>
        </w:tc>
        <w:tc>
          <w:tcPr>
            <w:tcW w:w="997" w:type="dxa"/>
            <w:tcBorders>
              <w:top w:val="nil"/>
              <w:left w:val="nil"/>
              <w:bottom w:val="nil"/>
              <w:right w:val="nil"/>
            </w:tcBorders>
            <w:shd w:val="clear" w:color="auto" w:fill="auto"/>
            <w:noWrap/>
            <w:vAlign w:val="bottom"/>
            <w:hideMark/>
          </w:tcPr>
          <w:p w14:paraId="1DC4D507" w14:textId="77777777" w:rsidR="00070870" w:rsidRPr="00EC565C" w:rsidRDefault="00070870" w:rsidP="00526FB5">
            <w:pPr>
              <w:spacing w:after="0" w:line="240" w:lineRule="auto"/>
              <w:jc w:val="right"/>
              <w:rPr>
                <w:rFonts w:ascii="Calibri" w:eastAsia="Times New Roman" w:hAnsi="Calibri" w:cs="Calibri"/>
                <w:color w:val="000000"/>
                <w:lang w:eastAsia="en-AU"/>
              </w:rPr>
            </w:pPr>
            <w:r w:rsidRPr="00EC565C">
              <w:rPr>
                <w:rFonts w:ascii="Calibri" w:eastAsia="Times New Roman" w:hAnsi="Calibri" w:cs="Calibri"/>
                <w:color w:val="000000"/>
                <w:lang w:eastAsia="en-AU"/>
              </w:rPr>
              <w:t>211567</w:t>
            </w:r>
          </w:p>
        </w:tc>
      </w:tr>
      <w:tr w:rsidR="00070870" w:rsidRPr="00EC565C" w14:paraId="5EBF4746" w14:textId="77777777" w:rsidTr="00526FB5">
        <w:trPr>
          <w:trHeight w:val="300"/>
        </w:trPr>
        <w:tc>
          <w:tcPr>
            <w:tcW w:w="960" w:type="dxa"/>
            <w:tcBorders>
              <w:top w:val="nil"/>
              <w:left w:val="nil"/>
              <w:bottom w:val="nil"/>
              <w:right w:val="nil"/>
            </w:tcBorders>
            <w:shd w:val="clear" w:color="auto" w:fill="auto"/>
            <w:noWrap/>
            <w:vAlign w:val="bottom"/>
            <w:hideMark/>
          </w:tcPr>
          <w:p w14:paraId="16C2BE32" w14:textId="77777777" w:rsidR="00070870" w:rsidRPr="00EC565C" w:rsidRDefault="00070870" w:rsidP="00526FB5">
            <w:pPr>
              <w:spacing w:after="0" w:line="240" w:lineRule="auto"/>
              <w:rPr>
                <w:rFonts w:ascii="Calibri" w:eastAsia="Times New Roman" w:hAnsi="Calibri" w:cs="Calibri"/>
                <w:color w:val="000000"/>
                <w:lang w:eastAsia="en-AU"/>
              </w:rPr>
            </w:pPr>
            <w:r w:rsidRPr="00EC565C">
              <w:rPr>
                <w:rFonts w:ascii="Calibri" w:eastAsia="Times New Roman" w:hAnsi="Calibri" w:cs="Calibri"/>
                <w:color w:val="000000"/>
                <w:lang w:eastAsia="en-AU"/>
              </w:rPr>
              <w:t>#17</w:t>
            </w:r>
          </w:p>
        </w:tc>
        <w:tc>
          <w:tcPr>
            <w:tcW w:w="9640" w:type="dxa"/>
            <w:tcBorders>
              <w:top w:val="nil"/>
              <w:left w:val="nil"/>
              <w:bottom w:val="nil"/>
              <w:right w:val="nil"/>
            </w:tcBorders>
            <w:shd w:val="clear" w:color="auto" w:fill="auto"/>
            <w:noWrap/>
            <w:vAlign w:val="bottom"/>
            <w:hideMark/>
          </w:tcPr>
          <w:p w14:paraId="48074906" w14:textId="77777777" w:rsidR="00070870" w:rsidRPr="00EC565C" w:rsidRDefault="00070870" w:rsidP="00526FB5">
            <w:pPr>
              <w:spacing w:after="0" w:line="240" w:lineRule="auto"/>
              <w:rPr>
                <w:rFonts w:ascii="Calibri" w:eastAsia="Times New Roman" w:hAnsi="Calibri" w:cs="Calibri"/>
                <w:color w:val="000000"/>
                <w:lang w:eastAsia="en-AU"/>
              </w:rPr>
            </w:pPr>
            <w:r w:rsidRPr="00EC565C">
              <w:rPr>
                <w:rFonts w:ascii="Calibri" w:eastAsia="Times New Roman" w:hAnsi="Calibri" w:cs="Calibri"/>
                <w:color w:val="000000"/>
                <w:lang w:eastAsia="en-AU"/>
              </w:rPr>
              <w:t>Search multivitamin-mineral[Title/Abstract]</w:t>
            </w:r>
          </w:p>
        </w:tc>
        <w:tc>
          <w:tcPr>
            <w:tcW w:w="997" w:type="dxa"/>
            <w:tcBorders>
              <w:top w:val="nil"/>
              <w:left w:val="nil"/>
              <w:bottom w:val="nil"/>
              <w:right w:val="nil"/>
            </w:tcBorders>
            <w:shd w:val="clear" w:color="auto" w:fill="auto"/>
            <w:noWrap/>
            <w:vAlign w:val="bottom"/>
            <w:hideMark/>
          </w:tcPr>
          <w:p w14:paraId="5A89423F" w14:textId="77777777" w:rsidR="00070870" w:rsidRPr="00EC565C" w:rsidRDefault="00070870" w:rsidP="00526FB5">
            <w:pPr>
              <w:spacing w:after="0" w:line="240" w:lineRule="auto"/>
              <w:jc w:val="right"/>
              <w:rPr>
                <w:rFonts w:ascii="Calibri" w:eastAsia="Times New Roman" w:hAnsi="Calibri" w:cs="Calibri"/>
                <w:color w:val="000000"/>
                <w:lang w:eastAsia="en-AU"/>
              </w:rPr>
            </w:pPr>
            <w:r w:rsidRPr="00EC565C">
              <w:rPr>
                <w:rFonts w:ascii="Calibri" w:eastAsia="Times New Roman" w:hAnsi="Calibri" w:cs="Calibri"/>
                <w:color w:val="000000"/>
                <w:lang w:eastAsia="en-AU"/>
              </w:rPr>
              <w:t>217</w:t>
            </w:r>
          </w:p>
        </w:tc>
      </w:tr>
      <w:tr w:rsidR="00070870" w:rsidRPr="00EC565C" w14:paraId="34C1BB0B" w14:textId="77777777" w:rsidTr="00526FB5">
        <w:trPr>
          <w:trHeight w:val="300"/>
        </w:trPr>
        <w:tc>
          <w:tcPr>
            <w:tcW w:w="960" w:type="dxa"/>
            <w:tcBorders>
              <w:top w:val="nil"/>
              <w:left w:val="nil"/>
              <w:bottom w:val="nil"/>
              <w:right w:val="nil"/>
            </w:tcBorders>
            <w:shd w:val="clear" w:color="auto" w:fill="auto"/>
            <w:noWrap/>
            <w:vAlign w:val="bottom"/>
            <w:hideMark/>
          </w:tcPr>
          <w:p w14:paraId="6B1E20D8" w14:textId="77777777" w:rsidR="00070870" w:rsidRPr="00EC565C" w:rsidRDefault="00070870" w:rsidP="00526FB5">
            <w:pPr>
              <w:spacing w:after="0" w:line="240" w:lineRule="auto"/>
              <w:rPr>
                <w:rFonts w:ascii="Calibri" w:eastAsia="Times New Roman" w:hAnsi="Calibri" w:cs="Calibri"/>
                <w:color w:val="000000"/>
                <w:lang w:eastAsia="en-AU"/>
              </w:rPr>
            </w:pPr>
            <w:r w:rsidRPr="00EC565C">
              <w:rPr>
                <w:rFonts w:ascii="Calibri" w:eastAsia="Times New Roman" w:hAnsi="Calibri" w:cs="Calibri"/>
                <w:color w:val="000000"/>
                <w:lang w:eastAsia="en-AU"/>
              </w:rPr>
              <w:t>#16</w:t>
            </w:r>
          </w:p>
        </w:tc>
        <w:tc>
          <w:tcPr>
            <w:tcW w:w="9640" w:type="dxa"/>
            <w:tcBorders>
              <w:top w:val="nil"/>
              <w:left w:val="nil"/>
              <w:bottom w:val="nil"/>
              <w:right w:val="nil"/>
            </w:tcBorders>
            <w:shd w:val="clear" w:color="auto" w:fill="auto"/>
            <w:noWrap/>
            <w:vAlign w:val="bottom"/>
            <w:hideMark/>
          </w:tcPr>
          <w:p w14:paraId="7DDEE531" w14:textId="77777777" w:rsidR="00070870" w:rsidRPr="00EC565C" w:rsidRDefault="00070870" w:rsidP="00526FB5">
            <w:pPr>
              <w:spacing w:after="0" w:line="240" w:lineRule="auto"/>
              <w:rPr>
                <w:rFonts w:ascii="Calibri" w:eastAsia="Times New Roman" w:hAnsi="Calibri" w:cs="Calibri"/>
                <w:color w:val="000000"/>
                <w:lang w:eastAsia="en-AU"/>
              </w:rPr>
            </w:pPr>
            <w:r w:rsidRPr="00EC565C">
              <w:rPr>
                <w:rFonts w:ascii="Calibri" w:eastAsia="Times New Roman" w:hAnsi="Calibri" w:cs="Calibri"/>
                <w:color w:val="000000"/>
                <w:lang w:eastAsia="en-AU"/>
              </w:rPr>
              <w:t>Search supplementation[Title/Abstract]</w:t>
            </w:r>
          </w:p>
        </w:tc>
        <w:tc>
          <w:tcPr>
            <w:tcW w:w="997" w:type="dxa"/>
            <w:tcBorders>
              <w:top w:val="nil"/>
              <w:left w:val="nil"/>
              <w:bottom w:val="nil"/>
              <w:right w:val="nil"/>
            </w:tcBorders>
            <w:shd w:val="clear" w:color="auto" w:fill="auto"/>
            <w:noWrap/>
            <w:vAlign w:val="bottom"/>
            <w:hideMark/>
          </w:tcPr>
          <w:p w14:paraId="6B0B8A33" w14:textId="77777777" w:rsidR="00070870" w:rsidRPr="00EC565C" w:rsidRDefault="00070870" w:rsidP="00526FB5">
            <w:pPr>
              <w:spacing w:after="0" w:line="240" w:lineRule="auto"/>
              <w:jc w:val="right"/>
              <w:rPr>
                <w:rFonts w:ascii="Calibri" w:eastAsia="Times New Roman" w:hAnsi="Calibri" w:cs="Calibri"/>
                <w:color w:val="000000"/>
                <w:lang w:eastAsia="en-AU"/>
              </w:rPr>
            </w:pPr>
            <w:r w:rsidRPr="00EC565C">
              <w:rPr>
                <w:rFonts w:ascii="Calibri" w:eastAsia="Times New Roman" w:hAnsi="Calibri" w:cs="Calibri"/>
                <w:color w:val="000000"/>
                <w:lang w:eastAsia="en-AU"/>
              </w:rPr>
              <w:t>115514</w:t>
            </w:r>
          </w:p>
        </w:tc>
      </w:tr>
      <w:tr w:rsidR="00070870" w:rsidRPr="00EC565C" w14:paraId="5FA5DD01" w14:textId="77777777" w:rsidTr="00526FB5">
        <w:trPr>
          <w:trHeight w:val="300"/>
        </w:trPr>
        <w:tc>
          <w:tcPr>
            <w:tcW w:w="960" w:type="dxa"/>
            <w:tcBorders>
              <w:top w:val="nil"/>
              <w:left w:val="nil"/>
              <w:bottom w:val="nil"/>
              <w:right w:val="nil"/>
            </w:tcBorders>
            <w:shd w:val="clear" w:color="auto" w:fill="auto"/>
            <w:noWrap/>
            <w:vAlign w:val="bottom"/>
            <w:hideMark/>
          </w:tcPr>
          <w:p w14:paraId="073159DC" w14:textId="77777777" w:rsidR="00070870" w:rsidRPr="00EC565C" w:rsidRDefault="00070870" w:rsidP="00526FB5">
            <w:pPr>
              <w:spacing w:after="0" w:line="240" w:lineRule="auto"/>
              <w:rPr>
                <w:rFonts w:ascii="Calibri" w:eastAsia="Times New Roman" w:hAnsi="Calibri" w:cs="Calibri"/>
                <w:color w:val="000000"/>
                <w:lang w:eastAsia="en-AU"/>
              </w:rPr>
            </w:pPr>
            <w:r w:rsidRPr="00EC565C">
              <w:rPr>
                <w:rFonts w:ascii="Calibri" w:eastAsia="Times New Roman" w:hAnsi="Calibri" w:cs="Calibri"/>
                <w:color w:val="000000"/>
                <w:lang w:eastAsia="en-AU"/>
              </w:rPr>
              <w:t>#15</w:t>
            </w:r>
          </w:p>
        </w:tc>
        <w:tc>
          <w:tcPr>
            <w:tcW w:w="9640" w:type="dxa"/>
            <w:tcBorders>
              <w:top w:val="nil"/>
              <w:left w:val="nil"/>
              <w:bottom w:val="nil"/>
              <w:right w:val="nil"/>
            </w:tcBorders>
            <w:shd w:val="clear" w:color="auto" w:fill="auto"/>
            <w:noWrap/>
            <w:vAlign w:val="bottom"/>
            <w:hideMark/>
          </w:tcPr>
          <w:p w14:paraId="0B50FDA1" w14:textId="77777777" w:rsidR="00070870" w:rsidRPr="00EC565C" w:rsidRDefault="00070870" w:rsidP="00526FB5">
            <w:pPr>
              <w:spacing w:after="0" w:line="240" w:lineRule="auto"/>
              <w:rPr>
                <w:rFonts w:ascii="Calibri" w:eastAsia="Times New Roman" w:hAnsi="Calibri" w:cs="Calibri"/>
                <w:color w:val="000000"/>
                <w:lang w:eastAsia="en-AU"/>
              </w:rPr>
            </w:pPr>
            <w:r w:rsidRPr="00EC565C">
              <w:rPr>
                <w:rFonts w:ascii="Calibri" w:eastAsia="Times New Roman" w:hAnsi="Calibri" w:cs="Calibri"/>
                <w:color w:val="000000"/>
                <w:lang w:eastAsia="en-AU"/>
              </w:rPr>
              <w:t>Search micronutrient[Title/Abstract]</w:t>
            </w:r>
          </w:p>
        </w:tc>
        <w:tc>
          <w:tcPr>
            <w:tcW w:w="997" w:type="dxa"/>
            <w:tcBorders>
              <w:top w:val="nil"/>
              <w:left w:val="nil"/>
              <w:bottom w:val="nil"/>
              <w:right w:val="nil"/>
            </w:tcBorders>
            <w:shd w:val="clear" w:color="auto" w:fill="auto"/>
            <w:noWrap/>
            <w:vAlign w:val="bottom"/>
            <w:hideMark/>
          </w:tcPr>
          <w:p w14:paraId="3D1EBF83" w14:textId="77777777" w:rsidR="00070870" w:rsidRPr="00EC565C" w:rsidRDefault="00070870" w:rsidP="00526FB5">
            <w:pPr>
              <w:spacing w:after="0" w:line="240" w:lineRule="auto"/>
              <w:jc w:val="right"/>
              <w:rPr>
                <w:rFonts w:ascii="Calibri" w:eastAsia="Times New Roman" w:hAnsi="Calibri" w:cs="Calibri"/>
                <w:color w:val="000000"/>
                <w:lang w:eastAsia="en-AU"/>
              </w:rPr>
            </w:pPr>
            <w:r w:rsidRPr="00EC565C">
              <w:rPr>
                <w:rFonts w:ascii="Calibri" w:eastAsia="Times New Roman" w:hAnsi="Calibri" w:cs="Calibri"/>
                <w:color w:val="000000"/>
                <w:lang w:eastAsia="en-AU"/>
              </w:rPr>
              <w:t>8949</w:t>
            </w:r>
          </w:p>
        </w:tc>
      </w:tr>
      <w:tr w:rsidR="00070870" w:rsidRPr="00EC565C" w14:paraId="4A12EC3C" w14:textId="77777777" w:rsidTr="00526FB5">
        <w:trPr>
          <w:trHeight w:val="300"/>
        </w:trPr>
        <w:tc>
          <w:tcPr>
            <w:tcW w:w="960" w:type="dxa"/>
            <w:tcBorders>
              <w:top w:val="nil"/>
              <w:left w:val="nil"/>
              <w:bottom w:val="nil"/>
              <w:right w:val="nil"/>
            </w:tcBorders>
            <w:shd w:val="clear" w:color="auto" w:fill="auto"/>
            <w:noWrap/>
            <w:vAlign w:val="bottom"/>
            <w:hideMark/>
          </w:tcPr>
          <w:p w14:paraId="791C5616" w14:textId="77777777" w:rsidR="00070870" w:rsidRPr="00EC565C" w:rsidRDefault="00070870" w:rsidP="00526FB5">
            <w:pPr>
              <w:spacing w:after="0" w:line="240" w:lineRule="auto"/>
              <w:rPr>
                <w:rFonts w:ascii="Calibri" w:eastAsia="Times New Roman" w:hAnsi="Calibri" w:cs="Calibri"/>
                <w:color w:val="000000"/>
                <w:lang w:eastAsia="en-AU"/>
              </w:rPr>
            </w:pPr>
            <w:r w:rsidRPr="00EC565C">
              <w:rPr>
                <w:rFonts w:ascii="Calibri" w:eastAsia="Times New Roman" w:hAnsi="Calibri" w:cs="Calibri"/>
                <w:color w:val="000000"/>
                <w:lang w:eastAsia="en-AU"/>
              </w:rPr>
              <w:t>#14</w:t>
            </w:r>
          </w:p>
        </w:tc>
        <w:tc>
          <w:tcPr>
            <w:tcW w:w="9640" w:type="dxa"/>
            <w:tcBorders>
              <w:top w:val="nil"/>
              <w:left w:val="nil"/>
              <w:bottom w:val="nil"/>
              <w:right w:val="nil"/>
            </w:tcBorders>
            <w:shd w:val="clear" w:color="auto" w:fill="auto"/>
            <w:noWrap/>
            <w:vAlign w:val="bottom"/>
            <w:hideMark/>
          </w:tcPr>
          <w:p w14:paraId="4F1F8B51" w14:textId="77777777" w:rsidR="00070870" w:rsidRPr="00EC565C" w:rsidRDefault="00070870" w:rsidP="00526FB5">
            <w:pPr>
              <w:spacing w:after="0" w:line="240" w:lineRule="auto"/>
              <w:rPr>
                <w:rFonts w:ascii="Calibri" w:eastAsia="Times New Roman" w:hAnsi="Calibri" w:cs="Calibri"/>
                <w:color w:val="000000"/>
                <w:lang w:eastAsia="en-AU"/>
              </w:rPr>
            </w:pPr>
            <w:r w:rsidRPr="00EC565C">
              <w:rPr>
                <w:rFonts w:ascii="Calibri" w:eastAsia="Times New Roman" w:hAnsi="Calibri" w:cs="Calibri"/>
                <w:color w:val="000000"/>
                <w:lang w:eastAsia="en-AU"/>
              </w:rPr>
              <w:t>Search multivitamin[Title/Abstract]</w:t>
            </w:r>
          </w:p>
        </w:tc>
        <w:tc>
          <w:tcPr>
            <w:tcW w:w="997" w:type="dxa"/>
            <w:tcBorders>
              <w:top w:val="nil"/>
              <w:left w:val="nil"/>
              <w:bottom w:val="nil"/>
              <w:right w:val="nil"/>
            </w:tcBorders>
            <w:shd w:val="clear" w:color="auto" w:fill="auto"/>
            <w:noWrap/>
            <w:vAlign w:val="bottom"/>
            <w:hideMark/>
          </w:tcPr>
          <w:p w14:paraId="0830900D" w14:textId="77777777" w:rsidR="00070870" w:rsidRPr="00EC565C" w:rsidRDefault="00070870" w:rsidP="00526FB5">
            <w:pPr>
              <w:spacing w:after="0" w:line="240" w:lineRule="auto"/>
              <w:jc w:val="right"/>
              <w:rPr>
                <w:rFonts w:ascii="Calibri" w:eastAsia="Times New Roman" w:hAnsi="Calibri" w:cs="Calibri"/>
                <w:color w:val="000000"/>
                <w:lang w:eastAsia="en-AU"/>
              </w:rPr>
            </w:pPr>
            <w:r w:rsidRPr="00EC565C">
              <w:rPr>
                <w:rFonts w:ascii="Calibri" w:eastAsia="Times New Roman" w:hAnsi="Calibri" w:cs="Calibri"/>
                <w:color w:val="000000"/>
                <w:lang w:eastAsia="en-AU"/>
              </w:rPr>
              <w:t>2708</w:t>
            </w:r>
          </w:p>
        </w:tc>
      </w:tr>
      <w:tr w:rsidR="00070870" w:rsidRPr="00EC565C" w14:paraId="712DEF41" w14:textId="77777777" w:rsidTr="00526FB5">
        <w:trPr>
          <w:trHeight w:val="300"/>
        </w:trPr>
        <w:tc>
          <w:tcPr>
            <w:tcW w:w="960" w:type="dxa"/>
            <w:tcBorders>
              <w:top w:val="nil"/>
              <w:left w:val="nil"/>
              <w:bottom w:val="nil"/>
              <w:right w:val="nil"/>
            </w:tcBorders>
            <w:shd w:val="clear" w:color="auto" w:fill="auto"/>
            <w:noWrap/>
            <w:vAlign w:val="bottom"/>
            <w:hideMark/>
          </w:tcPr>
          <w:p w14:paraId="52FD8566" w14:textId="77777777" w:rsidR="00070870" w:rsidRPr="00EC565C" w:rsidRDefault="00070870" w:rsidP="00526FB5">
            <w:pPr>
              <w:spacing w:after="0" w:line="240" w:lineRule="auto"/>
              <w:rPr>
                <w:rFonts w:ascii="Calibri" w:eastAsia="Times New Roman" w:hAnsi="Calibri" w:cs="Calibri"/>
                <w:color w:val="000000"/>
                <w:lang w:eastAsia="en-AU"/>
              </w:rPr>
            </w:pPr>
            <w:r w:rsidRPr="00EC565C">
              <w:rPr>
                <w:rFonts w:ascii="Calibri" w:eastAsia="Times New Roman" w:hAnsi="Calibri" w:cs="Calibri"/>
                <w:color w:val="000000"/>
                <w:lang w:eastAsia="en-AU"/>
              </w:rPr>
              <w:t>#13</w:t>
            </w:r>
          </w:p>
        </w:tc>
        <w:tc>
          <w:tcPr>
            <w:tcW w:w="9640" w:type="dxa"/>
            <w:tcBorders>
              <w:top w:val="nil"/>
              <w:left w:val="nil"/>
              <w:bottom w:val="nil"/>
              <w:right w:val="nil"/>
            </w:tcBorders>
            <w:shd w:val="clear" w:color="auto" w:fill="auto"/>
            <w:noWrap/>
            <w:vAlign w:val="bottom"/>
            <w:hideMark/>
          </w:tcPr>
          <w:p w14:paraId="62F37E75" w14:textId="77777777" w:rsidR="00070870" w:rsidRPr="00EC565C" w:rsidRDefault="00070870" w:rsidP="00526FB5">
            <w:pPr>
              <w:spacing w:after="0" w:line="240" w:lineRule="auto"/>
              <w:rPr>
                <w:rFonts w:ascii="Calibri" w:eastAsia="Times New Roman" w:hAnsi="Calibri" w:cs="Calibri"/>
                <w:color w:val="000000"/>
                <w:lang w:eastAsia="en-AU"/>
              </w:rPr>
            </w:pPr>
            <w:r w:rsidRPr="00EC565C">
              <w:rPr>
                <w:rFonts w:ascii="Calibri" w:eastAsia="Times New Roman" w:hAnsi="Calibri" w:cs="Calibri"/>
                <w:color w:val="000000"/>
                <w:lang w:eastAsia="en-AU"/>
              </w:rPr>
              <w:t>Search micronutrients[MeSH Terms]</w:t>
            </w:r>
          </w:p>
        </w:tc>
        <w:tc>
          <w:tcPr>
            <w:tcW w:w="997" w:type="dxa"/>
            <w:tcBorders>
              <w:top w:val="nil"/>
              <w:left w:val="nil"/>
              <w:bottom w:val="nil"/>
              <w:right w:val="nil"/>
            </w:tcBorders>
            <w:shd w:val="clear" w:color="auto" w:fill="auto"/>
            <w:noWrap/>
            <w:vAlign w:val="bottom"/>
            <w:hideMark/>
          </w:tcPr>
          <w:p w14:paraId="324737A1" w14:textId="77777777" w:rsidR="00070870" w:rsidRPr="00EC565C" w:rsidRDefault="00070870" w:rsidP="00526FB5">
            <w:pPr>
              <w:spacing w:after="0" w:line="240" w:lineRule="auto"/>
              <w:jc w:val="right"/>
              <w:rPr>
                <w:rFonts w:ascii="Calibri" w:eastAsia="Times New Roman" w:hAnsi="Calibri" w:cs="Calibri"/>
                <w:color w:val="000000"/>
                <w:lang w:eastAsia="en-AU"/>
              </w:rPr>
            </w:pPr>
            <w:r w:rsidRPr="00EC565C">
              <w:rPr>
                <w:rFonts w:ascii="Calibri" w:eastAsia="Times New Roman" w:hAnsi="Calibri" w:cs="Calibri"/>
                <w:color w:val="000000"/>
                <w:lang w:eastAsia="en-AU"/>
              </w:rPr>
              <w:t>57798</w:t>
            </w:r>
          </w:p>
        </w:tc>
      </w:tr>
      <w:tr w:rsidR="00070870" w:rsidRPr="00EC565C" w14:paraId="0E70A948" w14:textId="77777777" w:rsidTr="00526FB5">
        <w:trPr>
          <w:trHeight w:val="300"/>
        </w:trPr>
        <w:tc>
          <w:tcPr>
            <w:tcW w:w="960" w:type="dxa"/>
            <w:tcBorders>
              <w:top w:val="nil"/>
              <w:left w:val="nil"/>
              <w:bottom w:val="nil"/>
              <w:right w:val="nil"/>
            </w:tcBorders>
            <w:shd w:val="clear" w:color="auto" w:fill="auto"/>
            <w:noWrap/>
            <w:vAlign w:val="bottom"/>
            <w:hideMark/>
          </w:tcPr>
          <w:p w14:paraId="0A4093AB" w14:textId="77777777" w:rsidR="00070870" w:rsidRPr="00EC565C" w:rsidRDefault="00070870" w:rsidP="00526FB5">
            <w:pPr>
              <w:spacing w:after="0" w:line="240" w:lineRule="auto"/>
              <w:rPr>
                <w:rFonts w:ascii="Calibri" w:eastAsia="Times New Roman" w:hAnsi="Calibri" w:cs="Calibri"/>
                <w:color w:val="000000"/>
                <w:lang w:eastAsia="en-AU"/>
              </w:rPr>
            </w:pPr>
            <w:r w:rsidRPr="00EC565C">
              <w:rPr>
                <w:rFonts w:ascii="Calibri" w:eastAsia="Times New Roman" w:hAnsi="Calibri" w:cs="Calibri"/>
                <w:color w:val="000000"/>
                <w:lang w:eastAsia="en-AU"/>
              </w:rPr>
              <w:t>#12</w:t>
            </w:r>
          </w:p>
        </w:tc>
        <w:tc>
          <w:tcPr>
            <w:tcW w:w="9640" w:type="dxa"/>
            <w:tcBorders>
              <w:top w:val="nil"/>
              <w:left w:val="nil"/>
              <w:bottom w:val="nil"/>
              <w:right w:val="nil"/>
            </w:tcBorders>
            <w:shd w:val="clear" w:color="auto" w:fill="auto"/>
            <w:noWrap/>
            <w:vAlign w:val="bottom"/>
            <w:hideMark/>
          </w:tcPr>
          <w:p w14:paraId="6A6DAEC2" w14:textId="77777777" w:rsidR="00070870" w:rsidRPr="00EC565C" w:rsidRDefault="00070870" w:rsidP="00526FB5">
            <w:pPr>
              <w:spacing w:after="0" w:line="240" w:lineRule="auto"/>
              <w:rPr>
                <w:rFonts w:ascii="Calibri" w:eastAsia="Times New Roman" w:hAnsi="Calibri" w:cs="Calibri"/>
                <w:color w:val="000000"/>
                <w:lang w:eastAsia="en-AU"/>
              </w:rPr>
            </w:pPr>
            <w:r w:rsidRPr="00EC565C">
              <w:rPr>
                <w:rFonts w:ascii="Calibri" w:eastAsia="Times New Roman" w:hAnsi="Calibri" w:cs="Calibri"/>
                <w:color w:val="000000"/>
                <w:lang w:eastAsia="en-AU"/>
              </w:rPr>
              <w:t>Search dietary supplement[MeSH Terms]</w:t>
            </w:r>
          </w:p>
        </w:tc>
        <w:tc>
          <w:tcPr>
            <w:tcW w:w="997" w:type="dxa"/>
            <w:tcBorders>
              <w:top w:val="nil"/>
              <w:left w:val="nil"/>
              <w:bottom w:val="nil"/>
              <w:right w:val="nil"/>
            </w:tcBorders>
            <w:shd w:val="clear" w:color="auto" w:fill="auto"/>
            <w:noWrap/>
            <w:vAlign w:val="bottom"/>
            <w:hideMark/>
          </w:tcPr>
          <w:p w14:paraId="0CD625B1" w14:textId="77777777" w:rsidR="00070870" w:rsidRPr="00EC565C" w:rsidRDefault="00070870" w:rsidP="00526FB5">
            <w:pPr>
              <w:spacing w:after="0" w:line="240" w:lineRule="auto"/>
              <w:jc w:val="right"/>
              <w:rPr>
                <w:rFonts w:ascii="Calibri" w:eastAsia="Times New Roman" w:hAnsi="Calibri" w:cs="Calibri"/>
                <w:color w:val="000000"/>
                <w:lang w:eastAsia="en-AU"/>
              </w:rPr>
            </w:pPr>
            <w:r w:rsidRPr="00EC565C">
              <w:rPr>
                <w:rFonts w:ascii="Calibri" w:eastAsia="Times New Roman" w:hAnsi="Calibri" w:cs="Calibri"/>
                <w:color w:val="000000"/>
                <w:lang w:eastAsia="en-AU"/>
              </w:rPr>
              <w:t>72899</w:t>
            </w:r>
          </w:p>
        </w:tc>
      </w:tr>
      <w:tr w:rsidR="00070870" w:rsidRPr="00EC565C" w14:paraId="1ED4F8C9" w14:textId="77777777" w:rsidTr="00526FB5">
        <w:trPr>
          <w:trHeight w:val="300"/>
        </w:trPr>
        <w:tc>
          <w:tcPr>
            <w:tcW w:w="960" w:type="dxa"/>
            <w:tcBorders>
              <w:top w:val="nil"/>
              <w:left w:val="nil"/>
              <w:bottom w:val="nil"/>
              <w:right w:val="nil"/>
            </w:tcBorders>
            <w:shd w:val="clear" w:color="auto" w:fill="auto"/>
            <w:noWrap/>
            <w:vAlign w:val="bottom"/>
            <w:hideMark/>
          </w:tcPr>
          <w:p w14:paraId="131AE88E" w14:textId="77777777" w:rsidR="00070870" w:rsidRPr="00EC565C" w:rsidRDefault="00070870" w:rsidP="00526FB5">
            <w:pPr>
              <w:spacing w:after="0" w:line="240" w:lineRule="auto"/>
              <w:rPr>
                <w:rFonts w:ascii="Calibri" w:eastAsia="Times New Roman" w:hAnsi="Calibri" w:cs="Calibri"/>
                <w:color w:val="000000"/>
                <w:lang w:eastAsia="en-AU"/>
              </w:rPr>
            </w:pPr>
            <w:r w:rsidRPr="00EC565C">
              <w:rPr>
                <w:rFonts w:ascii="Calibri" w:eastAsia="Times New Roman" w:hAnsi="Calibri" w:cs="Calibri"/>
                <w:color w:val="000000"/>
                <w:lang w:eastAsia="en-AU"/>
              </w:rPr>
              <w:t>#11</w:t>
            </w:r>
          </w:p>
        </w:tc>
        <w:tc>
          <w:tcPr>
            <w:tcW w:w="9640" w:type="dxa"/>
            <w:tcBorders>
              <w:top w:val="nil"/>
              <w:left w:val="nil"/>
              <w:bottom w:val="nil"/>
              <w:right w:val="nil"/>
            </w:tcBorders>
            <w:shd w:val="clear" w:color="auto" w:fill="auto"/>
            <w:noWrap/>
            <w:vAlign w:val="bottom"/>
            <w:hideMark/>
          </w:tcPr>
          <w:p w14:paraId="0A58484F" w14:textId="77777777" w:rsidR="00070870" w:rsidRPr="00EC565C" w:rsidRDefault="00070870" w:rsidP="00526FB5">
            <w:pPr>
              <w:spacing w:after="0" w:line="240" w:lineRule="auto"/>
              <w:rPr>
                <w:rFonts w:ascii="Calibri" w:eastAsia="Times New Roman" w:hAnsi="Calibri" w:cs="Calibri"/>
                <w:color w:val="000000"/>
                <w:lang w:eastAsia="en-AU"/>
              </w:rPr>
            </w:pPr>
            <w:r w:rsidRPr="00EC565C">
              <w:rPr>
                <w:rFonts w:ascii="Calibri" w:eastAsia="Times New Roman" w:hAnsi="Calibri" w:cs="Calibri"/>
                <w:color w:val="000000"/>
                <w:lang w:eastAsia="en-AU"/>
              </w:rPr>
              <w:t>Search (#2 OR #3 OR #4 OR #5 OR #6 OR #7 OR #8 OR #9 OR #10)</w:t>
            </w:r>
          </w:p>
        </w:tc>
        <w:tc>
          <w:tcPr>
            <w:tcW w:w="997" w:type="dxa"/>
            <w:tcBorders>
              <w:top w:val="nil"/>
              <w:left w:val="nil"/>
              <w:bottom w:val="nil"/>
              <w:right w:val="nil"/>
            </w:tcBorders>
            <w:shd w:val="clear" w:color="auto" w:fill="auto"/>
            <w:noWrap/>
            <w:vAlign w:val="bottom"/>
            <w:hideMark/>
          </w:tcPr>
          <w:p w14:paraId="77DAC56E" w14:textId="77777777" w:rsidR="00070870" w:rsidRPr="00EC565C" w:rsidRDefault="00070870" w:rsidP="00526FB5">
            <w:pPr>
              <w:spacing w:after="0" w:line="240" w:lineRule="auto"/>
              <w:jc w:val="right"/>
              <w:rPr>
                <w:rFonts w:ascii="Calibri" w:eastAsia="Times New Roman" w:hAnsi="Calibri" w:cs="Calibri"/>
                <w:color w:val="000000"/>
                <w:lang w:eastAsia="en-AU"/>
              </w:rPr>
            </w:pPr>
            <w:r w:rsidRPr="00EC565C">
              <w:rPr>
                <w:rFonts w:ascii="Calibri" w:eastAsia="Times New Roman" w:hAnsi="Calibri" w:cs="Calibri"/>
                <w:color w:val="000000"/>
                <w:lang w:eastAsia="en-AU"/>
              </w:rPr>
              <w:t>1034316</w:t>
            </w:r>
          </w:p>
        </w:tc>
      </w:tr>
      <w:tr w:rsidR="00070870" w:rsidRPr="00EC565C" w14:paraId="273D2F91" w14:textId="77777777" w:rsidTr="00526FB5">
        <w:trPr>
          <w:trHeight w:val="300"/>
        </w:trPr>
        <w:tc>
          <w:tcPr>
            <w:tcW w:w="960" w:type="dxa"/>
            <w:tcBorders>
              <w:top w:val="nil"/>
              <w:left w:val="nil"/>
              <w:bottom w:val="nil"/>
              <w:right w:val="nil"/>
            </w:tcBorders>
            <w:shd w:val="clear" w:color="auto" w:fill="auto"/>
            <w:noWrap/>
            <w:vAlign w:val="bottom"/>
            <w:hideMark/>
          </w:tcPr>
          <w:p w14:paraId="6B58F92E" w14:textId="77777777" w:rsidR="00070870" w:rsidRPr="00EC565C" w:rsidRDefault="00070870" w:rsidP="00526FB5">
            <w:pPr>
              <w:spacing w:after="0" w:line="240" w:lineRule="auto"/>
              <w:rPr>
                <w:rFonts w:ascii="Calibri" w:eastAsia="Times New Roman" w:hAnsi="Calibri" w:cs="Calibri"/>
                <w:color w:val="000000"/>
                <w:lang w:eastAsia="en-AU"/>
              </w:rPr>
            </w:pPr>
            <w:r w:rsidRPr="00EC565C">
              <w:rPr>
                <w:rFonts w:ascii="Calibri" w:eastAsia="Times New Roman" w:hAnsi="Calibri" w:cs="Calibri"/>
                <w:color w:val="000000"/>
                <w:lang w:eastAsia="en-AU"/>
              </w:rPr>
              <w:t>#10</w:t>
            </w:r>
          </w:p>
        </w:tc>
        <w:tc>
          <w:tcPr>
            <w:tcW w:w="9640" w:type="dxa"/>
            <w:tcBorders>
              <w:top w:val="nil"/>
              <w:left w:val="nil"/>
              <w:bottom w:val="nil"/>
              <w:right w:val="nil"/>
            </w:tcBorders>
            <w:shd w:val="clear" w:color="auto" w:fill="auto"/>
            <w:noWrap/>
            <w:vAlign w:val="bottom"/>
            <w:hideMark/>
          </w:tcPr>
          <w:p w14:paraId="4F5C4276" w14:textId="77777777" w:rsidR="00070870" w:rsidRPr="00EC565C" w:rsidRDefault="00070870" w:rsidP="00526FB5">
            <w:pPr>
              <w:spacing w:after="0" w:line="240" w:lineRule="auto"/>
              <w:rPr>
                <w:rFonts w:ascii="Calibri" w:eastAsia="Times New Roman" w:hAnsi="Calibri" w:cs="Calibri"/>
                <w:color w:val="000000"/>
                <w:lang w:eastAsia="en-AU"/>
              </w:rPr>
            </w:pPr>
            <w:r w:rsidRPr="00EC565C">
              <w:rPr>
                <w:rFonts w:ascii="Calibri" w:eastAsia="Times New Roman" w:hAnsi="Calibri" w:cs="Calibri"/>
                <w:color w:val="000000"/>
                <w:lang w:eastAsia="en-AU"/>
              </w:rPr>
              <w:t>Search gestation[Title/Abstract]</w:t>
            </w:r>
          </w:p>
        </w:tc>
        <w:tc>
          <w:tcPr>
            <w:tcW w:w="997" w:type="dxa"/>
            <w:tcBorders>
              <w:top w:val="nil"/>
              <w:left w:val="nil"/>
              <w:bottom w:val="nil"/>
              <w:right w:val="nil"/>
            </w:tcBorders>
            <w:shd w:val="clear" w:color="auto" w:fill="auto"/>
            <w:noWrap/>
            <w:vAlign w:val="bottom"/>
            <w:hideMark/>
          </w:tcPr>
          <w:p w14:paraId="216E8050" w14:textId="77777777" w:rsidR="00070870" w:rsidRPr="00EC565C" w:rsidRDefault="00070870" w:rsidP="00526FB5">
            <w:pPr>
              <w:spacing w:after="0" w:line="240" w:lineRule="auto"/>
              <w:jc w:val="right"/>
              <w:rPr>
                <w:rFonts w:ascii="Calibri" w:eastAsia="Times New Roman" w:hAnsi="Calibri" w:cs="Calibri"/>
                <w:color w:val="000000"/>
                <w:lang w:eastAsia="en-AU"/>
              </w:rPr>
            </w:pPr>
            <w:r w:rsidRPr="00EC565C">
              <w:rPr>
                <w:rFonts w:ascii="Calibri" w:eastAsia="Times New Roman" w:hAnsi="Calibri" w:cs="Calibri"/>
                <w:color w:val="000000"/>
                <w:lang w:eastAsia="en-AU"/>
              </w:rPr>
              <w:t>115660</w:t>
            </w:r>
          </w:p>
        </w:tc>
      </w:tr>
      <w:tr w:rsidR="00070870" w:rsidRPr="00EC565C" w14:paraId="37E58591" w14:textId="77777777" w:rsidTr="00526FB5">
        <w:trPr>
          <w:trHeight w:val="300"/>
        </w:trPr>
        <w:tc>
          <w:tcPr>
            <w:tcW w:w="960" w:type="dxa"/>
            <w:tcBorders>
              <w:top w:val="nil"/>
              <w:left w:val="nil"/>
              <w:bottom w:val="nil"/>
              <w:right w:val="nil"/>
            </w:tcBorders>
            <w:shd w:val="clear" w:color="auto" w:fill="auto"/>
            <w:noWrap/>
            <w:vAlign w:val="bottom"/>
            <w:hideMark/>
          </w:tcPr>
          <w:p w14:paraId="7156917C" w14:textId="77777777" w:rsidR="00070870" w:rsidRPr="00EC565C" w:rsidRDefault="00070870" w:rsidP="00526FB5">
            <w:pPr>
              <w:spacing w:after="0" w:line="240" w:lineRule="auto"/>
              <w:rPr>
                <w:rFonts w:ascii="Calibri" w:eastAsia="Times New Roman" w:hAnsi="Calibri" w:cs="Calibri"/>
                <w:color w:val="000000"/>
                <w:lang w:eastAsia="en-AU"/>
              </w:rPr>
            </w:pPr>
            <w:r w:rsidRPr="00EC565C">
              <w:rPr>
                <w:rFonts w:ascii="Calibri" w:eastAsia="Times New Roman" w:hAnsi="Calibri" w:cs="Calibri"/>
                <w:color w:val="000000"/>
                <w:lang w:eastAsia="en-AU"/>
              </w:rPr>
              <w:t>#9</w:t>
            </w:r>
          </w:p>
        </w:tc>
        <w:tc>
          <w:tcPr>
            <w:tcW w:w="9640" w:type="dxa"/>
            <w:tcBorders>
              <w:top w:val="nil"/>
              <w:left w:val="nil"/>
              <w:bottom w:val="nil"/>
              <w:right w:val="nil"/>
            </w:tcBorders>
            <w:shd w:val="clear" w:color="auto" w:fill="auto"/>
            <w:noWrap/>
            <w:vAlign w:val="bottom"/>
            <w:hideMark/>
          </w:tcPr>
          <w:p w14:paraId="21182AA6" w14:textId="77777777" w:rsidR="00070870" w:rsidRPr="00EC565C" w:rsidRDefault="00070870" w:rsidP="00526FB5">
            <w:pPr>
              <w:spacing w:after="0" w:line="240" w:lineRule="auto"/>
              <w:rPr>
                <w:rFonts w:ascii="Calibri" w:eastAsia="Times New Roman" w:hAnsi="Calibri" w:cs="Calibri"/>
                <w:color w:val="000000"/>
                <w:lang w:eastAsia="en-AU"/>
              </w:rPr>
            </w:pPr>
            <w:r w:rsidRPr="00EC565C">
              <w:rPr>
                <w:rFonts w:ascii="Calibri" w:eastAsia="Times New Roman" w:hAnsi="Calibri" w:cs="Calibri"/>
                <w:color w:val="000000"/>
                <w:lang w:eastAsia="en-AU"/>
              </w:rPr>
              <w:t>Search antepartum[Title/Abstract]</w:t>
            </w:r>
          </w:p>
        </w:tc>
        <w:tc>
          <w:tcPr>
            <w:tcW w:w="997" w:type="dxa"/>
            <w:tcBorders>
              <w:top w:val="nil"/>
              <w:left w:val="nil"/>
              <w:bottom w:val="nil"/>
              <w:right w:val="nil"/>
            </w:tcBorders>
            <w:shd w:val="clear" w:color="auto" w:fill="auto"/>
            <w:noWrap/>
            <w:vAlign w:val="bottom"/>
            <w:hideMark/>
          </w:tcPr>
          <w:p w14:paraId="3728EBA9" w14:textId="77777777" w:rsidR="00070870" w:rsidRPr="00EC565C" w:rsidRDefault="00070870" w:rsidP="00526FB5">
            <w:pPr>
              <w:spacing w:after="0" w:line="240" w:lineRule="auto"/>
              <w:jc w:val="right"/>
              <w:rPr>
                <w:rFonts w:ascii="Calibri" w:eastAsia="Times New Roman" w:hAnsi="Calibri" w:cs="Calibri"/>
                <w:color w:val="000000"/>
                <w:lang w:eastAsia="en-AU"/>
              </w:rPr>
            </w:pPr>
            <w:r w:rsidRPr="00EC565C">
              <w:rPr>
                <w:rFonts w:ascii="Calibri" w:eastAsia="Times New Roman" w:hAnsi="Calibri" w:cs="Calibri"/>
                <w:color w:val="000000"/>
                <w:lang w:eastAsia="en-AU"/>
              </w:rPr>
              <w:t>5685</w:t>
            </w:r>
          </w:p>
        </w:tc>
      </w:tr>
      <w:tr w:rsidR="00070870" w:rsidRPr="00EC565C" w14:paraId="15BD0FD8" w14:textId="77777777" w:rsidTr="00526FB5">
        <w:trPr>
          <w:trHeight w:val="300"/>
        </w:trPr>
        <w:tc>
          <w:tcPr>
            <w:tcW w:w="960" w:type="dxa"/>
            <w:tcBorders>
              <w:top w:val="nil"/>
              <w:left w:val="nil"/>
              <w:bottom w:val="nil"/>
              <w:right w:val="nil"/>
            </w:tcBorders>
            <w:shd w:val="clear" w:color="auto" w:fill="auto"/>
            <w:noWrap/>
            <w:vAlign w:val="bottom"/>
            <w:hideMark/>
          </w:tcPr>
          <w:p w14:paraId="7B41D6FA" w14:textId="77777777" w:rsidR="00070870" w:rsidRPr="00EC565C" w:rsidRDefault="00070870" w:rsidP="00526FB5">
            <w:pPr>
              <w:spacing w:after="0" w:line="240" w:lineRule="auto"/>
              <w:rPr>
                <w:rFonts w:ascii="Calibri" w:eastAsia="Times New Roman" w:hAnsi="Calibri" w:cs="Calibri"/>
                <w:color w:val="000000"/>
                <w:lang w:eastAsia="en-AU"/>
              </w:rPr>
            </w:pPr>
            <w:r w:rsidRPr="00EC565C">
              <w:rPr>
                <w:rFonts w:ascii="Calibri" w:eastAsia="Times New Roman" w:hAnsi="Calibri" w:cs="Calibri"/>
                <w:color w:val="000000"/>
                <w:lang w:eastAsia="en-AU"/>
              </w:rPr>
              <w:t>#8</w:t>
            </w:r>
          </w:p>
        </w:tc>
        <w:tc>
          <w:tcPr>
            <w:tcW w:w="9640" w:type="dxa"/>
            <w:tcBorders>
              <w:top w:val="nil"/>
              <w:left w:val="nil"/>
              <w:bottom w:val="nil"/>
              <w:right w:val="nil"/>
            </w:tcBorders>
            <w:shd w:val="clear" w:color="auto" w:fill="auto"/>
            <w:noWrap/>
            <w:vAlign w:val="bottom"/>
            <w:hideMark/>
          </w:tcPr>
          <w:p w14:paraId="27E123B7" w14:textId="77777777" w:rsidR="00070870" w:rsidRPr="00EC565C" w:rsidRDefault="00070870" w:rsidP="00526FB5">
            <w:pPr>
              <w:spacing w:after="0" w:line="240" w:lineRule="auto"/>
              <w:rPr>
                <w:rFonts w:ascii="Calibri" w:eastAsia="Times New Roman" w:hAnsi="Calibri" w:cs="Calibri"/>
                <w:color w:val="000000"/>
                <w:lang w:eastAsia="en-AU"/>
              </w:rPr>
            </w:pPr>
            <w:r w:rsidRPr="00EC565C">
              <w:rPr>
                <w:rFonts w:ascii="Calibri" w:eastAsia="Times New Roman" w:hAnsi="Calibri" w:cs="Calibri"/>
                <w:color w:val="000000"/>
                <w:lang w:eastAsia="en-AU"/>
              </w:rPr>
              <w:t>Search Antenatal[Title/Abstract]</w:t>
            </w:r>
          </w:p>
        </w:tc>
        <w:tc>
          <w:tcPr>
            <w:tcW w:w="997" w:type="dxa"/>
            <w:tcBorders>
              <w:top w:val="nil"/>
              <w:left w:val="nil"/>
              <w:bottom w:val="nil"/>
              <w:right w:val="nil"/>
            </w:tcBorders>
            <w:shd w:val="clear" w:color="auto" w:fill="auto"/>
            <w:noWrap/>
            <w:vAlign w:val="bottom"/>
            <w:hideMark/>
          </w:tcPr>
          <w:p w14:paraId="0323F6BB" w14:textId="77777777" w:rsidR="00070870" w:rsidRPr="00EC565C" w:rsidRDefault="00070870" w:rsidP="00526FB5">
            <w:pPr>
              <w:spacing w:after="0" w:line="240" w:lineRule="auto"/>
              <w:jc w:val="right"/>
              <w:rPr>
                <w:rFonts w:ascii="Calibri" w:eastAsia="Times New Roman" w:hAnsi="Calibri" w:cs="Calibri"/>
                <w:color w:val="000000"/>
                <w:lang w:eastAsia="en-AU"/>
              </w:rPr>
            </w:pPr>
            <w:r w:rsidRPr="00EC565C">
              <w:rPr>
                <w:rFonts w:ascii="Calibri" w:eastAsia="Times New Roman" w:hAnsi="Calibri" w:cs="Calibri"/>
                <w:color w:val="000000"/>
                <w:lang w:eastAsia="en-AU"/>
              </w:rPr>
              <w:t>34497</w:t>
            </w:r>
          </w:p>
        </w:tc>
      </w:tr>
      <w:tr w:rsidR="00070870" w:rsidRPr="00EC565C" w14:paraId="0EBBAE97" w14:textId="77777777" w:rsidTr="00526FB5">
        <w:trPr>
          <w:trHeight w:val="300"/>
        </w:trPr>
        <w:tc>
          <w:tcPr>
            <w:tcW w:w="960" w:type="dxa"/>
            <w:tcBorders>
              <w:top w:val="nil"/>
              <w:left w:val="nil"/>
              <w:bottom w:val="nil"/>
              <w:right w:val="nil"/>
            </w:tcBorders>
            <w:shd w:val="clear" w:color="auto" w:fill="auto"/>
            <w:noWrap/>
            <w:vAlign w:val="bottom"/>
            <w:hideMark/>
          </w:tcPr>
          <w:p w14:paraId="111595E2" w14:textId="77777777" w:rsidR="00070870" w:rsidRPr="00EC565C" w:rsidRDefault="00070870" w:rsidP="00526FB5">
            <w:pPr>
              <w:spacing w:after="0" w:line="240" w:lineRule="auto"/>
              <w:rPr>
                <w:rFonts w:ascii="Calibri" w:eastAsia="Times New Roman" w:hAnsi="Calibri" w:cs="Calibri"/>
                <w:color w:val="000000"/>
                <w:lang w:eastAsia="en-AU"/>
              </w:rPr>
            </w:pPr>
            <w:r w:rsidRPr="00EC565C">
              <w:rPr>
                <w:rFonts w:ascii="Calibri" w:eastAsia="Times New Roman" w:hAnsi="Calibri" w:cs="Calibri"/>
                <w:color w:val="000000"/>
                <w:lang w:eastAsia="en-AU"/>
              </w:rPr>
              <w:t>#7</w:t>
            </w:r>
          </w:p>
        </w:tc>
        <w:tc>
          <w:tcPr>
            <w:tcW w:w="9640" w:type="dxa"/>
            <w:tcBorders>
              <w:top w:val="nil"/>
              <w:left w:val="nil"/>
              <w:bottom w:val="nil"/>
              <w:right w:val="nil"/>
            </w:tcBorders>
            <w:shd w:val="clear" w:color="auto" w:fill="auto"/>
            <w:noWrap/>
            <w:vAlign w:val="bottom"/>
            <w:hideMark/>
          </w:tcPr>
          <w:p w14:paraId="0423C35D" w14:textId="77777777" w:rsidR="00070870" w:rsidRPr="00EC565C" w:rsidRDefault="00070870" w:rsidP="00526FB5">
            <w:pPr>
              <w:spacing w:after="0" w:line="240" w:lineRule="auto"/>
              <w:rPr>
                <w:rFonts w:ascii="Calibri" w:eastAsia="Times New Roman" w:hAnsi="Calibri" w:cs="Calibri"/>
                <w:color w:val="000000"/>
                <w:lang w:eastAsia="en-AU"/>
              </w:rPr>
            </w:pPr>
            <w:r w:rsidRPr="00EC565C">
              <w:rPr>
                <w:rFonts w:ascii="Calibri" w:eastAsia="Times New Roman" w:hAnsi="Calibri" w:cs="Calibri"/>
                <w:color w:val="000000"/>
                <w:lang w:eastAsia="en-AU"/>
              </w:rPr>
              <w:t>Search Pregnan*[Title/Abstract]</w:t>
            </w:r>
          </w:p>
        </w:tc>
        <w:tc>
          <w:tcPr>
            <w:tcW w:w="997" w:type="dxa"/>
            <w:tcBorders>
              <w:top w:val="nil"/>
              <w:left w:val="nil"/>
              <w:bottom w:val="nil"/>
              <w:right w:val="nil"/>
            </w:tcBorders>
            <w:shd w:val="clear" w:color="auto" w:fill="auto"/>
            <w:noWrap/>
            <w:vAlign w:val="bottom"/>
            <w:hideMark/>
          </w:tcPr>
          <w:p w14:paraId="6B0A8C77" w14:textId="77777777" w:rsidR="00070870" w:rsidRPr="00EC565C" w:rsidRDefault="00070870" w:rsidP="00526FB5">
            <w:pPr>
              <w:spacing w:after="0" w:line="240" w:lineRule="auto"/>
              <w:jc w:val="right"/>
              <w:rPr>
                <w:rFonts w:ascii="Calibri" w:eastAsia="Times New Roman" w:hAnsi="Calibri" w:cs="Calibri"/>
                <w:color w:val="000000"/>
                <w:lang w:eastAsia="en-AU"/>
              </w:rPr>
            </w:pPr>
            <w:r w:rsidRPr="00EC565C">
              <w:rPr>
                <w:rFonts w:ascii="Calibri" w:eastAsia="Times New Roman" w:hAnsi="Calibri" w:cs="Calibri"/>
                <w:color w:val="000000"/>
                <w:lang w:eastAsia="en-AU"/>
              </w:rPr>
              <w:t>509634</w:t>
            </w:r>
          </w:p>
        </w:tc>
      </w:tr>
      <w:tr w:rsidR="00070870" w:rsidRPr="00EC565C" w14:paraId="00C02B81" w14:textId="77777777" w:rsidTr="00526FB5">
        <w:trPr>
          <w:trHeight w:val="300"/>
        </w:trPr>
        <w:tc>
          <w:tcPr>
            <w:tcW w:w="960" w:type="dxa"/>
            <w:tcBorders>
              <w:top w:val="nil"/>
              <w:left w:val="nil"/>
              <w:bottom w:val="nil"/>
              <w:right w:val="nil"/>
            </w:tcBorders>
            <w:shd w:val="clear" w:color="auto" w:fill="auto"/>
            <w:noWrap/>
            <w:vAlign w:val="bottom"/>
            <w:hideMark/>
          </w:tcPr>
          <w:p w14:paraId="512585FC" w14:textId="77777777" w:rsidR="00070870" w:rsidRPr="00EC565C" w:rsidRDefault="00070870" w:rsidP="00526FB5">
            <w:pPr>
              <w:spacing w:after="0" w:line="240" w:lineRule="auto"/>
              <w:rPr>
                <w:rFonts w:ascii="Calibri" w:eastAsia="Times New Roman" w:hAnsi="Calibri" w:cs="Calibri"/>
                <w:color w:val="000000"/>
                <w:lang w:eastAsia="en-AU"/>
              </w:rPr>
            </w:pPr>
            <w:r w:rsidRPr="00EC565C">
              <w:rPr>
                <w:rFonts w:ascii="Calibri" w:eastAsia="Times New Roman" w:hAnsi="Calibri" w:cs="Calibri"/>
                <w:color w:val="000000"/>
                <w:lang w:eastAsia="en-AU"/>
              </w:rPr>
              <w:t>#6</w:t>
            </w:r>
          </w:p>
        </w:tc>
        <w:tc>
          <w:tcPr>
            <w:tcW w:w="9640" w:type="dxa"/>
            <w:tcBorders>
              <w:top w:val="nil"/>
              <w:left w:val="nil"/>
              <w:bottom w:val="nil"/>
              <w:right w:val="nil"/>
            </w:tcBorders>
            <w:shd w:val="clear" w:color="auto" w:fill="auto"/>
            <w:noWrap/>
            <w:vAlign w:val="bottom"/>
            <w:hideMark/>
          </w:tcPr>
          <w:p w14:paraId="2791F80E" w14:textId="77777777" w:rsidR="00070870" w:rsidRPr="00EC565C" w:rsidRDefault="00070870" w:rsidP="00526FB5">
            <w:pPr>
              <w:spacing w:after="0" w:line="240" w:lineRule="auto"/>
              <w:rPr>
                <w:rFonts w:ascii="Calibri" w:eastAsia="Times New Roman" w:hAnsi="Calibri" w:cs="Calibri"/>
                <w:color w:val="000000"/>
                <w:lang w:eastAsia="en-AU"/>
              </w:rPr>
            </w:pPr>
            <w:r w:rsidRPr="00EC565C">
              <w:rPr>
                <w:rFonts w:ascii="Calibri" w:eastAsia="Times New Roman" w:hAnsi="Calibri" w:cs="Calibri"/>
                <w:color w:val="000000"/>
                <w:lang w:eastAsia="en-AU"/>
              </w:rPr>
              <w:t>Search obstetric[Title/Abstract]</w:t>
            </w:r>
          </w:p>
        </w:tc>
        <w:tc>
          <w:tcPr>
            <w:tcW w:w="997" w:type="dxa"/>
            <w:tcBorders>
              <w:top w:val="nil"/>
              <w:left w:val="nil"/>
              <w:bottom w:val="nil"/>
              <w:right w:val="nil"/>
            </w:tcBorders>
            <w:shd w:val="clear" w:color="auto" w:fill="auto"/>
            <w:noWrap/>
            <w:vAlign w:val="bottom"/>
            <w:hideMark/>
          </w:tcPr>
          <w:p w14:paraId="25E5ECF5" w14:textId="77777777" w:rsidR="00070870" w:rsidRPr="00EC565C" w:rsidRDefault="00070870" w:rsidP="00526FB5">
            <w:pPr>
              <w:spacing w:after="0" w:line="240" w:lineRule="auto"/>
              <w:jc w:val="right"/>
              <w:rPr>
                <w:rFonts w:ascii="Calibri" w:eastAsia="Times New Roman" w:hAnsi="Calibri" w:cs="Calibri"/>
                <w:color w:val="000000"/>
                <w:lang w:eastAsia="en-AU"/>
              </w:rPr>
            </w:pPr>
            <w:r w:rsidRPr="00EC565C">
              <w:rPr>
                <w:rFonts w:ascii="Calibri" w:eastAsia="Times New Roman" w:hAnsi="Calibri" w:cs="Calibri"/>
                <w:color w:val="000000"/>
                <w:lang w:eastAsia="en-AU"/>
              </w:rPr>
              <w:t>42244</w:t>
            </w:r>
          </w:p>
        </w:tc>
      </w:tr>
      <w:tr w:rsidR="00070870" w:rsidRPr="00EC565C" w14:paraId="5F5F600D" w14:textId="77777777" w:rsidTr="00526FB5">
        <w:trPr>
          <w:trHeight w:val="300"/>
        </w:trPr>
        <w:tc>
          <w:tcPr>
            <w:tcW w:w="960" w:type="dxa"/>
            <w:tcBorders>
              <w:top w:val="nil"/>
              <w:left w:val="nil"/>
              <w:bottom w:val="nil"/>
              <w:right w:val="nil"/>
            </w:tcBorders>
            <w:shd w:val="clear" w:color="auto" w:fill="auto"/>
            <w:noWrap/>
            <w:vAlign w:val="bottom"/>
            <w:hideMark/>
          </w:tcPr>
          <w:p w14:paraId="6751A5B0" w14:textId="77777777" w:rsidR="00070870" w:rsidRPr="00EC565C" w:rsidRDefault="00070870" w:rsidP="00526FB5">
            <w:pPr>
              <w:spacing w:after="0" w:line="240" w:lineRule="auto"/>
              <w:rPr>
                <w:rFonts w:ascii="Calibri" w:eastAsia="Times New Roman" w:hAnsi="Calibri" w:cs="Calibri"/>
                <w:color w:val="000000"/>
                <w:lang w:eastAsia="en-AU"/>
              </w:rPr>
            </w:pPr>
            <w:r w:rsidRPr="00EC565C">
              <w:rPr>
                <w:rFonts w:ascii="Calibri" w:eastAsia="Times New Roman" w:hAnsi="Calibri" w:cs="Calibri"/>
                <w:color w:val="000000"/>
                <w:lang w:eastAsia="en-AU"/>
              </w:rPr>
              <w:t>#5</w:t>
            </w:r>
          </w:p>
        </w:tc>
        <w:tc>
          <w:tcPr>
            <w:tcW w:w="9640" w:type="dxa"/>
            <w:tcBorders>
              <w:top w:val="nil"/>
              <w:left w:val="nil"/>
              <w:bottom w:val="nil"/>
              <w:right w:val="nil"/>
            </w:tcBorders>
            <w:shd w:val="clear" w:color="auto" w:fill="auto"/>
            <w:noWrap/>
            <w:vAlign w:val="bottom"/>
            <w:hideMark/>
          </w:tcPr>
          <w:p w14:paraId="424E4920" w14:textId="77777777" w:rsidR="00070870" w:rsidRPr="00EC565C" w:rsidRDefault="00070870" w:rsidP="00526FB5">
            <w:pPr>
              <w:spacing w:after="0" w:line="240" w:lineRule="auto"/>
              <w:rPr>
                <w:rFonts w:ascii="Calibri" w:eastAsia="Times New Roman" w:hAnsi="Calibri" w:cs="Calibri"/>
                <w:color w:val="000000"/>
                <w:lang w:eastAsia="en-AU"/>
              </w:rPr>
            </w:pPr>
            <w:r w:rsidRPr="00EC565C">
              <w:rPr>
                <w:rFonts w:ascii="Calibri" w:eastAsia="Times New Roman" w:hAnsi="Calibri" w:cs="Calibri"/>
                <w:color w:val="000000"/>
                <w:lang w:eastAsia="en-AU"/>
              </w:rPr>
              <w:t>Search gravid[Title/Abstract]</w:t>
            </w:r>
          </w:p>
        </w:tc>
        <w:tc>
          <w:tcPr>
            <w:tcW w:w="997" w:type="dxa"/>
            <w:tcBorders>
              <w:top w:val="nil"/>
              <w:left w:val="nil"/>
              <w:bottom w:val="nil"/>
              <w:right w:val="nil"/>
            </w:tcBorders>
            <w:shd w:val="clear" w:color="auto" w:fill="auto"/>
            <w:noWrap/>
            <w:vAlign w:val="bottom"/>
            <w:hideMark/>
          </w:tcPr>
          <w:p w14:paraId="50581D0D" w14:textId="77777777" w:rsidR="00070870" w:rsidRPr="00EC565C" w:rsidRDefault="00070870" w:rsidP="00526FB5">
            <w:pPr>
              <w:spacing w:after="0" w:line="240" w:lineRule="auto"/>
              <w:jc w:val="right"/>
              <w:rPr>
                <w:rFonts w:ascii="Calibri" w:eastAsia="Times New Roman" w:hAnsi="Calibri" w:cs="Calibri"/>
                <w:color w:val="000000"/>
                <w:lang w:eastAsia="en-AU"/>
              </w:rPr>
            </w:pPr>
            <w:r w:rsidRPr="00EC565C">
              <w:rPr>
                <w:rFonts w:ascii="Calibri" w:eastAsia="Times New Roman" w:hAnsi="Calibri" w:cs="Calibri"/>
                <w:color w:val="000000"/>
                <w:lang w:eastAsia="en-AU"/>
              </w:rPr>
              <w:t>5095</w:t>
            </w:r>
          </w:p>
        </w:tc>
      </w:tr>
      <w:tr w:rsidR="00070870" w:rsidRPr="00EC565C" w14:paraId="728BE0EB" w14:textId="77777777" w:rsidTr="00526FB5">
        <w:trPr>
          <w:trHeight w:val="300"/>
        </w:trPr>
        <w:tc>
          <w:tcPr>
            <w:tcW w:w="960" w:type="dxa"/>
            <w:tcBorders>
              <w:top w:val="nil"/>
              <w:left w:val="nil"/>
              <w:bottom w:val="nil"/>
              <w:right w:val="nil"/>
            </w:tcBorders>
            <w:shd w:val="clear" w:color="auto" w:fill="auto"/>
            <w:noWrap/>
            <w:vAlign w:val="bottom"/>
            <w:hideMark/>
          </w:tcPr>
          <w:p w14:paraId="68F4B4E0" w14:textId="77777777" w:rsidR="00070870" w:rsidRPr="00EC565C" w:rsidRDefault="00070870" w:rsidP="00526FB5">
            <w:pPr>
              <w:spacing w:after="0" w:line="240" w:lineRule="auto"/>
              <w:rPr>
                <w:rFonts w:ascii="Calibri" w:eastAsia="Times New Roman" w:hAnsi="Calibri" w:cs="Calibri"/>
                <w:color w:val="000000"/>
                <w:lang w:eastAsia="en-AU"/>
              </w:rPr>
            </w:pPr>
            <w:r w:rsidRPr="00EC565C">
              <w:rPr>
                <w:rFonts w:ascii="Calibri" w:eastAsia="Times New Roman" w:hAnsi="Calibri" w:cs="Calibri"/>
                <w:color w:val="000000"/>
                <w:lang w:eastAsia="en-AU"/>
              </w:rPr>
              <w:t>#4</w:t>
            </w:r>
          </w:p>
        </w:tc>
        <w:tc>
          <w:tcPr>
            <w:tcW w:w="9640" w:type="dxa"/>
            <w:tcBorders>
              <w:top w:val="nil"/>
              <w:left w:val="nil"/>
              <w:bottom w:val="nil"/>
              <w:right w:val="nil"/>
            </w:tcBorders>
            <w:shd w:val="clear" w:color="auto" w:fill="auto"/>
            <w:noWrap/>
            <w:vAlign w:val="bottom"/>
            <w:hideMark/>
          </w:tcPr>
          <w:p w14:paraId="0ECBF3A2" w14:textId="77777777" w:rsidR="00070870" w:rsidRPr="00EC565C" w:rsidRDefault="00070870" w:rsidP="00526FB5">
            <w:pPr>
              <w:spacing w:after="0" w:line="240" w:lineRule="auto"/>
              <w:rPr>
                <w:rFonts w:ascii="Calibri" w:eastAsia="Times New Roman" w:hAnsi="Calibri" w:cs="Calibri"/>
                <w:color w:val="000000"/>
                <w:lang w:eastAsia="en-AU"/>
              </w:rPr>
            </w:pPr>
            <w:r w:rsidRPr="00EC565C">
              <w:rPr>
                <w:rFonts w:ascii="Calibri" w:eastAsia="Times New Roman" w:hAnsi="Calibri" w:cs="Calibri"/>
                <w:color w:val="000000"/>
                <w:lang w:eastAsia="en-AU"/>
              </w:rPr>
              <w:t>Search Pregnancy[Title/Abstract]</w:t>
            </w:r>
          </w:p>
        </w:tc>
        <w:tc>
          <w:tcPr>
            <w:tcW w:w="997" w:type="dxa"/>
            <w:tcBorders>
              <w:top w:val="nil"/>
              <w:left w:val="nil"/>
              <w:bottom w:val="nil"/>
              <w:right w:val="nil"/>
            </w:tcBorders>
            <w:shd w:val="clear" w:color="auto" w:fill="auto"/>
            <w:noWrap/>
            <w:vAlign w:val="bottom"/>
            <w:hideMark/>
          </w:tcPr>
          <w:p w14:paraId="414E43CD" w14:textId="77777777" w:rsidR="00070870" w:rsidRPr="00EC565C" w:rsidRDefault="00070870" w:rsidP="00526FB5">
            <w:pPr>
              <w:spacing w:after="0" w:line="240" w:lineRule="auto"/>
              <w:jc w:val="right"/>
              <w:rPr>
                <w:rFonts w:ascii="Calibri" w:eastAsia="Times New Roman" w:hAnsi="Calibri" w:cs="Calibri"/>
                <w:color w:val="000000"/>
                <w:lang w:eastAsia="en-AU"/>
              </w:rPr>
            </w:pPr>
            <w:r w:rsidRPr="00EC565C">
              <w:rPr>
                <w:rFonts w:ascii="Calibri" w:eastAsia="Times New Roman" w:hAnsi="Calibri" w:cs="Calibri"/>
                <w:color w:val="000000"/>
                <w:lang w:eastAsia="en-AU"/>
              </w:rPr>
              <w:t>394617</w:t>
            </w:r>
          </w:p>
        </w:tc>
      </w:tr>
      <w:tr w:rsidR="00070870" w:rsidRPr="00EC565C" w14:paraId="379E7369" w14:textId="77777777" w:rsidTr="00526FB5">
        <w:trPr>
          <w:trHeight w:val="300"/>
        </w:trPr>
        <w:tc>
          <w:tcPr>
            <w:tcW w:w="960" w:type="dxa"/>
            <w:tcBorders>
              <w:top w:val="nil"/>
              <w:left w:val="nil"/>
              <w:bottom w:val="nil"/>
              <w:right w:val="nil"/>
            </w:tcBorders>
            <w:shd w:val="clear" w:color="auto" w:fill="auto"/>
            <w:noWrap/>
            <w:vAlign w:val="bottom"/>
            <w:hideMark/>
          </w:tcPr>
          <w:p w14:paraId="7B408237" w14:textId="77777777" w:rsidR="00070870" w:rsidRPr="00EC565C" w:rsidRDefault="00070870" w:rsidP="00526FB5">
            <w:pPr>
              <w:spacing w:after="0" w:line="240" w:lineRule="auto"/>
              <w:rPr>
                <w:rFonts w:ascii="Calibri" w:eastAsia="Times New Roman" w:hAnsi="Calibri" w:cs="Calibri"/>
                <w:color w:val="000000"/>
                <w:lang w:eastAsia="en-AU"/>
              </w:rPr>
            </w:pPr>
            <w:r w:rsidRPr="00EC565C">
              <w:rPr>
                <w:rFonts w:ascii="Calibri" w:eastAsia="Times New Roman" w:hAnsi="Calibri" w:cs="Calibri"/>
                <w:color w:val="000000"/>
                <w:lang w:eastAsia="en-AU"/>
              </w:rPr>
              <w:t>#3</w:t>
            </w:r>
          </w:p>
        </w:tc>
        <w:tc>
          <w:tcPr>
            <w:tcW w:w="9640" w:type="dxa"/>
            <w:tcBorders>
              <w:top w:val="nil"/>
              <w:left w:val="nil"/>
              <w:bottom w:val="nil"/>
              <w:right w:val="nil"/>
            </w:tcBorders>
            <w:shd w:val="clear" w:color="auto" w:fill="auto"/>
            <w:noWrap/>
            <w:vAlign w:val="bottom"/>
            <w:hideMark/>
          </w:tcPr>
          <w:p w14:paraId="74D07914" w14:textId="77777777" w:rsidR="00070870" w:rsidRPr="00EC565C" w:rsidRDefault="00070870" w:rsidP="00526FB5">
            <w:pPr>
              <w:spacing w:after="0" w:line="240" w:lineRule="auto"/>
              <w:rPr>
                <w:rFonts w:ascii="Calibri" w:eastAsia="Times New Roman" w:hAnsi="Calibri" w:cs="Calibri"/>
                <w:color w:val="000000"/>
                <w:lang w:eastAsia="en-AU"/>
              </w:rPr>
            </w:pPr>
            <w:r w:rsidRPr="00EC565C">
              <w:rPr>
                <w:rFonts w:ascii="Calibri" w:eastAsia="Times New Roman" w:hAnsi="Calibri" w:cs="Calibri"/>
                <w:color w:val="000000"/>
                <w:lang w:eastAsia="en-AU"/>
              </w:rPr>
              <w:t>Search Pregnancy[MeSH Terms]</w:t>
            </w:r>
          </w:p>
        </w:tc>
        <w:tc>
          <w:tcPr>
            <w:tcW w:w="997" w:type="dxa"/>
            <w:tcBorders>
              <w:top w:val="nil"/>
              <w:left w:val="nil"/>
              <w:bottom w:val="nil"/>
              <w:right w:val="nil"/>
            </w:tcBorders>
            <w:shd w:val="clear" w:color="auto" w:fill="auto"/>
            <w:noWrap/>
            <w:vAlign w:val="bottom"/>
            <w:hideMark/>
          </w:tcPr>
          <w:p w14:paraId="7CC1F344" w14:textId="77777777" w:rsidR="00070870" w:rsidRPr="00EC565C" w:rsidRDefault="00070870" w:rsidP="00526FB5">
            <w:pPr>
              <w:spacing w:after="0" w:line="240" w:lineRule="auto"/>
              <w:jc w:val="right"/>
              <w:rPr>
                <w:rFonts w:ascii="Calibri" w:eastAsia="Times New Roman" w:hAnsi="Calibri" w:cs="Calibri"/>
                <w:color w:val="000000"/>
                <w:lang w:eastAsia="en-AU"/>
              </w:rPr>
            </w:pPr>
            <w:r w:rsidRPr="00EC565C">
              <w:rPr>
                <w:rFonts w:ascii="Calibri" w:eastAsia="Times New Roman" w:hAnsi="Calibri" w:cs="Calibri"/>
                <w:color w:val="000000"/>
                <w:lang w:eastAsia="en-AU"/>
              </w:rPr>
              <w:t>878699</w:t>
            </w:r>
          </w:p>
        </w:tc>
      </w:tr>
      <w:tr w:rsidR="00070870" w:rsidRPr="00EC565C" w14:paraId="718C612A" w14:textId="77777777" w:rsidTr="00526FB5">
        <w:trPr>
          <w:trHeight w:val="300"/>
        </w:trPr>
        <w:tc>
          <w:tcPr>
            <w:tcW w:w="960" w:type="dxa"/>
            <w:tcBorders>
              <w:top w:val="nil"/>
              <w:left w:val="nil"/>
              <w:bottom w:val="nil"/>
              <w:right w:val="nil"/>
            </w:tcBorders>
            <w:shd w:val="clear" w:color="auto" w:fill="auto"/>
            <w:noWrap/>
            <w:vAlign w:val="bottom"/>
            <w:hideMark/>
          </w:tcPr>
          <w:p w14:paraId="54BE58C9" w14:textId="77777777" w:rsidR="00070870" w:rsidRPr="00EC565C" w:rsidRDefault="00070870" w:rsidP="00526FB5">
            <w:pPr>
              <w:spacing w:after="0" w:line="240" w:lineRule="auto"/>
              <w:rPr>
                <w:rFonts w:ascii="Calibri" w:eastAsia="Times New Roman" w:hAnsi="Calibri" w:cs="Calibri"/>
                <w:color w:val="000000"/>
                <w:lang w:eastAsia="en-AU"/>
              </w:rPr>
            </w:pPr>
            <w:r w:rsidRPr="00EC565C">
              <w:rPr>
                <w:rFonts w:ascii="Calibri" w:eastAsia="Times New Roman" w:hAnsi="Calibri" w:cs="Calibri"/>
                <w:color w:val="000000"/>
                <w:lang w:eastAsia="en-AU"/>
              </w:rPr>
              <w:t>#2</w:t>
            </w:r>
          </w:p>
        </w:tc>
        <w:tc>
          <w:tcPr>
            <w:tcW w:w="9640" w:type="dxa"/>
            <w:tcBorders>
              <w:top w:val="nil"/>
              <w:left w:val="nil"/>
              <w:bottom w:val="nil"/>
              <w:right w:val="nil"/>
            </w:tcBorders>
            <w:shd w:val="clear" w:color="auto" w:fill="auto"/>
            <w:noWrap/>
            <w:vAlign w:val="bottom"/>
            <w:hideMark/>
          </w:tcPr>
          <w:p w14:paraId="25610877" w14:textId="77777777" w:rsidR="00070870" w:rsidRPr="00EC565C" w:rsidRDefault="00070870" w:rsidP="00526FB5">
            <w:pPr>
              <w:spacing w:after="0" w:line="240" w:lineRule="auto"/>
              <w:rPr>
                <w:rFonts w:ascii="Calibri" w:eastAsia="Times New Roman" w:hAnsi="Calibri" w:cs="Calibri"/>
                <w:color w:val="000000"/>
                <w:lang w:eastAsia="en-AU"/>
              </w:rPr>
            </w:pPr>
            <w:r w:rsidRPr="00EC565C">
              <w:rPr>
                <w:rFonts w:ascii="Calibri" w:eastAsia="Times New Roman" w:hAnsi="Calibri" w:cs="Calibri"/>
                <w:color w:val="000000"/>
                <w:lang w:eastAsia="en-AU"/>
              </w:rPr>
              <w:t>Search "Pregnant Women"[Mesh]</w:t>
            </w:r>
          </w:p>
        </w:tc>
        <w:tc>
          <w:tcPr>
            <w:tcW w:w="997" w:type="dxa"/>
            <w:tcBorders>
              <w:top w:val="nil"/>
              <w:left w:val="nil"/>
              <w:bottom w:val="nil"/>
              <w:right w:val="nil"/>
            </w:tcBorders>
            <w:shd w:val="clear" w:color="auto" w:fill="auto"/>
            <w:noWrap/>
            <w:vAlign w:val="bottom"/>
            <w:hideMark/>
          </w:tcPr>
          <w:p w14:paraId="168E70DC" w14:textId="77777777" w:rsidR="00070870" w:rsidRPr="00EC565C" w:rsidRDefault="00070870" w:rsidP="00526FB5">
            <w:pPr>
              <w:spacing w:after="0" w:line="240" w:lineRule="auto"/>
              <w:jc w:val="right"/>
              <w:rPr>
                <w:rFonts w:ascii="Calibri" w:eastAsia="Times New Roman" w:hAnsi="Calibri" w:cs="Calibri"/>
                <w:color w:val="000000"/>
                <w:lang w:eastAsia="en-AU"/>
              </w:rPr>
            </w:pPr>
            <w:r w:rsidRPr="00EC565C">
              <w:rPr>
                <w:rFonts w:ascii="Calibri" w:eastAsia="Times New Roman" w:hAnsi="Calibri" w:cs="Calibri"/>
                <w:color w:val="000000"/>
                <w:lang w:eastAsia="en-AU"/>
              </w:rPr>
              <w:t>7859</w:t>
            </w:r>
          </w:p>
        </w:tc>
      </w:tr>
    </w:tbl>
    <w:p w14:paraId="5C697C44" w14:textId="40836166" w:rsidR="001F11A7" w:rsidRDefault="00E441C5" w:rsidP="00320FB8">
      <w:pPr>
        <w:pStyle w:val="Figure"/>
        <w:spacing w:before="240"/>
        <w:jc w:val="center"/>
      </w:pPr>
      <w:r>
        <w:rPr>
          <w:noProof/>
          <w:lang w:val="en-AU" w:eastAsia="en-AU"/>
        </w:rPr>
        <w:drawing>
          <wp:inline distT="0" distB="0" distL="0" distR="0" wp14:anchorId="0B3C6717" wp14:editId="4BB442BB">
            <wp:extent cx="3459788" cy="4598419"/>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multivitamins.png"/>
                    <pic:cNvPicPr/>
                  </pic:nvPicPr>
                  <pic:blipFill>
                    <a:blip r:embed="rId21">
                      <a:extLst>
                        <a:ext uri="{28A0092B-C50C-407E-A947-70E740481C1C}">
                          <a14:useLocalDpi xmlns:a14="http://schemas.microsoft.com/office/drawing/2010/main" val="0"/>
                        </a:ext>
                      </a:extLst>
                    </a:blip>
                    <a:stretch>
                      <a:fillRect/>
                    </a:stretch>
                  </pic:blipFill>
                  <pic:spPr>
                    <a:xfrm>
                      <a:off x="0" y="0"/>
                      <a:ext cx="3470052" cy="4612061"/>
                    </a:xfrm>
                    <a:prstGeom prst="rect">
                      <a:avLst/>
                    </a:prstGeom>
                  </pic:spPr>
                </pic:pic>
              </a:graphicData>
            </a:graphic>
          </wp:inline>
        </w:drawing>
      </w:r>
    </w:p>
    <w:p w14:paraId="5ED3AA2C" w14:textId="0DC6C991" w:rsidR="00070870" w:rsidRDefault="00070870" w:rsidP="001F11A7">
      <w:pPr>
        <w:pStyle w:val="Figurename"/>
      </w:pPr>
      <w:r>
        <w:t>PRISMA</w:t>
      </w:r>
      <w:r w:rsidR="00517D7D">
        <w:t xml:space="preserve"> diagram: multiple micronutrients</w:t>
      </w:r>
    </w:p>
    <w:p w14:paraId="05563E18" w14:textId="18151552" w:rsidR="00BA549B" w:rsidRDefault="00BA549B" w:rsidP="000F3838">
      <w:pPr>
        <w:pStyle w:val="Heading4"/>
        <w:rPr>
          <w:lang w:val="en-AU"/>
        </w:rPr>
      </w:pPr>
      <w:r>
        <w:rPr>
          <w:lang w:val="en-AU"/>
        </w:rPr>
        <w:t>Iron supplementation</w:t>
      </w:r>
      <w:r w:rsidR="000D04A0">
        <w:t xml:space="preserve"> (research question 3)</w:t>
      </w:r>
    </w:p>
    <w:p w14:paraId="50560E3B" w14:textId="77777777" w:rsidR="00826445" w:rsidRDefault="00826445" w:rsidP="00826445">
      <w:r>
        <w:t>Previous Iron supplementation in pregnancy Cochrane search date: 10 Jan 2015</w:t>
      </w:r>
    </w:p>
    <w:p w14:paraId="106CD2F7" w14:textId="77777777" w:rsidR="00826445" w:rsidRPr="00826445" w:rsidRDefault="00826445" w:rsidP="00826445">
      <w:r w:rsidRPr="00826445">
        <w:t>Peña‐Rosas  JP, De‐Regil  LM, Gomez Malave  H, Flores‐Urrutia  MC, Dowswell  T. Intermittent oral iron supplementation during pregnancy. Cochrane Database of Systematic Reviews 2015, Issue 10. Art. No.: CD009997. DOI: 10.1002/14651858.CD009997.pub2.</w:t>
      </w:r>
    </w:p>
    <w:p w14:paraId="39E605ED" w14:textId="77777777" w:rsidR="00826445" w:rsidRPr="00826445" w:rsidRDefault="00826445" w:rsidP="00826445">
      <w:r w:rsidRPr="00826445">
        <w:t>And</w:t>
      </w:r>
    </w:p>
    <w:p w14:paraId="2D2EAF9A" w14:textId="1CA33691" w:rsidR="00826445" w:rsidRDefault="00826445" w:rsidP="00826445">
      <w:r w:rsidRPr="00826445">
        <w:t>Peña‐Rosas  JP, De‐Regil  LM, Garcia‐Casal  MN, Dowswell  T. Daily oral iron supplementation during pregnancy. Cochrane Database of Systematic Reviews 2015, Issue 7. Art. No.: CD004736. DOI: 10.1002/14651858.CD004736.pub5.</w:t>
      </w:r>
    </w:p>
    <w:p w14:paraId="73136668" w14:textId="77777777" w:rsidR="00826445" w:rsidRDefault="00826445" w:rsidP="00826445">
      <w:r>
        <w:t>Synonyms for Iron;</w:t>
      </w:r>
    </w:p>
    <w:p w14:paraId="4A4C9E37" w14:textId="77777777" w:rsidR="00826445" w:rsidRPr="003C086B" w:rsidRDefault="00826445" w:rsidP="00826445">
      <w:pPr>
        <w:rPr>
          <w:rFonts w:ascii="Arial" w:eastAsia="Times New Roman" w:hAnsi="Arial" w:cs="Arial"/>
          <w:color w:val="000000"/>
          <w:sz w:val="20"/>
          <w:szCs w:val="20"/>
          <w:lang w:eastAsia="en-AU"/>
        </w:rPr>
      </w:pPr>
      <w:r w:rsidRPr="003C086B">
        <w:rPr>
          <w:rFonts w:ascii="Arial" w:eastAsia="Times New Roman" w:hAnsi="Arial" w:cs="Arial"/>
          <w:color w:val="000000"/>
          <w:sz w:val="20"/>
          <w:szCs w:val="20"/>
          <w:lang w:eastAsia="en-AU"/>
        </w:rPr>
        <w:t>Iron-56</w:t>
      </w:r>
    </w:p>
    <w:p w14:paraId="785E7653" w14:textId="77777777" w:rsidR="00826445" w:rsidRDefault="00826445" w:rsidP="00826445">
      <w:pPr>
        <w:rPr>
          <w:b/>
        </w:rPr>
      </w:pPr>
      <w:r>
        <w:rPr>
          <w:b/>
        </w:rPr>
        <w:t>Current search dates:</w:t>
      </w:r>
    </w:p>
    <w:p w14:paraId="5AEE3FE4" w14:textId="77777777" w:rsidR="00826445" w:rsidRPr="00196D36" w:rsidRDefault="00826445" w:rsidP="00826445">
      <w:r>
        <w:t>10-Jan-2015-current</w:t>
      </w:r>
    </w:p>
    <w:tbl>
      <w:tblPr>
        <w:tblStyle w:val="TableGrid"/>
        <w:tblW w:w="0" w:type="auto"/>
        <w:tblLayout w:type="fixed"/>
        <w:tblLook w:val="04A0" w:firstRow="1" w:lastRow="0" w:firstColumn="1" w:lastColumn="0" w:noHBand="0" w:noVBand="1"/>
      </w:tblPr>
      <w:tblGrid>
        <w:gridCol w:w="1102"/>
        <w:gridCol w:w="4536"/>
        <w:gridCol w:w="992"/>
        <w:gridCol w:w="850"/>
        <w:gridCol w:w="851"/>
        <w:gridCol w:w="949"/>
      </w:tblGrid>
      <w:tr w:rsidR="00070870" w:rsidRPr="00070870" w14:paraId="75913957" w14:textId="77777777" w:rsidTr="00070870">
        <w:trPr>
          <w:tblHeader/>
        </w:trPr>
        <w:tc>
          <w:tcPr>
            <w:tcW w:w="1102" w:type="dxa"/>
          </w:tcPr>
          <w:p w14:paraId="011603D8" w14:textId="77777777" w:rsidR="00826445" w:rsidRPr="00070870" w:rsidRDefault="00826445" w:rsidP="00070870">
            <w:pPr>
              <w:pStyle w:val="RCTstable"/>
              <w:rPr>
                <w:b/>
              </w:rPr>
            </w:pPr>
            <w:r w:rsidRPr="00070870">
              <w:rPr>
                <w:b/>
              </w:rPr>
              <w:t>Database</w:t>
            </w:r>
          </w:p>
        </w:tc>
        <w:tc>
          <w:tcPr>
            <w:tcW w:w="4536" w:type="dxa"/>
          </w:tcPr>
          <w:p w14:paraId="449E2C2B" w14:textId="77777777" w:rsidR="00826445" w:rsidRPr="00070870" w:rsidRDefault="00826445" w:rsidP="00070870">
            <w:pPr>
              <w:pStyle w:val="RCTstable"/>
              <w:rPr>
                <w:b/>
              </w:rPr>
            </w:pPr>
            <w:r w:rsidRPr="00070870">
              <w:rPr>
                <w:b/>
              </w:rPr>
              <w:t>Search Strategy</w:t>
            </w:r>
          </w:p>
        </w:tc>
        <w:tc>
          <w:tcPr>
            <w:tcW w:w="992" w:type="dxa"/>
          </w:tcPr>
          <w:p w14:paraId="03113808" w14:textId="77777777" w:rsidR="00826445" w:rsidRPr="00070870" w:rsidRDefault="00826445" w:rsidP="00070870">
            <w:pPr>
              <w:pStyle w:val="RCTstable"/>
              <w:rPr>
                <w:b/>
              </w:rPr>
            </w:pPr>
            <w:r w:rsidRPr="00070870">
              <w:rPr>
                <w:b/>
              </w:rPr>
              <w:t>Dates Searched</w:t>
            </w:r>
          </w:p>
        </w:tc>
        <w:tc>
          <w:tcPr>
            <w:tcW w:w="850" w:type="dxa"/>
          </w:tcPr>
          <w:p w14:paraId="469F31A5" w14:textId="77777777" w:rsidR="00826445" w:rsidRPr="00070870" w:rsidRDefault="00826445" w:rsidP="00070870">
            <w:pPr>
              <w:pStyle w:val="RCTstable"/>
              <w:rPr>
                <w:b/>
              </w:rPr>
            </w:pPr>
            <w:r w:rsidRPr="00070870">
              <w:rPr>
                <w:b/>
              </w:rPr>
              <w:t>Limits set</w:t>
            </w:r>
          </w:p>
        </w:tc>
        <w:tc>
          <w:tcPr>
            <w:tcW w:w="851" w:type="dxa"/>
          </w:tcPr>
          <w:p w14:paraId="64405D42" w14:textId="77777777" w:rsidR="00826445" w:rsidRPr="00070870" w:rsidRDefault="00826445" w:rsidP="00070870">
            <w:pPr>
              <w:pStyle w:val="RCTstable"/>
              <w:rPr>
                <w:b/>
              </w:rPr>
            </w:pPr>
            <w:r w:rsidRPr="00070870">
              <w:rPr>
                <w:b/>
              </w:rPr>
              <w:t>Results</w:t>
            </w:r>
          </w:p>
        </w:tc>
        <w:tc>
          <w:tcPr>
            <w:tcW w:w="949" w:type="dxa"/>
          </w:tcPr>
          <w:p w14:paraId="1446A76A" w14:textId="77777777" w:rsidR="00826445" w:rsidRPr="00070870" w:rsidRDefault="00826445" w:rsidP="00070870">
            <w:pPr>
              <w:pStyle w:val="RCTstable"/>
              <w:rPr>
                <w:b/>
              </w:rPr>
            </w:pPr>
            <w:r w:rsidRPr="00070870">
              <w:rPr>
                <w:b/>
              </w:rPr>
              <w:t>Date of search</w:t>
            </w:r>
          </w:p>
        </w:tc>
      </w:tr>
      <w:tr w:rsidR="00070870" w:rsidRPr="00070870" w14:paraId="2EE1373B" w14:textId="77777777" w:rsidTr="00070870">
        <w:tc>
          <w:tcPr>
            <w:tcW w:w="1102" w:type="dxa"/>
          </w:tcPr>
          <w:p w14:paraId="5F51A269" w14:textId="77777777" w:rsidR="00826445" w:rsidRPr="00070870" w:rsidRDefault="00826445" w:rsidP="00070870">
            <w:pPr>
              <w:pStyle w:val="RCTstable"/>
            </w:pPr>
            <w:r w:rsidRPr="00070870">
              <w:t>Pubmed</w:t>
            </w:r>
          </w:p>
        </w:tc>
        <w:tc>
          <w:tcPr>
            <w:tcW w:w="4536" w:type="dxa"/>
          </w:tcPr>
          <w:p w14:paraId="59D06DE2" w14:textId="77777777" w:rsidR="00826445" w:rsidRPr="00070870" w:rsidRDefault="00826445" w:rsidP="00070870">
            <w:pPr>
              <w:pStyle w:val="RCTstable"/>
            </w:pPr>
            <w:r w:rsidRPr="00070870">
              <w:t xml:space="preserve">("pregnancy"[Mesh] OR "pregnan*"[All Fields] OR "prenatal*"[All Fields]) </w:t>
            </w:r>
          </w:p>
          <w:p w14:paraId="2C146BD7" w14:textId="77777777" w:rsidR="00826445" w:rsidRPr="00070870" w:rsidRDefault="00826445" w:rsidP="00070870">
            <w:pPr>
              <w:pStyle w:val="RCTstable"/>
            </w:pPr>
            <w:r w:rsidRPr="00070870">
              <w:t>AND ("Iron, Dietary"[Mesh] OR “Iron”[Mesh] OR “Iron”[All Fields])</w:t>
            </w:r>
          </w:p>
        </w:tc>
        <w:tc>
          <w:tcPr>
            <w:tcW w:w="992" w:type="dxa"/>
          </w:tcPr>
          <w:p w14:paraId="2679F0CC" w14:textId="77777777" w:rsidR="00826445" w:rsidRPr="00070870" w:rsidRDefault="00826445" w:rsidP="00070870">
            <w:pPr>
              <w:pStyle w:val="RCTstable"/>
            </w:pPr>
            <w:r w:rsidRPr="00070870">
              <w:t>10-Jan-2015 to 31-Dec-2019</w:t>
            </w:r>
          </w:p>
        </w:tc>
        <w:tc>
          <w:tcPr>
            <w:tcW w:w="850" w:type="dxa"/>
          </w:tcPr>
          <w:p w14:paraId="2F1785D9" w14:textId="77777777" w:rsidR="00826445" w:rsidRPr="00070870" w:rsidRDefault="00826445" w:rsidP="00070870">
            <w:pPr>
              <w:pStyle w:val="RCTstable"/>
            </w:pPr>
            <w:r w:rsidRPr="00070870">
              <w:t>Human</w:t>
            </w:r>
          </w:p>
          <w:p w14:paraId="3476911A" w14:textId="77777777" w:rsidR="00826445" w:rsidRPr="00070870" w:rsidRDefault="00826445" w:rsidP="00070870">
            <w:pPr>
              <w:pStyle w:val="RCTstable"/>
            </w:pPr>
            <w:r w:rsidRPr="00070870">
              <w:t>English Language</w:t>
            </w:r>
          </w:p>
        </w:tc>
        <w:tc>
          <w:tcPr>
            <w:tcW w:w="851" w:type="dxa"/>
          </w:tcPr>
          <w:p w14:paraId="43A95FEC" w14:textId="77777777" w:rsidR="00826445" w:rsidRPr="00070870" w:rsidRDefault="00826445" w:rsidP="00070870">
            <w:pPr>
              <w:pStyle w:val="RCTstable"/>
            </w:pPr>
            <w:r w:rsidRPr="00070870">
              <w:t>891</w:t>
            </w:r>
          </w:p>
        </w:tc>
        <w:tc>
          <w:tcPr>
            <w:tcW w:w="949" w:type="dxa"/>
          </w:tcPr>
          <w:p w14:paraId="53D1B387" w14:textId="77777777" w:rsidR="00826445" w:rsidRPr="00070870" w:rsidRDefault="00826445" w:rsidP="00070870">
            <w:pPr>
              <w:pStyle w:val="RCTstable"/>
            </w:pPr>
            <w:r w:rsidRPr="00070870">
              <w:t>1-July-19</w:t>
            </w:r>
          </w:p>
        </w:tc>
      </w:tr>
      <w:tr w:rsidR="00070870" w:rsidRPr="00070870" w14:paraId="44D527C6" w14:textId="77777777" w:rsidTr="00070870">
        <w:tc>
          <w:tcPr>
            <w:tcW w:w="1102" w:type="dxa"/>
          </w:tcPr>
          <w:p w14:paraId="1110AF93" w14:textId="77777777" w:rsidR="00826445" w:rsidRPr="00070870" w:rsidRDefault="00826445" w:rsidP="00070870">
            <w:pPr>
              <w:pStyle w:val="RCTstable"/>
            </w:pPr>
            <w:r w:rsidRPr="00070870">
              <w:t>Ovid medline</w:t>
            </w:r>
          </w:p>
        </w:tc>
        <w:tc>
          <w:tcPr>
            <w:tcW w:w="4536" w:type="dxa"/>
          </w:tcPr>
          <w:p w14:paraId="482C4569" w14:textId="77777777" w:rsidR="00826445" w:rsidRPr="00070870" w:rsidRDefault="00826445" w:rsidP="00070870">
            <w:pPr>
              <w:pStyle w:val="RCTstable"/>
            </w:pPr>
            <w:r w:rsidRPr="00070870">
              <w:t>(Iron/ or Iron, Dietary/) OR Iron.mp.</w:t>
            </w:r>
          </w:p>
          <w:p w14:paraId="656FB106" w14:textId="77777777" w:rsidR="00826445" w:rsidRPr="00070870" w:rsidRDefault="00826445" w:rsidP="00070870">
            <w:pPr>
              <w:pStyle w:val="RCTstable"/>
            </w:pPr>
            <w:r w:rsidRPr="00070870">
              <w:t>AND</w:t>
            </w:r>
          </w:p>
          <w:p w14:paraId="08E711E5" w14:textId="77777777" w:rsidR="00826445" w:rsidRPr="00070870" w:rsidRDefault="00826445" w:rsidP="00070870">
            <w:pPr>
              <w:pStyle w:val="RCTstable"/>
            </w:pPr>
            <w:r w:rsidRPr="00070870">
              <w:t>Pregnancy/syn or Pregnan*.mp.</w:t>
            </w:r>
          </w:p>
        </w:tc>
        <w:tc>
          <w:tcPr>
            <w:tcW w:w="992" w:type="dxa"/>
          </w:tcPr>
          <w:p w14:paraId="23A62216" w14:textId="77777777" w:rsidR="00826445" w:rsidRPr="00070870" w:rsidRDefault="00826445" w:rsidP="00070870">
            <w:pPr>
              <w:pStyle w:val="RCTstable"/>
            </w:pPr>
            <w:r w:rsidRPr="00070870">
              <w:t>2015-Current</w:t>
            </w:r>
          </w:p>
        </w:tc>
        <w:tc>
          <w:tcPr>
            <w:tcW w:w="850" w:type="dxa"/>
          </w:tcPr>
          <w:p w14:paraId="377659B2" w14:textId="77777777" w:rsidR="00826445" w:rsidRPr="00070870" w:rsidRDefault="00826445" w:rsidP="00070870">
            <w:pPr>
              <w:pStyle w:val="RCTstable"/>
            </w:pPr>
            <w:r w:rsidRPr="00070870">
              <w:t>English Language</w:t>
            </w:r>
          </w:p>
          <w:p w14:paraId="525BC1E0" w14:textId="77777777" w:rsidR="00826445" w:rsidRPr="00070870" w:rsidRDefault="00826445" w:rsidP="00070870">
            <w:pPr>
              <w:pStyle w:val="RCTstable"/>
            </w:pPr>
            <w:r w:rsidRPr="00070870">
              <w:t>Human</w:t>
            </w:r>
          </w:p>
        </w:tc>
        <w:tc>
          <w:tcPr>
            <w:tcW w:w="851" w:type="dxa"/>
          </w:tcPr>
          <w:p w14:paraId="2529A1C4" w14:textId="77777777" w:rsidR="00826445" w:rsidRPr="00070870" w:rsidRDefault="00826445" w:rsidP="00070870">
            <w:pPr>
              <w:pStyle w:val="RCTstable"/>
            </w:pPr>
            <w:r w:rsidRPr="00070870">
              <w:t>975</w:t>
            </w:r>
          </w:p>
        </w:tc>
        <w:tc>
          <w:tcPr>
            <w:tcW w:w="949" w:type="dxa"/>
          </w:tcPr>
          <w:p w14:paraId="492FAB8D" w14:textId="77777777" w:rsidR="00826445" w:rsidRPr="00070870" w:rsidRDefault="00826445" w:rsidP="00070870">
            <w:pPr>
              <w:pStyle w:val="RCTstable"/>
            </w:pPr>
            <w:r w:rsidRPr="00070870">
              <w:t>2-July-19</w:t>
            </w:r>
          </w:p>
        </w:tc>
      </w:tr>
      <w:tr w:rsidR="00070870" w:rsidRPr="00070870" w14:paraId="2E74B97E" w14:textId="77777777" w:rsidTr="00070870">
        <w:tc>
          <w:tcPr>
            <w:tcW w:w="1102" w:type="dxa"/>
          </w:tcPr>
          <w:p w14:paraId="4063B1D1" w14:textId="77777777" w:rsidR="00826445" w:rsidRPr="00070870" w:rsidRDefault="00826445" w:rsidP="00070870">
            <w:pPr>
              <w:pStyle w:val="RCTstable"/>
            </w:pPr>
            <w:r w:rsidRPr="00070870">
              <w:t>Embase</w:t>
            </w:r>
          </w:p>
        </w:tc>
        <w:tc>
          <w:tcPr>
            <w:tcW w:w="4536" w:type="dxa"/>
          </w:tcPr>
          <w:p w14:paraId="4BA9856D" w14:textId="77777777" w:rsidR="00826445" w:rsidRPr="00070870" w:rsidRDefault="00826445" w:rsidP="00070870">
            <w:pPr>
              <w:pStyle w:val="RCTstable"/>
            </w:pPr>
            <w:r w:rsidRPr="00070870">
              <w:t xml:space="preserve">('pregnancy'/exp  OR pregnan*) </w:t>
            </w:r>
          </w:p>
          <w:p w14:paraId="41709305" w14:textId="77777777" w:rsidR="00826445" w:rsidRPr="00070870" w:rsidRDefault="00826445" w:rsidP="00070870">
            <w:pPr>
              <w:pStyle w:val="RCTstable"/>
            </w:pPr>
            <w:r w:rsidRPr="00070870">
              <w:t>AND ('iron'/exp OR ‘Iron’)</w:t>
            </w:r>
          </w:p>
        </w:tc>
        <w:tc>
          <w:tcPr>
            <w:tcW w:w="992" w:type="dxa"/>
          </w:tcPr>
          <w:p w14:paraId="16C4FA4A" w14:textId="77777777" w:rsidR="00826445" w:rsidRPr="00070870" w:rsidRDefault="00826445" w:rsidP="00070870">
            <w:pPr>
              <w:pStyle w:val="RCTstable"/>
            </w:pPr>
            <w:r w:rsidRPr="00070870">
              <w:t>2015-2019</w:t>
            </w:r>
          </w:p>
        </w:tc>
        <w:tc>
          <w:tcPr>
            <w:tcW w:w="850" w:type="dxa"/>
          </w:tcPr>
          <w:p w14:paraId="1DC2A9B3" w14:textId="77777777" w:rsidR="00826445" w:rsidRPr="00070870" w:rsidRDefault="00826445" w:rsidP="00070870">
            <w:pPr>
              <w:pStyle w:val="RCTstable"/>
            </w:pPr>
            <w:r w:rsidRPr="00070870">
              <w:t>English Language</w:t>
            </w:r>
          </w:p>
          <w:p w14:paraId="4FF4F013" w14:textId="77777777" w:rsidR="00826445" w:rsidRPr="00070870" w:rsidRDefault="00826445" w:rsidP="00070870">
            <w:pPr>
              <w:pStyle w:val="RCTstable"/>
            </w:pPr>
            <w:r w:rsidRPr="00070870">
              <w:t>Human</w:t>
            </w:r>
          </w:p>
        </w:tc>
        <w:tc>
          <w:tcPr>
            <w:tcW w:w="851" w:type="dxa"/>
          </w:tcPr>
          <w:p w14:paraId="02AADDA6" w14:textId="77777777" w:rsidR="00826445" w:rsidRPr="00070870" w:rsidRDefault="00826445" w:rsidP="00070870">
            <w:pPr>
              <w:pStyle w:val="RCTstable"/>
            </w:pPr>
            <w:r w:rsidRPr="00070870">
              <w:t>2752</w:t>
            </w:r>
          </w:p>
        </w:tc>
        <w:tc>
          <w:tcPr>
            <w:tcW w:w="949" w:type="dxa"/>
          </w:tcPr>
          <w:p w14:paraId="7005ED7D" w14:textId="77777777" w:rsidR="00826445" w:rsidRPr="00070870" w:rsidRDefault="00826445" w:rsidP="00070870">
            <w:pPr>
              <w:pStyle w:val="RCTstable"/>
            </w:pPr>
            <w:r w:rsidRPr="00070870">
              <w:t>1-July-19</w:t>
            </w:r>
          </w:p>
        </w:tc>
      </w:tr>
      <w:tr w:rsidR="00070870" w:rsidRPr="00070870" w14:paraId="4B81AD0B" w14:textId="77777777" w:rsidTr="00070870">
        <w:tc>
          <w:tcPr>
            <w:tcW w:w="1102" w:type="dxa"/>
          </w:tcPr>
          <w:p w14:paraId="4EFCE286" w14:textId="77777777" w:rsidR="00826445" w:rsidRPr="00070870" w:rsidRDefault="00826445" w:rsidP="00070870">
            <w:pPr>
              <w:pStyle w:val="RCTstable"/>
            </w:pPr>
            <w:r w:rsidRPr="00070870">
              <w:t>CINAHL</w:t>
            </w:r>
          </w:p>
        </w:tc>
        <w:tc>
          <w:tcPr>
            <w:tcW w:w="4536" w:type="dxa"/>
          </w:tcPr>
          <w:p w14:paraId="568B2105" w14:textId="77777777" w:rsidR="00826445" w:rsidRPr="00070870" w:rsidRDefault="00826445" w:rsidP="00070870">
            <w:pPr>
              <w:pStyle w:val="RCTstable"/>
            </w:pPr>
            <w:r w:rsidRPr="00070870">
              <w:t>(MH "Iron+") OR ("Iron")</w:t>
            </w:r>
          </w:p>
          <w:p w14:paraId="327E9DB3" w14:textId="77777777" w:rsidR="00826445" w:rsidRPr="00070870" w:rsidRDefault="00826445" w:rsidP="00070870">
            <w:pPr>
              <w:pStyle w:val="RCTstable"/>
            </w:pPr>
            <w:r w:rsidRPr="00070870">
              <w:t>AND</w:t>
            </w:r>
          </w:p>
          <w:p w14:paraId="3E74B08C" w14:textId="77777777" w:rsidR="00826445" w:rsidRPr="00070870" w:rsidRDefault="00826445" w:rsidP="00070870">
            <w:pPr>
              <w:pStyle w:val="RCTstable"/>
            </w:pPr>
            <w:r w:rsidRPr="00070870">
              <w:t>( (MH "Pregnancy+") OR (MH "Pregnancy Trimesters+") OR (MM "Prenatal Nutritional Physiology") OR (MM "Prenatal Exposure Delayed Effects") OR ("Pregnan*") )</w:t>
            </w:r>
          </w:p>
        </w:tc>
        <w:tc>
          <w:tcPr>
            <w:tcW w:w="992" w:type="dxa"/>
          </w:tcPr>
          <w:p w14:paraId="1DA5C081" w14:textId="77777777" w:rsidR="00826445" w:rsidRPr="00070870" w:rsidRDefault="00826445" w:rsidP="00070870">
            <w:pPr>
              <w:pStyle w:val="RCTstable"/>
            </w:pPr>
            <w:r w:rsidRPr="00070870">
              <w:t>2015-2019</w:t>
            </w:r>
          </w:p>
        </w:tc>
        <w:tc>
          <w:tcPr>
            <w:tcW w:w="850" w:type="dxa"/>
          </w:tcPr>
          <w:p w14:paraId="7AD6DFF0" w14:textId="77777777" w:rsidR="00826445" w:rsidRPr="00070870" w:rsidRDefault="00826445" w:rsidP="00070870">
            <w:pPr>
              <w:pStyle w:val="RCTstable"/>
            </w:pPr>
            <w:r w:rsidRPr="00070870">
              <w:t>English</w:t>
            </w:r>
          </w:p>
        </w:tc>
        <w:tc>
          <w:tcPr>
            <w:tcW w:w="851" w:type="dxa"/>
          </w:tcPr>
          <w:p w14:paraId="2059FA8B" w14:textId="77777777" w:rsidR="00826445" w:rsidRPr="00070870" w:rsidRDefault="00826445" w:rsidP="00070870">
            <w:pPr>
              <w:pStyle w:val="RCTstable"/>
            </w:pPr>
            <w:r w:rsidRPr="00070870">
              <w:t>1421</w:t>
            </w:r>
          </w:p>
        </w:tc>
        <w:tc>
          <w:tcPr>
            <w:tcW w:w="949" w:type="dxa"/>
          </w:tcPr>
          <w:p w14:paraId="36ED5FD1" w14:textId="77777777" w:rsidR="00826445" w:rsidRPr="00070870" w:rsidRDefault="00826445" w:rsidP="00070870">
            <w:pPr>
              <w:pStyle w:val="RCTstable"/>
            </w:pPr>
            <w:r w:rsidRPr="00070870">
              <w:t>1-July-19</w:t>
            </w:r>
          </w:p>
        </w:tc>
      </w:tr>
      <w:tr w:rsidR="00070870" w:rsidRPr="00070870" w14:paraId="102DFBA7" w14:textId="77777777" w:rsidTr="00070870">
        <w:trPr>
          <w:cantSplit/>
        </w:trPr>
        <w:tc>
          <w:tcPr>
            <w:tcW w:w="1102" w:type="dxa"/>
          </w:tcPr>
          <w:p w14:paraId="48D849D9" w14:textId="77777777" w:rsidR="00826445" w:rsidRPr="00070870" w:rsidRDefault="00826445" w:rsidP="00070870">
            <w:pPr>
              <w:pStyle w:val="RCTstable"/>
            </w:pPr>
            <w:r w:rsidRPr="00070870">
              <w:t>SCOPUS</w:t>
            </w:r>
          </w:p>
        </w:tc>
        <w:tc>
          <w:tcPr>
            <w:tcW w:w="4536" w:type="dxa"/>
          </w:tcPr>
          <w:p w14:paraId="0FEF90C5" w14:textId="2135DD5C" w:rsidR="00826445" w:rsidRPr="00070870" w:rsidRDefault="00826445" w:rsidP="00070870">
            <w:pPr>
              <w:pStyle w:val="RCTstable"/>
            </w:pPr>
            <w:r w:rsidRPr="00070870">
              <w:t>TITLE-ABS-KEY ( ( ( ( "pregnan*" )  OR  ( prenatal* ) )  AND  ( ( "Iron" ) ) ) )  AND  ( LIMIT-TO ( PUBYEAR ,  2019 )  OR  LIMIT-TO ( PUBYEAR ,  2018 )  OR  LIMIT-TO ( PUBYEAR ,  2017 )  OR  LIMIT-TO ( PUBYEAR ,  2016 )  OR  LIMIT-TO ( PUBYEAR ,  2015 ) )  AND  ( LIMIT-TO ( LANGUAGE ,  "English" ) )  AND  ( LIMIT-TO ( EXACTKEYWORD ,  "Human" ) ) </w:t>
            </w:r>
          </w:p>
        </w:tc>
        <w:tc>
          <w:tcPr>
            <w:tcW w:w="992" w:type="dxa"/>
          </w:tcPr>
          <w:p w14:paraId="74917F39" w14:textId="77777777" w:rsidR="00826445" w:rsidRPr="00070870" w:rsidRDefault="00826445" w:rsidP="00070870">
            <w:pPr>
              <w:pStyle w:val="RCTstable"/>
            </w:pPr>
            <w:r w:rsidRPr="00070870">
              <w:t>2015 - 2019</w:t>
            </w:r>
          </w:p>
        </w:tc>
        <w:tc>
          <w:tcPr>
            <w:tcW w:w="850" w:type="dxa"/>
          </w:tcPr>
          <w:p w14:paraId="0CCAAD9D" w14:textId="77777777" w:rsidR="00826445" w:rsidRPr="00070870" w:rsidRDefault="00826445" w:rsidP="00070870">
            <w:pPr>
              <w:pStyle w:val="RCTstable"/>
            </w:pPr>
            <w:r w:rsidRPr="00070870">
              <w:t>English</w:t>
            </w:r>
          </w:p>
          <w:p w14:paraId="567315E8" w14:textId="77777777" w:rsidR="00826445" w:rsidRPr="00070870" w:rsidRDefault="00826445" w:rsidP="00070870">
            <w:pPr>
              <w:pStyle w:val="RCTstable"/>
            </w:pPr>
            <w:r w:rsidRPr="00070870">
              <w:t>Human</w:t>
            </w:r>
          </w:p>
        </w:tc>
        <w:tc>
          <w:tcPr>
            <w:tcW w:w="851" w:type="dxa"/>
          </w:tcPr>
          <w:p w14:paraId="181C5620" w14:textId="77777777" w:rsidR="00826445" w:rsidRPr="00070870" w:rsidRDefault="00826445" w:rsidP="00070870">
            <w:pPr>
              <w:pStyle w:val="RCTstable"/>
            </w:pPr>
            <w:r w:rsidRPr="00070870">
              <w:t>1961</w:t>
            </w:r>
          </w:p>
        </w:tc>
        <w:tc>
          <w:tcPr>
            <w:tcW w:w="949" w:type="dxa"/>
          </w:tcPr>
          <w:p w14:paraId="1220D23C" w14:textId="77777777" w:rsidR="00826445" w:rsidRPr="00070870" w:rsidRDefault="00826445" w:rsidP="00070870">
            <w:pPr>
              <w:pStyle w:val="RCTstable"/>
            </w:pPr>
            <w:r w:rsidRPr="00070870">
              <w:t>2-July-19</w:t>
            </w:r>
          </w:p>
        </w:tc>
      </w:tr>
      <w:tr w:rsidR="00070870" w:rsidRPr="00070870" w14:paraId="33F6D724" w14:textId="77777777" w:rsidTr="00070870">
        <w:tc>
          <w:tcPr>
            <w:tcW w:w="1102" w:type="dxa"/>
          </w:tcPr>
          <w:p w14:paraId="4F1BDD74" w14:textId="77777777" w:rsidR="00826445" w:rsidRPr="00070870" w:rsidRDefault="00826445" w:rsidP="00070870">
            <w:pPr>
              <w:pStyle w:val="RCTstable"/>
            </w:pPr>
            <w:r w:rsidRPr="00070870">
              <w:t>Health Infonet</w:t>
            </w:r>
          </w:p>
        </w:tc>
        <w:tc>
          <w:tcPr>
            <w:tcW w:w="4536" w:type="dxa"/>
          </w:tcPr>
          <w:p w14:paraId="7B0B9649" w14:textId="77777777" w:rsidR="00826445" w:rsidRPr="00070870" w:rsidRDefault="00826445" w:rsidP="00070870">
            <w:pPr>
              <w:pStyle w:val="RCTstable"/>
            </w:pPr>
            <w:r w:rsidRPr="00070870">
              <w:t>Iron – title and abstract</w:t>
            </w:r>
          </w:p>
          <w:p w14:paraId="069164FC" w14:textId="77777777" w:rsidR="00826445" w:rsidRPr="00070870" w:rsidRDefault="00826445" w:rsidP="00070870">
            <w:pPr>
              <w:pStyle w:val="RCTstable"/>
            </w:pPr>
            <w:r w:rsidRPr="00070870">
              <w:t>Pregnancy - title and abstract</w:t>
            </w:r>
          </w:p>
        </w:tc>
        <w:tc>
          <w:tcPr>
            <w:tcW w:w="992" w:type="dxa"/>
          </w:tcPr>
          <w:p w14:paraId="12DBD1C5" w14:textId="77777777" w:rsidR="00826445" w:rsidRPr="00070870" w:rsidRDefault="00826445" w:rsidP="00070870">
            <w:pPr>
              <w:pStyle w:val="RCTstable"/>
            </w:pPr>
            <w:r w:rsidRPr="00070870">
              <w:t>2015-current = 0</w:t>
            </w:r>
          </w:p>
          <w:p w14:paraId="160B2B37" w14:textId="77777777" w:rsidR="00826445" w:rsidRPr="00070870" w:rsidRDefault="00826445" w:rsidP="00070870">
            <w:pPr>
              <w:pStyle w:val="RCTstable"/>
            </w:pPr>
          </w:p>
        </w:tc>
        <w:tc>
          <w:tcPr>
            <w:tcW w:w="850" w:type="dxa"/>
          </w:tcPr>
          <w:p w14:paraId="45859CBF" w14:textId="77777777" w:rsidR="00826445" w:rsidRPr="00070870" w:rsidRDefault="00826445" w:rsidP="00070870">
            <w:pPr>
              <w:pStyle w:val="RCTstable"/>
            </w:pPr>
            <w:r w:rsidRPr="00070870">
              <w:t>None</w:t>
            </w:r>
          </w:p>
        </w:tc>
        <w:tc>
          <w:tcPr>
            <w:tcW w:w="851" w:type="dxa"/>
          </w:tcPr>
          <w:p w14:paraId="31DB14F8" w14:textId="77777777" w:rsidR="00826445" w:rsidRPr="00070870" w:rsidRDefault="00826445" w:rsidP="00070870">
            <w:pPr>
              <w:pStyle w:val="RCTstable"/>
            </w:pPr>
            <w:r w:rsidRPr="00070870">
              <w:t>0</w:t>
            </w:r>
          </w:p>
        </w:tc>
        <w:tc>
          <w:tcPr>
            <w:tcW w:w="949" w:type="dxa"/>
          </w:tcPr>
          <w:p w14:paraId="3CC02FCE" w14:textId="77777777" w:rsidR="00826445" w:rsidRPr="00070870" w:rsidRDefault="00826445" w:rsidP="00070870">
            <w:pPr>
              <w:pStyle w:val="RCTstable"/>
            </w:pPr>
            <w:r w:rsidRPr="00070870">
              <w:t>2-July-19</w:t>
            </w:r>
          </w:p>
        </w:tc>
      </w:tr>
      <w:tr w:rsidR="00070870" w:rsidRPr="00070870" w14:paraId="2E8DCDB4" w14:textId="77777777" w:rsidTr="00070870">
        <w:tc>
          <w:tcPr>
            <w:tcW w:w="1102" w:type="dxa"/>
          </w:tcPr>
          <w:p w14:paraId="1FA849BC" w14:textId="77777777" w:rsidR="00826445" w:rsidRPr="00070870" w:rsidRDefault="00826445" w:rsidP="00070870">
            <w:pPr>
              <w:pStyle w:val="RCTstable"/>
            </w:pPr>
            <w:r w:rsidRPr="00070870">
              <w:t>Cochrane</w:t>
            </w:r>
          </w:p>
        </w:tc>
        <w:tc>
          <w:tcPr>
            <w:tcW w:w="4536" w:type="dxa"/>
          </w:tcPr>
          <w:p w14:paraId="162179FB" w14:textId="77777777" w:rsidR="00826445" w:rsidRPr="00070870" w:rsidRDefault="00826445" w:rsidP="00070870">
            <w:pPr>
              <w:pStyle w:val="RCTstable"/>
            </w:pPr>
            <w:r w:rsidRPr="00070870">
              <w:t xml:space="preserve">((MeSH descriptor: [Pregnancy] explode all trees) </w:t>
            </w:r>
          </w:p>
          <w:p w14:paraId="1D514D01" w14:textId="77777777" w:rsidR="00826445" w:rsidRPr="00070870" w:rsidRDefault="00826445" w:rsidP="00070870">
            <w:pPr>
              <w:pStyle w:val="RCTstable"/>
            </w:pPr>
            <w:r w:rsidRPr="00070870">
              <w:t xml:space="preserve">OR (MeSH descriptor: [Pregnant Women] explode all trees) </w:t>
            </w:r>
          </w:p>
          <w:p w14:paraId="5303E964" w14:textId="77777777" w:rsidR="00826445" w:rsidRPr="00070870" w:rsidRDefault="00826445" w:rsidP="00070870">
            <w:pPr>
              <w:pStyle w:val="RCTstable"/>
            </w:pPr>
            <w:r w:rsidRPr="00070870">
              <w:t xml:space="preserve">OR ‘pregnan*’) </w:t>
            </w:r>
          </w:p>
          <w:p w14:paraId="581D8CD9" w14:textId="77777777" w:rsidR="00826445" w:rsidRPr="00070870" w:rsidRDefault="00826445" w:rsidP="00070870">
            <w:pPr>
              <w:pStyle w:val="RCTstable"/>
            </w:pPr>
            <w:r w:rsidRPr="00070870">
              <w:t>AND</w:t>
            </w:r>
          </w:p>
          <w:p w14:paraId="2DE79ED5" w14:textId="5D70D799" w:rsidR="00826445" w:rsidRPr="00070870" w:rsidRDefault="00826445" w:rsidP="00070870">
            <w:pPr>
              <w:pStyle w:val="RCTstable"/>
            </w:pPr>
            <w:r w:rsidRPr="00070870">
              <w:t>((MeSH descriptor: [Iron] explode all trees) OR (Iron))</w:t>
            </w:r>
          </w:p>
        </w:tc>
        <w:tc>
          <w:tcPr>
            <w:tcW w:w="992" w:type="dxa"/>
          </w:tcPr>
          <w:p w14:paraId="29C52B4C" w14:textId="77777777" w:rsidR="00826445" w:rsidRPr="00070870" w:rsidRDefault="00826445" w:rsidP="00070870">
            <w:pPr>
              <w:pStyle w:val="RCTstable"/>
            </w:pPr>
            <w:r w:rsidRPr="00070870">
              <w:t>Dec 2012 to Dec 2019</w:t>
            </w:r>
          </w:p>
        </w:tc>
        <w:tc>
          <w:tcPr>
            <w:tcW w:w="850" w:type="dxa"/>
          </w:tcPr>
          <w:p w14:paraId="0C1AC064" w14:textId="77777777" w:rsidR="00826445" w:rsidRPr="00070870" w:rsidRDefault="00826445" w:rsidP="00070870">
            <w:pPr>
              <w:pStyle w:val="RCTstable"/>
            </w:pPr>
            <w:r w:rsidRPr="00070870">
              <w:t>Reviews: 77</w:t>
            </w:r>
          </w:p>
          <w:p w14:paraId="795379E1" w14:textId="77777777" w:rsidR="00826445" w:rsidRPr="00070870" w:rsidRDefault="00826445" w:rsidP="00070870">
            <w:pPr>
              <w:pStyle w:val="RCTstable"/>
            </w:pPr>
          </w:p>
        </w:tc>
        <w:tc>
          <w:tcPr>
            <w:tcW w:w="851" w:type="dxa"/>
          </w:tcPr>
          <w:p w14:paraId="1277A21E" w14:textId="77777777" w:rsidR="00826445" w:rsidRPr="00070870" w:rsidRDefault="00826445" w:rsidP="00070870">
            <w:pPr>
              <w:pStyle w:val="RCTstable"/>
            </w:pPr>
            <w:r w:rsidRPr="00070870">
              <w:t>77</w:t>
            </w:r>
          </w:p>
        </w:tc>
        <w:tc>
          <w:tcPr>
            <w:tcW w:w="949" w:type="dxa"/>
          </w:tcPr>
          <w:p w14:paraId="12930E07" w14:textId="77777777" w:rsidR="00826445" w:rsidRPr="00070870" w:rsidRDefault="00826445" w:rsidP="00070870">
            <w:pPr>
              <w:pStyle w:val="RCTstable"/>
            </w:pPr>
            <w:r w:rsidRPr="00070870">
              <w:t>22-July-19</w:t>
            </w:r>
          </w:p>
        </w:tc>
      </w:tr>
    </w:tbl>
    <w:p w14:paraId="5EF6B881" w14:textId="334756F2" w:rsidR="00E441C5" w:rsidRDefault="00344AB2" w:rsidP="00320FB8">
      <w:pPr>
        <w:pStyle w:val="Figure"/>
        <w:spacing w:before="240"/>
        <w:jc w:val="center"/>
      </w:pPr>
      <w:r>
        <w:rPr>
          <w:noProof/>
          <w:lang w:val="en-AU" w:eastAsia="en-AU"/>
        </w:rPr>
        <w:drawing>
          <wp:inline distT="0" distB="0" distL="0" distR="0" wp14:anchorId="52DF51F0" wp14:editId="3EB9459B">
            <wp:extent cx="3745032" cy="4832099"/>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ron.png"/>
                    <pic:cNvPicPr/>
                  </pic:nvPicPr>
                  <pic:blipFill>
                    <a:blip r:embed="rId22">
                      <a:extLst>
                        <a:ext uri="{28A0092B-C50C-407E-A947-70E740481C1C}">
                          <a14:useLocalDpi xmlns:a14="http://schemas.microsoft.com/office/drawing/2010/main" val="0"/>
                        </a:ext>
                      </a:extLst>
                    </a:blip>
                    <a:stretch>
                      <a:fillRect/>
                    </a:stretch>
                  </pic:blipFill>
                  <pic:spPr>
                    <a:xfrm>
                      <a:off x="0" y="0"/>
                      <a:ext cx="3758988" cy="4850106"/>
                    </a:xfrm>
                    <a:prstGeom prst="rect">
                      <a:avLst/>
                    </a:prstGeom>
                  </pic:spPr>
                </pic:pic>
              </a:graphicData>
            </a:graphic>
          </wp:inline>
        </w:drawing>
      </w:r>
    </w:p>
    <w:p w14:paraId="34524C81" w14:textId="4D0BF65A" w:rsidR="00826445" w:rsidRDefault="00826445" w:rsidP="00E441C5">
      <w:pPr>
        <w:pStyle w:val="Figurename"/>
      </w:pPr>
      <w:r>
        <w:t>Prisma</w:t>
      </w:r>
      <w:r w:rsidR="00E441C5">
        <w:t xml:space="preserve"> diagram: iron</w:t>
      </w:r>
    </w:p>
    <w:p w14:paraId="796CEDC7" w14:textId="50791DD3" w:rsidR="00BA549B" w:rsidRDefault="00BA549B" w:rsidP="000F3838">
      <w:pPr>
        <w:pStyle w:val="Heading4"/>
        <w:rPr>
          <w:lang w:val="en-AU"/>
        </w:rPr>
      </w:pPr>
      <w:r>
        <w:rPr>
          <w:lang w:val="en-AU"/>
        </w:rPr>
        <w:t>Calcium supplementation</w:t>
      </w:r>
      <w:r w:rsidR="000D04A0">
        <w:t xml:space="preserve"> (research question 3)</w:t>
      </w:r>
    </w:p>
    <w:p w14:paraId="0D777F18" w14:textId="77777777" w:rsidR="009610C6" w:rsidRDefault="009610C6" w:rsidP="009610C6">
      <w:r>
        <w:t>Previous Calcium supplementation in pregnancy Cochrane search date: 30-Sep-2014</w:t>
      </w:r>
    </w:p>
    <w:p w14:paraId="3C537B7C" w14:textId="3FD6576E" w:rsidR="009610C6" w:rsidRPr="009610C6" w:rsidRDefault="00617AA8" w:rsidP="009610C6">
      <w:r>
        <w:t>Buppasiri P, Lumbiganon </w:t>
      </w:r>
      <w:r w:rsidR="009610C6" w:rsidRPr="009610C6">
        <w:t>P, Thinkhamrop  J, Ngamjarus  C, Laopaiboon  M, Medley  N. Calcium supplementation (other than for preventing or treating hypertension) for improving pregnancy and infant outcomes. Cochrane Database of Systematic Reviews 2015, Issue 2. Art. No.: CD007079. DOI: 10.1002/14651858.CD007079.pub3.</w:t>
      </w:r>
    </w:p>
    <w:p w14:paraId="69B50DA0" w14:textId="77777777" w:rsidR="009610C6" w:rsidRDefault="009610C6" w:rsidP="009610C6">
      <w:r>
        <w:t>Synonyms for Calcium;</w:t>
      </w:r>
    </w:p>
    <w:p w14:paraId="61D89B33" w14:textId="77777777" w:rsidR="009610C6" w:rsidRPr="00ED71DC" w:rsidRDefault="009610C6" w:rsidP="009610C6">
      <w:pPr>
        <w:pStyle w:val="bullet"/>
        <w:rPr>
          <w:lang w:eastAsia="en-AU"/>
        </w:rPr>
      </w:pPr>
      <w:r w:rsidRPr="00ED71DC">
        <w:rPr>
          <w:lang w:eastAsia="en-AU"/>
        </w:rPr>
        <w:t>Blood Coagulation Factor IV</w:t>
      </w:r>
    </w:p>
    <w:p w14:paraId="4DC6D8D4" w14:textId="77777777" w:rsidR="009610C6" w:rsidRPr="00ED71DC" w:rsidRDefault="009610C6" w:rsidP="009610C6">
      <w:pPr>
        <w:pStyle w:val="bullet"/>
        <w:rPr>
          <w:lang w:eastAsia="en-AU"/>
        </w:rPr>
      </w:pPr>
      <w:r w:rsidRPr="00ED71DC">
        <w:rPr>
          <w:lang w:eastAsia="en-AU"/>
        </w:rPr>
        <w:t>Coagulation Factor IV</w:t>
      </w:r>
    </w:p>
    <w:p w14:paraId="60792D08" w14:textId="77777777" w:rsidR="009610C6" w:rsidRPr="00ED71DC" w:rsidRDefault="009610C6" w:rsidP="009610C6">
      <w:pPr>
        <w:pStyle w:val="bullet"/>
        <w:rPr>
          <w:lang w:eastAsia="en-AU"/>
        </w:rPr>
      </w:pPr>
      <w:r w:rsidRPr="00ED71DC">
        <w:rPr>
          <w:lang w:eastAsia="en-AU"/>
        </w:rPr>
        <w:t>Factor IV, Coagulation</w:t>
      </w:r>
    </w:p>
    <w:p w14:paraId="23C17AF4" w14:textId="77777777" w:rsidR="009610C6" w:rsidRPr="00ED71DC" w:rsidRDefault="009610C6" w:rsidP="009610C6">
      <w:pPr>
        <w:pStyle w:val="bullet"/>
        <w:rPr>
          <w:lang w:eastAsia="en-AU"/>
        </w:rPr>
      </w:pPr>
      <w:r w:rsidRPr="00ED71DC">
        <w:rPr>
          <w:lang w:eastAsia="en-AU"/>
        </w:rPr>
        <w:t>Calcium-40</w:t>
      </w:r>
    </w:p>
    <w:p w14:paraId="50969D75" w14:textId="77777777" w:rsidR="009610C6" w:rsidRPr="00ED71DC" w:rsidRDefault="009610C6" w:rsidP="009610C6">
      <w:pPr>
        <w:pStyle w:val="bullet"/>
        <w:rPr>
          <w:lang w:eastAsia="en-AU"/>
        </w:rPr>
      </w:pPr>
      <w:r w:rsidRPr="00ED71DC">
        <w:rPr>
          <w:lang w:eastAsia="en-AU"/>
        </w:rPr>
        <w:t>Calcium 40</w:t>
      </w:r>
    </w:p>
    <w:p w14:paraId="3D2381E6" w14:textId="77777777" w:rsidR="009610C6" w:rsidRPr="00ED71DC" w:rsidRDefault="009610C6" w:rsidP="009610C6">
      <w:pPr>
        <w:pStyle w:val="bullet"/>
        <w:rPr>
          <w:lang w:eastAsia="en-AU"/>
        </w:rPr>
      </w:pPr>
      <w:r w:rsidRPr="00ED71DC">
        <w:rPr>
          <w:lang w:eastAsia="en-AU"/>
        </w:rPr>
        <w:t>Factor IV</w:t>
      </w:r>
    </w:p>
    <w:p w14:paraId="163B19B7" w14:textId="77777777" w:rsidR="009610C6" w:rsidRDefault="009610C6" w:rsidP="00513068">
      <w:pPr>
        <w:keepNext/>
        <w:rPr>
          <w:b/>
        </w:rPr>
      </w:pPr>
      <w:r>
        <w:rPr>
          <w:b/>
        </w:rPr>
        <w:t>Current search dates:</w:t>
      </w:r>
    </w:p>
    <w:p w14:paraId="74564E0E" w14:textId="77777777" w:rsidR="009610C6" w:rsidRPr="00196D36" w:rsidRDefault="009610C6" w:rsidP="00513068">
      <w:pPr>
        <w:keepNext/>
      </w:pPr>
      <w:r>
        <w:t>30-Sep-2014-current</w:t>
      </w:r>
    </w:p>
    <w:tbl>
      <w:tblPr>
        <w:tblStyle w:val="TableGrid"/>
        <w:tblW w:w="8756" w:type="dxa"/>
        <w:tblLayout w:type="fixed"/>
        <w:tblLook w:val="04A0" w:firstRow="1" w:lastRow="0" w:firstColumn="1" w:lastColumn="0" w:noHBand="0" w:noVBand="1"/>
      </w:tblPr>
      <w:tblGrid>
        <w:gridCol w:w="892"/>
        <w:gridCol w:w="3868"/>
        <w:gridCol w:w="905"/>
        <w:gridCol w:w="888"/>
        <w:gridCol w:w="749"/>
        <w:gridCol w:w="1454"/>
      </w:tblGrid>
      <w:tr w:rsidR="00070870" w:rsidRPr="00070870" w14:paraId="38C96C64" w14:textId="77777777" w:rsidTr="008E2073">
        <w:trPr>
          <w:tblHeader/>
        </w:trPr>
        <w:tc>
          <w:tcPr>
            <w:tcW w:w="892" w:type="dxa"/>
          </w:tcPr>
          <w:p w14:paraId="2DFD615A" w14:textId="77777777" w:rsidR="009610C6" w:rsidRPr="00070870" w:rsidRDefault="009610C6" w:rsidP="00513068">
            <w:pPr>
              <w:pStyle w:val="RCTstable"/>
              <w:keepNext/>
              <w:rPr>
                <w:b/>
              </w:rPr>
            </w:pPr>
            <w:r w:rsidRPr="00070870">
              <w:rPr>
                <w:b/>
              </w:rPr>
              <w:t>Database</w:t>
            </w:r>
          </w:p>
        </w:tc>
        <w:tc>
          <w:tcPr>
            <w:tcW w:w="3868" w:type="dxa"/>
          </w:tcPr>
          <w:p w14:paraId="6C8C93AF" w14:textId="77777777" w:rsidR="009610C6" w:rsidRPr="00070870" w:rsidRDefault="009610C6" w:rsidP="00513068">
            <w:pPr>
              <w:pStyle w:val="RCTstable"/>
              <w:keepNext/>
              <w:rPr>
                <w:b/>
              </w:rPr>
            </w:pPr>
            <w:r w:rsidRPr="00070870">
              <w:rPr>
                <w:b/>
              </w:rPr>
              <w:t>Search Strategy</w:t>
            </w:r>
          </w:p>
        </w:tc>
        <w:tc>
          <w:tcPr>
            <w:tcW w:w="905" w:type="dxa"/>
          </w:tcPr>
          <w:p w14:paraId="680A802E" w14:textId="77777777" w:rsidR="009610C6" w:rsidRPr="00070870" w:rsidRDefault="009610C6" w:rsidP="00513068">
            <w:pPr>
              <w:pStyle w:val="RCTstable"/>
              <w:keepNext/>
              <w:rPr>
                <w:b/>
              </w:rPr>
            </w:pPr>
            <w:r w:rsidRPr="00070870">
              <w:rPr>
                <w:b/>
              </w:rPr>
              <w:t>Dates Searched</w:t>
            </w:r>
          </w:p>
        </w:tc>
        <w:tc>
          <w:tcPr>
            <w:tcW w:w="888" w:type="dxa"/>
          </w:tcPr>
          <w:p w14:paraId="75E45C38" w14:textId="77777777" w:rsidR="009610C6" w:rsidRPr="00070870" w:rsidRDefault="009610C6" w:rsidP="00513068">
            <w:pPr>
              <w:pStyle w:val="RCTstable"/>
              <w:keepNext/>
              <w:rPr>
                <w:b/>
              </w:rPr>
            </w:pPr>
            <w:r w:rsidRPr="00070870">
              <w:rPr>
                <w:b/>
              </w:rPr>
              <w:t>Limits set</w:t>
            </w:r>
          </w:p>
        </w:tc>
        <w:tc>
          <w:tcPr>
            <w:tcW w:w="749" w:type="dxa"/>
          </w:tcPr>
          <w:p w14:paraId="54B2C5AE" w14:textId="77777777" w:rsidR="009610C6" w:rsidRPr="00070870" w:rsidRDefault="009610C6" w:rsidP="00513068">
            <w:pPr>
              <w:pStyle w:val="RCTstable"/>
              <w:keepNext/>
              <w:rPr>
                <w:b/>
              </w:rPr>
            </w:pPr>
            <w:r w:rsidRPr="00070870">
              <w:rPr>
                <w:b/>
              </w:rPr>
              <w:t>Results</w:t>
            </w:r>
          </w:p>
        </w:tc>
        <w:tc>
          <w:tcPr>
            <w:tcW w:w="1454" w:type="dxa"/>
          </w:tcPr>
          <w:p w14:paraId="69568F6E" w14:textId="77777777" w:rsidR="009610C6" w:rsidRPr="00070870" w:rsidRDefault="009610C6" w:rsidP="00513068">
            <w:pPr>
              <w:pStyle w:val="RCTstable"/>
              <w:keepNext/>
              <w:rPr>
                <w:b/>
              </w:rPr>
            </w:pPr>
            <w:r w:rsidRPr="00070870">
              <w:rPr>
                <w:b/>
              </w:rPr>
              <w:t>Date of search</w:t>
            </w:r>
          </w:p>
        </w:tc>
      </w:tr>
      <w:tr w:rsidR="00070870" w:rsidRPr="00070870" w14:paraId="26576913" w14:textId="77777777" w:rsidTr="008E2073">
        <w:tc>
          <w:tcPr>
            <w:tcW w:w="892" w:type="dxa"/>
          </w:tcPr>
          <w:p w14:paraId="225014B8" w14:textId="77777777" w:rsidR="009610C6" w:rsidRPr="00070870" w:rsidRDefault="009610C6" w:rsidP="00513068">
            <w:pPr>
              <w:pStyle w:val="RCTstable"/>
              <w:keepNext/>
            </w:pPr>
            <w:r w:rsidRPr="00070870">
              <w:t>Pubmed</w:t>
            </w:r>
          </w:p>
        </w:tc>
        <w:tc>
          <w:tcPr>
            <w:tcW w:w="3868" w:type="dxa"/>
          </w:tcPr>
          <w:p w14:paraId="753788E5" w14:textId="77777777" w:rsidR="009610C6" w:rsidRPr="00070870" w:rsidRDefault="009610C6" w:rsidP="00513068">
            <w:pPr>
              <w:pStyle w:val="RCTstable"/>
              <w:keepNext/>
              <w:ind w:right="2213"/>
            </w:pPr>
            <w:r w:rsidRPr="00070870">
              <w:t xml:space="preserve">("pregnancy"[Mesh] OR "pregnan*"[All Fields] OR "prenatal*"[All Fields]) </w:t>
            </w:r>
          </w:p>
          <w:p w14:paraId="6E8B9FEA" w14:textId="77777777" w:rsidR="009610C6" w:rsidRPr="00070870" w:rsidRDefault="009610C6" w:rsidP="00513068">
            <w:pPr>
              <w:pStyle w:val="RCTstable"/>
              <w:keepNext/>
            </w:pPr>
            <w:r w:rsidRPr="00070870">
              <w:t>AND ("Calcium”[Mesh] OR “Calcium”[All Fields]  OR “Factor IV”[All Fields])</w:t>
            </w:r>
          </w:p>
        </w:tc>
        <w:tc>
          <w:tcPr>
            <w:tcW w:w="905" w:type="dxa"/>
          </w:tcPr>
          <w:p w14:paraId="7D82D568" w14:textId="78B1A910" w:rsidR="009610C6" w:rsidRPr="00070870" w:rsidRDefault="009610C6" w:rsidP="00513068">
            <w:pPr>
              <w:pStyle w:val="RCTstable"/>
              <w:keepNext/>
            </w:pPr>
            <w:r w:rsidRPr="00070870">
              <w:t xml:space="preserve">30-Sep-2014 to </w:t>
            </w:r>
            <w:r w:rsidR="00A635C9">
              <w:t>Current</w:t>
            </w:r>
          </w:p>
        </w:tc>
        <w:tc>
          <w:tcPr>
            <w:tcW w:w="888" w:type="dxa"/>
          </w:tcPr>
          <w:p w14:paraId="1F41EB4C" w14:textId="77777777" w:rsidR="009610C6" w:rsidRPr="00070870" w:rsidRDefault="009610C6" w:rsidP="00513068">
            <w:pPr>
              <w:pStyle w:val="RCTstable"/>
              <w:keepNext/>
            </w:pPr>
            <w:r w:rsidRPr="00070870">
              <w:t>Human</w:t>
            </w:r>
          </w:p>
          <w:p w14:paraId="3EEC8778" w14:textId="77777777" w:rsidR="009610C6" w:rsidRPr="00070870" w:rsidRDefault="009610C6" w:rsidP="00513068">
            <w:pPr>
              <w:pStyle w:val="RCTstable"/>
              <w:keepNext/>
            </w:pPr>
            <w:r w:rsidRPr="00070870">
              <w:t>English Language</w:t>
            </w:r>
          </w:p>
        </w:tc>
        <w:tc>
          <w:tcPr>
            <w:tcW w:w="749" w:type="dxa"/>
          </w:tcPr>
          <w:p w14:paraId="1315DDAA" w14:textId="77777777" w:rsidR="009610C6" w:rsidRPr="00070870" w:rsidRDefault="009610C6" w:rsidP="00513068">
            <w:pPr>
              <w:pStyle w:val="RCTstable"/>
              <w:keepNext/>
            </w:pPr>
            <w:r w:rsidRPr="00070870">
              <w:t>723</w:t>
            </w:r>
          </w:p>
        </w:tc>
        <w:tc>
          <w:tcPr>
            <w:tcW w:w="1454" w:type="dxa"/>
          </w:tcPr>
          <w:p w14:paraId="48E578C8" w14:textId="77777777" w:rsidR="009610C6" w:rsidRPr="00070870" w:rsidRDefault="009610C6" w:rsidP="00513068">
            <w:pPr>
              <w:pStyle w:val="RCTstable"/>
              <w:keepNext/>
            </w:pPr>
            <w:r w:rsidRPr="00070870">
              <w:t>1-July-19</w:t>
            </w:r>
          </w:p>
        </w:tc>
      </w:tr>
      <w:tr w:rsidR="00070870" w:rsidRPr="00070870" w14:paraId="46123A19" w14:textId="77777777" w:rsidTr="008E2073">
        <w:tc>
          <w:tcPr>
            <w:tcW w:w="892" w:type="dxa"/>
          </w:tcPr>
          <w:p w14:paraId="0266BE45" w14:textId="77777777" w:rsidR="009610C6" w:rsidRPr="00070870" w:rsidRDefault="009610C6" w:rsidP="00070870">
            <w:pPr>
              <w:pStyle w:val="RCTstable"/>
            </w:pPr>
            <w:r w:rsidRPr="00070870">
              <w:t>Ovid medline</w:t>
            </w:r>
          </w:p>
        </w:tc>
        <w:tc>
          <w:tcPr>
            <w:tcW w:w="3868" w:type="dxa"/>
          </w:tcPr>
          <w:p w14:paraId="3A9E11AB" w14:textId="77777777" w:rsidR="009610C6" w:rsidRPr="00070870" w:rsidRDefault="009610C6" w:rsidP="00070870">
            <w:pPr>
              <w:pStyle w:val="RCTstable"/>
            </w:pPr>
            <w:r w:rsidRPr="00070870">
              <w:t>exp Calcium, Dietary/ or exp Calcium/ OR (Calcium or 'Factor IV').mp.</w:t>
            </w:r>
          </w:p>
          <w:p w14:paraId="5D18943B" w14:textId="77777777" w:rsidR="009610C6" w:rsidRPr="00070870" w:rsidRDefault="009610C6" w:rsidP="00070870">
            <w:pPr>
              <w:pStyle w:val="RCTstable"/>
            </w:pPr>
            <w:r w:rsidRPr="00070870">
              <w:t>AND</w:t>
            </w:r>
          </w:p>
          <w:p w14:paraId="12FB7460" w14:textId="77777777" w:rsidR="009610C6" w:rsidRPr="00070870" w:rsidRDefault="009610C6" w:rsidP="00070870">
            <w:pPr>
              <w:pStyle w:val="RCTstable"/>
            </w:pPr>
            <w:r w:rsidRPr="00070870">
              <w:t>Pregnancy/syn or Pregnan*.mp.</w:t>
            </w:r>
          </w:p>
        </w:tc>
        <w:tc>
          <w:tcPr>
            <w:tcW w:w="905" w:type="dxa"/>
          </w:tcPr>
          <w:p w14:paraId="53AC51A7" w14:textId="77777777" w:rsidR="009610C6" w:rsidRPr="00070870" w:rsidRDefault="009610C6" w:rsidP="00070870">
            <w:pPr>
              <w:pStyle w:val="RCTstable"/>
            </w:pPr>
            <w:r w:rsidRPr="00070870">
              <w:t>2014-Current</w:t>
            </w:r>
          </w:p>
        </w:tc>
        <w:tc>
          <w:tcPr>
            <w:tcW w:w="888" w:type="dxa"/>
          </w:tcPr>
          <w:p w14:paraId="14C55826" w14:textId="77777777" w:rsidR="009610C6" w:rsidRPr="00070870" w:rsidRDefault="009610C6" w:rsidP="00070870">
            <w:pPr>
              <w:pStyle w:val="RCTstable"/>
            </w:pPr>
            <w:r w:rsidRPr="00070870">
              <w:t>English Language</w:t>
            </w:r>
          </w:p>
          <w:p w14:paraId="71D37388" w14:textId="77777777" w:rsidR="009610C6" w:rsidRPr="00070870" w:rsidRDefault="009610C6" w:rsidP="00070870">
            <w:pPr>
              <w:pStyle w:val="RCTstable"/>
            </w:pPr>
            <w:r w:rsidRPr="00070870">
              <w:t>Human</w:t>
            </w:r>
          </w:p>
        </w:tc>
        <w:tc>
          <w:tcPr>
            <w:tcW w:w="749" w:type="dxa"/>
          </w:tcPr>
          <w:p w14:paraId="58041E6B" w14:textId="77777777" w:rsidR="009610C6" w:rsidRPr="00070870" w:rsidRDefault="009610C6" w:rsidP="00070870">
            <w:pPr>
              <w:pStyle w:val="RCTstable"/>
            </w:pPr>
            <w:r w:rsidRPr="00070870">
              <w:t>936</w:t>
            </w:r>
          </w:p>
        </w:tc>
        <w:tc>
          <w:tcPr>
            <w:tcW w:w="1454" w:type="dxa"/>
          </w:tcPr>
          <w:p w14:paraId="310FCC02" w14:textId="77777777" w:rsidR="009610C6" w:rsidRPr="00070870" w:rsidRDefault="009610C6" w:rsidP="00070870">
            <w:pPr>
              <w:pStyle w:val="RCTstable"/>
            </w:pPr>
            <w:r w:rsidRPr="00070870">
              <w:t>2-July-19</w:t>
            </w:r>
          </w:p>
        </w:tc>
      </w:tr>
      <w:tr w:rsidR="00070870" w:rsidRPr="00070870" w14:paraId="7DD0FBF4" w14:textId="77777777" w:rsidTr="008E2073">
        <w:tc>
          <w:tcPr>
            <w:tcW w:w="892" w:type="dxa"/>
          </w:tcPr>
          <w:p w14:paraId="444BB4F6" w14:textId="77777777" w:rsidR="009610C6" w:rsidRPr="00070870" w:rsidRDefault="009610C6" w:rsidP="00070870">
            <w:pPr>
              <w:pStyle w:val="RCTstable"/>
            </w:pPr>
            <w:r w:rsidRPr="00070870">
              <w:t>Embase</w:t>
            </w:r>
          </w:p>
        </w:tc>
        <w:tc>
          <w:tcPr>
            <w:tcW w:w="3868" w:type="dxa"/>
          </w:tcPr>
          <w:p w14:paraId="276A2014" w14:textId="77777777" w:rsidR="009610C6" w:rsidRPr="00070870" w:rsidRDefault="009610C6" w:rsidP="00070870">
            <w:pPr>
              <w:pStyle w:val="RCTstable"/>
            </w:pPr>
            <w:r w:rsidRPr="00070870">
              <w:t xml:space="preserve">('pregnancy'/exp  OR pregnan*) </w:t>
            </w:r>
          </w:p>
          <w:p w14:paraId="2D5D6985" w14:textId="77777777" w:rsidR="009610C6" w:rsidRPr="00070870" w:rsidRDefault="009610C6" w:rsidP="00070870">
            <w:pPr>
              <w:pStyle w:val="RCTstable"/>
            </w:pPr>
            <w:r w:rsidRPr="00070870">
              <w:t xml:space="preserve">AND ('calcium'/exp OR 'factor IV' OR ‘calcium’) </w:t>
            </w:r>
          </w:p>
        </w:tc>
        <w:tc>
          <w:tcPr>
            <w:tcW w:w="905" w:type="dxa"/>
          </w:tcPr>
          <w:p w14:paraId="73A5ED61" w14:textId="77777777" w:rsidR="009610C6" w:rsidRPr="00070870" w:rsidRDefault="009610C6" w:rsidP="00070870">
            <w:pPr>
              <w:pStyle w:val="RCTstable"/>
            </w:pPr>
            <w:r w:rsidRPr="00070870">
              <w:t>2014-2019</w:t>
            </w:r>
          </w:p>
        </w:tc>
        <w:tc>
          <w:tcPr>
            <w:tcW w:w="888" w:type="dxa"/>
          </w:tcPr>
          <w:p w14:paraId="3F9088D1" w14:textId="77777777" w:rsidR="009610C6" w:rsidRPr="00070870" w:rsidRDefault="009610C6" w:rsidP="00070870">
            <w:pPr>
              <w:pStyle w:val="RCTstable"/>
            </w:pPr>
            <w:r w:rsidRPr="00070870">
              <w:t>English Language</w:t>
            </w:r>
          </w:p>
          <w:p w14:paraId="26DD8707" w14:textId="77777777" w:rsidR="009610C6" w:rsidRPr="00070870" w:rsidRDefault="009610C6" w:rsidP="00070870">
            <w:pPr>
              <w:pStyle w:val="RCTstable"/>
            </w:pPr>
            <w:r w:rsidRPr="00070870">
              <w:t>Human</w:t>
            </w:r>
          </w:p>
        </w:tc>
        <w:tc>
          <w:tcPr>
            <w:tcW w:w="749" w:type="dxa"/>
          </w:tcPr>
          <w:p w14:paraId="1B91EDDD" w14:textId="77777777" w:rsidR="009610C6" w:rsidRPr="00070870" w:rsidRDefault="009610C6" w:rsidP="00070870">
            <w:pPr>
              <w:pStyle w:val="RCTstable"/>
            </w:pPr>
            <w:r w:rsidRPr="00070870">
              <w:t>2902</w:t>
            </w:r>
          </w:p>
        </w:tc>
        <w:tc>
          <w:tcPr>
            <w:tcW w:w="1454" w:type="dxa"/>
          </w:tcPr>
          <w:p w14:paraId="485EF45A" w14:textId="77777777" w:rsidR="009610C6" w:rsidRPr="00070870" w:rsidRDefault="009610C6" w:rsidP="00070870">
            <w:pPr>
              <w:pStyle w:val="RCTstable"/>
            </w:pPr>
            <w:r w:rsidRPr="00070870">
              <w:t>2-July-19</w:t>
            </w:r>
          </w:p>
        </w:tc>
      </w:tr>
      <w:tr w:rsidR="00070870" w:rsidRPr="00070870" w14:paraId="51ECDB87" w14:textId="77777777" w:rsidTr="008E2073">
        <w:tc>
          <w:tcPr>
            <w:tcW w:w="892" w:type="dxa"/>
          </w:tcPr>
          <w:p w14:paraId="555EC8FC" w14:textId="77777777" w:rsidR="009610C6" w:rsidRPr="00070870" w:rsidRDefault="009610C6" w:rsidP="00070870">
            <w:pPr>
              <w:pStyle w:val="RCTstable"/>
            </w:pPr>
            <w:r w:rsidRPr="00070870">
              <w:t>CINAHL</w:t>
            </w:r>
          </w:p>
        </w:tc>
        <w:tc>
          <w:tcPr>
            <w:tcW w:w="3868" w:type="dxa"/>
          </w:tcPr>
          <w:p w14:paraId="30514370" w14:textId="77777777" w:rsidR="009610C6" w:rsidRPr="00070870" w:rsidRDefault="009610C6" w:rsidP="00070870">
            <w:pPr>
              <w:pStyle w:val="RCTstable"/>
            </w:pPr>
            <w:r w:rsidRPr="00070870">
              <w:t>(MH "Calcium+") OR ("Calcium") OR ("Factor IV")</w:t>
            </w:r>
          </w:p>
          <w:p w14:paraId="3894FC00" w14:textId="77777777" w:rsidR="009610C6" w:rsidRPr="00070870" w:rsidRDefault="009610C6" w:rsidP="00070870">
            <w:pPr>
              <w:pStyle w:val="RCTstable"/>
            </w:pPr>
            <w:r w:rsidRPr="00070870">
              <w:t>AND</w:t>
            </w:r>
          </w:p>
          <w:p w14:paraId="46945D72" w14:textId="77777777" w:rsidR="009610C6" w:rsidRPr="00070870" w:rsidRDefault="009610C6" w:rsidP="00070870">
            <w:pPr>
              <w:pStyle w:val="RCTstable"/>
            </w:pPr>
            <w:r w:rsidRPr="00070870">
              <w:t>( (MH "Pregnancy+") OR (MH "Pregnancy Trimesters+") OR (MM "Prenatal Nutritional Physiology") OR (MM "Prenatal Exposure Delayed Effects") OR ("Pregnan*") )</w:t>
            </w:r>
          </w:p>
        </w:tc>
        <w:tc>
          <w:tcPr>
            <w:tcW w:w="905" w:type="dxa"/>
          </w:tcPr>
          <w:p w14:paraId="44D1C943" w14:textId="77777777" w:rsidR="009610C6" w:rsidRPr="00070870" w:rsidRDefault="009610C6" w:rsidP="00070870">
            <w:pPr>
              <w:pStyle w:val="RCTstable"/>
            </w:pPr>
            <w:r w:rsidRPr="00070870">
              <w:t>2014-2019</w:t>
            </w:r>
          </w:p>
        </w:tc>
        <w:tc>
          <w:tcPr>
            <w:tcW w:w="888" w:type="dxa"/>
          </w:tcPr>
          <w:p w14:paraId="3F22E9EE" w14:textId="77777777" w:rsidR="009610C6" w:rsidRPr="00070870" w:rsidRDefault="009610C6" w:rsidP="00070870">
            <w:pPr>
              <w:pStyle w:val="RCTstable"/>
            </w:pPr>
            <w:r w:rsidRPr="00070870">
              <w:t>English</w:t>
            </w:r>
          </w:p>
        </w:tc>
        <w:tc>
          <w:tcPr>
            <w:tcW w:w="749" w:type="dxa"/>
          </w:tcPr>
          <w:p w14:paraId="39751A17" w14:textId="77777777" w:rsidR="009610C6" w:rsidRPr="00070870" w:rsidRDefault="009610C6" w:rsidP="00070870">
            <w:pPr>
              <w:pStyle w:val="RCTstable"/>
            </w:pPr>
            <w:r w:rsidRPr="00070870">
              <w:t>1534</w:t>
            </w:r>
          </w:p>
        </w:tc>
        <w:tc>
          <w:tcPr>
            <w:tcW w:w="1454" w:type="dxa"/>
          </w:tcPr>
          <w:p w14:paraId="5C76BAE5" w14:textId="77777777" w:rsidR="009610C6" w:rsidRPr="00070870" w:rsidRDefault="009610C6" w:rsidP="00070870">
            <w:pPr>
              <w:pStyle w:val="RCTstable"/>
            </w:pPr>
            <w:r w:rsidRPr="00070870">
              <w:t>2-July-19</w:t>
            </w:r>
          </w:p>
        </w:tc>
      </w:tr>
      <w:tr w:rsidR="00070870" w:rsidRPr="00070870" w14:paraId="3723B9FB" w14:textId="77777777" w:rsidTr="008E2073">
        <w:tc>
          <w:tcPr>
            <w:tcW w:w="892" w:type="dxa"/>
          </w:tcPr>
          <w:p w14:paraId="06AE98F2" w14:textId="77777777" w:rsidR="009610C6" w:rsidRPr="00070870" w:rsidRDefault="009610C6" w:rsidP="00070870">
            <w:pPr>
              <w:pStyle w:val="RCTstable"/>
            </w:pPr>
            <w:r w:rsidRPr="00070870">
              <w:t>SCOPUS</w:t>
            </w:r>
          </w:p>
        </w:tc>
        <w:tc>
          <w:tcPr>
            <w:tcW w:w="3868" w:type="dxa"/>
          </w:tcPr>
          <w:p w14:paraId="4F66AF48" w14:textId="4E2AA519" w:rsidR="009610C6" w:rsidRPr="00070870" w:rsidRDefault="009610C6" w:rsidP="00070870">
            <w:pPr>
              <w:pStyle w:val="RCTstable"/>
            </w:pPr>
            <w:r w:rsidRPr="00070870">
              <w:t>TITLE-ABS-KEY ( ( ( ( "pregnan*" )  OR  ( prenatal* ) )  AND  ( ( "Calcium" )  OR  ( "Factor"  PRE/0  "IV" ) ) ) )  AND  ( LIMIT-TO ( PUBYEAR ,  2019 )  OR  LIMIT-TO ( PUBYEAR ,  2018 )  OR  LIMIT-TO ( PUBYEAR ,  2017 )  OR  LIMIT-TO ( PUBYEAR ,  2016 )  OR  LIMIT-TO ( PUBYEAR ,  2015 )  OR  LIMIT-TO ( PUBYEAR ,  2014 ) )  AND  ( LIMIT-TO ( LANGUAGE ,  "English" ) )  AND  ( LIMIT-TO ( EXACTKEYWORD ,  "Human" ) ) </w:t>
            </w:r>
          </w:p>
        </w:tc>
        <w:tc>
          <w:tcPr>
            <w:tcW w:w="905" w:type="dxa"/>
          </w:tcPr>
          <w:p w14:paraId="315F417D" w14:textId="77777777" w:rsidR="009610C6" w:rsidRPr="00070870" w:rsidRDefault="009610C6" w:rsidP="00070870">
            <w:pPr>
              <w:pStyle w:val="RCTstable"/>
            </w:pPr>
            <w:r w:rsidRPr="00070870">
              <w:t>2014 - 2019</w:t>
            </w:r>
          </w:p>
        </w:tc>
        <w:tc>
          <w:tcPr>
            <w:tcW w:w="888" w:type="dxa"/>
          </w:tcPr>
          <w:p w14:paraId="2E601434" w14:textId="77777777" w:rsidR="009610C6" w:rsidRPr="00070870" w:rsidRDefault="009610C6" w:rsidP="00070870">
            <w:pPr>
              <w:pStyle w:val="RCTstable"/>
            </w:pPr>
            <w:r w:rsidRPr="00070870">
              <w:t>English</w:t>
            </w:r>
          </w:p>
          <w:p w14:paraId="36F3E6C8" w14:textId="77777777" w:rsidR="009610C6" w:rsidRPr="00070870" w:rsidRDefault="009610C6" w:rsidP="00070870">
            <w:pPr>
              <w:pStyle w:val="RCTstable"/>
            </w:pPr>
            <w:r w:rsidRPr="00070870">
              <w:t>Human</w:t>
            </w:r>
          </w:p>
        </w:tc>
        <w:tc>
          <w:tcPr>
            <w:tcW w:w="749" w:type="dxa"/>
          </w:tcPr>
          <w:p w14:paraId="45E962F8" w14:textId="77777777" w:rsidR="009610C6" w:rsidRPr="00070870" w:rsidRDefault="009610C6" w:rsidP="00070870">
            <w:pPr>
              <w:pStyle w:val="RCTstable"/>
            </w:pPr>
            <w:r w:rsidRPr="00070870">
              <w:t>2332</w:t>
            </w:r>
          </w:p>
        </w:tc>
        <w:tc>
          <w:tcPr>
            <w:tcW w:w="1454" w:type="dxa"/>
          </w:tcPr>
          <w:p w14:paraId="2586958B" w14:textId="77777777" w:rsidR="009610C6" w:rsidRPr="00070870" w:rsidRDefault="009610C6" w:rsidP="00070870">
            <w:pPr>
              <w:pStyle w:val="RCTstable"/>
            </w:pPr>
            <w:r w:rsidRPr="00070870">
              <w:t>2-July-19</w:t>
            </w:r>
          </w:p>
        </w:tc>
      </w:tr>
      <w:tr w:rsidR="00070870" w:rsidRPr="00070870" w14:paraId="6907E05B" w14:textId="77777777" w:rsidTr="008E2073">
        <w:tc>
          <w:tcPr>
            <w:tcW w:w="892" w:type="dxa"/>
          </w:tcPr>
          <w:p w14:paraId="70A2ACC5" w14:textId="77777777" w:rsidR="009610C6" w:rsidRPr="00070870" w:rsidRDefault="009610C6" w:rsidP="00070870">
            <w:pPr>
              <w:pStyle w:val="RCTstable"/>
            </w:pPr>
            <w:r w:rsidRPr="00070870">
              <w:t>Health Infonet</w:t>
            </w:r>
          </w:p>
        </w:tc>
        <w:tc>
          <w:tcPr>
            <w:tcW w:w="3868" w:type="dxa"/>
          </w:tcPr>
          <w:p w14:paraId="2BCAF28F" w14:textId="77777777" w:rsidR="009610C6" w:rsidRPr="00070870" w:rsidRDefault="009610C6" w:rsidP="00070870">
            <w:pPr>
              <w:pStyle w:val="RCTstable"/>
            </w:pPr>
            <w:r w:rsidRPr="00070870">
              <w:t>Calcium – title and abstract</w:t>
            </w:r>
          </w:p>
          <w:p w14:paraId="23C82E7E" w14:textId="77777777" w:rsidR="009610C6" w:rsidRPr="00070870" w:rsidRDefault="009610C6" w:rsidP="00070870">
            <w:pPr>
              <w:pStyle w:val="RCTstable"/>
            </w:pPr>
            <w:r w:rsidRPr="00070870">
              <w:t>Pregnancy - title and abstract</w:t>
            </w:r>
          </w:p>
        </w:tc>
        <w:tc>
          <w:tcPr>
            <w:tcW w:w="905" w:type="dxa"/>
          </w:tcPr>
          <w:p w14:paraId="51AC69BF" w14:textId="77777777" w:rsidR="009610C6" w:rsidRPr="00070870" w:rsidRDefault="009610C6" w:rsidP="00070870">
            <w:pPr>
              <w:pStyle w:val="RCTstable"/>
            </w:pPr>
            <w:r w:rsidRPr="00070870">
              <w:t>2014-current = 0</w:t>
            </w:r>
          </w:p>
          <w:p w14:paraId="5E619349" w14:textId="77777777" w:rsidR="009610C6" w:rsidRPr="00070870" w:rsidRDefault="009610C6" w:rsidP="00070870">
            <w:pPr>
              <w:pStyle w:val="RCTstable"/>
            </w:pPr>
            <w:r w:rsidRPr="00070870">
              <w:t>(1 in 2013)</w:t>
            </w:r>
          </w:p>
          <w:p w14:paraId="605C3B9F" w14:textId="77777777" w:rsidR="009610C6" w:rsidRPr="00070870" w:rsidRDefault="009610C6" w:rsidP="00070870">
            <w:pPr>
              <w:pStyle w:val="RCTstable"/>
            </w:pPr>
          </w:p>
        </w:tc>
        <w:tc>
          <w:tcPr>
            <w:tcW w:w="888" w:type="dxa"/>
          </w:tcPr>
          <w:p w14:paraId="4D683660" w14:textId="77777777" w:rsidR="009610C6" w:rsidRPr="00070870" w:rsidRDefault="009610C6" w:rsidP="00070870">
            <w:pPr>
              <w:pStyle w:val="RCTstable"/>
            </w:pPr>
            <w:r w:rsidRPr="00070870">
              <w:t>None</w:t>
            </w:r>
          </w:p>
        </w:tc>
        <w:tc>
          <w:tcPr>
            <w:tcW w:w="749" w:type="dxa"/>
          </w:tcPr>
          <w:p w14:paraId="31FAE521" w14:textId="77777777" w:rsidR="009610C6" w:rsidRPr="00070870" w:rsidRDefault="009610C6" w:rsidP="00070870">
            <w:pPr>
              <w:pStyle w:val="RCTstable"/>
            </w:pPr>
            <w:r w:rsidRPr="00070870">
              <w:t>0</w:t>
            </w:r>
          </w:p>
        </w:tc>
        <w:tc>
          <w:tcPr>
            <w:tcW w:w="1454" w:type="dxa"/>
          </w:tcPr>
          <w:p w14:paraId="0134FE2E" w14:textId="77777777" w:rsidR="009610C6" w:rsidRPr="00070870" w:rsidRDefault="009610C6" w:rsidP="00070870">
            <w:pPr>
              <w:pStyle w:val="RCTstable"/>
            </w:pPr>
            <w:r w:rsidRPr="00070870">
              <w:t>2-July-19</w:t>
            </w:r>
          </w:p>
        </w:tc>
      </w:tr>
      <w:tr w:rsidR="00070870" w:rsidRPr="00070870" w14:paraId="5FFECB1E" w14:textId="77777777" w:rsidTr="008E2073">
        <w:tc>
          <w:tcPr>
            <w:tcW w:w="892" w:type="dxa"/>
          </w:tcPr>
          <w:p w14:paraId="6E37055C" w14:textId="77777777" w:rsidR="009610C6" w:rsidRPr="00070870" w:rsidRDefault="009610C6" w:rsidP="00070870">
            <w:pPr>
              <w:pStyle w:val="RCTstable"/>
            </w:pPr>
            <w:r w:rsidRPr="00070870">
              <w:t>Cochrane</w:t>
            </w:r>
          </w:p>
        </w:tc>
        <w:tc>
          <w:tcPr>
            <w:tcW w:w="3868" w:type="dxa"/>
          </w:tcPr>
          <w:p w14:paraId="4FD57ADB" w14:textId="77777777" w:rsidR="009610C6" w:rsidRPr="00070870" w:rsidRDefault="009610C6" w:rsidP="00070870">
            <w:pPr>
              <w:pStyle w:val="RCTstable"/>
            </w:pPr>
            <w:r w:rsidRPr="00070870">
              <w:t xml:space="preserve">((MeSH descriptor: [Pregnancy] explode all trees) </w:t>
            </w:r>
          </w:p>
          <w:p w14:paraId="4BD6F4B5" w14:textId="77777777" w:rsidR="009610C6" w:rsidRPr="00070870" w:rsidRDefault="009610C6" w:rsidP="00070870">
            <w:pPr>
              <w:pStyle w:val="RCTstable"/>
            </w:pPr>
            <w:r w:rsidRPr="00070870">
              <w:t xml:space="preserve">OR (MeSH descriptor: [Pregnant Women] explode all trees) </w:t>
            </w:r>
          </w:p>
          <w:p w14:paraId="107692BB" w14:textId="77777777" w:rsidR="009610C6" w:rsidRPr="00070870" w:rsidRDefault="009610C6" w:rsidP="00070870">
            <w:pPr>
              <w:pStyle w:val="RCTstable"/>
            </w:pPr>
            <w:r w:rsidRPr="00070870">
              <w:t xml:space="preserve">OR ‘pregnan*’) </w:t>
            </w:r>
          </w:p>
          <w:p w14:paraId="2FE7D4A5" w14:textId="77777777" w:rsidR="009610C6" w:rsidRPr="00070870" w:rsidRDefault="009610C6" w:rsidP="00070870">
            <w:pPr>
              <w:pStyle w:val="RCTstable"/>
            </w:pPr>
            <w:r w:rsidRPr="00070870">
              <w:t>AND</w:t>
            </w:r>
          </w:p>
          <w:p w14:paraId="6BD58712" w14:textId="77777777" w:rsidR="009610C6" w:rsidRPr="00070870" w:rsidRDefault="009610C6" w:rsidP="00070870">
            <w:pPr>
              <w:pStyle w:val="RCTstable"/>
            </w:pPr>
            <w:r w:rsidRPr="00070870">
              <w:t>((MeSH descriptor: [Calcium] explode all trees) OR Calcium OR (Factor IV))</w:t>
            </w:r>
          </w:p>
        </w:tc>
        <w:tc>
          <w:tcPr>
            <w:tcW w:w="905" w:type="dxa"/>
          </w:tcPr>
          <w:p w14:paraId="79ABA22A" w14:textId="77777777" w:rsidR="009610C6" w:rsidRPr="00070870" w:rsidRDefault="009610C6" w:rsidP="00070870">
            <w:pPr>
              <w:pStyle w:val="RCTstable"/>
            </w:pPr>
            <w:r w:rsidRPr="00070870">
              <w:t>Dec 2014 to Dec 2019</w:t>
            </w:r>
          </w:p>
        </w:tc>
        <w:tc>
          <w:tcPr>
            <w:tcW w:w="888" w:type="dxa"/>
          </w:tcPr>
          <w:p w14:paraId="4879235D" w14:textId="77777777" w:rsidR="009610C6" w:rsidRPr="00070870" w:rsidRDefault="009610C6" w:rsidP="00070870">
            <w:pPr>
              <w:pStyle w:val="RCTstable"/>
            </w:pPr>
            <w:r w:rsidRPr="00070870">
              <w:t>Reviews: 221</w:t>
            </w:r>
          </w:p>
        </w:tc>
        <w:tc>
          <w:tcPr>
            <w:tcW w:w="749" w:type="dxa"/>
          </w:tcPr>
          <w:p w14:paraId="6A4E753C" w14:textId="77777777" w:rsidR="009610C6" w:rsidRPr="00070870" w:rsidRDefault="009610C6" w:rsidP="00070870">
            <w:pPr>
              <w:pStyle w:val="RCTstable"/>
            </w:pPr>
            <w:r w:rsidRPr="00070870">
              <w:t>221</w:t>
            </w:r>
          </w:p>
        </w:tc>
        <w:tc>
          <w:tcPr>
            <w:tcW w:w="1454" w:type="dxa"/>
          </w:tcPr>
          <w:p w14:paraId="5EF45F74" w14:textId="77777777" w:rsidR="009610C6" w:rsidRPr="00070870" w:rsidRDefault="009610C6" w:rsidP="00070870">
            <w:pPr>
              <w:pStyle w:val="RCTstable"/>
            </w:pPr>
            <w:r w:rsidRPr="00070870">
              <w:t>2-July-19</w:t>
            </w:r>
          </w:p>
        </w:tc>
      </w:tr>
    </w:tbl>
    <w:p w14:paraId="5A737D5D" w14:textId="7C214DF6" w:rsidR="00317EA1" w:rsidRDefault="00317EA1" w:rsidP="00320FB8">
      <w:pPr>
        <w:pStyle w:val="Figure"/>
        <w:spacing w:before="240"/>
        <w:jc w:val="center"/>
      </w:pPr>
      <w:r>
        <w:rPr>
          <w:noProof/>
          <w:lang w:val="en-AU" w:eastAsia="en-AU"/>
        </w:rPr>
        <w:drawing>
          <wp:inline distT="0" distB="0" distL="0" distR="0" wp14:anchorId="24B8D2D3" wp14:editId="75673A1A">
            <wp:extent cx="3795436" cy="4957013"/>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calcium.png"/>
                    <pic:cNvPicPr/>
                  </pic:nvPicPr>
                  <pic:blipFill>
                    <a:blip r:embed="rId23">
                      <a:extLst>
                        <a:ext uri="{28A0092B-C50C-407E-A947-70E740481C1C}">
                          <a14:useLocalDpi xmlns:a14="http://schemas.microsoft.com/office/drawing/2010/main" val="0"/>
                        </a:ext>
                      </a:extLst>
                    </a:blip>
                    <a:stretch>
                      <a:fillRect/>
                    </a:stretch>
                  </pic:blipFill>
                  <pic:spPr>
                    <a:xfrm>
                      <a:off x="0" y="0"/>
                      <a:ext cx="3818736" cy="4987443"/>
                    </a:xfrm>
                    <a:prstGeom prst="rect">
                      <a:avLst/>
                    </a:prstGeom>
                  </pic:spPr>
                </pic:pic>
              </a:graphicData>
            </a:graphic>
          </wp:inline>
        </w:drawing>
      </w:r>
    </w:p>
    <w:p w14:paraId="37CAA500" w14:textId="77777777" w:rsidR="00317EA1" w:rsidRDefault="00317EA1" w:rsidP="00317EA1">
      <w:pPr>
        <w:pStyle w:val="Figurename"/>
      </w:pPr>
      <w:r>
        <w:t>PRISMA diagram: Calcium</w:t>
      </w:r>
    </w:p>
    <w:p w14:paraId="27E6F854" w14:textId="517A1A5E" w:rsidR="00BA549B" w:rsidRDefault="00BA549B" w:rsidP="000F3838">
      <w:pPr>
        <w:pStyle w:val="Heading4"/>
        <w:rPr>
          <w:lang w:val="en-AU"/>
        </w:rPr>
      </w:pPr>
      <w:r>
        <w:rPr>
          <w:lang w:val="en-AU"/>
        </w:rPr>
        <w:t>Iodine supplementation</w:t>
      </w:r>
      <w:r w:rsidR="000D04A0">
        <w:t xml:space="preserve"> (research question 3)</w:t>
      </w:r>
    </w:p>
    <w:p w14:paraId="611F7C75" w14:textId="77777777" w:rsidR="00170EC6" w:rsidRDefault="00170EC6" w:rsidP="00170EC6">
      <w:r>
        <w:t>Previous Iodine supplementation in pregnancy Cochrane review search date: 17 November 2016</w:t>
      </w:r>
    </w:p>
    <w:p w14:paraId="01211C07" w14:textId="48D53CF5" w:rsidR="00170EC6" w:rsidRPr="00DD3A8C" w:rsidRDefault="00170EC6" w:rsidP="00170EC6">
      <w:r>
        <w:t>Citation: Harding KB, Peña-Rosas JP, Webster AC, Yap CMY, Payne BA, Ota E, De-Regil LM. Iodine supplementation for women during the preconception, pregnancy and postpartum period. Cochrane Database of Systematic Reviews 2017, Issue 3. Art. No.: CD011761</w:t>
      </w:r>
    </w:p>
    <w:p w14:paraId="2F2690CC" w14:textId="35FF1665" w:rsidR="00170EC6" w:rsidRPr="00170EC6" w:rsidRDefault="00170EC6" w:rsidP="00170EC6">
      <w:pPr>
        <w:rPr>
          <w:b/>
        </w:rPr>
      </w:pPr>
      <w:r>
        <w:rPr>
          <w:b/>
        </w:rPr>
        <w:t xml:space="preserve">Current search dates: </w:t>
      </w:r>
      <w:r>
        <w:t>18-Nov-2016-current</w:t>
      </w:r>
    </w:p>
    <w:tbl>
      <w:tblPr>
        <w:tblStyle w:val="TableGrid"/>
        <w:tblW w:w="0" w:type="auto"/>
        <w:tblLook w:val="04A0" w:firstRow="1" w:lastRow="0" w:firstColumn="1" w:lastColumn="0" w:noHBand="0" w:noVBand="1"/>
      </w:tblPr>
      <w:tblGrid>
        <w:gridCol w:w="995"/>
        <w:gridCol w:w="4541"/>
        <w:gridCol w:w="1012"/>
        <w:gridCol w:w="995"/>
        <w:gridCol w:w="749"/>
        <w:gridCol w:w="988"/>
      </w:tblGrid>
      <w:tr w:rsidR="00170EC6" w:rsidRPr="00170EC6" w14:paraId="69FD6370" w14:textId="77777777" w:rsidTr="00170EC6">
        <w:tc>
          <w:tcPr>
            <w:tcW w:w="995" w:type="dxa"/>
          </w:tcPr>
          <w:p w14:paraId="758DAD42" w14:textId="77777777" w:rsidR="00170EC6" w:rsidRPr="00170EC6" w:rsidRDefault="00170EC6" w:rsidP="00170EC6">
            <w:pPr>
              <w:spacing w:line="200" w:lineRule="exact"/>
              <w:rPr>
                <w:rFonts w:cstheme="minorHAnsi"/>
                <w:b/>
                <w:sz w:val="16"/>
                <w:szCs w:val="16"/>
              </w:rPr>
            </w:pPr>
            <w:r w:rsidRPr="00170EC6">
              <w:rPr>
                <w:rFonts w:cstheme="minorHAnsi"/>
                <w:b/>
                <w:sz w:val="16"/>
                <w:szCs w:val="16"/>
              </w:rPr>
              <w:t>Database</w:t>
            </w:r>
          </w:p>
        </w:tc>
        <w:tc>
          <w:tcPr>
            <w:tcW w:w="4541" w:type="dxa"/>
          </w:tcPr>
          <w:p w14:paraId="573CC44C" w14:textId="77777777" w:rsidR="00170EC6" w:rsidRPr="00170EC6" w:rsidRDefault="00170EC6" w:rsidP="00170EC6">
            <w:pPr>
              <w:spacing w:line="200" w:lineRule="exact"/>
              <w:rPr>
                <w:rFonts w:cstheme="minorHAnsi"/>
                <w:b/>
                <w:sz w:val="16"/>
                <w:szCs w:val="16"/>
              </w:rPr>
            </w:pPr>
            <w:r w:rsidRPr="00170EC6">
              <w:rPr>
                <w:rFonts w:cstheme="minorHAnsi"/>
                <w:b/>
                <w:sz w:val="16"/>
                <w:szCs w:val="16"/>
              </w:rPr>
              <w:t>Search Strategy</w:t>
            </w:r>
          </w:p>
        </w:tc>
        <w:tc>
          <w:tcPr>
            <w:tcW w:w="1012" w:type="dxa"/>
          </w:tcPr>
          <w:p w14:paraId="5143733F" w14:textId="77777777" w:rsidR="00170EC6" w:rsidRPr="00170EC6" w:rsidRDefault="00170EC6" w:rsidP="00170EC6">
            <w:pPr>
              <w:spacing w:line="200" w:lineRule="exact"/>
              <w:rPr>
                <w:rFonts w:cstheme="minorHAnsi"/>
                <w:b/>
                <w:sz w:val="16"/>
                <w:szCs w:val="16"/>
              </w:rPr>
            </w:pPr>
            <w:r w:rsidRPr="00170EC6">
              <w:rPr>
                <w:rFonts w:cstheme="minorHAnsi"/>
                <w:b/>
                <w:sz w:val="16"/>
                <w:szCs w:val="16"/>
              </w:rPr>
              <w:t>Dates Searched</w:t>
            </w:r>
          </w:p>
        </w:tc>
        <w:tc>
          <w:tcPr>
            <w:tcW w:w="995" w:type="dxa"/>
          </w:tcPr>
          <w:p w14:paraId="23A91759" w14:textId="77777777" w:rsidR="00170EC6" w:rsidRPr="00170EC6" w:rsidRDefault="00170EC6" w:rsidP="00170EC6">
            <w:pPr>
              <w:spacing w:line="200" w:lineRule="exact"/>
              <w:rPr>
                <w:rFonts w:cstheme="minorHAnsi"/>
                <w:b/>
                <w:sz w:val="16"/>
                <w:szCs w:val="16"/>
              </w:rPr>
            </w:pPr>
            <w:r w:rsidRPr="00170EC6">
              <w:rPr>
                <w:rFonts w:cstheme="minorHAnsi"/>
                <w:b/>
                <w:sz w:val="16"/>
                <w:szCs w:val="16"/>
              </w:rPr>
              <w:t>Limits set</w:t>
            </w:r>
          </w:p>
        </w:tc>
        <w:tc>
          <w:tcPr>
            <w:tcW w:w="749" w:type="dxa"/>
          </w:tcPr>
          <w:p w14:paraId="28F1748B" w14:textId="77777777" w:rsidR="00170EC6" w:rsidRPr="00170EC6" w:rsidRDefault="00170EC6" w:rsidP="00170EC6">
            <w:pPr>
              <w:spacing w:line="200" w:lineRule="exact"/>
              <w:rPr>
                <w:rFonts w:cstheme="minorHAnsi"/>
                <w:b/>
                <w:sz w:val="16"/>
                <w:szCs w:val="16"/>
              </w:rPr>
            </w:pPr>
            <w:r w:rsidRPr="00170EC6">
              <w:rPr>
                <w:rFonts w:cstheme="minorHAnsi"/>
                <w:b/>
                <w:sz w:val="16"/>
                <w:szCs w:val="16"/>
              </w:rPr>
              <w:t>Results</w:t>
            </w:r>
          </w:p>
        </w:tc>
        <w:tc>
          <w:tcPr>
            <w:tcW w:w="988" w:type="dxa"/>
          </w:tcPr>
          <w:p w14:paraId="5210CFB6" w14:textId="77777777" w:rsidR="00170EC6" w:rsidRPr="00170EC6" w:rsidRDefault="00170EC6" w:rsidP="00170EC6">
            <w:pPr>
              <w:spacing w:line="200" w:lineRule="exact"/>
              <w:rPr>
                <w:rFonts w:cstheme="minorHAnsi"/>
                <w:b/>
                <w:sz w:val="16"/>
                <w:szCs w:val="16"/>
              </w:rPr>
            </w:pPr>
            <w:r w:rsidRPr="00170EC6">
              <w:rPr>
                <w:rFonts w:cstheme="minorHAnsi"/>
                <w:b/>
                <w:sz w:val="16"/>
                <w:szCs w:val="16"/>
              </w:rPr>
              <w:t>Date of search</w:t>
            </w:r>
          </w:p>
        </w:tc>
      </w:tr>
      <w:tr w:rsidR="00170EC6" w:rsidRPr="00170EC6" w14:paraId="04CE208B" w14:textId="77777777" w:rsidTr="00170EC6">
        <w:tc>
          <w:tcPr>
            <w:tcW w:w="995" w:type="dxa"/>
          </w:tcPr>
          <w:p w14:paraId="38DCB63A" w14:textId="77777777" w:rsidR="00170EC6" w:rsidRPr="00170EC6" w:rsidRDefault="00170EC6" w:rsidP="00170EC6">
            <w:pPr>
              <w:spacing w:line="200" w:lineRule="exact"/>
              <w:rPr>
                <w:rFonts w:cstheme="minorHAnsi"/>
                <w:b/>
                <w:sz w:val="16"/>
                <w:szCs w:val="16"/>
              </w:rPr>
            </w:pPr>
            <w:r w:rsidRPr="00170EC6">
              <w:rPr>
                <w:rFonts w:cstheme="minorHAnsi"/>
                <w:b/>
                <w:sz w:val="16"/>
                <w:szCs w:val="16"/>
              </w:rPr>
              <w:t>Pubmed</w:t>
            </w:r>
          </w:p>
        </w:tc>
        <w:tc>
          <w:tcPr>
            <w:tcW w:w="4541" w:type="dxa"/>
          </w:tcPr>
          <w:p w14:paraId="06479030" w14:textId="77777777" w:rsidR="00170EC6" w:rsidRPr="00170EC6" w:rsidRDefault="00170EC6" w:rsidP="00170EC6">
            <w:pPr>
              <w:spacing w:line="200" w:lineRule="exact"/>
              <w:rPr>
                <w:rFonts w:cstheme="minorHAnsi"/>
                <w:sz w:val="16"/>
                <w:szCs w:val="16"/>
              </w:rPr>
            </w:pPr>
            <w:r w:rsidRPr="00170EC6">
              <w:rPr>
                <w:rFonts w:cstheme="minorHAnsi"/>
                <w:sz w:val="16"/>
                <w:szCs w:val="16"/>
              </w:rPr>
              <w:t xml:space="preserve">("pregnancy"[MeSH Terms] OR "pregnan*"[All Fields] OR "prenatal*"[All Fields]) </w:t>
            </w:r>
          </w:p>
          <w:p w14:paraId="02732EFF" w14:textId="77777777" w:rsidR="00170EC6" w:rsidRPr="00170EC6" w:rsidRDefault="00170EC6" w:rsidP="00170EC6">
            <w:pPr>
              <w:spacing w:line="200" w:lineRule="exact"/>
              <w:rPr>
                <w:rFonts w:cstheme="minorHAnsi"/>
                <w:sz w:val="16"/>
                <w:szCs w:val="16"/>
              </w:rPr>
            </w:pPr>
            <w:r w:rsidRPr="00170EC6">
              <w:rPr>
                <w:rFonts w:cstheme="minorHAnsi"/>
                <w:sz w:val="16"/>
                <w:szCs w:val="16"/>
              </w:rPr>
              <w:t xml:space="preserve">AND ("iodine"[MeSH Terms] OR "iodine"[All Fields]) </w:t>
            </w:r>
          </w:p>
        </w:tc>
        <w:tc>
          <w:tcPr>
            <w:tcW w:w="1012" w:type="dxa"/>
          </w:tcPr>
          <w:p w14:paraId="17DEB0E6" w14:textId="77777777" w:rsidR="00170EC6" w:rsidRPr="00170EC6" w:rsidRDefault="00170EC6" w:rsidP="00170EC6">
            <w:pPr>
              <w:spacing w:line="200" w:lineRule="exact"/>
              <w:rPr>
                <w:rFonts w:cstheme="minorHAnsi"/>
                <w:sz w:val="16"/>
                <w:szCs w:val="16"/>
              </w:rPr>
            </w:pPr>
            <w:r w:rsidRPr="00170EC6">
              <w:rPr>
                <w:rFonts w:cstheme="minorHAnsi"/>
                <w:sz w:val="16"/>
                <w:szCs w:val="16"/>
              </w:rPr>
              <w:t>18-Nov-2016 to 31-Dec-2019</w:t>
            </w:r>
          </w:p>
        </w:tc>
        <w:tc>
          <w:tcPr>
            <w:tcW w:w="995" w:type="dxa"/>
          </w:tcPr>
          <w:p w14:paraId="55352D3D" w14:textId="77777777" w:rsidR="00170EC6" w:rsidRPr="00170EC6" w:rsidRDefault="00170EC6" w:rsidP="00170EC6">
            <w:pPr>
              <w:spacing w:line="200" w:lineRule="exact"/>
              <w:rPr>
                <w:rFonts w:cstheme="minorHAnsi"/>
                <w:sz w:val="16"/>
                <w:szCs w:val="16"/>
              </w:rPr>
            </w:pPr>
            <w:r w:rsidRPr="00170EC6">
              <w:rPr>
                <w:rFonts w:cstheme="minorHAnsi"/>
                <w:sz w:val="16"/>
                <w:szCs w:val="16"/>
              </w:rPr>
              <w:t>Human</w:t>
            </w:r>
          </w:p>
        </w:tc>
        <w:tc>
          <w:tcPr>
            <w:tcW w:w="749" w:type="dxa"/>
          </w:tcPr>
          <w:p w14:paraId="74156B27" w14:textId="77777777" w:rsidR="00170EC6" w:rsidRPr="00170EC6" w:rsidRDefault="00170EC6" w:rsidP="00170EC6">
            <w:pPr>
              <w:spacing w:line="200" w:lineRule="exact"/>
              <w:rPr>
                <w:rFonts w:cstheme="minorHAnsi"/>
                <w:b/>
                <w:sz w:val="16"/>
                <w:szCs w:val="16"/>
              </w:rPr>
            </w:pPr>
            <w:r w:rsidRPr="00170EC6">
              <w:rPr>
                <w:rFonts w:cstheme="minorHAnsi"/>
                <w:b/>
                <w:sz w:val="16"/>
                <w:szCs w:val="16"/>
              </w:rPr>
              <w:t>138</w:t>
            </w:r>
          </w:p>
        </w:tc>
        <w:tc>
          <w:tcPr>
            <w:tcW w:w="988" w:type="dxa"/>
          </w:tcPr>
          <w:p w14:paraId="74BCA9E1" w14:textId="77777777" w:rsidR="00170EC6" w:rsidRPr="00170EC6" w:rsidRDefault="00170EC6" w:rsidP="00170EC6">
            <w:pPr>
              <w:spacing w:line="200" w:lineRule="exact"/>
              <w:rPr>
                <w:rFonts w:cstheme="minorHAnsi"/>
                <w:sz w:val="16"/>
                <w:szCs w:val="16"/>
              </w:rPr>
            </w:pPr>
            <w:r w:rsidRPr="00170EC6">
              <w:rPr>
                <w:rFonts w:cstheme="minorHAnsi"/>
                <w:sz w:val="16"/>
                <w:szCs w:val="16"/>
              </w:rPr>
              <w:t>16-Jan-19</w:t>
            </w:r>
          </w:p>
        </w:tc>
      </w:tr>
      <w:tr w:rsidR="00170EC6" w:rsidRPr="00170EC6" w14:paraId="0826A487" w14:textId="77777777" w:rsidTr="00170EC6">
        <w:tc>
          <w:tcPr>
            <w:tcW w:w="995" w:type="dxa"/>
          </w:tcPr>
          <w:p w14:paraId="72C31516" w14:textId="77777777" w:rsidR="00170EC6" w:rsidRPr="00170EC6" w:rsidRDefault="00170EC6" w:rsidP="00170EC6">
            <w:pPr>
              <w:spacing w:line="200" w:lineRule="exact"/>
              <w:rPr>
                <w:rFonts w:cstheme="minorHAnsi"/>
                <w:b/>
                <w:sz w:val="16"/>
                <w:szCs w:val="16"/>
              </w:rPr>
            </w:pPr>
            <w:r w:rsidRPr="00170EC6">
              <w:rPr>
                <w:rFonts w:cstheme="minorHAnsi"/>
                <w:b/>
                <w:sz w:val="16"/>
                <w:szCs w:val="16"/>
              </w:rPr>
              <w:t>Ovid medline</w:t>
            </w:r>
          </w:p>
        </w:tc>
        <w:tc>
          <w:tcPr>
            <w:tcW w:w="4541" w:type="dxa"/>
          </w:tcPr>
          <w:p w14:paraId="410CEDB8" w14:textId="77777777" w:rsidR="00170EC6" w:rsidRPr="00170EC6" w:rsidRDefault="00170EC6" w:rsidP="00170EC6">
            <w:pPr>
              <w:spacing w:line="200" w:lineRule="exact"/>
              <w:rPr>
                <w:rFonts w:cstheme="minorHAnsi"/>
                <w:sz w:val="16"/>
                <w:szCs w:val="16"/>
                <w:shd w:val="clear" w:color="auto" w:fill="FFFFFF"/>
              </w:rPr>
            </w:pPr>
            <w:r w:rsidRPr="00170EC6">
              <w:rPr>
                <w:rFonts w:cstheme="minorHAnsi"/>
                <w:sz w:val="16"/>
                <w:szCs w:val="16"/>
                <w:shd w:val="clear" w:color="auto" w:fill="FFFFFF"/>
              </w:rPr>
              <w:t>(Pregnancy/syn or Pregnan*.mp.) and iodine.mp.</w:t>
            </w:r>
          </w:p>
        </w:tc>
        <w:tc>
          <w:tcPr>
            <w:tcW w:w="1012" w:type="dxa"/>
          </w:tcPr>
          <w:p w14:paraId="28088815" w14:textId="77777777" w:rsidR="00170EC6" w:rsidRPr="00170EC6" w:rsidRDefault="00170EC6" w:rsidP="00170EC6">
            <w:pPr>
              <w:spacing w:line="200" w:lineRule="exact"/>
              <w:rPr>
                <w:rFonts w:cstheme="minorHAnsi"/>
                <w:sz w:val="16"/>
                <w:szCs w:val="16"/>
              </w:rPr>
            </w:pPr>
            <w:r w:rsidRPr="00170EC6">
              <w:rPr>
                <w:rFonts w:cstheme="minorHAnsi"/>
                <w:sz w:val="16"/>
                <w:szCs w:val="16"/>
              </w:rPr>
              <w:t>2016-Current</w:t>
            </w:r>
          </w:p>
        </w:tc>
        <w:tc>
          <w:tcPr>
            <w:tcW w:w="995" w:type="dxa"/>
          </w:tcPr>
          <w:p w14:paraId="6A59581B" w14:textId="77777777" w:rsidR="00170EC6" w:rsidRPr="00170EC6" w:rsidRDefault="00170EC6" w:rsidP="00170EC6">
            <w:pPr>
              <w:spacing w:line="200" w:lineRule="exact"/>
              <w:rPr>
                <w:rFonts w:cstheme="minorHAnsi"/>
                <w:sz w:val="16"/>
                <w:szCs w:val="16"/>
              </w:rPr>
            </w:pPr>
            <w:r w:rsidRPr="00170EC6">
              <w:rPr>
                <w:rFonts w:cstheme="minorHAnsi"/>
                <w:sz w:val="16"/>
                <w:szCs w:val="16"/>
              </w:rPr>
              <w:t>English Language</w:t>
            </w:r>
          </w:p>
          <w:p w14:paraId="0095F2C8" w14:textId="77777777" w:rsidR="00170EC6" w:rsidRPr="00170EC6" w:rsidRDefault="00170EC6" w:rsidP="00170EC6">
            <w:pPr>
              <w:spacing w:line="200" w:lineRule="exact"/>
              <w:rPr>
                <w:rFonts w:cstheme="minorHAnsi"/>
                <w:sz w:val="16"/>
                <w:szCs w:val="16"/>
              </w:rPr>
            </w:pPr>
            <w:r w:rsidRPr="00170EC6">
              <w:rPr>
                <w:rFonts w:cstheme="minorHAnsi"/>
                <w:sz w:val="16"/>
                <w:szCs w:val="16"/>
              </w:rPr>
              <w:t>Human</w:t>
            </w:r>
          </w:p>
        </w:tc>
        <w:tc>
          <w:tcPr>
            <w:tcW w:w="749" w:type="dxa"/>
          </w:tcPr>
          <w:p w14:paraId="138F9682" w14:textId="77777777" w:rsidR="00170EC6" w:rsidRPr="00170EC6" w:rsidRDefault="00170EC6" w:rsidP="00170EC6">
            <w:pPr>
              <w:spacing w:line="200" w:lineRule="exact"/>
              <w:rPr>
                <w:rFonts w:cstheme="minorHAnsi"/>
                <w:b/>
                <w:sz w:val="16"/>
                <w:szCs w:val="16"/>
              </w:rPr>
            </w:pPr>
            <w:r w:rsidRPr="00170EC6">
              <w:rPr>
                <w:rFonts w:cstheme="minorHAnsi"/>
                <w:b/>
                <w:sz w:val="16"/>
                <w:szCs w:val="16"/>
              </w:rPr>
              <w:t>242</w:t>
            </w:r>
          </w:p>
        </w:tc>
        <w:tc>
          <w:tcPr>
            <w:tcW w:w="988" w:type="dxa"/>
          </w:tcPr>
          <w:p w14:paraId="068DC762" w14:textId="77777777" w:rsidR="00170EC6" w:rsidRPr="00170EC6" w:rsidRDefault="00170EC6" w:rsidP="00170EC6">
            <w:pPr>
              <w:spacing w:line="200" w:lineRule="exact"/>
              <w:rPr>
                <w:rFonts w:cstheme="minorHAnsi"/>
                <w:sz w:val="16"/>
                <w:szCs w:val="16"/>
              </w:rPr>
            </w:pPr>
            <w:r w:rsidRPr="00170EC6">
              <w:rPr>
                <w:rFonts w:cstheme="minorHAnsi"/>
                <w:sz w:val="16"/>
                <w:szCs w:val="16"/>
              </w:rPr>
              <w:t>16-Jan-19</w:t>
            </w:r>
          </w:p>
        </w:tc>
      </w:tr>
      <w:tr w:rsidR="00170EC6" w:rsidRPr="00170EC6" w14:paraId="2B4F5280" w14:textId="77777777" w:rsidTr="00170EC6">
        <w:tc>
          <w:tcPr>
            <w:tcW w:w="995" w:type="dxa"/>
          </w:tcPr>
          <w:p w14:paraId="4D82876D" w14:textId="77777777" w:rsidR="00170EC6" w:rsidRPr="00170EC6" w:rsidRDefault="00170EC6" w:rsidP="00170EC6">
            <w:pPr>
              <w:spacing w:line="200" w:lineRule="exact"/>
              <w:rPr>
                <w:rFonts w:cstheme="minorHAnsi"/>
                <w:b/>
                <w:sz w:val="16"/>
                <w:szCs w:val="16"/>
              </w:rPr>
            </w:pPr>
            <w:r w:rsidRPr="00170EC6">
              <w:rPr>
                <w:rFonts w:cstheme="minorHAnsi"/>
                <w:b/>
                <w:sz w:val="16"/>
                <w:szCs w:val="16"/>
              </w:rPr>
              <w:t>Embase</w:t>
            </w:r>
          </w:p>
        </w:tc>
        <w:tc>
          <w:tcPr>
            <w:tcW w:w="4541" w:type="dxa"/>
          </w:tcPr>
          <w:p w14:paraId="23924185" w14:textId="77777777" w:rsidR="00170EC6" w:rsidRPr="00170EC6" w:rsidRDefault="00170EC6" w:rsidP="00170EC6">
            <w:pPr>
              <w:spacing w:line="200" w:lineRule="exact"/>
              <w:rPr>
                <w:rFonts w:cstheme="minorHAnsi"/>
                <w:sz w:val="16"/>
                <w:szCs w:val="16"/>
              </w:rPr>
            </w:pPr>
            <w:r w:rsidRPr="00170EC6">
              <w:rPr>
                <w:rFonts w:cstheme="minorHAnsi"/>
                <w:sz w:val="16"/>
                <w:szCs w:val="16"/>
              </w:rPr>
              <w:t xml:space="preserve">('pregnancy'/exp  OR pregnan*) </w:t>
            </w:r>
          </w:p>
          <w:p w14:paraId="3CE8501A" w14:textId="77777777" w:rsidR="00170EC6" w:rsidRPr="00170EC6" w:rsidRDefault="00170EC6" w:rsidP="00170EC6">
            <w:pPr>
              <w:spacing w:line="200" w:lineRule="exact"/>
              <w:rPr>
                <w:rFonts w:cstheme="minorHAnsi"/>
                <w:sz w:val="16"/>
                <w:szCs w:val="16"/>
              </w:rPr>
            </w:pPr>
            <w:r w:rsidRPr="00170EC6">
              <w:rPr>
                <w:rFonts w:cstheme="minorHAnsi"/>
                <w:sz w:val="16"/>
                <w:szCs w:val="16"/>
              </w:rPr>
              <w:t xml:space="preserve">AND (iodine OR ‘iodine’/exp) </w:t>
            </w:r>
          </w:p>
          <w:p w14:paraId="3755C58B" w14:textId="77777777" w:rsidR="00170EC6" w:rsidRPr="00170EC6" w:rsidRDefault="00170EC6" w:rsidP="00170EC6">
            <w:pPr>
              <w:spacing w:line="200" w:lineRule="exact"/>
              <w:rPr>
                <w:rFonts w:cstheme="minorHAnsi"/>
                <w:sz w:val="16"/>
                <w:szCs w:val="16"/>
              </w:rPr>
            </w:pPr>
            <w:r w:rsidRPr="00170EC6">
              <w:rPr>
                <w:rFonts w:cstheme="minorHAnsi"/>
                <w:sz w:val="16"/>
                <w:szCs w:val="16"/>
              </w:rPr>
              <w:t>NOT ('radioactive iodine' OR 'povidone iodine')</w:t>
            </w:r>
          </w:p>
        </w:tc>
        <w:tc>
          <w:tcPr>
            <w:tcW w:w="1012" w:type="dxa"/>
          </w:tcPr>
          <w:p w14:paraId="70884600" w14:textId="77777777" w:rsidR="00170EC6" w:rsidRPr="00170EC6" w:rsidRDefault="00170EC6" w:rsidP="00170EC6">
            <w:pPr>
              <w:spacing w:line="200" w:lineRule="exact"/>
              <w:rPr>
                <w:rFonts w:cstheme="minorHAnsi"/>
                <w:sz w:val="16"/>
                <w:szCs w:val="16"/>
              </w:rPr>
            </w:pPr>
            <w:r w:rsidRPr="00170EC6">
              <w:rPr>
                <w:rFonts w:cstheme="minorHAnsi"/>
                <w:sz w:val="16"/>
                <w:szCs w:val="16"/>
              </w:rPr>
              <w:t>2016-2019</w:t>
            </w:r>
          </w:p>
        </w:tc>
        <w:tc>
          <w:tcPr>
            <w:tcW w:w="995" w:type="dxa"/>
          </w:tcPr>
          <w:p w14:paraId="36F26C68" w14:textId="77777777" w:rsidR="00170EC6" w:rsidRPr="00170EC6" w:rsidRDefault="00170EC6" w:rsidP="00170EC6">
            <w:pPr>
              <w:spacing w:line="200" w:lineRule="exact"/>
              <w:rPr>
                <w:rFonts w:cstheme="minorHAnsi"/>
                <w:sz w:val="16"/>
                <w:szCs w:val="16"/>
              </w:rPr>
            </w:pPr>
            <w:r w:rsidRPr="00170EC6">
              <w:rPr>
                <w:rFonts w:cstheme="minorHAnsi"/>
                <w:sz w:val="16"/>
                <w:szCs w:val="16"/>
              </w:rPr>
              <w:t>English Language</w:t>
            </w:r>
          </w:p>
          <w:p w14:paraId="0D3595BF" w14:textId="77777777" w:rsidR="00170EC6" w:rsidRPr="00170EC6" w:rsidRDefault="00170EC6" w:rsidP="00170EC6">
            <w:pPr>
              <w:spacing w:line="200" w:lineRule="exact"/>
              <w:rPr>
                <w:rFonts w:cstheme="minorHAnsi"/>
                <w:sz w:val="16"/>
                <w:szCs w:val="16"/>
              </w:rPr>
            </w:pPr>
            <w:r w:rsidRPr="00170EC6">
              <w:rPr>
                <w:rFonts w:cstheme="minorHAnsi"/>
                <w:sz w:val="16"/>
                <w:szCs w:val="16"/>
              </w:rPr>
              <w:t>Human</w:t>
            </w:r>
          </w:p>
        </w:tc>
        <w:tc>
          <w:tcPr>
            <w:tcW w:w="749" w:type="dxa"/>
          </w:tcPr>
          <w:p w14:paraId="5BBE6A32" w14:textId="77777777" w:rsidR="00170EC6" w:rsidRPr="00170EC6" w:rsidRDefault="00170EC6" w:rsidP="00170EC6">
            <w:pPr>
              <w:spacing w:line="200" w:lineRule="exact"/>
              <w:rPr>
                <w:rFonts w:cstheme="minorHAnsi"/>
                <w:b/>
                <w:sz w:val="16"/>
                <w:szCs w:val="16"/>
              </w:rPr>
            </w:pPr>
            <w:r w:rsidRPr="00170EC6">
              <w:rPr>
                <w:rFonts w:cstheme="minorHAnsi"/>
                <w:b/>
                <w:sz w:val="16"/>
                <w:szCs w:val="16"/>
              </w:rPr>
              <w:t>574</w:t>
            </w:r>
          </w:p>
        </w:tc>
        <w:tc>
          <w:tcPr>
            <w:tcW w:w="988" w:type="dxa"/>
          </w:tcPr>
          <w:p w14:paraId="32FCE7A4" w14:textId="77777777" w:rsidR="00170EC6" w:rsidRPr="00170EC6" w:rsidRDefault="00170EC6" w:rsidP="00170EC6">
            <w:pPr>
              <w:spacing w:line="200" w:lineRule="exact"/>
              <w:rPr>
                <w:rFonts w:cstheme="minorHAnsi"/>
                <w:sz w:val="16"/>
                <w:szCs w:val="16"/>
              </w:rPr>
            </w:pPr>
            <w:r w:rsidRPr="00170EC6">
              <w:rPr>
                <w:rFonts w:cstheme="minorHAnsi"/>
                <w:sz w:val="16"/>
                <w:szCs w:val="16"/>
              </w:rPr>
              <w:t>16-Jan-19</w:t>
            </w:r>
          </w:p>
        </w:tc>
      </w:tr>
      <w:tr w:rsidR="00170EC6" w:rsidRPr="00170EC6" w14:paraId="17C73246" w14:textId="77777777" w:rsidTr="00170EC6">
        <w:tc>
          <w:tcPr>
            <w:tcW w:w="995" w:type="dxa"/>
          </w:tcPr>
          <w:p w14:paraId="1D1CBCC3" w14:textId="77777777" w:rsidR="00170EC6" w:rsidRPr="00170EC6" w:rsidRDefault="00170EC6" w:rsidP="00170EC6">
            <w:pPr>
              <w:spacing w:line="200" w:lineRule="exact"/>
              <w:rPr>
                <w:rFonts w:cstheme="minorHAnsi"/>
                <w:b/>
                <w:sz w:val="16"/>
                <w:szCs w:val="16"/>
              </w:rPr>
            </w:pPr>
            <w:r w:rsidRPr="00170EC6">
              <w:rPr>
                <w:rFonts w:cstheme="minorHAnsi"/>
                <w:b/>
                <w:sz w:val="16"/>
                <w:szCs w:val="16"/>
              </w:rPr>
              <w:t>CINAHL</w:t>
            </w:r>
          </w:p>
        </w:tc>
        <w:tc>
          <w:tcPr>
            <w:tcW w:w="4541" w:type="dxa"/>
          </w:tcPr>
          <w:p w14:paraId="72824A85" w14:textId="77777777" w:rsidR="00170EC6" w:rsidRPr="00170EC6" w:rsidRDefault="00170EC6" w:rsidP="00170EC6">
            <w:pPr>
              <w:spacing w:line="200" w:lineRule="exact"/>
              <w:rPr>
                <w:rFonts w:cstheme="minorHAnsi"/>
                <w:sz w:val="16"/>
                <w:szCs w:val="16"/>
                <w:bdr w:val="none" w:sz="0" w:space="0" w:color="auto" w:frame="1"/>
                <w:shd w:val="clear" w:color="auto" w:fill="FFFFFF"/>
              </w:rPr>
            </w:pPr>
            <w:r w:rsidRPr="00170EC6">
              <w:rPr>
                <w:rFonts w:cstheme="minorHAnsi"/>
                <w:sz w:val="16"/>
                <w:szCs w:val="16"/>
                <w:bdr w:val="none" w:sz="0" w:space="0" w:color="auto" w:frame="1"/>
                <w:shd w:val="clear" w:color="auto" w:fill="FFFFFF"/>
              </w:rPr>
              <w:t xml:space="preserve">TX ( (MH "Pregnancy+") OR (MH "Pregnancy Trimesters+") OR (MM "Prenatal Nutritional Physiology") OR (MM "Prenatal Exposure Delayed Effects") OR ("Pregnan*") ) </w:t>
            </w:r>
          </w:p>
          <w:p w14:paraId="0B71CDAD" w14:textId="77777777" w:rsidR="00170EC6" w:rsidRPr="00170EC6" w:rsidRDefault="00170EC6" w:rsidP="00170EC6">
            <w:pPr>
              <w:spacing w:line="200" w:lineRule="exact"/>
              <w:rPr>
                <w:rFonts w:cstheme="minorHAnsi"/>
                <w:sz w:val="16"/>
                <w:szCs w:val="16"/>
              </w:rPr>
            </w:pPr>
            <w:r w:rsidRPr="00170EC6">
              <w:rPr>
                <w:rFonts w:cstheme="minorHAnsi"/>
                <w:sz w:val="16"/>
                <w:szCs w:val="16"/>
                <w:bdr w:val="none" w:sz="0" w:space="0" w:color="auto" w:frame="1"/>
                <w:shd w:val="clear" w:color="auto" w:fill="FFFFFF"/>
              </w:rPr>
              <w:t>AND TX ( (MM "Iodine") OR ("Iodine") )</w:t>
            </w:r>
          </w:p>
        </w:tc>
        <w:tc>
          <w:tcPr>
            <w:tcW w:w="1012" w:type="dxa"/>
          </w:tcPr>
          <w:p w14:paraId="27EC14FB" w14:textId="77777777" w:rsidR="00170EC6" w:rsidRPr="00170EC6" w:rsidRDefault="00170EC6" w:rsidP="00170EC6">
            <w:pPr>
              <w:spacing w:line="200" w:lineRule="exact"/>
              <w:rPr>
                <w:rFonts w:cstheme="minorHAnsi"/>
                <w:sz w:val="16"/>
                <w:szCs w:val="16"/>
              </w:rPr>
            </w:pPr>
            <w:r w:rsidRPr="00170EC6">
              <w:rPr>
                <w:rFonts w:cstheme="minorHAnsi"/>
                <w:sz w:val="16"/>
                <w:szCs w:val="16"/>
              </w:rPr>
              <w:t>01-Nov-2016 to 31-Dec-2019</w:t>
            </w:r>
          </w:p>
        </w:tc>
        <w:tc>
          <w:tcPr>
            <w:tcW w:w="995" w:type="dxa"/>
          </w:tcPr>
          <w:p w14:paraId="26ED9E54" w14:textId="77777777" w:rsidR="00170EC6" w:rsidRPr="00170EC6" w:rsidRDefault="00170EC6" w:rsidP="00170EC6">
            <w:pPr>
              <w:spacing w:line="200" w:lineRule="exact"/>
              <w:rPr>
                <w:rFonts w:cstheme="minorHAnsi"/>
                <w:sz w:val="16"/>
                <w:szCs w:val="16"/>
              </w:rPr>
            </w:pPr>
            <w:r w:rsidRPr="00170EC6">
              <w:rPr>
                <w:rFonts w:cstheme="minorHAnsi"/>
                <w:sz w:val="16"/>
                <w:szCs w:val="16"/>
              </w:rPr>
              <w:t>Human</w:t>
            </w:r>
          </w:p>
          <w:p w14:paraId="04DFB863" w14:textId="77777777" w:rsidR="00170EC6" w:rsidRPr="00170EC6" w:rsidRDefault="00170EC6" w:rsidP="00170EC6">
            <w:pPr>
              <w:spacing w:line="200" w:lineRule="exact"/>
              <w:rPr>
                <w:rFonts w:cstheme="minorHAnsi"/>
                <w:sz w:val="16"/>
                <w:szCs w:val="16"/>
              </w:rPr>
            </w:pPr>
            <w:r w:rsidRPr="00170EC6">
              <w:rPr>
                <w:rFonts w:cstheme="minorHAnsi"/>
                <w:sz w:val="16"/>
                <w:szCs w:val="16"/>
              </w:rPr>
              <w:t>English</w:t>
            </w:r>
          </w:p>
        </w:tc>
        <w:tc>
          <w:tcPr>
            <w:tcW w:w="749" w:type="dxa"/>
          </w:tcPr>
          <w:p w14:paraId="15B16677" w14:textId="77777777" w:rsidR="00170EC6" w:rsidRPr="00170EC6" w:rsidRDefault="00170EC6" w:rsidP="00170EC6">
            <w:pPr>
              <w:spacing w:line="200" w:lineRule="exact"/>
              <w:rPr>
                <w:rFonts w:cstheme="minorHAnsi"/>
                <w:b/>
                <w:sz w:val="16"/>
                <w:szCs w:val="16"/>
              </w:rPr>
            </w:pPr>
            <w:r w:rsidRPr="00170EC6">
              <w:rPr>
                <w:rFonts w:cstheme="minorHAnsi"/>
                <w:b/>
                <w:sz w:val="16"/>
                <w:szCs w:val="16"/>
              </w:rPr>
              <w:t>109</w:t>
            </w:r>
          </w:p>
        </w:tc>
        <w:tc>
          <w:tcPr>
            <w:tcW w:w="988" w:type="dxa"/>
          </w:tcPr>
          <w:p w14:paraId="51B4950F" w14:textId="77777777" w:rsidR="00170EC6" w:rsidRPr="00170EC6" w:rsidRDefault="00170EC6" w:rsidP="00170EC6">
            <w:pPr>
              <w:spacing w:line="200" w:lineRule="exact"/>
              <w:rPr>
                <w:rFonts w:cstheme="minorHAnsi"/>
                <w:sz w:val="16"/>
                <w:szCs w:val="16"/>
              </w:rPr>
            </w:pPr>
            <w:r w:rsidRPr="00170EC6">
              <w:rPr>
                <w:rFonts w:cstheme="minorHAnsi"/>
                <w:sz w:val="16"/>
                <w:szCs w:val="16"/>
              </w:rPr>
              <w:t>16-Jan-19</w:t>
            </w:r>
          </w:p>
        </w:tc>
      </w:tr>
      <w:tr w:rsidR="00170EC6" w:rsidRPr="00170EC6" w14:paraId="0D0BA7F8" w14:textId="77777777" w:rsidTr="00170EC6">
        <w:tc>
          <w:tcPr>
            <w:tcW w:w="995" w:type="dxa"/>
          </w:tcPr>
          <w:p w14:paraId="4FE06864" w14:textId="77777777" w:rsidR="00170EC6" w:rsidRPr="00170EC6" w:rsidRDefault="00170EC6" w:rsidP="00170EC6">
            <w:pPr>
              <w:spacing w:line="200" w:lineRule="exact"/>
              <w:rPr>
                <w:rFonts w:cstheme="minorHAnsi"/>
                <w:b/>
                <w:sz w:val="16"/>
                <w:szCs w:val="16"/>
              </w:rPr>
            </w:pPr>
            <w:r w:rsidRPr="00170EC6">
              <w:rPr>
                <w:rFonts w:cstheme="minorHAnsi"/>
                <w:b/>
                <w:sz w:val="16"/>
                <w:szCs w:val="16"/>
              </w:rPr>
              <w:t>SCOPUS</w:t>
            </w:r>
          </w:p>
        </w:tc>
        <w:tc>
          <w:tcPr>
            <w:tcW w:w="4541" w:type="dxa"/>
          </w:tcPr>
          <w:p w14:paraId="14B3A95A" w14:textId="271F39FD" w:rsidR="00170EC6" w:rsidRPr="00170EC6" w:rsidRDefault="00170EC6" w:rsidP="00170EC6">
            <w:pPr>
              <w:spacing w:line="200" w:lineRule="exact"/>
              <w:outlineLvl w:val="1"/>
              <w:rPr>
                <w:rFonts w:cstheme="minorHAnsi"/>
                <w:sz w:val="16"/>
                <w:szCs w:val="16"/>
                <w:lang w:eastAsia="en-AU"/>
              </w:rPr>
            </w:pPr>
            <w:r w:rsidRPr="00170EC6">
              <w:rPr>
                <w:rFonts w:cstheme="minorHAnsi"/>
                <w:sz w:val="16"/>
                <w:szCs w:val="16"/>
                <w:lang w:eastAsia="en-AU"/>
              </w:rPr>
              <w:t>TITLE-ABS-KEY ( ( "Pregnan*" )  OR  ( "prenatal*" )  AND  ( "Iodine" ) )</w:t>
            </w:r>
          </w:p>
        </w:tc>
        <w:tc>
          <w:tcPr>
            <w:tcW w:w="1012" w:type="dxa"/>
          </w:tcPr>
          <w:p w14:paraId="4B74A6B4" w14:textId="77777777" w:rsidR="00170EC6" w:rsidRPr="00170EC6" w:rsidRDefault="00170EC6" w:rsidP="00170EC6">
            <w:pPr>
              <w:spacing w:line="200" w:lineRule="exact"/>
              <w:rPr>
                <w:rFonts w:cstheme="minorHAnsi"/>
                <w:sz w:val="16"/>
                <w:szCs w:val="16"/>
              </w:rPr>
            </w:pPr>
            <w:r w:rsidRPr="00170EC6">
              <w:rPr>
                <w:rFonts w:cstheme="minorHAnsi"/>
                <w:sz w:val="16"/>
                <w:szCs w:val="16"/>
              </w:rPr>
              <w:t>2016-2019</w:t>
            </w:r>
          </w:p>
        </w:tc>
        <w:tc>
          <w:tcPr>
            <w:tcW w:w="995" w:type="dxa"/>
          </w:tcPr>
          <w:p w14:paraId="552C2C65" w14:textId="77777777" w:rsidR="00170EC6" w:rsidRPr="00170EC6" w:rsidRDefault="00170EC6" w:rsidP="00170EC6">
            <w:pPr>
              <w:spacing w:line="200" w:lineRule="exact"/>
              <w:rPr>
                <w:rFonts w:cstheme="minorHAnsi"/>
                <w:sz w:val="16"/>
                <w:szCs w:val="16"/>
              </w:rPr>
            </w:pPr>
            <w:r w:rsidRPr="00170EC6">
              <w:rPr>
                <w:rFonts w:cstheme="minorHAnsi"/>
                <w:sz w:val="16"/>
                <w:szCs w:val="16"/>
              </w:rPr>
              <w:t>English</w:t>
            </w:r>
          </w:p>
        </w:tc>
        <w:tc>
          <w:tcPr>
            <w:tcW w:w="749" w:type="dxa"/>
          </w:tcPr>
          <w:p w14:paraId="1AAFF2D7" w14:textId="77777777" w:rsidR="00170EC6" w:rsidRPr="00170EC6" w:rsidRDefault="00170EC6" w:rsidP="00170EC6">
            <w:pPr>
              <w:spacing w:line="200" w:lineRule="exact"/>
              <w:rPr>
                <w:rFonts w:cstheme="minorHAnsi"/>
                <w:b/>
                <w:sz w:val="16"/>
                <w:szCs w:val="16"/>
              </w:rPr>
            </w:pPr>
            <w:r w:rsidRPr="00170EC6">
              <w:rPr>
                <w:rFonts w:cstheme="minorHAnsi"/>
                <w:b/>
                <w:sz w:val="16"/>
                <w:szCs w:val="16"/>
              </w:rPr>
              <w:t>621</w:t>
            </w:r>
          </w:p>
        </w:tc>
        <w:tc>
          <w:tcPr>
            <w:tcW w:w="988" w:type="dxa"/>
          </w:tcPr>
          <w:p w14:paraId="6B03D4E8" w14:textId="77777777" w:rsidR="00170EC6" w:rsidRPr="00170EC6" w:rsidRDefault="00170EC6" w:rsidP="00170EC6">
            <w:pPr>
              <w:spacing w:line="200" w:lineRule="exact"/>
              <w:rPr>
                <w:rFonts w:cstheme="minorHAnsi"/>
                <w:sz w:val="16"/>
                <w:szCs w:val="16"/>
              </w:rPr>
            </w:pPr>
            <w:r w:rsidRPr="00170EC6">
              <w:rPr>
                <w:rFonts w:cstheme="minorHAnsi"/>
                <w:sz w:val="16"/>
                <w:szCs w:val="16"/>
              </w:rPr>
              <w:t>16-Jan-19</w:t>
            </w:r>
          </w:p>
        </w:tc>
      </w:tr>
      <w:tr w:rsidR="00170EC6" w:rsidRPr="00170EC6" w14:paraId="63477B1A" w14:textId="77777777" w:rsidTr="00170EC6">
        <w:tc>
          <w:tcPr>
            <w:tcW w:w="995" w:type="dxa"/>
          </w:tcPr>
          <w:p w14:paraId="133786ED" w14:textId="77777777" w:rsidR="00170EC6" w:rsidRPr="00170EC6" w:rsidRDefault="00170EC6" w:rsidP="00170EC6">
            <w:pPr>
              <w:spacing w:line="200" w:lineRule="exact"/>
              <w:rPr>
                <w:rFonts w:cstheme="minorHAnsi"/>
                <w:b/>
                <w:sz w:val="16"/>
                <w:szCs w:val="16"/>
              </w:rPr>
            </w:pPr>
            <w:r w:rsidRPr="00170EC6">
              <w:rPr>
                <w:rFonts w:cstheme="minorHAnsi"/>
                <w:b/>
                <w:sz w:val="16"/>
                <w:szCs w:val="16"/>
              </w:rPr>
              <w:t>Health Infonet</w:t>
            </w:r>
          </w:p>
        </w:tc>
        <w:tc>
          <w:tcPr>
            <w:tcW w:w="4541" w:type="dxa"/>
          </w:tcPr>
          <w:p w14:paraId="543FDD8E" w14:textId="77777777" w:rsidR="00170EC6" w:rsidRPr="00170EC6" w:rsidRDefault="00170EC6" w:rsidP="00170EC6">
            <w:pPr>
              <w:spacing w:line="200" w:lineRule="exact"/>
              <w:rPr>
                <w:rFonts w:cstheme="minorHAnsi"/>
                <w:sz w:val="16"/>
                <w:szCs w:val="16"/>
              </w:rPr>
            </w:pPr>
            <w:r w:rsidRPr="00170EC6">
              <w:rPr>
                <w:rFonts w:cstheme="minorHAnsi"/>
                <w:sz w:val="16"/>
                <w:szCs w:val="16"/>
              </w:rPr>
              <w:t>Iodine – title and abstract</w:t>
            </w:r>
          </w:p>
        </w:tc>
        <w:tc>
          <w:tcPr>
            <w:tcW w:w="1012" w:type="dxa"/>
          </w:tcPr>
          <w:p w14:paraId="312377EA" w14:textId="35B5FA79" w:rsidR="00170EC6" w:rsidRPr="00170EC6" w:rsidRDefault="00170EC6" w:rsidP="00170EC6">
            <w:pPr>
              <w:spacing w:line="200" w:lineRule="exact"/>
              <w:rPr>
                <w:rFonts w:cstheme="minorHAnsi"/>
                <w:sz w:val="16"/>
                <w:szCs w:val="16"/>
              </w:rPr>
            </w:pPr>
            <w:r w:rsidRPr="00170EC6">
              <w:rPr>
                <w:rFonts w:cstheme="minorHAnsi"/>
                <w:sz w:val="16"/>
                <w:szCs w:val="16"/>
              </w:rPr>
              <w:t>2016-current</w:t>
            </w:r>
            <w:r w:rsidR="00162E95">
              <w:rPr>
                <w:rFonts w:cstheme="minorHAnsi"/>
                <w:sz w:val="16"/>
                <w:szCs w:val="16"/>
              </w:rPr>
              <w:t>=</w:t>
            </w:r>
            <w:r w:rsidRPr="00170EC6">
              <w:rPr>
                <w:rFonts w:cstheme="minorHAnsi"/>
                <w:sz w:val="16"/>
                <w:szCs w:val="16"/>
              </w:rPr>
              <w:t>1</w:t>
            </w:r>
          </w:p>
        </w:tc>
        <w:tc>
          <w:tcPr>
            <w:tcW w:w="995" w:type="dxa"/>
          </w:tcPr>
          <w:p w14:paraId="38BC11FE" w14:textId="77777777" w:rsidR="00170EC6" w:rsidRPr="00170EC6" w:rsidRDefault="00170EC6" w:rsidP="00170EC6">
            <w:pPr>
              <w:spacing w:line="200" w:lineRule="exact"/>
              <w:rPr>
                <w:rFonts w:cstheme="minorHAnsi"/>
                <w:sz w:val="16"/>
                <w:szCs w:val="16"/>
              </w:rPr>
            </w:pPr>
            <w:r w:rsidRPr="00170EC6">
              <w:rPr>
                <w:rFonts w:cstheme="minorHAnsi"/>
                <w:sz w:val="16"/>
                <w:szCs w:val="16"/>
              </w:rPr>
              <w:t>None</w:t>
            </w:r>
          </w:p>
        </w:tc>
        <w:tc>
          <w:tcPr>
            <w:tcW w:w="749" w:type="dxa"/>
          </w:tcPr>
          <w:p w14:paraId="220B09C7" w14:textId="77777777" w:rsidR="00170EC6" w:rsidRPr="00170EC6" w:rsidRDefault="00170EC6" w:rsidP="00170EC6">
            <w:pPr>
              <w:spacing w:line="200" w:lineRule="exact"/>
              <w:rPr>
                <w:rFonts w:cstheme="minorHAnsi"/>
                <w:b/>
                <w:sz w:val="16"/>
                <w:szCs w:val="16"/>
              </w:rPr>
            </w:pPr>
            <w:r w:rsidRPr="00170EC6">
              <w:rPr>
                <w:rFonts w:cstheme="minorHAnsi"/>
                <w:b/>
                <w:sz w:val="16"/>
                <w:szCs w:val="16"/>
              </w:rPr>
              <w:t>1</w:t>
            </w:r>
          </w:p>
        </w:tc>
        <w:tc>
          <w:tcPr>
            <w:tcW w:w="988" w:type="dxa"/>
          </w:tcPr>
          <w:p w14:paraId="1C82DC3B" w14:textId="77777777" w:rsidR="00170EC6" w:rsidRPr="00170EC6" w:rsidRDefault="00170EC6" w:rsidP="00170EC6">
            <w:pPr>
              <w:spacing w:line="200" w:lineRule="exact"/>
              <w:rPr>
                <w:rFonts w:cstheme="minorHAnsi"/>
                <w:sz w:val="16"/>
                <w:szCs w:val="16"/>
              </w:rPr>
            </w:pPr>
            <w:r w:rsidRPr="00170EC6">
              <w:rPr>
                <w:rFonts w:cstheme="minorHAnsi"/>
                <w:sz w:val="16"/>
                <w:szCs w:val="16"/>
              </w:rPr>
              <w:t>16-Jan-19</w:t>
            </w:r>
          </w:p>
        </w:tc>
      </w:tr>
      <w:tr w:rsidR="00170EC6" w:rsidRPr="00170EC6" w14:paraId="3D6CA937" w14:textId="77777777" w:rsidTr="00170EC6">
        <w:tc>
          <w:tcPr>
            <w:tcW w:w="995" w:type="dxa"/>
          </w:tcPr>
          <w:p w14:paraId="484A9313" w14:textId="77777777" w:rsidR="00170EC6" w:rsidRPr="00170EC6" w:rsidRDefault="00170EC6" w:rsidP="00170EC6">
            <w:pPr>
              <w:spacing w:line="200" w:lineRule="exact"/>
              <w:rPr>
                <w:rFonts w:cstheme="minorHAnsi"/>
                <w:b/>
                <w:sz w:val="16"/>
                <w:szCs w:val="16"/>
              </w:rPr>
            </w:pPr>
            <w:r w:rsidRPr="00170EC6">
              <w:rPr>
                <w:rFonts w:cstheme="minorHAnsi"/>
                <w:b/>
                <w:sz w:val="16"/>
                <w:szCs w:val="16"/>
              </w:rPr>
              <w:t>Cochrane</w:t>
            </w:r>
          </w:p>
        </w:tc>
        <w:tc>
          <w:tcPr>
            <w:tcW w:w="4541" w:type="dxa"/>
          </w:tcPr>
          <w:p w14:paraId="6FF918B1" w14:textId="77777777" w:rsidR="00170EC6" w:rsidRPr="00170EC6" w:rsidRDefault="00170EC6" w:rsidP="00170EC6">
            <w:pPr>
              <w:spacing w:line="200" w:lineRule="exact"/>
              <w:rPr>
                <w:rFonts w:cstheme="minorHAnsi"/>
                <w:sz w:val="16"/>
                <w:szCs w:val="16"/>
              </w:rPr>
            </w:pPr>
            <w:r w:rsidRPr="00170EC6">
              <w:rPr>
                <w:rFonts w:cstheme="minorHAnsi"/>
                <w:sz w:val="16"/>
                <w:szCs w:val="16"/>
              </w:rPr>
              <w:t>((MeSH descriptor: [Pregnancy] explode all trees) OR (Prenatal)) AND (Iodine)</w:t>
            </w:r>
          </w:p>
        </w:tc>
        <w:tc>
          <w:tcPr>
            <w:tcW w:w="1012" w:type="dxa"/>
          </w:tcPr>
          <w:p w14:paraId="42352182" w14:textId="77777777" w:rsidR="00170EC6" w:rsidRPr="00170EC6" w:rsidRDefault="00170EC6" w:rsidP="00170EC6">
            <w:pPr>
              <w:spacing w:line="200" w:lineRule="exact"/>
              <w:rPr>
                <w:rFonts w:cstheme="minorHAnsi"/>
                <w:sz w:val="16"/>
                <w:szCs w:val="16"/>
              </w:rPr>
            </w:pPr>
            <w:r w:rsidRPr="00170EC6">
              <w:rPr>
                <w:rFonts w:cstheme="minorHAnsi"/>
                <w:sz w:val="16"/>
                <w:szCs w:val="16"/>
              </w:rPr>
              <w:t>Nov 2016 to Dec 2019</w:t>
            </w:r>
          </w:p>
        </w:tc>
        <w:tc>
          <w:tcPr>
            <w:tcW w:w="995" w:type="dxa"/>
          </w:tcPr>
          <w:p w14:paraId="0B533E96" w14:textId="77777777" w:rsidR="00170EC6" w:rsidRPr="00170EC6" w:rsidRDefault="00170EC6" w:rsidP="00170EC6">
            <w:pPr>
              <w:spacing w:line="200" w:lineRule="exact"/>
              <w:rPr>
                <w:rFonts w:cstheme="minorHAnsi"/>
                <w:sz w:val="16"/>
                <w:szCs w:val="16"/>
              </w:rPr>
            </w:pPr>
            <w:r w:rsidRPr="00170EC6">
              <w:rPr>
                <w:rFonts w:cstheme="minorHAnsi"/>
                <w:sz w:val="16"/>
                <w:szCs w:val="16"/>
              </w:rPr>
              <w:t>Trials</w:t>
            </w:r>
          </w:p>
        </w:tc>
        <w:tc>
          <w:tcPr>
            <w:tcW w:w="749" w:type="dxa"/>
          </w:tcPr>
          <w:p w14:paraId="1394C97A" w14:textId="77777777" w:rsidR="00170EC6" w:rsidRPr="00170EC6" w:rsidRDefault="00170EC6" w:rsidP="00170EC6">
            <w:pPr>
              <w:spacing w:line="200" w:lineRule="exact"/>
              <w:rPr>
                <w:rFonts w:cstheme="minorHAnsi"/>
                <w:b/>
                <w:sz w:val="16"/>
                <w:szCs w:val="16"/>
              </w:rPr>
            </w:pPr>
            <w:r w:rsidRPr="00170EC6">
              <w:rPr>
                <w:rFonts w:cstheme="minorHAnsi"/>
                <w:b/>
                <w:sz w:val="16"/>
                <w:szCs w:val="16"/>
              </w:rPr>
              <w:t>8</w:t>
            </w:r>
          </w:p>
        </w:tc>
        <w:tc>
          <w:tcPr>
            <w:tcW w:w="988" w:type="dxa"/>
          </w:tcPr>
          <w:p w14:paraId="4E01FDA6" w14:textId="77777777" w:rsidR="00170EC6" w:rsidRPr="00170EC6" w:rsidRDefault="00170EC6" w:rsidP="00170EC6">
            <w:pPr>
              <w:spacing w:line="200" w:lineRule="exact"/>
              <w:rPr>
                <w:rFonts w:cstheme="minorHAnsi"/>
                <w:sz w:val="16"/>
                <w:szCs w:val="16"/>
              </w:rPr>
            </w:pPr>
            <w:r w:rsidRPr="00170EC6">
              <w:rPr>
                <w:rFonts w:cstheme="minorHAnsi"/>
                <w:sz w:val="16"/>
                <w:szCs w:val="16"/>
              </w:rPr>
              <w:t>16-Jan-19</w:t>
            </w:r>
          </w:p>
        </w:tc>
      </w:tr>
    </w:tbl>
    <w:p w14:paraId="3B8C6716" w14:textId="63FD98DB" w:rsidR="00FB19A7" w:rsidRDefault="00984E6C" w:rsidP="00320FB8">
      <w:pPr>
        <w:pStyle w:val="Figure"/>
        <w:spacing w:before="240"/>
        <w:jc w:val="center"/>
      </w:pPr>
      <w:r>
        <w:rPr>
          <w:noProof/>
          <w:lang w:val="en-AU" w:eastAsia="en-AU"/>
        </w:rPr>
        <w:drawing>
          <wp:inline distT="0" distB="0" distL="0" distR="0" wp14:anchorId="12DDE845" wp14:editId="684FDF65">
            <wp:extent cx="3490199" cy="4649234"/>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odine.png"/>
                    <pic:cNvPicPr/>
                  </pic:nvPicPr>
                  <pic:blipFill>
                    <a:blip r:embed="rId24">
                      <a:extLst>
                        <a:ext uri="{28A0092B-C50C-407E-A947-70E740481C1C}">
                          <a14:useLocalDpi xmlns:a14="http://schemas.microsoft.com/office/drawing/2010/main" val="0"/>
                        </a:ext>
                      </a:extLst>
                    </a:blip>
                    <a:stretch>
                      <a:fillRect/>
                    </a:stretch>
                  </pic:blipFill>
                  <pic:spPr>
                    <a:xfrm>
                      <a:off x="0" y="0"/>
                      <a:ext cx="3501168" cy="4663845"/>
                    </a:xfrm>
                    <a:prstGeom prst="rect">
                      <a:avLst/>
                    </a:prstGeom>
                  </pic:spPr>
                </pic:pic>
              </a:graphicData>
            </a:graphic>
          </wp:inline>
        </w:drawing>
      </w:r>
    </w:p>
    <w:p w14:paraId="1A757712" w14:textId="2AB9F8D9" w:rsidR="00170EC6" w:rsidRPr="00170EC6" w:rsidRDefault="00FB19A7" w:rsidP="00FB19A7">
      <w:pPr>
        <w:pStyle w:val="Figurename"/>
      </w:pPr>
      <w:r>
        <w:t>Prisma diagram: Iodine</w:t>
      </w:r>
    </w:p>
    <w:p w14:paraId="3E548531" w14:textId="38A9F060" w:rsidR="008F3CBD" w:rsidRDefault="00513068" w:rsidP="000D4DFC">
      <w:pPr>
        <w:pStyle w:val="Heading4"/>
        <w:rPr>
          <w:lang w:val="en-AU"/>
        </w:rPr>
      </w:pPr>
      <w:r>
        <w:rPr>
          <w:lang w:val="en-AU"/>
        </w:rPr>
        <w:t>Iodine to</w:t>
      </w:r>
      <w:r w:rsidR="008F3CBD">
        <w:rPr>
          <w:lang w:val="en-AU"/>
        </w:rPr>
        <w:t>p-up search</w:t>
      </w:r>
    </w:p>
    <w:p w14:paraId="7FA55DE6" w14:textId="7FFB5F3F" w:rsidR="008F3CBD" w:rsidRDefault="00513068" w:rsidP="000D4DFC">
      <w:pPr>
        <w:keepNext/>
        <w:rPr>
          <w:lang w:val="en-AU"/>
        </w:rPr>
      </w:pPr>
      <w:r>
        <w:rPr>
          <w:lang w:val="en-AU"/>
        </w:rPr>
        <w:t>Search date: 11</w:t>
      </w:r>
      <w:r w:rsidR="008F3CBD">
        <w:rPr>
          <w:lang w:val="en-AU"/>
        </w:rPr>
        <w:t xml:space="preserve"> March 2020</w:t>
      </w:r>
    </w:p>
    <w:p w14:paraId="6F75F153" w14:textId="1F2EE16E" w:rsidR="000D4DFC" w:rsidRDefault="000D4DFC" w:rsidP="000D4DFC">
      <w:pPr>
        <w:pStyle w:val="Figure"/>
        <w:rPr>
          <w:lang w:val="en-AU"/>
        </w:rPr>
      </w:pPr>
      <w:r>
        <w:rPr>
          <w:noProof/>
          <w:lang w:val="en-AU" w:eastAsia="en-AU"/>
        </w:rPr>
        <w:drawing>
          <wp:inline distT="0" distB="0" distL="0" distR="0" wp14:anchorId="648AF341" wp14:editId="7C66FB94">
            <wp:extent cx="3188888" cy="3654697"/>
            <wp:effectExtent l="0" t="0" r="1206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odine topup.png"/>
                    <pic:cNvPicPr/>
                  </pic:nvPicPr>
                  <pic:blipFill>
                    <a:blip r:embed="rId25">
                      <a:extLst>
                        <a:ext uri="{28A0092B-C50C-407E-A947-70E740481C1C}">
                          <a14:useLocalDpi xmlns:a14="http://schemas.microsoft.com/office/drawing/2010/main" val="0"/>
                        </a:ext>
                      </a:extLst>
                    </a:blip>
                    <a:stretch>
                      <a:fillRect/>
                    </a:stretch>
                  </pic:blipFill>
                  <pic:spPr>
                    <a:xfrm>
                      <a:off x="0" y="0"/>
                      <a:ext cx="3202337" cy="3670111"/>
                    </a:xfrm>
                    <a:prstGeom prst="rect">
                      <a:avLst/>
                    </a:prstGeom>
                  </pic:spPr>
                </pic:pic>
              </a:graphicData>
            </a:graphic>
          </wp:inline>
        </w:drawing>
      </w:r>
    </w:p>
    <w:p w14:paraId="5E84EC93" w14:textId="560F3381" w:rsidR="004235AD" w:rsidRDefault="004235AD" w:rsidP="004235AD">
      <w:pPr>
        <w:pStyle w:val="Figurename"/>
        <w:rPr>
          <w:lang w:val="en-AU"/>
        </w:rPr>
      </w:pPr>
      <w:r>
        <w:rPr>
          <w:lang w:val="en-AU"/>
        </w:rPr>
        <w:t>PRISMA diagram: Iodine top-up search</w:t>
      </w:r>
    </w:p>
    <w:p w14:paraId="7FC831EF" w14:textId="4B8670E2" w:rsidR="00BA549B" w:rsidRDefault="00BA549B" w:rsidP="00BA549B">
      <w:pPr>
        <w:pStyle w:val="Heading4"/>
        <w:rPr>
          <w:lang w:val="en-AU"/>
        </w:rPr>
      </w:pPr>
      <w:r>
        <w:rPr>
          <w:lang w:val="en-AU"/>
        </w:rPr>
        <w:t>Zinc supplementation</w:t>
      </w:r>
      <w:r w:rsidR="000D04A0">
        <w:t xml:space="preserve"> (research question 3)</w:t>
      </w:r>
    </w:p>
    <w:p w14:paraId="2AAE20C1" w14:textId="77777777" w:rsidR="00BA549B" w:rsidRDefault="00BA549B" w:rsidP="00BA549B">
      <w:r>
        <w:t>Previous zinc supplementation in pregnancy Cochrane search date: 31 October 2014</w:t>
      </w:r>
    </w:p>
    <w:p w14:paraId="184E78CB" w14:textId="4C398952" w:rsidR="00BA549B" w:rsidRPr="00DD3A8C" w:rsidRDefault="00BA549B" w:rsidP="00BA549B">
      <w:r>
        <w:t>Citation: Ota E, Mori R, Middleton P, Tobe-Gai R, Mahomed K, Miyazaki C, Bhutta ZA. Zinc supplementation for improving pregnancy and infant outcome. Cochrane Database of Systematic Reviews 2015, Issue 2. Art. No.: CD000230.</w:t>
      </w:r>
    </w:p>
    <w:p w14:paraId="6C099D53" w14:textId="0CD2EA58" w:rsidR="00BA549B" w:rsidRPr="00BA549B" w:rsidRDefault="00BA549B" w:rsidP="00FA758C">
      <w:pPr>
        <w:keepNext/>
        <w:rPr>
          <w:b/>
        </w:rPr>
      </w:pPr>
      <w:r>
        <w:rPr>
          <w:b/>
        </w:rPr>
        <w:t xml:space="preserve">Current search dates: </w:t>
      </w:r>
      <w:r>
        <w:t>1-Nov-2014-16-Jan-19</w:t>
      </w:r>
    </w:p>
    <w:tbl>
      <w:tblPr>
        <w:tblStyle w:val="TableGrid"/>
        <w:tblW w:w="0" w:type="auto"/>
        <w:tblLook w:val="04A0" w:firstRow="1" w:lastRow="0" w:firstColumn="1" w:lastColumn="0" w:noHBand="0" w:noVBand="1"/>
      </w:tblPr>
      <w:tblGrid>
        <w:gridCol w:w="1020"/>
        <w:gridCol w:w="4320"/>
        <w:gridCol w:w="1229"/>
        <w:gridCol w:w="1032"/>
        <w:gridCol w:w="749"/>
        <w:gridCol w:w="930"/>
      </w:tblGrid>
      <w:tr w:rsidR="00BA549B" w:rsidRPr="00BA549B" w14:paraId="2D980F7B" w14:textId="77777777" w:rsidTr="00170EC6">
        <w:trPr>
          <w:tblHeader/>
        </w:trPr>
        <w:tc>
          <w:tcPr>
            <w:tcW w:w="1020" w:type="dxa"/>
          </w:tcPr>
          <w:p w14:paraId="47E576A8" w14:textId="77777777" w:rsidR="00BA549B" w:rsidRPr="00BA549B" w:rsidRDefault="00BA549B" w:rsidP="00FA758C">
            <w:pPr>
              <w:keepNext/>
              <w:spacing w:line="200" w:lineRule="exact"/>
              <w:rPr>
                <w:b/>
                <w:sz w:val="16"/>
                <w:szCs w:val="16"/>
              </w:rPr>
            </w:pPr>
            <w:r w:rsidRPr="00BA549B">
              <w:rPr>
                <w:b/>
                <w:sz w:val="16"/>
                <w:szCs w:val="16"/>
              </w:rPr>
              <w:t>Database</w:t>
            </w:r>
          </w:p>
        </w:tc>
        <w:tc>
          <w:tcPr>
            <w:tcW w:w="4320" w:type="dxa"/>
          </w:tcPr>
          <w:p w14:paraId="4905EE76" w14:textId="77777777" w:rsidR="00BA549B" w:rsidRPr="00BA549B" w:rsidRDefault="00BA549B" w:rsidP="00FA758C">
            <w:pPr>
              <w:keepNext/>
              <w:spacing w:line="200" w:lineRule="exact"/>
              <w:rPr>
                <w:b/>
                <w:sz w:val="16"/>
                <w:szCs w:val="16"/>
              </w:rPr>
            </w:pPr>
            <w:r w:rsidRPr="00BA549B">
              <w:rPr>
                <w:b/>
                <w:sz w:val="16"/>
                <w:szCs w:val="16"/>
              </w:rPr>
              <w:t>Search Strategy</w:t>
            </w:r>
          </w:p>
        </w:tc>
        <w:tc>
          <w:tcPr>
            <w:tcW w:w="1229" w:type="dxa"/>
          </w:tcPr>
          <w:p w14:paraId="039A0022" w14:textId="77777777" w:rsidR="00BA549B" w:rsidRPr="00BA549B" w:rsidRDefault="00BA549B" w:rsidP="00FA758C">
            <w:pPr>
              <w:keepNext/>
              <w:spacing w:line="200" w:lineRule="exact"/>
              <w:rPr>
                <w:b/>
                <w:sz w:val="16"/>
                <w:szCs w:val="16"/>
              </w:rPr>
            </w:pPr>
            <w:r w:rsidRPr="00BA549B">
              <w:rPr>
                <w:b/>
                <w:sz w:val="16"/>
                <w:szCs w:val="16"/>
              </w:rPr>
              <w:t>Dates Searched</w:t>
            </w:r>
          </w:p>
        </w:tc>
        <w:tc>
          <w:tcPr>
            <w:tcW w:w="1032" w:type="dxa"/>
          </w:tcPr>
          <w:p w14:paraId="4603D4F8" w14:textId="77777777" w:rsidR="00BA549B" w:rsidRPr="00BA549B" w:rsidRDefault="00BA549B" w:rsidP="00FA758C">
            <w:pPr>
              <w:keepNext/>
              <w:spacing w:line="200" w:lineRule="exact"/>
              <w:rPr>
                <w:b/>
                <w:sz w:val="16"/>
                <w:szCs w:val="16"/>
              </w:rPr>
            </w:pPr>
            <w:r w:rsidRPr="00BA549B">
              <w:rPr>
                <w:b/>
                <w:sz w:val="16"/>
                <w:szCs w:val="16"/>
              </w:rPr>
              <w:t>Limits set</w:t>
            </w:r>
          </w:p>
        </w:tc>
        <w:tc>
          <w:tcPr>
            <w:tcW w:w="749" w:type="dxa"/>
          </w:tcPr>
          <w:p w14:paraId="1C0E05EA" w14:textId="77777777" w:rsidR="00BA549B" w:rsidRPr="00BA549B" w:rsidRDefault="00BA549B" w:rsidP="00FA758C">
            <w:pPr>
              <w:keepNext/>
              <w:spacing w:line="200" w:lineRule="exact"/>
              <w:rPr>
                <w:b/>
                <w:sz w:val="16"/>
                <w:szCs w:val="16"/>
              </w:rPr>
            </w:pPr>
            <w:r w:rsidRPr="00BA549B">
              <w:rPr>
                <w:b/>
                <w:sz w:val="16"/>
                <w:szCs w:val="16"/>
              </w:rPr>
              <w:t>Results</w:t>
            </w:r>
          </w:p>
        </w:tc>
        <w:tc>
          <w:tcPr>
            <w:tcW w:w="930" w:type="dxa"/>
          </w:tcPr>
          <w:p w14:paraId="610590FC" w14:textId="77777777" w:rsidR="00BA549B" w:rsidRPr="00BA549B" w:rsidRDefault="00BA549B" w:rsidP="00FA758C">
            <w:pPr>
              <w:keepNext/>
              <w:spacing w:line="200" w:lineRule="exact"/>
              <w:rPr>
                <w:b/>
                <w:sz w:val="16"/>
                <w:szCs w:val="16"/>
              </w:rPr>
            </w:pPr>
            <w:r w:rsidRPr="00BA549B">
              <w:rPr>
                <w:b/>
                <w:sz w:val="16"/>
                <w:szCs w:val="16"/>
              </w:rPr>
              <w:t>Date of search</w:t>
            </w:r>
          </w:p>
        </w:tc>
      </w:tr>
      <w:tr w:rsidR="00BA549B" w:rsidRPr="00BA549B" w14:paraId="1C6A05B3" w14:textId="77777777" w:rsidTr="00BA549B">
        <w:tc>
          <w:tcPr>
            <w:tcW w:w="1020" w:type="dxa"/>
          </w:tcPr>
          <w:p w14:paraId="3D96A5CB" w14:textId="77777777" w:rsidR="00BA549B" w:rsidRPr="00BA549B" w:rsidRDefault="00BA549B" w:rsidP="00BA549B">
            <w:pPr>
              <w:spacing w:line="200" w:lineRule="exact"/>
              <w:rPr>
                <w:b/>
                <w:sz w:val="16"/>
                <w:szCs w:val="16"/>
              </w:rPr>
            </w:pPr>
            <w:r w:rsidRPr="00BA549B">
              <w:rPr>
                <w:b/>
                <w:sz w:val="16"/>
                <w:szCs w:val="16"/>
              </w:rPr>
              <w:t>Pubmed</w:t>
            </w:r>
          </w:p>
        </w:tc>
        <w:tc>
          <w:tcPr>
            <w:tcW w:w="4320" w:type="dxa"/>
          </w:tcPr>
          <w:p w14:paraId="57633ADB" w14:textId="77777777" w:rsidR="00BA549B" w:rsidRPr="00BA549B" w:rsidRDefault="00BA549B" w:rsidP="00BA549B">
            <w:pPr>
              <w:spacing w:line="200" w:lineRule="exact"/>
              <w:rPr>
                <w:sz w:val="16"/>
                <w:szCs w:val="16"/>
              </w:rPr>
            </w:pPr>
            <w:r w:rsidRPr="00BA549B">
              <w:rPr>
                <w:sz w:val="16"/>
                <w:szCs w:val="16"/>
              </w:rPr>
              <w:t xml:space="preserve">("pregnancy"[MeSH Terms] OR "pregnan*"[All Fields] OR "prenatal*"[All Fields]) </w:t>
            </w:r>
          </w:p>
          <w:p w14:paraId="14D5C2CC" w14:textId="77777777" w:rsidR="00BA549B" w:rsidRPr="00BA549B" w:rsidRDefault="00BA549B" w:rsidP="00BA549B">
            <w:pPr>
              <w:spacing w:line="200" w:lineRule="exact"/>
              <w:rPr>
                <w:sz w:val="16"/>
                <w:szCs w:val="16"/>
              </w:rPr>
            </w:pPr>
            <w:r w:rsidRPr="00BA549B">
              <w:rPr>
                <w:sz w:val="16"/>
                <w:szCs w:val="16"/>
              </w:rPr>
              <w:t xml:space="preserve">AND ("zinc"[MeSH Terms] OR "zinc"[All Fields]) </w:t>
            </w:r>
          </w:p>
        </w:tc>
        <w:tc>
          <w:tcPr>
            <w:tcW w:w="1229" w:type="dxa"/>
          </w:tcPr>
          <w:p w14:paraId="679EBA6A" w14:textId="77777777" w:rsidR="00BA549B" w:rsidRPr="00BA549B" w:rsidRDefault="00BA549B" w:rsidP="00BA549B">
            <w:pPr>
              <w:spacing w:line="200" w:lineRule="exact"/>
              <w:rPr>
                <w:sz w:val="16"/>
                <w:szCs w:val="16"/>
              </w:rPr>
            </w:pPr>
            <w:r w:rsidRPr="00BA549B">
              <w:rPr>
                <w:sz w:val="16"/>
                <w:szCs w:val="16"/>
              </w:rPr>
              <w:t>1-Nov-2014 to 31-Dec-2019</w:t>
            </w:r>
          </w:p>
        </w:tc>
        <w:tc>
          <w:tcPr>
            <w:tcW w:w="1032" w:type="dxa"/>
          </w:tcPr>
          <w:p w14:paraId="4F625816" w14:textId="77777777" w:rsidR="00BA549B" w:rsidRPr="00BA549B" w:rsidRDefault="00BA549B" w:rsidP="00BA549B">
            <w:pPr>
              <w:spacing w:line="200" w:lineRule="exact"/>
              <w:rPr>
                <w:sz w:val="16"/>
                <w:szCs w:val="16"/>
              </w:rPr>
            </w:pPr>
            <w:r w:rsidRPr="00BA549B">
              <w:rPr>
                <w:sz w:val="16"/>
                <w:szCs w:val="16"/>
              </w:rPr>
              <w:t>Human</w:t>
            </w:r>
          </w:p>
        </w:tc>
        <w:tc>
          <w:tcPr>
            <w:tcW w:w="749" w:type="dxa"/>
          </w:tcPr>
          <w:p w14:paraId="0ADA2D32" w14:textId="77777777" w:rsidR="00BA549B" w:rsidRPr="00BA549B" w:rsidRDefault="00BA549B" w:rsidP="00BA549B">
            <w:pPr>
              <w:spacing w:line="200" w:lineRule="exact"/>
              <w:rPr>
                <w:b/>
                <w:sz w:val="16"/>
                <w:szCs w:val="16"/>
              </w:rPr>
            </w:pPr>
            <w:r w:rsidRPr="00BA549B">
              <w:rPr>
                <w:b/>
                <w:sz w:val="16"/>
                <w:szCs w:val="16"/>
              </w:rPr>
              <w:t>280</w:t>
            </w:r>
          </w:p>
        </w:tc>
        <w:tc>
          <w:tcPr>
            <w:tcW w:w="930" w:type="dxa"/>
          </w:tcPr>
          <w:p w14:paraId="6F048B89" w14:textId="77777777" w:rsidR="00BA549B" w:rsidRPr="00BA549B" w:rsidRDefault="00BA549B" w:rsidP="00BA549B">
            <w:pPr>
              <w:spacing w:line="200" w:lineRule="exact"/>
              <w:rPr>
                <w:sz w:val="16"/>
                <w:szCs w:val="16"/>
              </w:rPr>
            </w:pPr>
            <w:r w:rsidRPr="00BA549B">
              <w:rPr>
                <w:sz w:val="16"/>
                <w:szCs w:val="16"/>
              </w:rPr>
              <w:t>16-Jan-19</w:t>
            </w:r>
          </w:p>
        </w:tc>
      </w:tr>
      <w:tr w:rsidR="00BA549B" w:rsidRPr="00BA549B" w14:paraId="4E20564E" w14:textId="77777777" w:rsidTr="00BA549B">
        <w:tc>
          <w:tcPr>
            <w:tcW w:w="1020" w:type="dxa"/>
          </w:tcPr>
          <w:p w14:paraId="2A69727B" w14:textId="77777777" w:rsidR="00BA549B" w:rsidRPr="00BA549B" w:rsidRDefault="00BA549B" w:rsidP="00BA549B">
            <w:pPr>
              <w:spacing w:line="200" w:lineRule="exact"/>
              <w:rPr>
                <w:b/>
                <w:sz w:val="16"/>
                <w:szCs w:val="16"/>
              </w:rPr>
            </w:pPr>
            <w:r w:rsidRPr="00BA549B">
              <w:rPr>
                <w:b/>
                <w:sz w:val="16"/>
                <w:szCs w:val="16"/>
              </w:rPr>
              <w:t>Ovid medline</w:t>
            </w:r>
          </w:p>
        </w:tc>
        <w:tc>
          <w:tcPr>
            <w:tcW w:w="4320" w:type="dxa"/>
          </w:tcPr>
          <w:p w14:paraId="2A5992FB" w14:textId="77777777" w:rsidR="00BA549B" w:rsidRPr="00BA549B" w:rsidRDefault="00BA549B" w:rsidP="00BA549B">
            <w:pPr>
              <w:spacing w:line="200" w:lineRule="exact"/>
              <w:rPr>
                <w:rFonts w:cs="Helvetica"/>
                <w:color w:val="2D2D2D"/>
                <w:sz w:val="16"/>
                <w:szCs w:val="16"/>
                <w:shd w:val="clear" w:color="auto" w:fill="FFFFFF"/>
              </w:rPr>
            </w:pPr>
            <w:r w:rsidRPr="00BA549B">
              <w:rPr>
                <w:rFonts w:cs="Helvetica"/>
                <w:sz w:val="16"/>
                <w:szCs w:val="16"/>
                <w:shd w:val="clear" w:color="auto" w:fill="FFFFFF"/>
              </w:rPr>
              <w:t>(Pregnancy/syn or Pregnan*.mp.) and zinc.mp.</w:t>
            </w:r>
          </w:p>
        </w:tc>
        <w:tc>
          <w:tcPr>
            <w:tcW w:w="1229" w:type="dxa"/>
          </w:tcPr>
          <w:p w14:paraId="496866CC" w14:textId="77777777" w:rsidR="00BA549B" w:rsidRPr="00BA549B" w:rsidRDefault="00BA549B" w:rsidP="00BA549B">
            <w:pPr>
              <w:spacing w:line="200" w:lineRule="exact"/>
              <w:rPr>
                <w:sz w:val="16"/>
                <w:szCs w:val="16"/>
              </w:rPr>
            </w:pPr>
            <w:r w:rsidRPr="00BA549B">
              <w:rPr>
                <w:sz w:val="16"/>
                <w:szCs w:val="16"/>
              </w:rPr>
              <w:t>2014-Current</w:t>
            </w:r>
          </w:p>
        </w:tc>
        <w:tc>
          <w:tcPr>
            <w:tcW w:w="1032" w:type="dxa"/>
          </w:tcPr>
          <w:p w14:paraId="453C821E" w14:textId="77777777" w:rsidR="00BA549B" w:rsidRPr="00BA549B" w:rsidRDefault="00BA549B" w:rsidP="00BA549B">
            <w:pPr>
              <w:spacing w:line="200" w:lineRule="exact"/>
              <w:rPr>
                <w:sz w:val="16"/>
                <w:szCs w:val="16"/>
              </w:rPr>
            </w:pPr>
            <w:r w:rsidRPr="00BA549B">
              <w:rPr>
                <w:sz w:val="16"/>
                <w:szCs w:val="16"/>
              </w:rPr>
              <w:t>English Language</w:t>
            </w:r>
          </w:p>
          <w:p w14:paraId="3D5882DA" w14:textId="77777777" w:rsidR="00BA549B" w:rsidRPr="00BA549B" w:rsidRDefault="00BA549B" w:rsidP="00BA549B">
            <w:pPr>
              <w:spacing w:line="200" w:lineRule="exact"/>
              <w:rPr>
                <w:sz w:val="16"/>
                <w:szCs w:val="16"/>
              </w:rPr>
            </w:pPr>
            <w:r w:rsidRPr="00BA549B">
              <w:rPr>
                <w:sz w:val="16"/>
                <w:szCs w:val="16"/>
              </w:rPr>
              <w:t>Human</w:t>
            </w:r>
          </w:p>
        </w:tc>
        <w:tc>
          <w:tcPr>
            <w:tcW w:w="749" w:type="dxa"/>
          </w:tcPr>
          <w:p w14:paraId="07A0C9C1" w14:textId="77777777" w:rsidR="00BA549B" w:rsidRPr="00BA549B" w:rsidRDefault="00BA549B" w:rsidP="00BA549B">
            <w:pPr>
              <w:spacing w:line="200" w:lineRule="exact"/>
              <w:rPr>
                <w:b/>
                <w:sz w:val="16"/>
                <w:szCs w:val="16"/>
              </w:rPr>
            </w:pPr>
            <w:r w:rsidRPr="00BA549B">
              <w:rPr>
                <w:b/>
                <w:sz w:val="16"/>
                <w:szCs w:val="16"/>
              </w:rPr>
              <w:t>336</w:t>
            </w:r>
          </w:p>
        </w:tc>
        <w:tc>
          <w:tcPr>
            <w:tcW w:w="930" w:type="dxa"/>
          </w:tcPr>
          <w:p w14:paraId="3E689B73" w14:textId="77777777" w:rsidR="00BA549B" w:rsidRPr="00BA549B" w:rsidRDefault="00BA549B" w:rsidP="00BA549B">
            <w:pPr>
              <w:spacing w:line="200" w:lineRule="exact"/>
              <w:rPr>
                <w:sz w:val="16"/>
                <w:szCs w:val="16"/>
              </w:rPr>
            </w:pPr>
            <w:r w:rsidRPr="00BA549B">
              <w:rPr>
                <w:sz w:val="16"/>
                <w:szCs w:val="16"/>
              </w:rPr>
              <w:t>16-Jan-19</w:t>
            </w:r>
          </w:p>
        </w:tc>
      </w:tr>
      <w:tr w:rsidR="00BA549B" w:rsidRPr="00BA549B" w14:paraId="7CA663D1" w14:textId="77777777" w:rsidTr="00BA549B">
        <w:tc>
          <w:tcPr>
            <w:tcW w:w="1020" w:type="dxa"/>
          </w:tcPr>
          <w:p w14:paraId="499BCBC5" w14:textId="77777777" w:rsidR="00BA549B" w:rsidRPr="00BA549B" w:rsidRDefault="00BA549B" w:rsidP="00BA549B">
            <w:pPr>
              <w:spacing w:line="200" w:lineRule="exact"/>
              <w:rPr>
                <w:b/>
                <w:sz w:val="16"/>
                <w:szCs w:val="16"/>
              </w:rPr>
            </w:pPr>
            <w:r w:rsidRPr="00BA549B">
              <w:rPr>
                <w:b/>
                <w:sz w:val="16"/>
                <w:szCs w:val="16"/>
              </w:rPr>
              <w:t>Embase</w:t>
            </w:r>
          </w:p>
        </w:tc>
        <w:tc>
          <w:tcPr>
            <w:tcW w:w="4320" w:type="dxa"/>
          </w:tcPr>
          <w:p w14:paraId="78E531CF" w14:textId="77777777" w:rsidR="00BA549B" w:rsidRPr="00BA549B" w:rsidRDefault="00BA549B" w:rsidP="00BA549B">
            <w:pPr>
              <w:spacing w:line="200" w:lineRule="exact"/>
              <w:rPr>
                <w:sz w:val="16"/>
                <w:szCs w:val="16"/>
              </w:rPr>
            </w:pPr>
            <w:r w:rsidRPr="00BA549B">
              <w:rPr>
                <w:sz w:val="16"/>
                <w:szCs w:val="16"/>
              </w:rPr>
              <w:t xml:space="preserve">('pregnancy'/exp  OR pregnan*) </w:t>
            </w:r>
          </w:p>
          <w:p w14:paraId="0BB4CBF6" w14:textId="77777777" w:rsidR="00BA549B" w:rsidRPr="00BA549B" w:rsidRDefault="00BA549B" w:rsidP="00BA549B">
            <w:pPr>
              <w:spacing w:line="200" w:lineRule="exact"/>
              <w:rPr>
                <w:sz w:val="16"/>
                <w:szCs w:val="16"/>
              </w:rPr>
            </w:pPr>
            <w:r w:rsidRPr="00BA549B">
              <w:rPr>
                <w:sz w:val="16"/>
                <w:szCs w:val="16"/>
              </w:rPr>
              <w:t>AND (zinc OR ‘zinc’/exp)</w:t>
            </w:r>
          </w:p>
        </w:tc>
        <w:tc>
          <w:tcPr>
            <w:tcW w:w="1229" w:type="dxa"/>
          </w:tcPr>
          <w:p w14:paraId="3201564A" w14:textId="77777777" w:rsidR="00BA549B" w:rsidRPr="00BA549B" w:rsidRDefault="00BA549B" w:rsidP="00BA549B">
            <w:pPr>
              <w:spacing w:line="200" w:lineRule="exact"/>
              <w:rPr>
                <w:sz w:val="16"/>
                <w:szCs w:val="16"/>
              </w:rPr>
            </w:pPr>
            <w:r w:rsidRPr="00BA549B">
              <w:rPr>
                <w:sz w:val="16"/>
                <w:szCs w:val="16"/>
              </w:rPr>
              <w:t>2014-2019</w:t>
            </w:r>
          </w:p>
        </w:tc>
        <w:tc>
          <w:tcPr>
            <w:tcW w:w="1032" w:type="dxa"/>
          </w:tcPr>
          <w:p w14:paraId="78581804" w14:textId="77777777" w:rsidR="00BA549B" w:rsidRPr="00BA549B" w:rsidRDefault="00BA549B" w:rsidP="00BA549B">
            <w:pPr>
              <w:spacing w:line="200" w:lineRule="exact"/>
              <w:rPr>
                <w:sz w:val="16"/>
                <w:szCs w:val="16"/>
              </w:rPr>
            </w:pPr>
            <w:r w:rsidRPr="00BA549B">
              <w:rPr>
                <w:sz w:val="16"/>
                <w:szCs w:val="16"/>
              </w:rPr>
              <w:t>English Language</w:t>
            </w:r>
          </w:p>
          <w:p w14:paraId="669E4810" w14:textId="77777777" w:rsidR="00BA549B" w:rsidRPr="00BA549B" w:rsidRDefault="00BA549B" w:rsidP="00BA549B">
            <w:pPr>
              <w:spacing w:line="200" w:lineRule="exact"/>
              <w:rPr>
                <w:sz w:val="16"/>
                <w:szCs w:val="16"/>
              </w:rPr>
            </w:pPr>
            <w:r w:rsidRPr="00BA549B">
              <w:rPr>
                <w:sz w:val="16"/>
                <w:szCs w:val="16"/>
              </w:rPr>
              <w:t>Human</w:t>
            </w:r>
          </w:p>
        </w:tc>
        <w:tc>
          <w:tcPr>
            <w:tcW w:w="749" w:type="dxa"/>
          </w:tcPr>
          <w:p w14:paraId="613F7C54" w14:textId="77777777" w:rsidR="00BA549B" w:rsidRPr="00BA549B" w:rsidRDefault="00BA549B" w:rsidP="00BA549B">
            <w:pPr>
              <w:spacing w:line="200" w:lineRule="exact"/>
              <w:rPr>
                <w:b/>
                <w:sz w:val="16"/>
                <w:szCs w:val="16"/>
              </w:rPr>
            </w:pPr>
            <w:r w:rsidRPr="00BA549B">
              <w:rPr>
                <w:b/>
                <w:sz w:val="16"/>
                <w:szCs w:val="16"/>
              </w:rPr>
              <w:t>948</w:t>
            </w:r>
          </w:p>
        </w:tc>
        <w:tc>
          <w:tcPr>
            <w:tcW w:w="930" w:type="dxa"/>
          </w:tcPr>
          <w:p w14:paraId="5B919FA5" w14:textId="77777777" w:rsidR="00BA549B" w:rsidRPr="00BA549B" w:rsidRDefault="00BA549B" w:rsidP="00BA549B">
            <w:pPr>
              <w:spacing w:line="200" w:lineRule="exact"/>
              <w:rPr>
                <w:sz w:val="16"/>
                <w:szCs w:val="16"/>
              </w:rPr>
            </w:pPr>
            <w:r w:rsidRPr="00BA549B">
              <w:rPr>
                <w:sz w:val="16"/>
                <w:szCs w:val="16"/>
              </w:rPr>
              <w:t>16-Jan-19</w:t>
            </w:r>
          </w:p>
        </w:tc>
      </w:tr>
      <w:tr w:rsidR="00BA549B" w:rsidRPr="00BA549B" w14:paraId="1E8C4908" w14:textId="77777777" w:rsidTr="00BA549B">
        <w:tc>
          <w:tcPr>
            <w:tcW w:w="1020" w:type="dxa"/>
          </w:tcPr>
          <w:p w14:paraId="165031D4" w14:textId="77777777" w:rsidR="00BA549B" w:rsidRPr="00BA549B" w:rsidRDefault="00BA549B" w:rsidP="00BA549B">
            <w:pPr>
              <w:spacing w:line="200" w:lineRule="exact"/>
              <w:rPr>
                <w:b/>
                <w:sz w:val="16"/>
                <w:szCs w:val="16"/>
              </w:rPr>
            </w:pPr>
            <w:r w:rsidRPr="00BA549B">
              <w:rPr>
                <w:b/>
                <w:sz w:val="16"/>
                <w:szCs w:val="16"/>
              </w:rPr>
              <w:t>CINAHL</w:t>
            </w:r>
          </w:p>
        </w:tc>
        <w:tc>
          <w:tcPr>
            <w:tcW w:w="4320" w:type="dxa"/>
          </w:tcPr>
          <w:p w14:paraId="1D9450E2" w14:textId="77777777" w:rsidR="00BA549B" w:rsidRPr="00BA549B" w:rsidRDefault="00BA549B" w:rsidP="00BA549B">
            <w:pPr>
              <w:spacing w:line="200" w:lineRule="exact"/>
              <w:rPr>
                <w:rFonts w:cs="Helvetica"/>
                <w:color w:val="333333"/>
                <w:sz w:val="16"/>
                <w:szCs w:val="16"/>
                <w:bdr w:val="none" w:sz="0" w:space="0" w:color="auto" w:frame="1"/>
                <w:shd w:val="clear" w:color="auto" w:fill="FFFFFF"/>
              </w:rPr>
            </w:pPr>
            <w:r w:rsidRPr="00BA549B">
              <w:rPr>
                <w:rFonts w:cs="Helvetica"/>
                <w:color w:val="333333"/>
                <w:sz w:val="16"/>
                <w:szCs w:val="16"/>
                <w:bdr w:val="none" w:sz="0" w:space="0" w:color="auto" w:frame="1"/>
                <w:shd w:val="clear" w:color="auto" w:fill="FFFFFF"/>
              </w:rPr>
              <w:t xml:space="preserve">( (MH "Pregnancy+") OR (MH "Pregnancy Trimesters+") OR (MM "Prenatal Nutritional Physiology") OR (MM "Prenatal Exposure Delayed Effects") OR ("Pregnan*") ) </w:t>
            </w:r>
          </w:p>
          <w:p w14:paraId="5DEFB0C9" w14:textId="77777777" w:rsidR="00BA549B" w:rsidRPr="00BA549B" w:rsidRDefault="00BA549B" w:rsidP="00BA549B">
            <w:pPr>
              <w:spacing w:line="200" w:lineRule="exact"/>
              <w:rPr>
                <w:sz w:val="16"/>
                <w:szCs w:val="16"/>
              </w:rPr>
            </w:pPr>
            <w:r w:rsidRPr="00BA549B">
              <w:rPr>
                <w:rFonts w:cs="Helvetica"/>
                <w:color w:val="333333"/>
                <w:sz w:val="16"/>
                <w:szCs w:val="16"/>
                <w:bdr w:val="none" w:sz="0" w:space="0" w:color="auto" w:frame="1"/>
                <w:shd w:val="clear" w:color="auto" w:fill="FFFFFF"/>
              </w:rPr>
              <w:t>AND TX ( (MM "Zinc") OR ("Zinc") )</w:t>
            </w:r>
          </w:p>
        </w:tc>
        <w:tc>
          <w:tcPr>
            <w:tcW w:w="1229" w:type="dxa"/>
          </w:tcPr>
          <w:p w14:paraId="4F5E022F" w14:textId="77777777" w:rsidR="00BA549B" w:rsidRPr="00BA549B" w:rsidRDefault="00BA549B" w:rsidP="00BA549B">
            <w:pPr>
              <w:spacing w:line="200" w:lineRule="exact"/>
              <w:rPr>
                <w:sz w:val="16"/>
                <w:szCs w:val="16"/>
              </w:rPr>
            </w:pPr>
            <w:r w:rsidRPr="00BA549B">
              <w:rPr>
                <w:sz w:val="16"/>
                <w:szCs w:val="16"/>
              </w:rPr>
              <w:t>01-Jan-2014 to 31-Dec-2019</w:t>
            </w:r>
          </w:p>
        </w:tc>
        <w:tc>
          <w:tcPr>
            <w:tcW w:w="1032" w:type="dxa"/>
          </w:tcPr>
          <w:p w14:paraId="6486A5E1" w14:textId="77777777" w:rsidR="00BA549B" w:rsidRPr="00BA549B" w:rsidRDefault="00BA549B" w:rsidP="00BA549B">
            <w:pPr>
              <w:spacing w:line="200" w:lineRule="exact"/>
              <w:rPr>
                <w:sz w:val="16"/>
                <w:szCs w:val="16"/>
              </w:rPr>
            </w:pPr>
            <w:r w:rsidRPr="00BA549B">
              <w:rPr>
                <w:sz w:val="16"/>
                <w:szCs w:val="16"/>
              </w:rPr>
              <w:t>Human</w:t>
            </w:r>
          </w:p>
        </w:tc>
        <w:tc>
          <w:tcPr>
            <w:tcW w:w="749" w:type="dxa"/>
          </w:tcPr>
          <w:p w14:paraId="1C969CA8" w14:textId="77777777" w:rsidR="00BA549B" w:rsidRPr="00BA549B" w:rsidRDefault="00BA549B" w:rsidP="00BA549B">
            <w:pPr>
              <w:spacing w:line="200" w:lineRule="exact"/>
              <w:rPr>
                <w:b/>
                <w:sz w:val="16"/>
                <w:szCs w:val="16"/>
              </w:rPr>
            </w:pPr>
            <w:r w:rsidRPr="00BA549B">
              <w:rPr>
                <w:b/>
                <w:sz w:val="16"/>
                <w:szCs w:val="16"/>
              </w:rPr>
              <w:t>124</w:t>
            </w:r>
          </w:p>
        </w:tc>
        <w:tc>
          <w:tcPr>
            <w:tcW w:w="930" w:type="dxa"/>
          </w:tcPr>
          <w:p w14:paraId="59048C6E" w14:textId="77777777" w:rsidR="00BA549B" w:rsidRPr="00BA549B" w:rsidRDefault="00BA549B" w:rsidP="00BA549B">
            <w:pPr>
              <w:spacing w:line="200" w:lineRule="exact"/>
              <w:rPr>
                <w:sz w:val="16"/>
                <w:szCs w:val="16"/>
              </w:rPr>
            </w:pPr>
            <w:r w:rsidRPr="00BA549B">
              <w:rPr>
                <w:sz w:val="16"/>
                <w:szCs w:val="16"/>
              </w:rPr>
              <w:t>16-Jan-19</w:t>
            </w:r>
          </w:p>
        </w:tc>
      </w:tr>
      <w:tr w:rsidR="00BA549B" w:rsidRPr="00BA549B" w14:paraId="11FE53AE" w14:textId="77777777" w:rsidTr="00BA549B">
        <w:tc>
          <w:tcPr>
            <w:tcW w:w="1020" w:type="dxa"/>
          </w:tcPr>
          <w:p w14:paraId="06DA6F0F" w14:textId="77777777" w:rsidR="00BA549B" w:rsidRPr="00BA549B" w:rsidRDefault="00BA549B" w:rsidP="00BA549B">
            <w:pPr>
              <w:spacing w:line="200" w:lineRule="exact"/>
              <w:rPr>
                <w:b/>
                <w:sz w:val="16"/>
                <w:szCs w:val="16"/>
              </w:rPr>
            </w:pPr>
            <w:r w:rsidRPr="00BA549B">
              <w:rPr>
                <w:b/>
                <w:sz w:val="16"/>
                <w:szCs w:val="16"/>
              </w:rPr>
              <w:t>SCOPUS</w:t>
            </w:r>
          </w:p>
        </w:tc>
        <w:tc>
          <w:tcPr>
            <w:tcW w:w="4320" w:type="dxa"/>
          </w:tcPr>
          <w:p w14:paraId="1C327B77" w14:textId="00CED0DC" w:rsidR="00BA549B" w:rsidRPr="008E2073" w:rsidRDefault="00BA549B" w:rsidP="008E2073">
            <w:pPr>
              <w:spacing w:line="200" w:lineRule="exact"/>
              <w:outlineLvl w:val="1"/>
              <w:rPr>
                <w:rFonts w:cstheme="minorHAnsi"/>
                <w:sz w:val="16"/>
                <w:szCs w:val="16"/>
                <w:lang w:eastAsia="en-AU"/>
              </w:rPr>
            </w:pPr>
            <w:r w:rsidRPr="00BA549B">
              <w:rPr>
                <w:rFonts w:cstheme="minorHAnsi"/>
                <w:sz w:val="16"/>
                <w:szCs w:val="16"/>
                <w:lang w:eastAsia="en-AU"/>
              </w:rPr>
              <w:t>TITLE-ABS-KEY ( ( "Pregnan*" )  OR  ( "prenatal*" )  AND  ( "Zinc" ) )</w:t>
            </w:r>
          </w:p>
        </w:tc>
        <w:tc>
          <w:tcPr>
            <w:tcW w:w="1229" w:type="dxa"/>
          </w:tcPr>
          <w:p w14:paraId="57B73E73" w14:textId="77777777" w:rsidR="00BA549B" w:rsidRPr="00BA549B" w:rsidRDefault="00BA549B" w:rsidP="00BA549B">
            <w:pPr>
              <w:spacing w:line="200" w:lineRule="exact"/>
              <w:rPr>
                <w:sz w:val="16"/>
                <w:szCs w:val="16"/>
              </w:rPr>
            </w:pPr>
            <w:r w:rsidRPr="00BA549B">
              <w:rPr>
                <w:sz w:val="16"/>
                <w:szCs w:val="16"/>
              </w:rPr>
              <w:t>2014-2019</w:t>
            </w:r>
          </w:p>
        </w:tc>
        <w:tc>
          <w:tcPr>
            <w:tcW w:w="1032" w:type="dxa"/>
          </w:tcPr>
          <w:p w14:paraId="2BE3A0CA" w14:textId="77777777" w:rsidR="00BA549B" w:rsidRPr="00BA549B" w:rsidRDefault="00BA549B" w:rsidP="00BA549B">
            <w:pPr>
              <w:spacing w:line="200" w:lineRule="exact"/>
              <w:rPr>
                <w:sz w:val="16"/>
                <w:szCs w:val="16"/>
              </w:rPr>
            </w:pPr>
            <w:r w:rsidRPr="00BA549B">
              <w:rPr>
                <w:sz w:val="16"/>
                <w:szCs w:val="16"/>
              </w:rPr>
              <w:t>English</w:t>
            </w:r>
          </w:p>
        </w:tc>
        <w:tc>
          <w:tcPr>
            <w:tcW w:w="749" w:type="dxa"/>
          </w:tcPr>
          <w:p w14:paraId="569C2525" w14:textId="77777777" w:rsidR="00BA549B" w:rsidRPr="00BA549B" w:rsidRDefault="00BA549B" w:rsidP="00BA549B">
            <w:pPr>
              <w:spacing w:line="200" w:lineRule="exact"/>
              <w:rPr>
                <w:b/>
                <w:sz w:val="16"/>
                <w:szCs w:val="16"/>
              </w:rPr>
            </w:pPr>
            <w:r w:rsidRPr="00BA549B">
              <w:rPr>
                <w:b/>
                <w:sz w:val="16"/>
                <w:szCs w:val="16"/>
              </w:rPr>
              <w:t>1232</w:t>
            </w:r>
          </w:p>
        </w:tc>
        <w:tc>
          <w:tcPr>
            <w:tcW w:w="930" w:type="dxa"/>
          </w:tcPr>
          <w:p w14:paraId="3F49EC62" w14:textId="77777777" w:rsidR="00BA549B" w:rsidRPr="00BA549B" w:rsidRDefault="00BA549B" w:rsidP="00BA549B">
            <w:pPr>
              <w:spacing w:line="200" w:lineRule="exact"/>
              <w:rPr>
                <w:sz w:val="16"/>
                <w:szCs w:val="16"/>
              </w:rPr>
            </w:pPr>
            <w:r w:rsidRPr="00BA549B">
              <w:rPr>
                <w:sz w:val="16"/>
                <w:szCs w:val="16"/>
              </w:rPr>
              <w:t>16-Jan-19</w:t>
            </w:r>
          </w:p>
        </w:tc>
      </w:tr>
      <w:tr w:rsidR="00BA549B" w:rsidRPr="00BA549B" w14:paraId="4743D6EC" w14:textId="77777777" w:rsidTr="00BA549B">
        <w:tc>
          <w:tcPr>
            <w:tcW w:w="1020" w:type="dxa"/>
          </w:tcPr>
          <w:p w14:paraId="64DCF926" w14:textId="77777777" w:rsidR="00BA549B" w:rsidRPr="00BA549B" w:rsidRDefault="00BA549B" w:rsidP="00BA549B">
            <w:pPr>
              <w:spacing w:line="200" w:lineRule="exact"/>
              <w:rPr>
                <w:b/>
                <w:sz w:val="16"/>
                <w:szCs w:val="16"/>
              </w:rPr>
            </w:pPr>
            <w:r w:rsidRPr="00BA549B">
              <w:rPr>
                <w:b/>
                <w:sz w:val="16"/>
                <w:szCs w:val="16"/>
              </w:rPr>
              <w:t>Health Infonet</w:t>
            </w:r>
          </w:p>
        </w:tc>
        <w:tc>
          <w:tcPr>
            <w:tcW w:w="4320" w:type="dxa"/>
          </w:tcPr>
          <w:p w14:paraId="0C4F16D3" w14:textId="77777777" w:rsidR="00BA549B" w:rsidRPr="00BA549B" w:rsidRDefault="00BA549B" w:rsidP="00BA549B">
            <w:pPr>
              <w:spacing w:line="200" w:lineRule="exact"/>
              <w:rPr>
                <w:sz w:val="16"/>
                <w:szCs w:val="16"/>
              </w:rPr>
            </w:pPr>
            <w:r w:rsidRPr="00BA549B">
              <w:rPr>
                <w:sz w:val="16"/>
                <w:szCs w:val="16"/>
              </w:rPr>
              <w:t>Zinc – title and abstract</w:t>
            </w:r>
          </w:p>
          <w:p w14:paraId="512B6555" w14:textId="77777777" w:rsidR="00BA549B" w:rsidRPr="00BA549B" w:rsidRDefault="00BA549B" w:rsidP="00BA549B">
            <w:pPr>
              <w:spacing w:line="200" w:lineRule="exact"/>
              <w:rPr>
                <w:sz w:val="16"/>
                <w:szCs w:val="16"/>
              </w:rPr>
            </w:pPr>
            <w:r w:rsidRPr="00BA549B">
              <w:rPr>
                <w:sz w:val="16"/>
                <w:szCs w:val="16"/>
              </w:rPr>
              <w:t>Pregnancy - keyword</w:t>
            </w:r>
          </w:p>
        </w:tc>
        <w:tc>
          <w:tcPr>
            <w:tcW w:w="1229" w:type="dxa"/>
          </w:tcPr>
          <w:p w14:paraId="08DB4F11" w14:textId="175EBC99" w:rsidR="00BA549B" w:rsidRPr="00BA549B" w:rsidRDefault="00BA549B" w:rsidP="00BA549B">
            <w:pPr>
              <w:spacing w:line="200" w:lineRule="exact"/>
              <w:rPr>
                <w:sz w:val="16"/>
                <w:szCs w:val="16"/>
              </w:rPr>
            </w:pPr>
            <w:r w:rsidRPr="00BA549B">
              <w:rPr>
                <w:sz w:val="16"/>
                <w:szCs w:val="16"/>
              </w:rPr>
              <w:t>2014-current</w:t>
            </w:r>
            <w:r w:rsidR="00162E95">
              <w:rPr>
                <w:sz w:val="16"/>
                <w:szCs w:val="16"/>
              </w:rPr>
              <w:t>=</w:t>
            </w:r>
            <w:r w:rsidRPr="00BA549B">
              <w:rPr>
                <w:sz w:val="16"/>
                <w:szCs w:val="16"/>
              </w:rPr>
              <w:t>0</w:t>
            </w:r>
          </w:p>
          <w:p w14:paraId="6074E2D7" w14:textId="51758EB4" w:rsidR="00BA549B" w:rsidRPr="00BA549B" w:rsidRDefault="00BA549B" w:rsidP="00BA549B">
            <w:pPr>
              <w:spacing w:line="200" w:lineRule="exact"/>
              <w:rPr>
                <w:sz w:val="16"/>
                <w:szCs w:val="16"/>
              </w:rPr>
            </w:pPr>
            <w:r w:rsidRPr="00BA549B">
              <w:rPr>
                <w:sz w:val="16"/>
                <w:szCs w:val="16"/>
              </w:rPr>
              <w:t>All dates</w:t>
            </w:r>
            <w:r w:rsidR="00162E95">
              <w:rPr>
                <w:sz w:val="16"/>
                <w:szCs w:val="16"/>
              </w:rPr>
              <w:t>=</w:t>
            </w:r>
            <w:r w:rsidRPr="00BA549B">
              <w:rPr>
                <w:sz w:val="16"/>
                <w:szCs w:val="16"/>
              </w:rPr>
              <w:t xml:space="preserve">15 </w:t>
            </w:r>
          </w:p>
        </w:tc>
        <w:tc>
          <w:tcPr>
            <w:tcW w:w="1032" w:type="dxa"/>
          </w:tcPr>
          <w:p w14:paraId="7F2F3DA0" w14:textId="77777777" w:rsidR="00BA549B" w:rsidRPr="00BA549B" w:rsidRDefault="00BA549B" w:rsidP="00BA549B">
            <w:pPr>
              <w:spacing w:line="200" w:lineRule="exact"/>
              <w:rPr>
                <w:sz w:val="16"/>
                <w:szCs w:val="16"/>
              </w:rPr>
            </w:pPr>
            <w:r w:rsidRPr="00BA549B">
              <w:rPr>
                <w:sz w:val="16"/>
                <w:szCs w:val="16"/>
              </w:rPr>
              <w:t>None</w:t>
            </w:r>
          </w:p>
        </w:tc>
        <w:tc>
          <w:tcPr>
            <w:tcW w:w="749" w:type="dxa"/>
          </w:tcPr>
          <w:p w14:paraId="525C1610" w14:textId="77777777" w:rsidR="00BA549B" w:rsidRPr="00BA549B" w:rsidRDefault="00BA549B" w:rsidP="00BA549B">
            <w:pPr>
              <w:spacing w:line="200" w:lineRule="exact"/>
              <w:rPr>
                <w:b/>
                <w:sz w:val="16"/>
                <w:szCs w:val="16"/>
              </w:rPr>
            </w:pPr>
            <w:r w:rsidRPr="00BA549B">
              <w:rPr>
                <w:b/>
                <w:sz w:val="16"/>
                <w:szCs w:val="16"/>
              </w:rPr>
              <w:t>0</w:t>
            </w:r>
          </w:p>
        </w:tc>
        <w:tc>
          <w:tcPr>
            <w:tcW w:w="930" w:type="dxa"/>
          </w:tcPr>
          <w:p w14:paraId="31C7563B" w14:textId="77777777" w:rsidR="00BA549B" w:rsidRPr="00BA549B" w:rsidRDefault="00BA549B" w:rsidP="00BA549B">
            <w:pPr>
              <w:spacing w:line="200" w:lineRule="exact"/>
              <w:rPr>
                <w:sz w:val="16"/>
                <w:szCs w:val="16"/>
              </w:rPr>
            </w:pPr>
            <w:r w:rsidRPr="00BA549B">
              <w:rPr>
                <w:sz w:val="16"/>
                <w:szCs w:val="16"/>
              </w:rPr>
              <w:t>16-Jan-19</w:t>
            </w:r>
          </w:p>
        </w:tc>
      </w:tr>
      <w:tr w:rsidR="00BA549B" w:rsidRPr="00BA549B" w14:paraId="3772E024" w14:textId="77777777" w:rsidTr="00BA549B">
        <w:tc>
          <w:tcPr>
            <w:tcW w:w="1020" w:type="dxa"/>
          </w:tcPr>
          <w:p w14:paraId="1098EC23" w14:textId="77777777" w:rsidR="00BA549B" w:rsidRPr="00BA549B" w:rsidRDefault="00BA549B" w:rsidP="00BA549B">
            <w:pPr>
              <w:spacing w:line="200" w:lineRule="exact"/>
              <w:rPr>
                <w:b/>
                <w:sz w:val="16"/>
                <w:szCs w:val="16"/>
              </w:rPr>
            </w:pPr>
            <w:r w:rsidRPr="00BA549B">
              <w:rPr>
                <w:b/>
                <w:sz w:val="16"/>
                <w:szCs w:val="16"/>
              </w:rPr>
              <w:t>Cochrane</w:t>
            </w:r>
          </w:p>
        </w:tc>
        <w:tc>
          <w:tcPr>
            <w:tcW w:w="4320" w:type="dxa"/>
          </w:tcPr>
          <w:p w14:paraId="55A7AA5E" w14:textId="77777777" w:rsidR="00BA549B" w:rsidRPr="00BA549B" w:rsidRDefault="00BA549B" w:rsidP="00BA549B">
            <w:pPr>
              <w:spacing w:line="200" w:lineRule="exact"/>
              <w:rPr>
                <w:sz w:val="16"/>
                <w:szCs w:val="16"/>
              </w:rPr>
            </w:pPr>
            <w:r w:rsidRPr="00BA549B">
              <w:rPr>
                <w:sz w:val="16"/>
                <w:szCs w:val="16"/>
              </w:rPr>
              <w:t>((MeSH descriptor: [Pregnancy] explode all trees) OR (Prenatal)) AND (Zinc)</w:t>
            </w:r>
          </w:p>
        </w:tc>
        <w:tc>
          <w:tcPr>
            <w:tcW w:w="1229" w:type="dxa"/>
          </w:tcPr>
          <w:p w14:paraId="1C3FC612" w14:textId="77777777" w:rsidR="00BA549B" w:rsidRPr="00BA549B" w:rsidRDefault="00BA549B" w:rsidP="00BA549B">
            <w:pPr>
              <w:spacing w:line="200" w:lineRule="exact"/>
              <w:rPr>
                <w:sz w:val="16"/>
                <w:szCs w:val="16"/>
              </w:rPr>
            </w:pPr>
            <w:r w:rsidRPr="00BA549B">
              <w:rPr>
                <w:sz w:val="16"/>
                <w:szCs w:val="16"/>
              </w:rPr>
              <w:t>Nov 2014 to Dec 2019</w:t>
            </w:r>
          </w:p>
        </w:tc>
        <w:tc>
          <w:tcPr>
            <w:tcW w:w="1032" w:type="dxa"/>
          </w:tcPr>
          <w:p w14:paraId="559E65EC" w14:textId="77777777" w:rsidR="00BA549B" w:rsidRPr="00BA549B" w:rsidRDefault="00BA549B" w:rsidP="00BA549B">
            <w:pPr>
              <w:spacing w:line="200" w:lineRule="exact"/>
              <w:rPr>
                <w:sz w:val="16"/>
                <w:szCs w:val="16"/>
              </w:rPr>
            </w:pPr>
            <w:r w:rsidRPr="00BA549B">
              <w:rPr>
                <w:sz w:val="16"/>
                <w:szCs w:val="16"/>
              </w:rPr>
              <w:t>Trials</w:t>
            </w:r>
          </w:p>
        </w:tc>
        <w:tc>
          <w:tcPr>
            <w:tcW w:w="749" w:type="dxa"/>
          </w:tcPr>
          <w:p w14:paraId="38B8F038" w14:textId="77777777" w:rsidR="00BA549B" w:rsidRPr="00BA549B" w:rsidRDefault="00BA549B" w:rsidP="00BA549B">
            <w:pPr>
              <w:spacing w:line="200" w:lineRule="exact"/>
              <w:rPr>
                <w:b/>
                <w:sz w:val="16"/>
                <w:szCs w:val="16"/>
              </w:rPr>
            </w:pPr>
            <w:r w:rsidRPr="00BA549B">
              <w:rPr>
                <w:b/>
                <w:sz w:val="16"/>
                <w:szCs w:val="16"/>
              </w:rPr>
              <w:t>34</w:t>
            </w:r>
          </w:p>
        </w:tc>
        <w:tc>
          <w:tcPr>
            <w:tcW w:w="930" w:type="dxa"/>
          </w:tcPr>
          <w:p w14:paraId="29E453E2" w14:textId="77777777" w:rsidR="00BA549B" w:rsidRPr="00BA549B" w:rsidRDefault="00BA549B" w:rsidP="00BA549B">
            <w:pPr>
              <w:spacing w:line="200" w:lineRule="exact"/>
              <w:rPr>
                <w:sz w:val="16"/>
                <w:szCs w:val="16"/>
              </w:rPr>
            </w:pPr>
            <w:r w:rsidRPr="00BA549B">
              <w:rPr>
                <w:sz w:val="16"/>
                <w:szCs w:val="16"/>
              </w:rPr>
              <w:t>16-Jan-19</w:t>
            </w:r>
          </w:p>
        </w:tc>
      </w:tr>
    </w:tbl>
    <w:p w14:paraId="0D19F3EC" w14:textId="77777777" w:rsidR="00F608FE" w:rsidRDefault="00F608FE" w:rsidP="00F608FE">
      <w:pPr>
        <w:pStyle w:val="Figurename"/>
        <w:rPr>
          <w:lang w:val="en-AU"/>
        </w:rPr>
      </w:pPr>
    </w:p>
    <w:p w14:paraId="7D8D4C9F" w14:textId="229B7EBE" w:rsidR="000D4DFC" w:rsidRDefault="005A15A9" w:rsidP="000D4DFC">
      <w:pPr>
        <w:pStyle w:val="Figure"/>
        <w:rPr>
          <w:lang w:val="en-AU"/>
        </w:rPr>
      </w:pPr>
      <w:r>
        <w:rPr>
          <w:noProof/>
          <w:lang w:val="en-AU" w:eastAsia="en-AU"/>
        </w:rPr>
        <w:drawing>
          <wp:inline distT="0" distB="0" distL="0" distR="0" wp14:anchorId="425A0468" wp14:editId="7E46711A">
            <wp:extent cx="3668214" cy="3628149"/>
            <wp:effectExtent l="0" t="0" r="0" b="444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Zinc.png"/>
                    <pic:cNvPicPr/>
                  </pic:nvPicPr>
                  <pic:blipFill>
                    <a:blip r:embed="rId26">
                      <a:extLst>
                        <a:ext uri="{28A0092B-C50C-407E-A947-70E740481C1C}">
                          <a14:useLocalDpi xmlns:a14="http://schemas.microsoft.com/office/drawing/2010/main" val="0"/>
                        </a:ext>
                      </a:extLst>
                    </a:blip>
                    <a:stretch>
                      <a:fillRect/>
                    </a:stretch>
                  </pic:blipFill>
                  <pic:spPr>
                    <a:xfrm>
                      <a:off x="0" y="0"/>
                      <a:ext cx="3674629" cy="3634494"/>
                    </a:xfrm>
                    <a:prstGeom prst="rect">
                      <a:avLst/>
                    </a:prstGeom>
                  </pic:spPr>
                </pic:pic>
              </a:graphicData>
            </a:graphic>
          </wp:inline>
        </w:drawing>
      </w:r>
    </w:p>
    <w:p w14:paraId="1636BB2D" w14:textId="55F39AFA" w:rsidR="00F608FE" w:rsidRDefault="00F608FE" w:rsidP="00F608FE">
      <w:pPr>
        <w:pStyle w:val="Figurename"/>
        <w:rPr>
          <w:lang w:val="en-AU"/>
        </w:rPr>
      </w:pPr>
      <w:r>
        <w:rPr>
          <w:lang w:val="en-AU"/>
        </w:rPr>
        <w:t>PRISMA diagram: Zinc</w:t>
      </w:r>
    </w:p>
    <w:p w14:paraId="54C3C86A" w14:textId="77777777" w:rsidR="00FA758C" w:rsidRDefault="00FA758C" w:rsidP="00BA549B">
      <w:pPr>
        <w:pStyle w:val="Heading4"/>
        <w:rPr>
          <w:lang w:val="en-AU"/>
        </w:rPr>
      </w:pPr>
      <w:r>
        <w:rPr>
          <w:lang w:val="en-AU"/>
        </w:rPr>
        <w:t>Zinc top-up search</w:t>
      </w:r>
    </w:p>
    <w:p w14:paraId="08E3BB3B" w14:textId="2929ED3F" w:rsidR="00FA758C" w:rsidRDefault="00FA758C" w:rsidP="00FA758C">
      <w:pPr>
        <w:rPr>
          <w:lang w:val="en-AU"/>
        </w:rPr>
      </w:pPr>
      <w:r>
        <w:rPr>
          <w:lang w:val="en-AU"/>
        </w:rPr>
        <w:t>Search date: 12 March 2020</w:t>
      </w:r>
    </w:p>
    <w:p w14:paraId="2037D15A" w14:textId="564181CF" w:rsidR="004235AD" w:rsidRDefault="004235AD" w:rsidP="004235AD">
      <w:pPr>
        <w:pStyle w:val="Figure"/>
        <w:rPr>
          <w:lang w:val="en-AU"/>
        </w:rPr>
      </w:pPr>
      <w:r>
        <w:rPr>
          <w:noProof/>
          <w:lang w:val="en-AU" w:eastAsia="en-AU"/>
        </w:rPr>
        <w:drawing>
          <wp:inline distT="0" distB="0" distL="0" distR="0" wp14:anchorId="2A1DCD20" wp14:editId="7648B9B8">
            <wp:extent cx="3382464" cy="3080565"/>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Zinc topup.png"/>
                    <pic:cNvPicPr/>
                  </pic:nvPicPr>
                  <pic:blipFill>
                    <a:blip r:embed="rId27">
                      <a:extLst>
                        <a:ext uri="{28A0092B-C50C-407E-A947-70E740481C1C}">
                          <a14:useLocalDpi xmlns:a14="http://schemas.microsoft.com/office/drawing/2010/main" val="0"/>
                        </a:ext>
                      </a:extLst>
                    </a:blip>
                    <a:stretch>
                      <a:fillRect/>
                    </a:stretch>
                  </pic:blipFill>
                  <pic:spPr>
                    <a:xfrm>
                      <a:off x="0" y="0"/>
                      <a:ext cx="3391166" cy="3088490"/>
                    </a:xfrm>
                    <a:prstGeom prst="rect">
                      <a:avLst/>
                    </a:prstGeom>
                  </pic:spPr>
                </pic:pic>
              </a:graphicData>
            </a:graphic>
          </wp:inline>
        </w:drawing>
      </w:r>
    </w:p>
    <w:p w14:paraId="18673C58" w14:textId="4B82BCDB" w:rsidR="004235AD" w:rsidRDefault="004235AD" w:rsidP="004235AD">
      <w:pPr>
        <w:pStyle w:val="Figurename"/>
        <w:rPr>
          <w:lang w:val="en-AU"/>
        </w:rPr>
      </w:pPr>
      <w:r>
        <w:rPr>
          <w:lang w:val="en-AU"/>
        </w:rPr>
        <w:t>PRISMA diagram: Zinc top-up</w:t>
      </w:r>
    </w:p>
    <w:p w14:paraId="3E30A299" w14:textId="75EC64CB" w:rsidR="00BA549B" w:rsidRDefault="00BA549B" w:rsidP="004235AD">
      <w:pPr>
        <w:pStyle w:val="Heading4"/>
        <w:rPr>
          <w:lang w:val="en-AU"/>
        </w:rPr>
      </w:pPr>
      <w:r>
        <w:rPr>
          <w:lang w:val="en-AU"/>
        </w:rPr>
        <w:t>Magnesium supplementation</w:t>
      </w:r>
      <w:r w:rsidR="000D04A0">
        <w:t xml:space="preserve"> (research question 3)</w:t>
      </w:r>
    </w:p>
    <w:p w14:paraId="375F4FB9" w14:textId="77777777" w:rsidR="00BA549B" w:rsidRDefault="00BA549B" w:rsidP="004235AD">
      <w:pPr>
        <w:keepNext/>
        <w:keepLines/>
      </w:pPr>
      <w:r>
        <w:t>Previous Magnesium supplementation in pregnancy Cochrane search date: 31 March 2013</w:t>
      </w:r>
    </w:p>
    <w:p w14:paraId="452DDE65" w14:textId="3F6B5270" w:rsidR="00BA549B" w:rsidRPr="000E2410" w:rsidRDefault="00BA549B" w:rsidP="004235AD">
      <w:pPr>
        <w:keepNext/>
        <w:keepLines/>
      </w:pPr>
      <w:r>
        <w:t xml:space="preserve">Citation: </w:t>
      </w:r>
      <w:r w:rsidRPr="00BA549B">
        <w:rPr>
          <w:bCs/>
        </w:rPr>
        <w:t>Makrides</w:t>
      </w:r>
      <w:r>
        <w:rPr>
          <w:bCs/>
        </w:rPr>
        <w:t xml:space="preserve"> M</w:t>
      </w:r>
      <w:r w:rsidRPr="000E2410">
        <w:rPr>
          <w:bCs/>
        </w:rPr>
        <w:t xml:space="preserve">, </w:t>
      </w:r>
      <w:r w:rsidRPr="00BA549B">
        <w:rPr>
          <w:bCs/>
        </w:rPr>
        <w:t>Crosby</w:t>
      </w:r>
      <w:r>
        <w:rPr>
          <w:bCs/>
        </w:rPr>
        <w:t xml:space="preserve"> DD</w:t>
      </w:r>
      <w:r w:rsidRPr="000E2410">
        <w:rPr>
          <w:bCs/>
        </w:rPr>
        <w:t xml:space="preserve">, </w:t>
      </w:r>
      <w:r w:rsidRPr="00BA549B">
        <w:rPr>
          <w:bCs/>
        </w:rPr>
        <w:t>Bain</w:t>
      </w:r>
      <w:r>
        <w:rPr>
          <w:bCs/>
        </w:rPr>
        <w:t xml:space="preserve"> E</w:t>
      </w:r>
      <w:r w:rsidRPr="000E2410">
        <w:rPr>
          <w:bCs/>
        </w:rPr>
        <w:t xml:space="preserve">, </w:t>
      </w:r>
      <w:r w:rsidRPr="00BA549B">
        <w:rPr>
          <w:bCs/>
        </w:rPr>
        <w:t>Crowther</w:t>
      </w:r>
      <w:r>
        <w:rPr>
          <w:bCs/>
        </w:rPr>
        <w:t xml:space="preserve"> CA</w:t>
      </w:r>
      <w:r w:rsidRPr="000E2410">
        <w:t xml:space="preserve"> Magnesium supplementation in pregnancy, Cochrane Database of Systematic Reviews 2014, Issue 4. Art. No.: CD000937.</w:t>
      </w:r>
    </w:p>
    <w:p w14:paraId="0BB9ABD3" w14:textId="77777777" w:rsidR="00BA549B" w:rsidRDefault="00BA549B" w:rsidP="004235AD">
      <w:pPr>
        <w:keepNext/>
        <w:keepLines/>
        <w:rPr>
          <w:b/>
        </w:rPr>
      </w:pPr>
      <w:r>
        <w:rPr>
          <w:b/>
        </w:rPr>
        <w:t>Current search dates:</w:t>
      </w:r>
    </w:p>
    <w:p w14:paraId="6D017D0A" w14:textId="77777777" w:rsidR="00BA549B" w:rsidRPr="00196D36" w:rsidRDefault="00BA549B" w:rsidP="00BA549B">
      <w:r>
        <w:t>31-Mar-2013-current</w:t>
      </w:r>
    </w:p>
    <w:tbl>
      <w:tblPr>
        <w:tblStyle w:val="TableGrid"/>
        <w:tblW w:w="0" w:type="auto"/>
        <w:tblLook w:val="04A0" w:firstRow="1" w:lastRow="0" w:firstColumn="1" w:lastColumn="0" w:noHBand="0" w:noVBand="1"/>
      </w:tblPr>
      <w:tblGrid>
        <w:gridCol w:w="977"/>
        <w:gridCol w:w="4780"/>
        <w:gridCol w:w="1035"/>
        <w:gridCol w:w="956"/>
        <w:gridCol w:w="758"/>
        <w:gridCol w:w="774"/>
      </w:tblGrid>
      <w:tr w:rsidR="00BA549B" w:rsidRPr="00BA549B" w14:paraId="043B252A" w14:textId="77777777" w:rsidTr="00170EC6">
        <w:trPr>
          <w:tblHeader/>
        </w:trPr>
        <w:tc>
          <w:tcPr>
            <w:tcW w:w="1554" w:type="dxa"/>
          </w:tcPr>
          <w:p w14:paraId="6D26DC18" w14:textId="77777777" w:rsidR="00BA549B" w:rsidRPr="00BA549B" w:rsidRDefault="00BA549B" w:rsidP="00BA549B">
            <w:pPr>
              <w:spacing w:line="200" w:lineRule="exact"/>
              <w:rPr>
                <w:b/>
                <w:sz w:val="16"/>
                <w:szCs w:val="16"/>
              </w:rPr>
            </w:pPr>
            <w:r w:rsidRPr="00BA549B">
              <w:rPr>
                <w:b/>
                <w:sz w:val="16"/>
                <w:szCs w:val="16"/>
              </w:rPr>
              <w:t>Database</w:t>
            </w:r>
          </w:p>
        </w:tc>
        <w:tc>
          <w:tcPr>
            <w:tcW w:w="6238" w:type="dxa"/>
          </w:tcPr>
          <w:p w14:paraId="06D6817A" w14:textId="77777777" w:rsidR="00BA549B" w:rsidRPr="00BA549B" w:rsidRDefault="00BA549B" w:rsidP="00BA549B">
            <w:pPr>
              <w:spacing w:line="200" w:lineRule="exact"/>
              <w:rPr>
                <w:b/>
                <w:sz w:val="16"/>
                <w:szCs w:val="16"/>
              </w:rPr>
            </w:pPr>
            <w:r w:rsidRPr="00BA549B">
              <w:rPr>
                <w:b/>
                <w:sz w:val="16"/>
                <w:szCs w:val="16"/>
              </w:rPr>
              <w:t>Search Strategy</w:t>
            </w:r>
          </w:p>
        </w:tc>
        <w:tc>
          <w:tcPr>
            <w:tcW w:w="1842" w:type="dxa"/>
          </w:tcPr>
          <w:p w14:paraId="6E31E96D" w14:textId="77777777" w:rsidR="00BA549B" w:rsidRPr="00BA549B" w:rsidRDefault="00BA549B" w:rsidP="00BA549B">
            <w:pPr>
              <w:spacing w:line="200" w:lineRule="exact"/>
              <w:rPr>
                <w:b/>
                <w:sz w:val="16"/>
                <w:szCs w:val="16"/>
              </w:rPr>
            </w:pPr>
            <w:r w:rsidRPr="00BA549B">
              <w:rPr>
                <w:b/>
                <w:sz w:val="16"/>
                <w:szCs w:val="16"/>
              </w:rPr>
              <w:t>Dates Searched</w:t>
            </w:r>
          </w:p>
        </w:tc>
        <w:tc>
          <w:tcPr>
            <w:tcW w:w="1822" w:type="dxa"/>
          </w:tcPr>
          <w:p w14:paraId="0BD4FF13" w14:textId="77777777" w:rsidR="00BA549B" w:rsidRPr="00BA549B" w:rsidRDefault="00BA549B" w:rsidP="00BA549B">
            <w:pPr>
              <w:spacing w:line="200" w:lineRule="exact"/>
              <w:rPr>
                <w:b/>
                <w:sz w:val="16"/>
                <w:szCs w:val="16"/>
              </w:rPr>
            </w:pPr>
            <w:r w:rsidRPr="00BA549B">
              <w:rPr>
                <w:b/>
                <w:sz w:val="16"/>
                <w:szCs w:val="16"/>
              </w:rPr>
              <w:t>Limits set</w:t>
            </w:r>
          </w:p>
        </w:tc>
        <w:tc>
          <w:tcPr>
            <w:tcW w:w="875" w:type="dxa"/>
          </w:tcPr>
          <w:p w14:paraId="054A34C7" w14:textId="77777777" w:rsidR="00BA549B" w:rsidRPr="00BA549B" w:rsidRDefault="00BA549B" w:rsidP="00BA549B">
            <w:pPr>
              <w:spacing w:line="200" w:lineRule="exact"/>
              <w:rPr>
                <w:b/>
                <w:sz w:val="16"/>
                <w:szCs w:val="16"/>
              </w:rPr>
            </w:pPr>
            <w:r w:rsidRPr="00BA549B">
              <w:rPr>
                <w:b/>
                <w:sz w:val="16"/>
                <w:szCs w:val="16"/>
              </w:rPr>
              <w:t>Results</w:t>
            </w:r>
          </w:p>
        </w:tc>
        <w:tc>
          <w:tcPr>
            <w:tcW w:w="1617" w:type="dxa"/>
          </w:tcPr>
          <w:p w14:paraId="0AD7649A" w14:textId="77777777" w:rsidR="00BA549B" w:rsidRPr="00BA549B" w:rsidRDefault="00BA549B" w:rsidP="00BA549B">
            <w:pPr>
              <w:spacing w:line="200" w:lineRule="exact"/>
              <w:rPr>
                <w:b/>
                <w:sz w:val="16"/>
                <w:szCs w:val="16"/>
              </w:rPr>
            </w:pPr>
            <w:r w:rsidRPr="00BA549B">
              <w:rPr>
                <w:b/>
                <w:sz w:val="16"/>
                <w:szCs w:val="16"/>
              </w:rPr>
              <w:t>Date of search</w:t>
            </w:r>
          </w:p>
        </w:tc>
      </w:tr>
      <w:tr w:rsidR="00BA549B" w:rsidRPr="00BA549B" w14:paraId="5170B725" w14:textId="77777777" w:rsidTr="004B3125">
        <w:tc>
          <w:tcPr>
            <w:tcW w:w="1554" w:type="dxa"/>
          </w:tcPr>
          <w:p w14:paraId="6C0D7F17" w14:textId="77777777" w:rsidR="00BA549B" w:rsidRPr="00BA549B" w:rsidRDefault="00BA549B" w:rsidP="00BA549B">
            <w:pPr>
              <w:spacing w:line="200" w:lineRule="exact"/>
              <w:rPr>
                <w:b/>
                <w:sz w:val="16"/>
                <w:szCs w:val="16"/>
              </w:rPr>
            </w:pPr>
            <w:r w:rsidRPr="00BA549B">
              <w:rPr>
                <w:b/>
                <w:sz w:val="16"/>
                <w:szCs w:val="16"/>
              </w:rPr>
              <w:t>Pubmed</w:t>
            </w:r>
          </w:p>
        </w:tc>
        <w:tc>
          <w:tcPr>
            <w:tcW w:w="6238" w:type="dxa"/>
          </w:tcPr>
          <w:p w14:paraId="5CD19675" w14:textId="77777777" w:rsidR="00BA549B" w:rsidRPr="00BA549B" w:rsidRDefault="00BA549B" w:rsidP="00BA549B">
            <w:pPr>
              <w:spacing w:line="200" w:lineRule="exact"/>
              <w:rPr>
                <w:sz w:val="16"/>
                <w:szCs w:val="16"/>
              </w:rPr>
            </w:pPr>
            <w:r w:rsidRPr="00BA549B">
              <w:rPr>
                <w:sz w:val="16"/>
                <w:szCs w:val="16"/>
              </w:rPr>
              <w:t xml:space="preserve">("pregnancy"[MeSH Terms] OR "pregnan*"[All Fields] OR "prenatal*"[All Fields]) </w:t>
            </w:r>
          </w:p>
          <w:p w14:paraId="6F85DF24" w14:textId="77777777" w:rsidR="00BA549B" w:rsidRPr="00BA549B" w:rsidRDefault="00BA549B" w:rsidP="00BA549B">
            <w:pPr>
              <w:spacing w:line="200" w:lineRule="exact"/>
              <w:rPr>
                <w:sz w:val="16"/>
                <w:szCs w:val="16"/>
              </w:rPr>
            </w:pPr>
            <w:r w:rsidRPr="00BA549B">
              <w:rPr>
                <w:sz w:val="16"/>
                <w:szCs w:val="16"/>
              </w:rPr>
              <w:t xml:space="preserve">AND ("magnesium"[MeSH Terms] OR "magnesium"[All Fields]) </w:t>
            </w:r>
          </w:p>
        </w:tc>
        <w:tc>
          <w:tcPr>
            <w:tcW w:w="1842" w:type="dxa"/>
          </w:tcPr>
          <w:p w14:paraId="7DCE63B5" w14:textId="77777777" w:rsidR="00BA549B" w:rsidRPr="00BA549B" w:rsidRDefault="00BA549B" w:rsidP="00BA549B">
            <w:pPr>
              <w:spacing w:line="200" w:lineRule="exact"/>
              <w:rPr>
                <w:sz w:val="16"/>
                <w:szCs w:val="16"/>
              </w:rPr>
            </w:pPr>
            <w:r w:rsidRPr="00BA549B">
              <w:rPr>
                <w:sz w:val="16"/>
                <w:szCs w:val="16"/>
              </w:rPr>
              <w:t>31-Mar-2013 to 31-Dec-2019</w:t>
            </w:r>
          </w:p>
        </w:tc>
        <w:tc>
          <w:tcPr>
            <w:tcW w:w="1822" w:type="dxa"/>
          </w:tcPr>
          <w:p w14:paraId="71D40BDD" w14:textId="77777777" w:rsidR="00BA549B" w:rsidRPr="00BA549B" w:rsidRDefault="00BA549B" w:rsidP="00BA549B">
            <w:pPr>
              <w:spacing w:line="200" w:lineRule="exact"/>
              <w:rPr>
                <w:sz w:val="16"/>
                <w:szCs w:val="16"/>
              </w:rPr>
            </w:pPr>
            <w:r w:rsidRPr="00BA549B">
              <w:rPr>
                <w:sz w:val="16"/>
                <w:szCs w:val="16"/>
              </w:rPr>
              <w:t>Human</w:t>
            </w:r>
          </w:p>
          <w:p w14:paraId="6ED819E3" w14:textId="77777777" w:rsidR="00BA549B" w:rsidRPr="00BA549B" w:rsidRDefault="00BA549B" w:rsidP="00BA549B">
            <w:pPr>
              <w:spacing w:line="200" w:lineRule="exact"/>
              <w:rPr>
                <w:sz w:val="16"/>
                <w:szCs w:val="16"/>
              </w:rPr>
            </w:pPr>
            <w:r w:rsidRPr="00BA549B">
              <w:rPr>
                <w:sz w:val="16"/>
                <w:szCs w:val="16"/>
              </w:rPr>
              <w:t>English Language</w:t>
            </w:r>
          </w:p>
        </w:tc>
        <w:tc>
          <w:tcPr>
            <w:tcW w:w="875" w:type="dxa"/>
          </w:tcPr>
          <w:p w14:paraId="73661C5D" w14:textId="77777777" w:rsidR="00BA549B" w:rsidRPr="00BA549B" w:rsidRDefault="00BA549B" w:rsidP="00BA549B">
            <w:pPr>
              <w:spacing w:line="200" w:lineRule="exact"/>
              <w:rPr>
                <w:b/>
                <w:sz w:val="16"/>
                <w:szCs w:val="16"/>
              </w:rPr>
            </w:pPr>
            <w:r w:rsidRPr="00BA549B">
              <w:rPr>
                <w:b/>
                <w:sz w:val="16"/>
                <w:szCs w:val="16"/>
              </w:rPr>
              <w:t>492</w:t>
            </w:r>
          </w:p>
        </w:tc>
        <w:tc>
          <w:tcPr>
            <w:tcW w:w="1617" w:type="dxa"/>
          </w:tcPr>
          <w:p w14:paraId="2F5B0237" w14:textId="77777777" w:rsidR="00BA549B" w:rsidRPr="00BA549B" w:rsidRDefault="00BA549B" w:rsidP="00BA549B">
            <w:pPr>
              <w:spacing w:line="200" w:lineRule="exact"/>
              <w:rPr>
                <w:sz w:val="16"/>
                <w:szCs w:val="16"/>
              </w:rPr>
            </w:pPr>
            <w:r w:rsidRPr="00BA549B">
              <w:rPr>
                <w:sz w:val="16"/>
                <w:szCs w:val="16"/>
              </w:rPr>
              <w:t>13-Feb-19</w:t>
            </w:r>
          </w:p>
        </w:tc>
      </w:tr>
      <w:tr w:rsidR="00BA549B" w:rsidRPr="00BA549B" w14:paraId="1E409C74" w14:textId="77777777" w:rsidTr="004B3125">
        <w:tc>
          <w:tcPr>
            <w:tcW w:w="1554" w:type="dxa"/>
          </w:tcPr>
          <w:p w14:paraId="6C2EE500" w14:textId="77777777" w:rsidR="00BA549B" w:rsidRPr="00BA549B" w:rsidRDefault="00BA549B" w:rsidP="00BA549B">
            <w:pPr>
              <w:spacing w:line="200" w:lineRule="exact"/>
              <w:rPr>
                <w:b/>
                <w:sz w:val="16"/>
                <w:szCs w:val="16"/>
              </w:rPr>
            </w:pPr>
            <w:r w:rsidRPr="00BA549B">
              <w:rPr>
                <w:b/>
                <w:sz w:val="16"/>
                <w:szCs w:val="16"/>
              </w:rPr>
              <w:t>Ovid medline</w:t>
            </w:r>
          </w:p>
        </w:tc>
        <w:tc>
          <w:tcPr>
            <w:tcW w:w="6238" w:type="dxa"/>
          </w:tcPr>
          <w:p w14:paraId="5E1413AE" w14:textId="77777777" w:rsidR="00BA549B" w:rsidRPr="00BA549B" w:rsidRDefault="00BA549B" w:rsidP="00BA549B">
            <w:pPr>
              <w:spacing w:line="200" w:lineRule="exact"/>
              <w:rPr>
                <w:rFonts w:cs="Helvetica"/>
                <w:color w:val="2D2D2D"/>
                <w:sz w:val="16"/>
                <w:szCs w:val="16"/>
                <w:shd w:val="clear" w:color="auto" w:fill="FFFFFF"/>
              </w:rPr>
            </w:pPr>
            <w:r w:rsidRPr="00BA549B">
              <w:rPr>
                <w:rFonts w:cs="Helvetica"/>
                <w:sz w:val="16"/>
                <w:szCs w:val="16"/>
                <w:shd w:val="clear" w:color="auto" w:fill="FFFFFF"/>
              </w:rPr>
              <w:t>(Pregnancy/syn or Pregnan*.mp.) and magnesium.mp.</w:t>
            </w:r>
          </w:p>
        </w:tc>
        <w:tc>
          <w:tcPr>
            <w:tcW w:w="1842" w:type="dxa"/>
          </w:tcPr>
          <w:p w14:paraId="4343DC98" w14:textId="77777777" w:rsidR="00BA549B" w:rsidRPr="00BA549B" w:rsidRDefault="00BA549B" w:rsidP="00BA549B">
            <w:pPr>
              <w:spacing w:line="200" w:lineRule="exact"/>
              <w:rPr>
                <w:sz w:val="16"/>
                <w:szCs w:val="16"/>
              </w:rPr>
            </w:pPr>
            <w:r w:rsidRPr="00BA549B">
              <w:rPr>
                <w:sz w:val="16"/>
                <w:szCs w:val="16"/>
              </w:rPr>
              <w:t>2013-Current</w:t>
            </w:r>
          </w:p>
        </w:tc>
        <w:tc>
          <w:tcPr>
            <w:tcW w:w="1822" w:type="dxa"/>
          </w:tcPr>
          <w:p w14:paraId="1D7279A7" w14:textId="77777777" w:rsidR="00BA549B" w:rsidRPr="00BA549B" w:rsidRDefault="00BA549B" w:rsidP="00BA549B">
            <w:pPr>
              <w:spacing w:line="200" w:lineRule="exact"/>
              <w:rPr>
                <w:sz w:val="16"/>
                <w:szCs w:val="16"/>
              </w:rPr>
            </w:pPr>
            <w:r w:rsidRPr="00BA549B">
              <w:rPr>
                <w:sz w:val="16"/>
                <w:szCs w:val="16"/>
              </w:rPr>
              <w:t>English Language</w:t>
            </w:r>
          </w:p>
          <w:p w14:paraId="4BB1CB9E" w14:textId="77777777" w:rsidR="00BA549B" w:rsidRPr="00BA549B" w:rsidRDefault="00BA549B" w:rsidP="00BA549B">
            <w:pPr>
              <w:spacing w:line="200" w:lineRule="exact"/>
              <w:rPr>
                <w:sz w:val="16"/>
                <w:szCs w:val="16"/>
              </w:rPr>
            </w:pPr>
            <w:r w:rsidRPr="00BA549B">
              <w:rPr>
                <w:sz w:val="16"/>
                <w:szCs w:val="16"/>
              </w:rPr>
              <w:t>Human</w:t>
            </w:r>
          </w:p>
        </w:tc>
        <w:tc>
          <w:tcPr>
            <w:tcW w:w="875" w:type="dxa"/>
          </w:tcPr>
          <w:p w14:paraId="7EDD3EF7" w14:textId="77777777" w:rsidR="00BA549B" w:rsidRPr="00BA549B" w:rsidRDefault="00BA549B" w:rsidP="00BA549B">
            <w:pPr>
              <w:spacing w:line="200" w:lineRule="exact"/>
              <w:rPr>
                <w:b/>
                <w:sz w:val="16"/>
                <w:szCs w:val="16"/>
              </w:rPr>
            </w:pPr>
            <w:r w:rsidRPr="00BA549B">
              <w:rPr>
                <w:b/>
                <w:sz w:val="16"/>
                <w:szCs w:val="16"/>
              </w:rPr>
              <w:t>530</w:t>
            </w:r>
          </w:p>
        </w:tc>
        <w:tc>
          <w:tcPr>
            <w:tcW w:w="1617" w:type="dxa"/>
          </w:tcPr>
          <w:p w14:paraId="08C59061" w14:textId="77777777" w:rsidR="00BA549B" w:rsidRPr="00BA549B" w:rsidRDefault="00BA549B" w:rsidP="00BA549B">
            <w:pPr>
              <w:spacing w:line="200" w:lineRule="exact"/>
              <w:rPr>
                <w:sz w:val="16"/>
                <w:szCs w:val="16"/>
              </w:rPr>
            </w:pPr>
            <w:r w:rsidRPr="00BA549B">
              <w:rPr>
                <w:sz w:val="16"/>
                <w:szCs w:val="16"/>
              </w:rPr>
              <w:t>13-Feb-19</w:t>
            </w:r>
          </w:p>
        </w:tc>
      </w:tr>
      <w:tr w:rsidR="00BA549B" w:rsidRPr="00BA549B" w14:paraId="05A02DB0" w14:textId="77777777" w:rsidTr="004B3125">
        <w:tc>
          <w:tcPr>
            <w:tcW w:w="1554" w:type="dxa"/>
          </w:tcPr>
          <w:p w14:paraId="2FBEBEFF" w14:textId="77777777" w:rsidR="00BA549B" w:rsidRPr="00BA549B" w:rsidRDefault="00BA549B" w:rsidP="00BA549B">
            <w:pPr>
              <w:spacing w:line="200" w:lineRule="exact"/>
              <w:rPr>
                <w:b/>
                <w:sz w:val="16"/>
                <w:szCs w:val="16"/>
              </w:rPr>
            </w:pPr>
            <w:r w:rsidRPr="00BA549B">
              <w:rPr>
                <w:b/>
                <w:sz w:val="16"/>
                <w:szCs w:val="16"/>
              </w:rPr>
              <w:t>Embase</w:t>
            </w:r>
          </w:p>
        </w:tc>
        <w:tc>
          <w:tcPr>
            <w:tcW w:w="6238" w:type="dxa"/>
          </w:tcPr>
          <w:p w14:paraId="43B20099" w14:textId="77777777" w:rsidR="00BA549B" w:rsidRPr="00BA549B" w:rsidRDefault="00BA549B" w:rsidP="00BA549B">
            <w:pPr>
              <w:spacing w:line="200" w:lineRule="exact"/>
              <w:rPr>
                <w:sz w:val="16"/>
                <w:szCs w:val="16"/>
              </w:rPr>
            </w:pPr>
            <w:r w:rsidRPr="00BA549B">
              <w:rPr>
                <w:sz w:val="16"/>
                <w:szCs w:val="16"/>
              </w:rPr>
              <w:t xml:space="preserve">('pregnancy'/exp  OR pregnan*) </w:t>
            </w:r>
          </w:p>
          <w:p w14:paraId="1ECDBDC2" w14:textId="77777777" w:rsidR="00BA549B" w:rsidRPr="00BA549B" w:rsidRDefault="00BA549B" w:rsidP="00BA549B">
            <w:pPr>
              <w:spacing w:line="200" w:lineRule="exact"/>
              <w:rPr>
                <w:sz w:val="16"/>
                <w:szCs w:val="16"/>
              </w:rPr>
            </w:pPr>
            <w:r w:rsidRPr="00BA549B">
              <w:rPr>
                <w:sz w:val="16"/>
                <w:szCs w:val="16"/>
              </w:rPr>
              <w:t>AND (magnesium OR ‘magnesium’/exp)</w:t>
            </w:r>
          </w:p>
        </w:tc>
        <w:tc>
          <w:tcPr>
            <w:tcW w:w="1842" w:type="dxa"/>
          </w:tcPr>
          <w:p w14:paraId="55F57C97" w14:textId="77777777" w:rsidR="00BA549B" w:rsidRPr="00BA549B" w:rsidRDefault="00BA549B" w:rsidP="00BA549B">
            <w:pPr>
              <w:spacing w:line="200" w:lineRule="exact"/>
              <w:rPr>
                <w:sz w:val="16"/>
                <w:szCs w:val="16"/>
              </w:rPr>
            </w:pPr>
            <w:r w:rsidRPr="00BA549B">
              <w:rPr>
                <w:sz w:val="16"/>
                <w:szCs w:val="16"/>
              </w:rPr>
              <w:t>2013-2019</w:t>
            </w:r>
          </w:p>
        </w:tc>
        <w:tc>
          <w:tcPr>
            <w:tcW w:w="1822" w:type="dxa"/>
          </w:tcPr>
          <w:p w14:paraId="45B980C6" w14:textId="77777777" w:rsidR="00BA549B" w:rsidRPr="00BA549B" w:rsidRDefault="00BA549B" w:rsidP="00BA549B">
            <w:pPr>
              <w:spacing w:line="200" w:lineRule="exact"/>
              <w:rPr>
                <w:sz w:val="16"/>
                <w:szCs w:val="16"/>
              </w:rPr>
            </w:pPr>
            <w:r w:rsidRPr="00BA549B">
              <w:rPr>
                <w:sz w:val="16"/>
                <w:szCs w:val="16"/>
              </w:rPr>
              <w:t>English Language</w:t>
            </w:r>
          </w:p>
          <w:p w14:paraId="788E168D" w14:textId="77777777" w:rsidR="00BA549B" w:rsidRPr="00BA549B" w:rsidRDefault="00BA549B" w:rsidP="00BA549B">
            <w:pPr>
              <w:spacing w:line="200" w:lineRule="exact"/>
              <w:rPr>
                <w:sz w:val="16"/>
                <w:szCs w:val="16"/>
              </w:rPr>
            </w:pPr>
            <w:r w:rsidRPr="00BA549B">
              <w:rPr>
                <w:sz w:val="16"/>
                <w:szCs w:val="16"/>
              </w:rPr>
              <w:t>Human</w:t>
            </w:r>
          </w:p>
        </w:tc>
        <w:tc>
          <w:tcPr>
            <w:tcW w:w="875" w:type="dxa"/>
          </w:tcPr>
          <w:p w14:paraId="7E040B44" w14:textId="77777777" w:rsidR="00BA549B" w:rsidRPr="00BA549B" w:rsidRDefault="00BA549B" w:rsidP="00BA549B">
            <w:pPr>
              <w:spacing w:line="200" w:lineRule="exact"/>
              <w:rPr>
                <w:b/>
                <w:sz w:val="16"/>
                <w:szCs w:val="16"/>
              </w:rPr>
            </w:pPr>
            <w:r w:rsidRPr="00BA549B">
              <w:rPr>
                <w:b/>
                <w:sz w:val="16"/>
                <w:szCs w:val="16"/>
              </w:rPr>
              <w:t>1947</w:t>
            </w:r>
          </w:p>
        </w:tc>
        <w:tc>
          <w:tcPr>
            <w:tcW w:w="1617" w:type="dxa"/>
          </w:tcPr>
          <w:p w14:paraId="7C312D34" w14:textId="77777777" w:rsidR="00BA549B" w:rsidRPr="00BA549B" w:rsidRDefault="00BA549B" w:rsidP="00BA549B">
            <w:pPr>
              <w:spacing w:line="200" w:lineRule="exact"/>
              <w:rPr>
                <w:sz w:val="16"/>
                <w:szCs w:val="16"/>
              </w:rPr>
            </w:pPr>
            <w:r w:rsidRPr="00BA549B">
              <w:rPr>
                <w:sz w:val="16"/>
                <w:szCs w:val="16"/>
              </w:rPr>
              <w:t>25-Feb-19</w:t>
            </w:r>
          </w:p>
        </w:tc>
      </w:tr>
      <w:tr w:rsidR="00BA549B" w:rsidRPr="00BA549B" w14:paraId="6AB7059A" w14:textId="77777777" w:rsidTr="004B3125">
        <w:tc>
          <w:tcPr>
            <w:tcW w:w="1554" w:type="dxa"/>
          </w:tcPr>
          <w:p w14:paraId="6D056DE9" w14:textId="77777777" w:rsidR="00BA549B" w:rsidRPr="00BA549B" w:rsidRDefault="00BA549B" w:rsidP="00BA549B">
            <w:pPr>
              <w:spacing w:line="200" w:lineRule="exact"/>
              <w:rPr>
                <w:b/>
                <w:sz w:val="16"/>
                <w:szCs w:val="16"/>
              </w:rPr>
            </w:pPr>
            <w:r w:rsidRPr="00BA549B">
              <w:rPr>
                <w:b/>
                <w:sz w:val="16"/>
                <w:szCs w:val="16"/>
              </w:rPr>
              <w:t>CINAHL</w:t>
            </w:r>
          </w:p>
        </w:tc>
        <w:tc>
          <w:tcPr>
            <w:tcW w:w="6238" w:type="dxa"/>
          </w:tcPr>
          <w:p w14:paraId="04566D99" w14:textId="77777777" w:rsidR="00BA549B" w:rsidRPr="00BA549B" w:rsidRDefault="00BA549B" w:rsidP="00BA549B">
            <w:pPr>
              <w:spacing w:line="200" w:lineRule="exact"/>
              <w:rPr>
                <w:rFonts w:cs="Helvetica"/>
                <w:color w:val="333333"/>
                <w:sz w:val="16"/>
                <w:szCs w:val="16"/>
                <w:bdr w:val="none" w:sz="0" w:space="0" w:color="auto" w:frame="1"/>
                <w:shd w:val="clear" w:color="auto" w:fill="FFFFFF"/>
              </w:rPr>
            </w:pPr>
            <w:r w:rsidRPr="00BA549B">
              <w:rPr>
                <w:rFonts w:cs="Helvetica"/>
                <w:color w:val="333333"/>
                <w:sz w:val="16"/>
                <w:szCs w:val="16"/>
                <w:bdr w:val="none" w:sz="0" w:space="0" w:color="auto" w:frame="1"/>
                <w:shd w:val="clear" w:color="auto" w:fill="FFFFFF"/>
              </w:rPr>
              <w:t xml:space="preserve">( (MH "Pregnancy+") OR (MH "Pregnancy Trimesters+") OR (MM "Prenatal Nutritional Physiology") OR (MM "Prenatal Exposure Delayed Effects") OR ("Pregnan*") ) </w:t>
            </w:r>
          </w:p>
          <w:p w14:paraId="02B73411" w14:textId="77777777" w:rsidR="00BA549B" w:rsidRPr="00BA549B" w:rsidRDefault="00BA549B" w:rsidP="00BA549B">
            <w:pPr>
              <w:spacing w:line="200" w:lineRule="exact"/>
              <w:rPr>
                <w:sz w:val="16"/>
                <w:szCs w:val="16"/>
              </w:rPr>
            </w:pPr>
            <w:r w:rsidRPr="00BA549B">
              <w:rPr>
                <w:rFonts w:cs="Helvetica"/>
                <w:color w:val="333333"/>
                <w:sz w:val="16"/>
                <w:szCs w:val="16"/>
                <w:bdr w:val="none" w:sz="0" w:space="0" w:color="auto" w:frame="1"/>
                <w:shd w:val="clear" w:color="auto" w:fill="FFFFFF"/>
              </w:rPr>
              <w:t>AND TX ( (MM "Magnesium") OR ("Magnesium") )</w:t>
            </w:r>
          </w:p>
        </w:tc>
        <w:tc>
          <w:tcPr>
            <w:tcW w:w="1842" w:type="dxa"/>
          </w:tcPr>
          <w:p w14:paraId="49552D78" w14:textId="77777777" w:rsidR="00BA549B" w:rsidRPr="00BA549B" w:rsidRDefault="00BA549B" w:rsidP="00BA549B">
            <w:pPr>
              <w:spacing w:line="200" w:lineRule="exact"/>
              <w:rPr>
                <w:sz w:val="16"/>
                <w:szCs w:val="16"/>
              </w:rPr>
            </w:pPr>
            <w:r w:rsidRPr="00BA549B">
              <w:rPr>
                <w:sz w:val="16"/>
                <w:szCs w:val="16"/>
              </w:rPr>
              <w:t>01-Jan-2013 to 31-Dec-2019</w:t>
            </w:r>
          </w:p>
        </w:tc>
        <w:tc>
          <w:tcPr>
            <w:tcW w:w="1822" w:type="dxa"/>
          </w:tcPr>
          <w:p w14:paraId="63BE1E66" w14:textId="77777777" w:rsidR="00BA549B" w:rsidRPr="00BA549B" w:rsidRDefault="00BA549B" w:rsidP="00BA549B">
            <w:pPr>
              <w:spacing w:line="200" w:lineRule="exact"/>
              <w:rPr>
                <w:sz w:val="16"/>
                <w:szCs w:val="16"/>
              </w:rPr>
            </w:pPr>
            <w:r w:rsidRPr="00BA549B">
              <w:rPr>
                <w:sz w:val="16"/>
                <w:szCs w:val="16"/>
              </w:rPr>
              <w:t>Human</w:t>
            </w:r>
          </w:p>
          <w:p w14:paraId="0FA11CAE" w14:textId="77777777" w:rsidR="00BA549B" w:rsidRPr="00BA549B" w:rsidRDefault="00BA549B" w:rsidP="00BA549B">
            <w:pPr>
              <w:spacing w:line="200" w:lineRule="exact"/>
              <w:rPr>
                <w:sz w:val="16"/>
                <w:szCs w:val="16"/>
              </w:rPr>
            </w:pPr>
            <w:r w:rsidRPr="00BA549B">
              <w:rPr>
                <w:sz w:val="16"/>
                <w:szCs w:val="16"/>
              </w:rPr>
              <w:t>English</w:t>
            </w:r>
          </w:p>
        </w:tc>
        <w:tc>
          <w:tcPr>
            <w:tcW w:w="875" w:type="dxa"/>
          </w:tcPr>
          <w:p w14:paraId="32D5E8B9" w14:textId="77777777" w:rsidR="00BA549B" w:rsidRPr="00BA549B" w:rsidRDefault="00BA549B" w:rsidP="00BA549B">
            <w:pPr>
              <w:spacing w:line="200" w:lineRule="exact"/>
              <w:rPr>
                <w:b/>
                <w:sz w:val="16"/>
                <w:szCs w:val="16"/>
              </w:rPr>
            </w:pPr>
            <w:r w:rsidRPr="00BA549B">
              <w:rPr>
                <w:b/>
                <w:sz w:val="16"/>
                <w:szCs w:val="16"/>
              </w:rPr>
              <w:t>341</w:t>
            </w:r>
          </w:p>
        </w:tc>
        <w:tc>
          <w:tcPr>
            <w:tcW w:w="1617" w:type="dxa"/>
          </w:tcPr>
          <w:p w14:paraId="534DCCCF" w14:textId="77777777" w:rsidR="00BA549B" w:rsidRPr="00BA549B" w:rsidRDefault="00BA549B" w:rsidP="00BA549B">
            <w:pPr>
              <w:spacing w:line="200" w:lineRule="exact"/>
              <w:rPr>
                <w:sz w:val="16"/>
                <w:szCs w:val="16"/>
              </w:rPr>
            </w:pPr>
            <w:r w:rsidRPr="00BA549B">
              <w:rPr>
                <w:sz w:val="16"/>
                <w:szCs w:val="16"/>
              </w:rPr>
              <w:t>13-feb-19</w:t>
            </w:r>
          </w:p>
        </w:tc>
      </w:tr>
      <w:tr w:rsidR="00BA549B" w:rsidRPr="00BA549B" w14:paraId="5D347E93" w14:textId="77777777" w:rsidTr="004B3125">
        <w:tc>
          <w:tcPr>
            <w:tcW w:w="1554" w:type="dxa"/>
          </w:tcPr>
          <w:p w14:paraId="0A5ECE13" w14:textId="77777777" w:rsidR="00BA549B" w:rsidRPr="00BA549B" w:rsidRDefault="00BA549B" w:rsidP="00BA549B">
            <w:pPr>
              <w:spacing w:line="200" w:lineRule="exact"/>
              <w:rPr>
                <w:b/>
                <w:sz w:val="16"/>
                <w:szCs w:val="16"/>
              </w:rPr>
            </w:pPr>
            <w:r w:rsidRPr="00BA549B">
              <w:rPr>
                <w:b/>
                <w:sz w:val="16"/>
                <w:szCs w:val="16"/>
              </w:rPr>
              <w:t>SCOPUS</w:t>
            </w:r>
          </w:p>
        </w:tc>
        <w:tc>
          <w:tcPr>
            <w:tcW w:w="6238" w:type="dxa"/>
          </w:tcPr>
          <w:p w14:paraId="72145C4E" w14:textId="77777777" w:rsidR="00BA549B" w:rsidRPr="00BA549B" w:rsidRDefault="00BA549B" w:rsidP="00BA549B">
            <w:pPr>
              <w:spacing w:line="200" w:lineRule="exact"/>
              <w:outlineLvl w:val="1"/>
              <w:rPr>
                <w:rFonts w:cstheme="minorHAnsi"/>
                <w:sz w:val="16"/>
                <w:szCs w:val="16"/>
                <w:lang w:eastAsia="en-AU"/>
              </w:rPr>
            </w:pPr>
            <w:r w:rsidRPr="00BA549B">
              <w:rPr>
                <w:rFonts w:cstheme="minorHAnsi"/>
                <w:sz w:val="16"/>
                <w:szCs w:val="16"/>
                <w:lang w:eastAsia="en-AU"/>
              </w:rPr>
              <w:t>TITLE-ABS-KEY ( ( "Pregnan*" )  OR  ( "prenatal*" )  AND  ( "Magnesium" ) )</w:t>
            </w:r>
          </w:p>
          <w:p w14:paraId="12261F63" w14:textId="77777777" w:rsidR="00BA549B" w:rsidRPr="00BA549B" w:rsidRDefault="00BA549B" w:rsidP="00BA549B">
            <w:pPr>
              <w:spacing w:line="200" w:lineRule="exact"/>
              <w:rPr>
                <w:sz w:val="16"/>
                <w:szCs w:val="16"/>
              </w:rPr>
            </w:pPr>
          </w:p>
        </w:tc>
        <w:tc>
          <w:tcPr>
            <w:tcW w:w="1842" w:type="dxa"/>
          </w:tcPr>
          <w:p w14:paraId="5B8EE6F7" w14:textId="77777777" w:rsidR="00BA549B" w:rsidRPr="00BA549B" w:rsidRDefault="00BA549B" w:rsidP="00BA549B">
            <w:pPr>
              <w:spacing w:line="200" w:lineRule="exact"/>
              <w:rPr>
                <w:sz w:val="16"/>
                <w:szCs w:val="16"/>
              </w:rPr>
            </w:pPr>
            <w:r w:rsidRPr="00BA549B">
              <w:rPr>
                <w:sz w:val="16"/>
                <w:szCs w:val="16"/>
              </w:rPr>
              <w:t>201432019</w:t>
            </w:r>
          </w:p>
        </w:tc>
        <w:tc>
          <w:tcPr>
            <w:tcW w:w="1822" w:type="dxa"/>
          </w:tcPr>
          <w:p w14:paraId="143F6EF2" w14:textId="77777777" w:rsidR="00BA549B" w:rsidRPr="00BA549B" w:rsidRDefault="00BA549B" w:rsidP="00BA549B">
            <w:pPr>
              <w:spacing w:line="200" w:lineRule="exact"/>
              <w:rPr>
                <w:sz w:val="16"/>
                <w:szCs w:val="16"/>
              </w:rPr>
            </w:pPr>
            <w:r w:rsidRPr="00BA549B">
              <w:rPr>
                <w:sz w:val="16"/>
                <w:szCs w:val="16"/>
              </w:rPr>
              <w:t>English</w:t>
            </w:r>
          </w:p>
        </w:tc>
        <w:tc>
          <w:tcPr>
            <w:tcW w:w="875" w:type="dxa"/>
          </w:tcPr>
          <w:p w14:paraId="608FEBE4" w14:textId="77777777" w:rsidR="00BA549B" w:rsidRPr="00BA549B" w:rsidRDefault="00BA549B" w:rsidP="00BA549B">
            <w:pPr>
              <w:spacing w:line="200" w:lineRule="exact"/>
              <w:rPr>
                <w:b/>
                <w:sz w:val="16"/>
                <w:szCs w:val="16"/>
              </w:rPr>
            </w:pPr>
            <w:r w:rsidRPr="00BA549B">
              <w:rPr>
                <w:b/>
                <w:sz w:val="16"/>
                <w:szCs w:val="16"/>
              </w:rPr>
              <w:t>1872</w:t>
            </w:r>
          </w:p>
        </w:tc>
        <w:tc>
          <w:tcPr>
            <w:tcW w:w="1617" w:type="dxa"/>
          </w:tcPr>
          <w:p w14:paraId="0C596997" w14:textId="77777777" w:rsidR="00BA549B" w:rsidRPr="00BA549B" w:rsidRDefault="00BA549B" w:rsidP="00BA549B">
            <w:pPr>
              <w:spacing w:line="200" w:lineRule="exact"/>
              <w:rPr>
                <w:sz w:val="16"/>
                <w:szCs w:val="16"/>
              </w:rPr>
            </w:pPr>
            <w:r w:rsidRPr="00BA549B">
              <w:rPr>
                <w:sz w:val="16"/>
                <w:szCs w:val="16"/>
              </w:rPr>
              <w:t>13-Feb-19</w:t>
            </w:r>
          </w:p>
        </w:tc>
      </w:tr>
      <w:tr w:rsidR="00BA549B" w:rsidRPr="00BA549B" w14:paraId="4A48F488" w14:textId="77777777" w:rsidTr="008E2073">
        <w:trPr>
          <w:cantSplit/>
        </w:trPr>
        <w:tc>
          <w:tcPr>
            <w:tcW w:w="1554" w:type="dxa"/>
          </w:tcPr>
          <w:p w14:paraId="41E8BA80" w14:textId="77777777" w:rsidR="00BA549B" w:rsidRPr="00BA549B" w:rsidRDefault="00BA549B" w:rsidP="00BA549B">
            <w:pPr>
              <w:spacing w:line="200" w:lineRule="exact"/>
              <w:rPr>
                <w:b/>
                <w:sz w:val="16"/>
                <w:szCs w:val="16"/>
              </w:rPr>
            </w:pPr>
            <w:r w:rsidRPr="00BA549B">
              <w:rPr>
                <w:b/>
                <w:sz w:val="16"/>
                <w:szCs w:val="16"/>
              </w:rPr>
              <w:t>Health Infonet</w:t>
            </w:r>
          </w:p>
        </w:tc>
        <w:tc>
          <w:tcPr>
            <w:tcW w:w="6238" w:type="dxa"/>
          </w:tcPr>
          <w:p w14:paraId="184785F6" w14:textId="77777777" w:rsidR="00BA549B" w:rsidRPr="00BA549B" w:rsidRDefault="00BA549B" w:rsidP="00BA549B">
            <w:pPr>
              <w:spacing w:line="200" w:lineRule="exact"/>
              <w:rPr>
                <w:sz w:val="16"/>
                <w:szCs w:val="16"/>
              </w:rPr>
            </w:pPr>
            <w:r w:rsidRPr="00BA549B">
              <w:rPr>
                <w:sz w:val="16"/>
                <w:szCs w:val="16"/>
              </w:rPr>
              <w:t>Magnesium – title and abstract</w:t>
            </w:r>
          </w:p>
          <w:p w14:paraId="0AEAF075" w14:textId="77777777" w:rsidR="00BA549B" w:rsidRPr="00BA549B" w:rsidRDefault="00BA549B" w:rsidP="00BA549B">
            <w:pPr>
              <w:spacing w:line="200" w:lineRule="exact"/>
              <w:rPr>
                <w:sz w:val="16"/>
                <w:szCs w:val="16"/>
              </w:rPr>
            </w:pPr>
            <w:r w:rsidRPr="00BA549B">
              <w:rPr>
                <w:sz w:val="16"/>
                <w:szCs w:val="16"/>
              </w:rPr>
              <w:t>Pregnancy - keyword</w:t>
            </w:r>
          </w:p>
        </w:tc>
        <w:tc>
          <w:tcPr>
            <w:tcW w:w="1842" w:type="dxa"/>
          </w:tcPr>
          <w:p w14:paraId="721773EB" w14:textId="143DFFE2" w:rsidR="00BA549B" w:rsidRPr="00BA549B" w:rsidRDefault="00BA549B" w:rsidP="00BA549B">
            <w:pPr>
              <w:spacing w:line="200" w:lineRule="exact"/>
              <w:rPr>
                <w:sz w:val="16"/>
                <w:szCs w:val="16"/>
              </w:rPr>
            </w:pPr>
            <w:r w:rsidRPr="00BA549B">
              <w:rPr>
                <w:sz w:val="16"/>
                <w:szCs w:val="16"/>
              </w:rPr>
              <w:t>2014-current</w:t>
            </w:r>
            <w:r w:rsidR="00162E95">
              <w:rPr>
                <w:sz w:val="16"/>
                <w:szCs w:val="16"/>
              </w:rPr>
              <w:t>=</w:t>
            </w:r>
            <w:r w:rsidRPr="00BA549B">
              <w:rPr>
                <w:sz w:val="16"/>
                <w:szCs w:val="16"/>
              </w:rPr>
              <w:t>0</w:t>
            </w:r>
          </w:p>
          <w:p w14:paraId="08C70027" w14:textId="5080D80E" w:rsidR="00BA549B" w:rsidRPr="00BA549B" w:rsidRDefault="00BA549B" w:rsidP="00BA549B">
            <w:pPr>
              <w:spacing w:line="200" w:lineRule="exact"/>
              <w:rPr>
                <w:sz w:val="16"/>
                <w:szCs w:val="16"/>
              </w:rPr>
            </w:pPr>
            <w:r w:rsidRPr="00BA549B">
              <w:rPr>
                <w:sz w:val="16"/>
                <w:szCs w:val="16"/>
              </w:rPr>
              <w:t>All dates</w:t>
            </w:r>
            <w:r w:rsidR="00162E95">
              <w:rPr>
                <w:sz w:val="16"/>
                <w:szCs w:val="16"/>
              </w:rPr>
              <w:t>=</w:t>
            </w:r>
            <w:r w:rsidRPr="00BA549B">
              <w:rPr>
                <w:sz w:val="16"/>
                <w:szCs w:val="16"/>
              </w:rPr>
              <w:t>0</w:t>
            </w:r>
          </w:p>
        </w:tc>
        <w:tc>
          <w:tcPr>
            <w:tcW w:w="1822" w:type="dxa"/>
          </w:tcPr>
          <w:p w14:paraId="555D7C5B" w14:textId="77777777" w:rsidR="00BA549B" w:rsidRPr="00BA549B" w:rsidRDefault="00BA549B" w:rsidP="00BA549B">
            <w:pPr>
              <w:spacing w:line="200" w:lineRule="exact"/>
              <w:rPr>
                <w:sz w:val="16"/>
                <w:szCs w:val="16"/>
              </w:rPr>
            </w:pPr>
            <w:r w:rsidRPr="00BA549B">
              <w:rPr>
                <w:sz w:val="16"/>
                <w:szCs w:val="16"/>
              </w:rPr>
              <w:t>None</w:t>
            </w:r>
          </w:p>
        </w:tc>
        <w:tc>
          <w:tcPr>
            <w:tcW w:w="875" w:type="dxa"/>
          </w:tcPr>
          <w:p w14:paraId="7E78A4FE" w14:textId="77777777" w:rsidR="00BA549B" w:rsidRPr="00BA549B" w:rsidRDefault="00BA549B" w:rsidP="00BA549B">
            <w:pPr>
              <w:spacing w:line="200" w:lineRule="exact"/>
              <w:rPr>
                <w:b/>
                <w:sz w:val="16"/>
                <w:szCs w:val="16"/>
              </w:rPr>
            </w:pPr>
            <w:r w:rsidRPr="00BA549B">
              <w:rPr>
                <w:b/>
                <w:sz w:val="16"/>
                <w:szCs w:val="16"/>
              </w:rPr>
              <w:t>0</w:t>
            </w:r>
          </w:p>
        </w:tc>
        <w:tc>
          <w:tcPr>
            <w:tcW w:w="1617" w:type="dxa"/>
          </w:tcPr>
          <w:p w14:paraId="755EA0BA" w14:textId="77777777" w:rsidR="00BA549B" w:rsidRPr="00BA549B" w:rsidRDefault="00BA549B" w:rsidP="00BA549B">
            <w:pPr>
              <w:spacing w:line="200" w:lineRule="exact"/>
              <w:rPr>
                <w:sz w:val="16"/>
                <w:szCs w:val="16"/>
              </w:rPr>
            </w:pPr>
            <w:r w:rsidRPr="00BA549B">
              <w:rPr>
                <w:sz w:val="16"/>
                <w:szCs w:val="16"/>
              </w:rPr>
              <w:t>13-Feb-19</w:t>
            </w:r>
          </w:p>
        </w:tc>
      </w:tr>
      <w:tr w:rsidR="00BA549B" w:rsidRPr="00BA549B" w14:paraId="05F05427" w14:textId="77777777" w:rsidTr="004B3125">
        <w:tc>
          <w:tcPr>
            <w:tcW w:w="1554" w:type="dxa"/>
          </w:tcPr>
          <w:p w14:paraId="6BD9F413" w14:textId="77777777" w:rsidR="00BA549B" w:rsidRPr="00BA549B" w:rsidRDefault="00BA549B" w:rsidP="00BA549B">
            <w:pPr>
              <w:spacing w:line="200" w:lineRule="exact"/>
              <w:rPr>
                <w:b/>
                <w:sz w:val="16"/>
                <w:szCs w:val="16"/>
              </w:rPr>
            </w:pPr>
            <w:r w:rsidRPr="00BA549B">
              <w:rPr>
                <w:b/>
                <w:sz w:val="16"/>
                <w:szCs w:val="16"/>
              </w:rPr>
              <w:t>Cochrane</w:t>
            </w:r>
          </w:p>
        </w:tc>
        <w:tc>
          <w:tcPr>
            <w:tcW w:w="6238" w:type="dxa"/>
          </w:tcPr>
          <w:p w14:paraId="2375619C" w14:textId="77777777" w:rsidR="00BA549B" w:rsidRPr="00BA549B" w:rsidRDefault="00BA549B" w:rsidP="00BA549B">
            <w:pPr>
              <w:spacing w:line="200" w:lineRule="exact"/>
              <w:rPr>
                <w:sz w:val="16"/>
                <w:szCs w:val="16"/>
              </w:rPr>
            </w:pPr>
            <w:r w:rsidRPr="00BA549B">
              <w:rPr>
                <w:sz w:val="16"/>
                <w:szCs w:val="16"/>
              </w:rPr>
              <w:t xml:space="preserve">((MeSH descriptor: [Pregnancy] explode all trees) </w:t>
            </w:r>
          </w:p>
          <w:p w14:paraId="692E55F1" w14:textId="77777777" w:rsidR="00BA549B" w:rsidRPr="00BA549B" w:rsidRDefault="00BA549B" w:rsidP="00BA549B">
            <w:pPr>
              <w:spacing w:line="200" w:lineRule="exact"/>
              <w:rPr>
                <w:sz w:val="16"/>
                <w:szCs w:val="16"/>
              </w:rPr>
            </w:pPr>
            <w:r w:rsidRPr="00BA549B">
              <w:rPr>
                <w:sz w:val="16"/>
                <w:szCs w:val="16"/>
              </w:rPr>
              <w:t xml:space="preserve">OR (MeSH descriptor: [Pregnant Women] explode all trees) </w:t>
            </w:r>
          </w:p>
          <w:p w14:paraId="31A3E833" w14:textId="77777777" w:rsidR="00BA549B" w:rsidRPr="00BA549B" w:rsidRDefault="00BA549B" w:rsidP="00BA549B">
            <w:pPr>
              <w:spacing w:line="200" w:lineRule="exact"/>
              <w:rPr>
                <w:sz w:val="16"/>
                <w:szCs w:val="16"/>
              </w:rPr>
            </w:pPr>
            <w:r w:rsidRPr="00BA549B">
              <w:rPr>
                <w:sz w:val="16"/>
                <w:szCs w:val="16"/>
              </w:rPr>
              <w:t>OR (MeSH descriptor: [Pregnancy Outcomes] explode all trees)</w:t>
            </w:r>
          </w:p>
          <w:p w14:paraId="780FCAB6" w14:textId="77777777" w:rsidR="00BA549B" w:rsidRPr="00BA549B" w:rsidRDefault="00BA549B" w:rsidP="00BA549B">
            <w:pPr>
              <w:spacing w:line="200" w:lineRule="exact"/>
              <w:rPr>
                <w:sz w:val="16"/>
                <w:szCs w:val="16"/>
              </w:rPr>
            </w:pPr>
            <w:r w:rsidRPr="00BA549B">
              <w:rPr>
                <w:sz w:val="16"/>
                <w:szCs w:val="16"/>
              </w:rPr>
              <w:t xml:space="preserve">OR ‘pregnan*’ OR ‘Prenatal’) </w:t>
            </w:r>
          </w:p>
          <w:p w14:paraId="10E08E53" w14:textId="77777777" w:rsidR="00BA549B" w:rsidRPr="00BA549B" w:rsidRDefault="00BA549B" w:rsidP="00BA549B">
            <w:pPr>
              <w:spacing w:line="200" w:lineRule="exact"/>
              <w:rPr>
                <w:sz w:val="16"/>
                <w:szCs w:val="16"/>
              </w:rPr>
            </w:pPr>
            <w:r w:rsidRPr="00BA549B">
              <w:rPr>
                <w:sz w:val="16"/>
                <w:szCs w:val="16"/>
              </w:rPr>
              <w:t>AND</w:t>
            </w:r>
          </w:p>
          <w:p w14:paraId="4935DED7" w14:textId="0F5D962A" w:rsidR="00BA549B" w:rsidRPr="00BA549B" w:rsidRDefault="00BA549B" w:rsidP="00BA549B">
            <w:pPr>
              <w:spacing w:line="200" w:lineRule="exact"/>
              <w:rPr>
                <w:sz w:val="16"/>
                <w:szCs w:val="16"/>
              </w:rPr>
            </w:pPr>
            <w:r w:rsidRPr="00BA549B">
              <w:rPr>
                <w:sz w:val="16"/>
                <w:szCs w:val="16"/>
              </w:rPr>
              <w:t>(Magnesium)</w:t>
            </w:r>
          </w:p>
        </w:tc>
        <w:tc>
          <w:tcPr>
            <w:tcW w:w="1842" w:type="dxa"/>
          </w:tcPr>
          <w:p w14:paraId="32B2CA9A" w14:textId="77777777" w:rsidR="00BA549B" w:rsidRPr="00BA549B" w:rsidRDefault="00BA549B" w:rsidP="00BA549B">
            <w:pPr>
              <w:spacing w:line="200" w:lineRule="exact"/>
              <w:rPr>
                <w:sz w:val="16"/>
                <w:szCs w:val="16"/>
              </w:rPr>
            </w:pPr>
            <w:r w:rsidRPr="00BA549B">
              <w:rPr>
                <w:sz w:val="16"/>
                <w:szCs w:val="16"/>
              </w:rPr>
              <w:t>Mar 2013 to Dec 2019</w:t>
            </w:r>
          </w:p>
        </w:tc>
        <w:tc>
          <w:tcPr>
            <w:tcW w:w="1822" w:type="dxa"/>
          </w:tcPr>
          <w:p w14:paraId="10135063" w14:textId="77777777" w:rsidR="00BA549B" w:rsidRPr="00BA549B" w:rsidRDefault="00BA549B" w:rsidP="00BA549B">
            <w:pPr>
              <w:spacing w:line="200" w:lineRule="exact"/>
              <w:rPr>
                <w:sz w:val="16"/>
                <w:szCs w:val="16"/>
              </w:rPr>
            </w:pPr>
            <w:r w:rsidRPr="00BA549B">
              <w:rPr>
                <w:sz w:val="16"/>
                <w:szCs w:val="16"/>
              </w:rPr>
              <w:t>Trials</w:t>
            </w:r>
          </w:p>
        </w:tc>
        <w:tc>
          <w:tcPr>
            <w:tcW w:w="875" w:type="dxa"/>
          </w:tcPr>
          <w:p w14:paraId="4FFFA2A8" w14:textId="77777777" w:rsidR="00BA549B" w:rsidRPr="00BA549B" w:rsidRDefault="00BA549B" w:rsidP="00BA549B">
            <w:pPr>
              <w:spacing w:line="200" w:lineRule="exact"/>
              <w:rPr>
                <w:b/>
                <w:sz w:val="16"/>
                <w:szCs w:val="16"/>
              </w:rPr>
            </w:pPr>
            <w:r w:rsidRPr="00BA549B">
              <w:rPr>
                <w:b/>
                <w:sz w:val="16"/>
                <w:szCs w:val="16"/>
              </w:rPr>
              <w:t>204</w:t>
            </w:r>
          </w:p>
        </w:tc>
        <w:tc>
          <w:tcPr>
            <w:tcW w:w="1617" w:type="dxa"/>
          </w:tcPr>
          <w:p w14:paraId="1D0FE5D1" w14:textId="77777777" w:rsidR="00BA549B" w:rsidRPr="00BA549B" w:rsidRDefault="00BA549B" w:rsidP="00BA549B">
            <w:pPr>
              <w:spacing w:line="200" w:lineRule="exact"/>
              <w:rPr>
                <w:sz w:val="16"/>
                <w:szCs w:val="16"/>
              </w:rPr>
            </w:pPr>
            <w:r w:rsidRPr="00BA549B">
              <w:rPr>
                <w:sz w:val="16"/>
                <w:szCs w:val="16"/>
              </w:rPr>
              <w:t>13-feb-19</w:t>
            </w:r>
          </w:p>
        </w:tc>
      </w:tr>
      <w:tr w:rsidR="00BA549B" w:rsidRPr="00BA549B" w14:paraId="1A509E20" w14:textId="77777777" w:rsidTr="004B3125">
        <w:tc>
          <w:tcPr>
            <w:tcW w:w="1554" w:type="dxa"/>
          </w:tcPr>
          <w:p w14:paraId="6FD90BBF" w14:textId="77777777" w:rsidR="00BA549B" w:rsidRPr="00BA549B" w:rsidRDefault="00BA549B" w:rsidP="00BA549B">
            <w:pPr>
              <w:spacing w:line="200" w:lineRule="exact"/>
              <w:rPr>
                <w:b/>
                <w:sz w:val="16"/>
                <w:szCs w:val="16"/>
              </w:rPr>
            </w:pPr>
            <w:r w:rsidRPr="00BA549B">
              <w:rPr>
                <w:b/>
                <w:sz w:val="16"/>
                <w:szCs w:val="16"/>
              </w:rPr>
              <w:t>Psychinfo</w:t>
            </w:r>
          </w:p>
        </w:tc>
        <w:tc>
          <w:tcPr>
            <w:tcW w:w="6238" w:type="dxa"/>
          </w:tcPr>
          <w:p w14:paraId="74A48556" w14:textId="77777777" w:rsidR="00BA549B" w:rsidRPr="00BA549B" w:rsidRDefault="00BA549B" w:rsidP="00BA549B">
            <w:pPr>
              <w:spacing w:line="200" w:lineRule="exact"/>
              <w:rPr>
                <w:sz w:val="16"/>
                <w:szCs w:val="16"/>
              </w:rPr>
            </w:pPr>
            <w:r w:rsidRPr="00BA549B">
              <w:rPr>
                <w:rFonts w:cs="Helvetica"/>
                <w:sz w:val="16"/>
                <w:szCs w:val="16"/>
                <w:shd w:val="clear" w:color="auto" w:fill="FFFFFF"/>
              </w:rPr>
              <w:t>(Pregnancy/syn or Pregnan*.mp.) and magnesium.mp.</w:t>
            </w:r>
          </w:p>
        </w:tc>
        <w:tc>
          <w:tcPr>
            <w:tcW w:w="1842" w:type="dxa"/>
          </w:tcPr>
          <w:p w14:paraId="669C2442" w14:textId="77777777" w:rsidR="00BA549B" w:rsidRPr="00BA549B" w:rsidRDefault="00BA549B" w:rsidP="00BA549B">
            <w:pPr>
              <w:spacing w:line="200" w:lineRule="exact"/>
              <w:rPr>
                <w:sz w:val="16"/>
                <w:szCs w:val="16"/>
              </w:rPr>
            </w:pPr>
            <w:r w:rsidRPr="00BA549B">
              <w:rPr>
                <w:sz w:val="16"/>
                <w:szCs w:val="16"/>
              </w:rPr>
              <w:t>2013-Current</w:t>
            </w:r>
          </w:p>
        </w:tc>
        <w:tc>
          <w:tcPr>
            <w:tcW w:w="1822" w:type="dxa"/>
          </w:tcPr>
          <w:p w14:paraId="0F27E719" w14:textId="77777777" w:rsidR="00BA549B" w:rsidRPr="00BA549B" w:rsidRDefault="00BA549B" w:rsidP="00BA549B">
            <w:pPr>
              <w:spacing w:line="200" w:lineRule="exact"/>
              <w:rPr>
                <w:sz w:val="16"/>
                <w:szCs w:val="16"/>
              </w:rPr>
            </w:pPr>
            <w:r w:rsidRPr="00BA549B">
              <w:rPr>
                <w:sz w:val="16"/>
                <w:szCs w:val="16"/>
              </w:rPr>
              <w:t>English Language</w:t>
            </w:r>
          </w:p>
          <w:p w14:paraId="08D96BDF" w14:textId="77777777" w:rsidR="00BA549B" w:rsidRPr="00BA549B" w:rsidRDefault="00BA549B" w:rsidP="00BA549B">
            <w:pPr>
              <w:spacing w:line="200" w:lineRule="exact"/>
              <w:rPr>
                <w:sz w:val="16"/>
                <w:szCs w:val="16"/>
              </w:rPr>
            </w:pPr>
            <w:r w:rsidRPr="00BA549B">
              <w:rPr>
                <w:sz w:val="16"/>
                <w:szCs w:val="16"/>
              </w:rPr>
              <w:t>Human</w:t>
            </w:r>
          </w:p>
        </w:tc>
        <w:tc>
          <w:tcPr>
            <w:tcW w:w="875" w:type="dxa"/>
          </w:tcPr>
          <w:p w14:paraId="180C0FEC" w14:textId="77777777" w:rsidR="00BA549B" w:rsidRPr="00BA549B" w:rsidRDefault="00BA549B" w:rsidP="00BA549B">
            <w:pPr>
              <w:spacing w:line="200" w:lineRule="exact"/>
              <w:rPr>
                <w:b/>
                <w:sz w:val="16"/>
                <w:szCs w:val="16"/>
              </w:rPr>
            </w:pPr>
            <w:r w:rsidRPr="00BA549B">
              <w:rPr>
                <w:b/>
                <w:sz w:val="16"/>
                <w:szCs w:val="16"/>
              </w:rPr>
              <w:t>11</w:t>
            </w:r>
          </w:p>
        </w:tc>
        <w:tc>
          <w:tcPr>
            <w:tcW w:w="1617" w:type="dxa"/>
          </w:tcPr>
          <w:p w14:paraId="21CB9645" w14:textId="77777777" w:rsidR="00BA549B" w:rsidRPr="00BA549B" w:rsidRDefault="00BA549B" w:rsidP="00BA549B">
            <w:pPr>
              <w:spacing w:line="200" w:lineRule="exact"/>
              <w:rPr>
                <w:sz w:val="16"/>
                <w:szCs w:val="16"/>
              </w:rPr>
            </w:pPr>
            <w:r w:rsidRPr="00BA549B">
              <w:rPr>
                <w:sz w:val="16"/>
                <w:szCs w:val="16"/>
              </w:rPr>
              <w:t>13-Feb-19</w:t>
            </w:r>
          </w:p>
        </w:tc>
      </w:tr>
    </w:tbl>
    <w:p w14:paraId="0552E961" w14:textId="63FFDF2A" w:rsidR="00F608FE" w:rsidRDefault="00CB36CA" w:rsidP="00320FB8">
      <w:pPr>
        <w:pStyle w:val="Figure"/>
        <w:spacing w:before="240"/>
        <w:jc w:val="center"/>
      </w:pPr>
      <w:r>
        <w:rPr>
          <w:noProof/>
          <w:lang w:val="en-AU" w:eastAsia="en-AU"/>
        </w:rPr>
        <w:drawing>
          <wp:inline distT="0" distB="0" distL="0" distR="0" wp14:anchorId="6A213116" wp14:editId="2D82F394">
            <wp:extent cx="3363677" cy="4242819"/>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Magnesium.png"/>
                    <pic:cNvPicPr/>
                  </pic:nvPicPr>
                  <pic:blipFill>
                    <a:blip r:embed="rId28">
                      <a:extLst>
                        <a:ext uri="{28A0092B-C50C-407E-A947-70E740481C1C}">
                          <a14:useLocalDpi xmlns:a14="http://schemas.microsoft.com/office/drawing/2010/main" val="0"/>
                        </a:ext>
                      </a:extLst>
                    </a:blip>
                    <a:stretch>
                      <a:fillRect/>
                    </a:stretch>
                  </pic:blipFill>
                  <pic:spPr>
                    <a:xfrm>
                      <a:off x="0" y="0"/>
                      <a:ext cx="3373257" cy="4254903"/>
                    </a:xfrm>
                    <a:prstGeom prst="rect">
                      <a:avLst/>
                    </a:prstGeom>
                  </pic:spPr>
                </pic:pic>
              </a:graphicData>
            </a:graphic>
          </wp:inline>
        </w:drawing>
      </w:r>
    </w:p>
    <w:p w14:paraId="21CEE8ED" w14:textId="798F30E0" w:rsidR="00BA549B" w:rsidRPr="00BA549B" w:rsidRDefault="00F608FE" w:rsidP="00F608FE">
      <w:pPr>
        <w:pStyle w:val="Figurename"/>
      </w:pPr>
      <w:r>
        <w:t>PRISMA diagram: Magnesium</w:t>
      </w:r>
    </w:p>
    <w:p w14:paraId="361026C3" w14:textId="77777777" w:rsidR="00B01AF9" w:rsidRDefault="00B01AF9" w:rsidP="000F3838">
      <w:pPr>
        <w:pStyle w:val="Heading4"/>
        <w:rPr>
          <w:lang w:val="en-AU"/>
        </w:rPr>
      </w:pPr>
      <w:r>
        <w:rPr>
          <w:lang w:val="en-AU"/>
        </w:rPr>
        <w:t>Magnesium top-up search</w:t>
      </w:r>
    </w:p>
    <w:p w14:paraId="6EA0FE5C" w14:textId="5B07030F" w:rsidR="00B01AF9" w:rsidRDefault="00B01AF9" w:rsidP="00B01AF9">
      <w:pPr>
        <w:rPr>
          <w:lang w:val="en-AU"/>
        </w:rPr>
      </w:pPr>
      <w:r>
        <w:rPr>
          <w:lang w:val="en-AU"/>
        </w:rPr>
        <w:t>Search date: 12 March 2020</w:t>
      </w:r>
    </w:p>
    <w:p w14:paraId="113D69FB" w14:textId="28901EC6" w:rsidR="004235AD" w:rsidRDefault="00A83E75" w:rsidP="004235AD">
      <w:pPr>
        <w:pStyle w:val="Figure"/>
        <w:rPr>
          <w:lang w:val="en-AU"/>
        </w:rPr>
      </w:pPr>
      <w:r>
        <w:rPr>
          <w:noProof/>
          <w:lang w:val="en-AU" w:eastAsia="en-AU"/>
        </w:rPr>
        <w:drawing>
          <wp:inline distT="0" distB="0" distL="0" distR="0" wp14:anchorId="3BF95B23" wp14:editId="14326A58">
            <wp:extent cx="3606476" cy="3284583"/>
            <wp:effectExtent l="0" t="0" r="635"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Magnesium topup.png"/>
                    <pic:cNvPicPr/>
                  </pic:nvPicPr>
                  <pic:blipFill>
                    <a:blip r:embed="rId29">
                      <a:extLst>
                        <a:ext uri="{28A0092B-C50C-407E-A947-70E740481C1C}">
                          <a14:useLocalDpi xmlns:a14="http://schemas.microsoft.com/office/drawing/2010/main" val="0"/>
                        </a:ext>
                      </a:extLst>
                    </a:blip>
                    <a:stretch>
                      <a:fillRect/>
                    </a:stretch>
                  </pic:blipFill>
                  <pic:spPr>
                    <a:xfrm>
                      <a:off x="0" y="0"/>
                      <a:ext cx="3613440" cy="3290926"/>
                    </a:xfrm>
                    <a:prstGeom prst="rect">
                      <a:avLst/>
                    </a:prstGeom>
                  </pic:spPr>
                </pic:pic>
              </a:graphicData>
            </a:graphic>
          </wp:inline>
        </w:drawing>
      </w:r>
    </w:p>
    <w:p w14:paraId="7C17791A" w14:textId="6D5328ED" w:rsidR="004235AD" w:rsidRDefault="004235AD" w:rsidP="004235AD">
      <w:pPr>
        <w:pStyle w:val="Figurename"/>
        <w:rPr>
          <w:lang w:val="en-AU"/>
        </w:rPr>
      </w:pPr>
      <w:r>
        <w:rPr>
          <w:lang w:val="en-AU"/>
        </w:rPr>
        <w:t>PRISMA diagram: Magnesium top-up</w:t>
      </w:r>
    </w:p>
    <w:p w14:paraId="012DEA2D" w14:textId="24ABD1EC" w:rsidR="000F3838" w:rsidRDefault="000F3838" w:rsidP="00B01AF9">
      <w:pPr>
        <w:pStyle w:val="Heading4"/>
        <w:rPr>
          <w:lang w:val="en-AU"/>
        </w:rPr>
      </w:pPr>
      <w:r>
        <w:rPr>
          <w:lang w:val="en-AU"/>
        </w:rPr>
        <w:t>Selenium supplementation</w:t>
      </w:r>
      <w:r w:rsidR="000D04A0">
        <w:t xml:space="preserve"> (research question 3)</w:t>
      </w:r>
    </w:p>
    <w:p w14:paraId="7BD2C0BA" w14:textId="3D67401C" w:rsidR="000F3838" w:rsidRPr="00BA549B" w:rsidRDefault="00BA549B" w:rsidP="00B01AF9">
      <w:pPr>
        <w:keepNext/>
        <w:rPr>
          <w:b/>
        </w:rPr>
      </w:pPr>
      <w:r>
        <w:rPr>
          <w:b/>
        </w:rPr>
        <w:t>S</w:t>
      </w:r>
      <w:r w:rsidR="000F3838">
        <w:rPr>
          <w:b/>
        </w:rPr>
        <w:t>earch dates:</w:t>
      </w:r>
      <w:r>
        <w:rPr>
          <w:b/>
        </w:rPr>
        <w:t xml:space="preserve"> </w:t>
      </w:r>
      <w:r w:rsidR="000F3838">
        <w:t>1-Jan-2000-28-Feb-2019</w:t>
      </w:r>
    </w:p>
    <w:tbl>
      <w:tblPr>
        <w:tblStyle w:val="TableGrid"/>
        <w:tblW w:w="0" w:type="auto"/>
        <w:tblLook w:val="04A0" w:firstRow="1" w:lastRow="0" w:firstColumn="1" w:lastColumn="0" w:noHBand="0" w:noVBand="1"/>
      </w:tblPr>
      <w:tblGrid>
        <w:gridCol w:w="939"/>
        <w:gridCol w:w="4522"/>
        <w:gridCol w:w="1006"/>
        <w:gridCol w:w="912"/>
        <w:gridCol w:w="911"/>
        <w:gridCol w:w="990"/>
      </w:tblGrid>
      <w:tr w:rsidR="00BA549B" w:rsidRPr="00BA549B" w14:paraId="0C8B4982" w14:textId="77777777" w:rsidTr="00170EC6">
        <w:trPr>
          <w:tblHeader/>
        </w:trPr>
        <w:tc>
          <w:tcPr>
            <w:tcW w:w="939" w:type="dxa"/>
          </w:tcPr>
          <w:p w14:paraId="5F38A1B8" w14:textId="77777777" w:rsidR="000F3838" w:rsidRPr="00BA549B" w:rsidRDefault="000F3838" w:rsidP="00BA549B">
            <w:pPr>
              <w:spacing w:line="200" w:lineRule="exact"/>
              <w:rPr>
                <w:b/>
                <w:sz w:val="16"/>
                <w:szCs w:val="16"/>
              </w:rPr>
            </w:pPr>
            <w:bookmarkStart w:id="251" w:name="_Hlk2248407"/>
            <w:r w:rsidRPr="00BA549B">
              <w:rPr>
                <w:b/>
                <w:sz w:val="16"/>
                <w:szCs w:val="16"/>
              </w:rPr>
              <w:t>Database</w:t>
            </w:r>
          </w:p>
        </w:tc>
        <w:tc>
          <w:tcPr>
            <w:tcW w:w="4522" w:type="dxa"/>
          </w:tcPr>
          <w:p w14:paraId="1AA0FD51" w14:textId="77777777" w:rsidR="000F3838" w:rsidRPr="00BA549B" w:rsidRDefault="000F3838" w:rsidP="00BA549B">
            <w:pPr>
              <w:spacing w:line="200" w:lineRule="exact"/>
              <w:rPr>
                <w:b/>
                <w:sz w:val="16"/>
                <w:szCs w:val="16"/>
              </w:rPr>
            </w:pPr>
            <w:r w:rsidRPr="00BA549B">
              <w:rPr>
                <w:b/>
                <w:sz w:val="16"/>
                <w:szCs w:val="16"/>
              </w:rPr>
              <w:t>Search Strategy</w:t>
            </w:r>
          </w:p>
        </w:tc>
        <w:tc>
          <w:tcPr>
            <w:tcW w:w="1006" w:type="dxa"/>
          </w:tcPr>
          <w:p w14:paraId="2D22CE5D" w14:textId="77777777" w:rsidR="000F3838" w:rsidRPr="00BA549B" w:rsidRDefault="000F3838" w:rsidP="00BA549B">
            <w:pPr>
              <w:spacing w:line="200" w:lineRule="exact"/>
              <w:rPr>
                <w:b/>
                <w:sz w:val="16"/>
                <w:szCs w:val="16"/>
              </w:rPr>
            </w:pPr>
            <w:r w:rsidRPr="00BA549B">
              <w:rPr>
                <w:b/>
                <w:sz w:val="16"/>
                <w:szCs w:val="16"/>
              </w:rPr>
              <w:t>Dates Searched</w:t>
            </w:r>
          </w:p>
        </w:tc>
        <w:tc>
          <w:tcPr>
            <w:tcW w:w="912" w:type="dxa"/>
          </w:tcPr>
          <w:p w14:paraId="2B5399A2" w14:textId="77777777" w:rsidR="000F3838" w:rsidRPr="00BA549B" w:rsidRDefault="000F3838" w:rsidP="00BA549B">
            <w:pPr>
              <w:spacing w:line="200" w:lineRule="exact"/>
              <w:rPr>
                <w:b/>
                <w:sz w:val="16"/>
                <w:szCs w:val="16"/>
              </w:rPr>
            </w:pPr>
            <w:r w:rsidRPr="00BA549B">
              <w:rPr>
                <w:b/>
                <w:sz w:val="16"/>
                <w:szCs w:val="16"/>
              </w:rPr>
              <w:t>Limits set</w:t>
            </w:r>
          </w:p>
        </w:tc>
        <w:tc>
          <w:tcPr>
            <w:tcW w:w="911" w:type="dxa"/>
          </w:tcPr>
          <w:p w14:paraId="41399925" w14:textId="77777777" w:rsidR="000F3838" w:rsidRPr="00BA549B" w:rsidRDefault="000F3838" w:rsidP="00BA549B">
            <w:pPr>
              <w:spacing w:line="200" w:lineRule="exact"/>
              <w:rPr>
                <w:b/>
                <w:sz w:val="16"/>
                <w:szCs w:val="16"/>
              </w:rPr>
            </w:pPr>
            <w:r w:rsidRPr="00BA549B">
              <w:rPr>
                <w:b/>
                <w:sz w:val="16"/>
                <w:szCs w:val="16"/>
              </w:rPr>
              <w:t>Results</w:t>
            </w:r>
          </w:p>
        </w:tc>
        <w:tc>
          <w:tcPr>
            <w:tcW w:w="990" w:type="dxa"/>
          </w:tcPr>
          <w:p w14:paraId="59B4EA3F" w14:textId="77777777" w:rsidR="000F3838" w:rsidRPr="00BA549B" w:rsidRDefault="000F3838" w:rsidP="00BA549B">
            <w:pPr>
              <w:spacing w:line="200" w:lineRule="exact"/>
              <w:rPr>
                <w:b/>
                <w:sz w:val="16"/>
                <w:szCs w:val="16"/>
              </w:rPr>
            </w:pPr>
            <w:r w:rsidRPr="00BA549B">
              <w:rPr>
                <w:b/>
                <w:sz w:val="16"/>
                <w:szCs w:val="16"/>
              </w:rPr>
              <w:t>Date of search</w:t>
            </w:r>
          </w:p>
        </w:tc>
      </w:tr>
      <w:tr w:rsidR="00BA549B" w:rsidRPr="00BA549B" w14:paraId="1BD396B5" w14:textId="77777777" w:rsidTr="00BA549B">
        <w:tc>
          <w:tcPr>
            <w:tcW w:w="939" w:type="dxa"/>
          </w:tcPr>
          <w:p w14:paraId="568FB2CD" w14:textId="77777777" w:rsidR="000F3838" w:rsidRPr="00BA549B" w:rsidRDefault="000F3838" w:rsidP="00BA549B">
            <w:pPr>
              <w:spacing w:line="200" w:lineRule="exact"/>
              <w:rPr>
                <w:b/>
                <w:sz w:val="16"/>
                <w:szCs w:val="16"/>
              </w:rPr>
            </w:pPr>
            <w:r w:rsidRPr="00BA549B">
              <w:rPr>
                <w:b/>
                <w:sz w:val="16"/>
                <w:szCs w:val="16"/>
              </w:rPr>
              <w:t>Pubmed</w:t>
            </w:r>
          </w:p>
        </w:tc>
        <w:tc>
          <w:tcPr>
            <w:tcW w:w="4522" w:type="dxa"/>
          </w:tcPr>
          <w:p w14:paraId="61CB539D" w14:textId="77777777" w:rsidR="000F3838" w:rsidRPr="00BA549B" w:rsidRDefault="000F3838" w:rsidP="00BA549B">
            <w:pPr>
              <w:spacing w:line="200" w:lineRule="exact"/>
              <w:rPr>
                <w:sz w:val="16"/>
                <w:szCs w:val="16"/>
              </w:rPr>
            </w:pPr>
            <w:r w:rsidRPr="00BA549B">
              <w:rPr>
                <w:sz w:val="16"/>
                <w:szCs w:val="16"/>
              </w:rPr>
              <w:t xml:space="preserve">("pregnancy"[MeSH Terms] OR "pregnant women"[MeSH Terms]  OR "pregnan*"[All Fields] OR "prenatal*"[All Fields]) </w:t>
            </w:r>
          </w:p>
          <w:p w14:paraId="50539283" w14:textId="77777777" w:rsidR="000F3838" w:rsidRPr="00BA549B" w:rsidRDefault="000F3838" w:rsidP="00BA549B">
            <w:pPr>
              <w:spacing w:line="200" w:lineRule="exact"/>
              <w:rPr>
                <w:sz w:val="16"/>
                <w:szCs w:val="16"/>
              </w:rPr>
            </w:pPr>
            <w:r w:rsidRPr="00BA549B">
              <w:rPr>
                <w:sz w:val="16"/>
                <w:szCs w:val="16"/>
              </w:rPr>
              <w:t xml:space="preserve">AND ("selenium"[MeSH Terms] OR "selenium"[All Fields]) </w:t>
            </w:r>
          </w:p>
        </w:tc>
        <w:tc>
          <w:tcPr>
            <w:tcW w:w="1006" w:type="dxa"/>
          </w:tcPr>
          <w:p w14:paraId="31289BAF" w14:textId="77777777" w:rsidR="000F3838" w:rsidRPr="00BA549B" w:rsidRDefault="000F3838" w:rsidP="00BA549B">
            <w:pPr>
              <w:spacing w:line="200" w:lineRule="exact"/>
              <w:rPr>
                <w:sz w:val="16"/>
                <w:szCs w:val="16"/>
              </w:rPr>
            </w:pPr>
            <w:r w:rsidRPr="00BA549B">
              <w:rPr>
                <w:sz w:val="16"/>
                <w:szCs w:val="16"/>
              </w:rPr>
              <w:t>1-jan-2000 to 31-Dec-2019</w:t>
            </w:r>
          </w:p>
        </w:tc>
        <w:tc>
          <w:tcPr>
            <w:tcW w:w="912" w:type="dxa"/>
          </w:tcPr>
          <w:p w14:paraId="7DE95838" w14:textId="77777777" w:rsidR="000F3838" w:rsidRPr="00BA549B" w:rsidRDefault="000F3838" w:rsidP="00BA549B">
            <w:pPr>
              <w:spacing w:line="200" w:lineRule="exact"/>
              <w:rPr>
                <w:sz w:val="16"/>
                <w:szCs w:val="16"/>
              </w:rPr>
            </w:pPr>
            <w:r w:rsidRPr="00BA549B">
              <w:rPr>
                <w:sz w:val="16"/>
                <w:szCs w:val="16"/>
              </w:rPr>
              <w:t>Human</w:t>
            </w:r>
          </w:p>
          <w:p w14:paraId="7BEA5FC4" w14:textId="77777777" w:rsidR="000F3838" w:rsidRPr="00BA549B" w:rsidRDefault="000F3838" w:rsidP="00BA549B">
            <w:pPr>
              <w:spacing w:line="200" w:lineRule="exact"/>
              <w:rPr>
                <w:sz w:val="16"/>
                <w:szCs w:val="16"/>
              </w:rPr>
            </w:pPr>
            <w:r w:rsidRPr="00BA549B">
              <w:rPr>
                <w:sz w:val="16"/>
                <w:szCs w:val="16"/>
              </w:rPr>
              <w:t>English language</w:t>
            </w:r>
          </w:p>
        </w:tc>
        <w:tc>
          <w:tcPr>
            <w:tcW w:w="911" w:type="dxa"/>
          </w:tcPr>
          <w:p w14:paraId="6968D31E" w14:textId="77777777" w:rsidR="000F3838" w:rsidRPr="00BA549B" w:rsidRDefault="000F3838" w:rsidP="00BA549B">
            <w:pPr>
              <w:spacing w:line="200" w:lineRule="exact"/>
              <w:rPr>
                <w:b/>
                <w:sz w:val="16"/>
                <w:szCs w:val="16"/>
              </w:rPr>
            </w:pPr>
            <w:r w:rsidRPr="00BA549B">
              <w:rPr>
                <w:b/>
                <w:sz w:val="16"/>
                <w:szCs w:val="16"/>
              </w:rPr>
              <w:t>423</w:t>
            </w:r>
          </w:p>
        </w:tc>
        <w:tc>
          <w:tcPr>
            <w:tcW w:w="990" w:type="dxa"/>
          </w:tcPr>
          <w:p w14:paraId="75781BE8" w14:textId="77777777" w:rsidR="000F3838" w:rsidRPr="00BA549B" w:rsidRDefault="000F3838" w:rsidP="00BA549B">
            <w:pPr>
              <w:spacing w:line="200" w:lineRule="exact"/>
              <w:rPr>
                <w:sz w:val="16"/>
                <w:szCs w:val="16"/>
              </w:rPr>
            </w:pPr>
            <w:r w:rsidRPr="00BA549B">
              <w:rPr>
                <w:sz w:val="16"/>
                <w:szCs w:val="16"/>
              </w:rPr>
              <w:t>28-Feb-19</w:t>
            </w:r>
          </w:p>
        </w:tc>
      </w:tr>
      <w:tr w:rsidR="00BA549B" w:rsidRPr="00BA549B" w14:paraId="6A66D860" w14:textId="77777777" w:rsidTr="00BA549B">
        <w:tc>
          <w:tcPr>
            <w:tcW w:w="939" w:type="dxa"/>
          </w:tcPr>
          <w:p w14:paraId="1F49684F" w14:textId="77777777" w:rsidR="000F3838" w:rsidRPr="00BA549B" w:rsidRDefault="000F3838" w:rsidP="00BA549B">
            <w:pPr>
              <w:spacing w:line="200" w:lineRule="exact"/>
              <w:rPr>
                <w:b/>
                <w:sz w:val="16"/>
                <w:szCs w:val="16"/>
              </w:rPr>
            </w:pPr>
            <w:r w:rsidRPr="00BA549B">
              <w:rPr>
                <w:b/>
                <w:sz w:val="16"/>
                <w:szCs w:val="16"/>
              </w:rPr>
              <w:t>Ovid medline</w:t>
            </w:r>
          </w:p>
        </w:tc>
        <w:tc>
          <w:tcPr>
            <w:tcW w:w="4522" w:type="dxa"/>
          </w:tcPr>
          <w:p w14:paraId="5E336E46" w14:textId="77777777" w:rsidR="000F3838" w:rsidRPr="00BA549B" w:rsidRDefault="000F3838" w:rsidP="00BA549B">
            <w:pPr>
              <w:spacing w:line="200" w:lineRule="exact"/>
              <w:rPr>
                <w:rFonts w:cs="Helvetica"/>
                <w:color w:val="2D2D2D"/>
                <w:sz w:val="16"/>
                <w:szCs w:val="16"/>
                <w:shd w:val="clear" w:color="auto" w:fill="FFFFFF"/>
              </w:rPr>
            </w:pPr>
            <w:r w:rsidRPr="00BA549B">
              <w:rPr>
                <w:rFonts w:cs="Helvetica"/>
                <w:sz w:val="16"/>
                <w:szCs w:val="16"/>
                <w:shd w:val="clear" w:color="auto" w:fill="FFFFFF"/>
              </w:rPr>
              <w:t>(Pregnancy/syn or Pregnan*.mp.) and selenium.mp.</w:t>
            </w:r>
          </w:p>
        </w:tc>
        <w:tc>
          <w:tcPr>
            <w:tcW w:w="1006" w:type="dxa"/>
          </w:tcPr>
          <w:p w14:paraId="761A4985" w14:textId="77777777" w:rsidR="000F3838" w:rsidRPr="00BA549B" w:rsidRDefault="000F3838" w:rsidP="00BA549B">
            <w:pPr>
              <w:spacing w:line="200" w:lineRule="exact"/>
              <w:rPr>
                <w:sz w:val="16"/>
                <w:szCs w:val="16"/>
              </w:rPr>
            </w:pPr>
            <w:r w:rsidRPr="00BA549B">
              <w:rPr>
                <w:sz w:val="16"/>
                <w:szCs w:val="16"/>
              </w:rPr>
              <w:t>2000-Current</w:t>
            </w:r>
          </w:p>
        </w:tc>
        <w:tc>
          <w:tcPr>
            <w:tcW w:w="912" w:type="dxa"/>
          </w:tcPr>
          <w:p w14:paraId="69836834" w14:textId="77777777" w:rsidR="000F3838" w:rsidRPr="00BA549B" w:rsidRDefault="000F3838" w:rsidP="00BA549B">
            <w:pPr>
              <w:spacing w:line="200" w:lineRule="exact"/>
              <w:rPr>
                <w:sz w:val="16"/>
                <w:szCs w:val="16"/>
              </w:rPr>
            </w:pPr>
            <w:r w:rsidRPr="00BA549B">
              <w:rPr>
                <w:sz w:val="16"/>
                <w:szCs w:val="16"/>
              </w:rPr>
              <w:t>English Language</w:t>
            </w:r>
          </w:p>
          <w:p w14:paraId="71417A84" w14:textId="77777777" w:rsidR="000F3838" w:rsidRPr="00BA549B" w:rsidRDefault="000F3838" w:rsidP="00BA549B">
            <w:pPr>
              <w:spacing w:line="200" w:lineRule="exact"/>
              <w:rPr>
                <w:sz w:val="16"/>
                <w:szCs w:val="16"/>
              </w:rPr>
            </w:pPr>
            <w:r w:rsidRPr="00BA549B">
              <w:rPr>
                <w:sz w:val="16"/>
                <w:szCs w:val="16"/>
              </w:rPr>
              <w:t>Human</w:t>
            </w:r>
          </w:p>
        </w:tc>
        <w:tc>
          <w:tcPr>
            <w:tcW w:w="911" w:type="dxa"/>
          </w:tcPr>
          <w:p w14:paraId="7805FBCE" w14:textId="77777777" w:rsidR="000F3838" w:rsidRPr="00BA549B" w:rsidRDefault="000F3838" w:rsidP="00BA549B">
            <w:pPr>
              <w:spacing w:line="200" w:lineRule="exact"/>
              <w:rPr>
                <w:b/>
                <w:sz w:val="16"/>
                <w:szCs w:val="16"/>
              </w:rPr>
            </w:pPr>
            <w:r w:rsidRPr="00BA549B">
              <w:rPr>
                <w:b/>
                <w:sz w:val="16"/>
                <w:szCs w:val="16"/>
              </w:rPr>
              <w:t>434</w:t>
            </w:r>
          </w:p>
        </w:tc>
        <w:tc>
          <w:tcPr>
            <w:tcW w:w="990" w:type="dxa"/>
          </w:tcPr>
          <w:p w14:paraId="189A16BC" w14:textId="77777777" w:rsidR="000F3838" w:rsidRPr="00BA549B" w:rsidRDefault="000F3838" w:rsidP="00BA549B">
            <w:pPr>
              <w:spacing w:line="200" w:lineRule="exact"/>
              <w:rPr>
                <w:sz w:val="16"/>
                <w:szCs w:val="16"/>
              </w:rPr>
            </w:pPr>
            <w:r w:rsidRPr="00BA549B">
              <w:rPr>
                <w:sz w:val="16"/>
                <w:szCs w:val="16"/>
              </w:rPr>
              <w:t>28-Feb-19</w:t>
            </w:r>
          </w:p>
        </w:tc>
      </w:tr>
      <w:tr w:rsidR="00BA549B" w:rsidRPr="00BA549B" w14:paraId="60DCFCB5" w14:textId="77777777" w:rsidTr="00BA549B">
        <w:tc>
          <w:tcPr>
            <w:tcW w:w="939" w:type="dxa"/>
          </w:tcPr>
          <w:p w14:paraId="0687CFEB" w14:textId="77777777" w:rsidR="000F3838" w:rsidRPr="00BA549B" w:rsidRDefault="000F3838" w:rsidP="00BA549B">
            <w:pPr>
              <w:spacing w:line="200" w:lineRule="exact"/>
              <w:rPr>
                <w:b/>
                <w:sz w:val="16"/>
                <w:szCs w:val="16"/>
              </w:rPr>
            </w:pPr>
            <w:r w:rsidRPr="00BA549B">
              <w:rPr>
                <w:b/>
                <w:sz w:val="16"/>
                <w:szCs w:val="16"/>
              </w:rPr>
              <w:t>Embase</w:t>
            </w:r>
          </w:p>
        </w:tc>
        <w:tc>
          <w:tcPr>
            <w:tcW w:w="4522" w:type="dxa"/>
          </w:tcPr>
          <w:p w14:paraId="23401336" w14:textId="77777777" w:rsidR="000F3838" w:rsidRPr="00BA549B" w:rsidRDefault="000F3838" w:rsidP="00BA549B">
            <w:pPr>
              <w:spacing w:line="200" w:lineRule="exact"/>
              <w:rPr>
                <w:sz w:val="16"/>
                <w:szCs w:val="16"/>
              </w:rPr>
            </w:pPr>
            <w:r w:rsidRPr="00BA549B">
              <w:rPr>
                <w:sz w:val="16"/>
                <w:szCs w:val="16"/>
              </w:rPr>
              <w:t xml:space="preserve">('pregnancy'/exp  OR pregnan*) </w:t>
            </w:r>
          </w:p>
          <w:p w14:paraId="6C2DB1DE" w14:textId="77777777" w:rsidR="000F3838" w:rsidRPr="00BA549B" w:rsidRDefault="000F3838" w:rsidP="00BA549B">
            <w:pPr>
              <w:spacing w:line="200" w:lineRule="exact"/>
              <w:rPr>
                <w:sz w:val="16"/>
                <w:szCs w:val="16"/>
              </w:rPr>
            </w:pPr>
            <w:r w:rsidRPr="00BA549B">
              <w:rPr>
                <w:sz w:val="16"/>
                <w:szCs w:val="16"/>
              </w:rPr>
              <w:t>AND (selenium OR ‘selenium’/exp)</w:t>
            </w:r>
          </w:p>
        </w:tc>
        <w:tc>
          <w:tcPr>
            <w:tcW w:w="1006" w:type="dxa"/>
          </w:tcPr>
          <w:p w14:paraId="300D74C8" w14:textId="77777777" w:rsidR="000F3838" w:rsidRPr="00BA549B" w:rsidRDefault="000F3838" w:rsidP="00BA549B">
            <w:pPr>
              <w:spacing w:line="200" w:lineRule="exact"/>
              <w:rPr>
                <w:sz w:val="16"/>
                <w:szCs w:val="16"/>
              </w:rPr>
            </w:pPr>
            <w:r w:rsidRPr="00BA549B">
              <w:rPr>
                <w:sz w:val="16"/>
                <w:szCs w:val="16"/>
              </w:rPr>
              <w:t>2000-2019</w:t>
            </w:r>
          </w:p>
        </w:tc>
        <w:tc>
          <w:tcPr>
            <w:tcW w:w="912" w:type="dxa"/>
          </w:tcPr>
          <w:p w14:paraId="0F45DC20" w14:textId="77777777" w:rsidR="000F3838" w:rsidRPr="00BA549B" w:rsidRDefault="000F3838" w:rsidP="00BA549B">
            <w:pPr>
              <w:spacing w:line="200" w:lineRule="exact"/>
              <w:rPr>
                <w:sz w:val="16"/>
                <w:szCs w:val="16"/>
              </w:rPr>
            </w:pPr>
            <w:r w:rsidRPr="00BA549B">
              <w:rPr>
                <w:sz w:val="16"/>
                <w:szCs w:val="16"/>
              </w:rPr>
              <w:t>Human</w:t>
            </w:r>
          </w:p>
        </w:tc>
        <w:tc>
          <w:tcPr>
            <w:tcW w:w="911" w:type="dxa"/>
          </w:tcPr>
          <w:p w14:paraId="061A6556" w14:textId="77777777" w:rsidR="000F3838" w:rsidRPr="00BA549B" w:rsidRDefault="000F3838" w:rsidP="00BA549B">
            <w:pPr>
              <w:spacing w:line="200" w:lineRule="exact"/>
              <w:rPr>
                <w:b/>
                <w:sz w:val="16"/>
                <w:szCs w:val="16"/>
              </w:rPr>
            </w:pPr>
            <w:r w:rsidRPr="00BA549B">
              <w:rPr>
                <w:b/>
                <w:sz w:val="16"/>
                <w:szCs w:val="16"/>
              </w:rPr>
              <w:t>966</w:t>
            </w:r>
          </w:p>
        </w:tc>
        <w:tc>
          <w:tcPr>
            <w:tcW w:w="990" w:type="dxa"/>
          </w:tcPr>
          <w:p w14:paraId="3DAE4013" w14:textId="77777777" w:rsidR="000F3838" w:rsidRPr="00BA549B" w:rsidRDefault="000F3838" w:rsidP="00BA549B">
            <w:pPr>
              <w:spacing w:line="200" w:lineRule="exact"/>
              <w:rPr>
                <w:sz w:val="16"/>
                <w:szCs w:val="16"/>
              </w:rPr>
            </w:pPr>
            <w:r w:rsidRPr="00BA549B">
              <w:rPr>
                <w:sz w:val="16"/>
                <w:szCs w:val="16"/>
              </w:rPr>
              <w:t>28-Feb-19</w:t>
            </w:r>
          </w:p>
        </w:tc>
      </w:tr>
      <w:tr w:rsidR="00BA549B" w:rsidRPr="00BA549B" w14:paraId="54212107" w14:textId="77777777" w:rsidTr="00170EC6">
        <w:trPr>
          <w:cantSplit/>
        </w:trPr>
        <w:tc>
          <w:tcPr>
            <w:tcW w:w="939" w:type="dxa"/>
          </w:tcPr>
          <w:p w14:paraId="18D7837F" w14:textId="77777777" w:rsidR="000F3838" w:rsidRPr="00BA549B" w:rsidRDefault="000F3838" w:rsidP="00BA549B">
            <w:pPr>
              <w:spacing w:line="200" w:lineRule="exact"/>
              <w:rPr>
                <w:b/>
                <w:sz w:val="16"/>
                <w:szCs w:val="16"/>
              </w:rPr>
            </w:pPr>
            <w:r w:rsidRPr="00BA549B">
              <w:rPr>
                <w:b/>
                <w:sz w:val="16"/>
                <w:szCs w:val="16"/>
              </w:rPr>
              <w:t>CINAHL</w:t>
            </w:r>
          </w:p>
        </w:tc>
        <w:tc>
          <w:tcPr>
            <w:tcW w:w="4522" w:type="dxa"/>
          </w:tcPr>
          <w:p w14:paraId="1EDC6D84" w14:textId="77777777" w:rsidR="000F3838" w:rsidRPr="00BA549B" w:rsidRDefault="000F3838" w:rsidP="00BA549B">
            <w:pPr>
              <w:spacing w:line="200" w:lineRule="exact"/>
              <w:rPr>
                <w:rFonts w:cs="Helvetica"/>
                <w:color w:val="333333"/>
                <w:sz w:val="16"/>
                <w:szCs w:val="16"/>
                <w:bdr w:val="none" w:sz="0" w:space="0" w:color="auto" w:frame="1"/>
                <w:shd w:val="clear" w:color="auto" w:fill="FFFFFF"/>
              </w:rPr>
            </w:pPr>
            <w:r w:rsidRPr="00BA549B">
              <w:rPr>
                <w:rFonts w:cs="Helvetica"/>
                <w:color w:val="333333"/>
                <w:sz w:val="16"/>
                <w:szCs w:val="16"/>
                <w:bdr w:val="none" w:sz="0" w:space="0" w:color="auto" w:frame="1"/>
                <w:shd w:val="clear" w:color="auto" w:fill="FFFFFF"/>
              </w:rPr>
              <w:t xml:space="preserve">( (MH "Pregnancy+") OR (MH "Pregnancy Trimesters+") OR (MM "Prenatal Nutritional Physiology") OR (MM "Prenatal Exposure Delayed Effects") OR ("Pregnan*") ) </w:t>
            </w:r>
          </w:p>
          <w:p w14:paraId="09621448" w14:textId="77777777" w:rsidR="000F3838" w:rsidRPr="00BA549B" w:rsidRDefault="000F3838" w:rsidP="00BA549B">
            <w:pPr>
              <w:spacing w:line="200" w:lineRule="exact"/>
              <w:rPr>
                <w:sz w:val="16"/>
                <w:szCs w:val="16"/>
              </w:rPr>
            </w:pPr>
            <w:r w:rsidRPr="00BA549B">
              <w:rPr>
                <w:rFonts w:cs="Helvetica"/>
                <w:color w:val="333333"/>
                <w:sz w:val="16"/>
                <w:szCs w:val="16"/>
                <w:bdr w:val="none" w:sz="0" w:space="0" w:color="auto" w:frame="1"/>
                <w:shd w:val="clear" w:color="auto" w:fill="FFFFFF"/>
              </w:rPr>
              <w:t>AND TX ( (MM "Selenium") OR ("Selenium") )</w:t>
            </w:r>
          </w:p>
        </w:tc>
        <w:tc>
          <w:tcPr>
            <w:tcW w:w="1006" w:type="dxa"/>
          </w:tcPr>
          <w:p w14:paraId="12B0D1E5" w14:textId="77777777" w:rsidR="000F3838" w:rsidRPr="00BA549B" w:rsidRDefault="000F3838" w:rsidP="00BA549B">
            <w:pPr>
              <w:spacing w:line="200" w:lineRule="exact"/>
              <w:rPr>
                <w:sz w:val="16"/>
                <w:szCs w:val="16"/>
              </w:rPr>
            </w:pPr>
            <w:r w:rsidRPr="00BA549B">
              <w:rPr>
                <w:sz w:val="16"/>
                <w:szCs w:val="16"/>
              </w:rPr>
              <w:t>01-Jan-2000 to 31-Dec-2019</w:t>
            </w:r>
          </w:p>
        </w:tc>
        <w:tc>
          <w:tcPr>
            <w:tcW w:w="912" w:type="dxa"/>
          </w:tcPr>
          <w:p w14:paraId="2470F976" w14:textId="77777777" w:rsidR="000F3838" w:rsidRPr="00BA549B" w:rsidRDefault="000F3838" w:rsidP="00BA549B">
            <w:pPr>
              <w:spacing w:line="200" w:lineRule="exact"/>
              <w:rPr>
                <w:sz w:val="16"/>
                <w:szCs w:val="16"/>
              </w:rPr>
            </w:pPr>
            <w:r w:rsidRPr="00BA549B">
              <w:rPr>
                <w:sz w:val="16"/>
                <w:szCs w:val="16"/>
              </w:rPr>
              <w:t>English</w:t>
            </w:r>
          </w:p>
        </w:tc>
        <w:tc>
          <w:tcPr>
            <w:tcW w:w="911" w:type="dxa"/>
          </w:tcPr>
          <w:p w14:paraId="1D1EF158" w14:textId="77777777" w:rsidR="000F3838" w:rsidRPr="00BA549B" w:rsidRDefault="000F3838" w:rsidP="00BA549B">
            <w:pPr>
              <w:spacing w:line="200" w:lineRule="exact"/>
              <w:rPr>
                <w:b/>
                <w:sz w:val="16"/>
                <w:szCs w:val="16"/>
              </w:rPr>
            </w:pPr>
            <w:r w:rsidRPr="00BA549B">
              <w:rPr>
                <w:b/>
                <w:sz w:val="16"/>
                <w:szCs w:val="16"/>
              </w:rPr>
              <w:t>813</w:t>
            </w:r>
          </w:p>
        </w:tc>
        <w:tc>
          <w:tcPr>
            <w:tcW w:w="990" w:type="dxa"/>
          </w:tcPr>
          <w:p w14:paraId="471D8FC4" w14:textId="77777777" w:rsidR="000F3838" w:rsidRPr="00BA549B" w:rsidRDefault="000F3838" w:rsidP="00BA549B">
            <w:pPr>
              <w:spacing w:line="200" w:lineRule="exact"/>
              <w:rPr>
                <w:sz w:val="16"/>
                <w:szCs w:val="16"/>
              </w:rPr>
            </w:pPr>
            <w:r w:rsidRPr="00BA549B">
              <w:rPr>
                <w:sz w:val="16"/>
                <w:szCs w:val="16"/>
              </w:rPr>
              <w:t>28-Feb-19</w:t>
            </w:r>
          </w:p>
        </w:tc>
      </w:tr>
      <w:tr w:rsidR="00BA549B" w:rsidRPr="00BA549B" w14:paraId="3CF9F429" w14:textId="77777777" w:rsidTr="00BA549B">
        <w:tc>
          <w:tcPr>
            <w:tcW w:w="939" w:type="dxa"/>
          </w:tcPr>
          <w:p w14:paraId="15FCE6AF" w14:textId="77777777" w:rsidR="000F3838" w:rsidRPr="00BA549B" w:rsidRDefault="000F3838" w:rsidP="00BA549B">
            <w:pPr>
              <w:spacing w:line="200" w:lineRule="exact"/>
              <w:rPr>
                <w:b/>
                <w:sz w:val="16"/>
                <w:szCs w:val="16"/>
              </w:rPr>
            </w:pPr>
            <w:r w:rsidRPr="00BA549B">
              <w:rPr>
                <w:b/>
                <w:sz w:val="16"/>
                <w:szCs w:val="16"/>
              </w:rPr>
              <w:t>SCOPUS</w:t>
            </w:r>
          </w:p>
        </w:tc>
        <w:tc>
          <w:tcPr>
            <w:tcW w:w="4522" w:type="dxa"/>
          </w:tcPr>
          <w:p w14:paraId="222A7296" w14:textId="77777777" w:rsidR="000F3838" w:rsidRPr="00BA549B" w:rsidRDefault="000F3838" w:rsidP="00BA549B">
            <w:pPr>
              <w:spacing w:line="200" w:lineRule="exact"/>
              <w:outlineLvl w:val="1"/>
              <w:rPr>
                <w:rFonts w:cstheme="minorHAnsi"/>
                <w:sz w:val="16"/>
                <w:szCs w:val="16"/>
                <w:lang w:eastAsia="en-AU"/>
              </w:rPr>
            </w:pPr>
            <w:r w:rsidRPr="00BA549B">
              <w:rPr>
                <w:rFonts w:cstheme="minorHAnsi"/>
                <w:sz w:val="16"/>
                <w:szCs w:val="16"/>
                <w:lang w:eastAsia="en-AU"/>
              </w:rPr>
              <w:t>TITLE-ABS-KEY ( ( "Pregnan*" )  OR  ( "prenatal*" )  AND  ( "selenium" ) )</w:t>
            </w:r>
          </w:p>
          <w:p w14:paraId="517AA202" w14:textId="77777777" w:rsidR="000F3838" w:rsidRPr="00BA549B" w:rsidRDefault="000F3838" w:rsidP="00BA549B">
            <w:pPr>
              <w:spacing w:line="200" w:lineRule="exact"/>
              <w:rPr>
                <w:sz w:val="16"/>
                <w:szCs w:val="16"/>
              </w:rPr>
            </w:pPr>
          </w:p>
        </w:tc>
        <w:tc>
          <w:tcPr>
            <w:tcW w:w="1006" w:type="dxa"/>
          </w:tcPr>
          <w:p w14:paraId="68A6056F" w14:textId="77777777" w:rsidR="000F3838" w:rsidRPr="00BA549B" w:rsidRDefault="000F3838" w:rsidP="00BA549B">
            <w:pPr>
              <w:spacing w:line="200" w:lineRule="exact"/>
              <w:rPr>
                <w:sz w:val="16"/>
                <w:szCs w:val="16"/>
              </w:rPr>
            </w:pPr>
            <w:r w:rsidRPr="00BA549B">
              <w:rPr>
                <w:sz w:val="16"/>
                <w:szCs w:val="16"/>
              </w:rPr>
              <w:t>2000-2019</w:t>
            </w:r>
          </w:p>
        </w:tc>
        <w:tc>
          <w:tcPr>
            <w:tcW w:w="912" w:type="dxa"/>
          </w:tcPr>
          <w:p w14:paraId="442B63F1" w14:textId="77777777" w:rsidR="000F3838" w:rsidRPr="00BA549B" w:rsidRDefault="000F3838" w:rsidP="00BA549B">
            <w:pPr>
              <w:spacing w:line="200" w:lineRule="exact"/>
              <w:rPr>
                <w:sz w:val="16"/>
                <w:szCs w:val="16"/>
              </w:rPr>
            </w:pPr>
            <w:r w:rsidRPr="00BA549B">
              <w:rPr>
                <w:sz w:val="16"/>
                <w:szCs w:val="16"/>
              </w:rPr>
              <w:t>English</w:t>
            </w:r>
          </w:p>
          <w:p w14:paraId="4FA5EE9D" w14:textId="77777777" w:rsidR="000F3838" w:rsidRPr="00BA549B" w:rsidRDefault="000F3838" w:rsidP="00BA549B">
            <w:pPr>
              <w:spacing w:line="200" w:lineRule="exact"/>
              <w:rPr>
                <w:sz w:val="16"/>
                <w:szCs w:val="16"/>
              </w:rPr>
            </w:pPr>
            <w:r w:rsidRPr="00BA549B">
              <w:rPr>
                <w:sz w:val="16"/>
                <w:szCs w:val="16"/>
              </w:rPr>
              <w:t>Human</w:t>
            </w:r>
          </w:p>
        </w:tc>
        <w:tc>
          <w:tcPr>
            <w:tcW w:w="911" w:type="dxa"/>
          </w:tcPr>
          <w:p w14:paraId="2BBFE39D" w14:textId="77777777" w:rsidR="000F3838" w:rsidRPr="00BA549B" w:rsidRDefault="000F3838" w:rsidP="00BA549B">
            <w:pPr>
              <w:spacing w:line="200" w:lineRule="exact"/>
              <w:rPr>
                <w:b/>
                <w:sz w:val="16"/>
                <w:szCs w:val="16"/>
              </w:rPr>
            </w:pPr>
            <w:r w:rsidRPr="00BA549B">
              <w:rPr>
                <w:b/>
                <w:sz w:val="16"/>
                <w:szCs w:val="16"/>
              </w:rPr>
              <w:t>910</w:t>
            </w:r>
          </w:p>
        </w:tc>
        <w:tc>
          <w:tcPr>
            <w:tcW w:w="990" w:type="dxa"/>
          </w:tcPr>
          <w:p w14:paraId="7B8BCB0F" w14:textId="77777777" w:rsidR="000F3838" w:rsidRPr="00BA549B" w:rsidRDefault="000F3838" w:rsidP="00BA549B">
            <w:pPr>
              <w:spacing w:line="200" w:lineRule="exact"/>
              <w:rPr>
                <w:sz w:val="16"/>
                <w:szCs w:val="16"/>
              </w:rPr>
            </w:pPr>
            <w:r w:rsidRPr="00BA549B">
              <w:rPr>
                <w:sz w:val="16"/>
                <w:szCs w:val="16"/>
              </w:rPr>
              <w:t>28-Feb-19</w:t>
            </w:r>
          </w:p>
        </w:tc>
      </w:tr>
      <w:tr w:rsidR="00BA549B" w:rsidRPr="00BA549B" w14:paraId="6F71D4AD" w14:textId="77777777" w:rsidTr="00BA549B">
        <w:tc>
          <w:tcPr>
            <w:tcW w:w="939" w:type="dxa"/>
          </w:tcPr>
          <w:p w14:paraId="5C18B085" w14:textId="77777777" w:rsidR="000F3838" w:rsidRPr="00BA549B" w:rsidRDefault="000F3838" w:rsidP="00BA549B">
            <w:pPr>
              <w:spacing w:line="200" w:lineRule="exact"/>
              <w:rPr>
                <w:b/>
                <w:sz w:val="16"/>
                <w:szCs w:val="16"/>
              </w:rPr>
            </w:pPr>
            <w:r w:rsidRPr="00BA549B">
              <w:rPr>
                <w:b/>
                <w:sz w:val="16"/>
                <w:szCs w:val="16"/>
              </w:rPr>
              <w:t>Health Infonet</w:t>
            </w:r>
          </w:p>
        </w:tc>
        <w:tc>
          <w:tcPr>
            <w:tcW w:w="4522" w:type="dxa"/>
          </w:tcPr>
          <w:p w14:paraId="3A38C02C" w14:textId="77777777" w:rsidR="000F3838" w:rsidRPr="00BA549B" w:rsidRDefault="000F3838" w:rsidP="00BA549B">
            <w:pPr>
              <w:spacing w:line="200" w:lineRule="exact"/>
              <w:rPr>
                <w:sz w:val="16"/>
                <w:szCs w:val="16"/>
              </w:rPr>
            </w:pPr>
            <w:r w:rsidRPr="00BA549B">
              <w:rPr>
                <w:sz w:val="16"/>
                <w:szCs w:val="16"/>
              </w:rPr>
              <w:t>Selenium – all fields</w:t>
            </w:r>
          </w:p>
        </w:tc>
        <w:tc>
          <w:tcPr>
            <w:tcW w:w="1006" w:type="dxa"/>
          </w:tcPr>
          <w:p w14:paraId="3198EE95" w14:textId="273F7456" w:rsidR="000F3838" w:rsidRPr="00BA549B" w:rsidRDefault="000F3838" w:rsidP="00BA549B">
            <w:pPr>
              <w:spacing w:line="200" w:lineRule="exact"/>
              <w:rPr>
                <w:sz w:val="16"/>
                <w:szCs w:val="16"/>
              </w:rPr>
            </w:pPr>
            <w:r w:rsidRPr="00BA549B">
              <w:rPr>
                <w:sz w:val="16"/>
                <w:szCs w:val="16"/>
              </w:rPr>
              <w:t>2000-current</w:t>
            </w:r>
            <w:r w:rsidR="00162E95">
              <w:rPr>
                <w:sz w:val="16"/>
                <w:szCs w:val="16"/>
              </w:rPr>
              <w:t>=</w:t>
            </w:r>
            <w:r w:rsidRPr="00BA549B">
              <w:rPr>
                <w:sz w:val="16"/>
                <w:szCs w:val="16"/>
              </w:rPr>
              <w:t>0</w:t>
            </w:r>
          </w:p>
        </w:tc>
        <w:tc>
          <w:tcPr>
            <w:tcW w:w="912" w:type="dxa"/>
          </w:tcPr>
          <w:p w14:paraId="53059A14" w14:textId="77777777" w:rsidR="000F3838" w:rsidRPr="00BA549B" w:rsidRDefault="000F3838" w:rsidP="00BA549B">
            <w:pPr>
              <w:spacing w:line="200" w:lineRule="exact"/>
              <w:rPr>
                <w:sz w:val="16"/>
                <w:szCs w:val="16"/>
              </w:rPr>
            </w:pPr>
            <w:r w:rsidRPr="00BA549B">
              <w:rPr>
                <w:sz w:val="16"/>
                <w:szCs w:val="16"/>
              </w:rPr>
              <w:t>None</w:t>
            </w:r>
          </w:p>
        </w:tc>
        <w:tc>
          <w:tcPr>
            <w:tcW w:w="911" w:type="dxa"/>
          </w:tcPr>
          <w:p w14:paraId="18F4C3D7" w14:textId="77777777" w:rsidR="000F3838" w:rsidRPr="00BA549B" w:rsidRDefault="000F3838" w:rsidP="00BA549B">
            <w:pPr>
              <w:spacing w:line="200" w:lineRule="exact"/>
              <w:rPr>
                <w:b/>
                <w:sz w:val="16"/>
                <w:szCs w:val="16"/>
              </w:rPr>
            </w:pPr>
            <w:r w:rsidRPr="00BA549B">
              <w:rPr>
                <w:b/>
                <w:sz w:val="16"/>
                <w:szCs w:val="16"/>
              </w:rPr>
              <w:t>0</w:t>
            </w:r>
          </w:p>
        </w:tc>
        <w:tc>
          <w:tcPr>
            <w:tcW w:w="990" w:type="dxa"/>
          </w:tcPr>
          <w:p w14:paraId="0109C907" w14:textId="77777777" w:rsidR="000F3838" w:rsidRPr="00BA549B" w:rsidRDefault="000F3838" w:rsidP="00BA549B">
            <w:pPr>
              <w:spacing w:line="200" w:lineRule="exact"/>
              <w:rPr>
                <w:sz w:val="16"/>
                <w:szCs w:val="16"/>
              </w:rPr>
            </w:pPr>
            <w:r w:rsidRPr="00BA549B">
              <w:rPr>
                <w:sz w:val="16"/>
                <w:szCs w:val="16"/>
              </w:rPr>
              <w:t>28-Feb-19</w:t>
            </w:r>
          </w:p>
        </w:tc>
      </w:tr>
      <w:tr w:rsidR="00BA549B" w:rsidRPr="00BA549B" w14:paraId="0F5E5311" w14:textId="77777777" w:rsidTr="00BA549B">
        <w:tc>
          <w:tcPr>
            <w:tcW w:w="939" w:type="dxa"/>
          </w:tcPr>
          <w:p w14:paraId="7CF8E775" w14:textId="77777777" w:rsidR="000F3838" w:rsidRPr="00BA549B" w:rsidRDefault="000F3838" w:rsidP="00BA549B">
            <w:pPr>
              <w:spacing w:line="200" w:lineRule="exact"/>
              <w:rPr>
                <w:b/>
                <w:sz w:val="16"/>
                <w:szCs w:val="16"/>
              </w:rPr>
            </w:pPr>
            <w:r w:rsidRPr="00BA549B">
              <w:rPr>
                <w:b/>
                <w:sz w:val="16"/>
                <w:szCs w:val="16"/>
              </w:rPr>
              <w:t>Cochrane</w:t>
            </w:r>
          </w:p>
        </w:tc>
        <w:tc>
          <w:tcPr>
            <w:tcW w:w="4522" w:type="dxa"/>
          </w:tcPr>
          <w:p w14:paraId="73D46D8F" w14:textId="77777777" w:rsidR="000F3838" w:rsidRPr="00BA549B" w:rsidRDefault="000F3838" w:rsidP="00BA549B">
            <w:pPr>
              <w:spacing w:line="200" w:lineRule="exact"/>
              <w:rPr>
                <w:sz w:val="16"/>
                <w:szCs w:val="16"/>
              </w:rPr>
            </w:pPr>
            <w:r w:rsidRPr="00BA549B">
              <w:rPr>
                <w:sz w:val="16"/>
                <w:szCs w:val="16"/>
              </w:rPr>
              <w:t xml:space="preserve">((MeSH descriptor: [Pregnancy] explode all trees) </w:t>
            </w:r>
          </w:p>
          <w:p w14:paraId="377C031B" w14:textId="77777777" w:rsidR="000F3838" w:rsidRPr="00BA549B" w:rsidRDefault="000F3838" w:rsidP="00BA549B">
            <w:pPr>
              <w:spacing w:line="200" w:lineRule="exact"/>
              <w:rPr>
                <w:sz w:val="16"/>
                <w:szCs w:val="16"/>
              </w:rPr>
            </w:pPr>
            <w:r w:rsidRPr="00BA549B">
              <w:rPr>
                <w:sz w:val="16"/>
                <w:szCs w:val="16"/>
              </w:rPr>
              <w:t>OR (MeSH descriptor: [Pregnant Women] explode all trees)</w:t>
            </w:r>
          </w:p>
          <w:p w14:paraId="2B8FFBE6" w14:textId="77777777" w:rsidR="000F3838" w:rsidRPr="00BA549B" w:rsidRDefault="000F3838" w:rsidP="00BA549B">
            <w:pPr>
              <w:spacing w:line="200" w:lineRule="exact"/>
              <w:rPr>
                <w:sz w:val="16"/>
                <w:szCs w:val="16"/>
              </w:rPr>
            </w:pPr>
            <w:r w:rsidRPr="00BA549B">
              <w:rPr>
                <w:sz w:val="16"/>
                <w:szCs w:val="16"/>
              </w:rPr>
              <w:t>OR Pregnancy)</w:t>
            </w:r>
          </w:p>
          <w:p w14:paraId="4DBF7F45" w14:textId="77777777" w:rsidR="000F3838" w:rsidRPr="00BA549B" w:rsidRDefault="000F3838" w:rsidP="00BA549B">
            <w:pPr>
              <w:spacing w:line="200" w:lineRule="exact"/>
              <w:rPr>
                <w:sz w:val="16"/>
                <w:szCs w:val="16"/>
              </w:rPr>
            </w:pPr>
            <w:r w:rsidRPr="00BA549B">
              <w:rPr>
                <w:sz w:val="16"/>
                <w:szCs w:val="16"/>
              </w:rPr>
              <w:t>AND</w:t>
            </w:r>
          </w:p>
          <w:p w14:paraId="4682564E" w14:textId="77777777" w:rsidR="000F3838" w:rsidRPr="00BA549B" w:rsidRDefault="000F3838" w:rsidP="00BA549B">
            <w:pPr>
              <w:spacing w:line="200" w:lineRule="exact"/>
              <w:rPr>
                <w:sz w:val="16"/>
                <w:szCs w:val="16"/>
              </w:rPr>
            </w:pPr>
            <w:r w:rsidRPr="00BA549B">
              <w:rPr>
                <w:sz w:val="16"/>
                <w:szCs w:val="16"/>
              </w:rPr>
              <w:t>(MeSH descriptor: [Selenium] explode all trees</w:t>
            </w:r>
          </w:p>
          <w:p w14:paraId="1135B8D1" w14:textId="77777777" w:rsidR="000F3838" w:rsidRPr="00BA549B" w:rsidRDefault="000F3838" w:rsidP="00BA549B">
            <w:pPr>
              <w:spacing w:line="200" w:lineRule="exact"/>
              <w:rPr>
                <w:sz w:val="16"/>
                <w:szCs w:val="16"/>
              </w:rPr>
            </w:pPr>
            <w:r w:rsidRPr="00BA549B">
              <w:rPr>
                <w:sz w:val="16"/>
                <w:szCs w:val="16"/>
              </w:rPr>
              <w:t>OR Selenium)</w:t>
            </w:r>
          </w:p>
        </w:tc>
        <w:tc>
          <w:tcPr>
            <w:tcW w:w="1006" w:type="dxa"/>
          </w:tcPr>
          <w:p w14:paraId="54FFF288" w14:textId="77777777" w:rsidR="000F3838" w:rsidRPr="00BA549B" w:rsidRDefault="000F3838" w:rsidP="00BA549B">
            <w:pPr>
              <w:spacing w:line="200" w:lineRule="exact"/>
              <w:rPr>
                <w:sz w:val="16"/>
                <w:szCs w:val="16"/>
              </w:rPr>
            </w:pPr>
            <w:r w:rsidRPr="00BA549B">
              <w:rPr>
                <w:sz w:val="16"/>
                <w:szCs w:val="16"/>
              </w:rPr>
              <w:t>Nov 2000 to Dec 2019</w:t>
            </w:r>
          </w:p>
        </w:tc>
        <w:tc>
          <w:tcPr>
            <w:tcW w:w="912" w:type="dxa"/>
          </w:tcPr>
          <w:p w14:paraId="7A08259E" w14:textId="77777777" w:rsidR="000F3838" w:rsidRPr="00BA549B" w:rsidRDefault="000F3838" w:rsidP="00BA549B">
            <w:pPr>
              <w:spacing w:line="200" w:lineRule="exact"/>
              <w:rPr>
                <w:sz w:val="16"/>
                <w:szCs w:val="16"/>
              </w:rPr>
            </w:pPr>
            <w:r w:rsidRPr="00BA549B">
              <w:rPr>
                <w:sz w:val="16"/>
                <w:szCs w:val="16"/>
              </w:rPr>
              <w:t>Trials</w:t>
            </w:r>
          </w:p>
        </w:tc>
        <w:tc>
          <w:tcPr>
            <w:tcW w:w="911" w:type="dxa"/>
          </w:tcPr>
          <w:p w14:paraId="259812EA" w14:textId="77777777" w:rsidR="000F3838" w:rsidRPr="00BA549B" w:rsidRDefault="000F3838" w:rsidP="00BA549B">
            <w:pPr>
              <w:spacing w:line="200" w:lineRule="exact"/>
              <w:rPr>
                <w:b/>
                <w:sz w:val="16"/>
                <w:szCs w:val="16"/>
              </w:rPr>
            </w:pPr>
            <w:r w:rsidRPr="00BA549B">
              <w:rPr>
                <w:b/>
                <w:sz w:val="16"/>
                <w:szCs w:val="16"/>
              </w:rPr>
              <w:t>28 reviews</w:t>
            </w:r>
          </w:p>
          <w:p w14:paraId="561A5FDE" w14:textId="77777777" w:rsidR="000F3838" w:rsidRPr="00BA549B" w:rsidRDefault="000F3838" w:rsidP="00BA549B">
            <w:pPr>
              <w:spacing w:line="200" w:lineRule="exact"/>
              <w:rPr>
                <w:b/>
                <w:sz w:val="16"/>
                <w:szCs w:val="16"/>
              </w:rPr>
            </w:pPr>
            <w:r w:rsidRPr="00BA549B">
              <w:rPr>
                <w:b/>
                <w:sz w:val="16"/>
                <w:szCs w:val="16"/>
              </w:rPr>
              <w:t>114 trials</w:t>
            </w:r>
          </w:p>
          <w:p w14:paraId="4CDC9EB7" w14:textId="77777777" w:rsidR="000F3838" w:rsidRPr="00BA549B" w:rsidRDefault="000F3838" w:rsidP="00BA549B">
            <w:pPr>
              <w:spacing w:line="200" w:lineRule="exact"/>
              <w:rPr>
                <w:b/>
                <w:sz w:val="16"/>
                <w:szCs w:val="16"/>
              </w:rPr>
            </w:pPr>
            <w:r w:rsidRPr="00BA549B">
              <w:rPr>
                <w:b/>
                <w:sz w:val="16"/>
                <w:szCs w:val="16"/>
              </w:rPr>
              <w:t>10 protocols</w:t>
            </w:r>
          </w:p>
        </w:tc>
        <w:tc>
          <w:tcPr>
            <w:tcW w:w="990" w:type="dxa"/>
          </w:tcPr>
          <w:p w14:paraId="46C1AEDE" w14:textId="77777777" w:rsidR="000F3838" w:rsidRPr="00BA549B" w:rsidRDefault="000F3838" w:rsidP="00BA549B">
            <w:pPr>
              <w:spacing w:line="200" w:lineRule="exact"/>
              <w:rPr>
                <w:sz w:val="16"/>
                <w:szCs w:val="16"/>
              </w:rPr>
            </w:pPr>
            <w:r w:rsidRPr="00BA549B">
              <w:rPr>
                <w:sz w:val="16"/>
                <w:szCs w:val="16"/>
              </w:rPr>
              <w:t>28-Feb-19</w:t>
            </w:r>
          </w:p>
        </w:tc>
      </w:tr>
    </w:tbl>
    <w:bookmarkEnd w:id="251"/>
    <w:p w14:paraId="5CDDC77C" w14:textId="6BF5D57E" w:rsidR="00CB36CA" w:rsidRDefault="00320FB8" w:rsidP="00320FB8">
      <w:pPr>
        <w:pStyle w:val="Figure"/>
        <w:spacing w:before="240"/>
        <w:jc w:val="center"/>
      </w:pPr>
      <w:r>
        <w:rPr>
          <w:noProof/>
          <w:lang w:val="en-AU" w:eastAsia="en-AU"/>
        </w:rPr>
        <w:drawing>
          <wp:inline distT="0" distB="0" distL="0" distR="0" wp14:anchorId="510C253A" wp14:editId="67E553B0">
            <wp:extent cx="3063585" cy="4014027"/>
            <wp:effectExtent l="0" t="0" r="1016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Selenium.png"/>
                    <pic:cNvPicPr/>
                  </pic:nvPicPr>
                  <pic:blipFill>
                    <a:blip r:embed="rId30">
                      <a:extLst>
                        <a:ext uri="{28A0092B-C50C-407E-A947-70E740481C1C}">
                          <a14:useLocalDpi xmlns:a14="http://schemas.microsoft.com/office/drawing/2010/main" val="0"/>
                        </a:ext>
                      </a:extLst>
                    </a:blip>
                    <a:stretch>
                      <a:fillRect/>
                    </a:stretch>
                  </pic:blipFill>
                  <pic:spPr>
                    <a:xfrm>
                      <a:off x="0" y="0"/>
                      <a:ext cx="3077761" cy="4032600"/>
                    </a:xfrm>
                    <a:prstGeom prst="rect">
                      <a:avLst/>
                    </a:prstGeom>
                  </pic:spPr>
                </pic:pic>
              </a:graphicData>
            </a:graphic>
          </wp:inline>
        </w:drawing>
      </w:r>
    </w:p>
    <w:p w14:paraId="564E5018" w14:textId="13C738E1" w:rsidR="000F3838" w:rsidRDefault="00BA549B" w:rsidP="00CB36CA">
      <w:pPr>
        <w:pStyle w:val="Figurename"/>
      </w:pPr>
      <w:r>
        <w:t>PRISMA</w:t>
      </w:r>
      <w:r w:rsidR="00CB36CA">
        <w:t xml:space="preserve"> diagram: Selenium</w:t>
      </w:r>
    </w:p>
    <w:p w14:paraId="5B7670AD" w14:textId="77777777" w:rsidR="00B01AF9" w:rsidRDefault="00B01AF9" w:rsidP="00012E7A">
      <w:pPr>
        <w:pStyle w:val="Heading4"/>
      </w:pPr>
      <w:r>
        <w:t>Selenium top-up search</w:t>
      </w:r>
    </w:p>
    <w:p w14:paraId="09AB36FC" w14:textId="0869194C" w:rsidR="00B01AF9" w:rsidRDefault="00B01AF9" w:rsidP="00B01AF9">
      <w:r>
        <w:t>Search date: 12 March 2020</w:t>
      </w:r>
    </w:p>
    <w:p w14:paraId="53C40E00" w14:textId="214B0E31" w:rsidR="00E00E0E" w:rsidRDefault="002807D7" w:rsidP="00E00E0E">
      <w:pPr>
        <w:pStyle w:val="Figure"/>
      </w:pPr>
      <w:r>
        <w:rPr>
          <w:noProof/>
          <w:lang w:val="en-AU" w:eastAsia="en-AU"/>
        </w:rPr>
        <w:drawing>
          <wp:inline distT="0" distB="0" distL="0" distR="0" wp14:anchorId="576C2BEA" wp14:editId="511AC100">
            <wp:extent cx="2925264" cy="3208302"/>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Selenium topup.png"/>
                    <pic:cNvPicPr/>
                  </pic:nvPicPr>
                  <pic:blipFill>
                    <a:blip r:embed="rId31">
                      <a:extLst>
                        <a:ext uri="{28A0092B-C50C-407E-A947-70E740481C1C}">
                          <a14:useLocalDpi xmlns:a14="http://schemas.microsoft.com/office/drawing/2010/main" val="0"/>
                        </a:ext>
                      </a:extLst>
                    </a:blip>
                    <a:stretch>
                      <a:fillRect/>
                    </a:stretch>
                  </pic:blipFill>
                  <pic:spPr>
                    <a:xfrm>
                      <a:off x="0" y="0"/>
                      <a:ext cx="2931361" cy="3214989"/>
                    </a:xfrm>
                    <a:prstGeom prst="rect">
                      <a:avLst/>
                    </a:prstGeom>
                  </pic:spPr>
                </pic:pic>
              </a:graphicData>
            </a:graphic>
          </wp:inline>
        </w:drawing>
      </w:r>
    </w:p>
    <w:p w14:paraId="2359F0AA" w14:textId="30CB5508" w:rsidR="00E00E0E" w:rsidRDefault="00E00E0E" w:rsidP="00E00E0E">
      <w:pPr>
        <w:pStyle w:val="Figurename"/>
      </w:pPr>
      <w:r>
        <w:t>PRISMA diagram: Selenium top-up</w:t>
      </w:r>
    </w:p>
    <w:p w14:paraId="2E28EFF5" w14:textId="69CD726A" w:rsidR="00012E7A" w:rsidRPr="00311DB9" w:rsidRDefault="00012E7A" w:rsidP="00012E7A">
      <w:pPr>
        <w:pStyle w:val="Heading4"/>
      </w:pPr>
      <w:r w:rsidRPr="00311DB9">
        <w:t>Herbal preparations</w:t>
      </w:r>
      <w:r w:rsidR="000D04A0">
        <w:t xml:space="preserve"> (research question 4)</w:t>
      </w:r>
    </w:p>
    <w:p w14:paraId="31EB6699" w14:textId="77777777" w:rsidR="000B54D0" w:rsidRDefault="000B54D0" w:rsidP="000B54D0">
      <w:pPr>
        <w:rPr>
          <w:b/>
        </w:rPr>
      </w:pPr>
      <w:r>
        <w:rPr>
          <w:b/>
        </w:rPr>
        <w:t>Current search dates:</w:t>
      </w:r>
    </w:p>
    <w:p w14:paraId="2ECBC0F8" w14:textId="77777777" w:rsidR="000B54D0" w:rsidRPr="00196D36" w:rsidRDefault="000B54D0" w:rsidP="000B54D0">
      <w:r>
        <w:t>2014-2019</w:t>
      </w:r>
    </w:p>
    <w:tbl>
      <w:tblPr>
        <w:tblStyle w:val="TableGrid"/>
        <w:tblW w:w="9072" w:type="dxa"/>
        <w:tblInd w:w="110" w:type="dxa"/>
        <w:tblLayout w:type="fixed"/>
        <w:tblLook w:val="04A0" w:firstRow="1" w:lastRow="0" w:firstColumn="1" w:lastColumn="0" w:noHBand="0" w:noVBand="1"/>
      </w:tblPr>
      <w:tblGrid>
        <w:gridCol w:w="993"/>
        <w:gridCol w:w="4394"/>
        <w:gridCol w:w="1134"/>
        <w:gridCol w:w="992"/>
        <w:gridCol w:w="709"/>
        <w:gridCol w:w="850"/>
      </w:tblGrid>
      <w:tr w:rsidR="00ED3D20" w14:paraId="6A5A6F09" w14:textId="77777777" w:rsidTr="00ED3D20">
        <w:tc>
          <w:tcPr>
            <w:tcW w:w="993" w:type="dxa"/>
          </w:tcPr>
          <w:p w14:paraId="59B6A536" w14:textId="77777777" w:rsidR="000B54D0" w:rsidRDefault="000B54D0" w:rsidP="00ED3D20">
            <w:pPr>
              <w:pStyle w:val="TableRCTs"/>
            </w:pPr>
            <w:r>
              <w:t>Database</w:t>
            </w:r>
          </w:p>
        </w:tc>
        <w:tc>
          <w:tcPr>
            <w:tcW w:w="4394" w:type="dxa"/>
          </w:tcPr>
          <w:p w14:paraId="4EECEE85" w14:textId="77777777" w:rsidR="000B54D0" w:rsidRDefault="000B54D0" w:rsidP="00ED3D20">
            <w:pPr>
              <w:pStyle w:val="TableRCTs"/>
            </w:pPr>
            <w:r>
              <w:t>Search Strategy</w:t>
            </w:r>
          </w:p>
        </w:tc>
        <w:tc>
          <w:tcPr>
            <w:tcW w:w="1134" w:type="dxa"/>
          </w:tcPr>
          <w:p w14:paraId="72873F5A" w14:textId="77777777" w:rsidR="000B54D0" w:rsidRDefault="000B54D0" w:rsidP="00ED3D20">
            <w:pPr>
              <w:pStyle w:val="TableRCTs"/>
            </w:pPr>
            <w:r>
              <w:t>Dates Searched</w:t>
            </w:r>
          </w:p>
        </w:tc>
        <w:tc>
          <w:tcPr>
            <w:tcW w:w="992" w:type="dxa"/>
          </w:tcPr>
          <w:p w14:paraId="49965422" w14:textId="77777777" w:rsidR="000B54D0" w:rsidRDefault="000B54D0" w:rsidP="00ED3D20">
            <w:pPr>
              <w:pStyle w:val="TableRCTs"/>
            </w:pPr>
            <w:r>
              <w:t>Limits set</w:t>
            </w:r>
          </w:p>
        </w:tc>
        <w:tc>
          <w:tcPr>
            <w:tcW w:w="709" w:type="dxa"/>
          </w:tcPr>
          <w:p w14:paraId="272680AF" w14:textId="77777777" w:rsidR="000B54D0" w:rsidRDefault="000B54D0" w:rsidP="00ED3D20">
            <w:pPr>
              <w:pStyle w:val="TableRCTs"/>
            </w:pPr>
            <w:r>
              <w:t>Results</w:t>
            </w:r>
          </w:p>
        </w:tc>
        <w:tc>
          <w:tcPr>
            <w:tcW w:w="850" w:type="dxa"/>
          </w:tcPr>
          <w:p w14:paraId="0B23755F" w14:textId="77777777" w:rsidR="000B54D0" w:rsidRDefault="000B54D0" w:rsidP="00ED3D20">
            <w:pPr>
              <w:pStyle w:val="TableRCTs"/>
            </w:pPr>
            <w:r>
              <w:t>Date of search</w:t>
            </w:r>
          </w:p>
        </w:tc>
      </w:tr>
      <w:tr w:rsidR="00ED3D20" w14:paraId="4A314EE0" w14:textId="77777777" w:rsidTr="00ED3D20">
        <w:tc>
          <w:tcPr>
            <w:tcW w:w="993" w:type="dxa"/>
          </w:tcPr>
          <w:p w14:paraId="2A62AEF2" w14:textId="77777777" w:rsidR="000B54D0" w:rsidRDefault="000B54D0" w:rsidP="00ED3D20">
            <w:pPr>
              <w:pStyle w:val="TableRCTs"/>
            </w:pPr>
            <w:r>
              <w:t>Pubmed</w:t>
            </w:r>
          </w:p>
        </w:tc>
        <w:tc>
          <w:tcPr>
            <w:tcW w:w="4394" w:type="dxa"/>
          </w:tcPr>
          <w:p w14:paraId="26DE4B5D" w14:textId="77777777" w:rsidR="000B54D0" w:rsidRPr="00FB4040" w:rsidRDefault="000B54D0" w:rsidP="00ED3D20">
            <w:pPr>
              <w:pStyle w:val="TableRCTs"/>
            </w:pPr>
            <w:r w:rsidRPr="00FB4040">
              <w:t xml:space="preserve">(("pregnancy"[Mesh]) OR ("pregnan*"[All Fields]) OR ("prenatal*"[All Fields])) </w:t>
            </w:r>
          </w:p>
          <w:p w14:paraId="38FDF345" w14:textId="77777777" w:rsidR="000B54D0" w:rsidRPr="00FB4040" w:rsidRDefault="000B54D0" w:rsidP="00ED3D20">
            <w:pPr>
              <w:pStyle w:val="TableRCTs"/>
              <w:rPr>
                <w:rFonts w:cstheme="minorHAnsi"/>
                <w:sz w:val="20"/>
                <w:szCs w:val="20"/>
              </w:rPr>
            </w:pPr>
            <w:r w:rsidRPr="00FB4040">
              <w:rPr>
                <w:rFonts w:cstheme="minorHAnsi"/>
                <w:sz w:val="20"/>
                <w:szCs w:val="20"/>
              </w:rPr>
              <w:t xml:space="preserve">AND </w:t>
            </w:r>
          </w:p>
          <w:p w14:paraId="016A78A9" w14:textId="77777777" w:rsidR="000B54D0" w:rsidRPr="00FB4040" w:rsidRDefault="000B54D0" w:rsidP="00ED3D20">
            <w:pPr>
              <w:pStyle w:val="TableRCTs"/>
            </w:pPr>
            <w:r w:rsidRPr="00FB4040">
              <w:rPr>
                <w:shd w:val="clear" w:color="auto" w:fill="FFFFFF"/>
              </w:rPr>
              <w:t>(("Herbal" OR "Alternative" OR "Complementary") NEXT ("Medicin*" OR "Therap*" OR "Remed*")) OR ("Herbal Medicine"[Mesh]) OR "Drugs, Chinese Herbal"[Mesh]) OR "Complementary Therapies"[Mesh]</w:t>
            </w:r>
          </w:p>
        </w:tc>
        <w:tc>
          <w:tcPr>
            <w:tcW w:w="1134" w:type="dxa"/>
          </w:tcPr>
          <w:p w14:paraId="6CA38FA8" w14:textId="77777777" w:rsidR="000B54D0" w:rsidRPr="003E45FD" w:rsidRDefault="000B54D0" w:rsidP="00ED3D20">
            <w:pPr>
              <w:pStyle w:val="TableRCTs"/>
            </w:pPr>
            <w:r>
              <w:t>5 years</w:t>
            </w:r>
          </w:p>
        </w:tc>
        <w:tc>
          <w:tcPr>
            <w:tcW w:w="992" w:type="dxa"/>
          </w:tcPr>
          <w:p w14:paraId="59CB1CF0" w14:textId="77777777" w:rsidR="000B54D0" w:rsidRDefault="000B54D0" w:rsidP="00ED3D20">
            <w:pPr>
              <w:pStyle w:val="TableRCTs"/>
            </w:pPr>
            <w:r w:rsidRPr="003E45FD">
              <w:t>Human</w:t>
            </w:r>
          </w:p>
          <w:p w14:paraId="602200C5" w14:textId="77777777" w:rsidR="000B54D0" w:rsidRPr="003E45FD" w:rsidRDefault="000B54D0" w:rsidP="00ED3D20">
            <w:pPr>
              <w:pStyle w:val="TableRCTs"/>
            </w:pPr>
          </w:p>
        </w:tc>
        <w:tc>
          <w:tcPr>
            <w:tcW w:w="709" w:type="dxa"/>
          </w:tcPr>
          <w:p w14:paraId="138480C0" w14:textId="77777777" w:rsidR="000B54D0" w:rsidRDefault="000B54D0" w:rsidP="00ED3D20">
            <w:pPr>
              <w:pStyle w:val="TableRCTs"/>
            </w:pPr>
            <w:r>
              <w:t>725</w:t>
            </w:r>
          </w:p>
        </w:tc>
        <w:tc>
          <w:tcPr>
            <w:tcW w:w="850" w:type="dxa"/>
          </w:tcPr>
          <w:p w14:paraId="5D4C10E7" w14:textId="77777777" w:rsidR="000B54D0" w:rsidRPr="003E45FD" w:rsidRDefault="000B54D0" w:rsidP="00ED3D20">
            <w:pPr>
              <w:pStyle w:val="TableRCTs"/>
            </w:pPr>
            <w:r>
              <w:t>5-August-19</w:t>
            </w:r>
          </w:p>
        </w:tc>
      </w:tr>
      <w:tr w:rsidR="00ED3D20" w14:paraId="12307B1C" w14:textId="77777777" w:rsidTr="00ED3D20">
        <w:tc>
          <w:tcPr>
            <w:tcW w:w="993" w:type="dxa"/>
          </w:tcPr>
          <w:p w14:paraId="60ABC2DC" w14:textId="77777777" w:rsidR="000B54D0" w:rsidRDefault="000B54D0" w:rsidP="00ED3D20">
            <w:pPr>
              <w:pStyle w:val="TableRCTs"/>
            </w:pPr>
            <w:bookmarkStart w:id="252" w:name="_Hlk14445057"/>
            <w:r>
              <w:t>Ovid medline</w:t>
            </w:r>
          </w:p>
        </w:tc>
        <w:tc>
          <w:tcPr>
            <w:tcW w:w="4394" w:type="dxa"/>
          </w:tcPr>
          <w:p w14:paraId="385F69CF" w14:textId="77777777" w:rsidR="000B54D0" w:rsidRPr="00C16BBA" w:rsidRDefault="000B54D0" w:rsidP="00ED3D20">
            <w:pPr>
              <w:pStyle w:val="TableRCTs"/>
              <w:rPr>
                <w:rFonts w:ascii="Helvetica" w:hAnsi="Helvetica" w:cs="Helvetica"/>
                <w:color w:val="2D2D2D"/>
                <w:sz w:val="20"/>
                <w:szCs w:val="20"/>
                <w:shd w:val="clear" w:color="auto" w:fill="FFFFFF"/>
              </w:rPr>
            </w:pPr>
            <w:r>
              <w:rPr>
                <w:rFonts w:ascii="Helvetica" w:hAnsi="Helvetica" w:cs="Helvetica"/>
                <w:color w:val="2D2D2D"/>
                <w:sz w:val="18"/>
                <w:szCs w:val="18"/>
                <w:shd w:val="clear" w:color="auto" w:fill="F8F8F8"/>
              </w:rPr>
              <w:t>(Pregnancy/syn or Pregnan*.mp.) AND (</w:t>
            </w:r>
            <w:r>
              <w:rPr>
                <w:rStyle w:val="searchhistory-search-term"/>
                <w:rFonts w:eastAsiaTheme="minorEastAsia"/>
                <w:color w:val="0A0905"/>
              </w:rPr>
              <w:t>(</w:t>
            </w:r>
            <w:r>
              <w:rPr>
                <w:rFonts w:ascii="Helvetica" w:hAnsi="Helvetica" w:cs="Helvetica"/>
                <w:color w:val="2D2D2D"/>
                <w:sz w:val="18"/>
                <w:szCs w:val="18"/>
                <w:shd w:val="clear" w:color="auto" w:fill="FFFFFF"/>
              </w:rPr>
              <w:t>exp Plants, Medicinal/ or exp Herbal Medicine/ or exp Medicine, East Asian Traditional/ or exp Medicine, Chinese Traditional/) OR (</w:t>
            </w:r>
            <w:r>
              <w:rPr>
                <w:rFonts w:ascii="Helvetica" w:hAnsi="Helvetica" w:cs="Helvetica"/>
                <w:color w:val="2D2D2D"/>
                <w:sz w:val="18"/>
                <w:szCs w:val="18"/>
                <w:shd w:val="clear" w:color="auto" w:fill="F8F8F8"/>
              </w:rPr>
              <w:t>((Herbal or Alternative) and (Medicin* or Therap*)).mp))</w:t>
            </w:r>
          </w:p>
          <w:p w14:paraId="3F6AF5A7" w14:textId="77777777" w:rsidR="000B54D0" w:rsidRPr="003E45FD" w:rsidRDefault="000B54D0" w:rsidP="00ED3D20">
            <w:pPr>
              <w:pStyle w:val="TableRCTs"/>
              <w:rPr>
                <w:rFonts w:ascii="Helvetica" w:hAnsi="Helvetica" w:cs="Helvetica"/>
                <w:color w:val="2D2D2D"/>
                <w:sz w:val="20"/>
                <w:szCs w:val="20"/>
                <w:shd w:val="clear" w:color="auto" w:fill="FFFFFF"/>
              </w:rPr>
            </w:pPr>
          </w:p>
        </w:tc>
        <w:tc>
          <w:tcPr>
            <w:tcW w:w="1134" w:type="dxa"/>
          </w:tcPr>
          <w:p w14:paraId="055EDE24" w14:textId="77777777" w:rsidR="000B54D0" w:rsidRPr="003E45FD" w:rsidRDefault="000B54D0" w:rsidP="00ED3D20">
            <w:pPr>
              <w:pStyle w:val="TableRCTs"/>
            </w:pPr>
            <w:r w:rsidRPr="003E45FD">
              <w:t>201</w:t>
            </w:r>
            <w:r>
              <w:t>4</w:t>
            </w:r>
            <w:r w:rsidRPr="003E45FD">
              <w:t>-Current</w:t>
            </w:r>
          </w:p>
        </w:tc>
        <w:tc>
          <w:tcPr>
            <w:tcW w:w="992" w:type="dxa"/>
          </w:tcPr>
          <w:p w14:paraId="237CAFB8" w14:textId="77777777" w:rsidR="000B54D0" w:rsidRPr="003E45FD" w:rsidRDefault="000B54D0" w:rsidP="00ED3D20">
            <w:pPr>
              <w:pStyle w:val="TableRCTs"/>
            </w:pPr>
            <w:r w:rsidRPr="003E45FD">
              <w:t>English Language</w:t>
            </w:r>
          </w:p>
          <w:p w14:paraId="016DF8DE" w14:textId="77777777" w:rsidR="000B54D0" w:rsidRPr="003E45FD" w:rsidRDefault="000B54D0" w:rsidP="00ED3D20">
            <w:pPr>
              <w:pStyle w:val="TableRCTs"/>
            </w:pPr>
            <w:r w:rsidRPr="003E45FD">
              <w:t>Human</w:t>
            </w:r>
          </w:p>
        </w:tc>
        <w:tc>
          <w:tcPr>
            <w:tcW w:w="709" w:type="dxa"/>
          </w:tcPr>
          <w:p w14:paraId="72F11A03" w14:textId="77777777" w:rsidR="000B54D0" w:rsidRDefault="000B54D0" w:rsidP="00ED3D20">
            <w:pPr>
              <w:pStyle w:val="TableRCTs"/>
            </w:pPr>
            <w:r>
              <w:t>1141</w:t>
            </w:r>
          </w:p>
        </w:tc>
        <w:tc>
          <w:tcPr>
            <w:tcW w:w="850" w:type="dxa"/>
          </w:tcPr>
          <w:p w14:paraId="267FDC3B" w14:textId="77777777" w:rsidR="000B54D0" w:rsidRPr="003E45FD" w:rsidRDefault="000B54D0" w:rsidP="00ED3D20">
            <w:pPr>
              <w:pStyle w:val="TableRCTs"/>
            </w:pPr>
            <w:r>
              <w:t>19 July 2019</w:t>
            </w:r>
          </w:p>
        </w:tc>
      </w:tr>
      <w:bookmarkEnd w:id="252"/>
      <w:tr w:rsidR="00ED3D20" w14:paraId="74A0F1AE" w14:textId="77777777" w:rsidTr="00ED3D20">
        <w:tc>
          <w:tcPr>
            <w:tcW w:w="993" w:type="dxa"/>
          </w:tcPr>
          <w:p w14:paraId="68EF9312" w14:textId="77777777" w:rsidR="000B54D0" w:rsidRDefault="000B54D0" w:rsidP="00ED3D20">
            <w:pPr>
              <w:pStyle w:val="TableRCTs"/>
            </w:pPr>
            <w:r>
              <w:t>Embase</w:t>
            </w:r>
          </w:p>
        </w:tc>
        <w:tc>
          <w:tcPr>
            <w:tcW w:w="4394" w:type="dxa"/>
          </w:tcPr>
          <w:p w14:paraId="49EA18B1" w14:textId="77777777" w:rsidR="000B54D0" w:rsidRDefault="000B54D0" w:rsidP="00ED3D20">
            <w:pPr>
              <w:pStyle w:val="TableRCTs"/>
            </w:pPr>
            <w:r>
              <w:t>((</w:t>
            </w:r>
            <w:r w:rsidRPr="00763A12">
              <w:t>'alternative medicine'/exp</w:t>
            </w:r>
            <w:r>
              <w:t>) OR (</w:t>
            </w:r>
            <w:r w:rsidRPr="00763A12">
              <w:t>'herbal medicine'/exp</w:t>
            </w:r>
            <w:r>
              <w:t>) OR (</w:t>
            </w:r>
            <w:r w:rsidRPr="00763A12">
              <w:t>'herbaceous agent'/exp</w:t>
            </w:r>
            <w:r>
              <w:t>))</w:t>
            </w:r>
          </w:p>
          <w:p w14:paraId="34C22182" w14:textId="77777777" w:rsidR="000B54D0" w:rsidRDefault="000B54D0" w:rsidP="00ED3D20">
            <w:pPr>
              <w:pStyle w:val="TableRCTs"/>
            </w:pPr>
            <w:r>
              <w:t>AND</w:t>
            </w:r>
          </w:p>
          <w:p w14:paraId="168C3E96" w14:textId="77777777" w:rsidR="000B54D0" w:rsidRDefault="000B54D0" w:rsidP="00ED3D20">
            <w:pPr>
              <w:pStyle w:val="TableRCTs"/>
            </w:pPr>
            <w:r>
              <w:t xml:space="preserve">('pregnancy'/exp  OR pregnan*) </w:t>
            </w:r>
          </w:p>
          <w:p w14:paraId="1D49C97A" w14:textId="77777777" w:rsidR="000B54D0" w:rsidRPr="003E45FD" w:rsidRDefault="000B54D0" w:rsidP="00ED3D20">
            <w:pPr>
              <w:pStyle w:val="TableRCTs"/>
            </w:pPr>
          </w:p>
        </w:tc>
        <w:tc>
          <w:tcPr>
            <w:tcW w:w="1134" w:type="dxa"/>
          </w:tcPr>
          <w:p w14:paraId="32C2FDA6" w14:textId="77777777" w:rsidR="000B54D0" w:rsidRPr="003E45FD" w:rsidRDefault="000B54D0" w:rsidP="00ED3D20">
            <w:pPr>
              <w:pStyle w:val="TableRCTs"/>
            </w:pPr>
            <w:r>
              <w:t>2014-current</w:t>
            </w:r>
          </w:p>
        </w:tc>
        <w:tc>
          <w:tcPr>
            <w:tcW w:w="992" w:type="dxa"/>
          </w:tcPr>
          <w:p w14:paraId="7D89A936" w14:textId="77777777" w:rsidR="000B54D0" w:rsidRPr="003E45FD" w:rsidRDefault="000B54D0" w:rsidP="00ED3D20">
            <w:pPr>
              <w:pStyle w:val="TableRCTs"/>
            </w:pPr>
            <w:r w:rsidRPr="003E45FD">
              <w:t>English Language</w:t>
            </w:r>
          </w:p>
          <w:p w14:paraId="252D69A4" w14:textId="77777777" w:rsidR="000B54D0" w:rsidRPr="003E45FD" w:rsidRDefault="000B54D0" w:rsidP="00ED3D20">
            <w:pPr>
              <w:pStyle w:val="TableRCTs"/>
            </w:pPr>
            <w:r w:rsidRPr="003E45FD">
              <w:t>Human</w:t>
            </w:r>
          </w:p>
        </w:tc>
        <w:tc>
          <w:tcPr>
            <w:tcW w:w="709" w:type="dxa"/>
          </w:tcPr>
          <w:p w14:paraId="5A3A7724" w14:textId="77777777" w:rsidR="000B54D0" w:rsidRDefault="000B54D0" w:rsidP="00ED3D20">
            <w:pPr>
              <w:pStyle w:val="TableRCTs"/>
            </w:pPr>
            <w:r>
              <w:t>752</w:t>
            </w:r>
          </w:p>
        </w:tc>
        <w:tc>
          <w:tcPr>
            <w:tcW w:w="850" w:type="dxa"/>
          </w:tcPr>
          <w:p w14:paraId="0FF9939F" w14:textId="77777777" w:rsidR="000B54D0" w:rsidRPr="003E45FD" w:rsidRDefault="000B54D0" w:rsidP="00ED3D20">
            <w:pPr>
              <w:pStyle w:val="TableRCTs"/>
            </w:pPr>
            <w:r>
              <w:t>5-Aug-19</w:t>
            </w:r>
          </w:p>
        </w:tc>
      </w:tr>
      <w:tr w:rsidR="00ED3D20" w14:paraId="1E178E09" w14:textId="77777777" w:rsidTr="00ED3D20">
        <w:tc>
          <w:tcPr>
            <w:tcW w:w="993" w:type="dxa"/>
          </w:tcPr>
          <w:p w14:paraId="5D64A5E2" w14:textId="77777777" w:rsidR="000B54D0" w:rsidRDefault="000B54D0" w:rsidP="00ED3D20">
            <w:pPr>
              <w:pStyle w:val="TableRCTs"/>
            </w:pPr>
            <w:r>
              <w:t>CINAHL</w:t>
            </w:r>
          </w:p>
        </w:tc>
        <w:tc>
          <w:tcPr>
            <w:tcW w:w="4394" w:type="dxa"/>
          </w:tcPr>
          <w:p w14:paraId="793CAABC" w14:textId="77777777" w:rsidR="000B54D0" w:rsidRDefault="000B54D0" w:rsidP="00ED3D20">
            <w:pPr>
              <w:pStyle w:val="TableRCTs"/>
            </w:pPr>
            <w:r>
              <w:t>((MH "Alternative Therapies+") OR (MH "Plants, Medicinal+") OR ("alternative NEXT medicine"))</w:t>
            </w:r>
          </w:p>
          <w:p w14:paraId="276EF41F" w14:textId="77777777" w:rsidR="000B54D0" w:rsidRDefault="000B54D0" w:rsidP="00ED3D20">
            <w:pPr>
              <w:pStyle w:val="TableRCTs"/>
            </w:pPr>
            <w:r>
              <w:t>AND</w:t>
            </w:r>
          </w:p>
          <w:p w14:paraId="66980C9F" w14:textId="77777777" w:rsidR="000B54D0" w:rsidRPr="003E45FD" w:rsidRDefault="000B54D0" w:rsidP="00ED3D20">
            <w:pPr>
              <w:pStyle w:val="TableRCTs"/>
            </w:pPr>
            <w:r>
              <w:t>( (MH "Pregnancy+") OR (MH "Pregnancy Trimesters+") OR (MM "Prenatal Nutritional Physiology") OR (MM "Prenatal Exposure Delayed Effects") )</w:t>
            </w:r>
          </w:p>
        </w:tc>
        <w:tc>
          <w:tcPr>
            <w:tcW w:w="1134" w:type="dxa"/>
          </w:tcPr>
          <w:p w14:paraId="722914EA" w14:textId="77777777" w:rsidR="000B54D0" w:rsidRPr="003E45FD" w:rsidRDefault="000B54D0" w:rsidP="00ED3D20">
            <w:pPr>
              <w:pStyle w:val="TableRCTs"/>
            </w:pPr>
            <w:r>
              <w:t>2014 - current</w:t>
            </w:r>
          </w:p>
        </w:tc>
        <w:tc>
          <w:tcPr>
            <w:tcW w:w="992" w:type="dxa"/>
          </w:tcPr>
          <w:p w14:paraId="2D143717" w14:textId="77777777" w:rsidR="000B54D0" w:rsidRPr="003E45FD" w:rsidRDefault="000B54D0" w:rsidP="00ED3D20">
            <w:pPr>
              <w:pStyle w:val="TableRCTs"/>
            </w:pPr>
            <w:r>
              <w:t>English</w:t>
            </w:r>
          </w:p>
        </w:tc>
        <w:tc>
          <w:tcPr>
            <w:tcW w:w="709" w:type="dxa"/>
          </w:tcPr>
          <w:p w14:paraId="7B923E5A" w14:textId="77777777" w:rsidR="000B54D0" w:rsidRDefault="000B54D0" w:rsidP="00ED3D20">
            <w:pPr>
              <w:pStyle w:val="TableRCTs"/>
            </w:pPr>
            <w:r>
              <w:t>774</w:t>
            </w:r>
          </w:p>
        </w:tc>
        <w:tc>
          <w:tcPr>
            <w:tcW w:w="850" w:type="dxa"/>
          </w:tcPr>
          <w:p w14:paraId="346EEA19" w14:textId="77777777" w:rsidR="000B54D0" w:rsidRPr="003E45FD" w:rsidRDefault="000B54D0" w:rsidP="00ED3D20">
            <w:pPr>
              <w:pStyle w:val="TableRCTs"/>
            </w:pPr>
            <w:r>
              <w:t>5-Aug-19</w:t>
            </w:r>
          </w:p>
        </w:tc>
      </w:tr>
      <w:tr w:rsidR="00ED3D20" w14:paraId="7602EC72" w14:textId="77777777" w:rsidTr="00ED3D20">
        <w:tc>
          <w:tcPr>
            <w:tcW w:w="993" w:type="dxa"/>
          </w:tcPr>
          <w:p w14:paraId="08B0B7A7" w14:textId="77777777" w:rsidR="000B54D0" w:rsidRDefault="000B54D0" w:rsidP="00ED3D20">
            <w:pPr>
              <w:pStyle w:val="TableRCTs"/>
            </w:pPr>
            <w:r>
              <w:t>SCOPUS</w:t>
            </w:r>
          </w:p>
        </w:tc>
        <w:tc>
          <w:tcPr>
            <w:tcW w:w="4394" w:type="dxa"/>
          </w:tcPr>
          <w:p w14:paraId="7E8246F9" w14:textId="77777777" w:rsidR="000B54D0" w:rsidRPr="00ED3D20" w:rsidRDefault="000B54D0" w:rsidP="00ED3D20">
            <w:pPr>
              <w:pStyle w:val="TableRCTs"/>
              <w:rPr>
                <w:bCs/>
              </w:rPr>
            </w:pPr>
            <w:r w:rsidRPr="00ED3D20">
              <w:rPr>
                <w:rStyle w:val="querysrchtext"/>
                <w:rFonts w:eastAsiaTheme="majorEastAsia" w:cs="Arial"/>
              </w:rPr>
              <w:t>(</w:t>
            </w:r>
            <w:r w:rsidRPr="00ED3D20">
              <w:t> </w:t>
            </w:r>
            <w:r w:rsidRPr="00ED3D20">
              <w:rPr>
                <w:rStyle w:val="querysrchtext"/>
                <w:rFonts w:eastAsiaTheme="majorEastAsia" w:cs="Arial"/>
              </w:rPr>
              <w:t>(</w:t>
            </w:r>
            <w:r w:rsidRPr="00ED3D20">
              <w:t> </w:t>
            </w:r>
            <w:r w:rsidRPr="00ED3D20">
              <w:rPr>
                <w:rStyle w:val="Emphasis"/>
                <w:rFonts w:cs="Arial"/>
              </w:rPr>
              <w:t>"Pregnan*"</w:t>
            </w:r>
            <w:r w:rsidRPr="00ED3D20">
              <w:t> </w:t>
            </w:r>
            <w:r w:rsidRPr="00ED3D20">
              <w:rPr>
                <w:rStyle w:val="querysrchtext"/>
                <w:rFonts w:eastAsiaTheme="majorEastAsia" w:cs="Arial"/>
              </w:rPr>
              <w:t>)</w:t>
            </w:r>
            <w:r w:rsidRPr="00ED3D20">
              <w:t>  </w:t>
            </w:r>
            <w:r w:rsidRPr="00ED3D20">
              <w:rPr>
                <w:rStyle w:val="querysrchtext"/>
                <w:rFonts w:eastAsiaTheme="majorEastAsia" w:cs="Arial"/>
              </w:rPr>
              <w:t>OR</w:t>
            </w:r>
            <w:r w:rsidRPr="00ED3D20">
              <w:t>  </w:t>
            </w:r>
            <w:r w:rsidRPr="00ED3D20">
              <w:rPr>
                <w:rStyle w:val="querysrchtext"/>
                <w:rFonts w:eastAsiaTheme="majorEastAsia" w:cs="Arial"/>
              </w:rPr>
              <w:t>(</w:t>
            </w:r>
            <w:r w:rsidRPr="00ED3D20">
              <w:t> </w:t>
            </w:r>
            <w:r w:rsidRPr="00ED3D20">
              <w:rPr>
                <w:rStyle w:val="Emphasis"/>
                <w:rFonts w:cs="Arial"/>
              </w:rPr>
              <w:t>"prenatal*"</w:t>
            </w:r>
            <w:r w:rsidRPr="00ED3D20">
              <w:t> </w:t>
            </w:r>
            <w:r w:rsidRPr="00ED3D20">
              <w:rPr>
                <w:rStyle w:val="querysrchtext"/>
                <w:rFonts w:eastAsiaTheme="majorEastAsia" w:cs="Arial"/>
              </w:rPr>
              <w:t>)</w:t>
            </w:r>
            <w:r w:rsidRPr="00ED3D20">
              <w:t> </w:t>
            </w:r>
            <w:r w:rsidRPr="00ED3D20">
              <w:rPr>
                <w:rStyle w:val="querysrchtext"/>
                <w:rFonts w:eastAsiaTheme="majorEastAsia" w:cs="Arial"/>
              </w:rPr>
              <w:t>)</w:t>
            </w:r>
            <w:r w:rsidRPr="00ED3D20">
              <w:t> </w:t>
            </w:r>
            <w:r w:rsidRPr="00ED3D20">
              <w:rPr>
                <w:rStyle w:val="querysrchtext"/>
                <w:rFonts w:eastAsiaTheme="majorEastAsia" w:cs="Arial"/>
              </w:rPr>
              <w:t>)</w:t>
            </w:r>
            <w:r w:rsidRPr="00ED3D20">
              <w:t>  </w:t>
            </w:r>
            <w:r w:rsidRPr="00ED3D20">
              <w:rPr>
                <w:rStyle w:val="querysrchtext"/>
                <w:rFonts w:eastAsiaTheme="majorEastAsia" w:cs="Arial"/>
              </w:rPr>
              <w:t>AND</w:t>
            </w:r>
            <w:r w:rsidRPr="00ED3D20">
              <w:t>  </w:t>
            </w:r>
            <w:r w:rsidRPr="00ED3D20">
              <w:rPr>
                <w:rStyle w:val="querysrchtext"/>
                <w:rFonts w:eastAsiaTheme="majorEastAsia" w:cs="Arial"/>
              </w:rPr>
              <w:t>(</w:t>
            </w:r>
            <w:r w:rsidRPr="00ED3D20">
              <w:t> </w:t>
            </w:r>
            <w:r w:rsidRPr="00ED3D20">
              <w:rPr>
                <w:rStyle w:val="queryoperator"/>
                <w:rFonts w:eastAsiaTheme="majorEastAsia" w:cs="Arial"/>
              </w:rPr>
              <w:t>ABS</w:t>
            </w:r>
            <w:r w:rsidRPr="00ED3D20">
              <w:t> </w:t>
            </w:r>
            <w:r w:rsidRPr="00ED3D20">
              <w:rPr>
                <w:rStyle w:val="querysrchtext"/>
                <w:rFonts w:eastAsiaTheme="majorEastAsia" w:cs="Arial"/>
              </w:rPr>
              <w:t>(</w:t>
            </w:r>
            <w:r w:rsidRPr="00ED3D20">
              <w:t> </w:t>
            </w:r>
            <w:r w:rsidRPr="00ED3D20">
              <w:rPr>
                <w:rStyle w:val="querysrchtext"/>
                <w:rFonts w:eastAsiaTheme="majorEastAsia" w:cs="Arial"/>
              </w:rPr>
              <w:t>(</w:t>
            </w:r>
            <w:r w:rsidRPr="00ED3D20">
              <w:t> </w:t>
            </w:r>
            <w:r w:rsidRPr="00ED3D20">
              <w:rPr>
                <w:rStyle w:val="Emphasis"/>
                <w:rFonts w:cs="Arial"/>
              </w:rPr>
              <w:t>"Herbal"</w:t>
            </w:r>
            <w:r w:rsidRPr="00ED3D20">
              <w:t>  </w:t>
            </w:r>
            <w:r w:rsidRPr="00ED3D20">
              <w:rPr>
                <w:rStyle w:val="querysrchtext"/>
                <w:rFonts w:eastAsiaTheme="majorEastAsia" w:cs="Arial"/>
              </w:rPr>
              <w:t>OR</w:t>
            </w:r>
            <w:r w:rsidRPr="00ED3D20">
              <w:t>  </w:t>
            </w:r>
            <w:r w:rsidRPr="00ED3D20">
              <w:rPr>
                <w:rStyle w:val="Emphasis"/>
                <w:rFonts w:cs="Arial"/>
              </w:rPr>
              <w:t>"alternative"</w:t>
            </w:r>
            <w:r w:rsidRPr="00ED3D20">
              <w:t>  </w:t>
            </w:r>
            <w:r w:rsidRPr="00ED3D20">
              <w:rPr>
                <w:rStyle w:val="querysrchtext"/>
                <w:rFonts w:eastAsiaTheme="majorEastAsia" w:cs="Arial"/>
              </w:rPr>
              <w:t>OR</w:t>
            </w:r>
            <w:r w:rsidRPr="00ED3D20">
              <w:t>  </w:t>
            </w:r>
            <w:r w:rsidRPr="00ED3D20">
              <w:rPr>
                <w:rStyle w:val="Emphasis"/>
                <w:rFonts w:cs="Arial"/>
              </w:rPr>
              <w:t>"plants"</w:t>
            </w:r>
            <w:r w:rsidRPr="00ED3D20">
              <w:t>  </w:t>
            </w:r>
            <w:r w:rsidRPr="00ED3D20">
              <w:rPr>
                <w:rStyle w:val="querysrchtext"/>
                <w:rFonts w:eastAsiaTheme="majorEastAsia" w:cs="Arial"/>
              </w:rPr>
              <w:t>OR</w:t>
            </w:r>
            <w:r w:rsidRPr="00ED3D20">
              <w:t>  </w:t>
            </w:r>
          </w:p>
          <w:p w14:paraId="22AEBD95" w14:textId="73D2F8D7" w:rsidR="000B54D0" w:rsidRPr="00ED3D20" w:rsidRDefault="000B54D0" w:rsidP="00ED3D20">
            <w:pPr>
              <w:pStyle w:val="TableRCTs"/>
              <w:rPr>
                <w:bCs/>
              </w:rPr>
            </w:pPr>
            <w:r w:rsidRPr="00ED3D20">
              <w:rPr>
                <w:rStyle w:val="Emphasis"/>
                <w:rFonts w:cs="Arial"/>
              </w:rPr>
              <w:t>"Herbaceous"</w:t>
            </w:r>
            <w:r w:rsidRPr="00ED3D20">
              <w:t>  </w:t>
            </w:r>
            <w:r w:rsidRPr="00ED3D20">
              <w:rPr>
                <w:rStyle w:val="querysrchtext"/>
                <w:rFonts w:eastAsiaTheme="majorEastAsia" w:cs="Arial"/>
              </w:rPr>
              <w:t>OR</w:t>
            </w:r>
            <w:r w:rsidRPr="00ED3D20">
              <w:t>  </w:t>
            </w:r>
            <w:r w:rsidRPr="00ED3D20">
              <w:rPr>
                <w:rStyle w:val="Emphasis"/>
                <w:rFonts w:cs="Arial"/>
              </w:rPr>
              <w:t>"Chinese"</w:t>
            </w:r>
            <w:r w:rsidRPr="00ED3D20">
              <w:t>  </w:t>
            </w:r>
            <w:r w:rsidRPr="00ED3D20">
              <w:rPr>
                <w:rStyle w:val="querysrchtext"/>
                <w:rFonts w:eastAsiaTheme="majorEastAsia" w:cs="Arial"/>
              </w:rPr>
              <w:t>OR</w:t>
            </w:r>
            <w:r w:rsidRPr="00ED3D20">
              <w:t>  </w:t>
            </w:r>
            <w:r w:rsidRPr="00ED3D20">
              <w:rPr>
                <w:rStyle w:val="Emphasis"/>
                <w:rFonts w:cs="Arial"/>
              </w:rPr>
              <w:t>"Traditional"</w:t>
            </w:r>
            <w:r w:rsidRPr="00ED3D20">
              <w:t> </w:t>
            </w:r>
            <w:r w:rsidRPr="00ED3D20">
              <w:rPr>
                <w:rStyle w:val="querysrchtext"/>
                <w:rFonts w:eastAsiaTheme="majorEastAsia" w:cs="Arial"/>
              </w:rPr>
              <w:t>)</w:t>
            </w:r>
            <w:r w:rsidRPr="00ED3D20">
              <w:t>  </w:t>
            </w:r>
            <w:r w:rsidRPr="00ED3D20">
              <w:rPr>
                <w:rStyle w:val="querysrchtext"/>
                <w:rFonts w:eastAsiaTheme="majorEastAsia" w:cs="Arial"/>
              </w:rPr>
              <w:t>PRE/1</w:t>
            </w:r>
            <w:r w:rsidRPr="00ED3D20">
              <w:t>  </w:t>
            </w:r>
            <w:r w:rsidRPr="00ED3D20">
              <w:rPr>
                <w:rStyle w:val="querysrchtext"/>
                <w:rFonts w:eastAsiaTheme="majorEastAsia" w:cs="Arial"/>
              </w:rPr>
              <w:t>(</w:t>
            </w:r>
            <w:r w:rsidRPr="00ED3D20">
              <w:t> </w:t>
            </w:r>
            <w:r w:rsidRPr="00ED3D20">
              <w:rPr>
                <w:rStyle w:val="Emphasis"/>
                <w:rFonts w:cs="Arial"/>
              </w:rPr>
              <w:t>"Medicine"</w:t>
            </w:r>
            <w:r w:rsidRPr="00ED3D20">
              <w:t>  </w:t>
            </w:r>
            <w:r w:rsidRPr="00ED3D20">
              <w:rPr>
                <w:rStyle w:val="querysrchtext"/>
                <w:rFonts w:eastAsiaTheme="majorEastAsia" w:cs="Arial"/>
              </w:rPr>
              <w:t>OR</w:t>
            </w:r>
            <w:r w:rsidRPr="00ED3D20">
              <w:t>  </w:t>
            </w:r>
            <w:r w:rsidRPr="00ED3D20">
              <w:rPr>
                <w:rStyle w:val="Emphasis"/>
                <w:rFonts w:cs="Arial"/>
              </w:rPr>
              <w:t>"Therap*"</w:t>
            </w:r>
            <w:r w:rsidRPr="00ED3D20">
              <w:t>  </w:t>
            </w:r>
            <w:r w:rsidRPr="00ED3D20">
              <w:rPr>
                <w:rStyle w:val="querysrchtext"/>
                <w:rFonts w:eastAsiaTheme="majorEastAsia" w:cs="Arial"/>
              </w:rPr>
              <w:t>OR</w:t>
            </w:r>
            <w:r w:rsidRPr="00ED3D20">
              <w:t>  </w:t>
            </w:r>
            <w:r w:rsidRPr="00ED3D20">
              <w:rPr>
                <w:rStyle w:val="Emphasis"/>
                <w:rFonts w:cs="Arial"/>
              </w:rPr>
              <w:t>"Agent"</w:t>
            </w:r>
            <w:r w:rsidRPr="00ED3D20">
              <w:t> </w:t>
            </w:r>
            <w:r w:rsidRPr="00ED3D20">
              <w:rPr>
                <w:rStyle w:val="querysrchtext"/>
                <w:rFonts w:eastAsiaTheme="majorEastAsia" w:cs="Arial"/>
              </w:rPr>
              <w:t>)</w:t>
            </w:r>
            <w:r w:rsidRPr="00ED3D20">
              <w:t> </w:t>
            </w:r>
            <w:r w:rsidRPr="00ED3D20">
              <w:rPr>
                <w:rStyle w:val="querysrchtext"/>
                <w:rFonts w:eastAsiaTheme="majorEastAsia" w:cs="Arial"/>
              </w:rPr>
              <w:t>)</w:t>
            </w:r>
            <w:r w:rsidRPr="00ED3D20">
              <w:t> </w:t>
            </w:r>
            <w:r w:rsidRPr="00ED3D20">
              <w:rPr>
                <w:rStyle w:val="querysrchtext"/>
                <w:rFonts w:eastAsiaTheme="majorEastAsia" w:cs="Arial"/>
              </w:rPr>
              <w:t>)</w:t>
            </w:r>
            <w:r w:rsidRPr="00ED3D20">
              <w:t> </w:t>
            </w:r>
            <w:r w:rsidRPr="00ED3D20">
              <w:rPr>
                <w:rStyle w:val="querysrchtext"/>
                <w:rFonts w:eastAsiaTheme="majorEastAsia" w:cs="Arial"/>
              </w:rPr>
              <w:t>)</w:t>
            </w:r>
            <w:r w:rsidRPr="00ED3D20">
              <w:t> </w:t>
            </w:r>
          </w:p>
        </w:tc>
        <w:tc>
          <w:tcPr>
            <w:tcW w:w="1134" w:type="dxa"/>
          </w:tcPr>
          <w:p w14:paraId="24ABCEBA" w14:textId="77777777" w:rsidR="000B54D0" w:rsidRPr="003E45FD" w:rsidRDefault="000B54D0" w:rsidP="00ED3D20">
            <w:pPr>
              <w:pStyle w:val="TableRCTs"/>
            </w:pPr>
            <w:r>
              <w:t>2014 - current</w:t>
            </w:r>
          </w:p>
        </w:tc>
        <w:tc>
          <w:tcPr>
            <w:tcW w:w="992" w:type="dxa"/>
          </w:tcPr>
          <w:p w14:paraId="6E2687FD" w14:textId="77777777" w:rsidR="000B54D0" w:rsidRPr="003E45FD" w:rsidRDefault="000B54D0" w:rsidP="00ED3D20">
            <w:pPr>
              <w:pStyle w:val="TableRCTs"/>
            </w:pPr>
            <w:r>
              <w:t>English</w:t>
            </w:r>
          </w:p>
        </w:tc>
        <w:tc>
          <w:tcPr>
            <w:tcW w:w="709" w:type="dxa"/>
          </w:tcPr>
          <w:p w14:paraId="573BED9E" w14:textId="77777777" w:rsidR="000B54D0" w:rsidRDefault="000B54D0" w:rsidP="00ED3D20">
            <w:pPr>
              <w:pStyle w:val="TableRCTs"/>
            </w:pPr>
            <w:r>
              <w:t>757</w:t>
            </w:r>
          </w:p>
        </w:tc>
        <w:tc>
          <w:tcPr>
            <w:tcW w:w="850" w:type="dxa"/>
          </w:tcPr>
          <w:p w14:paraId="3117B837" w14:textId="77777777" w:rsidR="000B54D0" w:rsidRPr="003E45FD" w:rsidRDefault="000B54D0" w:rsidP="00ED3D20">
            <w:pPr>
              <w:pStyle w:val="TableRCTs"/>
            </w:pPr>
            <w:r>
              <w:t>5-Aug-19</w:t>
            </w:r>
          </w:p>
        </w:tc>
      </w:tr>
      <w:tr w:rsidR="00ED3D20" w14:paraId="7D8BF686" w14:textId="77777777" w:rsidTr="00ED3D20">
        <w:tc>
          <w:tcPr>
            <w:tcW w:w="993" w:type="dxa"/>
          </w:tcPr>
          <w:p w14:paraId="6935C2C7" w14:textId="77777777" w:rsidR="000B54D0" w:rsidRDefault="000B54D0" w:rsidP="00ED3D20">
            <w:pPr>
              <w:pStyle w:val="TableRCTs"/>
            </w:pPr>
            <w:r>
              <w:t>Health Infonet</w:t>
            </w:r>
          </w:p>
        </w:tc>
        <w:tc>
          <w:tcPr>
            <w:tcW w:w="4394" w:type="dxa"/>
          </w:tcPr>
          <w:p w14:paraId="4E7E45C0" w14:textId="77777777" w:rsidR="000B54D0" w:rsidRDefault="000B54D0" w:rsidP="00ED3D20">
            <w:pPr>
              <w:pStyle w:val="TableRCTs"/>
            </w:pPr>
            <w:r>
              <w:t>Tradition medicine pregnancy</w:t>
            </w:r>
          </w:p>
          <w:p w14:paraId="5D46C172" w14:textId="77777777" w:rsidR="000B54D0" w:rsidRPr="003E45FD" w:rsidRDefault="000B54D0" w:rsidP="00ED3D20">
            <w:pPr>
              <w:pStyle w:val="TableRCTs"/>
            </w:pPr>
            <w:r>
              <w:t>Publications on traditional medicine did not mention pregnancy</w:t>
            </w:r>
          </w:p>
        </w:tc>
        <w:tc>
          <w:tcPr>
            <w:tcW w:w="1134" w:type="dxa"/>
          </w:tcPr>
          <w:p w14:paraId="7E78256D" w14:textId="77777777" w:rsidR="000B54D0" w:rsidRPr="003E45FD" w:rsidRDefault="000B54D0" w:rsidP="00ED3D20">
            <w:pPr>
              <w:pStyle w:val="TableRCTs"/>
            </w:pPr>
          </w:p>
        </w:tc>
        <w:tc>
          <w:tcPr>
            <w:tcW w:w="992" w:type="dxa"/>
          </w:tcPr>
          <w:p w14:paraId="6240BFD4" w14:textId="77777777" w:rsidR="000B54D0" w:rsidRPr="003E45FD" w:rsidRDefault="000B54D0" w:rsidP="00ED3D20">
            <w:pPr>
              <w:pStyle w:val="TableRCTs"/>
            </w:pPr>
          </w:p>
        </w:tc>
        <w:tc>
          <w:tcPr>
            <w:tcW w:w="709" w:type="dxa"/>
          </w:tcPr>
          <w:p w14:paraId="690C2452" w14:textId="77777777" w:rsidR="000B54D0" w:rsidRDefault="000B54D0" w:rsidP="00ED3D20">
            <w:pPr>
              <w:pStyle w:val="TableRCTs"/>
            </w:pPr>
            <w:r>
              <w:t>0</w:t>
            </w:r>
          </w:p>
        </w:tc>
        <w:tc>
          <w:tcPr>
            <w:tcW w:w="850" w:type="dxa"/>
          </w:tcPr>
          <w:p w14:paraId="11DA44BE" w14:textId="77777777" w:rsidR="000B54D0" w:rsidRPr="003E45FD" w:rsidRDefault="000B54D0" w:rsidP="00ED3D20">
            <w:pPr>
              <w:pStyle w:val="TableRCTs"/>
            </w:pPr>
            <w:r>
              <w:t>5-Aug-19</w:t>
            </w:r>
          </w:p>
        </w:tc>
      </w:tr>
      <w:tr w:rsidR="00ED3D20" w14:paraId="5BE8F044" w14:textId="77777777" w:rsidTr="00ED3D20">
        <w:tc>
          <w:tcPr>
            <w:tcW w:w="993" w:type="dxa"/>
          </w:tcPr>
          <w:p w14:paraId="7D7D7A26" w14:textId="77777777" w:rsidR="000B54D0" w:rsidRDefault="000B54D0" w:rsidP="00ED3D20">
            <w:pPr>
              <w:pStyle w:val="TableRCTs"/>
            </w:pPr>
            <w:r>
              <w:t>Cochrane</w:t>
            </w:r>
          </w:p>
        </w:tc>
        <w:tc>
          <w:tcPr>
            <w:tcW w:w="4394" w:type="dxa"/>
          </w:tcPr>
          <w:p w14:paraId="51C3ED3A" w14:textId="77777777" w:rsidR="000B54D0" w:rsidRDefault="000B54D0" w:rsidP="00ED3D20">
            <w:pPr>
              <w:pStyle w:val="TableRCTs"/>
            </w:pPr>
            <w:r>
              <w:t xml:space="preserve">((MeSH descriptor: [Pregnancy] explode all trees) </w:t>
            </w:r>
          </w:p>
          <w:p w14:paraId="6470B9C9" w14:textId="77777777" w:rsidR="000B54D0" w:rsidRDefault="000B54D0" w:rsidP="00ED3D20">
            <w:pPr>
              <w:pStyle w:val="TableRCTs"/>
            </w:pPr>
            <w:r>
              <w:t xml:space="preserve">OR (MeSH descriptor: [Pregnant Women] explode all trees) </w:t>
            </w:r>
          </w:p>
          <w:p w14:paraId="53944D8D" w14:textId="77777777" w:rsidR="000B54D0" w:rsidRDefault="000B54D0" w:rsidP="00ED3D20">
            <w:pPr>
              <w:pStyle w:val="TableRCTs"/>
            </w:pPr>
            <w:r>
              <w:t>OR (MeSH descriptor: [Pregnancy Outcomes] explode all trees)</w:t>
            </w:r>
          </w:p>
          <w:p w14:paraId="7B700BE3" w14:textId="77777777" w:rsidR="000B54D0" w:rsidRDefault="000B54D0" w:rsidP="00ED3D20">
            <w:pPr>
              <w:pStyle w:val="TableRCTs"/>
            </w:pPr>
            <w:r>
              <w:t xml:space="preserve">OR ‘pregnan*’ OR ‘Prenatal’) </w:t>
            </w:r>
          </w:p>
          <w:p w14:paraId="1484F25D" w14:textId="77777777" w:rsidR="000B54D0" w:rsidRDefault="000B54D0" w:rsidP="00ED3D20">
            <w:pPr>
              <w:pStyle w:val="TableRCTs"/>
            </w:pPr>
            <w:r>
              <w:t>AND</w:t>
            </w:r>
          </w:p>
          <w:p w14:paraId="4B5286AB" w14:textId="77777777" w:rsidR="000B54D0" w:rsidRPr="003E45FD" w:rsidRDefault="000B54D0" w:rsidP="00ED3D20">
            <w:pPr>
              <w:pStyle w:val="TableRCTs"/>
            </w:pPr>
            <w:r>
              <w:t>(MeSH descriptor: [Complementary Therapies] explode all trees)</w:t>
            </w:r>
          </w:p>
        </w:tc>
        <w:tc>
          <w:tcPr>
            <w:tcW w:w="1134" w:type="dxa"/>
          </w:tcPr>
          <w:p w14:paraId="38052065" w14:textId="77777777" w:rsidR="000B54D0" w:rsidRPr="003E45FD" w:rsidRDefault="000B54D0" w:rsidP="00ED3D20">
            <w:pPr>
              <w:pStyle w:val="TableRCTs"/>
            </w:pPr>
            <w:r>
              <w:t>2014 - current</w:t>
            </w:r>
          </w:p>
        </w:tc>
        <w:tc>
          <w:tcPr>
            <w:tcW w:w="992" w:type="dxa"/>
          </w:tcPr>
          <w:p w14:paraId="37B8871A" w14:textId="77777777" w:rsidR="000B54D0" w:rsidRPr="003E45FD" w:rsidRDefault="000B54D0" w:rsidP="00ED3D20">
            <w:pPr>
              <w:pStyle w:val="TableRCTs"/>
            </w:pPr>
            <w:r>
              <w:t>Cochrane reviews</w:t>
            </w:r>
          </w:p>
        </w:tc>
        <w:tc>
          <w:tcPr>
            <w:tcW w:w="709" w:type="dxa"/>
          </w:tcPr>
          <w:p w14:paraId="3D23C411" w14:textId="1DDAF6C8" w:rsidR="000B54D0" w:rsidRDefault="000B54D0" w:rsidP="00ED3D20">
            <w:pPr>
              <w:pStyle w:val="TableRCTs"/>
            </w:pPr>
            <w:r>
              <w:t xml:space="preserve">107 </w:t>
            </w:r>
          </w:p>
        </w:tc>
        <w:tc>
          <w:tcPr>
            <w:tcW w:w="850" w:type="dxa"/>
          </w:tcPr>
          <w:p w14:paraId="20258EED" w14:textId="77777777" w:rsidR="000B54D0" w:rsidRPr="00196D36" w:rsidRDefault="000B54D0" w:rsidP="00ED3D20">
            <w:pPr>
              <w:pStyle w:val="TableRCTs"/>
            </w:pPr>
            <w:r>
              <w:t>5-Aug-19</w:t>
            </w:r>
          </w:p>
        </w:tc>
      </w:tr>
    </w:tbl>
    <w:p w14:paraId="350F94DD" w14:textId="57EA63E8" w:rsidR="00320FB8" w:rsidRDefault="001954B4" w:rsidP="001954B4">
      <w:pPr>
        <w:pStyle w:val="Figure"/>
        <w:jc w:val="center"/>
      </w:pPr>
      <w:r>
        <w:rPr>
          <w:noProof/>
          <w:lang w:val="en-AU" w:eastAsia="en-AU"/>
        </w:rPr>
        <w:drawing>
          <wp:inline distT="0" distB="0" distL="0" distR="0" wp14:anchorId="5607B2CA" wp14:editId="6FF09AEC">
            <wp:extent cx="3672008" cy="5377564"/>
            <wp:effectExtent l="0" t="0" r="11430" b="762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Herbs.png"/>
                    <pic:cNvPicPr/>
                  </pic:nvPicPr>
                  <pic:blipFill>
                    <a:blip r:embed="rId32">
                      <a:extLst>
                        <a:ext uri="{28A0092B-C50C-407E-A947-70E740481C1C}">
                          <a14:useLocalDpi xmlns:a14="http://schemas.microsoft.com/office/drawing/2010/main" val="0"/>
                        </a:ext>
                      </a:extLst>
                    </a:blip>
                    <a:stretch>
                      <a:fillRect/>
                    </a:stretch>
                  </pic:blipFill>
                  <pic:spPr>
                    <a:xfrm>
                      <a:off x="0" y="0"/>
                      <a:ext cx="3679604" cy="5388688"/>
                    </a:xfrm>
                    <a:prstGeom prst="rect">
                      <a:avLst/>
                    </a:prstGeom>
                  </pic:spPr>
                </pic:pic>
              </a:graphicData>
            </a:graphic>
          </wp:inline>
        </w:drawing>
      </w:r>
    </w:p>
    <w:p w14:paraId="4D82255A" w14:textId="05F5782A" w:rsidR="000B54D0" w:rsidRPr="00311DB9" w:rsidRDefault="000B54D0" w:rsidP="00320FB8">
      <w:pPr>
        <w:pStyle w:val="Figurename"/>
      </w:pPr>
      <w:r>
        <w:t>PRISMA</w:t>
      </w:r>
      <w:r w:rsidR="00320FB8">
        <w:t xml:space="preserve"> diagram: Herbal preparations</w:t>
      </w:r>
    </w:p>
    <w:p w14:paraId="1F6D03E9" w14:textId="258B0D1D" w:rsidR="00012E7A" w:rsidRDefault="00012E7A" w:rsidP="002807D7">
      <w:pPr>
        <w:pStyle w:val="Heading4"/>
      </w:pPr>
      <w:r w:rsidRPr="005E5F55">
        <w:t>Probiotics</w:t>
      </w:r>
      <w:r w:rsidR="000D04A0">
        <w:t xml:space="preserve"> (research question 4)</w:t>
      </w:r>
    </w:p>
    <w:p w14:paraId="28190598" w14:textId="77777777" w:rsidR="005E5F55" w:rsidRPr="00597049" w:rsidRDefault="005E5F55" w:rsidP="002807D7">
      <w:pPr>
        <w:keepNext/>
        <w:keepLines/>
        <w:autoSpaceDE w:val="0"/>
        <w:autoSpaceDN w:val="0"/>
        <w:adjustRightInd w:val="0"/>
        <w:spacing w:after="0" w:line="240" w:lineRule="auto"/>
        <w:rPr>
          <w:rFonts w:ascii="Arial" w:hAnsi="Arial" w:cs="Arial"/>
          <w:b/>
          <w:color w:val="222222"/>
          <w:sz w:val="28"/>
          <w:shd w:val="clear" w:color="auto" w:fill="FFFFFF"/>
        </w:rPr>
      </w:pPr>
      <w:r w:rsidRPr="00DB6844">
        <w:rPr>
          <w:rFonts w:ascii="Arial" w:hAnsi="Arial" w:cs="Arial"/>
          <w:b/>
          <w:color w:val="222222"/>
          <w:shd w:val="clear" w:color="auto" w:fill="FFFFFF"/>
        </w:rPr>
        <w:t>Citation for previous review:</w:t>
      </w:r>
      <w:r>
        <w:rPr>
          <w:rFonts w:ascii="Arial" w:hAnsi="Arial" w:cs="Arial"/>
          <w:b/>
          <w:color w:val="222222"/>
          <w:shd w:val="clear" w:color="auto" w:fill="FFFFFF"/>
        </w:rPr>
        <w:t xml:space="preserve"> </w:t>
      </w:r>
      <w:r>
        <w:rPr>
          <w:rFonts w:ascii="AGaramond-Regular" w:hAnsi="AGaramond-Regular" w:cs="AGaramond-Regular"/>
          <w:szCs w:val="18"/>
        </w:rPr>
        <w:t>2014</w:t>
      </w:r>
    </w:p>
    <w:p w14:paraId="62F86D30" w14:textId="77777777" w:rsidR="005E5F55" w:rsidRDefault="005E5F55" w:rsidP="002807D7">
      <w:pPr>
        <w:keepNext/>
        <w:keepLines/>
        <w:rPr>
          <w:b/>
        </w:rPr>
      </w:pPr>
      <w:r>
        <w:rPr>
          <w:b/>
        </w:rPr>
        <w:t>Current search dates:</w:t>
      </w:r>
    </w:p>
    <w:p w14:paraId="6F81A386" w14:textId="77777777" w:rsidR="005E5F55" w:rsidRPr="00196D36" w:rsidRDefault="005E5F55" w:rsidP="002807D7">
      <w:pPr>
        <w:keepNext/>
        <w:keepLines/>
      </w:pPr>
      <w:r>
        <w:t>2014 onwards</w:t>
      </w:r>
    </w:p>
    <w:tbl>
      <w:tblPr>
        <w:tblStyle w:val="TableGrid"/>
        <w:tblW w:w="9170" w:type="dxa"/>
        <w:tblInd w:w="110" w:type="dxa"/>
        <w:tblLayout w:type="fixed"/>
        <w:tblLook w:val="04A0" w:firstRow="1" w:lastRow="0" w:firstColumn="1" w:lastColumn="0" w:noHBand="0" w:noVBand="1"/>
      </w:tblPr>
      <w:tblGrid>
        <w:gridCol w:w="758"/>
        <w:gridCol w:w="5054"/>
        <w:gridCol w:w="1134"/>
        <w:gridCol w:w="709"/>
        <w:gridCol w:w="567"/>
        <w:gridCol w:w="948"/>
      </w:tblGrid>
      <w:tr w:rsidR="00ED3D20" w:rsidRPr="00ED3D20" w14:paraId="1527CF01" w14:textId="77777777" w:rsidTr="008E2073">
        <w:trPr>
          <w:tblHeader/>
        </w:trPr>
        <w:tc>
          <w:tcPr>
            <w:tcW w:w="758" w:type="dxa"/>
          </w:tcPr>
          <w:p w14:paraId="5B6B4AC2" w14:textId="77777777" w:rsidR="005E5F55" w:rsidRPr="00ED3D20" w:rsidRDefault="005E5F55" w:rsidP="002807D7">
            <w:pPr>
              <w:pStyle w:val="TableRCTs"/>
              <w:keepNext/>
              <w:keepLines/>
              <w:rPr>
                <w:b/>
              </w:rPr>
            </w:pPr>
            <w:r w:rsidRPr="00ED3D20">
              <w:rPr>
                <w:b/>
              </w:rPr>
              <w:t>Database</w:t>
            </w:r>
          </w:p>
        </w:tc>
        <w:tc>
          <w:tcPr>
            <w:tcW w:w="5054" w:type="dxa"/>
          </w:tcPr>
          <w:p w14:paraId="3E1FD0B7" w14:textId="77777777" w:rsidR="005E5F55" w:rsidRPr="00ED3D20" w:rsidRDefault="005E5F55" w:rsidP="002807D7">
            <w:pPr>
              <w:pStyle w:val="TableRCTs"/>
              <w:keepNext/>
              <w:keepLines/>
              <w:rPr>
                <w:b/>
              </w:rPr>
            </w:pPr>
            <w:r w:rsidRPr="00ED3D20">
              <w:rPr>
                <w:b/>
              </w:rPr>
              <w:t>Search Strategy</w:t>
            </w:r>
          </w:p>
        </w:tc>
        <w:tc>
          <w:tcPr>
            <w:tcW w:w="1134" w:type="dxa"/>
          </w:tcPr>
          <w:p w14:paraId="6596C6F5" w14:textId="77777777" w:rsidR="005E5F55" w:rsidRPr="00ED3D20" w:rsidRDefault="005E5F55" w:rsidP="002807D7">
            <w:pPr>
              <w:pStyle w:val="TableRCTs"/>
              <w:keepNext/>
              <w:keepLines/>
              <w:rPr>
                <w:b/>
              </w:rPr>
            </w:pPr>
            <w:r w:rsidRPr="00ED3D20">
              <w:rPr>
                <w:b/>
              </w:rPr>
              <w:t>Dates Searched</w:t>
            </w:r>
          </w:p>
        </w:tc>
        <w:tc>
          <w:tcPr>
            <w:tcW w:w="709" w:type="dxa"/>
          </w:tcPr>
          <w:p w14:paraId="645B93F9" w14:textId="77777777" w:rsidR="005E5F55" w:rsidRPr="00ED3D20" w:rsidRDefault="005E5F55" w:rsidP="002807D7">
            <w:pPr>
              <w:pStyle w:val="TableRCTs"/>
              <w:keepNext/>
              <w:keepLines/>
              <w:rPr>
                <w:b/>
              </w:rPr>
            </w:pPr>
            <w:r w:rsidRPr="00ED3D20">
              <w:rPr>
                <w:b/>
              </w:rPr>
              <w:t>Limits set</w:t>
            </w:r>
          </w:p>
        </w:tc>
        <w:tc>
          <w:tcPr>
            <w:tcW w:w="567" w:type="dxa"/>
          </w:tcPr>
          <w:p w14:paraId="284891AC" w14:textId="77777777" w:rsidR="005E5F55" w:rsidRPr="00ED3D20" w:rsidRDefault="005E5F55" w:rsidP="002807D7">
            <w:pPr>
              <w:pStyle w:val="TableRCTs"/>
              <w:keepNext/>
              <w:keepLines/>
              <w:rPr>
                <w:b/>
              </w:rPr>
            </w:pPr>
            <w:r w:rsidRPr="00ED3D20">
              <w:rPr>
                <w:b/>
              </w:rPr>
              <w:t>Results</w:t>
            </w:r>
          </w:p>
        </w:tc>
        <w:tc>
          <w:tcPr>
            <w:tcW w:w="948" w:type="dxa"/>
          </w:tcPr>
          <w:p w14:paraId="030941A3" w14:textId="77777777" w:rsidR="005E5F55" w:rsidRPr="00ED3D20" w:rsidRDefault="005E5F55" w:rsidP="002807D7">
            <w:pPr>
              <w:pStyle w:val="TableRCTs"/>
              <w:keepNext/>
              <w:keepLines/>
              <w:rPr>
                <w:b/>
              </w:rPr>
            </w:pPr>
            <w:r w:rsidRPr="00ED3D20">
              <w:rPr>
                <w:b/>
              </w:rPr>
              <w:t>Date of search</w:t>
            </w:r>
          </w:p>
        </w:tc>
      </w:tr>
      <w:tr w:rsidR="00ED3D20" w:rsidRPr="00ED3D20" w14:paraId="5544C4AF" w14:textId="77777777" w:rsidTr="00ED3D20">
        <w:tc>
          <w:tcPr>
            <w:tcW w:w="758" w:type="dxa"/>
          </w:tcPr>
          <w:p w14:paraId="333D031A" w14:textId="77777777" w:rsidR="005E5F55" w:rsidRPr="00ED3D20" w:rsidRDefault="005E5F55" w:rsidP="002807D7">
            <w:pPr>
              <w:pStyle w:val="TableRCTs"/>
              <w:keepNext/>
              <w:keepLines/>
            </w:pPr>
            <w:r w:rsidRPr="00ED3D20">
              <w:t>Pubmed</w:t>
            </w:r>
          </w:p>
        </w:tc>
        <w:tc>
          <w:tcPr>
            <w:tcW w:w="5054" w:type="dxa"/>
          </w:tcPr>
          <w:p w14:paraId="46ACCD98" w14:textId="77777777" w:rsidR="005E5F55" w:rsidRPr="00ED3D20" w:rsidRDefault="005E5F55" w:rsidP="002807D7">
            <w:pPr>
              <w:pStyle w:val="TableRCTs"/>
              <w:keepNext/>
              <w:keepLines/>
            </w:pPr>
            <w:r w:rsidRPr="00ED3D20">
              <w:t>(((("pregnancy"[Mesh]) OR ("pregnan*"[All Fields]) OR ("prenatal*"[All Fields])))) AND ((“probiotic*”) OR (“lactobacillus”) OR (“bifidobacter*”) OR (“saccharomyces”))</w:t>
            </w:r>
          </w:p>
        </w:tc>
        <w:tc>
          <w:tcPr>
            <w:tcW w:w="1134" w:type="dxa"/>
          </w:tcPr>
          <w:p w14:paraId="6E580F31" w14:textId="77777777" w:rsidR="005E5F55" w:rsidRPr="00ED3D20" w:rsidRDefault="005E5F55" w:rsidP="002807D7">
            <w:pPr>
              <w:pStyle w:val="TableRCTs"/>
              <w:keepNext/>
              <w:keepLines/>
            </w:pPr>
            <w:r w:rsidRPr="00ED3D20">
              <w:t>01/01/14 to 18/10/2019</w:t>
            </w:r>
          </w:p>
        </w:tc>
        <w:tc>
          <w:tcPr>
            <w:tcW w:w="709" w:type="dxa"/>
          </w:tcPr>
          <w:p w14:paraId="434BB5E0" w14:textId="77777777" w:rsidR="005E5F55" w:rsidRPr="00ED3D20" w:rsidRDefault="005E5F55" w:rsidP="002807D7">
            <w:pPr>
              <w:pStyle w:val="TableRCTs"/>
              <w:keepNext/>
              <w:keepLines/>
            </w:pPr>
            <w:r w:rsidRPr="00ED3D20">
              <w:t>Human</w:t>
            </w:r>
          </w:p>
          <w:p w14:paraId="4A8D1B94" w14:textId="77777777" w:rsidR="005E5F55" w:rsidRPr="00ED3D20" w:rsidRDefault="005E5F55" w:rsidP="002807D7">
            <w:pPr>
              <w:pStyle w:val="TableRCTs"/>
              <w:keepNext/>
              <w:keepLines/>
            </w:pPr>
            <w:r w:rsidRPr="00ED3D20">
              <w:t>English</w:t>
            </w:r>
          </w:p>
          <w:p w14:paraId="2267E85D" w14:textId="77777777" w:rsidR="005E5F55" w:rsidRPr="00ED3D20" w:rsidRDefault="005E5F55" w:rsidP="002807D7">
            <w:pPr>
              <w:pStyle w:val="TableRCTs"/>
              <w:keepNext/>
              <w:keepLines/>
            </w:pPr>
          </w:p>
        </w:tc>
        <w:tc>
          <w:tcPr>
            <w:tcW w:w="567" w:type="dxa"/>
          </w:tcPr>
          <w:p w14:paraId="074A0B56" w14:textId="77777777" w:rsidR="005E5F55" w:rsidRPr="00ED3D20" w:rsidRDefault="005E5F55" w:rsidP="002807D7">
            <w:pPr>
              <w:pStyle w:val="TableRCTs"/>
              <w:keepNext/>
              <w:keepLines/>
            </w:pPr>
            <w:r w:rsidRPr="00ED3D20">
              <w:t>247</w:t>
            </w:r>
          </w:p>
        </w:tc>
        <w:tc>
          <w:tcPr>
            <w:tcW w:w="948" w:type="dxa"/>
          </w:tcPr>
          <w:p w14:paraId="3EA183A9" w14:textId="77777777" w:rsidR="005E5F55" w:rsidRPr="00ED3D20" w:rsidRDefault="005E5F55" w:rsidP="002807D7">
            <w:pPr>
              <w:pStyle w:val="TableRCTs"/>
              <w:keepNext/>
              <w:keepLines/>
            </w:pPr>
            <w:r w:rsidRPr="00ED3D20">
              <w:t>18-Oct-19</w:t>
            </w:r>
          </w:p>
        </w:tc>
      </w:tr>
      <w:tr w:rsidR="00ED3D20" w:rsidRPr="00ED3D20" w14:paraId="73F090D3" w14:textId="77777777" w:rsidTr="00ED3D20">
        <w:tc>
          <w:tcPr>
            <w:tcW w:w="758" w:type="dxa"/>
          </w:tcPr>
          <w:p w14:paraId="4A3A42B1" w14:textId="77777777" w:rsidR="005E5F55" w:rsidRPr="00ED3D20" w:rsidRDefault="005E5F55" w:rsidP="002807D7">
            <w:pPr>
              <w:pStyle w:val="TableRCTs"/>
              <w:keepNext/>
              <w:keepLines/>
            </w:pPr>
            <w:r w:rsidRPr="00ED3D20">
              <w:t>Ovid medline</w:t>
            </w:r>
          </w:p>
        </w:tc>
        <w:tc>
          <w:tcPr>
            <w:tcW w:w="5054" w:type="dxa"/>
          </w:tcPr>
          <w:p w14:paraId="381D6754" w14:textId="77777777" w:rsidR="005E5F55" w:rsidRPr="00ED3D20" w:rsidRDefault="005E5F55" w:rsidP="002807D7">
            <w:pPr>
              <w:pStyle w:val="TableRCTs"/>
              <w:keepNext/>
              <w:keepLines/>
            </w:pPr>
            <w:r w:rsidRPr="00ED3D20">
              <w:t>(Pregnan*).mp. OR (exp Pregnancy/)</w:t>
            </w:r>
          </w:p>
          <w:p w14:paraId="5B11D1FD" w14:textId="77777777" w:rsidR="005E5F55" w:rsidRPr="00ED3D20" w:rsidRDefault="005E5F55" w:rsidP="002807D7">
            <w:pPr>
              <w:pStyle w:val="TableRCTs"/>
              <w:keepNext/>
              <w:keepLines/>
            </w:pPr>
            <w:r w:rsidRPr="00ED3D20">
              <w:t>AND</w:t>
            </w:r>
          </w:p>
          <w:p w14:paraId="55B1B3E5" w14:textId="77777777" w:rsidR="005E5F55" w:rsidRPr="00ED3D20" w:rsidRDefault="005E5F55" w:rsidP="002807D7">
            <w:pPr>
              <w:pStyle w:val="TableRCTs"/>
              <w:keepNext/>
              <w:keepLines/>
            </w:pPr>
            <w:r w:rsidRPr="00ED3D20">
              <w:t>(((probiotic*) OR (lactobacillus) OR (bifidobacter*) OR (saccharomyces)).mp. OR (prebiotics/) or (probiotics/))</w:t>
            </w:r>
          </w:p>
        </w:tc>
        <w:tc>
          <w:tcPr>
            <w:tcW w:w="1134" w:type="dxa"/>
          </w:tcPr>
          <w:p w14:paraId="1D4F41FE" w14:textId="77777777" w:rsidR="005E5F55" w:rsidRPr="00ED3D20" w:rsidRDefault="005E5F55" w:rsidP="002807D7">
            <w:pPr>
              <w:pStyle w:val="TableRCTs"/>
              <w:keepNext/>
              <w:keepLines/>
            </w:pPr>
            <w:r w:rsidRPr="00ED3D20">
              <w:t>01/01/2014 to 18/10/2019</w:t>
            </w:r>
          </w:p>
        </w:tc>
        <w:tc>
          <w:tcPr>
            <w:tcW w:w="709" w:type="dxa"/>
          </w:tcPr>
          <w:p w14:paraId="04A37309" w14:textId="77777777" w:rsidR="005E5F55" w:rsidRPr="00ED3D20" w:rsidRDefault="005E5F55" w:rsidP="002807D7">
            <w:pPr>
              <w:pStyle w:val="TableRCTs"/>
              <w:keepNext/>
              <w:keepLines/>
            </w:pPr>
            <w:r w:rsidRPr="00ED3D20">
              <w:t>Human</w:t>
            </w:r>
          </w:p>
        </w:tc>
        <w:tc>
          <w:tcPr>
            <w:tcW w:w="567" w:type="dxa"/>
          </w:tcPr>
          <w:p w14:paraId="0D80D7DF" w14:textId="77777777" w:rsidR="005E5F55" w:rsidRPr="00ED3D20" w:rsidRDefault="005E5F55" w:rsidP="002807D7">
            <w:pPr>
              <w:pStyle w:val="TableRCTs"/>
              <w:keepNext/>
              <w:keepLines/>
            </w:pPr>
            <w:r w:rsidRPr="00ED3D20">
              <w:t>419</w:t>
            </w:r>
          </w:p>
        </w:tc>
        <w:tc>
          <w:tcPr>
            <w:tcW w:w="948" w:type="dxa"/>
          </w:tcPr>
          <w:p w14:paraId="22E630F3" w14:textId="77777777" w:rsidR="005E5F55" w:rsidRPr="00ED3D20" w:rsidRDefault="005E5F55" w:rsidP="002807D7">
            <w:pPr>
              <w:pStyle w:val="TableRCTs"/>
              <w:keepNext/>
              <w:keepLines/>
            </w:pPr>
            <w:r w:rsidRPr="00ED3D20">
              <w:t>18-Oct-19</w:t>
            </w:r>
          </w:p>
        </w:tc>
      </w:tr>
      <w:tr w:rsidR="00ED3D20" w:rsidRPr="00ED3D20" w14:paraId="27FC33FB" w14:textId="77777777" w:rsidTr="00ED3D20">
        <w:tc>
          <w:tcPr>
            <w:tcW w:w="758" w:type="dxa"/>
          </w:tcPr>
          <w:p w14:paraId="6EF0D17B" w14:textId="77777777" w:rsidR="005E5F55" w:rsidRPr="00ED3D20" w:rsidRDefault="005E5F55" w:rsidP="00ED3D20">
            <w:pPr>
              <w:pStyle w:val="TableRCTs"/>
            </w:pPr>
            <w:r w:rsidRPr="00ED3D20">
              <w:t>Embase</w:t>
            </w:r>
          </w:p>
        </w:tc>
        <w:tc>
          <w:tcPr>
            <w:tcW w:w="5054" w:type="dxa"/>
          </w:tcPr>
          <w:p w14:paraId="27A14C01" w14:textId="77777777" w:rsidR="005E5F55" w:rsidRPr="00ED3D20" w:rsidRDefault="005E5F55" w:rsidP="00ED3D20">
            <w:pPr>
              <w:pStyle w:val="TableRCTs"/>
            </w:pPr>
            <w:r w:rsidRPr="00ED3D20">
              <w:t>('pregnancy'/exp OR 'pregnan*') AND ('probiotic agent'/exp OR (('probiotic*') OR ('lactobacillus') OR ('bifidobacter*') OR ('saccharomyces')))</w:t>
            </w:r>
          </w:p>
        </w:tc>
        <w:tc>
          <w:tcPr>
            <w:tcW w:w="1134" w:type="dxa"/>
          </w:tcPr>
          <w:p w14:paraId="71ED80A0" w14:textId="77777777" w:rsidR="005E5F55" w:rsidRPr="00ED3D20" w:rsidRDefault="005E5F55" w:rsidP="00ED3D20">
            <w:pPr>
              <w:pStyle w:val="TableRCTs"/>
            </w:pPr>
            <w:r w:rsidRPr="00ED3D20">
              <w:t>01/01/2014 to 18/10/2019</w:t>
            </w:r>
          </w:p>
        </w:tc>
        <w:tc>
          <w:tcPr>
            <w:tcW w:w="709" w:type="dxa"/>
          </w:tcPr>
          <w:p w14:paraId="3F6C7828" w14:textId="77777777" w:rsidR="005E5F55" w:rsidRPr="00ED3D20" w:rsidRDefault="005E5F55" w:rsidP="00ED3D20">
            <w:pPr>
              <w:pStyle w:val="TableRCTs"/>
            </w:pPr>
            <w:r w:rsidRPr="00ED3D20">
              <w:t>English Language</w:t>
            </w:r>
          </w:p>
          <w:p w14:paraId="3F4A5E17" w14:textId="77777777" w:rsidR="005E5F55" w:rsidRPr="00ED3D20" w:rsidRDefault="005E5F55" w:rsidP="00ED3D20">
            <w:pPr>
              <w:pStyle w:val="TableRCTs"/>
            </w:pPr>
            <w:r w:rsidRPr="00ED3D20">
              <w:t>Human</w:t>
            </w:r>
          </w:p>
        </w:tc>
        <w:tc>
          <w:tcPr>
            <w:tcW w:w="567" w:type="dxa"/>
          </w:tcPr>
          <w:p w14:paraId="23085DBE" w14:textId="77777777" w:rsidR="005E5F55" w:rsidRPr="00ED3D20" w:rsidRDefault="005E5F55" w:rsidP="00ED3D20">
            <w:pPr>
              <w:pStyle w:val="TableRCTs"/>
            </w:pPr>
            <w:r w:rsidRPr="00ED3D20">
              <w:t>1048</w:t>
            </w:r>
          </w:p>
        </w:tc>
        <w:tc>
          <w:tcPr>
            <w:tcW w:w="948" w:type="dxa"/>
          </w:tcPr>
          <w:p w14:paraId="1300FD25" w14:textId="77777777" w:rsidR="005E5F55" w:rsidRPr="00ED3D20" w:rsidRDefault="005E5F55" w:rsidP="00ED3D20">
            <w:pPr>
              <w:pStyle w:val="TableRCTs"/>
            </w:pPr>
            <w:r w:rsidRPr="00ED3D20">
              <w:t>18-Oct-19</w:t>
            </w:r>
          </w:p>
        </w:tc>
      </w:tr>
      <w:tr w:rsidR="00ED3D20" w:rsidRPr="00ED3D20" w14:paraId="7385F2F6" w14:textId="77777777" w:rsidTr="00ED3D20">
        <w:tc>
          <w:tcPr>
            <w:tcW w:w="758" w:type="dxa"/>
          </w:tcPr>
          <w:p w14:paraId="1162FF3A" w14:textId="77777777" w:rsidR="005E5F55" w:rsidRPr="00ED3D20" w:rsidRDefault="005E5F55" w:rsidP="00ED3D20">
            <w:pPr>
              <w:pStyle w:val="TableRCTs"/>
            </w:pPr>
            <w:r w:rsidRPr="00ED3D20">
              <w:t>CINAHL</w:t>
            </w:r>
          </w:p>
        </w:tc>
        <w:tc>
          <w:tcPr>
            <w:tcW w:w="5054" w:type="dxa"/>
          </w:tcPr>
          <w:p w14:paraId="1DE5FBC9" w14:textId="77777777" w:rsidR="005E5F55" w:rsidRPr="00ED3D20" w:rsidRDefault="005E5F55" w:rsidP="00ED3D20">
            <w:pPr>
              <w:pStyle w:val="TableRCTs"/>
            </w:pPr>
            <w:r w:rsidRPr="00ED3D20">
              <w:t xml:space="preserve">( (MH "Pregnancy+") OR (MH "Pregnancy Trimesters+") OR (MM "Prenatal Nutritional Physiology") OR (MM "Prenatal Exposure Delayed Effects") OR ("Pregnan*") ) </w:t>
            </w:r>
          </w:p>
          <w:p w14:paraId="1AF90BD7" w14:textId="77777777" w:rsidR="005E5F55" w:rsidRPr="00ED3D20" w:rsidRDefault="005E5F55" w:rsidP="00ED3D20">
            <w:pPr>
              <w:pStyle w:val="TableRCTs"/>
            </w:pPr>
            <w:r w:rsidRPr="00ED3D20">
              <w:t xml:space="preserve">AND </w:t>
            </w:r>
          </w:p>
          <w:p w14:paraId="5F47E4F6" w14:textId="77777777" w:rsidR="005E5F55" w:rsidRPr="00ED3D20" w:rsidRDefault="005E5F55" w:rsidP="00ED3D20">
            <w:pPr>
              <w:pStyle w:val="TableRCTs"/>
            </w:pPr>
            <w:r w:rsidRPr="00ED3D20">
              <w:t>(MM "Probiotics") OR (MM "Prebiotics") OR (MM "Bifidobacterium") OR ((“probiotic*”) OR (“lactobacillus”) OR (“bifidobacter*”) OR (“saccharomyces”))</w:t>
            </w:r>
          </w:p>
        </w:tc>
        <w:tc>
          <w:tcPr>
            <w:tcW w:w="1134" w:type="dxa"/>
          </w:tcPr>
          <w:p w14:paraId="64279180" w14:textId="77777777" w:rsidR="005E5F55" w:rsidRPr="00ED3D20" w:rsidRDefault="005E5F55" w:rsidP="00ED3D20">
            <w:pPr>
              <w:pStyle w:val="TableRCTs"/>
            </w:pPr>
            <w:r w:rsidRPr="00ED3D20">
              <w:t>01/01/2014 to 18/10/2019</w:t>
            </w:r>
          </w:p>
        </w:tc>
        <w:tc>
          <w:tcPr>
            <w:tcW w:w="709" w:type="dxa"/>
          </w:tcPr>
          <w:p w14:paraId="5D05B710" w14:textId="77777777" w:rsidR="005E5F55" w:rsidRPr="00ED3D20" w:rsidRDefault="005E5F55" w:rsidP="00ED3D20">
            <w:pPr>
              <w:pStyle w:val="TableRCTs"/>
            </w:pPr>
            <w:r w:rsidRPr="00ED3D20">
              <w:t>English</w:t>
            </w:r>
          </w:p>
        </w:tc>
        <w:tc>
          <w:tcPr>
            <w:tcW w:w="567" w:type="dxa"/>
          </w:tcPr>
          <w:p w14:paraId="3F4CB94E" w14:textId="77777777" w:rsidR="005E5F55" w:rsidRPr="00ED3D20" w:rsidRDefault="005E5F55" w:rsidP="00ED3D20">
            <w:pPr>
              <w:pStyle w:val="TableRCTs"/>
            </w:pPr>
            <w:r w:rsidRPr="00ED3D20">
              <w:t>245</w:t>
            </w:r>
          </w:p>
        </w:tc>
        <w:tc>
          <w:tcPr>
            <w:tcW w:w="948" w:type="dxa"/>
          </w:tcPr>
          <w:p w14:paraId="7D6DACAA" w14:textId="77777777" w:rsidR="005E5F55" w:rsidRPr="00ED3D20" w:rsidRDefault="005E5F55" w:rsidP="00ED3D20">
            <w:pPr>
              <w:pStyle w:val="TableRCTs"/>
            </w:pPr>
            <w:r w:rsidRPr="00ED3D20">
              <w:t>18-Oct-19</w:t>
            </w:r>
          </w:p>
        </w:tc>
      </w:tr>
      <w:tr w:rsidR="00ED3D20" w:rsidRPr="00ED3D20" w14:paraId="0D8A9B53" w14:textId="77777777" w:rsidTr="00ED3D20">
        <w:trPr>
          <w:trHeight w:val="1539"/>
        </w:trPr>
        <w:tc>
          <w:tcPr>
            <w:tcW w:w="758" w:type="dxa"/>
          </w:tcPr>
          <w:p w14:paraId="74C6B549" w14:textId="77777777" w:rsidR="005E5F55" w:rsidRPr="00ED3D20" w:rsidRDefault="005E5F55" w:rsidP="00ED3D20">
            <w:pPr>
              <w:pStyle w:val="TableRCTs"/>
            </w:pPr>
            <w:r w:rsidRPr="00ED3D20">
              <w:t>SCOPUS</w:t>
            </w:r>
          </w:p>
        </w:tc>
        <w:tc>
          <w:tcPr>
            <w:tcW w:w="5054" w:type="dxa"/>
          </w:tcPr>
          <w:p w14:paraId="06259D58" w14:textId="77777777" w:rsidR="005E5F55" w:rsidRPr="00ED3D20" w:rsidRDefault="005E5F55" w:rsidP="00ED3D20">
            <w:pPr>
              <w:pStyle w:val="TableRCTs"/>
            </w:pPr>
            <w:r w:rsidRPr="00ED3D20">
              <w:t> </w:t>
            </w:r>
            <w:r w:rsidRPr="00ED3D20">
              <w:rPr>
                <w:rFonts w:eastAsiaTheme="majorEastAsia"/>
              </w:rPr>
              <w:t>(</w:t>
            </w:r>
            <w:r w:rsidRPr="00ED3D20">
              <w:t> </w:t>
            </w:r>
            <w:r w:rsidRPr="00ED3D20">
              <w:rPr>
                <w:rFonts w:eastAsiaTheme="majorEastAsia"/>
              </w:rPr>
              <w:t>(</w:t>
            </w:r>
            <w:r w:rsidRPr="00ED3D20">
              <w:t> </w:t>
            </w:r>
            <w:r w:rsidRPr="00ED3D20">
              <w:rPr>
                <w:rFonts w:eastAsiaTheme="majorEastAsia"/>
              </w:rPr>
              <w:t>(</w:t>
            </w:r>
            <w:r w:rsidRPr="00ED3D20">
              <w:t> "pregnan*" </w:t>
            </w:r>
            <w:r w:rsidRPr="00ED3D20">
              <w:rPr>
                <w:rFonts w:eastAsiaTheme="majorEastAsia"/>
              </w:rPr>
              <w:t>)</w:t>
            </w:r>
            <w:r w:rsidRPr="00ED3D20">
              <w:t>  </w:t>
            </w:r>
            <w:r w:rsidRPr="00ED3D20">
              <w:rPr>
                <w:rFonts w:eastAsiaTheme="majorEastAsia"/>
              </w:rPr>
              <w:t>OR</w:t>
            </w:r>
            <w:r w:rsidRPr="00ED3D20">
              <w:t>  </w:t>
            </w:r>
            <w:r w:rsidRPr="00ED3D20">
              <w:rPr>
                <w:rFonts w:eastAsiaTheme="majorEastAsia"/>
              </w:rPr>
              <w:t>(</w:t>
            </w:r>
            <w:r w:rsidRPr="00ED3D20">
              <w:t> prenatal* </w:t>
            </w:r>
            <w:r w:rsidRPr="00ED3D20">
              <w:rPr>
                <w:rFonts w:eastAsiaTheme="majorEastAsia"/>
              </w:rPr>
              <w:t>)</w:t>
            </w:r>
            <w:r w:rsidRPr="00ED3D20">
              <w:t> </w:t>
            </w:r>
            <w:r w:rsidRPr="00ED3D20">
              <w:rPr>
                <w:rFonts w:eastAsiaTheme="majorEastAsia"/>
              </w:rPr>
              <w:t>)</w:t>
            </w:r>
            <w:r w:rsidRPr="00ED3D20">
              <w:t>  </w:t>
            </w:r>
            <w:r w:rsidRPr="00ED3D20">
              <w:rPr>
                <w:rFonts w:eastAsiaTheme="majorEastAsia"/>
              </w:rPr>
              <w:t>AND</w:t>
            </w:r>
            <w:r w:rsidRPr="00ED3D20">
              <w:t> </w:t>
            </w:r>
          </w:p>
          <w:p w14:paraId="6C11FB21" w14:textId="77777777" w:rsidR="005E5F55" w:rsidRPr="00ED3D20" w:rsidRDefault="005E5F55" w:rsidP="00ED3D20">
            <w:pPr>
              <w:pStyle w:val="TableRCTs"/>
            </w:pPr>
            <w:r w:rsidRPr="00ED3D20">
              <w:t> </w:t>
            </w:r>
            <w:r w:rsidRPr="00ED3D20">
              <w:rPr>
                <w:rFonts w:eastAsiaTheme="majorEastAsia"/>
              </w:rPr>
              <w:t>(</w:t>
            </w:r>
            <w:r w:rsidRPr="00ED3D20">
              <w:t> </w:t>
            </w:r>
            <w:r w:rsidRPr="00ED3D20">
              <w:rPr>
                <w:rFonts w:eastAsiaTheme="majorEastAsia"/>
              </w:rPr>
              <w:t>(</w:t>
            </w:r>
            <w:r w:rsidRPr="00ED3D20">
              <w:t> "probiotic*" </w:t>
            </w:r>
            <w:r w:rsidRPr="00ED3D20">
              <w:rPr>
                <w:rFonts w:eastAsiaTheme="majorEastAsia"/>
              </w:rPr>
              <w:t>)</w:t>
            </w:r>
            <w:r w:rsidRPr="00ED3D20">
              <w:t>  </w:t>
            </w:r>
            <w:r w:rsidRPr="00ED3D20">
              <w:rPr>
                <w:rFonts w:eastAsiaTheme="majorEastAsia"/>
              </w:rPr>
              <w:t>OR</w:t>
            </w:r>
            <w:r w:rsidRPr="00ED3D20">
              <w:t>  </w:t>
            </w:r>
            <w:r w:rsidRPr="00ED3D20">
              <w:rPr>
                <w:rFonts w:eastAsiaTheme="majorEastAsia"/>
              </w:rPr>
              <w:t>(</w:t>
            </w:r>
            <w:r w:rsidRPr="00ED3D20">
              <w:t> "lactobacillus" </w:t>
            </w:r>
            <w:r w:rsidRPr="00ED3D20">
              <w:rPr>
                <w:rFonts w:eastAsiaTheme="majorEastAsia"/>
              </w:rPr>
              <w:t>)</w:t>
            </w:r>
            <w:r w:rsidRPr="00ED3D20">
              <w:t>  </w:t>
            </w:r>
            <w:r w:rsidRPr="00ED3D20">
              <w:rPr>
                <w:rFonts w:eastAsiaTheme="majorEastAsia"/>
              </w:rPr>
              <w:t>OR</w:t>
            </w:r>
            <w:r w:rsidRPr="00ED3D20">
              <w:t>  </w:t>
            </w:r>
            <w:r w:rsidRPr="00ED3D20">
              <w:rPr>
                <w:rFonts w:eastAsiaTheme="majorEastAsia"/>
              </w:rPr>
              <w:t>(</w:t>
            </w:r>
            <w:r w:rsidRPr="00ED3D20">
              <w:t> "bifidobacter*" </w:t>
            </w:r>
            <w:r w:rsidRPr="00ED3D20">
              <w:rPr>
                <w:rFonts w:eastAsiaTheme="majorEastAsia"/>
              </w:rPr>
              <w:t>)</w:t>
            </w:r>
            <w:r w:rsidRPr="00ED3D20">
              <w:t>  </w:t>
            </w:r>
            <w:r w:rsidRPr="00ED3D20">
              <w:rPr>
                <w:rFonts w:eastAsiaTheme="majorEastAsia"/>
              </w:rPr>
              <w:t>OR</w:t>
            </w:r>
            <w:r w:rsidRPr="00ED3D20">
              <w:t>  </w:t>
            </w:r>
            <w:r w:rsidRPr="00ED3D20">
              <w:rPr>
                <w:rFonts w:eastAsiaTheme="majorEastAsia"/>
              </w:rPr>
              <w:t>(</w:t>
            </w:r>
            <w:r w:rsidRPr="00ED3D20">
              <w:t> "saccharomyces" </w:t>
            </w:r>
            <w:r w:rsidRPr="00ED3D20">
              <w:rPr>
                <w:rFonts w:eastAsiaTheme="majorEastAsia"/>
              </w:rPr>
              <w:t>)</w:t>
            </w:r>
            <w:r w:rsidRPr="00ED3D20">
              <w:t> </w:t>
            </w:r>
            <w:r w:rsidRPr="00ED3D20">
              <w:rPr>
                <w:rFonts w:eastAsiaTheme="majorEastAsia"/>
              </w:rPr>
              <w:t>)</w:t>
            </w:r>
            <w:r w:rsidRPr="00ED3D20">
              <w:t> </w:t>
            </w:r>
            <w:r w:rsidRPr="00ED3D20">
              <w:rPr>
                <w:rFonts w:eastAsiaTheme="majorEastAsia"/>
              </w:rPr>
              <w:t>)</w:t>
            </w:r>
            <w:r w:rsidRPr="00ED3D20">
              <w:t>  </w:t>
            </w:r>
          </w:p>
          <w:p w14:paraId="7C6E6F19" w14:textId="63812061" w:rsidR="005E5F55" w:rsidRPr="00ED3D20" w:rsidRDefault="005E5F55" w:rsidP="00ED3D20">
            <w:pPr>
              <w:pStyle w:val="TableRCTs"/>
            </w:pPr>
            <w:r w:rsidRPr="00ED3D20">
              <w:rPr>
                <w:rFonts w:eastAsiaTheme="majorEastAsia"/>
              </w:rPr>
              <w:t>AND</w:t>
            </w:r>
            <w:r w:rsidRPr="00ED3D20">
              <w:t>  </w:t>
            </w:r>
            <w:r w:rsidRPr="00ED3D20">
              <w:rPr>
                <w:rFonts w:eastAsiaTheme="majorEastAsia"/>
              </w:rPr>
              <w:t>PUBYEAR</w:t>
            </w:r>
            <w:r w:rsidRPr="00ED3D20">
              <w:t>  </w:t>
            </w:r>
            <w:r w:rsidRPr="00ED3D20">
              <w:rPr>
                <w:rFonts w:eastAsiaTheme="majorEastAsia"/>
              </w:rPr>
              <w:t>&gt;</w:t>
            </w:r>
            <w:r w:rsidRPr="00ED3D20">
              <w:t>  2016  </w:t>
            </w:r>
            <w:r w:rsidRPr="00ED3D20">
              <w:rPr>
                <w:rFonts w:eastAsiaTheme="majorEastAsia"/>
              </w:rPr>
              <w:t>AND</w:t>
            </w:r>
            <w:r w:rsidRPr="00ED3D20">
              <w:t>  </w:t>
            </w:r>
            <w:r w:rsidRPr="00ED3D20">
              <w:rPr>
                <w:rFonts w:eastAsiaTheme="majorEastAsia"/>
              </w:rPr>
              <w:t>(</w:t>
            </w:r>
            <w:r w:rsidRPr="00ED3D20">
              <w:t> </w:t>
            </w:r>
            <w:r w:rsidRPr="00ED3D20">
              <w:rPr>
                <w:rFonts w:eastAsiaTheme="majorEastAsia"/>
              </w:rPr>
              <w:t>LIMIT-TO</w:t>
            </w:r>
            <w:r w:rsidRPr="00ED3D20">
              <w:t> </w:t>
            </w:r>
            <w:r w:rsidRPr="00ED3D20">
              <w:rPr>
                <w:rFonts w:eastAsiaTheme="majorEastAsia"/>
              </w:rPr>
              <w:t>(</w:t>
            </w:r>
            <w:r w:rsidRPr="00ED3D20">
              <w:t> </w:t>
            </w:r>
            <w:r w:rsidRPr="00ED3D20">
              <w:rPr>
                <w:rFonts w:eastAsiaTheme="majorEastAsia"/>
              </w:rPr>
              <w:t>EXACTKEYWORD</w:t>
            </w:r>
            <w:r w:rsidRPr="00ED3D20">
              <w:t> </w:t>
            </w:r>
            <w:r w:rsidRPr="00ED3D20">
              <w:rPr>
                <w:rFonts w:eastAsiaTheme="majorEastAsia"/>
              </w:rPr>
              <w:t>,</w:t>
            </w:r>
            <w:r w:rsidRPr="00ED3D20">
              <w:t>  "Human" </w:t>
            </w:r>
            <w:r w:rsidRPr="00ED3D20">
              <w:rPr>
                <w:rFonts w:eastAsiaTheme="majorEastAsia"/>
              </w:rPr>
              <w:t>)</w:t>
            </w:r>
            <w:r w:rsidRPr="00ED3D20">
              <w:t> </w:t>
            </w:r>
            <w:r w:rsidRPr="00ED3D20">
              <w:rPr>
                <w:rFonts w:eastAsiaTheme="majorEastAsia"/>
              </w:rPr>
              <w:t>)</w:t>
            </w:r>
            <w:r w:rsidRPr="00ED3D20">
              <w:t>  </w:t>
            </w:r>
            <w:r w:rsidRPr="00ED3D20">
              <w:rPr>
                <w:rFonts w:eastAsiaTheme="majorEastAsia"/>
              </w:rPr>
              <w:t>AND</w:t>
            </w:r>
            <w:r w:rsidRPr="00ED3D20">
              <w:t>  </w:t>
            </w:r>
            <w:r w:rsidRPr="00ED3D20">
              <w:rPr>
                <w:rFonts w:eastAsiaTheme="majorEastAsia"/>
              </w:rPr>
              <w:t>(</w:t>
            </w:r>
            <w:r w:rsidRPr="00ED3D20">
              <w:t> </w:t>
            </w:r>
            <w:r w:rsidRPr="00ED3D20">
              <w:rPr>
                <w:rFonts w:eastAsiaTheme="majorEastAsia"/>
              </w:rPr>
              <w:t>LIMIT-TO</w:t>
            </w:r>
            <w:r w:rsidRPr="00ED3D20">
              <w:t> </w:t>
            </w:r>
            <w:r w:rsidRPr="00ED3D20">
              <w:rPr>
                <w:rFonts w:eastAsiaTheme="majorEastAsia"/>
              </w:rPr>
              <w:t>(</w:t>
            </w:r>
            <w:r w:rsidRPr="00ED3D20">
              <w:t> </w:t>
            </w:r>
            <w:r w:rsidRPr="00ED3D20">
              <w:rPr>
                <w:rFonts w:eastAsiaTheme="majorEastAsia"/>
              </w:rPr>
              <w:t>LANGUAGE</w:t>
            </w:r>
            <w:r w:rsidRPr="00ED3D20">
              <w:t> </w:t>
            </w:r>
            <w:r w:rsidRPr="00ED3D20">
              <w:rPr>
                <w:rFonts w:eastAsiaTheme="majorEastAsia"/>
              </w:rPr>
              <w:t>,</w:t>
            </w:r>
            <w:r w:rsidRPr="00ED3D20">
              <w:t>  "English" </w:t>
            </w:r>
            <w:r w:rsidRPr="00ED3D20">
              <w:rPr>
                <w:rFonts w:eastAsiaTheme="majorEastAsia"/>
              </w:rPr>
              <w:t>)</w:t>
            </w:r>
            <w:r w:rsidRPr="00ED3D20">
              <w:t> </w:t>
            </w:r>
            <w:r w:rsidRPr="00ED3D20">
              <w:rPr>
                <w:rFonts w:eastAsiaTheme="majorEastAsia"/>
              </w:rPr>
              <w:t>)</w:t>
            </w:r>
          </w:p>
        </w:tc>
        <w:tc>
          <w:tcPr>
            <w:tcW w:w="1134" w:type="dxa"/>
          </w:tcPr>
          <w:p w14:paraId="33A91150" w14:textId="77777777" w:rsidR="005E5F55" w:rsidRPr="00ED3D20" w:rsidRDefault="005E5F55" w:rsidP="00ED3D20">
            <w:pPr>
              <w:pStyle w:val="TableRCTs"/>
            </w:pPr>
            <w:r w:rsidRPr="00ED3D20">
              <w:t>01/01/2014 to 18/10/2019</w:t>
            </w:r>
          </w:p>
        </w:tc>
        <w:tc>
          <w:tcPr>
            <w:tcW w:w="709" w:type="dxa"/>
          </w:tcPr>
          <w:p w14:paraId="7809EE05" w14:textId="77777777" w:rsidR="005E5F55" w:rsidRPr="00ED3D20" w:rsidRDefault="005E5F55" w:rsidP="00ED3D20">
            <w:pPr>
              <w:pStyle w:val="TableRCTs"/>
            </w:pPr>
            <w:r w:rsidRPr="00ED3D20">
              <w:t>English</w:t>
            </w:r>
          </w:p>
          <w:p w14:paraId="2FFD2C5B" w14:textId="77777777" w:rsidR="005E5F55" w:rsidRPr="00ED3D20" w:rsidRDefault="005E5F55" w:rsidP="00ED3D20">
            <w:pPr>
              <w:pStyle w:val="TableRCTs"/>
            </w:pPr>
            <w:r w:rsidRPr="00ED3D20">
              <w:t>Human</w:t>
            </w:r>
          </w:p>
        </w:tc>
        <w:tc>
          <w:tcPr>
            <w:tcW w:w="567" w:type="dxa"/>
          </w:tcPr>
          <w:p w14:paraId="1E9B6053" w14:textId="77777777" w:rsidR="005E5F55" w:rsidRPr="00ED3D20" w:rsidRDefault="005E5F55" w:rsidP="00ED3D20">
            <w:pPr>
              <w:pStyle w:val="TableRCTs"/>
            </w:pPr>
            <w:r w:rsidRPr="00ED3D20">
              <w:t>800</w:t>
            </w:r>
          </w:p>
        </w:tc>
        <w:tc>
          <w:tcPr>
            <w:tcW w:w="948" w:type="dxa"/>
          </w:tcPr>
          <w:p w14:paraId="49CB0BA5" w14:textId="77777777" w:rsidR="005E5F55" w:rsidRPr="00ED3D20" w:rsidRDefault="005E5F55" w:rsidP="00ED3D20">
            <w:pPr>
              <w:pStyle w:val="TableRCTs"/>
            </w:pPr>
            <w:r w:rsidRPr="00ED3D20">
              <w:t>18-Oct-19</w:t>
            </w:r>
          </w:p>
        </w:tc>
      </w:tr>
      <w:tr w:rsidR="00ED3D20" w:rsidRPr="00ED3D20" w14:paraId="76F30907" w14:textId="77777777" w:rsidTr="00ED3D20">
        <w:tc>
          <w:tcPr>
            <w:tcW w:w="758" w:type="dxa"/>
          </w:tcPr>
          <w:p w14:paraId="19758596" w14:textId="77777777" w:rsidR="005E5F55" w:rsidRPr="00ED3D20" w:rsidRDefault="005E5F55" w:rsidP="00ED3D20">
            <w:pPr>
              <w:pStyle w:val="TableRCTs"/>
            </w:pPr>
            <w:r w:rsidRPr="00ED3D20">
              <w:t>Health Infonet</w:t>
            </w:r>
          </w:p>
        </w:tc>
        <w:tc>
          <w:tcPr>
            <w:tcW w:w="5054" w:type="dxa"/>
          </w:tcPr>
          <w:p w14:paraId="4C929B71" w14:textId="77777777" w:rsidR="005E5F55" w:rsidRPr="00ED3D20" w:rsidRDefault="005E5F55" w:rsidP="00ED3D20">
            <w:pPr>
              <w:pStyle w:val="TableRCTs"/>
            </w:pPr>
            <w:r w:rsidRPr="00ED3D20">
              <w:t>Probiotics  – Publications = 2 reviewing probiotics in otitis media</w:t>
            </w:r>
          </w:p>
          <w:p w14:paraId="2F6210A0" w14:textId="77777777" w:rsidR="005E5F55" w:rsidRPr="00ED3D20" w:rsidRDefault="005E5F55" w:rsidP="00ED3D20">
            <w:pPr>
              <w:pStyle w:val="TableRCTs"/>
            </w:pPr>
            <w:r w:rsidRPr="00ED3D20">
              <w:t>Probiotics and pregnancy – publications = 0 publications</w:t>
            </w:r>
          </w:p>
        </w:tc>
        <w:tc>
          <w:tcPr>
            <w:tcW w:w="1134" w:type="dxa"/>
          </w:tcPr>
          <w:p w14:paraId="6024840B" w14:textId="77777777" w:rsidR="005E5F55" w:rsidRPr="00ED3D20" w:rsidRDefault="005E5F55" w:rsidP="00ED3D20">
            <w:pPr>
              <w:pStyle w:val="TableRCTs"/>
            </w:pPr>
            <w:r w:rsidRPr="00ED3D20">
              <w:t>All dates</w:t>
            </w:r>
          </w:p>
        </w:tc>
        <w:tc>
          <w:tcPr>
            <w:tcW w:w="709" w:type="dxa"/>
          </w:tcPr>
          <w:p w14:paraId="73EA837E" w14:textId="77777777" w:rsidR="005E5F55" w:rsidRPr="00ED3D20" w:rsidRDefault="005E5F55" w:rsidP="00ED3D20">
            <w:pPr>
              <w:pStyle w:val="TableRCTs"/>
            </w:pPr>
            <w:r w:rsidRPr="00ED3D20">
              <w:t>None</w:t>
            </w:r>
          </w:p>
        </w:tc>
        <w:tc>
          <w:tcPr>
            <w:tcW w:w="567" w:type="dxa"/>
          </w:tcPr>
          <w:p w14:paraId="06C36F64" w14:textId="77777777" w:rsidR="005E5F55" w:rsidRPr="00ED3D20" w:rsidRDefault="005E5F55" w:rsidP="00ED3D20">
            <w:pPr>
              <w:pStyle w:val="TableRCTs"/>
            </w:pPr>
            <w:r w:rsidRPr="00ED3D20">
              <w:t>0</w:t>
            </w:r>
          </w:p>
        </w:tc>
        <w:tc>
          <w:tcPr>
            <w:tcW w:w="948" w:type="dxa"/>
          </w:tcPr>
          <w:p w14:paraId="1294F120" w14:textId="77777777" w:rsidR="005E5F55" w:rsidRPr="00ED3D20" w:rsidRDefault="005E5F55" w:rsidP="00ED3D20">
            <w:pPr>
              <w:pStyle w:val="TableRCTs"/>
            </w:pPr>
            <w:r w:rsidRPr="00ED3D20">
              <w:t>18-Oct-19</w:t>
            </w:r>
          </w:p>
        </w:tc>
      </w:tr>
      <w:tr w:rsidR="00ED3D20" w:rsidRPr="00ED3D20" w14:paraId="14336795" w14:textId="77777777" w:rsidTr="008E2073">
        <w:trPr>
          <w:cantSplit/>
        </w:trPr>
        <w:tc>
          <w:tcPr>
            <w:tcW w:w="758" w:type="dxa"/>
          </w:tcPr>
          <w:p w14:paraId="64AE386B" w14:textId="77777777" w:rsidR="005E5F55" w:rsidRPr="00ED3D20" w:rsidRDefault="005E5F55" w:rsidP="00ED3D20">
            <w:pPr>
              <w:pStyle w:val="TableRCTs"/>
            </w:pPr>
            <w:r w:rsidRPr="00ED3D20">
              <w:t>Cochrane</w:t>
            </w:r>
          </w:p>
        </w:tc>
        <w:tc>
          <w:tcPr>
            <w:tcW w:w="5054" w:type="dxa"/>
          </w:tcPr>
          <w:p w14:paraId="0AB749D9" w14:textId="77777777" w:rsidR="005E5F55" w:rsidRPr="00ED3D20" w:rsidRDefault="005E5F55" w:rsidP="00ED3D20">
            <w:pPr>
              <w:pStyle w:val="TableRCTs"/>
            </w:pPr>
            <w:r w:rsidRPr="00ED3D20">
              <w:t xml:space="preserve">((MeSH descriptor: [Pregnancy] explode all trees) </w:t>
            </w:r>
          </w:p>
          <w:p w14:paraId="3498CFAB" w14:textId="77777777" w:rsidR="005E5F55" w:rsidRPr="00ED3D20" w:rsidRDefault="005E5F55" w:rsidP="00ED3D20">
            <w:pPr>
              <w:pStyle w:val="TableRCTs"/>
            </w:pPr>
            <w:r w:rsidRPr="00ED3D20">
              <w:t xml:space="preserve">OR (MeSH descriptor: [Pregnant Women] explode all trees) </w:t>
            </w:r>
          </w:p>
          <w:p w14:paraId="656391AF" w14:textId="77777777" w:rsidR="005E5F55" w:rsidRPr="00ED3D20" w:rsidRDefault="005E5F55" w:rsidP="00ED3D20">
            <w:pPr>
              <w:pStyle w:val="TableRCTs"/>
            </w:pPr>
            <w:r w:rsidRPr="00ED3D20">
              <w:t xml:space="preserve">OR ‘pregnan*’) </w:t>
            </w:r>
          </w:p>
          <w:p w14:paraId="37D8DA1D" w14:textId="77777777" w:rsidR="005E5F55" w:rsidRPr="00ED3D20" w:rsidRDefault="005E5F55" w:rsidP="00ED3D20">
            <w:pPr>
              <w:pStyle w:val="TableRCTs"/>
            </w:pPr>
            <w:r w:rsidRPr="00ED3D20">
              <w:t xml:space="preserve">AND </w:t>
            </w:r>
          </w:p>
          <w:p w14:paraId="153467D3" w14:textId="77777777" w:rsidR="005E5F55" w:rsidRPr="00ED3D20" w:rsidRDefault="005E5F55" w:rsidP="00ED3D20">
            <w:pPr>
              <w:pStyle w:val="TableRCTs"/>
            </w:pPr>
            <w:r w:rsidRPr="00ED3D20">
              <w:t>((MeSH descriptor: [Probiotics] explode all trees) OR ('probiotic*') OR ('lactobacillus') OR ('bifidobacter*') OR ('saccharomyces'))</w:t>
            </w:r>
          </w:p>
        </w:tc>
        <w:tc>
          <w:tcPr>
            <w:tcW w:w="1134" w:type="dxa"/>
          </w:tcPr>
          <w:p w14:paraId="167FC29A" w14:textId="77777777" w:rsidR="005E5F55" w:rsidRPr="00ED3D20" w:rsidRDefault="005E5F55" w:rsidP="00ED3D20">
            <w:pPr>
              <w:pStyle w:val="TableRCTs"/>
            </w:pPr>
            <w:r w:rsidRPr="00ED3D20">
              <w:t>01/01/2014-31/12/2019</w:t>
            </w:r>
          </w:p>
        </w:tc>
        <w:tc>
          <w:tcPr>
            <w:tcW w:w="709" w:type="dxa"/>
          </w:tcPr>
          <w:p w14:paraId="3E594338" w14:textId="77777777" w:rsidR="005E5F55" w:rsidRPr="00ED3D20" w:rsidRDefault="005E5F55" w:rsidP="00ED3D20">
            <w:pPr>
              <w:pStyle w:val="TableRCTs"/>
            </w:pPr>
            <w:r w:rsidRPr="00ED3D20">
              <w:t xml:space="preserve">Cochrane reviews </w:t>
            </w:r>
          </w:p>
        </w:tc>
        <w:tc>
          <w:tcPr>
            <w:tcW w:w="567" w:type="dxa"/>
          </w:tcPr>
          <w:p w14:paraId="01749ACE" w14:textId="77777777" w:rsidR="005E5F55" w:rsidRPr="00ED3D20" w:rsidRDefault="005E5F55" w:rsidP="00ED3D20">
            <w:pPr>
              <w:pStyle w:val="TableRCTs"/>
            </w:pPr>
            <w:r w:rsidRPr="00ED3D20">
              <w:t>35</w:t>
            </w:r>
          </w:p>
        </w:tc>
        <w:tc>
          <w:tcPr>
            <w:tcW w:w="948" w:type="dxa"/>
          </w:tcPr>
          <w:p w14:paraId="7163940B" w14:textId="77777777" w:rsidR="005E5F55" w:rsidRPr="00ED3D20" w:rsidRDefault="005E5F55" w:rsidP="00ED3D20">
            <w:pPr>
              <w:pStyle w:val="TableRCTs"/>
            </w:pPr>
            <w:r w:rsidRPr="00ED3D20">
              <w:t>18-Oct-19</w:t>
            </w:r>
          </w:p>
        </w:tc>
      </w:tr>
    </w:tbl>
    <w:p w14:paraId="144E25F8" w14:textId="3F6B7CFE" w:rsidR="001954B4" w:rsidRDefault="008237A1" w:rsidP="008237A1">
      <w:pPr>
        <w:pStyle w:val="Figure"/>
        <w:jc w:val="center"/>
      </w:pPr>
      <w:r>
        <w:rPr>
          <w:noProof/>
          <w:lang w:val="en-AU" w:eastAsia="en-AU"/>
        </w:rPr>
        <w:drawing>
          <wp:inline distT="0" distB="0" distL="0" distR="0" wp14:anchorId="19A6F4B1" wp14:editId="20C0CEE1">
            <wp:extent cx="3551762" cy="4288839"/>
            <wp:effectExtent l="0" t="0" r="4445" b="381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robiotics.png"/>
                    <pic:cNvPicPr/>
                  </pic:nvPicPr>
                  <pic:blipFill>
                    <a:blip r:embed="rId33">
                      <a:extLst>
                        <a:ext uri="{28A0092B-C50C-407E-A947-70E740481C1C}">
                          <a14:useLocalDpi xmlns:a14="http://schemas.microsoft.com/office/drawing/2010/main" val="0"/>
                        </a:ext>
                      </a:extLst>
                    </a:blip>
                    <a:stretch>
                      <a:fillRect/>
                    </a:stretch>
                  </pic:blipFill>
                  <pic:spPr>
                    <a:xfrm>
                      <a:off x="0" y="0"/>
                      <a:ext cx="3559348" cy="4298000"/>
                    </a:xfrm>
                    <a:prstGeom prst="rect">
                      <a:avLst/>
                    </a:prstGeom>
                  </pic:spPr>
                </pic:pic>
              </a:graphicData>
            </a:graphic>
          </wp:inline>
        </w:drawing>
      </w:r>
    </w:p>
    <w:p w14:paraId="50C1C7D4" w14:textId="7C744A2A" w:rsidR="005E5F55" w:rsidRPr="004A1A89" w:rsidRDefault="00ED3D20" w:rsidP="001954B4">
      <w:pPr>
        <w:pStyle w:val="Figurename"/>
      </w:pPr>
      <w:r>
        <w:t>PRISMA</w:t>
      </w:r>
      <w:r w:rsidR="001954B4">
        <w:t xml:space="preserve"> diagram: Probiotics</w:t>
      </w:r>
    </w:p>
    <w:p w14:paraId="5BC1F865" w14:textId="3BF1CE47" w:rsidR="00ED3D20" w:rsidRDefault="00ED3D20" w:rsidP="0021453B">
      <w:pPr>
        <w:pStyle w:val="Heading3"/>
        <w:numPr>
          <w:ilvl w:val="0"/>
          <w:numId w:val="0"/>
        </w:numPr>
      </w:pPr>
      <w:bookmarkStart w:id="253" w:name="_Toc40956556"/>
      <w:r>
        <w:t>Physical activity advice</w:t>
      </w:r>
      <w:r w:rsidR="000D04A0">
        <w:t xml:space="preserve"> (research questions 5, 6 and 9)</w:t>
      </w:r>
      <w:bookmarkEnd w:id="253"/>
    </w:p>
    <w:p w14:paraId="57B88448" w14:textId="77777777" w:rsidR="00A91966" w:rsidRPr="00A91966" w:rsidRDefault="00A91966" w:rsidP="0021453B">
      <w:pPr>
        <w:keepNext/>
        <w:spacing w:line="200" w:lineRule="exact"/>
        <w:rPr>
          <w:b/>
          <w:bCs/>
          <w:sz w:val="16"/>
          <w:szCs w:val="16"/>
        </w:rPr>
      </w:pPr>
      <w:r w:rsidRPr="00A91966">
        <w:rPr>
          <w:b/>
          <w:bCs/>
          <w:sz w:val="16"/>
          <w:szCs w:val="16"/>
        </w:rPr>
        <w:t>Embase:</w:t>
      </w:r>
    </w:p>
    <w:p w14:paraId="5CB7B3DE" w14:textId="77777777" w:rsidR="00A91966" w:rsidRPr="00A91966" w:rsidRDefault="00A91966" w:rsidP="0021453B">
      <w:pPr>
        <w:keepNext/>
        <w:spacing w:line="200" w:lineRule="exact"/>
        <w:rPr>
          <w:sz w:val="16"/>
          <w:szCs w:val="16"/>
        </w:rPr>
      </w:pPr>
      <w:r w:rsidRPr="00A91966">
        <w:rPr>
          <w:sz w:val="16"/>
          <w:szCs w:val="16"/>
        </w:rPr>
        <w:t>('exercise'/exp OR 'exercis*' OR 'laziness'/de OR 'physical activity'/exp OR 'physical inactivity'/de OR 'physical performance'/de OR 'sedentary lifestyle'/syn) AND ('pregnant woman'/syn OR 'pregnancy'/syn OR 'pregnan*') AND [english]/lim AND [humans]/lim</w:t>
      </w:r>
    </w:p>
    <w:p w14:paraId="0E7C3334" w14:textId="1B543C0B" w:rsidR="00A91966" w:rsidRPr="00A91966" w:rsidRDefault="00A91966" w:rsidP="0021453B">
      <w:pPr>
        <w:keepNext/>
        <w:spacing w:line="200" w:lineRule="exact"/>
        <w:rPr>
          <w:sz w:val="16"/>
          <w:szCs w:val="16"/>
        </w:rPr>
      </w:pPr>
      <w:r w:rsidRPr="00A91966">
        <w:rPr>
          <w:sz w:val="16"/>
          <w:szCs w:val="16"/>
        </w:rPr>
        <w:t>1998 to 6/7/18</w:t>
      </w:r>
      <w:r w:rsidR="00162E95">
        <w:rPr>
          <w:sz w:val="16"/>
          <w:szCs w:val="16"/>
        </w:rPr>
        <w:t>=</w:t>
      </w:r>
      <w:r w:rsidRPr="00A91966">
        <w:rPr>
          <w:sz w:val="16"/>
          <w:szCs w:val="16"/>
        </w:rPr>
        <w:t>Results: 11</w:t>
      </w:r>
      <w:r w:rsidR="00826445">
        <w:rPr>
          <w:sz w:val="16"/>
          <w:szCs w:val="16"/>
        </w:rPr>
        <w:t>,</w:t>
      </w:r>
      <w:r w:rsidRPr="00A91966">
        <w:rPr>
          <w:sz w:val="16"/>
          <w:szCs w:val="16"/>
        </w:rPr>
        <w:t>981</w:t>
      </w:r>
    </w:p>
    <w:p w14:paraId="4DC5066A" w14:textId="77777777" w:rsidR="00A91966" w:rsidRPr="00A91966" w:rsidRDefault="00A91966" w:rsidP="0021453B">
      <w:pPr>
        <w:keepNext/>
        <w:spacing w:line="200" w:lineRule="exact"/>
        <w:rPr>
          <w:b/>
          <w:bCs/>
          <w:sz w:val="16"/>
          <w:szCs w:val="16"/>
        </w:rPr>
      </w:pPr>
      <w:r w:rsidRPr="00A91966">
        <w:rPr>
          <w:b/>
          <w:bCs/>
          <w:sz w:val="16"/>
          <w:szCs w:val="16"/>
        </w:rPr>
        <w:t>CINAHL:</w:t>
      </w:r>
    </w:p>
    <w:p w14:paraId="1A93F703" w14:textId="77777777" w:rsidR="00A91966" w:rsidRPr="00A91966" w:rsidRDefault="00A91966" w:rsidP="0021453B">
      <w:pPr>
        <w:keepNext/>
        <w:spacing w:line="200" w:lineRule="exact"/>
        <w:rPr>
          <w:sz w:val="16"/>
          <w:szCs w:val="16"/>
          <w:bdr w:val="none" w:sz="0" w:space="0" w:color="auto" w:frame="1"/>
          <w:shd w:val="clear" w:color="auto" w:fill="FFFFFF"/>
        </w:rPr>
      </w:pPr>
      <w:r w:rsidRPr="00A91966">
        <w:rPr>
          <w:sz w:val="16"/>
          <w:szCs w:val="16"/>
          <w:bdr w:val="none" w:sz="0" w:space="0" w:color="auto" w:frame="1"/>
          <w:shd w:val="clear" w:color="auto" w:fill="FFFFFF"/>
        </w:rPr>
        <w:t xml:space="preserve">TX ((MH "Therapeutic Exercise") OR (MH "Physical Fitness+") OR (MH "Exercise+") OR ("Physical Activit*") OR (MH "Physical Activity+") OR (MH "Activities of Daily Living")) ) </w:t>
      </w:r>
    </w:p>
    <w:p w14:paraId="3977F426" w14:textId="77777777" w:rsidR="00A91966" w:rsidRPr="00A91966" w:rsidRDefault="00A91966" w:rsidP="00A91966">
      <w:pPr>
        <w:spacing w:line="200" w:lineRule="exact"/>
        <w:rPr>
          <w:sz w:val="16"/>
          <w:szCs w:val="16"/>
          <w:bdr w:val="none" w:sz="0" w:space="0" w:color="auto" w:frame="1"/>
          <w:shd w:val="clear" w:color="auto" w:fill="FFFFFF"/>
        </w:rPr>
      </w:pPr>
      <w:r w:rsidRPr="00A91966">
        <w:rPr>
          <w:sz w:val="16"/>
          <w:szCs w:val="16"/>
          <w:bdr w:val="none" w:sz="0" w:space="0" w:color="auto" w:frame="1"/>
          <w:shd w:val="clear" w:color="auto" w:fill="FFFFFF"/>
        </w:rPr>
        <w:t>AND TX ( ((MH "Pregnancy+") OR (Pregnan*) OR (MM "Pregnancy Outcomes") OR (MH "Pregnancy Trimesters+"))</w:t>
      </w:r>
    </w:p>
    <w:p w14:paraId="49DE2946" w14:textId="09902733" w:rsidR="00A91966" w:rsidRPr="00A91966" w:rsidRDefault="00A91966" w:rsidP="00A91966">
      <w:pPr>
        <w:spacing w:line="200" w:lineRule="exact"/>
        <w:rPr>
          <w:sz w:val="16"/>
          <w:szCs w:val="16"/>
          <w:bdr w:val="none" w:sz="0" w:space="0" w:color="auto" w:frame="1"/>
          <w:shd w:val="clear" w:color="auto" w:fill="FFFFFF"/>
        </w:rPr>
      </w:pPr>
      <w:r w:rsidRPr="00A91966">
        <w:rPr>
          <w:sz w:val="16"/>
          <w:szCs w:val="16"/>
        </w:rPr>
        <w:t>1998 to 6/7/18</w:t>
      </w:r>
      <w:r w:rsidR="00162E95">
        <w:rPr>
          <w:sz w:val="16"/>
          <w:szCs w:val="16"/>
        </w:rPr>
        <w:t>=</w:t>
      </w:r>
      <w:r w:rsidRPr="00A91966">
        <w:rPr>
          <w:sz w:val="16"/>
          <w:szCs w:val="16"/>
          <w:bdr w:val="none" w:sz="0" w:space="0" w:color="auto" w:frame="1"/>
          <w:shd w:val="clear" w:color="auto" w:fill="FFFFFF"/>
        </w:rPr>
        <w:t>Results 7</w:t>
      </w:r>
      <w:r w:rsidR="00826445">
        <w:rPr>
          <w:sz w:val="16"/>
          <w:szCs w:val="16"/>
          <w:bdr w:val="none" w:sz="0" w:space="0" w:color="auto" w:frame="1"/>
          <w:shd w:val="clear" w:color="auto" w:fill="FFFFFF"/>
        </w:rPr>
        <w:t>,</w:t>
      </w:r>
      <w:r w:rsidRPr="00A91966">
        <w:rPr>
          <w:sz w:val="16"/>
          <w:szCs w:val="16"/>
          <w:bdr w:val="none" w:sz="0" w:space="0" w:color="auto" w:frame="1"/>
          <w:shd w:val="clear" w:color="auto" w:fill="FFFFFF"/>
        </w:rPr>
        <w:t>871</w:t>
      </w:r>
    </w:p>
    <w:p w14:paraId="6AE2499B" w14:textId="77777777" w:rsidR="00A91966" w:rsidRPr="00A91966" w:rsidRDefault="00A91966" w:rsidP="00A91966">
      <w:pPr>
        <w:spacing w:line="200" w:lineRule="exact"/>
        <w:rPr>
          <w:b/>
          <w:sz w:val="16"/>
          <w:szCs w:val="16"/>
          <w:bdr w:val="none" w:sz="0" w:space="0" w:color="auto" w:frame="1"/>
          <w:shd w:val="clear" w:color="auto" w:fill="FFFFFF"/>
        </w:rPr>
      </w:pPr>
      <w:r w:rsidRPr="00A91966">
        <w:rPr>
          <w:b/>
          <w:sz w:val="16"/>
          <w:szCs w:val="16"/>
          <w:bdr w:val="none" w:sz="0" w:space="0" w:color="auto" w:frame="1"/>
          <w:shd w:val="clear" w:color="auto" w:fill="FFFFFF"/>
        </w:rPr>
        <w:t>Pubmed:</w:t>
      </w:r>
    </w:p>
    <w:p w14:paraId="062E9DB9" w14:textId="77777777" w:rsidR="00A91966" w:rsidRPr="00A91966" w:rsidRDefault="00A91966" w:rsidP="00A91966">
      <w:pPr>
        <w:spacing w:line="200" w:lineRule="exact"/>
        <w:rPr>
          <w:sz w:val="16"/>
          <w:szCs w:val="16"/>
        </w:rPr>
      </w:pPr>
      <w:r w:rsidRPr="00A91966">
        <w:rPr>
          <w:sz w:val="16"/>
          <w:szCs w:val="16"/>
        </w:rPr>
        <w:t>(("Exercise"[Mesh]) OR ("Sedentary Lifestyle"[Mesh])) AND (("Pregnant Women"[Mesh]) OR ("Pregnancy"[Mesh]) OR Pregnan*)</w:t>
      </w:r>
    </w:p>
    <w:p w14:paraId="45657096" w14:textId="77777777" w:rsidR="00A91966" w:rsidRPr="00A91966" w:rsidRDefault="00A91966" w:rsidP="00A91966">
      <w:pPr>
        <w:spacing w:line="200" w:lineRule="exact"/>
        <w:rPr>
          <w:sz w:val="16"/>
          <w:szCs w:val="16"/>
        </w:rPr>
      </w:pPr>
      <w:r w:rsidRPr="00A91966">
        <w:rPr>
          <w:sz w:val="16"/>
          <w:szCs w:val="16"/>
        </w:rPr>
        <w:t>Humans and English</w:t>
      </w:r>
    </w:p>
    <w:p w14:paraId="5F9D150A" w14:textId="7A3C81A7" w:rsidR="00A91966" w:rsidRPr="00A91966" w:rsidRDefault="00A91966" w:rsidP="00A91966">
      <w:pPr>
        <w:spacing w:line="200" w:lineRule="exact"/>
        <w:rPr>
          <w:sz w:val="16"/>
          <w:szCs w:val="16"/>
        </w:rPr>
      </w:pPr>
      <w:r w:rsidRPr="00A91966">
        <w:rPr>
          <w:sz w:val="16"/>
          <w:szCs w:val="16"/>
        </w:rPr>
        <w:t>1998 to 6/7/18</w:t>
      </w:r>
      <w:r w:rsidR="00162E95">
        <w:rPr>
          <w:sz w:val="16"/>
          <w:szCs w:val="16"/>
        </w:rPr>
        <w:t>=</w:t>
      </w:r>
      <w:r w:rsidRPr="00A91966">
        <w:rPr>
          <w:sz w:val="16"/>
          <w:szCs w:val="16"/>
        </w:rPr>
        <w:t>Results</w:t>
      </w:r>
      <w:r w:rsidR="00162E95">
        <w:rPr>
          <w:sz w:val="16"/>
          <w:szCs w:val="16"/>
        </w:rPr>
        <w:t>=</w:t>
      </w:r>
      <w:r w:rsidRPr="00A91966">
        <w:rPr>
          <w:sz w:val="16"/>
          <w:szCs w:val="16"/>
        </w:rPr>
        <w:t>2</w:t>
      </w:r>
      <w:r w:rsidR="00826445">
        <w:rPr>
          <w:sz w:val="16"/>
          <w:szCs w:val="16"/>
        </w:rPr>
        <w:t>,</w:t>
      </w:r>
      <w:r w:rsidRPr="00A91966">
        <w:rPr>
          <w:sz w:val="16"/>
          <w:szCs w:val="16"/>
        </w:rPr>
        <w:t xml:space="preserve">177 </w:t>
      </w:r>
    </w:p>
    <w:p w14:paraId="283D05B6" w14:textId="77777777" w:rsidR="00A91966" w:rsidRPr="00A91966" w:rsidRDefault="00A91966" w:rsidP="00A91966">
      <w:pPr>
        <w:spacing w:line="200" w:lineRule="exact"/>
        <w:rPr>
          <w:b/>
          <w:bCs/>
          <w:sz w:val="16"/>
          <w:szCs w:val="16"/>
        </w:rPr>
      </w:pPr>
      <w:r w:rsidRPr="00A91966">
        <w:rPr>
          <w:b/>
          <w:bCs/>
          <w:sz w:val="16"/>
          <w:szCs w:val="16"/>
        </w:rPr>
        <w:t>Health infonet</w:t>
      </w:r>
    </w:p>
    <w:p w14:paraId="4810F23B" w14:textId="77777777" w:rsidR="00A91966" w:rsidRPr="00A91966" w:rsidRDefault="00A91966" w:rsidP="00A91966">
      <w:pPr>
        <w:spacing w:line="200" w:lineRule="exact"/>
        <w:rPr>
          <w:sz w:val="16"/>
          <w:szCs w:val="16"/>
        </w:rPr>
      </w:pPr>
      <w:r w:rsidRPr="00A91966">
        <w:rPr>
          <w:sz w:val="16"/>
          <w:szCs w:val="16"/>
        </w:rPr>
        <w:t>Pregnan* AND (exercis* OR (Physical activit*) OR Lifestyle)</w:t>
      </w:r>
    </w:p>
    <w:p w14:paraId="4D29967A" w14:textId="0E1057B2" w:rsidR="00A91966" w:rsidRPr="00A91966" w:rsidRDefault="00A91966" w:rsidP="00A91966">
      <w:pPr>
        <w:spacing w:line="200" w:lineRule="exact"/>
        <w:rPr>
          <w:sz w:val="16"/>
          <w:szCs w:val="16"/>
        </w:rPr>
      </w:pPr>
      <w:r w:rsidRPr="00A91966">
        <w:rPr>
          <w:sz w:val="16"/>
          <w:szCs w:val="16"/>
        </w:rPr>
        <w:t>Results</w:t>
      </w:r>
      <w:r w:rsidR="00162E95">
        <w:rPr>
          <w:sz w:val="16"/>
          <w:szCs w:val="16"/>
        </w:rPr>
        <w:t>=</w:t>
      </w:r>
      <w:r w:rsidRPr="00A91966">
        <w:rPr>
          <w:sz w:val="16"/>
          <w:szCs w:val="16"/>
        </w:rPr>
        <w:t>0</w:t>
      </w:r>
    </w:p>
    <w:p w14:paraId="4F7EA661" w14:textId="77777777" w:rsidR="00A91966" w:rsidRPr="00A91966" w:rsidRDefault="00A91966" w:rsidP="00A91966">
      <w:pPr>
        <w:spacing w:line="200" w:lineRule="exact"/>
        <w:rPr>
          <w:sz w:val="16"/>
          <w:szCs w:val="16"/>
        </w:rPr>
      </w:pPr>
      <w:r w:rsidRPr="00A91966">
        <w:rPr>
          <w:sz w:val="16"/>
          <w:szCs w:val="16"/>
        </w:rPr>
        <w:t>Pregnan* AND exercis*</w:t>
      </w:r>
    </w:p>
    <w:p w14:paraId="48C1ABD5" w14:textId="537613D8" w:rsidR="00A91966" w:rsidRPr="00A91966" w:rsidRDefault="00A91966" w:rsidP="00A91966">
      <w:pPr>
        <w:spacing w:line="200" w:lineRule="exact"/>
        <w:rPr>
          <w:sz w:val="16"/>
          <w:szCs w:val="16"/>
        </w:rPr>
      </w:pPr>
      <w:r w:rsidRPr="00A91966">
        <w:rPr>
          <w:sz w:val="16"/>
          <w:szCs w:val="16"/>
        </w:rPr>
        <w:t>Results</w:t>
      </w:r>
      <w:r w:rsidR="00162E95">
        <w:rPr>
          <w:sz w:val="16"/>
          <w:szCs w:val="16"/>
        </w:rPr>
        <w:t>=</w:t>
      </w:r>
      <w:r w:rsidRPr="00A91966">
        <w:rPr>
          <w:sz w:val="16"/>
          <w:szCs w:val="16"/>
        </w:rPr>
        <w:t>0</w:t>
      </w:r>
    </w:p>
    <w:p w14:paraId="48E9E6FD" w14:textId="77777777" w:rsidR="00A91966" w:rsidRPr="00A91966" w:rsidRDefault="00A91966" w:rsidP="00A91966">
      <w:pPr>
        <w:spacing w:line="200" w:lineRule="exact"/>
        <w:rPr>
          <w:sz w:val="16"/>
          <w:szCs w:val="16"/>
        </w:rPr>
      </w:pPr>
      <w:r w:rsidRPr="00A91966">
        <w:rPr>
          <w:sz w:val="16"/>
          <w:szCs w:val="16"/>
        </w:rPr>
        <w:t>Pregnancy AND exercise</w:t>
      </w:r>
    </w:p>
    <w:p w14:paraId="504F653B" w14:textId="15941D34" w:rsidR="00A91966" w:rsidRPr="00A91966" w:rsidRDefault="00A91966" w:rsidP="00A91966">
      <w:pPr>
        <w:spacing w:line="200" w:lineRule="exact"/>
        <w:rPr>
          <w:sz w:val="16"/>
          <w:szCs w:val="16"/>
        </w:rPr>
      </w:pPr>
      <w:r w:rsidRPr="00A91966">
        <w:rPr>
          <w:sz w:val="16"/>
          <w:szCs w:val="16"/>
        </w:rPr>
        <w:t>Results</w:t>
      </w:r>
      <w:r w:rsidR="00162E95">
        <w:rPr>
          <w:sz w:val="16"/>
          <w:szCs w:val="16"/>
        </w:rPr>
        <w:t>=</w:t>
      </w:r>
      <w:r w:rsidRPr="00A91966">
        <w:rPr>
          <w:sz w:val="16"/>
          <w:szCs w:val="16"/>
        </w:rPr>
        <w:t>0</w:t>
      </w:r>
    </w:p>
    <w:p w14:paraId="10EB62CD" w14:textId="77777777" w:rsidR="00A91966" w:rsidRPr="00A91966" w:rsidRDefault="00A91966" w:rsidP="00A91966">
      <w:pPr>
        <w:spacing w:line="200" w:lineRule="exact"/>
        <w:rPr>
          <w:sz w:val="16"/>
          <w:szCs w:val="16"/>
        </w:rPr>
      </w:pPr>
      <w:r w:rsidRPr="00A91966">
        <w:rPr>
          <w:sz w:val="16"/>
          <w:szCs w:val="16"/>
        </w:rPr>
        <w:t>Pregnancy</w:t>
      </w:r>
    </w:p>
    <w:p w14:paraId="313A0833" w14:textId="6DA34866" w:rsidR="00A91966" w:rsidRPr="00A91966" w:rsidRDefault="00A91966" w:rsidP="00A91966">
      <w:pPr>
        <w:spacing w:line="200" w:lineRule="exact"/>
        <w:rPr>
          <w:sz w:val="16"/>
          <w:szCs w:val="16"/>
        </w:rPr>
      </w:pPr>
      <w:r w:rsidRPr="00A91966">
        <w:rPr>
          <w:sz w:val="16"/>
          <w:szCs w:val="16"/>
        </w:rPr>
        <w:t>Results</w:t>
      </w:r>
      <w:r w:rsidR="00162E95">
        <w:rPr>
          <w:sz w:val="16"/>
          <w:szCs w:val="16"/>
        </w:rPr>
        <w:t>=</w:t>
      </w:r>
      <w:r w:rsidRPr="00A91966">
        <w:rPr>
          <w:sz w:val="16"/>
          <w:szCs w:val="16"/>
        </w:rPr>
        <w:t>22 (1 related to sociodemographics of smoking in pregnancy – but no exercise/activity included.)</w:t>
      </w:r>
    </w:p>
    <w:p w14:paraId="1A594912" w14:textId="77777777" w:rsidR="00A91966" w:rsidRPr="00A91966" w:rsidRDefault="00A91966" w:rsidP="00A91966">
      <w:pPr>
        <w:spacing w:line="200" w:lineRule="exact"/>
        <w:rPr>
          <w:sz w:val="16"/>
          <w:szCs w:val="16"/>
        </w:rPr>
      </w:pPr>
      <w:r w:rsidRPr="00A91966">
        <w:rPr>
          <w:sz w:val="16"/>
          <w:szCs w:val="16"/>
        </w:rPr>
        <w:t>Exercise</w:t>
      </w:r>
    </w:p>
    <w:p w14:paraId="6E550862" w14:textId="79F192C9" w:rsidR="00A91966" w:rsidRPr="00A91966" w:rsidRDefault="00A91966" w:rsidP="00A91966">
      <w:pPr>
        <w:spacing w:line="200" w:lineRule="exact"/>
        <w:rPr>
          <w:sz w:val="16"/>
          <w:szCs w:val="16"/>
        </w:rPr>
      </w:pPr>
      <w:r w:rsidRPr="00A91966">
        <w:rPr>
          <w:sz w:val="16"/>
          <w:szCs w:val="16"/>
        </w:rPr>
        <w:t>1998 to 6/7/18</w:t>
      </w:r>
      <w:r w:rsidR="00162E95">
        <w:rPr>
          <w:sz w:val="16"/>
          <w:szCs w:val="16"/>
        </w:rPr>
        <w:t>=</w:t>
      </w:r>
      <w:r w:rsidRPr="00A91966">
        <w:rPr>
          <w:sz w:val="16"/>
          <w:szCs w:val="16"/>
        </w:rPr>
        <w:t>Results</w:t>
      </w:r>
      <w:r w:rsidR="00162E95">
        <w:rPr>
          <w:sz w:val="16"/>
          <w:szCs w:val="16"/>
        </w:rPr>
        <w:t>=</w:t>
      </w:r>
      <w:r w:rsidRPr="00A91966">
        <w:rPr>
          <w:sz w:val="16"/>
          <w:szCs w:val="16"/>
        </w:rPr>
        <w:t>0</w:t>
      </w:r>
    </w:p>
    <w:p w14:paraId="4F2F976E" w14:textId="77777777" w:rsidR="00A91966" w:rsidRPr="00A91966" w:rsidRDefault="00A91966" w:rsidP="008237A1">
      <w:pPr>
        <w:keepNext/>
        <w:spacing w:line="200" w:lineRule="exact"/>
        <w:rPr>
          <w:b/>
          <w:bCs/>
          <w:sz w:val="16"/>
          <w:szCs w:val="16"/>
        </w:rPr>
      </w:pPr>
      <w:r w:rsidRPr="00A91966">
        <w:rPr>
          <w:b/>
          <w:bCs/>
          <w:sz w:val="16"/>
          <w:szCs w:val="16"/>
        </w:rPr>
        <w:t>Cochrane Library</w:t>
      </w:r>
    </w:p>
    <w:tbl>
      <w:tblPr>
        <w:tblStyle w:val="TableGrid"/>
        <w:tblW w:w="0" w:type="auto"/>
        <w:tblLook w:val="04A0" w:firstRow="1" w:lastRow="0" w:firstColumn="1" w:lastColumn="0" w:noHBand="0" w:noVBand="1"/>
      </w:tblPr>
      <w:tblGrid>
        <w:gridCol w:w="746"/>
        <w:gridCol w:w="6337"/>
      </w:tblGrid>
      <w:tr w:rsidR="00A91966" w:rsidRPr="00A91966" w14:paraId="238D658B" w14:textId="77777777" w:rsidTr="004B3125">
        <w:tc>
          <w:tcPr>
            <w:tcW w:w="746" w:type="dxa"/>
          </w:tcPr>
          <w:p w14:paraId="6FD12C4D" w14:textId="77777777" w:rsidR="00A91966" w:rsidRPr="00A91966" w:rsidRDefault="00A91966" w:rsidP="00A91966">
            <w:pPr>
              <w:spacing w:line="200" w:lineRule="exact"/>
              <w:rPr>
                <w:sz w:val="16"/>
                <w:szCs w:val="16"/>
              </w:rPr>
            </w:pPr>
            <w:r w:rsidRPr="00A91966">
              <w:rPr>
                <w:sz w:val="16"/>
                <w:szCs w:val="16"/>
              </w:rPr>
              <w:t>#1</w:t>
            </w:r>
          </w:p>
        </w:tc>
        <w:tc>
          <w:tcPr>
            <w:tcW w:w="6337" w:type="dxa"/>
          </w:tcPr>
          <w:p w14:paraId="469D81E7" w14:textId="77777777" w:rsidR="00A91966" w:rsidRPr="00A91966" w:rsidRDefault="00A91966" w:rsidP="00A91966">
            <w:pPr>
              <w:spacing w:line="200" w:lineRule="exact"/>
              <w:rPr>
                <w:sz w:val="16"/>
                <w:szCs w:val="16"/>
              </w:rPr>
            </w:pPr>
            <w:r w:rsidRPr="00A91966">
              <w:rPr>
                <w:sz w:val="16"/>
                <w:szCs w:val="16"/>
              </w:rPr>
              <w:t>MeSH descriptor: [Pregnant Women] explode all trees</w:t>
            </w:r>
          </w:p>
        </w:tc>
      </w:tr>
      <w:tr w:rsidR="00A91966" w:rsidRPr="00A91966" w14:paraId="48D3A0D0" w14:textId="77777777" w:rsidTr="004B3125">
        <w:tc>
          <w:tcPr>
            <w:tcW w:w="746" w:type="dxa"/>
          </w:tcPr>
          <w:p w14:paraId="027D4B2F" w14:textId="77777777" w:rsidR="00A91966" w:rsidRPr="00A91966" w:rsidRDefault="00A91966" w:rsidP="00A91966">
            <w:pPr>
              <w:spacing w:line="200" w:lineRule="exact"/>
              <w:rPr>
                <w:sz w:val="16"/>
                <w:szCs w:val="16"/>
              </w:rPr>
            </w:pPr>
            <w:r w:rsidRPr="00A91966">
              <w:rPr>
                <w:sz w:val="16"/>
                <w:szCs w:val="16"/>
              </w:rPr>
              <w:t>#2</w:t>
            </w:r>
          </w:p>
        </w:tc>
        <w:tc>
          <w:tcPr>
            <w:tcW w:w="6337" w:type="dxa"/>
          </w:tcPr>
          <w:p w14:paraId="1BB9FAB5" w14:textId="77777777" w:rsidR="00A91966" w:rsidRPr="00A91966" w:rsidRDefault="00A91966" w:rsidP="00A91966">
            <w:pPr>
              <w:spacing w:line="200" w:lineRule="exact"/>
              <w:rPr>
                <w:sz w:val="16"/>
                <w:szCs w:val="16"/>
              </w:rPr>
            </w:pPr>
            <w:r w:rsidRPr="00A91966">
              <w:rPr>
                <w:sz w:val="16"/>
                <w:szCs w:val="16"/>
              </w:rPr>
              <w:t>MeSH descriptor: [Pregnancy] explode all trees</w:t>
            </w:r>
          </w:p>
        </w:tc>
      </w:tr>
      <w:tr w:rsidR="00A91966" w:rsidRPr="00A91966" w14:paraId="0AE10E4D" w14:textId="77777777" w:rsidTr="004B3125">
        <w:tc>
          <w:tcPr>
            <w:tcW w:w="746" w:type="dxa"/>
          </w:tcPr>
          <w:p w14:paraId="79CD18BC" w14:textId="77777777" w:rsidR="00A91966" w:rsidRPr="00A91966" w:rsidRDefault="00A91966" w:rsidP="00A91966">
            <w:pPr>
              <w:spacing w:line="200" w:lineRule="exact"/>
              <w:rPr>
                <w:sz w:val="16"/>
                <w:szCs w:val="16"/>
              </w:rPr>
            </w:pPr>
            <w:r w:rsidRPr="00A91966">
              <w:rPr>
                <w:sz w:val="16"/>
                <w:szCs w:val="16"/>
              </w:rPr>
              <w:t>#3</w:t>
            </w:r>
          </w:p>
        </w:tc>
        <w:tc>
          <w:tcPr>
            <w:tcW w:w="6337" w:type="dxa"/>
          </w:tcPr>
          <w:p w14:paraId="4C3AE7F2" w14:textId="77777777" w:rsidR="00A91966" w:rsidRPr="00A91966" w:rsidRDefault="00A91966" w:rsidP="00A91966">
            <w:pPr>
              <w:spacing w:line="200" w:lineRule="exact"/>
              <w:rPr>
                <w:sz w:val="16"/>
                <w:szCs w:val="16"/>
              </w:rPr>
            </w:pPr>
            <w:r w:rsidRPr="00A91966">
              <w:rPr>
                <w:sz w:val="16"/>
                <w:szCs w:val="16"/>
              </w:rPr>
              <w:t>Pregnancy</w:t>
            </w:r>
          </w:p>
        </w:tc>
      </w:tr>
      <w:tr w:rsidR="00A91966" w:rsidRPr="00A91966" w14:paraId="128B5E74" w14:textId="77777777" w:rsidTr="004B3125">
        <w:tc>
          <w:tcPr>
            <w:tcW w:w="746" w:type="dxa"/>
          </w:tcPr>
          <w:p w14:paraId="76EE5C36" w14:textId="77777777" w:rsidR="00A91966" w:rsidRPr="00A91966" w:rsidRDefault="00A91966" w:rsidP="00A91966">
            <w:pPr>
              <w:spacing w:line="200" w:lineRule="exact"/>
              <w:rPr>
                <w:sz w:val="16"/>
                <w:szCs w:val="16"/>
              </w:rPr>
            </w:pPr>
            <w:r w:rsidRPr="00A91966">
              <w:rPr>
                <w:sz w:val="16"/>
                <w:szCs w:val="16"/>
              </w:rPr>
              <w:t>#4</w:t>
            </w:r>
          </w:p>
        </w:tc>
        <w:tc>
          <w:tcPr>
            <w:tcW w:w="6337" w:type="dxa"/>
          </w:tcPr>
          <w:p w14:paraId="31548552" w14:textId="77777777" w:rsidR="00A91966" w:rsidRPr="00A91966" w:rsidRDefault="00A91966" w:rsidP="00A91966">
            <w:pPr>
              <w:spacing w:line="200" w:lineRule="exact"/>
              <w:rPr>
                <w:sz w:val="16"/>
                <w:szCs w:val="16"/>
              </w:rPr>
            </w:pPr>
            <w:r w:rsidRPr="00A91966">
              <w:rPr>
                <w:sz w:val="16"/>
                <w:szCs w:val="16"/>
              </w:rPr>
              <w:t>Exercise</w:t>
            </w:r>
          </w:p>
        </w:tc>
      </w:tr>
      <w:tr w:rsidR="00A91966" w:rsidRPr="00A91966" w14:paraId="027A8EBB" w14:textId="77777777" w:rsidTr="004B3125">
        <w:tc>
          <w:tcPr>
            <w:tcW w:w="746" w:type="dxa"/>
          </w:tcPr>
          <w:p w14:paraId="07B33C72" w14:textId="77777777" w:rsidR="00A91966" w:rsidRPr="00A91966" w:rsidRDefault="00A91966" w:rsidP="00A91966">
            <w:pPr>
              <w:spacing w:line="200" w:lineRule="exact"/>
              <w:rPr>
                <w:sz w:val="16"/>
                <w:szCs w:val="16"/>
              </w:rPr>
            </w:pPr>
            <w:r w:rsidRPr="00A91966">
              <w:rPr>
                <w:sz w:val="16"/>
                <w:szCs w:val="16"/>
              </w:rPr>
              <w:t>#5</w:t>
            </w:r>
          </w:p>
        </w:tc>
        <w:tc>
          <w:tcPr>
            <w:tcW w:w="6337" w:type="dxa"/>
          </w:tcPr>
          <w:p w14:paraId="02228CA7" w14:textId="77777777" w:rsidR="00A91966" w:rsidRPr="00A91966" w:rsidRDefault="00A91966" w:rsidP="00A91966">
            <w:pPr>
              <w:spacing w:line="200" w:lineRule="exact"/>
              <w:rPr>
                <w:sz w:val="16"/>
                <w:szCs w:val="16"/>
              </w:rPr>
            </w:pPr>
            <w:r w:rsidRPr="00A91966">
              <w:rPr>
                <w:sz w:val="16"/>
                <w:szCs w:val="16"/>
              </w:rPr>
              <w:t>MeSH descriptor: [Exercise] explode all trees</w:t>
            </w:r>
          </w:p>
        </w:tc>
      </w:tr>
      <w:tr w:rsidR="00A91966" w:rsidRPr="00A91966" w14:paraId="614D588A" w14:textId="77777777" w:rsidTr="004B3125">
        <w:tc>
          <w:tcPr>
            <w:tcW w:w="746" w:type="dxa"/>
          </w:tcPr>
          <w:p w14:paraId="32C247EC" w14:textId="77777777" w:rsidR="00A91966" w:rsidRPr="00A91966" w:rsidRDefault="00A91966" w:rsidP="00A91966">
            <w:pPr>
              <w:spacing w:line="200" w:lineRule="exact"/>
              <w:rPr>
                <w:sz w:val="16"/>
                <w:szCs w:val="16"/>
              </w:rPr>
            </w:pPr>
            <w:r w:rsidRPr="00A91966">
              <w:rPr>
                <w:sz w:val="16"/>
                <w:szCs w:val="16"/>
              </w:rPr>
              <w:t>#6</w:t>
            </w:r>
          </w:p>
        </w:tc>
        <w:tc>
          <w:tcPr>
            <w:tcW w:w="6337" w:type="dxa"/>
          </w:tcPr>
          <w:p w14:paraId="624DE4BF" w14:textId="77777777" w:rsidR="00A91966" w:rsidRPr="00A91966" w:rsidRDefault="00A91966" w:rsidP="00A91966">
            <w:pPr>
              <w:spacing w:line="200" w:lineRule="exact"/>
              <w:rPr>
                <w:sz w:val="16"/>
                <w:szCs w:val="16"/>
              </w:rPr>
            </w:pPr>
            <w:r w:rsidRPr="00A91966">
              <w:rPr>
                <w:sz w:val="16"/>
                <w:szCs w:val="16"/>
              </w:rPr>
              <w:t>(#1 OR #2 OR #3) AND (#4 OR #5)</w:t>
            </w:r>
          </w:p>
        </w:tc>
      </w:tr>
    </w:tbl>
    <w:p w14:paraId="6F4A8836" w14:textId="624B8A02" w:rsidR="00A91966" w:rsidRDefault="00A91966" w:rsidP="00A91966">
      <w:pPr>
        <w:spacing w:line="200" w:lineRule="exact"/>
        <w:rPr>
          <w:sz w:val="16"/>
          <w:szCs w:val="16"/>
        </w:rPr>
      </w:pPr>
      <w:r w:rsidRPr="00A91966">
        <w:rPr>
          <w:sz w:val="16"/>
          <w:szCs w:val="16"/>
        </w:rPr>
        <w:t>01/01/2016 to 17/08/2018</w:t>
      </w:r>
      <w:r w:rsidR="00162E95">
        <w:rPr>
          <w:sz w:val="16"/>
          <w:szCs w:val="16"/>
        </w:rPr>
        <w:t>=</w:t>
      </w:r>
      <w:r w:rsidRPr="00A91966">
        <w:rPr>
          <w:sz w:val="16"/>
          <w:szCs w:val="16"/>
        </w:rPr>
        <w:t>Review Results 88</w:t>
      </w:r>
    </w:p>
    <w:p w14:paraId="6F827E0D" w14:textId="2E731B1A" w:rsidR="00521CE4" w:rsidRPr="00A91966" w:rsidRDefault="00F21677" w:rsidP="00521CE4">
      <w:pPr>
        <w:pStyle w:val="Figure"/>
        <w:spacing w:before="240"/>
      </w:pPr>
      <w:r>
        <w:rPr>
          <w:noProof/>
          <w:lang w:val="en-AU" w:eastAsia="en-AU"/>
        </w:rPr>
        <w:drawing>
          <wp:inline distT="0" distB="0" distL="0" distR="0" wp14:anchorId="10E381A0" wp14:editId="5745EB46">
            <wp:extent cx="3212614" cy="5233986"/>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A.png"/>
                    <pic:cNvPicPr/>
                  </pic:nvPicPr>
                  <pic:blipFill>
                    <a:blip r:embed="rId34">
                      <a:extLst>
                        <a:ext uri="{28A0092B-C50C-407E-A947-70E740481C1C}">
                          <a14:useLocalDpi xmlns:a14="http://schemas.microsoft.com/office/drawing/2010/main" val="0"/>
                        </a:ext>
                      </a:extLst>
                    </a:blip>
                    <a:stretch>
                      <a:fillRect/>
                    </a:stretch>
                  </pic:blipFill>
                  <pic:spPr>
                    <a:xfrm>
                      <a:off x="0" y="0"/>
                      <a:ext cx="3228269" cy="5259491"/>
                    </a:xfrm>
                    <a:prstGeom prst="rect">
                      <a:avLst/>
                    </a:prstGeom>
                  </pic:spPr>
                </pic:pic>
              </a:graphicData>
            </a:graphic>
          </wp:inline>
        </w:drawing>
      </w:r>
    </w:p>
    <w:p w14:paraId="47A1B9C5" w14:textId="5E2D1706" w:rsidR="00A91966" w:rsidRDefault="00A91966" w:rsidP="00521CE4">
      <w:pPr>
        <w:pStyle w:val="Figurename"/>
      </w:pPr>
      <w:r>
        <w:t xml:space="preserve">PRISMA </w:t>
      </w:r>
      <w:r w:rsidR="00134324">
        <w:t>diagram: physical activity</w:t>
      </w:r>
    </w:p>
    <w:p w14:paraId="7ECAD858" w14:textId="77777777" w:rsidR="002D3EA8" w:rsidRPr="002D3EA8" w:rsidRDefault="00070998" w:rsidP="00642AD7">
      <w:pPr>
        <w:pStyle w:val="Heading4"/>
      </w:pPr>
      <w:bookmarkStart w:id="254" w:name="_Hlk2252165"/>
      <w:r w:rsidRPr="002D3EA8">
        <w:t>Physical activity top-up search</w:t>
      </w:r>
    </w:p>
    <w:p w14:paraId="3F9E4C68" w14:textId="4F63BB48" w:rsidR="00070998" w:rsidRDefault="002D3EA8" w:rsidP="00642AD7">
      <w:pPr>
        <w:keepNext/>
        <w:keepLines/>
        <w:spacing w:line="200" w:lineRule="exact"/>
        <w:rPr>
          <w:b/>
          <w:sz w:val="16"/>
          <w:szCs w:val="16"/>
        </w:rPr>
      </w:pPr>
      <w:r>
        <w:rPr>
          <w:b/>
          <w:sz w:val="16"/>
          <w:szCs w:val="16"/>
        </w:rPr>
        <w:t>Search date</w:t>
      </w:r>
      <w:r w:rsidR="00070998" w:rsidRPr="00A46B38">
        <w:rPr>
          <w:b/>
          <w:sz w:val="16"/>
          <w:szCs w:val="16"/>
        </w:rPr>
        <w:t>: 12 March 2020</w:t>
      </w:r>
    </w:p>
    <w:p w14:paraId="7AD8E4CA" w14:textId="1B087C72" w:rsidR="002807D7" w:rsidRDefault="00642AD7" w:rsidP="002807D7">
      <w:pPr>
        <w:pStyle w:val="Figure"/>
      </w:pPr>
      <w:r>
        <w:rPr>
          <w:noProof/>
          <w:lang w:val="en-AU" w:eastAsia="en-AU"/>
        </w:rPr>
        <w:drawing>
          <wp:inline distT="0" distB="0" distL="0" distR="0" wp14:anchorId="2F9AE214" wp14:editId="46EE4AC4">
            <wp:extent cx="4119220" cy="417830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a topup.png"/>
                    <pic:cNvPicPr/>
                  </pic:nvPicPr>
                  <pic:blipFill>
                    <a:blip r:embed="rId35">
                      <a:extLst>
                        <a:ext uri="{28A0092B-C50C-407E-A947-70E740481C1C}">
                          <a14:useLocalDpi xmlns:a14="http://schemas.microsoft.com/office/drawing/2010/main" val="0"/>
                        </a:ext>
                      </a:extLst>
                    </a:blip>
                    <a:stretch>
                      <a:fillRect/>
                    </a:stretch>
                  </pic:blipFill>
                  <pic:spPr>
                    <a:xfrm>
                      <a:off x="0" y="0"/>
                      <a:ext cx="4125646" cy="4184818"/>
                    </a:xfrm>
                    <a:prstGeom prst="rect">
                      <a:avLst/>
                    </a:prstGeom>
                  </pic:spPr>
                </pic:pic>
              </a:graphicData>
            </a:graphic>
          </wp:inline>
        </w:drawing>
      </w:r>
    </w:p>
    <w:p w14:paraId="6DCE02F4" w14:textId="1354484C" w:rsidR="002807D7" w:rsidRDefault="002807D7" w:rsidP="002807D7">
      <w:pPr>
        <w:pStyle w:val="Figurename"/>
      </w:pPr>
      <w:r>
        <w:t>PRISMA diagram: Physical activity top-up</w:t>
      </w:r>
    </w:p>
    <w:p w14:paraId="2A37F27F" w14:textId="77777777" w:rsidR="0005021E" w:rsidRDefault="0005021E" w:rsidP="006B786F">
      <w:pPr>
        <w:pStyle w:val="Heading3"/>
        <w:numPr>
          <w:ilvl w:val="0"/>
          <w:numId w:val="0"/>
        </w:numPr>
      </w:pPr>
      <w:bookmarkStart w:id="255" w:name="_Toc40956557"/>
      <w:r>
        <w:t>Weight assessment and management</w:t>
      </w:r>
      <w:bookmarkEnd w:id="255"/>
    </w:p>
    <w:p w14:paraId="6BA55D55" w14:textId="3F5ECBE7" w:rsidR="00287FFA" w:rsidRPr="00287FFA" w:rsidRDefault="00287FFA" w:rsidP="006B786F">
      <w:pPr>
        <w:pStyle w:val="Heading4"/>
      </w:pPr>
      <w:r>
        <w:t>Gestational weight g</w:t>
      </w:r>
      <w:r w:rsidRPr="00287FFA">
        <w:t>ain</w:t>
      </w:r>
      <w:r w:rsidR="000D04A0">
        <w:t xml:space="preserve"> (research question 7)</w:t>
      </w:r>
    </w:p>
    <w:p w14:paraId="41FA7AC4" w14:textId="77777777" w:rsidR="00287FFA" w:rsidRDefault="00287FFA" w:rsidP="006B786F">
      <w:pPr>
        <w:keepNext/>
      </w:pPr>
      <w:r>
        <w:t>Citation for search strategy used (partial):</w:t>
      </w:r>
    </w:p>
    <w:p w14:paraId="414498D4" w14:textId="77777777" w:rsidR="00287FFA" w:rsidRPr="004A373D" w:rsidRDefault="00287FFA" w:rsidP="00287F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000000"/>
          <w:lang w:eastAsia="en-AU"/>
        </w:rPr>
      </w:pPr>
      <w:r w:rsidRPr="004A373D">
        <w:rPr>
          <w:rFonts w:eastAsia="Times New Roman" w:cstheme="minorHAnsi"/>
          <w:color w:val="000000"/>
          <w:lang w:eastAsia="en-AU"/>
        </w:rPr>
        <w:t xml:space="preserve">Goldstein RF, Abell SK, Ranasinha S, Misso ML, Boyle JA, Harrison CL, Black MH, Li N, Hu G, Corrado F, Hegaard H, Kim YJ, Haugen M, Song WO, Kim MH, Bogaerts A, Devlieger R, Chung JH, Teede HJ. </w:t>
      </w:r>
      <w:r w:rsidRPr="004A373D">
        <w:rPr>
          <w:rFonts w:eastAsia="Times New Roman" w:cstheme="minorHAnsi"/>
          <w:b/>
          <w:color w:val="000000"/>
          <w:lang w:eastAsia="en-AU"/>
        </w:rPr>
        <w:t>Gestational weight gain across continents and ethnicity: systematic review and meta-analysis of maternal and infant outcomes in more than one million women.</w:t>
      </w:r>
      <w:r w:rsidRPr="004A373D">
        <w:rPr>
          <w:rFonts w:eastAsia="Times New Roman" w:cstheme="minorHAnsi"/>
          <w:color w:val="000000"/>
          <w:lang w:eastAsia="en-AU"/>
        </w:rPr>
        <w:t xml:space="preserve"> BMC Med. 2018 Aug 31;16(1):153. </w:t>
      </w:r>
    </w:p>
    <w:p w14:paraId="661DF364" w14:textId="77777777" w:rsidR="00287FFA" w:rsidRDefault="00287FFA" w:rsidP="00134324">
      <w:pPr>
        <w:keepNext/>
        <w:rPr>
          <w:b/>
        </w:rPr>
      </w:pPr>
      <w:r>
        <w:rPr>
          <w:b/>
        </w:rPr>
        <w:t>Current search dates:</w:t>
      </w:r>
    </w:p>
    <w:p w14:paraId="260F3033" w14:textId="77777777" w:rsidR="00287FFA" w:rsidRPr="00196D36" w:rsidRDefault="00287FFA" w:rsidP="00134324">
      <w:pPr>
        <w:keepNext/>
      </w:pPr>
      <w:r>
        <w:t>2014-9-Apr-19</w:t>
      </w:r>
    </w:p>
    <w:tbl>
      <w:tblPr>
        <w:tblStyle w:val="TableGrid"/>
        <w:tblW w:w="8929" w:type="dxa"/>
        <w:tblLook w:val="04A0" w:firstRow="1" w:lastRow="0" w:firstColumn="1" w:lastColumn="0" w:noHBand="0" w:noVBand="1"/>
      </w:tblPr>
      <w:tblGrid>
        <w:gridCol w:w="1077"/>
        <w:gridCol w:w="3031"/>
        <w:gridCol w:w="1703"/>
        <w:gridCol w:w="1067"/>
        <w:gridCol w:w="875"/>
        <w:gridCol w:w="1176"/>
      </w:tblGrid>
      <w:tr w:rsidR="00287FFA" w:rsidRPr="008E2073" w14:paraId="153B6968" w14:textId="77777777" w:rsidTr="008E2073">
        <w:trPr>
          <w:tblHeader/>
        </w:trPr>
        <w:tc>
          <w:tcPr>
            <w:tcW w:w="1077" w:type="dxa"/>
            <w:shd w:val="clear" w:color="auto" w:fill="auto"/>
          </w:tcPr>
          <w:p w14:paraId="2FB8EB72" w14:textId="77777777" w:rsidR="00287FFA" w:rsidRPr="008E2073" w:rsidRDefault="00287FFA" w:rsidP="00134324">
            <w:pPr>
              <w:pStyle w:val="RCTstable"/>
              <w:keepNext/>
              <w:rPr>
                <w:b/>
              </w:rPr>
            </w:pPr>
            <w:r w:rsidRPr="008E2073">
              <w:rPr>
                <w:b/>
              </w:rPr>
              <w:t>Database</w:t>
            </w:r>
          </w:p>
        </w:tc>
        <w:tc>
          <w:tcPr>
            <w:tcW w:w="3031" w:type="dxa"/>
            <w:shd w:val="clear" w:color="auto" w:fill="auto"/>
          </w:tcPr>
          <w:p w14:paraId="642D42DD" w14:textId="77777777" w:rsidR="00287FFA" w:rsidRPr="008E2073" w:rsidRDefault="00287FFA" w:rsidP="00134324">
            <w:pPr>
              <w:pStyle w:val="RCTstable"/>
              <w:keepNext/>
              <w:rPr>
                <w:b/>
              </w:rPr>
            </w:pPr>
            <w:r w:rsidRPr="008E2073">
              <w:rPr>
                <w:b/>
              </w:rPr>
              <w:t>Search Strategy</w:t>
            </w:r>
          </w:p>
        </w:tc>
        <w:tc>
          <w:tcPr>
            <w:tcW w:w="1703" w:type="dxa"/>
            <w:shd w:val="clear" w:color="auto" w:fill="auto"/>
          </w:tcPr>
          <w:p w14:paraId="376AF8F2" w14:textId="77777777" w:rsidR="00287FFA" w:rsidRPr="008E2073" w:rsidRDefault="00287FFA" w:rsidP="00134324">
            <w:pPr>
              <w:pStyle w:val="RCTstable"/>
              <w:keepNext/>
              <w:rPr>
                <w:b/>
              </w:rPr>
            </w:pPr>
            <w:r w:rsidRPr="008E2073">
              <w:rPr>
                <w:b/>
              </w:rPr>
              <w:t>Dates Searched</w:t>
            </w:r>
          </w:p>
        </w:tc>
        <w:tc>
          <w:tcPr>
            <w:tcW w:w="1067" w:type="dxa"/>
            <w:shd w:val="clear" w:color="auto" w:fill="auto"/>
          </w:tcPr>
          <w:p w14:paraId="1DDD1B88" w14:textId="77777777" w:rsidR="00287FFA" w:rsidRPr="008E2073" w:rsidRDefault="00287FFA" w:rsidP="00134324">
            <w:pPr>
              <w:pStyle w:val="RCTstable"/>
              <w:keepNext/>
              <w:rPr>
                <w:b/>
              </w:rPr>
            </w:pPr>
            <w:r w:rsidRPr="008E2073">
              <w:rPr>
                <w:b/>
              </w:rPr>
              <w:t>Limits set</w:t>
            </w:r>
          </w:p>
        </w:tc>
        <w:tc>
          <w:tcPr>
            <w:tcW w:w="875" w:type="dxa"/>
            <w:shd w:val="clear" w:color="auto" w:fill="auto"/>
          </w:tcPr>
          <w:p w14:paraId="4675EC0D" w14:textId="77777777" w:rsidR="00287FFA" w:rsidRPr="008E2073" w:rsidRDefault="00287FFA" w:rsidP="00134324">
            <w:pPr>
              <w:pStyle w:val="RCTstable"/>
              <w:keepNext/>
              <w:rPr>
                <w:b/>
              </w:rPr>
            </w:pPr>
            <w:r w:rsidRPr="008E2073">
              <w:rPr>
                <w:b/>
              </w:rPr>
              <w:t>Results</w:t>
            </w:r>
          </w:p>
        </w:tc>
        <w:tc>
          <w:tcPr>
            <w:tcW w:w="1176" w:type="dxa"/>
            <w:shd w:val="clear" w:color="auto" w:fill="auto"/>
          </w:tcPr>
          <w:p w14:paraId="34ED78AE" w14:textId="77777777" w:rsidR="00287FFA" w:rsidRPr="008E2073" w:rsidRDefault="00287FFA" w:rsidP="00134324">
            <w:pPr>
              <w:pStyle w:val="RCTstable"/>
              <w:keepNext/>
              <w:rPr>
                <w:b/>
              </w:rPr>
            </w:pPr>
            <w:r w:rsidRPr="008E2073">
              <w:rPr>
                <w:b/>
              </w:rPr>
              <w:t>Date of search</w:t>
            </w:r>
          </w:p>
        </w:tc>
      </w:tr>
      <w:tr w:rsidR="00287FFA" w:rsidRPr="00E92B5F" w14:paraId="5FC8D9D8" w14:textId="77777777" w:rsidTr="00287FFA">
        <w:tc>
          <w:tcPr>
            <w:tcW w:w="1077" w:type="dxa"/>
            <w:shd w:val="clear" w:color="auto" w:fill="auto"/>
          </w:tcPr>
          <w:p w14:paraId="2347651E" w14:textId="77777777" w:rsidR="00287FFA" w:rsidRPr="00E92B5F" w:rsidRDefault="00287FFA" w:rsidP="008E2073">
            <w:pPr>
              <w:pStyle w:val="RCTstable"/>
            </w:pPr>
            <w:r w:rsidRPr="00E92B5F">
              <w:t>Pubmed</w:t>
            </w:r>
          </w:p>
        </w:tc>
        <w:tc>
          <w:tcPr>
            <w:tcW w:w="3031" w:type="dxa"/>
            <w:shd w:val="clear" w:color="auto" w:fill="auto"/>
          </w:tcPr>
          <w:p w14:paraId="04FEFB6E" w14:textId="77777777" w:rsidR="00287FFA" w:rsidRPr="00E92B5F" w:rsidRDefault="00287FFA" w:rsidP="008E2073">
            <w:pPr>
              <w:pStyle w:val="RCTstable"/>
            </w:pPr>
            <w:r w:rsidRPr="00E92B5F">
              <w:t>(("Weight Gain"[Mesh]) OR (("weight" w1 ("gain" OR "change")))) AND (("pregnancy"[Mesh]) OR ("Pregnan*" OR "Gestation*"))</w:t>
            </w:r>
          </w:p>
        </w:tc>
        <w:tc>
          <w:tcPr>
            <w:tcW w:w="1703" w:type="dxa"/>
            <w:shd w:val="clear" w:color="auto" w:fill="auto"/>
          </w:tcPr>
          <w:p w14:paraId="45006209" w14:textId="77777777" w:rsidR="00287FFA" w:rsidRPr="00E92B5F" w:rsidRDefault="00287FFA" w:rsidP="008E2073">
            <w:pPr>
              <w:pStyle w:val="RCTstable"/>
            </w:pPr>
            <w:r w:rsidRPr="00E92B5F">
              <w:t>1-Jan-2014 to 31-Dec-2019</w:t>
            </w:r>
          </w:p>
        </w:tc>
        <w:tc>
          <w:tcPr>
            <w:tcW w:w="1067" w:type="dxa"/>
            <w:shd w:val="clear" w:color="auto" w:fill="auto"/>
          </w:tcPr>
          <w:p w14:paraId="3ABDBA27" w14:textId="77777777" w:rsidR="00287FFA" w:rsidRPr="00E92B5F" w:rsidRDefault="00287FFA" w:rsidP="008E2073">
            <w:pPr>
              <w:pStyle w:val="RCTstable"/>
            </w:pPr>
            <w:r w:rsidRPr="00E92B5F">
              <w:t>Human</w:t>
            </w:r>
          </w:p>
        </w:tc>
        <w:tc>
          <w:tcPr>
            <w:tcW w:w="875" w:type="dxa"/>
            <w:shd w:val="clear" w:color="auto" w:fill="auto"/>
          </w:tcPr>
          <w:p w14:paraId="1B9B3D91" w14:textId="77777777" w:rsidR="00287FFA" w:rsidRPr="00E92B5F" w:rsidRDefault="00287FFA" w:rsidP="008E2073">
            <w:pPr>
              <w:pStyle w:val="RCTstable"/>
            </w:pPr>
            <w:r w:rsidRPr="00E92B5F">
              <w:t>1378</w:t>
            </w:r>
          </w:p>
        </w:tc>
        <w:tc>
          <w:tcPr>
            <w:tcW w:w="1176" w:type="dxa"/>
            <w:shd w:val="clear" w:color="auto" w:fill="auto"/>
          </w:tcPr>
          <w:p w14:paraId="2D959D86" w14:textId="77777777" w:rsidR="00287FFA" w:rsidRPr="00E92B5F" w:rsidRDefault="00287FFA" w:rsidP="008E2073">
            <w:pPr>
              <w:pStyle w:val="RCTstable"/>
            </w:pPr>
            <w:r w:rsidRPr="00E92B5F">
              <w:t>9-Apr-19</w:t>
            </w:r>
          </w:p>
        </w:tc>
      </w:tr>
      <w:tr w:rsidR="00287FFA" w:rsidRPr="00E92B5F" w14:paraId="4F8E60F4" w14:textId="77777777" w:rsidTr="00287FFA">
        <w:tc>
          <w:tcPr>
            <w:tcW w:w="1077" w:type="dxa"/>
            <w:shd w:val="clear" w:color="auto" w:fill="auto"/>
          </w:tcPr>
          <w:p w14:paraId="375A2E34" w14:textId="77777777" w:rsidR="00287FFA" w:rsidRPr="00E92B5F" w:rsidRDefault="00287FFA" w:rsidP="008E2073">
            <w:pPr>
              <w:pStyle w:val="RCTstable"/>
            </w:pPr>
            <w:r w:rsidRPr="00E92B5F">
              <w:t>Ovid medline</w:t>
            </w:r>
          </w:p>
        </w:tc>
        <w:tc>
          <w:tcPr>
            <w:tcW w:w="3031" w:type="dxa"/>
            <w:shd w:val="clear" w:color="auto" w:fill="auto"/>
          </w:tcPr>
          <w:p w14:paraId="19AB489A" w14:textId="77777777" w:rsidR="00287FFA" w:rsidRPr="00E92B5F" w:rsidRDefault="00287FFA" w:rsidP="008E2073">
            <w:pPr>
              <w:pStyle w:val="RCTstable"/>
              <w:rPr>
                <w:shd w:val="clear" w:color="auto" w:fill="F8F8F8"/>
              </w:rPr>
            </w:pPr>
            <w:r w:rsidRPr="00E92B5F">
              <w:rPr>
                <w:shd w:val="clear" w:color="auto" w:fill="F8F8F8"/>
              </w:rPr>
              <w:t>Weight Gain/ or (weight adj1 (Gain or Change)).mp.</w:t>
            </w:r>
          </w:p>
          <w:p w14:paraId="5B0CE8E7" w14:textId="77777777" w:rsidR="00287FFA" w:rsidRPr="00E92B5F" w:rsidRDefault="00287FFA" w:rsidP="008E2073">
            <w:pPr>
              <w:pStyle w:val="RCTstable"/>
              <w:rPr>
                <w:shd w:val="clear" w:color="auto" w:fill="FFFFFF"/>
              </w:rPr>
            </w:pPr>
            <w:r w:rsidRPr="00E92B5F">
              <w:rPr>
                <w:shd w:val="clear" w:color="auto" w:fill="FFFFFF"/>
              </w:rPr>
              <w:t>AND</w:t>
            </w:r>
          </w:p>
          <w:p w14:paraId="194FBF29" w14:textId="77777777" w:rsidR="00287FFA" w:rsidRPr="00E92B5F" w:rsidRDefault="00287FFA" w:rsidP="008E2073">
            <w:pPr>
              <w:pStyle w:val="RCTstable"/>
              <w:rPr>
                <w:shd w:val="clear" w:color="auto" w:fill="FFFFFF"/>
              </w:rPr>
            </w:pPr>
            <w:r w:rsidRPr="00E92B5F">
              <w:rPr>
                <w:shd w:val="clear" w:color="auto" w:fill="FFFFFF"/>
              </w:rPr>
              <w:t>Pregnancy/ or Pregnan*.mp. or Gestation*.mp. </w:t>
            </w:r>
          </w:p>
        </w:tc>
        <w:tc>
          <w:tcPr>
            <w:tcW w:w="1703" w:type="dxa"/>
            <w:shd w:val="clear" w:color="auto" w:fill="auto"/>
          </w:tcPr>
          <w:p w14:paraId="2365482F" w14:textId="77777777" w:rsidR="00287FFA" w:rsidRPr="00E92B5F" w:rsidRDefault="00287FFA" w:rsidP="008E2073">
            <w:pPr>
              <w:pStyle w:val="RCTstable"/>
            </w:pPr>
            <w:r w:rsidRPr="00E92B5F">
              <w:t>2014-Current</w:t>
            </w:r>
          </w:p>
        </w:tc>
        <w:tc>
          <w:tcPr>
            <w:tcW w:w="1067" w:type="dxa"/>
            <w:shd w:val="clear" w:color="auto" w:fill="auto"/>
          </w:tcPr>
          <w:p w14:paraId="7F8F0711" w14:textId="77777777" w:rsidR="00287FFA" w:rsidRPr="00E92B5F" w:rsidRDefault="00287FFA" w:rsidP="008E2073">
            <w:pPr>
              <w:pStyle w:val="RCTstable"/>
            </w:pPr>
            <w:r w:rsidRPr="00E92B5F">
              <w:t>English Language</w:t>
            </w:r>
          </w:p>
          <w:p w14:paraId="2D0F08C5" w14:textId="77777777" w:rsidR="00287FFA" w:rsidRPr="00E92B5F" w:rsidRDefault="00287FFA" w:rsidP="008E2073">
            <w:pPr>
              <w:pStyle w:val="RCTstable"/>
            </w:pPr>
            <w:r w:rsidRPr="00E92B5F">
              <w:t>Human</w:t>
            </w:r>
          </w:p>
        </w:tc>
        <w:tc>
          <w:tcPr>
            <w:tcW w:w="875" w:type="dxa"/>
            <w:shd w:val="clear" w:color="auto" w:fill="auto"/>
          </w:tcPr>
          <w:p w14:paraId="34D02F21" w14:textId="77777777" w:rsidR="00287FFA" w:rsidRPr="00E92B5F" w:rsidRDefault="00287FFA" w:rsidP="008E2073">
            <w:pPr>
              <w:pStyle w:val="RCTstable"/>
            </w:pPr>
            <w:r w:rsidRPr="00E92B5F">
              <w:t>2348</w:t>
            </w:r>
          </w:p>
        </w:tc>
        <w:tc>
          <w:tcPr>
            <w:tcW w:w="1176" w:type="dxa"/>
            <w:shd w:val="clear" w:color="auto" w:fill="auto"/>
          </w:tcPr>
          <w:p w14:paraId="31ACDC5B" w14:textId="77777777" w:rsidR="00287FFA" w:rsidRPr="00E92B5F" w:rsidRDefault="00287FFA" w:rsidP="008E2073">
            <w:pPr>
              <w:pStyle w:val="RCTstable"/>
            </w:pPr>
            <w:r w:rsidRPr="00E92B5F">
              <w:t>9-Apr-19</w:t>
            </w:r>
          </w:p>
        </w:tc>
      </w:tr>
      <w:tr w:rsidR="00287FFA" w:rsidRPr="00E92B5F" w14:paraId="5A9BA6A7" w14:textId="77777777" w:rsidTr="008E2073">
        <w:trPr>
          <w:cantSplit/>
        </w:trPr>
        <w:tc>
          <w:tcPr>
            <w:tcW w:w="1077" w:type="dxa"/>
            <w:shd w:val="clear" w:color="auto" w:fill="auto"/>
          </w:tcPr>
          <w:p w14:paraId="242A5EF0" w14:textId="77777777" w:rsidR="00287FFA" w:rsidRPr="00E92B5F" w:rsidRDefault="00287FFA" w:rsidP="008E2073">
            <w:pPr>
              <w:pStyle w:val="RCTstable"/>
            </w:pPr>
            <w:r w:rsidRPr="00E92B5F">
              <w:t>Embase</w:t>
            </w:r>
            <w:r>
              <w:t>*</w:t>
            </w:r>
          </w:p>
        </w:tc>
        <w:tc>
          <w:tcPr>
            <w:tcW w:w="3031" w:type="dxa"/>
            <w:shd w:val="clear" w:color="auto" w:fill="auto"/>
          </w:tcPr>
          <w:p w14:paraId="0888DF0E" w14:textId="77777777" w:rsidR="00287FFA" w:rsidRPr="00AE33E0" w:rsidRDefault="00287FFA" w:rsidP="008E2073">
            <w:pPr>
              <w:pStyle w:val="RCTstable"/>
            </w:pPr>
            <w:r w:rsidRPr="00AE33E0">
              <w:t>(</w:t>
            </w:r>
            <w:r w:rsidRPr="00AE33E0">
              <w:rPr>
                <w:rFonts w:eastAsiaTheme="minorEastAsia"/>
              </w:rPr>
              <w:t>'gestational weight gain'</w:t>
            </w:r>
            <w:r w:rsidRPr="00AE33E0">
              <w:t>/exp OR (</w:t>
            </w:r>
            <w:r w:rsidRPr="00AE33E0">
              <w:rPr>
                <w:rFonts w:eastAsiaTheme="minorEastAsia"/>
              </w:rPr>
              <w:t>weight</w:t>
            </w:r>
            <w:r w:rsidRPr="00AE33E0">
              <w:t> NEXT/2 (</w:t>
            </w:r>
            <w:r w:rsidRPr="00AE33E0">
              <w:rPr>
                <w:rFonts w:eastAsiaTheme="minorEastAsia"/>
              </w:rPr>
              <w:t>change</w:t>
            </w:r>
            <w:r w:rsidRPr="00AE33E0">
              <w:t> OR </w:t>
            </w:r>
            <w:r w:rsidRPr="00AE33E0">
              <w:rPr>
                <w:rFonts w:eastAsiaTheme="minorEastAsia"/>
              </w:rPr>
              <w:t>gain</w:t>
            </w:r>
            <w:r w:rsidRPr="00AE33E0">
              <w:t>))) AND (</w:t>
            </w:r>
            <w:r w:rsidRPr="00AE33E0">
              <w:rPr>
                <w:rFonts w:eastAsiaTheme="minorEastAsia"/>
              </w:rPr>
              <w:t>'pregnancy'</w:t>
            </w:r>
            <w:r w:rsidRPr="00AE33E0">
              <w:t>/exp OR </w:t>
            </w:r>
            <w:r w:rsidRPr="00AE33E0">
              <w:rPr>
                <w:rFonts w:eastAsiaTheme="minorEastAsia"/>
              </w:rPr>
              <w:t>pregnan*</w:t>
            </w:r>
            <w:r w:rsidRPr="00AE33E0">
              <w:t> OR </w:t>
            </w:r>
            <w:r w:rsidRPr="00AE33E0">
              <w:rPr>
                <w:rFonts w:eastAsiaTheme="minorEastAsia"/>
              </w:rPr>
              <w:t>gestat*</w:t>
            </w:r>
            <w:r w:rsidRPr="00AE33E0">
              <w:t>) AND [english]/lim AND [humans]/lim AND [2014-2019]/py</w:t>
            </w:r>
          </w:p>
        </w:tc>
        <w:tc>
          <w:tcPr>
            <w:tcW w:w="1703" w:type="dxa"/>
            <w:shd w:val="clear" w:color="auto" w:fill="auto"/>
          </w:tcPr>
          <w:p w14:paraId="05E1C29A" w14:textId="77777777" w:rsidR="00287FFA" w:rsidRPr="00E92B5F" w:rsidRDefault="00287FFA" w:rsidP="008E2073">
            <w:pPr>
              <w:pStyle w:val="RCTstable"/>
            </w:pPr>
            <w:r w:rsidRPr="00E92B5F">
              <w:t>2014-7-Apr-19</w:t>
            </w:r>
          </w:p>
        </w:tc>
        <w:tc>
          <w:tcPr>
            <w:tcW w:w="1067" w:type="dxa"/>
            <w:shd w:val="clear" w:color="auto" w:fill="auto"/>
          </w:tcPr>
          <w:p w14:paraId="40F34F5C" w14:textId="77777777" w:rsidR="00287FFA" w:rsidRPr="00E92B5F" w:rsidRDefault="00287FFA" w:rsidP="008E2073">
            <w:pPr>
              <w:pStyle w:val="RCTstable"/>
            </w:pPr>
            <w:r w:rsidRPr="00E92B5F">
              <w:t>English</w:t>
            </w:r>
          </w:p>
          <w:p w14:paraId="513845DA" w14:textId="77777777" w:rsidR="00287FFA" w:rsidRPr="00E92B5F" w:rsidRDefault="00287FFA" w:rsidP="008E2073">
            <w:pPr>
              <w:pStyle w:val="RCTstable"/>
            </w:pPr>
            <w:r w:rsidRPr="00E92B5F">
              <w:t>Human</w:t>
            </w:r>
          </w:p>
        </w:tc>
        <w:tc>
          <w:tcPr>
            <w:tcW w:w="875" w:type="dxa"/>
            <w:shd w:val="clear" w:color="auto" w:fill="auto"/>
          </w:tcPr>
          <w:p w14:paraId="76DC9655" w14:textId="77777777" w:rsidR="00287FFA" w:rsidRPr="00E92B5F" w:rsidRDefault="00287FFA" w:rsidP="008E2073">
            <w:pPr>
              <w:pStyle w:val="RCTstable"/>
            </w:pPr>
            <w:r w:rsidRPr="00E92B5F">
              <w:t>5942</w:t>
            </w:r>
          </w:p>
        </w:tc>
        <w:tc>
          <w:tcPr>
            <w:tcW w:w="1176" w:type="dxa"/>
            <w:shd w:val="clear" w:color="auto" w:fill="auto"/>
          </w:tcPr>
          <w:p w14:paraId="0780286E" w14:textId="77777777" w:rsidR="00287FFA" w:rsidRPr="00E92B5F" w:rsidRDefault="00287FFA" w:rsidP="008E2073">
            <w:pPr>
              <w:pStyle w:val="RCTstable"/>
            </w:pPr>
            <w:r w:rsidRPr="00E92B5F">
              <w:t>7-Apr-19</w:t>
            </w:r>
          </w:p>
        </w:tc>
      </w:tr>
      <w:tr w:rsidR="00287FFA" w:rsidRPr="00E92B5F" w14:paraId="51668F26" w14:textId="77777777" w:rsidTr="00287FFA">
        <w:tc>
          <w:tcPr>
            <w:tcW w:w="1077" w:type="dxa"/>
            <w:shd w:val="clear" w:color="auto" w:fill="auto"/>
          </w:tcPr>
          <w:p w14:paraId="20553255" w14:textId="77777777" w:rsidR="00287FFA" w:rsidRPr="00E92B5F" w:rsidRDefault="00287FFA" w:rsidP="008E2073">
            <w:pPr>
              <w:pStyle w:val="RCTstable"/>
            </w:pPr>
            <w:r w:rsidRPr="00E92B5F">
              <w:t>CINAHL</w:t>
            </w:r>
          </w:p>
        </w:tc>
        <w:tc>
          <w:tcPr>
            <w:tcW w:w="3031" w:type="dxa"/>
            <w:shd w:val="clear" w:color="auto" w:fill="auto"/>
          </w:tcPr>
          <w:p w14:paraId="7F789C4D" w14:textId="77777777" w:rsidR="00287FFA" w:rsidRPr="00E92B5F" w:rsidRDefault="00287FFA" w:rsidP="008E2073">
            <w:pPr>
              <w:pStyle w:val="RCTstable"/>
            </w:pPr>
            <w:r w:rsidRPr="00E92B5F">
              <w:rPr>
                <w:shd w:val="clear" w:color="auto" w:fill="FFFFFF"/>
              </w:rPr>
              <w:t>"TX ( ((MM "Gestational Weight Gain") OR ("weight" W1 ("change" OR "gain")) ) AND TX ( ((MH "Pregnancy+") OR (MH "Pregnancy Trimesters+") OR (MM "Prenatal Nutritional Physiology") OR (MM "Prenatal Exposure Delayed Effects") OR ("Pregnan*") OR (Gestation*)) ) Published Date: 20140101-20191231; Human on 2019-04-06 11:48 PM"</w:t>
            </w:r>
          </w:p>
        </w:tc>
        <w:tc>
          <w:tcPr>
            <w:tcW w:w="1703" w:type="dxa"/>
            <w:shd w:val="clear" w:color="auto" w:fill="auto"/>
          </w:tcPr>
          <w:p w14:paraId="5111235E" w14:textId="77777777" w:rsidR="00287FFA" w:rsidRPr="00E92B5F" w:rsidRDefault="00287FFA" w:rsidP="008E2073">
            <w:pPr>
              <w:pStyle w:val="RCTstable"/>
            </w:pPr>
            <w:r w:rsidRPr="00E92B5F">
              <w:t>Jan-2014-7-Apr-19</w:t>
            </w:r>
          </w:p>
        </w:tc>
        <w:tc>
          <w:tcPr>
            <w:tcW w:w="1067" w:type="dxa"/>
            <w:shd w:val="clear" w:color="auto" w:fill="auto"/>
          </w:tcPr>
          <w:p w14:paraId="1986AE7C" w14:textId="77777777" w:rsidR="00287FFA" w:rsidRPr="00E92B5F" w:rsidRDefault="00287FFA" w:rsidP="008E2073">
            <w:pPr>
              <w:pStyle w:val="RCTstable"/>
            </w:pPr>
            <w:r w:rsidRPr="00E92B5F">
              <w:t xml:space="preserve">English </w:t>
            </w:r>
          </w:p>
          <w:p w14:paraId="5EE07CA6" w14:textId="77777777" w:rsidR="00287FFA" w:rsidRPr="00E92B5F" w:rsidRDefault="00287FFA" w:rsidP="008E2073">
            <w:pPr>
              <w:pStyle w:val="RCTstable"/>
            </w:pPr>
            <w:r w:rsidRPr="00E92B5F">
              <w:t>Human</w:t>
            </w:r>
          </w:p>
        </w:tc>
        <w:tc>
          <w:tcPr>
            <w:tcW w:w="875" w:type="dxa"/>
            <w:shd w:val="clear" w:color="auto" w:fill="auto"/>
          </w:tcPr>
          <w:p w14:paraId="651ACF95" w14:textId="77777777" w:rsidR="00287FFA" w:rsidRPr="00E92B5F" w:rsidRDefault="00287FFA" w:rsidP="008E2073">
            <w:pPr>
              <w:pStyle w:val="RCTstable"/>
            </w:pPr>
            <w:r w:rsidRPr="00E92B5F">
              <w:t>1916</w:t>
            </w:r>
          </w:p>
        </w:tc>
        <w:tc>
          <w:tcPr>
            <w:tcW w:w="1176" w:type="dxa"/>
            <w:shd w:val="clear" w:color="auto" w:fill="auto"/>
          </w:tcPr>
          <w:p w14:paraId="509A7AD1" w14:textId="77777777" w:rsidR="00287FFA" w:rsidRPr="00E92B5F" w:rsidRDefault="00287FFA" w:rsidP="008E2073">
            <w:pPr>
              <w:pStyle w:val="RCTstable"/>
            </w:pPr>
            <w:r w:rsidRPr="00E92B5F">
              <w:t>7-Apr-19</w:t>
            </w:r>
          </w:p>
        </w:tc>
      </w:tr>
      <w:tr w:rsidR="00287FFA" w:rsidRPr="00E92B5F" w14:paraId="1775AC1D" w14:textId="77777777" w:rsidTr="00287FFA">
        <w:tc>
          <w:tcPr>
            <w:tcW w:w="1077" w:type="dxa"/>
            <w:shd w:val="clear" w:color="auto" w:fill="auto"/>
          </w:tcPr>
          <w:p w14:paraId="668E7BDF" w14:textId="77777777" w:rsidR="00287FFA" w:rsidRPr="00E92B5F" w:rsidRDefault="00287FFA" w:rsidP="008E2073">
            <w:pPr>
              <w:pStyle w:val="RCTstable"/>
            </w:pPr>
            <w:r w:rsidRPr="00E92B5F">
              <w:t>SCOPUS</w:t>
            </w:r>
            <w:r>
              <w:t>**</w:t>
            </w:r>
          </w:p>
        </w:tc>
        <w:tc>
          <w:tcPr>
            <w:tcW w:w="3031" w:type="dxa"/>
            <w:shd w:val="clear" w:color="auto" w:fill="auto"/>
          </w:tcPr>
          <w:p w14:paraId="0332F667" w14:textId="77777777" w:rsidR="00287FFA" w:rsidRPr="00E92B5F" w:rsidRDefault="00287FFA" w:rsidP="008E2073">
            <w:pPr>
              <w:pStyle w:val="RCTstable"/>
            </w:pPr>
            <w:r w:rsidRPr="00E92B5F">
              <w:t> ((TITLE-ABS-KEY((("Pregnan*") OR ("prenatal*") OR ("gestation*"))) AND TITLE-ABS-KEY((("Weight") W/1  (("gain") OR ("change"))))) AND PUBYEAR &gt; 2013) </w:t>
            </w:r>
          </w:p>
        </w:tc>
        <w:tc>
          <w:tcPr>
            <w:tcW w:w="1703" w:type="dxa"/>
            <w:shd w:val="clear" w:color="auto" w:fill="auto"/>
          </w:tcPr>
          <w:p w14:paraId="55237F78" w14:textId="77777777" w:rsidR="00287FFA" w:rsidRPr="00E92B5F" w:rsidRDefault="00287FFA" w:rsidP="008E2073">
            <w:pPr>
              <w:pStyle w:val="RCTstable"/>
            </w:pPr>
            <w:r w:rsidRPr="00E92B5F">
              <w:t>2014-2019</w:t>
            </w:r>
          </w:p>
        </w:tc>
        <w:tc>
          <w:tcPr>
            <w:tcW w:w="1067" w:type="dxa"/>
            <w:shd w:val="clear" w:color="auto" w:fill="auto"/>
          </w:tcPr>
          <w:p w14:paraId="4DDE0552" w14:textId="77777777" w:rsidR="00287FFA" w:rsidRPr="00E92B5F" w:rsidRDefault="00287FFA" w:rsidP="008E2073">
            <w:pPr>
              <w:pStyle w:val="RCTstable"/>
            </w:pPr>
            <w:r w:rsidRPr="00E92B5F">
              <w:t>Human</w:t>
            </w:r>
          </w:p>
          <w:p w14:paraId="597F0CC1" w14:textId="77777777" w:rsidR="00287FFA" w:rsidRPr="00E92B5F" w:rsidRDefault="00287FFA" w:rsidP="008E2073">
            <w:pPr>
              <w:pStyle w:val="RCTstable"/>
            </w:pPr>
            <w:r w:rsidRPr="00E92B5F">
              <w:t>English</w:t>
            </w:r>
          </w:p>
        </w:tc>
        <w:tc>
          <w:tcPr>
            <w:tcW w:w="875" w:type="dxa"/>
            <w:shd w:val="clear" w:color="auto" w:fill="auto"/>
          </w:tcPr>
          <w:p w14:paraId="7A192C84" w14:textId="77777777" w:rsidR="00287FFA" w:rsidRPr="00E92B5F" w:rsidRDefault="00287FFA" w:rsidP="008E2073">
            <w:pPr>
              <w:pStyle w:val="RCTstable"/>
            </w:pPr>
            <w:r w:rsidRPr="00E92B5F">
              <w:t>4151</w:t>
            </w:r>
          </w:p>
        </w:tc>
        <w:tc>
          <w:tcPr>
            <w:tcW w:w="1176" w:type="dxa"/>
            <w:shd w:val="clear" w:color="auto" w:fill="auto"/>
          </w:tcPr>
          <w:p w14:paraId="32CDAD14" w14:textId="77777777" w:rsidR="00287FFA" w:rsidRPr="00E92B5F" w:rsidRDefault="00287FFA" w:rsidP="008E2073">
            <w:pPr>
              <w:pStyle w:val="RCTstable"/>
            </w:pPr>
            <w:r w:rsidRPr="00E92B5F">
              <w:t>7-Apr-19</w:t>
            </w:r>
          </w:p>
        </w:tc>
      </w:tr>
      <w:tr w:rsidR="00287FFA" w:rsidRPr="00E92B5F" w14:paraId="042814C7" w14:textId="77777777" w:rsidTr="00287FFA">
        <w:tc>
          <w:tcPr>
            <w:tcW w:w="1077" w:type="dxa"/>
            <w:shd w:val="clear" w:color="auto" w:fill="auto"/>
          </w:tcPr>
          <w:p w14:paraId="185891D4" w14:textId="77777777" w:rsidR="00287FFA" w:rsidRPr="00E92B5F" w:rsidRDefault="00287FFA" w:rsidP="008E2073">
            <w:pPr>
              <w:pStyle w:val="RCTstable"/>
            </w:pPr>
            <w:r w:rsidRPr="00E92B5F">
              <w:t>Health Infonet</w:t>
            </w:r>
          </w:p>
        </w:tc>
        <w:tc>
          <w:tcPr>
            <w:tcW w:w="3031" w:type="dxa"/>
            <w:shd w:val="clear" w:color="auto" w:fill="auto"/>
          </w:tcPr>
          <w:p w14:paraId="18DF3BD3" w14:textId="77777777" w:rsidR="00287FFA" w:rsidRPr="00E92B5F" w:rsidRDefault="00287FFA" w:rsidP="008E2073">
            <w:pPr>
              <w:pStyle w:val="RCTstable"/>
            </w:pPr>
            <w:r w:rsidRPr="00E92B5F">
              <w:t>Pregnancy Weight</w:t>
            </w:r>
          </w:p>
        </w:tc>
        <w:tc>
          <w:tcPr>
            <w:tcW w:w="1703" w:type="dxa"/>
            <w:shd w:val="clear" w:color="auto" w:fill="auto"/>
          </w:tcPr>
          <w:p w14:paraId="4706BDE8" w14:textId="77777777" w:rsidR="00287FFA" w:rsidRPr="00E92B5F" w:rsidRDefault="00287FFA" w:rsidP="008E2073">
            <w:pPr>
              <w:pStyle w:val="RCTstable"/>
            </w:pPr>
            <w:r w:rsidRPr="00E92B5F">
              <w:t>2014-2019</w:t>
            </w:r>
          </w:p>
        </w:tc>
        <w:tc>
          <w:tcPr>
            <w:tcW w:w="1067" w:type="dxa"/>
            <w:shd w:val="clear" w:color="auto" w:fill="auto"/>
          </w:tcPr>
          <w:p w14:paraId="68B04638" w14:textId="77777777" w:rsidR="00287FFA" w:rsidRPr="00E92B5F" w:rsidRDefault="00287FFA" w:rsidP="008E2073">
            <w:pPr>
              <w:pStyle w:val="RCTstable"/>
            </w:pPr>
            <w:r w:rsidRPr="00E92B5F">
              <w:t>None</w:t>
            </w:r>
          </w:p>
        </w:tc>
        <w:tc>
          <w:tcPr>
            <w:tcW w:w="875" w:type="dxa"/>
            <w:shd w:val="clear" w:color="auto" w:fill="auto"/>
          </w:tcPr>
          <w:p w14:paraId="4D82C37C" w14:textId="77777777" w:rsidR="00287FFA" w:rsidRPr="00E92B5F" w:rsidRDefault="00287FFA" w:rsidP="008E2073">
            <w:pPr>
              <w:pStyle w:val="RCTstable"/>
            </w:pPr>
            <w:r w:rsidRPr="00E92B5F">
              <w:t>1</w:t>
            </w:r>
          </w:p>
        </w:tc>
        <w:tc>
          <w:tcPr>
            <w:tcW w:w="1176" w:type="dxa"/>
            <w:shd w:val="clear" w:color="auto" w:fill="auto"/>
          </w:tcPr>
          <w:p w14:paraId="2C925087" w14:textId="77777777" w:rsidR="00287FFA" w:rsidRPr="00E92B5F" w:rsidRDefault="00287FFA" w:rsidP="008E2073">
            <w:pPr>
              <w:pStyle w:val="RCTstable"/>
            </w:pPr>
            <w:r w:rsidRPr="00E92B5F">
              <w:t>8-Apr-19</w:t>
            </w:r>
          </w:p>
        </w:tc>
      </w:tr>
      <w:tr w:rsidR="00287FFA" w:rsidRPr="00E92B5F" w14:paraId="713D675B" w14:textId="77777777" w:rsidTr="00287FFA">
        <w:tc>
          <w:tcPr>
            <w:tcW w:w="1077" w:type="dxa"/>
            <w:shd w:val="clear" w:color="auto" w:fill="auto"/>
          </w:tcPr>
          <w:p w14:paraId="10B1BF95" w14:textId="77777777" w:rsidR="00287FFA" w:rsidRPr="00E92B5F" w:rsidRDefault="00287FFA" w:rsidP="008E2073">
            <w:pPr>
              <w:pStyle w:val="RCTstable"/>
            </w:pPr>
            <w:r w:rsidRPr="00E92B5F">
              <w:t>Cochrane</w:t>
            </w:r>
          </w:p>
        </w:tc>
        <w:tc>
          <w:tcPr>
            <w:tcW w:w="3031" w:type="dxa"/>
            <w:shd w:val="clear" w:color="auto" w:fill="auto"/>
          </w:tcPr>
          <w:p w14:paraId="581C78DF" w14:textId="32C1279F" w:rsidR="00287FFA" w:rsidRPr="00E92B5F" w:rsidRDefault="00287FFA" w:rsidP="008E2073">
            <w:pPr>
              <w:pStyle w:val="RCTstable"/>
            </w:pPr>
            <w:r w:rsidRPr="00E92B5F">
              <w:t>Date Run:</w:t>
            </w:r>
            <w:r w:rsidRPr="00E92B5F">
              <w:tab/>
              <w:t>09/04/2019 04:43:16</w:t>
            </w:r>
          </w:p>
          <w:p w14:paraId="5755E159" w14:textId="77777777" w:rsidR="00287FFA" w:rsidRPr="00E92B5F" w:rsidRDefault="00287FFA" w:rsidP="008E2073">
            <w:pPr>
              <w:pStyle w:val="RCTstable"/>
            </w:pPr>
            <w:r w:rsidRPr="00E92B5F">
              <w:t>ID</w:t>
            </w:r>
            <w:r w:rsidRPr="00E92B5F">
              <w:tab/>
              <w:t>Search</w:t>
            </w:r>
            <w:r w:rsidRPr="00E92B5F">
              <w:tab/>
              <w:t>Hits</w:t>
            </w:r>
          </w:p>
          <w:p w14:paraId="14B2EC93" w14:textId="77777777" w:rsidR="00287FFA" w:rsidRPr="00E92B5F" w:rsidRDefault="00287FFA" w:rsidP="008E2073">
            <w:pPr>
              <w:pStyle w:val="RCTstable"/>
            </w:pPr>
            <w:r w:rsidRPr="00E92B5F">
              <w:t>#1</w:t>
            </w:r>
            <w:r w:rsidRPr="00E92B5F">
              <w:tab/>
              <w:t>MeSH descriptor: [Pregnant Women] explode all trees</w:t>
            </w:r>
            <w:r w:rsidRPr="00E92B5F">
              <w:tab/>
              <w:t>200</w:t>
            </w:r>
          </w:p>
          <w:p w14:paraId="2F2A83B1" w14:textId="77777777" w:rsidR="00287FFA" w:rsidRPr="00E92B5F" w:rsidRDefault="00287FFA" w:rsidP="008E2073">
            <w:pPr>
              <w:pStyle w:val="RCTstable"/>
            </w:pPr>
            <w:r w:rsidRPr="00E92B5F">
              <w:t>#2</w:t>
            </w:r>
            <w:r w:rsidRPr="00E92B5F">
              <w:tab/>
              <w:t>MeSH descriptor: [Pregnancy] explode all trees</w:t>
            </w:r>
            <w:r w:rsidRPr="00E92B5F">
              <w:tab/>
              <w:t>7229</w:t>
            </w:r>
          </w:p>
          <w:p w14:paraId="0D0AF14D" w14:textId="77777777" w:rsidR="00287FFA" w:rsidRPr="00E92B5F" w:rsidRDefault="00287FFA" w:rsidP="008E2073">
            <w:pPr>
              <w:pStyle w:val="RCTstable"/>
            </w:pPr>
            <w:r w:rsidRPr="00E92B5F">
              <w:t>#3</w:t>
            </w:r>
            <w:r w:rsidRPr="00E92B5F">
              <w:tab/>
              <w:t>MeSH descriptor: [Pregnant Women] explode all trees</w:t>
            </w:r>
            <w:r w:rsidRPr="00E92B5F">
              <w:tab/>
              <w:t>200</w:t>
            </w:r>
          </w:p>
          <w:p w14:paraId="77D7BBD6" w14:textId="77777777" w:rsidR="00287FFA" w:rsidRPr="00E92B5F" w:rsidRDefault="00287FFA" w:rsidP="008E2073">
            <w:pPr>
              <w:pStyle w:val="RCTstable"/>
            </w:pPr>
            <w:r w:rsidRPr="00E92B5F">
              <w:t>#4</w:t>
            </w:r>
            <w:r w:rsidRPr="00E92B5F">
              <w:tab/>
              <w:t>#1 OR #2 OR #3 OR (Pregnan*)</w:t>
            </w:r>
            <w:r w:rsidRPr="00E92B5F">
              <w:tab/>
              <w:t>58956</w:t>
            </w:r>
          </w:p>
          <w:p w14:paraId="2A4DE8AB" w14:textId="77777777" w:rsidR="00287FFA" w:rsidRPr="00E92B5F" w:rsidRDefault="00287FFA" w:rsidP="008E2073">
            <w:pPr>
              <w:pStyle w:val="RCTstable"/>
            </w:pPr>
            <w:r w:rsidRPr="00E92B5F">
              <w:t>#5</w:t>
            </w:r>
            <w:r w:rsidRPr="00E92B5F">
              <w:tab/>
              <w:t>MeSH descriptor: [Body Weight Changes] explode all trees</w:t>
            </w:r>
            <w:r w:rsidRPr="00E92B5F">
              <w:tab/>
              <w:t>7655</w:t>
            </w:r>
          </w:p>
          <w:p w14:paraId="09E3BF91" w14:textId="77777777" w:rsidR="00287FFA" w:rsidRPr="00E92B5F" w:rsidRDefault="00287FFA" w:rsidP="008E2073">
            <w:pPr>
              <w:pStyle w:val="RCTstable"/>
            </w:pPr>
            <w:r w:rsidRPr="00E92B5F">
              <w:t>#6</w:t>
            </w:r>
            <w:r w:rsidRPr="00E92B5F">
              <w:tab/>
              <w:t>#5 OR (Weight NEAR/1 (Gain OR Change))</w:t>
            </w:r>
            <w:r w:rsidRPr="00E92B5F">
              <w:tab/>
              <w:t>18550</w:t>
            </w:r>
          </w:p>
          <w:p w14:paraId="0138D02E" w14:textId="77777777" w:rsidR="00287FFA" w:rsidRPr="00E92B5F" w:rsidRDefault="00287FFA" w:rsidP="008E2073">
            <w:pPr>
              <w:pStyle w:val="RCTstable"/>
            </w:pPr>
            <w:r w:rsidRPr="00E92B5F">
              <w:t>#7</w:t>
            </w:r>
            <w:r w:rsidRPr="00E92B5F">
              <w:tab/>
              <w:t>#4 AND #6 with Cochrane Library publication date Between Jan 2014 and Dec 2019</w:t>
            </w:r>
            <w:r w:rsidRPr="00E92B5F">
              <w:tab/>
              <w:t>1346</w:t>
            </w:r>
          </w:p>
        </w:tc>
        <w:tc>
          <w:tcPr>
            <w:tcW w:w="1703" w:type="dxa"/>
            <w:shd w:val="clear" w:color="auto" w:fill="auto"/>
          </w:tcPr>
          <w:p w14:paraId="7B973885" w14:textId="77777777" w:rsidR="00287FFA" w:rsidRPr="00E92B5F" w:rsidRDefault="00287FFA" w:rsidP="008E2073">
            <w:pPr>
              <w:pStyle w:val="RCTstable"/>
            </w:pPr>
            <w:r w:rsidRPr="00E92B5F">
              <w:t>Jan2014-Dec 2019</w:t>
            </w:r>
          </w:p>
        </w:tc>
        <w:tc>
          <w:tcPr>
            <w:tcW w:w="1067" w:type="dxa"/>
            <w:shd w:val="clear" w:color="auto" w:fill="auto"/>
          </w:tcPr>
          <w:p w14:paraId="73602EEA" w14:textId="77777777" w:rsidR="00287FFA" w:rsidRPr="00E92B5F" w:rsidRDefault="00287FFA" w:rsidP="008E2073">
            <w:pPr>
              <w:pStyle w:val="RCTstable"/>
            </w:pPr>
            <w:r w:rsidRPr="00E92B5F">
              <w:t>None</w:t>
            </w:r>
          </w:p>
        </w:tc>
        <w:tc>
          <w:tcPr>
            <w:tcW w:w="875" w:type="dxa"/>
            <w:shd w:val="clear" w:color="auto" w:fill="auto"/>
          </w:tcPr>
          <w:p w14:paraId="4BF4C244" w14:textId="77777777" w:rsidR="00287FFA" w:rsidRPr="00E92B5F" w:rsidRDefault="00287FFA" w:rsidP="008E2073">
            <w:pPr>
              <w:pStyle w:val="RCTstable"/>
            </w:pPr>
            <w:r w:rsidRPr="00E92B5F">
              <w:t>1346</w:t>
            </w:r>
          </w:p>
        </w:tc>
        <w:tc>
          <w:tcPr>
            <w:tcW w:w="1176" w:type="dxa"/>
            <w:shd w:val="clear" w:color="auto" w:fill="auto"/>
          </w:tcPr>
          <w:p w14:paraId="07CD7CE7" w14:textId="77777777" w:rsidR="00287FFA" w:rsidRPr="00E92B5F" w:rsidRDefault="00287FFA" w:rsidP="008E2073">
            <w:pPr>
              <w:pStyle w:val="RCTstable"/>
            </w:pPr>
            <w:r w:rsidRPr="00E92B5F">
              <w:t>9-Apr-19</w:t>
            </w:r>
          </w:p>
        </w:tc>
      </w:tr>
    </w:tbl>
    <w:bookmarkEnd w:id="254"/>
    <w:p w14:paraId="04902355" w14:textId="1666E074" w:rsidR="006C4C79" w:rsidRDefault="0054774D" w:rsidP="0054774D">
      <w:pPr>
        <w:pStyle w:val="Figure"/>
        <w:jc w:val="center"/>
      </w:pPr>
      <w:r>
        <w:rPr>
          <w:noProof/>
          <w:lang w:val="en-AU" w:eastAsia="en-AU"/>
        </w:rPr>
        <w:drawing>
          <wp:inline distT="0" distB="0" distL="0" distR="0" wp14:anchorId="03BD6FDA" wp14:editId="796AA649">
            <wp:extent cx="3873553" cy="5108184"/>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weight change.png"/>
                    <pic:cNvPicPr/>
                  </pic:nvPicPr>
                  <pic:blipFill>
                    <a:blip r:embed="rId36">
                      <a:extLst>
                        <a:ext uri="{28A0092B-C50C-407E-A947-70E740481C1C}">
                          <a14:useLocalDpi xmlns:a14="http://schemas.microsoft.com/office/drawing/2010/main" val="0"/>
                        </a:ext>
                      </a:extLst>
                    </a:blip>
                    <a:stretch>
                      <a:fillRect/>
                    </a:stretch>
                  </pic:blipFill>
                  <pic:spPr>
                    <a:xfrm>
                      <a:off x="0" y="0"/>
                      <a:ext cx="3880332" cy="5117123"/>
                    </a:xfrm>
                    <a:prstGeom prst="rect">
                      <a:avLst/>
                    </a:prstGeom>
                  </pic:spPr>
                </pic:pic>
              </a:graphicData>
            </a:graphic>
          </wp:inline>
        </w:drawing>
      </w:r>
    </w:p>
    <w:p w14:paraId="7EE675B4" w14:textId="217AF184" w:rsidR="00287FFA" w:rsidRDefault="00287FFA" w:rsidP="006C4C79">
      <w:pPr>
        <w:pStyle w:val="Figurename"/>
      </w:pPr>
      <w:r>
        <w:t>PRISMA</w:t>
      </w:r>
      <w:r w:rsidR="006C4C79">
        <w:t xml:space="preserve"> diagram</w:t>
      </w:r>
      <w:r>
        <w:t>:</w:t>
      </w:r>
      <w:r w:rsidR="006C4C79">
        <w:t xml:space="preserve"> gestational weight gain</w:t>
      </w:r>
    </w:p>
    <w:p w14:paraId="0A4F724C" w14:textId="77777777" w:rsidR="00B01AF9" w:rsidRDefault="00B01AF9" w:rsidP="00B01AF9">
      <w:pPr>
        <w:pStyle w:val="Heading4"/>
      </w:pPr>
      <w:r>
        <w:t>Gestational weight gain top-up search</w:t>
      </w:r>
    </w:p>
    <w:p w14:paraId="3EB723BC" w14:textId="41BE1168" w:rsidR="00642AD7" w:rsidRDefault="00FC0478" w:rsidP="00642AD7">
      <w:pPr>
        <w:pStyle w:val="Figure"/>
      </w:pPr>
      <w:r>
        <w:rPr>
          <w:noProof/>
          <w:lang w:val="en-AU" w:eastAsia="en-AU"/>
        </w:rPr>
        <w:drawing>
          <wp:inline distT="0" distB="0" distL="0" distR="0" wp14:anchorId="33AEAC95" wp14:editId="7CD44AA9">
            <wp:extent cx="4182564" cy="4261933"/>
            <wp:effectExtent l="0" t="0" r="8890" b="571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GWG topup.png"/>
                    <pic:cNvPicPr/>
                  </pic:nvPicPr>
                  <pic:blipFill>
                    <a:blip r:embed="rId37">
                      <a:extLst>
                        <a:ext uri="{28A0092B-C50C-407E-A947-70E740481C1C}">
                          <a14:useLocalDpi xmlns:a14="http://schemas.microsoft.com/office/drawing/2010/main" val="0"/>
                        </a:ext>
                      </a:extLst>
                    </a:blip>
                    <a:stretch>
                      <a:fillRect/>
                    </a:stretch>
                  </pic:blipFill>
                  <pic:spPr>
                    <a:xfrm>
                      <a:off x="0" y="0"/>
                      <a:ext cx="4200134" cy="4279836"/>
                    </a:xfrm>
                    <a:prstGeom prst="rect">
                      <a:avLst/>
                    </a:prstGeom>
                  </pic:spPr>
                </pic:pic>
              </a:graphicData>
            </a:graphic>
          </wp:inline>
        </w:drawing>
      </w:r>
    </w:p>
    <w:p w14:paraId="12E2B7AB" w14:textId="1EACE2D4" w:rsidR="00642AD7" w:rsidRPr="00642AD7" w:rsidRDefault="00642AD7" w:rsidP="00642AD7">
      <w:pPr>
        <w:pStyle w:val="Figurename"/>
      </w:pPr>
      <w:r>
        <w:t>PRISMA diagram: gestational weight gain top-up</w:t>
      </w:r>
    </w:p>
    <w:p w14:paraId="55445A96" w14:textId="1FB9D6C1" w:rsidR="00A91966" w:rsidRDefault="0005021E" w:rsidP="002D3EA8">
      <w:pPr>
        <w:pStyle w:val="Heading4"/>
      </w:pPr>
      <w:r>
        <w:t>Weight monitoring (question 7)</w:t>
      </w:r>
    </w:p>
    <w:p w14:paraId="2C9AD28A" w14:textId="68D949A9" w:rsidR="0005021E" w:rsidRPr="00196D36" w:rsidRDefault="0005021E" w:rsidP="002D3EA8">
      <w:pPr>
        <w:pStyle w:val="RCTstable"/>
        <w:keepNext/>
      </w:pPr>
      <w:r>
        <w:t>Current search dates:</w:t>
      </w:r>
      <w:r w:rsidR="00DD4C86">
        <w:t xml:space="preserve"> </w:t>
      </w:r>
      <w:r>
        <w:t>2-Dec-19</w:t>
      </w:r>
    </w:p>
    <w:tbl>
      <w:tblPr>
        <w:tblStyle w:val="TableGrid"/>
        <w:tblW w:w="9181" w:type="dxa"/>
        <w:tblLayout w:type="fixed"/>
        <w:tblLook w:val="04A0" w:firstRow="1" w:lastRow="0" w:firstColumn="1" w:lastColumn="0" w:noHBand="0" w:noVBand="1"/>
      </w:tblPr>
      <w:tblGrid>
        <w:gridCol w:w="900"/>
        <w:gridCol w:w="4170"/>
        <w:gridCol w:w="905"/>
        <w:gridCol w:w="888"/>
        <w:gridCol w:w="749"/>
        <w:gridCol w:w="1569"/>
      </w:tblGrid>
      <w:tr w:rsidR="00DD4C86" w:rsidRPr="00DD4C86" w14:paraId="4F3758F6" w14:textId="77777777" w:rsidTr="00DD4C86">
        <w:trPr>
          <w:tblHeader/>
        </w:trPr>
        <w:tc>
          <w:tcPr>
            <w:tcW w:w="900" w:type="dxa"/>
            <w:shd w:val="clear" w:color="auto" w:fill="auto"/>
          </w:tcPr>
          <w:p w14:paraId="4A8BB580" w14:textId="77777777" w:rsidR="0005021E" w:rsidRPr="00DD4C86" w:rsidRDefault="0005021E" w:rsidP="002D3EA8">
            <w:pPr>
              <w:pStyle w:val="RCTstable"/>
              <w:keepNext/>
              <w:rPr>
                <w:b/>
              </w:rPr>
            </w:pPr>
            <w:r w:rsidRPr="00DD4C86">
              <w:rPr>
                <w:b/>
              </w:rPr>
              <w:t>Database</w:t>
            </w:r>
          </w:p>
        </w:tc>
        <w:tc>
          <w:tcPr>
            <w:tcW w:w="4170" w:type="dxa"/>
            <w:shd w:val="clear" w:color="auto" w:fill="auto"/>
          </w:tcPr>
          <w:p w14:paraId="6CBEC045" w14:textId="77777777" w:rsidR="0005021E" w:rsidRPr="00DD4C86" w:rsidRDefault="0005021E" w:rsidP="002D3EA8">
            <w:pPr>
              <w:pStyle w:val="RCTstable"/>
              <w:keepNext/>
              <w:ind w:right="2091"/>
              <w:rPr>
                <w:b/>
              </w:rPr>
            </w:pPr>
            <w:r w:rsidRPr="00DD4C86">
              <w:rPr>
                <w:b/>
              </w:rPr>
              <w:t>Search Strategy</w:t>
            </w:r>
          </w:p>
        </w:tc>
        <w:tc>
          <w:tcPr>
            <w:tcW w:w="905" w:type="dxa"/>
            <w:shd w:val="clear" w:color="auto" w:fill="auto"/>
          </w:tcPr>
          <w:p w14:paraId="6CE30FEC" w14:textId="77777777" w:rsidR="0005021E" w:rsidRPr="00DD4C86" w:rsidRDefault="0005021E" w:rsidP="002D3EA8">
            <w:pPr>
              <w:pStyle w:val="RCTstable"/>
              <w:keepNext/>
              <w:rPr>
                <w:b/>
              </w:rPr>
            </w:pPr>
            <w:r w:rsidRPr="00DD4C86">
              <w:rPr>
                <w:b/>
              </w:rPr>
              <w:t>Dates Searched</w:t>
            </w:r>
          </w:p>
        </w:tc>
        <w:tc>
          <w:tcPr>
            <w:tcW w:w="888" w:type="dxa"/>
            <w:shd w:val="clear" w:color="auto" w:fill="auto"/>
          </w:tcPr>
          <w:p w14:paraId="5DE6D07C" w14:textId="77777777" w:rsidR="0005021E" w:rsidRPr="00DD4C86" w:rsidRDefault="0005021E" w:rsidP="002D3EA8">
            <w:pPr>
              <w:pStyle w:val="RCTstable"/>
              <w:keepNext/>
              <w:rPr>
                <w:b/>
              </w:rPr>
            </w:pPr>
            <w:r w:rsidRPr="00DD4C86">
              <w:rPr>
                <w:b/>
              </w:rPr>
              <w:t>Limits set</w:t>
            </w:r>
          </w:p>
        </w:tc>
        <w:tc>
          <w:tcPr>
            <w:tcW w:w="749" w:type="dxa"/>
            <w:shd w:val="clear" w:color="auto" w:fill="auto"/>
          </w:tcPr>
          <w:p w14:paraId="7AD919B5" w14:textId="77777777" w:rsidR="0005021E" w:rsidRPr="00DD4C86" w:rsidRDefault="0005021E" w:rsidP="002D3EA8">
            <w:pPr>
              <w:pStyle w:val="RCTstable"/>
              <w:keepNext/>
              <w:rPr>
                <w:b/>
              </w:rPr>
            </w:pPr>
            <w:r w:rsidRPr="00DD4C86">
              <w:rPr>
                <w:b/>
              </w:rPr>
              <w:t>Results</w:t>
            </w:r>
          </w:p>
        </w:tc>
        <w:tc>
          <w:tcPr>
            <w:tcW w:w="1569" w:type="dxa"/>
            <w:shd w:val="clear" w:color="auto" w:fill="auto"/>
          </w:tcPr>
          <w:p w14:paraId="75BC2DD6" w14:textId="77777777" w:rsidR="0005021E" w:rsidRPr="00DD4C86" w:rsidRDefault="0005021E" w:rsidP="002D3EA8">
            <w:pPr>
              <w:pStyle w:val="RCTstable"/>
              <w:keepNext/>
              <w:rPr>
                <w:b/>
              </w:rPr>
            </w:pPr>
            <w:r w:rsidRPr="00DD4C86">
              <w:rPr>
                <w:b/>
              </w:rPr>
              <w:t>Date of search</w:t>
            </w:r>
          </w:p>
        </w:tc>
      </w:tr>
      <w:tr w:rsidR="00DD4C86" w:rsidRPr="0005021E" w14:paraId="5DE56273" w14:textId="77777777" w:rsidTr="00DD4C86">
        <w:tc>
          <w:tcPr>
            <w:tcW w:w="900" w:type="dxa"/>
            <w:shd w:val="clear" w:color="auto" w:fill="auto"/>
          </w:tcPr>
          <w:p w14:paraId="14D9C8FF" w14:textId="7CA81F79" w:rsidR="0005021E" w:rsidRPr="0005021E" w:rsidRDefault="0005021E" w:rsidP="0005021E">
            <w:pPr>
              <w:pStyle w:val="RCTstable"/>
            </w:pPr>
            <w:r w:rsidRPr="0005021E">
              <w:t>Pubmed</w:t>
            </w:r>
          </w:p>
        </w:tc>
        <w:tc>
          <w:tcPr>
            <w:tcW w:w="4170" w:type="dxa"/>
            <w:shd w:val="clear" w:color="auto" w:fill="auto"/>
          </w:tcPr>
          <w:p w14:paraId="02009B8F" w14:textId="77777777" w:rsidR="0005021E" w:rsidRPr="0005021E" w:rsidRDefault="0005021E" w:rsidP="0005021E">
            <w:pPr>
              <w:pStyle w:val="RCTstable"/>
            </w:pPr>
            <w:r w:rsidRPr="0005021E">
              <w:t>“Pregnancy” Mesh</w:t>
            </w:r>
          </w:p>
          <w:p w14:paraId="6C5C63E9" w14:textId="77777777" w:rsidR="0005021E" w:rsidRPr="0005021E" w:rsidRDefault="0005021E" w:rsidP="0005021E">
            <w:pPr>
              <w:pStyle w:val="RCTstable"/>
            </w:pPr>
            <w:r w:rsidRPr="0005021E">
              <w:t>“prenatal care”Mesh</w:t>
            </w:r>
          </w:p>
          <w:p w14:paraId="2F71CCDF" w14:textId="77777777" w:rsidR="0005021E" w:rsidRPr="0005021E" w:rsidRDefault="0005021E" w:rsidP="0005021E">
            <w:pPr>
              <w:pStyle w:val="RCTstable"/>
            </w:pPr>
            <w:r w:rsidRPr="0005021E">
              <w:t>"pregnan*" OR "antepart*" OR "prenatal*" OR "antenatal*" OR "obstetric*" OR "maternal*"</w:t>
            </w:r>
          </w:p>
          <w:p w14:paraId="3BCD4EB8" w14:textId="77777777" w:rsidR="0005021E" w:rsidRPr="0005021E" w:rsidRDefault="0005021E" w:rsidP="0005021E">
            <w:pPr>
              <w:pStyle w:val="RCTstable"/>
            </w:pPr>
            <w:r w:rsidRPr="0005021E">
              <w:t>1 OR 2 OR 3</w:t>
            </w:r>
          </w:p>
          <w:p w14:paraId="4E51BC2A" w14:textId="77777777" w:rsidR="0005021E" w:rsidRPr="0005021E" w:rsidRDefault="0005021E" w:rsidP="0005021E">
            <w:pPr>
              <w:pStyle w:val="RCTstable"/>
            </w:pPr>
            <w:r w:rsidRPr="0005021E">
              <w:t>"routine weight*" OR "routinely weight*" OR "regular* weight*" OR "repeat* weight*"</w:t>
            </w:r>
          </w:p>
          <w:p w14:paraId="30AC7080" w14:textId="77777777" w:rsidR="0005021E" w:rsidRPr="0005021E" w:rsidRDefault="0005021E" w:rsidP="0005021E">
            <w:pPr>
              <w:pStyle w:val="RCTstable"/>
            </w:pPr>
            <w:r w:rsidRPr="0005021E">
              <w:t>4 AND 5</w:t>
            </w:r>
          </w:p>
        </w:tc>
        <w:tc>
          <w:tcPr>
            <w:tcW w:w="905" w:type="dxa"/>
            <w:shd w:val="clear" w:color="auto" w:fill="auto"/>
          </w:tcPr>
          <w:p w14:paraId="62649EC9" w14:textId="77777777" w:rsidR="0005021E" w:rsidRPr="0005021E" w:rsidRDefault="0005021E" w:rsidP="0005021E">
            <w:pPr>
              <w:pStyle w:val="RCTstable"/>
            </w:pPr>
            <w:r w:rsidRPr="0005021E">
              <w:t>1-Jan-2014 to 2-Dec-19</w:t>
            </w:r>
          </w:p>
        </w:tc>
        <w:tc>
          <w:tcPr>
            <w:tcW w:w="888" w:type="dxa"/>
            <w:shd w:val="clear" w:color="auto" w:fill="auto"/>
          </w:tcPr>
          <w:p w14:paraId="492C7F61" w14:textId="77777777" w:rsidR="0005021E" w:rsidRPr="0005021E" w:rsidRDefault="0005021E" w:rsidP="0005021E">
            <w:pPr>
              <w:pStyle w:val="RCTstable"/>
            </w:pPr>
            <w:r w:rsidRPr="0005021E">
              <w:t>Human</w:t>
            </w:r>
          </w:p>
          <w:p w14:paraId="4B1F7777" w14:textId="77777777" w:rsidR="0005021E" w:rsidRPr="0005021E" w:rsidRDefault="0005021E" w:rsidP="0005021E">
            <w:pPr>
              <w:pStyle w:val="RCTstable"/>
            </w:pPr>
            <w:r w:rsidRPr="0005021E">
              <w:t>English</w:t>
            </w:r>
          </w:p>
        </w:tc>
        <w:tc>
          <w:tcPr>
            <w:tcW w:w="749" w:type="dxa"/>
            <w:shd w:val="clear" w:color="auto" w:fill="auto"/>
          </w:tcPr>
          <w:p w14:paraId="1136F829" w14:textId="77777777" w:rsidR="0005021E" w:rsidRPr="0005021E" w:rsidRDefault="0005021E" w:rsidP="0005021E">
            <w:pPr>
              <w:pStyle w:val="RCTstable"/>
            </w:pPr>
            <w:r w:rsidRPr="0005021E">
              <w:t>1087*</w:t>
            </w:r>
          </w:p>
        </w:tc>
        <w:tc>
          <w:tcPr>
            <w:tcW w:w="1569" w:type="dxa"/>
            <w:shd w:val="clear" w:color="auto" w:fill="auto"/>
          </w:tcPr>
          <w:p w14:paraId="04DAEDE7" w14:textId="77777777" w:rsidR="0005021E" w:rsidRPr="0005021E" w:rsidRDefault="0005021E" w:rsidP="0005021E">
            <w:pPr>
              <w:pStyle w:val="RCTstable"/>
            </w:pPr>
            <w:r w:rsidRPr="0005021E">
              <w:t>2-Dec-19</w:t>
            </w:r>
          </w:p>
        </w:tc>
      </w:tr>
      <w:tr w:rsidR="00DD4C86" w:rsidRPr="0005021E" w14:paraId="5AD7A715" w14:textId="77777777" w:rsidTr="00DD4C86">
        <w:tc>
          <w:tcPr>
            <w:tcW w:w="900" w:type="dxa"/>
            <w:shd w:val="clear" w:color="auto" w:fill="auto"/>
          </w:tcPr>
          <w:p w14:paraId="43FEC412" w14:textId="77777777" w:rsidR="0005021E" w:rsidRPr="0005021E" w:rsidRDefault="0005021E" w:rsidP="0005021E">
            <w:pPr>
              <w:pStyle w:val="RCTstable"/>
            </w:pPr>
            <w:r w:rsidRPr="0005021E">
              <w:t>Ovid medline</w:t>
            </w:r>
          </w:p>
        </w:tc>
        <w:tc>
          <w:tcPr>
            <w:tcW w:w="4170" w:type="dxa"/>
            <w:shd w:val="clear" w:color="auto" w:fill="auto"/>
          </w:tcPr>
          <w:p w14:paraId="1FB4CEC4" w14:textId="77777777" w:rsidR="0005021E" w:rsidRPr="0005021E" w:rsidRDefault="0005021E" w:rsidP="0005021E">
            <w:pPr>
              <w:pStyle w:val="RCTstable"/>
            </w:pPr>
            <w:r w:rsidRPr="0005021E">
              <w:t>Exp pregnancy/</w:t>
            </w:r>
          </w:p>
          <w:p w14:paraId="766D0214" w14:textId="77777777" w:rsidR="0005021E" w:rsidRPr="0005021E" w:rsidRDefault="0005021E" w:rsidP="0005021E">
            <w:pPr>
              <w:pStyle w:val="RCTstable"/>
            </w:pPr>
            <w:r w:rsidRPr="0005021E">
              <w:t>Exp prenatal care/</w:t>
            </w:r>
          </w:p>
          <w:p w14:paraId="4EF5A10A" w14:textId="77777777" w:rsidR="0005021E" w:rsidRPr="0005021E" w:rsidRDefault="0005021E" w:rsidP="0005021E">
            <w:pPr>
              <w:pStyle w:val="RCTstable"/>
            </w:pPr>
            <w:r w:rsidRPr="0005021E">
              <w:t>(pregnan* or antepart* or prenatal* or antenatal* or obstetric* or maternal*).mp.</w:t>
            </w:r>
          </w:p>
          <w:p w14:paraId="402FEC80" w14:textId="77777777" w:rsidR="0005021E" w:rsidRPr="0005021E" w:rsidRDefault="0005021E" w:rsidP="0005021E">
            <w:pPr>
              <w:pStyle w:val="RCTstable"/>
            </w:pPr>
            <w:r w:rsidRPr="0005021E">
              <w:t>1 or 2 or 3</w:t>
            </w:r>
          </w:p>
          <w:p w14:paraId="0990CB9C" w14:textId="77777777" w:rsidR="0005021E" w:rsidRPr="0005021E" w:rsidRDefault="0005021E" w:rsidP="0005021E">
            <w:pPr>
              <w:pStyle w:val="RCTstable"/>
            </w:pPr>
            <w:r w:rsidRPr="0005021E">
              <w:t>((routine* or regular* or repeat*) adj3 weigh*).mp.</w:t>
            </w:r>
          </w:p>
          <w:p w14:paraId="12DFE2BC" w14:textId="77777777" w:rsidR="0005021E" w:rsidRPr="0005021E" w:rsidRDefault="0005021E" w:rsidP="0005021E">
            <w:pPr>
              <w:pStyle w:val="RCTstable"/>
            </w:pPr>
            <w:r w:rsidRPr="0005021E">
              <w:t>4 and 5</w:t>
            </w:r>
          </w:p>
        </w:tc>
        <w:tc>
          <w:tcPr>
            <w:tcW w:w="905" w:type="dxa"/>
            <w:shd w:val="clear" w:color="auto" w:fill="auto"/>
          </w:tcPr>
          <w:p w14:paraId="320A0F94" w14:textId="77777777" w:rsidR="0005021E" w:rsidRPr="0005021E" w:rsidRDefault="0005021E" w:rsidP="0005021E">
            <w:pPr>
              <w:pStyle w:val="RCTstable"/>
            </w:pPr>
            <w:r w:rsidRPr="0005021E">
              <w:t>1 Jan 2014 to 2-Dec-19</w:t>
            </w:r>
          </w:p>
        </w:tc>
        <w:tc>
          <w:tcPr>
            <w:tcW w:w="888" w:type="dxa"/>
            <w:shd w:val="clear" w:color="auto" w:fill="auto"/>
          </w:tcPr>
          <w:p w14:paraId="47046CF8" w14:textId="77777777" w:rsidR="0005021E" w:rsidRPr="0005021E" w:rsidRDefault="0005021E" w:rsidP="0005021E">
            <w:pPr>
              <w:pStyle w:val="RCTstable"/>
            </w:pPr>
            <w:r w:rsidRPr="0005021E">
              <w:t>English Language</w:t>
            </w:r>
          </w:p>
          <w:p w14:paraId="0FD53585" w14:textId="77777777" w:rsidR="0005021E" w:rsidRPr="0005021E" w:rsidRDefault="0005021E" w:rsidP="0005021E">
            <w:pPr>
              <w:pStyle w:val="RCTstable"/>
            </w:pPr>
          </w:p>
        </w:tc>
        <w:tc>
          <w:tcPr>
            <w:tcW w:w="749" w:type="dxa"/>
            <w:shd w:val="clear" w:color="auto" w:fill="auto"/>
          </w:tcPr>
          <w:p w14:paraId="0172F77A" w14:textId="77777777" w:rsidR="0005021E" w:rsidRPr="0005021E" w:rsidRDefault="0005021E" w:rsidP="0005021E">
            <w:pPr>
              <w:pStyle w:val="RCTstable"/>
            </w:pPr>
            <w:r w:rsidRPr="0005021E">
              <w:t>61</w:t>
            </w:r>
          </w:p>
        </w:tc>
        <w:tc>
          <w:tcPr>
            <w:tcW w:w="1569" w:type="dxa"/>
            <w:shd w:val="clear" w:color="auto" w:fill="auto"/>
          </w:tcPr>
          <w:p w14:paraId="328CB3BA" w14:textId="77777777" w:rsidR="0005021E" w:rsidRPr="0005021E" w:rsidRDefault="0005021E" w:rsidP="0005021E">
            <w:pPr>
              <w:pStyle w:val="RCTstable"/>
            </w:pPr>
            <w:r w:rsidRPr="0005021E">
              <w:t>2-Dec-19</w:t>
            </w:r>
          </w:p>
        </w:tc>
      </w:tr>
      <w:tr w:rsidR="00DD4C86" w:rsidRPr="0005021E" w14:paraId="2DAA32E8" w14:textId="77777777" w:rsidTr="00DD4C86">
        <w:tc>
          <w:tcPr>
            <w:tcW w:w="900" w:type="dxa"/>
            <w:shd w:val="clear" w:color="auto" w:fill="auto"/>
          </w:tcPr>
          <w:p w14:paraId="1E31C508" w14:textId="77777777" w:rsidR="0005021E" w:rsidRPr="0005021E" w:rsidRDefault="0005021E" w:rsidP="0005021E">
            <w:pPr>
              <w:pStyle w:val="RCTstable"/>
            </w:pPr>
            <w:r w:rsidRPr="0005021E">
              <w:t>Embase*</w:t>
            </w:r>
          </w:p>
        </w:tc>
        <w:tc>
          <w:tcPr>
            <w:tcW w:w="4170" w:type="dxa"/>
            <w:shd w:val="clear" w:color="auto" w:fill="auto"/>
          </w:tcPr>
          <w:p w14:paraId="76609161" w14:textId="77777777" w:rsidR="0005021E" w:rsidRPr="0005021E" w:rsidRDefault="0005021E" w:rsidP="0005021E">
            <w:pPr>
              <w:pStyle w:val="RCTstable"/>
            </w:pPr>
            <w:r w:rsidRPr="0005021E">
              <w:t>'pregnancy'/exp</w:t>
            </w:r>
          </w:p>
          <w:p w14:paraId="71B62F65" w14:textId="77777777" w:rsidR="0005021E" w:rsidRPr="0005021E" w:rsidRDefault="0005021E" w:rsidP="0005021E">
            <w:pPr>
              <w:pStyle w:val="RCTstable"/>
            </w:pPr>
            <w:r w:rsidRPr="0005021E">
              <w:t>'prenatal care'/exp</w:t>
            </w:r>
          </w:p>
          <w:p w14:paraId="75452AF4" w14:textId="77777777" w:rsidR="0005021E" w:rsidRPr="0005021E" w:rsidRDefault="0005021E" w:rsidP="0005021E">
            <w:pPr>
              <w:pStyle w:val="RCTstable"/>
            </w:pPr>
            <w:r w:rsidRPr="0005021E">
              <w:t>(pregnan* OR antepart* OR prenatal* OR antenatal* OR obstetric* OR maternal*)</w:t>
            </w:r>
          </w:p>
          <w:p w14:paraId="798DB6D1" w14:textId="77777777" w:rsidR="0005021E" w:rsidRPr="0005021E" w:rsidRDefault="0005021E" w:rsidP="0005021E">
            <w:pPr>
              <w:pStyle w:val="RCTstable"/>
            </w:pPr>
            <w:r w:rsidRPr="0005021E">
              <w:t>#1 OR #2 OR #3</w:t>
            </w:r>
          </w:p>
          <w:p w14:paraId="4CAB6A95" w14:textId="77777777" w:rsidR="0005021E" w:rsidRPr="0005021E" w:rsidRDefault="0005021E" w:rsidP="0005021E">
            <w:pPr>
              <w:pStyle w:val="RCTstable"/>
              <w:rPr>
                <w:rFonts w:eastAsiaTheme="minorEastAsia"/>
              </w:rPr>
            </w:pPr>
            <w:r w:rsidRPr="0005021E">
              <w:t>(</w:t>
            </w:r>
            <w:r w:rsidRPr="0005021E">
              <w:rPr>
                <w:rFonts w:eastAsiaTheme="minorEastAsia"/>
              </w:rPr>
              <w:t>routine*</w:t>
            </w:r>
            <w:r w:rsidRPr="0005021E">
              <w:t> OR </w:t>
            </w:r>
            <w:r w:rsidRPr="0005021E">
              <w:rPr>
                <w:rFonts w:eastAsiaTheme="minorEastAsia"/>
              </w:rPr>
              <w:t>regular*</w:t>
            </w:r>
            <w:r w:rsidRPr="0005021E">
              <w:t> OR </w:t>
            </w:r>
            <w:r w:rsidRPr="0005021E">
              <w:rPr>
                <w:rFonts w:eastAsiaTheme="minorEastAsia"/>
              </w:rPr>
              <w:t>repeat*</w:t>
            </w:r>
            <w:r w:rsidRPr="0005021E">
              <w:t>) NEXT/3 </w:t>
            </w:r>
            <w:r w:rsidRPr="0005021E">
              <w:rPr>
                <w:rFonts w:eastAsiaTheme="minorEastAsia"/>
              </w:rPr>
              <w:t>weigh*</w:t>
            </w:r>
          </w:p>
          <w:p w14:paraId="6724BD4E" w14:textId="77777777" w:rsidR="0005021E" w:rsidRPr="0005021E" w:rsidRDefault="0005021E" w:rsidP="0005021E">
            <w:pPr>
              <w:pStyle w:val="RCTstable"/>
            </w:pPr>
            <w:r w:rsidRPr="0005021E">
              <w:t>#4 AND #5</w:t>
            </w:r>
          </w:p>
        </w:tc>
        <w:tc>
          <w:tcPr>
            <w:tcW w:w="905" w:type="dxa"/>
            <w:shd w:val="clear" w:color="auto" w:fill="auto"/>
          </w:tcPr>
          <w:p w14:paraId="077F37C0" w14:textId="77777777" w:rsidR="0005021E" w:rsidRPr="0005021E" w:rsidRDefault="0005021E" w:rsidP="0005021E">
            <w:pPr>
              <w:pStyle w:val="RCTstable"/>
            </w:pPr>
            <w:r w:rsidRPr="0005021E">
              <w:t>1 Jan 2014 to 2-Dec-2019</w:t>
            </w:r>
          </w:p>
        </w:tc>
        <w:tc>
          <w:tcPr>
            <w:tcW w:w="888" w:type="dxa"/>
            <w:shd w:val="clear" w:color="auto" w:fill="auto"/>
          </w:tcPr>
          <w:p w14:paraId="368A6F22" w14:textId="77777777" w:rsidR="0005021E" w:rsidRPr="0005021E" w:rsidRDefault="0005021E" w:rsidP="0005021E">
            <w:pPr>
              <w:pStyle w:val="RCTstable"/>
            </w:pPr>
            <w:r w:rsidRPr="0005021E">
              <w:t>English</w:t>
            </w:r>
          </w:p>
          <w:p w14:paraId="77D62F89" w14:textId="77777777" w:rsidR="0005021E" w:rsidRPr="0005021E" w:rsidRDefault="0005021E" w:rsidP="0005021E">
            <w:pPr>
              <w:pStyle w:val="RCTstable"/>
            </w:pPr>
            <w:r w:rsidRPr="0005021E">
              <w:t>Human</w:t>
            </w:r>
          </w:p>
        </w:tc>
        <w:tc>
          <w:tcPr>
            <w:tcW w:w="749" w:type="dxa"/>
            <w:shd w:val="clear" w:color="auto" w:fill="auto"/>
          </w:tcPr>
          <w:p w14:paraId="6EEA7FD8" w14:textId="77777777" w:rsidR="0005021E" w:rsidRPr="0005021E" w:rsidRDefault="0005021E" w:rsidP="0005021E">
            <w:pPr>
              <w:pStyle w:val="RCTstable"/>
            </w:pPr>
            <w:r w:rsidRPr="0005021E">
              <w:t>86</w:t>
            </w:r>
          </w:p>
        </w:tc>
        <w:tc>
          <w:tcPr>
            <w:tcW w:w="1569" w:type="dxa"/>
            <w:shd w:val="clear" w:color="auto" w:fill="auto"/>
          </w:tcPr>
          <w:p w14:paraId="35378305" w14:textId="77777777" w:rsidR="0005021E" w:rsidRPr="0005021E" w:rsidRDefault="0005021E" w:rsidP="0005021E">
            <w:pPr>
              <w:pStyle w:val="RCTstable"/>
            </w:pPr>
            <w:r w:rsidRPr="0005021E">
              <w:t>2-Dec-19</w:t>
            </w:r>
          </w:p>
        </w:tc>
      </w:tr>
      <w:tr w:rsidR="00DD4C86" w:rsidRPr="0005021E" w14:paraId="5A161126" w14:textId="77777777" w:rsidTr="00DD4C86">
        <w:tc>
          <w:tcPr>
            <w:tcW w:w="900" w:type="dxa"/>
            <w:shd w:val="clear" w:color="auto" w:fill="auto"/>
          </w:tcPr>
          <w:p w14:paraId="756FAAD2" w14:textId="77777777" w:rsidR="0005021E" w:rsidRPr="0005021E" w:rsidRDefault="0005021E" w:rsidP="0005021E">
            <w:pPr>
              <w:pStyle w:val="RCTstable"/>
            </w:pPr>
            <w:r w:rsidRPr="0005021E">
              <w:t>CINAHL</w:t>
            </w:r>
          </w:p>
        </w:tc>
        <w:tc>
          <w:tcPr>
            <w:tcW w:w="4170" w:type="dxa"/>
            <w:shd w:val="clear" w:color="auto" w:fill="auto"/>
          </w:tcPr>
          <w:p w14:paraId="57F93180" w14:textId="77777777" w:rsidR="0005021E" w:rsidRPr="0005021E" w:rsidRDefault="0005021E" w:rsidP="0005021E">
            <w:pPr>
              <w:pStyle w:val="RCTstable"/>
            </w:pPr>
            <w:r w:rsidRPr="0005021E">
              <w:t>(MH "Pregnancy+") OR (MH "pregnancy care+") </w:t>
            </w:r>
          </w:p>
          <w:p w14:paraId="0DECD50B" w14:textId="77777777" w:rsidR="0005021E" w:rsidRPr="0005021E" w:rsidRDefault="0005021E" w:rsidP="0005021E">
            <w:pPr>
              <w:pStyle w:val="RCTstable"/>
            </w:pPr>
            <w:r w:rsidRPr="0005021E">
              <w:t>(pregnan* or antepart* or prenatal* or antenatal* or obstetric* or maternal*) </w:t>
            </w:r>
          </w:p>
          <w:p w14:paraId="51B5BCCB" w14:textId="77777777" w:rsidR="0005021E" w:rsidRPr="0005021E" w:rsidRDefault="0005021E" w:rsidP="0005021E">
            <w:pPr>
              <w:pStyle w:val="RCTstable"/>
            </w:pPr>
            <w:r w:rsidRPr="0005021E">
              <w:t>S1 OR S2</w:t>
            </w:r>
          </w:p>
          <w:p w14:paraId="4418A19F" w14:textId="77777777" w:rsidR="0005021E" w:rsidRPr="0005021E" w:rsidRDefault="0005021E" w:rsidP="0005021E">
            <w:pPr>
              <w:pStyle w:val="RCTstable"/>
            </w:pPr>
            <w:r w:rsidRPr="0005021E">
              <w:t>((routine* or regular* or repeat*) N3 weigh*) </w:t>
            </w:r>
          </w:p>
          <w:p w14:paraId="7FFD1D7C" w14:textId="77777777" w:rsidR="0005021E" w:rsidRPr="0005021E" w:rsidRDefault="0005021E" w:rsidP="0005021E">
            <w:pPr>
              <w:pStyle w:val="RCTstable"/>
            </w:pPr>
            <w:r w:rsidRPr="0005021E">
              <w:t>S3 AND S4</w:t>
            </w:r>
          </w:p>
        </w:tc>
        <w:tc>
          <w:tcPr>
            <w:tcW w:w="905" w:type="dxa"/>
            <w:shd w:val="clear" w:color="auto" w:fill="auto"/>
          </w:tcPr>
          <w:p w14:paraId="2C611E40" w14:textId="77777777" w:rsidR="0005021E" w:rsidRPr="0005021E" w:rsidRDefault="0005021E" w:rsidP="0005021E">
            <w:pPr>
              <w:pStyle w:val="RCTstable"/>
            </w:pPr>
            <w:r w:rsidRPr="0005021E">
              <w:t>01-jan-2014 to 31-dec-2019</w:t>
            </w:r>
          </w:p>
        </w:tc>
        <w:tc>
          <w:tcPr>
            <w:tcW w:w="888" w:type="dxa"/>
            <w:shd w:val="clear" w:color="auto" w:fill="auto"/>
          </w:tcPr>
          <w:p w14:paraId="24D24F00" w14:textId="77777777" w:rsidR="0005021E" w:rsidRPr="0005021E" w:rsidRDefault="0005021E" w:rsidP="0005021E">
            <w:pPr>
              <w:pStyle w:val="RCTstable"/>
            </w:pPr>
            <w:r w:rsidRPr="0005021E">
              <w:t xml:space="preserve">English </w:t>
            </w:r>
          </w:p>
        </w:tc>
        <w:tc>
          <w:tcPr>
            <w:tcW w:w="749" w:type="dxa"/>
            <w:shd w:val="clear" w:color="auto" w:fill="auto"/>
          </w:tcPr>
          <w:p w14:paraId="332D6CFF" w14:textId="77777777" w:rsidR="0005021E" w:rsidRPr="0005021E" w:rsidRDefault="0005021E" w:rsidP="0005021E">
            <w:pPr>
              <w:pStyle w:val="RCTstable"/>
            </w:pPr>
            <w:r w:rsidRPr="0005021E">
              <w:t>69</w:t>
            </w:r>
          </w:p>
        </w:tc>
        <w:tc>
          <w:tcPr>
            <w:tcW w:w="1569" w:type="dxa"/>
            <w:shd w:val="clear" w:color="auto" w:fill="auto"/>
          </w:tcPr>
          <w:p w14:paraId="70BB3CBD" w14:textId="77777777" w:rsidR="0005021E" w:rsidRPr="0005021E" w:rsidRDefault="0005021E" w:rsidP="0005021E">
            <w:pPr>
              <w:pStyle w:val="RCTstable"/>
            </w:pPr>
            <w:r w:rsidRPr="0005021E">
              <w:t>2-Dec-2019</w:t>
            </w:r>
          </w:p>
        </w:tc>
      </w:tr>
      <w:tr w:rsidR="00DD4C86" w:rsidRPr="0005021E" w14:paraId="6850FF3B" w14:textId="77777777" w:rsidTr="00DD4C86">
        <w:tc>
          <w:tcPr>
            <w:tcW w:w="900" w:type="dxa"/>
            <w:shd w:val="clear" w:color="auto" w:fill="auto"/>
          </w:tcPr>
          <w:p w14:paraId="1B9CCDA0" w14:textId="77777777" w:rsidR="0005021E" w:rsidRPr="0005021E" w:rsidRDefault="0005021E" w:rsidP="0005021E">
            <w:pPr>
              <w:pStyle w:val="RCTstable"/>
            </w:pPr>
            <w:r w:rsidRPr="0005021E">
              <w:t>SCOPUS</w:t>
            </w:r>
          </w:p>
        </w:tc>
        <w:tc>
          <w:tcPr>
            <w:tcW w:w="4170" w:type="dxa"/>
            <w:shd w:val="clear" w:color="auto" w:fill="auto"/>
          </w:tcPr>
          <w:p w14:paraId="69893F66" w14:textId="77777777" w:rsidR="0005021E" w:rsidRPr="0005021E" w:rsidRDefault="0005021E" w:rsidP="0005021E">
            <w:pPr>
              <w:pStyle w:val="RCTstable"/>
            </w:pPr>
            <w:r w:rsidRPr="0005021E">
              <w:rPr>
                <w:rFonts w:eastAsiaTheme="majorEastAsia"/>
              </w:rPr>
              <w:t>TITLE-ABS-KEY</w:t>
            </w:r>
            <w:r w:rsidRPr="0005021E">
              <w:t> </w:t>
            </w:r>
            <w:r w:rsidRPr="0005021E">
              <w:rPr>
                <w:rFonts w:eastAsiaTheme="majorEastAsia"/>
              </w:rPr>
              <w:t>(</w:t>
            </w:r>
            <w:r w:rsidRPr="0005021E">
              <w:t> </w:t>
            </w:r>
            <w:r w:rsidRPr="0005021E">
              <w:rPr>
                <w:rFonts w:eastAsiaTheme="majorEastAsia"/>
              </w:rPr>
              <w:t>(</w:t>
            </w:r>
            <w:r w:rsidRPr="0005021E">
              <w:t> </w:t>
            </w:r>
            <w:r w:rsidRPr="0005021E">
              <w:rPr>
                <w:rFonts w:eastAsiaTheme="majorEastAsia"/>
              </w:rPr>
              <w:t>(</w:t>
            </w:r>
            <w:r w:rsidRPr="0005021E">
              <w:t> "pregnan*" </w:t>
            </w:r>
            <w:r w:rsidRPr="0005021E">
              <w:rPr>
                <w:rFonts w:eastAsiaTheme="majorEastAsia"/>
              </w:rPr>
              <w:t>)</w:t>
            </w:r>
            <w:r w:rsidRPr="0005021E">
              <w:t>  </w:t>
            </w:r>
            <w:r w:rsidRPr="0005021E">
              <w:rPr>
                <w:rFonts w:eastAsiaTheme="majorEastAsia"/>
              </w:rPr>
              <w:t>OR</w:t>
            </w:r>
            <w:r w:rsidRPr="0005021E">
              <w:t>  </w:t>
            </w:r>
            <w:r w:rsidRPr="0005021E">
              <w:rPr>
                <w:rFonts w:eastAsiaTheme="majorEastAsia"/>
              </w:rPr>
              <w:t>(</w:t>
            </w:r>
            <w:r w:rsidRPr="0005021E">
              <w:t> "prenatal*" </w:t>
            </w:r>
            <w:r w:rsidRPr="0005021E">
              <w:rPr>
                <w:rFonts w:eastAsiaTheme="majorEastAsia"/>
              </w:rPr>
              <w:t>)</w:t>
            </w:r>
            <w:r w:rsidRPr="0005021E">
              <w:t>  </w:t>
            </w:r>
            <w:r w:rsidRPr="0005021E">
              <w:rPr>
                <w:rFonts w:eastAsiaTheme="majorEastAsia"/>
              </w:rPr>
              <w:t>OR</w:t>
            </w:r>
            <w:r w:rsidRPr="0005021E">
              <w:t>  </w:t>
            </w:r>
            <w:r w:rsidRPr="0005021E">
              <w:rPr>
                <w:rFonts w:eastAsiaTheme="majorEastAsia"/>
              </w:rPr>
              <w:t>(</w:t>
            </w:r>
            <w:r w:rsidRPr="0005021E">
              <w:t> "antepart*" </w:t>
            </w:r>
            <w:r w:rsidRPr="0005021E">
              <w:rPr>
                <w:rFonts w:eastAsiaTheme="majorEastAsia"/>
              </w:rPr>
              <w:t>)</w:t>
            </w:r>
            <w:r w:rsidRPr="0005021E">
              <w:t>  </w:t>
            </w:r>
            <w:r w:rsidRPr="0005021E">
              <w:rPr>
                <w:rFonts w:eastAsiaTheme="majorEastAsia"/>
              </w:rPr>
              <w:t>OR</w:t>
            </w:r>
            <w:r w:rsidRPr="0005021E">
              <w:t>  </w:t>
            </w:r>
            <w:r w:rsidRPr="0005021E">
              <w:rPr>
                <w:rFonts w:eastAsiaTheme="majorEastAsia"/>
              </w:rPr>
              <w:t>(</w:t>
            </w:r>
            <w:r w:rsidRPr="0005021E">
              <w:t> "prenatal*" </w:t>
            </w:r>
            <w:r w:rsidRPr="0005021E">
              <w:rPr>
                <w:rFonts w:eastAsiaTheme="majorEastAsia"/>
              </w:rPr>
              <w:t>)</w:t>
            </w:r>
            <w:r w:rsidRPr="0005021E">
              <w:t>  </w:t>
            </w:r>
          </w:p>
          <w:p w14:paraId="515228CF" w14:textId="77777777" w:rsidR="0005021E" w:rsidRPr="0005021E" w:rsidRDefault="0005021E" w:rsidP="0005021E">
            <w:pPr>
              <w:pStyle w:val="RCTstable"/>
            </w:pPr>
            <w:r w:rsidRPr="0005021E">
              <w:rPr>
                <w:rFonts w:eastAsiaTheme="majorEastAsia"/>
              </w:rPr>
              <w:t>OR</w:t>
            </w:r>
            <w:r w:rsidRPr="0005021E">
              <w:t>  </w:t>
            </w:r>
            <w:r w:rsidRPr="0005021E">
              <w:rPr>
                <w:rFonts w:eastAsiaTheme="majorEastAsia"/>
              </w:rPr>
              <w:t>(</w:t>
            </w:r>
            <w:r w:rsidRPr="0005021E">
              <w:t> "antenatal*" </w:t>
            </w:r>
            <w:r w:rsidRPr="0005021E">
              <w:rPr>
                <w:rFonts w:eastAsiaTheme="majorEastAsia"/>
              </w:rPr>
              <w:t>)</w:t>
            </w:r>
            <w:r w:rsidRPr="0005021E">
              <w:t>  </w:t>
            </w:r>
            <w:r w:rsidRPr="0005021E">
              <w:rPr>
                <w:rFonts w:eastAsiaTheme="majorEastAsia"/>
              </w:rPr>
              <w:t>OR</w:t>
            </w:r>
            <w:r w:rsidRPr="0005021E">
              <w:t>  </w:t>
            </w:r>
            <w:r w:rsidRPr="0005021E">
              <w:rPr>
                <w:rFonts w:eastAsiaTheme="majorEastAsia"/>
              </w:rPr>
              <w:t>(</w:t>
            </w:r>
            <w:r w:rsidRPr="0005021E">
              <w:t> "obstetric*" </w:t>
            </w:r>
            <w:r w:rsidRPr="0005021E">
              <w:rPr>
                <w:rFonts w:eastAsiaTheme="majorEastAsia"/>
              </w:rPr>
              <w:t>)</w:t>
            </w:r>
            <w:r w:rsidRPr="0005021E">
              <w:t>  </w:t>
            </w:r>
            <w:r w:rsidRPr="0005021E">
              <w:rPr>
                <w:rFonts w:eastAsiaTheme="majorEastAsia"/>
              </w:rPr>
              <w:t>OR</w:t>
            </w:r>
            <w:r w:rsidRPr="0005021E">
              <w:t>  </w:t>
            </w:r>
            <w:r w:rsidRPr="0005021E">
              <w:rPr>
                <w:rFonts w:eastAsiaTheme="majorEastAsia"/>
              </w:rPr>
              <w:t>(</w:t>
            </w:r>
            <w:r w:rsidRPr="0005021E">
              <w:t> "maternal*" </w:t>
            </w:r>
            <w:r w:rsidRPr="0005021E">
              <w:rPr>
                <w:rFonts w:eastAsiaTheme="majorEastAsia"/>
              </w:rPr>
              <w:t>)</w:t>
            </w:r>
            <w:r w:rsidRPr="0005021E">
              <w:t> </w:t>
            </w:r>
            <w:r w:rsidRPr="0005021E">
              <w:rPr>
                <w:rFonts w:eastAsiaTheme="majorEastAsia"/>
              </w:rPr>
              <w:t>)</w:t>
            </w:r>
            <w:r w:rsidRPr="0005021E">
              <w:t>  </w:t>
            </w:r>
          </w:p>
          <w:p w14:paraId="589CFFB9" w14:textId="17A31340" w:rsidR="0005021E" w:rsidRPr="0005021E" w:rsidRDefault="0005021E" w:rsidP="0005021E">
            <w:pPr>
              <w:pStyle w:val="RCTstable"/>
            </w:pPr>
            <w:r w:rsidRPr="0005021E">
              <w:rPr>
                <w:rFonts w:eastAsiaTheme="majorEastAsia"/>
              </w:rPr>
              <w:t>AND</w:t>
            </w:r>
            <w:r w:rsidRPr="0005021E">
              <w:t>  </w:t>
            </w:r>
            <w:r w:rsidRPr="0005021E">
              <w:rPr>
                <w:rFonts w:eastAsiaTheme="majorEastAsia"/>
              </w:rPr>
              <w:t>(</w:t>
            </w:r>
            <w:r w:rsidRPr="0005021E">
              <w:t> </w:t>
            </w:r>
            <w:r w:rsidRPr="0005021E">
              <w:rPr>
                <w:rFonts w:eastAsiaTheme="majorEastAsia"/>
              </w:rPr>
              <w:t>(</w:t>
            </w:r>
            <w:r w:rsidRPr="0005021E">
              <w:t> "routine*" </w:t>
            </w:r>
            <w:r w:rsidRPr="0005021E">
              <w:rPr>
                <w:rFonts w:eastAsiaTheme="majorEastAsia"/>
              </w:rPr>
              <w:t>)</w:t>
            </w:r>
            <w:r w:rsidRPr="0005021E">
              <w:t>  </w:t>
            </w:r>
            <w:r w:rsidRPr="0005021E">
              <w:rPr>
                <w:rFonts w:eastAsiaTheme="majorEastAsia"/>
              </w:rPr>
              <w:t>OR</w:t>
            </w:r>
            <w:r w:rsidRPr="0005021E">
              <w:t>  </w:t>
            </w:r>
            <w:r w:rsidRPr="0005021E">
              <w:rPr>
                <w:rFonts w:eastAsiaTheme="majorEastAsia"/>
              </w:rPr>
              <w:t>(</w:t>
            </w:r>
            <w:r w:rsidRPr="0005021E">
              <w:t> "routine*" </w:t>
            </w:r>
            <w:r w:rsidRPr="0005021E">
              <w:rPr>
                <w:rFonts w:eastAsiaTheme="majorEastAsia"/>
              </w:rPr>
              <w:t>)</w:t>
            </w:r>
            <w:r w:rsidRPr="0005021E">
              <w:t>  </w:t>
            </w:r>
            <w:r w:rsidRPr="0005021E">
              <w:rPr>
                <w:rFonts w:eastAsiaTheme="majorEastAsia"/>
              </w:rPr>
              <w:t>OR</w:t>
            </w:r>
            <w:r w:rsidRPr="0005021E">
              <w:t>  </w:t>
            </w:r>
            <w:r w:rsidRPr="0005021E">
              <w:rPr>
                <w:rFonts w:eastAsiaTheme="majorEastAsia"/>
              </w:rPr>
              <w:t>(</w:t>
            </w:r>
            <w:r w:rsidRPr="0005021E">
              <w:t> "repeat*" </w:t>
            </w:r>
            <w:r w:rsidRPr="0005021E">
              <w:rPr>
                <w:rFonts w:eastAsiaTheme="majorEastAsia"/>
              </w:rPr>
              <w:t>)</w:t>
            </w:r>
            <w:r w:rsidRPr="0005021E">
              <w:t>  </w:t>
            </w:r>
            <w:r w:rsidRPr="0005021E">
              <w:rPr>
                <w:rFonts w:eastAsiaTheme="majorEastAsia"/>
              </w:rPr>
              <w:t>W/3</w:t>
            </w:r>
            <w:r w:rsidRPr="0005021E">
              <w:t>  "weigh*" </w:t>
            </w:r>
            <w:r w:rsidRPr="0005021E">
              <w:rPr>
                <w:rFonts w:eastAsiaTheme="majorEastAsia"/>
              </w:rPr>
              <w:t>)</w:t>
            </w:r>
            <w:r w:rsidRPr="0005021E">
              <w:t> </w:t>
            </w:r>
            <w:r w:rsidRPr="0005021E">
              <w:rPr>
                <w:rFonts w:eastAsiaTheme="majorEastAsia"/>
              </w:rPr>
              <w:t>)</w:t>
            </w:r>
            <w:r w:rsidRPr="0005021E">
              <w:t> </w:t>
            </w:r>
          </w:p>
        </w:tc>
        <w:tc>
          <w:tcPr>
            <w:tcW w:w="905" w:type="dxa"/>
            <w:shd w:val="clear" w:color="auto" w:fill="auto"/>
          </w:tcPr>
          <w:p w14:paraId="1A0B3F91" w14:textId="77777777" w:rsidR="0005021E" w:rsidRPr="0005021E" w:rsidRDefault="0005021E" w:rsidP="0005021E">
            <w:pPr>
              <w:pStyle w:val="RCTstable"/>
            </w:pPr>
            <w:r w:rsidRPr="0005021E">
              <w:t>2014-2019</w:t>
            </w:r>
          </w:p>
        </w:tc>
        <w:tc>
          <w:tcPr>
            <w:tcW w:w="888" w:type="dxa"/>
            <w:shd w:val="clear" w:color="auto" w:fill="auto"/>
          </w:tcPr>
          <w:p w14:paraId="3C924B9B" w14:textId="77777777" w:rsidR="0005021E" w:rsidRPr="0005021E" w:rsidRDefault="0005021E" w:rsidP="0005021E">
            <w:pPr>
              <w:pStyle w:val="RCTstable"/>
            </w:pPr>
            <w:r w:rsidRPr="0005021E">
              <w:t>Human</w:t>
            </w:r>
          </w:p>
          <w:p w14:paraId="536B6069" w14:textId="77777777" w:rsidR="0005021E" w:rsidRPr="0005021E" w:rsidRDefault="0005021E" w:rsidP="0005021E">
            <w:pPr>
              <w:pStyle w:val="RCTstable"/>
            </w:pPr>
            <w:r w:rsidRPr="0005021E">
              <w:t>English</w:t>
            </w:r>
          </w:p>
        </w:tc>
        <w:tc>
          <w:tcPr>
            <w:tcW w:w="749" w:type="dxa"/>
            <w:shd w:val="clear" w:color="auto" w:fill="auto"/>
          </w:tcPr>
          <w:p w14:paraId="595E7396" w14:textId="77777777" w:rsidR="0005021E" w:rsidRPr="0005021E" w:rsidRDefault="0005021E" w:rsidP="0005021E">
            <w:pPr>
              <w:pStyle w:val="RCTstable"/>
            </w:pPr>
            <w:r w:rsidRPr="0005021E">
              <w:t>78</w:t>
            </w:r>
          </w:p>
        </w:tc>
        <w:tc>
          <w:tcPr>
            <w:tcW w:w="1569" w:type="dxa"/>
            <w:shd w:val="clear" w:color="auto" w:fill="auto"/>
          </w:tcPr>
          <w:p w14:paraId="17851A5C" w14:textId="77777777" w:rsidR="0005021E" w:rsidRPr="0005021E" w:rsidRDefault="0005021E" w:rsidP="0005021E">
            <w:pPr>
              <w:pStyle w:val="RCTstable"/>
            </w:pPr>
            <w:r w:rsidRPr="0005021E">
              <w:t>2-Dec-19</w:t>
            </w:r>
          </w:p>
        </w:tc>
      </w:tr>
      <w:tr w:rsidR="00DD4C86" w:rsidRPr="0005021E" w14:paraId="16A60183" w14:textId="77777777" w:rsidTr="00DD4C86">
        <w:tc>
          <w:tcPr>
            <w:tcW w:w="900" w:type="dxa"/>
            <w:shd w:val="clear" w:color="auto" w:fill="auto"/>
          </w:tcPr>
          <w:p w14:paraId="065C630A" w14:textId="77777777" w:rsidR="0005021E" w:rsidRPr="0005021E" w:rsidRDefault="0005021E" w:rsidP="0005021E">
            <w:pPr>
              <w:pStyle w:val="RCTstable"/>
            </w:pPr>
            <w:r w:rsidRPr="0005021E">
              <w:t>Health Infonet</w:t>
            </w:r>
          </w:p>
        </w:tc>
        <w:tc>
          <w:tcPr>
            <w:tcW w:w="4170" w:type="dxa"/>
            <w:shd w:val="clear" w:color="auto" w:fill="auto"/>
          </w:tcPr>
          <w:p w14:paraId="215019A0" w14:textId="77777777" w:rsidR="0005021E" w:rsidRPr="0005021E" w:rsidRDefault="0005021E" w:rsidP="0005021E">
            <w:pPr>
              <w:pStyle w:val="RCTstable"/>
            </w:pPr>
            <w:r w:rsidRPr="0005021E">
              <w:t>Title and Policies: weigh*</w:t>
            </w:r>
          </w:p>
        </w:tc>
        <w:tc>
          <w:tcPr>
            <w:tcW w:w="905" w:type="dxa"/>
            <w:shd w:val="clear" w:color="auto" w:fill="auto"/>
          </w:tcPr>
          <w:p w14:paraId="18F3E24C" w14:textId="77777777" w:rsidR="0005021E" w:rsidRPr="0005021E" w:rsidRDefault="0005021E" w:rsidP="0005021E">
            <w:pPr>
              <w:pStyle w:val="RCTstable"/>
            </w:pPr>
            <w:r w:rsidRPr="0005021E">
              <w:t>All</w:t>
            </w:r>
          </w:p>
        </w:tc>
        <w:tc>
          <w:tcPr>
            <w:tcW w:w="888" w:type="dxa"/>
            <w:shd w:val="clear" w:color="auto" w:fill="auto"/>
          </w:tcPr>
          <w:p w14:paraId="5F3D48E9" w14:textId="77777777" w:rsidR="0005021E" w:rsidRPr="0005021E" w:rsidRDefault="0005021E" w:rsidP="0005021E">
            <w:pPr>
              <w:pStyle w:val="RCTstable"/>
            </w:pPr>
            <w:r w:rsidRPr="0005021E">
              <w:t>None</w:t>
            </w:r>
          </w:p>
        </w:tc>
        <w:tc>
          <w:tcPr>
            <w:tcW w:w="749" w:type="dxa"/>
            <w:shd w:val="clear" w:color="auto" w:fill="auto"/>
          </w:tcPr>
          <w:p w14:paraId="4D23018A" w14:textId="77777777" w:rsidR="0005021E" w:rsidRPr="0005021E" w:rsidRDefault="0005021E" w:rsidP="0005021E">
            <w:pPr>
              <w:pStyle w:val="RCTstable"/>
            </w:pPr>
            <w:r w:rsidRPr="0005021E">
              <w:t>0</w:t>
            </w:r>
          </w:p>
        </w:tc>
        <w:tc>
          <w:tcPr>
            <w:tcW w:w="1569" w:type="dxa"/>
            <w:shd w:val="clear" w:color="auto" w:fill="auto"/>
          </w:tcPr>
          <w:p w14:paraId="52FEDE61" w14:textId="77777777" w:rsidR="0005021E" w:rsidRPr="0005021E" w:rsidRDefault="0005021E" w:rsidP="0005021E">
            <w:pPr>
              <w:pStyle w:val="RCTstable"/>
            </w:pPr>
            <w:r w:rsidRPr="0005021E">
              <w:t>2-Dec-2019</w:t>
            </w:r>
          </w:p>
        </w:tc>
      </w:tr>
      <w:tr w:rsidR="00DD4C86" w:rsidRPr="0005021E" w14:paraId="617B0C95" w14:textId="77777777" w:rsidTr="00DD4C86">
        <w:tc>
          <w:tcPr>
            <w:tcW w:w="900" w:type="dxa"/>
            <w:shd w:val="clear" w:color="auto" w:fill="auto"/>
          </w:tcPr>
          <w:p w14:paraId="7994C2FF" w14:textId="77777777" w:rsidR="0005021E" w:rsidRPr="0005021E" w:rsidRDefault="0005021E" w:rsidP="0005021E">
            <w:pPr>
              <w:pStyle w:val="RCTstable"/>
            </w:pPr>
            <w:r w:rsidRPr="0005021E">
              <w:t>Cochrane</w:t>
            </w:r>
          </w:p>
        </w:tc>
        <w:tc>
          <w:tcPr>
            <w:tcW w:w="4170" w:type="dxa"/>
            <w:shd w:val="clear" w:color="auto" w:fill="auto"/>
          </w:tcPr>
          <w:p w14:paraId="5B09AA9E" w14:textId="77777777" w:rsidR="0005021E" w:rsidRPr="0005021E" w:rsidRDefault="0005021E" w:rsidP="0005021E">
            <w:pPr>
              <w:pStyle w:val="RCTstable"/>
            </w:pPr>
            <w:r w:rsidRPr="0005021E">
              <w:t>MeSH descriptor: [Pregnancy] explode all trees</w:t>
            </w:r>
          </w:p>
          <w:p w14:paraId="1CE36484" w14:textId="77777777" w:rsidR="0005021E" w:rsidRPr="0005021E" w:rsidRDefault="0005021E" w:rsidP="0005021E">
            <w:pPr>
              <w:pStyle w:val="RCTstable"/>
            </w:pPr>
            <w:r w:rsidRPr="0005021E">
              <w:t>MeSH descriptor: [Prenatal Care] explode all trees</w:t>
            </w:r>
          </w:p>
          <w:p w14:paraId="5A93CBC2" w14:textId="77777777" w:rsidR="0005021E" w:rsidRPr="0005021E" w:rsidRDefault="0005021E" w:rsidP="0005021E">
            <w:pPr>
              <w:pStyle w:val="RCTstable"/>
            </w:pPr>
            <w:r w:rsidRPr="0005021E">
              <w:t>((pregnan* or antepart* or prenatal* or antenatal* or obstetric* or maternal*)):ti,ab,kw</w:t>
            </w:r>
          </w:p>
          <w:p w14:paraId="72FCA6F8" w14:textId="77777777" w:rsidR="0005021E" w:rsidRPr="0005021E" w:rsidRDefault="0005021E" w:rsidP="0005021E">
            <w:pPr>
              <w:pStyle w:val="RCTstable"/>
            </w:pPr>
            <w:r w:rsidRPr="0005021E">
              <w:t>#1 or #2 or #3</w:t>
            </w:r>
          </w:p>
          <w:p w14:paraId="619E5B99" w14:textId="77777777" w:rsidR="0005021E" w:rsidRPr="0005021E" w:rsidRDefault="0005021E" w:rsidP="0005021E">
            <w:pPr>
              <w:pStyle w:val="RCTstable"/>
            </w:pPr>
            <w:r w:rsidRPr="0005021E">
              <w:t>((routine* or regular* or repeat*) next/3 weigh*)</w:t>
            </w:r>
          </w:p>
          <w:p w14:paraId="132CDED1" w14:textId="77777777" w:rsidR="0005021E" w:rsidRPr="0005021E" w:rsidRDefault="0005021E" w:rsidP="0005021E">
            <w:pPr>
              <w:pStyle w:val="RCTstable"/>
            </w:pPr>
            <w:r w:rsidRPr="0005021E">
              <w:t>#4 AND #5</w:t>
            </w:r>
          </w:p>
        </w:tc>
        <w:tc>
          <w:tcPr>
            <w:tcW w:w="905" w:type="dxa"/>
            <w:shd w:val="clear" w:color="auto" w:fill="auto"/>
          </w:tcPr>
          <w:p w14:paraId="3B6CB06C" w14:textId="77777777" w:rsidR="0005021E" w:rsidRPr="0005021E" w:rsidRDefault="0005021E" w:rsidP="0005021E">
            <w:pPr>
              <w:pStyle w:val="RCTstable"/>
            </w:pPr>
            <w:r w:rsidRPr="0005021E">
              <w:t>2014 to 2019</w:t>
            </w:r>
          </w:p>
        </w:tc>
        <w:tc>
          <w:tcPr>
            <w:tcW w:w="888" w:type="dxa"/>
            <w:shd w:val="clear" w:color="auto" w:fill="auto"/>
          </w:tcPr>
          <w:p w14:paraId="53B8F76D" w14:textId="77777777" w:rsidR="0005021E" w:rsidRPr="0005021E" w:rsidRDefault="0005021E" w:rsidP="0005021E">
            <w:pPr>
              <w:pStyle w:val="RCTstable"/>
            </w:pPr>
            <w:r w:rsidRPr="0005021E">
              <w:t>None</w:t>
            </w:r>
          </w:p>
        </w:tc>
        <w:tc>
          <w:tcPr>
            <w:tcW w:w="749" w:type="dxa"/>
            <w:shd w:val="clear" w:color="auto" w:fill="auto"/>
          </w:tcPr>
          <w:p w14:paraId="79F8E26B" w14:textId="77777777" w:rsidR="0005021E" w:rsidRPr="0005021E" w:rsidRDefault="0005021E" w:rsidP="0005021E">
            <w:pPr>
              <w:pStyle w:val="RCTstable"/>
            </w:pPr>
            <w:r w:rsidRPr="0005021E">
              <w:t>2</w:t>
            </w:r>
          </w:p>
        </w:tc>
        <w:tc>
          <w:tcPr>
            <w:tcW w:w="1569" w:type="dxa"/>
            <w:shd w:val="clear" w:color="auto" w:fill="auto"/>
          </w:tcPr>
          <w:p w14:paraId="5C130A32" w14:textId="77777777" w:rsidR="0005021E" w:rsidRPr="0005021E" w:rsidRDefault="0005021E" w:rsidP="0005021E">
            <w:pPr>
              <w:pStyle w:val="RCTstable"/>
            </w:pPr>
            <w:r w:rsidRPr="0005021E">
              <w:t>2-Dec-19</w:t>
            </w:r>
          </w:p>
        </w:tc>
      </w:tr>
    </w:tbl>
    <w:p w14:paraId="7A32394A" w14:textId="6EB72AFC" w:rsidR="0054774D" w:rsidRDefault="008811A6" w:rsidP="008811A6">
      <w:pPr>
        <w:pStyle w:val="Figure"/>
        <w:jc w:val="center"/>
      </w:pPr>
      <w:r>
        <w:rPr>
          <w:noProof/>
          <w:lang w:val="en-AU" w:eastAsia="en-AU"/>
        </w:rPr>
        <w:drawing>
          <wp:inline distT="0" distB="0" distL="0" distR="0" wp14:anchorId="03F90A19" wp14:editId="17458D10">
            <wp:extent cx="3397571" cy="4399524"/>
            <wp:effectExtent l="0" t="0" r="635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Weight monitoring.png"/>
                    <pic:cNvPicPr/>
                  </pic:nvPicPr>
                  <pic:blipFill>
                    <a:blip r:embed="rId38">
                      <a:extLst>
                        <a:ext uri="{28A0092B-C50C-407E-A947-70E740481C1C}">
                          <a14:useLocalDpi xmlns:a14="http://schemas.microsoft.com/office/drawing/2010/main" val="0"/>
                        </a:ext>
                      </a:extLst>
                    </a:blip>
                    <a:stretch>
                      <a:fillRect/>
                    </a:stretch>
                  </pic:blipFill>
                  <pic:spPr>
                    <a:xfrm>
                      <a:off x="0" y="0"/>
                      <a:ext cx="3406447" cy="4411017"/>
                    </a:xfrm>
                    <a:prstGeom prst="rect">
                      <a:avLst/>
                    </a:prstGeom>
                  </pic:spPr>
                </pic:pic>
              </a:graphicData>
            </a:graphic>
          </wp:inline>
        </w:drawing>
      </w:r>
    </w:p>
    <w:p w14:paraId="1DA597E8" w14:textId="3EC53673" w:rsidR="000356EE" w:rsidRPr="00626EBC" w:rsidRDefault="0005021E" w:rsidP="000356EE">
      <w:pPr>
        <w:pStyle w:val="Figurename"/>
      </w:pPr>
      <w:r>
        <w:t>PRISMA</w:t>
      </w:r>
      <w:r w:rsidR="0054774D">
        <w:t xml:space="preserve"> diagram: weight monitoring</w:t>
      </w:r>
    </w:p>
    <w:p w14:paraId="23661ED7" w14:textId="4BDE82BA" w:rsidR="0005021E" w:rsidRDefault="00FC0478" w:rsidP="0024028A">
      <w:pPr>
        <w:pStyle w:val="Heading4"/>
      </w:pPr>
      <w:r>
        <w:t>Risk assessments for women with low or high BMI (question 8)</w:t>
      </w:r>
    </w:p>
    <w:p w14:paraId="1C896F2F" w14:textId="0DC01277" w:rsidR="0024028A" w:rsidRPr="0024028A" w:rsidRDefault="0024028A" w:rsidP="0024028A">
      <w:pPr>
        <w:pStyle w:val="TableRCTs"/>
        <w:keepNext/>
        <w:keepLines/>
        <w:rPr>
          <w:b/>
        </w:rPr>
      </w:pPr>
      <w:r w:rsidRPr="0024028A">
        <w:rPr>
          <w:b/>
        </w:rPr>
        <w:t>Current search dates: All to 28-feb-20</w:t>
      </w:r>
    </w:p>
    <w:p w14:paraId="5F7B2C70" w14:textId="77777777" w:rsidR="0024028A" w:rsidRPr="00196D36" w:rsidRDefault="0024028A" w:rsidP="0024028A">
      <w:pPr>
        <w:pStyle w:val="TableRCTs"/>
        <w:keepNext/>
        <w:keepLines/>
      </w:pPr>
    </w:p>
    <w:tbl>
      <w:tblPr>
        <w:tblStyle w:val="TableGrid"/>
        <w:tblW w:w="9751" w:type="dxa"/>
        <w:tblLayout w:type="fixed"/>
        <w:tblLook w:val="04A0" w:firstRow="1" w:lastRow="0" w:firstColumn="1" w:lastColumn="0" w:noHBand="0" w:noVBand="1"/>
      </w:tblPr>
      <w:tblGrid>
        <w:gridCol w:w="900"/>
        <w:gridCol w:w="5024"/>
        <w:gridCol w:w="992"/>
        <w:gridCol w:w="1276"/>
        <w:gridCol w:w="851"/>
        <w:gridCol w:w="708"/>
      </w:tblGrid>
      <w:tr w:rsidR="0024028A" w:rsidRPr="0024028A" w14:paraId="79BC2150" w14:textId="77777777" w:rsidTr="0024028A">
        <w:trPr>
          <w:tblHeader/>
        </w:trPr>
        <w:tc>
          <w:tcPr>
            <w:tcW w:w="900" w:type="dxa"/>
            <w:shd w:val="clear" w:color="auto" w:fill="auto"/>
          </w:tcPr>
          <w:p w14:paraId="1364B57F" w14:textId="77777777" w:rsidR="0024028A" w:rsidRPr="0024028A" w:rsidRDefault="0024028A" w:rsidP="0024028A">
            <w:pPr>
              <w:pStyle w:val="TableRCTs"/>
              <w:rPr>
                <w:b/>
              </w:rPr>
            </w:pPr>
            <w:r w:rsidRPr="0024028A">
              <w:rPr>
                <w:b/>
              </w:rPr>
              <w:t>Database</w:t>
            </w:r>
          </w:p>
        </w:tc>
        <w:tc>
          <w:tcPr>
            <w:tcW w:w="5024" w:type="dxa"/>
            <w:shd w:val="clear" w:color="auto" w:fill="auto"/>
          </w:tcPr>
          <w:p w14:paraId="19937B0B" w14:textId="77777777" w:rsidR="0024028A" w:rsidRPr="0024028A" w:rsidRDefault="0024028A" w:rsidP="0024028A">
            <w:pPr>
              <w:pStyle w:val="TableRCTs"/>
              <w:rPr>
                <w:b/>
              </w:rPr>
            </w:pPr>
            <w:r w:rsidRPr="0024028A">
              <w:rPr>
                <w:b/>
              </w:rPr>
              <w:t>Search Strategy</w:t>
            </w:r>
          </w:p>
        </w:tc>
        <w:tc>
          <w:tcPr>
            <w:tcW w:w="992" w:type="dxa"/>
            <w:shd w:val="clear" w:color="auto" w:fill="auto"/>
          </w:tcPr>
          <w:p w14:paraId="49E4076C" w14:textId="77777777" w:rsidR="0024028A" w:rsidRPr="0024028A" w:rsidRDefault="0024028A" w:rsidP="0024028A">
            <w:pPr>
              <w:pStyle w:val="TableRCTs"/>
              <w:rPr>
                <w:b/>
              </w:rPr>
            </w:pPr>
            <w:r w:rsidRPr="0024028A">
              <w:rPr>
                <w:b/>
              </w:rPr>
              <w:t>Dates Searched</w:t>
            </w:r>
          </w:p>
        </w:tc>
        <w:tc>
          <w:tcPr>
            <w:tcW w:w="1276" w:type="dxa"/>
            <w:shd w:val="clear" w:color="auto" w:fill="auto"/>
          </w:tcPr>
          <w:p w14:paraId="4BFD9D70" w14:textId="77777777" w:rsidR="0024028A" w:rsidRPr="0024028A" w:rsidRDefault="0024028A" w:rsidP="0024028A">
            <w:pPr>
              <w:pStyle w:val="TableRCTs"/>
              <w:rPr>
                <w:b/>
              </w:rPr>
            </w:pPr>
            <w:r w:rsidRPr="0024028A">
              <w:rPr>
                <w:b/>
              </w:rPr>
              <w:t>Limits set</w:t>
            </w:r>
          </w:p>
        </w:tc>
        <w:tc>
          <w:tcPr>
            <w:tcW w:w="851" w:type="dxa"/>
            <w:shd w:val="clear" w:color="auto" w:fill="auto"/>
          </w:tcPr>
          <w:p w14:paraId="5B8DBE68" w14:textId="77777777" w:rsidR="0024028A" w:rsidRPr="0024028A" w:rsidRDefault="0024028A" w:rsidP="0024028A">
            <w:pPr>
              <w:pStyle w:val="TableRCTs"/>
              <w:rPr>
                <w:b/>
              </w:rPr>
            </w:pPr>
            <w:r w:rsidRPr="0024028A">
              <w:rPr>
                <w:b/>
              </w:rPr>
              <w:t>Results</w:t>
            </w:r>
          </w:p>
        </w:tc>
        <w:tc>
          <w:tcPr>
            <w:tcW w:w="708" w:type="dxa"/>
            <w:shd w:val="clear" w:color="auto" w:fill="auto"/>
          </w:tcPr>
          <w:p w14:paraId="67CE8B1F" w14:textId="77777777" w:rsidR="0024028A" w:rsidRPr="0024028A" w:rsidRDefault="0024028A" w:rsidP="0024028A">
            <w:pPr>
              <w:pStyle w:val="TableRCTs"/>
              <w:rPr>
                <w:b/>
              </w:rPr>
            </w:pPr>
            <w:r w:rsidRPr="0024028A">
              <w:rPr>
                <w:b/>
              </w:rPr>
              <w:t>Date of search</w:t>
            </w:r>
          </w:p>
        </w:tc>
      </w:tr>
      <w:tr w:rsidR="0024028A" w:rsidRPr="0024028A" w14:paraId="282F25C0" w14:textId="77777777" w:rsidTr="0024028A">
        <w:tc>
          <w:tcPr>
            <w:tcW w:w="900" w:type="dxa"/>
            <w:shd w:val="clear" w:color="auto" w:fill="auto"/>
          </w:tcPr>
          <w:p w14:paraId="41570056" w14:textId="77777777" w:rsidR="0024028A" w:rsidRPr="0024028A" w:rsidRDefault="0024028A" w:rsidP="0024028A">
            <w:pPr>
              <w:pStyle w:val="TableRCTs"/>
            </w:pPr>
            <w:r w:rsidRPr="0024028A">
              <w:t>Pubmed</w:t>
            </w:r>
          </w:p>
          <w:p w14:paraId="41B4A9E6" w14:textId="77777777" w:rsidR="0024028A" w:rsidRPr="0024028A" w:rsidRDefault="0024028A" w:rsidP="0024028A">
            <w:pPr>
              <w:pStyle w:val="TableRCTs"/>
            </w:pPr>
            <w:r w:rsidRPr="0024028A">
              <w:t>*Issues due to lack of proximity syntax</w:t>
            </w:r>
          </w:p>
        </w:tc>
        <w:tc>
          <w:tcPr>
            <w:tcW w:w="5024" w:type="dxa"/>
            <w:shd w:val="clear" w:color="auto" w:fill="auto"/>
          </w:tcPr>
          <w:p w14:paraId="4AE6C168" w14:textId="77777777" w:rsidR="0024028A" w:rsidRPr="0024028A" w:rsidRDefault="0024028A" w:rsidP="0024028A">
            <w:pPr>
              <w:pStyle w:val="TableRCTs"/>
            </w:pPr>
            <w:r w:rsidRPr="0024028A">
              <w:t>“Pregnancy” Mesh</w:t>
            </w:r>
          </w:p>
          <w:p w14:paraId="11969F5B" w14:textId="77777777" w:rsidR="0024028A" w:rsidRPr="0024028A" w:rsidRDefault="0024028A" w:rsidP="0024028A">
            <w:pPr>
              <w:pStyle w:val="TableRCTs"/>
            </w:pPr>
            <w:r w:rsidRPr="0024028A">
              <w:t>“prenatal care”Mesh</w:t>
            </w:r>
          </w:p>
          <w:p w14:paraId="5A6C211A" w14:textId="77777777" w:rsidR="0024028A" w:rsidRPr="0024028A" w:rsidRDefault="0024028A" w:rsidP="0024028A">
            <w:pPr>
              <w:pStyle w:val="TableRCTs"/>
            </w:pPr>
            <w:r w:rsidRPr="0024028A">
              <w:t>"pregnan*" OR "antepart*" OR "prenatal*" OR "antenatal*" OR "obstetric*" OR "maternal*"</w:t>
            </w:r>
          </w:p>
          <w:p w14:paraId="013EC162" w14:textId="77777777" w:rsidR="0024028A" w:rsidRPr="0024028A" w:rsidRDefault="0024028A" w:rsidP="0024028A">
            <w:pPr>
              <w:pStyle w:val="TableRCTs"/>
            </w:pPr>
            <w:r w:rsidRPr="0024028A">
              <w:t>1 OR 2 OR 3</w:t>
            </w:r>
          </w:p>
          <w:p w14:paraId="5F8D8565" w14:textId="77777777" w:rsidR="0024028A" w:rsidRPr="0024028A" w:rsidRDefault="0024028A" w:rsidP="0024028A">
            <w:pPr>
              <w:pStyle w:val="TableRCTs"/>
            </w:pPr>
            <w:r w:rsidRPr="0024028A">
              <w:t>“Thinness”[Mesh]</w:t>
            </w:r>
          </w:p>
          <w:p w14:paraId="534367C1" w14:textId="77777777" w:rsidR="0024028A" w:rsidRPr="0024028A" w:rsidRDefault="0024028A" w:rsidP="0024028A">
            <w:pPr>
              <w:pStyle w:val="TableRCTs"/>
            </w:pPr>
            <w:r w:rsidRPr="0024028A">
              <w:t>("low* BMI" OR "low* body mass index" OR "underweight" OR "under weight" OR "low* weight")</w:t>
            </w:r>
          </w:p>
          <w:p w14:paraId="5BF04A47" w14:textId="77777777" w:rsidR="0024028A" w:rsidRPr="0024028A" w:rsidRDefault="0024028A" w:rsidP="0024028A">
            <w:pPr>
              <w:pStyle w:val="TableRCTs"/>
            </w:pPr>
            <w:r w:rsidRPr="0024028A">
              <w:t>5 OR 6</w:t>
            </w:r>
          </w:p>
          <w:p w14:paraId="2C5E669A" w14:textId="77777777" w:rsidR="0024028A" w:rsidRPr="0024028A" w:rsidRDefault="0024028A" w:rsidP="0024028A">
            <w:pPr>
              <w:pStyle w:val="TableRCTs"/>
            </w:pPr>
            <w:r w:rsidRPr="0024028A">
              <w:t>4 AND 7</w:t>
            </w:r>
          </w:p>
        </w:tc>
        <w:tc>
          <w:tcPr>
            <w:tcW w:w="992" w:type="dxa"/>
            <w:shd w:val="clear" w:color="auto" w:fill="auto"/>
          </w:tcPr>
          <w:p w14:paraId="3C92EF7F" w14:textId="77777777" w:rsidR="0024028A" w:rsidRPr="0024028A" w:rsidRDefault="0024028A" w:rsidP="0024028A">
            <w:pPr>
              <w:pStyle w:val="TableRCTs"/>
            </w:pPr>
            <w:r w:rsidRPr="0024028A">
              <w:t>All</w:t>
            </w:r>
          </w:p>
        </w:tc>
        <w:tc>
          <w:tcPr>
            <w:tcW w:w="1276" w:type="dxa"/>
            <w:shd w:val="clear" w:color="auto" w:fill="auto"/>
          </w:tcPr>
          <w:p w14:paraId="6BFAB4E6" w14:textId="77777777" w:rsidR="0024028A" w:rsidRPr="0024028A" w:rsidRDefault="0024028A" w:rsidP="0024028A">
            <w:pPr>
              <w:pStyle w:val="TableRCTs"/>
            </w:pPr>
            <w:r w:rsidRPr="0024028A">
              <w:t>English Language</w:t>
            </w:r>
          </w:p>
          <w:p w14:paraId="0BFACCA0" w14:textId="77777777" w:rsidR="0024028A" w:rsidRPr="0024028A" w:rsidRDefault="0024028A" w:rsidP="0024028A">
            <w:pPr>
              <w:pStyle w:val="TableRCTs"/>
            </w:pPr>
            <w:r w:rsidRPr="0024028A">
              <w:t>Humans</w:t>
            </w:r>
          </w:p>
          <w:p w14:paraId="2F88CD59" w14:textId="77777777" w:rsidR="0024028A" w:rsidRPr="0024028A" w:rsidRDefault="0024028A" w:rsidP="0024028A">
            <w:pPr>
              <w:pStyle w:val="TableRCTs"/>
            </w:pPr>
          </w:p>
        </w:tc>
        <w:tc>
          <w:tcPr>
            <w:tcW w:w="851" w:type="dxa"/>
            <w:shd w:val="clear" w:color="auto" w:fill="auto"/>
          </w:tcPr>
          <w:p w14:paraId="2E3AA427" w14:textId="77777777" w:rsidR="0024028A" w:rsidRPr="0024028A" w:rsidRDefault="0024028A" w:rsidP="0024028A">
            <w:pPr>
              <w:pStyle w:val="TableRCTs"/>
            </w:pPr>
            <w:r w:rsidRPr="0024028A">
              <w:t>1743</w:t>
            </w:r>
          </w:p>
        </w:tc>
        <w:tc>
          <w:tcPr>
            <w:tcW w:w="708" w:type="dxa"/>
            <w:shd w:val="clear" w:color="auto" w:fill="auto"/>
          </w:tcPr>
          <w:p w14:paraId="1AB83753" w14:textId="77777777" w:rsidR="0024028A" w:rsidRPr="0024028A" w:rsidRDefault="0024028A" w:rsidP="0024028A">
            <w:pPr>
              <w:pStyle w:val="TableRCTs"/>
            </w:pPr>
            <w:r w:rsidRPr="0024028A">
              <w:t>28-Feb-20</w:t>
            </w:r>
          </w:p>
        </w:tc>
      </w:tr>
      <w:tr w:rsidR="0024028A" w:rsidRPr="0024028A" w14:paraId="35B66938" w14:textId="77777777" w:rsidTr="0024028A">
        <w:tc>
          <w:tcPr>
            <w:tcW w:w="900" w:type="dxa"/>
            <w:shd w:val="clear" w:color="auto" w:fill="auto"/>
          </w:tcPr>
          <w:p w14:paraId="33C7EBE0" w14:textId="77777777" w:rsidR="0024028A" w:rsidRPr="0024028A" w:rsidRDefault="0024028A" w:rsidP="0024028A">
            <w:pPr>
              <w:pStyle w:val="TableRCTs"/>
            </w:pPr>
            <w:bookmarkStart w:id="256" w:name="_Hlk33185405"/>
            <w:r w:rsidRPr="0024028A">
              <w:t>Ovid medline</w:t>
            </w:r>
          </w:p>
        </w:tc>
        <w:tc>
          <w:tcPr>
            <w:tcW w:w="5024" w:type="dxa"/>
            <w:shd w:val="clear" w:color="auto" w:fill="auto"/>
          </w:tcPr>
          <w:p w14:paraId="17B0C1E6" w14:textId="77777777" w:rsidR="0024028A" w:rsidRPr="0024028A" w:rsidRDefault="0024028A" w:rsidP="0024028A">
            <w:pPr>
              <w:pStyle w:val="TableRCTs"/>
            </w:pPr>
            <w:r w:rsidRPr="0024028A">
              <w:t>Exp pregnancy/</w:t>
            </w:r>
          </w:p>
          <w:p w14:paraId="730B6001" w14:textId="77777777" w:rsidR="0024028A" w:rsidRPr="0024028A" w:rsidRDefault="0024028A" w:rsidP="0024028A">
            <w:pPr>
              <w:pStyle w:val="TableRCTs"/>
            </w:pPr>
            <w:r w:rsidRPr="0024028A">
              <w:t>Exp prenatal care/</w:t>
            </w:r>
          </w:p>
          <w:p w14:paraId="166F0332" w14:textId="77777777" w:rsidR="0024028A" w:rsidRPr="0024028A" w:rsidRDefault="0024028A" w:rsidP="0024028A">
            <w:pPr>
              <w:pStyle w:val="TableRCTs"/>
            </w:pPr>
            <w:r w:rsidRPr="0024028A">
              <w:t>(pregnan* or antepart* or prenatal* or antenatal* or obstetric* or maternal*).mp.</w:t>
            </w:r>
          </w:p>
          <w:p w14:paraId="3BDA6051" w14:textId="77777777" w:rsidR="0024028A" w:rsidRPr="0024028A" w:rsidRDefault="0024028A" w:rsidP="0024028A">
            <w:pPr>
              <w:pStyle w:val="TableRCTs"/>
            </w:pPr>
            <w:r w:rsidRPr="0024028A">
              <w:t>1 or 2 or 3</w:t>
            </w:r>
          </w:p>
          <w:p w14:paraId="43ADE462" w14:textId="77777777" w:rsidR="0024028A" w:rsidRPr="0024028A" w:rsidRDefault="0024028A" w:rsidP="0024028A">
            <w:pPr>
              <w:pStyle w:val="TableRCTs"/>
            </w:pPr>
            <w:r w:rsidRPr="0024028A">
              <w:t>exp Thinness/</w:t>
            </w:r>
          </w:p>
          <w:p w14:paraId="011F5F18" w14:textId="77777777" w:rsidR="0024028A" w:rsidRPr="0024028A" w:rsidRDefault="0024028A" w:rsidP="0024028A">
            <w:pPr>
              <w:pStyle w:val="TableRCTs"/>
            </w:pPr>
            <w:r w:rsidRPr="0024028A">
              <w:t>("low* BMI" or "low* body mass index" or "underweight" or "under weight" or "low* weight").mp</w:t>
            </w:r>
          </w:p>
          <w:p w14:paraId="2B8FC6E1" w14:textId="77777777" w:rsidR="0024028A" w:rsidRPr="0024028A" w:rsidRDefault="0024028A" w:rsidP="0024028A">
            <w:pPr>
              <w:pStyle w:val="TableRCTs"/>
            </w:pPr>
            <w:r w:rsidRPr="0024028A">
              <w:t>5 OR 6</w:t>
            </w:r>
          </w:p>
          <w:p w14:paraId="45CD7131" w14:textId="77777777" w:rsidR="0024028A" w:rsidRPr="0024028A" w:rsidRDefault="0024028A" w:rsidP="0024028A">
            <w:pPr>
              <w:pStyle w:val="TableRCTs"/>
            </w:pPr>
            <w:r w:rsidRPr="0024028A">
              <w:t>4 and 7</w:t>
            </w:r>
          </w:p>
        </w:tc>
        <w:tc>
          <w:tcPr>
            <w:tcW w:w="992" w:type="dxa"/>
            <w:shd w:val="clear" w:color="auto" w:fill="auto"/>
          </w:tcPr>
          <w:p w14:paraId="757C46C4" w14:textId="77777777" w:rsidR="0024028A" w:rsidRPr="0024028A" w:rsidRDefault="0024028A" w:rsidP="0024028A">
            <w:pPr>
              <w:pStyle w:val="TableRCTs"/>
            </w:pPr>
            <w:r w:rsidRPr="0024028A">
              <w:t>All</w:t>
            </w:r>
          </w:p>
        </w:tc>
        <w:tc>
          <w:tcPr>
            <w:tcW w:w="1276" w:type="dxa"/>
            <w:shd w:val="clear" w:color="auto" w:fill="auto"/>
          </w:tcPr>
          <w:p w14:paraId="3BB3CD2E" w14:textId="77777777" w:rsidR="0024028A" w:rsidRPr="0024028A" w:rsidRDefault="0024028A" w:rsidP="0024028A">
            <w:pPr>
              <w:pStyle w:val="TableRCTs"/>
            </w:pPr>
            <w:r w:rsidRPr="0024028A">
              <w:t>English Language</w:t>
            </w:r>
          </w:p>
          <w:p w14:paraId="7BD340D6" w14:textId="77777777" w:rsidR="0024028A" w:rsidRPr="0024028A" w:rsidRDefault="0024028A" w:rsidP="0024028A">
            <w:pPr>
              <w:pStyle w:val="TableRCTs"/>
            </w:pPr>
            <w:r w:rsidRPr="0024028A">
              <w:t>Humans</w:t>
            </w:r>
          </w:p>
          <w:p w14:paraId="726B5DDB" w14:textId="77777777" w:rsidR="0024028A" w:rsidRPr="0024028A" w:rsidRDefault="0024028A" w:rsidP="0024028A">
            <w:pPr>
              <w:pStyle w:val="TableRCTs"/>
            </w:pPr>
          </w:p>
        </w:tc>
        <w:tc>
          <w:tcPr>
            <w:tcW w:w="851" w:type="dxa"/>
            <w:shd w:val="clear" w:color="auto" w:fill="auto"/>
          </w:tcPr>
          <w:p w14:paraId="1BFC8E2D" w14:textId="77777777" w:rsidR="0024028A" w:rsidRPr="0024028A" w:rsidRDefault="0024028A" w:rsidP="0024028A">
            <w:pPr>
              <w:pStyle w:val="TableRCTs"/>
            </w:pPr>
            <w:r w:rsidRPr="0024028A">
              <w:t>2744</w:t>
            </w:r>
          </w:p>
        </w:tc>
        <w:tc>
          <w:tcPr>
            <w:tcW w:w="708" w:type="dxa"/>
            <w:shd w:val="clear" w:color="auto" w:fill="auto"/>
          </w:tcPr>
          <w:p w14:paraId="42E71250" w14:textId="77777777" w:rsidR="0024028A" w:rsidRPr="0024028A" w:rsidRDefault="0024028A" w:rsidP="0024028A">
            <w:pPr>
              <w:pStyle w:val="TableRCTs"/>
            </w:pPr>
            <w:r w:rsidRPr="0024028A">
              <w:t>28-Feb-20</w:t>
            </w:r>
          </w:p>
        </w:tc>
      </w:tr>
      <w:bookmarkEnd w:id="256"/>
      <w:tr w:rsidR="0024028A" w:rsidRPr="0024028A" w14:paraId="59DA268A" w14:textId="77777777" w:rsidTr="0024028A">
        <w:tc>
          <w:tcPr>
            <w:tcW w:w="900" w:type="dxa"/>
            <w:shd w:val="clear" w:color="auto" w:fill="auto"/>
          </w:tcPr>
          <w:p w14:paraId="31EF613C" w14:textId="77777777" w:rsidR="0024028A" w:rsidRPr="0024028A" w:rsidRDefault="0024028A" w:rsidP="0024028A">
            <w:pPr>
              <w:pStyle w:val="TableRCTs"/>
            </w:pPr>
            <w:r w:rsidRPr="0024028A">
              <w:t>Embase*</w:t>
            </w:r>
          </w:p>
        </w:tc>
        <w:tc>
          <w:tcPr>
            <w:tcW w:w="5024" w:type="dxa"/>
            <w:shd w:val="clear" w:color="auto" w:fill="auto"/>
          </w:tcPr>
          <w:p w14:paraId="4772171C" w14:textId="77777777" w:rsidR="0024028A" w:rsidRPr="0024028A" w:rsidRDefault="0024028A" w:rsidP="0024028A">
            <w:pPr>
              <w:pStyle w:val="TableRCTs"/>
            </w:pPr>
            <w:r w:rsidRPr="0024028A">
              <w:rPr>
                <w:rFonts w:eastAsiaTheme="minorEastAsia"/>
              </w:rPr>
              <w:t>'pregnancy'</w:t>
            </w:r>
            <w:r w:rsidRPr="0024028A">
              <w:t>/exp OR </w:t>
            </w:r>
            <w:r w:rsidRPr="0024028A">
              <w:rPr>
                <w:rFonts w:eastAsiaTheme="minorEastAsia"/>
              </w:rPr>
              <w:t>'prenatal care'</w:t>
            </w:r>
            <w:r w:rsidRPr="0024028A">
              <w:t>/exp OR ((</w:t>
            </w:r>
            <w:r w:rsidRPr="0024028A">
              <w:rPr>
                <w:rFonts w:eastAsiaTheme="minorEastAsia"/>
              </w:rPr>
              <w:t>pregnan*</w:t>
            </w:r>
            <w:r w:rsidRPr="0024028A">
              <w:t> OR </w:t>
            </w:r>
            <w:r w:rsidRPr="0024028A">
              <w:rPr>
                <w:rFonts w:eastAsiaTheme="minorEastAsia"/>
              </w:rPr>
              <w:t>antepart*</w:t>
            </w:r>
            <w:r w:rsidRPr="0024028A">
              <w:t> OR </w:t>
            </w:r>
            <w:r w:rsidRPr="0024028A">
              <w:rPr>
                <w:rFonts w:eastAsiaTheme="minorEastAsia"/>
              </w:rPr>
              <w:t>prenatal*</w:t>
            </w:r>
            <w:r w:rsidRPr="0024028A">
              <w:t> OR </w:t>
            </w:r>
            <w:r w:rsidRPr="0024028A">
              <w:rPr>
                <w:rFonts w:eastAsiaTheme="minorEastAsia"/>
              </w:rPr>
              <w:t>antenatal*</w:t>
            </w:r>
            <w:r w:rsidRPr="0024028A">
              <w:t> OR </w:t>
            </w:r>
            <w:r w:rsidRPr="0024028A">
              <w:rPr>
                <w:rFonts w:eastAsiaTheme="minorEastAsia"/>
              </w:rPr>
              <w:t>obstetric*</w:t>
            </w:r>
            <w:r w:rsidRPr="0024028A">
              <w:t> OR </w:t>
            </w:r>
            <w:r w:rsidRPr="0024028A">
              <w:rPr>
                <w:rFonts w:eastAsiaTheme="minorEastAsia"/>
              </w:rPr>
              <w:t>maternal*</w:t>
            </w:r>
            <w:r w:rsidRPr="0024028A">
              <w:t>) AND </w:t>
            </w:r>
            <w:r w:rsidRPr="0024028A">
              <w:rPr>
                <w:rFonts w:eastAsiaTheme="minorEastAsia"/>
              </w:rPr>
              <w:t>ti,ab,kw</w:t>
            </w:r>
            <w:r w:rsidRPr="0024028A">
              <w:t>)</w:t>
            </w:r>
          </w:p>
          <w:p w14:paraId="7EED5E9E" w14:textId="77777777" w:rsidR="0024028A" w:rsidRPr="0024028A" w:rsidRDefault="0024028A" w:rsidP="0024028A">
            <w:pPr>
              <w:pStyle w:val="TableRCTs"/>
            </w:pPr>
            <w:r w:rsidRPr="0024028A">
              <w:rPr>
                <w:rFonts w:eastAsiaTheme="minorEastAsia"/>
              </w:rPr>
              <w:t>'underweight'</w:t>
            </w:r>
            <w:r w:rsidRPr="0024028A">
              <w:t>/exp OR ((</w:t>
            </w:r>
            <w:r w:rsidRPr="0024028A">
              <w:rPr>
                <w:rFonts w:eastAsiaTheme="minorEastAsia"/>
              </w:rPr>
              <w:t>low*</w:t>
            </w:r>
            <w:r w:rsidRPr="0024028A">
              <w:t> NEXT/1 </w:t>
            </w:r>
            <w:r w:rsidRPr="0024028A">
              <w:rPr>
                <w:rFonts w:eastAsiaTheme="minorEastAsia"/>
              </w:rPr>
              <w:t>weigh*</w:t>
            </w:r>
            <w:r w:rsidRPr="0024028A">
              <w:t>):ti,ab,kw) OR ((</w:t>
            </w:r>
            <w:r w:rsidRPr="0024028A">
              <w:rPr>
                <w:rFonts w:eastAsiaTheme="minorEastAsia"/>
              </w:rPr>
              <w:t>low*</w:t>
            </w:r>
            <w:r w:rsidRPr="0024028A">
              <w:t> NEXT/2 </w:t>
            </w:r>
            <w:r w:rsidRPr="0024028A">
              <w:rPr>
                <w:rFonts w:eastAsiaTheme="minorEastAsia"/>
              </w:rPr>
              <w:t>bmi</w:t>
            </w:r>
            <w:r w:rsidRPr="0024028A">
              <w:t>):ti,ab,kw) OR </w:t>
            </w:r>
            <w:r w:rsidRPr="0024028A">
              <w:rPr>
                <w:rFonts w:eastAsiaTheme="minorEastAsia"/>
              </w:rPr>
              <w:t>underweight</w:t>
            </w:r>
            <w:r w:rsidRPr="0024028A">
              <w:t>:ti,ab,kw OR ((</w:t>
            </w:r>
            <w:r w:rsidRPr="0024028A">
              <w:rPr>
                <w:rFonts w:eastAsiaTheme="minorEastAsia"/>
              </w:rPr>
              <w:t>under</w:t>
            </w:r>
            <w:r w:rsidRPr="0024028A">
              <w:t> NEXT/1 </w:t>
            </w:r>
            <w:r w:rsidRPr="0024028A">
              <w:rPr>
                <w:rFonts w:eastAsiaTheme="minorEastAsia"/>
              </w:rPr>
              <w:t>weigh*</w:t>
            </w:r>
            <w:r w:rsidRPr="0024028A">
              <w:t>):ti,ab,kw) OR ((</w:t>
            </w:r>
            <w:r w:rsidRPr="0024028A">
              <w:rPr>
                <w:rFonts w:eastAsiaTheme="minorEastAsia"/>
              </w:rPr>
              <w:t>low*</w:t>
            </w:r>
            <w:r w:rsidRPr="0024028A">
              <w:t> NEXT/2 </w:t>
            </w:r>
            <w:r w:rsidRPr="0024028A">
              <w:rPr>
                <w:rFonts w:eastAsiaTheme="minorEastAsia"/>
              </w:rPr>
              <w:t>'body mass index'</w:t>
            </w:r>
            <w:r w:rsidRPr="0024028A">
              <w:t>):ti,ab,kw)</w:t>
            </w:r>
          </w:p>
          <w:p w14:paraId="7353BE3E" w14:textId="77777777" w:rsidR="0024028A" w:rsidRPr="0024028A" w:rsidRDefault="0024028A" w:rsidP="0024028A">
            <w:pPr>
              <w:pStyle w:val="TableRCTs"/>
            </w:pPr>
            <w:r w:rsidRPr="0024028A">
              <w:rPr>
                <w:rFonts w:eastAsiaTheme="minorEastAsia"/>
              </w:rPr>
              <w:t>#1 AND #7</w:t>
            </w:r>
          </w:p>
        </w:tc>
        <w:tc>
          <w:tcPr>
            <w:tcW w:w="992" w:type="dxa"/>
            <w:shd w:val="clear" w:color="auto" w:fill="auto"/>
          </w:tcPr>
          <w:p w14:paraId="6EB6519F" w14:textId="77777777" w:rsidR="0024028A" w:rsidRPr="0024028A" w:rsidRDefault="0024028A" w:rsidP="0024028A">
            <w:pPr>
              <w:pStyle w:val="TableRCTs"/>
            </w:pPr>
            <w:r w:rsidRPr="0024028A">
              <w:t>All</w:t>
            </w:r>
          </w:p>
        </w:tc>
        <w:tc>
          <w:tcPr>
            <w:tcW w:w="1276" w:type="dxa"/>
            <w:shd w:val="clear" w:color="auto" w:fill="auto"/>
          </w:tcPr>
          <w:p w14:paraId="63663FC3" w14:textId="77777777" w:rsidR="0024028A" w:rsidRPr="0024028A" w:rsidRDefault="0024028A" w:rsidP="0024028A">
            <w:pPr>
              <w:pStyle w:val="TableRCTs"/>
            </w:pPr>
            <w:r w:rsidRPr="0024028A">
              <w:t>English Language</w:t>
            </w:r>
          </w:p>
          <w:p w14:paraId="64A9178B" w14:textId="77777777" w:rsidR="0024028A" w:rsidRPr="0024028A" w:rsidRDefault="0024028A" w:rsidP="0024028A">
            <w:pPr>
              <w:pStyle w:val="TableRCTs"/>
            </w:pPr>
            <w:r w:rsidRPr="0024028A">
              <w:t>Humans</w:t>
            </w:r>
          </w:p>
          <w:p w14:paraId="45F92B6D" w14:textId="77777777" w:rsidR="0024028A" w:rsidRPr="0024028A" w:rsidRDefault="0024028A" w:rsidP="0024028A">
            <w:pPr>
              <w:pStyle w:val="TableRCTs"/>
            </w:pPr>
          </w:p>
        </w:tc>
        <w:tc>
          <w:tcPr>
            <w:tcW w:w="851" w:type="dxa"/>
            <w:shd w:val="clear" w:color="auto" w:fill="auto"/>
          </w:tcPr>
          <w:p w14:paraId="0303DF13" w14:textId="77777777" w:rsidR="0024028A" w:rsidRPr="0024028A" w:rsidRDefault="0024028A" w:rsidP="0024028A">
            <w:pPr>
              <w:pStyle w:val="TableRCTs"/>
            </w:pPr>
            <w:r w:rsidRPr="0024028A">
              <w:t>2537</w:t>
            </w:r>
          </w:p>
        </w:tc>
        <w:tc>
          <w:tcPr>
            <w:tcW w:w="708" w:type="dxa"/>
            <w:shd w:val="clear" w:color="auto" w:fill="auto"/>
          </w:tcPr>
          <w:p w14:paraId="469193A6" w14:textId="77777777" w:rsidR="0024028A" w:rsidRPr="0024028A" w:rsidRDefault="0024028A" w:rsidP="0024028A">
            <w:pPr>
              <w:pStyle w:val="TableRCTs"/>
            </w:pPr>
            <w:r w:rsidRPr="0024028A">
              <w:t>28-Feb-20</w:t>
            </w:r>
          </w:p>
        </w:tc>
      </w:tr>
      <w:tr w:rsidR="0024028A" w:rsidRPr="0024028A" w14:paraId="369DFE28" w14:textId="77777777" w:rsidTr="0024028A">
        <w:tc>
          <w:tcPr>
            <w:tcW w:w="900" w:type="dxa"/>
            <w:shd w:val="clear" w:color="auto" w:fill="auto"/>
          </w:tcPr>
          <w:p w14:paraId="210567CF" w14:textId="77777777" w:rsidR="0024028A" w:rsidRPr="0024028A" w:rsidRDefault="0024028A" w:rsidP="0024028A">
            <w:pPr>
              <w:pStyle w:val="TableRCTs"/>
            </w:pPr>
            <w:r w:rsidRPr="0024028A">
              <w:t>CINAHL</w:t>
            </w:r>
          </w:p>
        </w:tc>
        <w:tc>
          <w:tcPr>
            <w:tcW w:w="5024" w:type="dxa"/>
            <w:shd w:val="clear" w:color="auto" w:fill="auto"/>
          </w:tcPr>
          <w:p w14:paraId="676C2459" w14:textId="77777777" w:rsidR="0024028A" w:rsidRPr="0024028A" w:rsidRDefault="0024028A" w:rsidP="0024028A">
            <w:pPr>
              <w:pStyle w:val="TableRCTs"/>
            </w:pPr>
            <w:r w:rsidRPr="0024028A">
              <w:t>(MH "Pregnancy+") OR (MH "pregnancy care+") </w:t>
            </w:r>
          </w:p>
          <w:p w14:paraId="3ABB545B" w14:textId="77777777" w:rsidR="0024028A" w:rsidRPr="0024028A" w:rsidRDefault="0024028A" w:rsidP="0024028A">
            <w:pPr>
              <w:pStyle w:val="TableRCTs"/>
            </w:pPr>
            <w:r w:rsidRPr="0024028A">
              <w:t>(pregnan* or antepart* or prenatal* or antenatal* or obstetric* or maternal*) </w:t>
            </w:r>
          </w:p>
          <w:p w14:paraId="3FA001B9" w14:textId="77777777" w:rsidR="0024028A" w:rsidRPr="0024028A" w:rsidRDefault="0024028A" w:rsidP="0024028A">
            <w:pPr>
              <w:pStyle w:val="TableRCTs"/>
            </w:pPr>
            <w:r w:rsidRPr="0024028A">
              <w:t>S1 OR S2</w:t>
            </w:r>
          </w:p>
          <w:p w14:paraId="786EE7CD" w14:textId="77777777" w:rsidR="0024028A" w:rsidRPr="0024028A" w:rsidRDefault="0024028A" w:rsidP="0024028A">
            <w:pPr>
              <w:pStyle w:val="TableRCTs"/>
            </w:pPr>
            <w:r w:rsidRPr="0024028A">
              <w:t>(MM "Thinness")</w:t>
            </w:r>
          </w:p>
          <w:p w14:paraId="51BF9C42" w14:textId="77777777" w:rsidR="0024028A" w:rsidRPr="0024028A" w:rsidRDefault="0024028A" w:rsidP="0024028A">
            <w:pPr>
              <w:pStyle w:val="TableRCTs"/>
            </w:pPr>
            <w:r w:rsidRPr="0024028A">
              <w:t>TX ( ((“low* N0 weigh*”) OR (“low* N0 BMI”) OR “underweight” OR (“Under N0 weigh*”) OR (“low*” N1 (“body mass index”)) )</w:t>
            </w:r>
          </w:p>
          <w:p w14:paraId="3EDA6253" w14:textId="77777777" w:rsidR="0024028A" w:rsidRPr="0024028A" w:rsidRDefault="0024028A" w:rsidP="0024028A">
            <w:pPr>
              <w:pStyle w:val="TableRCTs"/>
            </w:pPr>
            <w:r w:rsidRPr="0024028A">
              <w:t>S3 AND (S5 OR S6)</w:t>
            </w:r>
          </w:p>
        </w:tc>
        <w:tc>
          <w:tcPr>
            <w:tcW w:w="992" w:type="dxa"/>
            <w:shd w:val="clear" w:color="auto" w:fill="auto"/>
          </w:tcPr>
          <w:p w14:paraId="5AFAD587" w14:textId="77777777" w:rsidR="0024028A" w:rsidRPr="0024028A" w:rsidRDefault="0024028A" w:rsidP="0024028A">
            <w:pPr>
              <w:pStyle w:val="TableRCTs"/>
            </w:pPr>
            <w:r w:rsidRPr="0024028A">
              <w:t>All</w:t>
            </w:r>
          </w:p>
        </w:tc>
        <w:tc>
          <w:tcPr>
            <w:tcW w:w="1276" w:type="dxa"/>
            <w:shd w:val="clear" w:color="auto" w:fill="auto"/>
          </w:tcPr>
          <w:p w14:paraId="63DE91E7" w14:textId="77777777" w:rsidR="0024028A" w:rsidRPr="0024028A" w:rsidRDefault="0024028A" w:rsidP="0024028A">
            <w:pPr>
              <w:pStyle w:val="TableRCTs"/>
            </w:pPr>
            <w:r w:rsidRPr="0024028A">
              <w:t>English Language</w:t>
            </w:r>
          </w:p>
          <w:p w14:paraId="6C904067" w14:textId="77777777" w:rsidR="0024028A" w:rsidRPr="0024028A" w:rsidRDefault="0024028A" w:rsidP="0024028A">
            <w:pPr>
              <w:pStyle w:val="TableRCTs"/>
            </w:pPr>
          </w:p>
        </w:tc>
        <w:tc>
          <w:tcPr>
            <w:tcW w:w="851" w:type="dxa"/>
            <w:shd w:val="clear" w:color="auto" w:fill="auto"/>
          </w:tcPr>
          <w:p w14:paraId="7503A86D" w14:textId="77777777" w:rsidR="0024028A" w:rsidRPr="0024028A" w:rsidRDefault="0024028A" w:rsidP="0024028A">
            <w:pPr>
              <w:pStyle w:val="TableRCTs"/>
            </w:pPr>
            <w:r w:rsidRPr="0024028A">
              <w:t>3111</w:t>
            </w:r>
          </w:p>
        </w:tc>
        <w:tc>
          <w:tcPr>
            <w:tcW w:w="708" w:type="dxa"/>
            <w:shd w:val="clear" w:color="auto" w:fill="auto"/>
          </w:tcPr>
          <w:p w14:paraId="286144ED" w14:textId="77777777" w:rsidR="0024028A" w:rsidRPr="0024028A" w:rsidRDefault="0024028A" w:rsidP="0024028A">
            <w:pPr>
              <w:pStyle w:val="TableRCTs"/>
            </w:pPr>
            <w:r w:rsidRPr="0024028A">
              <w:t>28-Feb-20</w:t>
            </w:r>
          </w:p>
        </w:tc>
      </w:tr>
      <w:tr w:rsidR="0024028A" w:rsidRPr="0024028A" w14:paraId="6E2C370D" w14:textId="77777777" w:rsidTr="0024028A">
        <w:tc>
          <w:tcPr>
            <w:tcW w:w="900" w:type="dxa"/>
            <w:shd w:val="clear" w:color="auto" w:fill="auto"/>
          </w:tcPr>
          <w:p w14:paraId="662C1800" w14:textId="77777777" w:rsidR="0024028A" w:rsidRPr="0024028A" w:rsidRDefault="0024028A" w:rsidP="0024028A">
            <w:pPr>
              <w:pStyle w:val="TableRCTs"/>
            </w:pPr>
            <w:r w:rsidRPr="0024028A">
              <w:t>SCOPUS</w:t>
            </w:r>
          </w:p>
        </w:tc>
        <w:tc>
          <w:tcPr>
            <w:tcW w:w="5024" w:type="dxa"/>
            <w:shd w:val="clear" w:color="auto" w:fill="auto"/>
          </w:tcPr>
          <w:p w14:paraId="44A19F2D" w14:textId="77777777" w:rsidR="0024028A" w:rsidRPr="0024028A" w:rsidRDefault="0024028A" w:rsidP="0024028A">
            <w:pPr>
              <w:pStyle w:val="TableRCTs"/>
            </w:pPr>
            <w:r w:rsidRPr="0024028A">
              <w:rPr>
                <w:rFonts w:eastAsiaTheme="majorEastAsia"/>
              </w:rPr>
              <w:t>TITLE-ABS-KEY</w:t>
            </w:r>
            <w:r w:rsidRPr="0024028A">
              <w:t> </w:t>
            </w:r>
            <w:r w:rsidRPr="0024028A">
              <w:rPr>
                <w:rFonts w:eastAsiaTheme="majorEastAsia"/>
              </w:rPr>
              <w:t>(</w:t>
            </w:r>
            <w:r w:rsidRPr="0024028A">
              <w:t> </w:t>
            </w:r>
            <w:r w:rsidRPr="0024028A">
              <w:rPr>
                <w:rFonts w:eastAsiaTheme="majorEastAsia"/>
              </w:rPr>
              <w:t>(</w:t>
            </w:r>
            <w:r w:rsidRPr="0024028A">
              <w:t> </w:t>
            </w:r>
            <w:r w:rsidRPr="0024028A">
              <w:rPr>
                <w:rFonts w:eastAsiaTheme="majorEastAsia"/>
              </w:rPr>
              <w:t>(</w:t>
            </w:r>
            <w:r w:rsidRPr="0024028A">
              <w:t> "pregnan*" </w:t>
            </w:r>
            <w:r w:rsidRPr="0024028A">
              <w:rPr>
                <w:rFonts w:eastAsiaTheme="majorEastAsia"/>
              </w:rPr>
              <w:t>)</w:t>
            </w:r>
            <w:r w:rsidRPr="0024028A">
              <w:t>  </w:t>
            </w:r>
            <w:r w:rsidRPr="0024028A">
              <w:rPr>
                <w:rFonts w:eastAsiaTheme="majorEastAsia"/>
              </w:rPr>
              <w:t>OR</w:t>
            </w:r>
            <w:r w:rsidRPr="0024028A">
              <w:t>  </w:t>
            </w:r>
            <w:r w:rsidRPr="0024028A">
              <w:rPr>
                <w:rFonts w:eastAsiaTheme="majorEastAsia"/>
              </w:rPr>
              <w:t>(</w:t>
            </w:r>
            <w:r w:rsidRPr="0024028A">
              <w:t> "prenatal*" </w:t>
            </w:r>
            <w:r w:rsidRPr="0024028A">
              <w:rPr>
                <w:rFonts w:eastAsiaTheme="majorEastAsia"/>
              </w:rPr>
              <w:t>)</w:t>
            </w:r>
            <w:r w:rsidRPr="0024028A">
              <w:t>  </w:t>
            </w:r>
            <w:r w:rsidRPr="0024028A">
              <w:rPr>
                <w:rFonts w:eastAsiaTheme="majorEastAsia"/>
              </w:rPr>
              <w:t>OR</w:t>
            </w:r>
            <w:r w:rsidRPr="0024028A">
              <w:t>  </w:t>
            </w:r>
            <w:r w:rsidRPr="0024028A">
              <w:rPr>
                <w:rFonts w:eastAsiaTheme="majorEastAsia"/>
              </w:rPr>
              <w:t>(</w:t>
            </w:r>
            <w:r w:rsidRPr="0024028A">
              <w:t> "antepart*" </w:t>
            </w:r>
            <w:r w:rsidRPr="0024028A">
              <w:rPr>
                <w:rFonts w:eastAsiaTheme="majorEastAsia"/>
              </w:rPr>
              <w:t>)</w:t>
            </w:r>
            <w:r w:rsidRPr="0024028A">
              <w:t>  </w:t>
            </w:r>
            <w:r w:rsidRPr="0024028A">
              <w:rPr>
                <w:rFonts w:eastAsiaTheme="majorEastAsia"/>
              </w:rPr>
              <w:t>OR</w:t>
            </w:r>
            <w:r w:rsidRPr="0024028A">
              <w:t>  </w:t>
            </w:r>
            <w:r w:rsidRPr="0024028A">
              <w:rPr>
                <w:rFonts w:eastAsiaTheme="majorEastAsia"/>
              </w:rPr>
              <w:t>(</w:t>
            </w:r>
            <w:r w:rsidRPr="0024028A">
              <w:t> "prenatal*" </w:t>
            </w:r>
            <w:r w:rsidRPr="0024028A">
              <w:rPr>
                <w:rFonts w:eastAsiaTheme="majorEastAsia"/>
              </w:rPr>
              <w:t>)</w:t>
            </w:r>
            <w:r w:rsidRPr="0024028A">
              <w:t>  </w:t>
            </w:r>
          </w:p>
          <w:p w14:paraId="07645FC3" w14:textId="77777777" w:rsidR="0024028A" w:rsidRPr="0024028A" w:rsidRDefault="0024028A" w:rsidP="0024028A">
            <w:pPr>
              <w:pStyle w:val="TableRCTs"/>
            </w:pPr>
            <w:r w:rsidRPr="0024028A">
              <w:rPr>
                <w:rFonts w:eastAsiaTheme="majorEastAsia"/>
              </w:rPr>
              <w:t>OR</w:t>
            </w:r>
            <w:r w:rsidRPr="0024028A">
              <w:t>  </w:t>
            </w:r>
            <w:r w:rsidRPr="0024028A">
              <w:rPr>
                <w:rFonts w:eastAsiaTheme="majorEastAsia"/>
              </w:rPr>
              <w:t>(</w:t>
            </w:r>
            <w:r w:rsidRPr="0024028A">
              <w:t> "antenatal*" </w:t>
            </w:r>
            <w:r w:rsidRPr="0024028A">
              <w:rPr>
                <w:rFonts w:eastAsiaTheme="majorEastAsia"/>
              </w:rPr>
              <w:t>)</w:t>
            </w:r>
            <w:r w:rsidRPr="0024028A">
              <w:t>  </w:t>
            </w:r>
            <w:r w:rsidRPr="0024028A">
              <w:rPr>
                <w:rFonts w:eastAsiaTheme="majorEastAsia"/>
              </w:rPr>
              <w:t>OR</w:t>
            </w:r>
            <w:r w:rsidRPr="0024028A">
              <w:t>  </w:t>
            </w:r>
            <w:r w:rsidRPr="0024028A">
              <w:rPr>
                <w:rFonts w:eastAsiaTheme="majorEastAsia"/>
              </w:rPr>
              <w:t>(</w:t>
            </w:r>
            <w:r w:rsidRPr="0024028A">
              <w:t> "obstetric*" </w:t>
            </w:r>
            <w:r w:rsidRPr="0024028A">
              <w:rPr>
                <w:rFonts w:eastAsiaTheme="majorEastAsia"/>
              </w:rPr>
              <w:t>)</w:t>
            </w:r>
            <w:r w:rsidRPr="0024028A">
              <w:t>  </w:t>
            </w:r>
            <w:r w:rsidRPr="0024028A">
              <w:rPr>
                <w:rFonts w:eastAsiaTheme="majorEastAsia"/>
              </w:rPr>
              <w:t>OR</w:t>
            </w:r>
            <w:r w:rsidRPr="0024028A">
              <w:t>  </w:t>
            </w:r>
            <w:r w:rsidRPr="0024028A">
              <w:rPr>
                <w:rFonts w:eastAsiaTheme="majorEastAsia"/>
              </w:rPr>
              <w:t>(</w:t>
            </w:r>
            <w:r w:rsidRPr="0024028A">
              <w:t> "maternal*" </w:t>
            </w:r>
            <w:r w:rsidRPr="0024028A">
              <w:rPr>
                <w:rFonts w:eastAsiaTheme="majorEastAsia"/>
              </w:rPr>
              <w:t>)</w:t>
            </w:r>
            <w:r w:rsidRPr="0024028A">
              <w:t> </w:t>
            </w:r>
            <w:r w:rsidRPr="0024028A">
              <w:rPr>
                <w:rFonts w:eastAsiaTheme="majorEastAsia"/>
              </w:rPr>
              <w:t>)</w:t>
            </w:r>
            <w:r w:rsidRPr="0024028A">
              <w:t>  </w:t>
            </w:r>
          </w:p>
          <w:p w14:paraId="30BA6A39" w14:textId="77777777" w:rsidR="0024028A" w:rsidRPr="0024028A" w:rsidRDefault="0024028A" w:rsidP="0024028A">
            <w:pPr>
              <w:pStyle w:val="TableRCTs"/>
            </w:pPr>
            <w:r w:rsidRPr="0024028A">
              <w:rPr>
                <w:rFonts w:eastAsiaTheme="majorEastAsia"/>
              </w:rPr>
              <w:t>AND</w:t>
            </w:r>
            <w:r w:rsidRPr="0024028A">
              <w:t>  </w:t>
            </w:r>
          </w:p>
          <w:p w14:paraId="7A89D0E3" w14:textId="77777777" w:rsidR="0024028A" w:rsidRPr="0024028A" w:rsidRDefault="0024028A" w:rsidP="0024028A">
            <w:pPr>
              <w:pStyle w:val="TableRCTs"/>
            </w:pPr>
            <w:r w:rsidRPr="0024028A">
              <w:rPr>
                <w:rFonts w:eastAsiaTheme="majorEastAsia"/>
              </w:rPr>
              <w:t>TITLE-ABS-KEY</w:t>
            </w:r>
            <w:r w:rsidRPr="0024028A">
              <w:t> </w:t>
            </w:r>
            <w:r w:rsidRPr="0024028A">
              <w:rPr>
                <w:rFonts w:eastAsiaTheme="majorEastAsia"/>
              </w:rPr>
              <w:t>(</w:t>
            </w:r>
            <w:r w:rsidRPr="0024028A">
              <w:t> </w:t>
            </w:r>
            <w:r w:rsidRPr="0024028A">
              <w:rPr>
                <w:rFonts w:eastAsiaTheme="majorEastAsia"/>
              </w:rPr>
              <w:t>(</w:t>
            </w:r>
            <w:r w:rsidRPr="0024028A">
              <w:t> "low* PRE/0 weigh*" </w:t>
            </w:r>
            <w:r w:rsidRPr="0024028A">
              <w:rPr>
                <w:rFonts w:eastAsiaTheme="majorEastAsia"/>
              </w:rPr>
              <w:t>)</w:t>
            </w:r>
            <w:r w:rsidRPr="0024028A">
              <w:t>  </w:t>
            </w:r>
            <w:r w:rsidRPr="0024028A">
              <w:rPr>
                <w:rFonts w:eastAsiaTheme="majorEastAsia"/>
              </w:rPr>
              <w:t>OR</w:t>
            </w:r>
            <w:r w:rsidRPr="0024028A">
              <w:t>  </w:t>
            </w:r>
            <w:r w:rsidRPr="0024028A">
              <w:rPr>
                <w:rFonts w:eastAsiaTheme="majorEastAsia"/>
              </w:rPr>
              <w:t>(</w:t>
            </w:r>
            <w:r w:rsidRPr="0024028A">
              <w:t> "low* PRE/0 BMI" </w:t>
            </w:r>
            <w:r w:rsidRPr="0024028A">
              <w:rPr>
                <w:rFonts w:eastAsiaTheme="majorEastAsia"/>
              </w:rPr>
              <w:t>)</w:t>
            </w:r>
            <w:r w:rsidRPr="0024028A">
              <w:t>  </w:t>
            </w:r>
            <w:r w:rsidRPr="0024028A">
              <w:rPr>
                <w:rFonts w:eastAsiaTheme="majorEastAsia"/>
              </w:rPr>
              <w:t>OR</w:t>
            </w:r>
            <w:r w:rsidRPr="0024028A">
              <w:t>  </w:t>
            </w:r>
            <w:r w:rsidRPr="0024028A">
              <w:rPr>
                <w:rFonts w:eastAsiaTheme="majorEastAsia"/>
              </w:rPr>
              <w:t>(</w:t>
            </w:r>
            <w:r w:rsidRPr="0024028A">
              <w:t> "underweight" </w:t>
            </w:r>
            <w:r w:rsidRPr="0024028A">
              <w:rPr>
                <w:rFonts w:eastAsiaTheme="majorEastAsia"/>
              </w:rPr>
              <w:t>)</w:t>
            </w:r>
            <w:r w:rsidRPr="0024028A">
              <w:t>  </w:t>
            </w:r>
            <w:r w:rsidRPr="0024028A">
              <w:rPr>
                <w:rFonts w:eastAsiaTheme="majorEastAsia"/>
              </w:rPr>
              <w:t>OR</w:t>
            </w:r>
            <w:r w:rsidRPr="0024028A">
              <w:t>  </w:t>
            </w:r>
            <w:r w:rsidRPr="0024028A">
              <w:rPr>
                <w:rFonts w:eastAsiaTheme="majorEastAsia"/>
              </w:rPr>
              <w:t>(</w:t>
            </w:r>
            <w:r w:rsidRPr="0024028A">
              <w:t> "Under PRE/0 weigh*" </w:t>
            </w:r>
            <w:r w:rsidRPr="0024028A">
              <w:rPr>
                <w:rFonts w:eastAsiaTheme="majorEastAsia"/>
              </w:rPr>
              <w:t>)</w:t>
            </w:r>
            <w:r w:rsidRPr="0024028A">
              <w:t>  </w:t>
            </w:r>
            <w:r w:rsidRPr="0024028A">
              <w:rPr>
                <w:rFonts w:eastAsiaTheme="majorEastAsia"/>
              </w:rPr>
              <w:t>OR</w:t>
            </w:r>
            <w:r w:rsidRPr="0024028A">
              <w:t>  </w:t>
            </w:r>
            <w:r w:rsidRPr="0024028A">
              <w:rPr>
                <w:rFonts w:eastAsiaTheme="majorEastAsia"/>
              </w:rPr>
              <w:t>(</w:t>
            </w:r>
            <w:r w:rsidRPr="0024028A">
              <w:t> "low*"  </w:t>
            </w:r>
            <w:r w:rsidRPr="0024028A">
              <w:rPr>
                <w:rFonts w:eastAsiaTheme="majorEastAsia"/>
              </w:rPr>
              <w:t>PRE/1</w:t>
            </w:r>
            <w:r w:rsidRPr="0024028A">
              <w:t>  </w:t>
            </w:r>
            <w:r w:rsidRPr="0024028A">
              <w:rPr>
                <w:rFonts w:eastAsiaTheme="majorEastAsia"/>
              </w:rPr>
              <w:t>(</w:t>
            </w:r>
            <w:r w:rsidRPr="0024028A">
              <w:t> "body mass index" </w:t>
            </w:r>
            <w:r w:rsidRPr="0024028A">
              <w:rPr>
                <w:rFonts w:eastAsiaTheme="majorEastAsia"/>
              </w:rPr>
              <w:t>)</w:t>
            </w:r>
            <w:r w:rsidRPr="0024028A">
              <w:t> </w:t>
            </w:r>
            <w:r w:rsidRPr="0024028A">
              <w:rPr>
                <w:rFonts w:eastAsiaTheme="majorEastAsia"/>
              </w:rPr>
              <w:t>)</w:t>
            </w:r>
            <w:r w:rsidRPr="0024028A">
              <w:t> </w:t>
            </w:r>
            <w:r w:rsidRPr="0024028A">
              <w:rPr>
                <w:rFonts w:eastAsiaTheme="majorEastAsia"/>
              </w:rPr>
              <w:t>)</w:t>
            </w:r>
          </w:p>
          <w:p w14:paraId="141F9FE9" w14:textId="77777777" w:rsidR="0024028A" w:rsidRPr="0024028A" w:rsidRDefault="0024028A" w:rsidP="0024028A">
            <w:pPr>
              <w:pStyle w:val="TableRCTs"/>
            </w:pPr>
          </w:p>
        </w:tc>
        <w:tc>
          <w:tcPr>
            <w:tcW w:w="992" w:type="dxa"/>
            <w:shd w:val="clear" w:color="auto" w:fill="auto"/>
          </w:tcPr>
          <w:p w14:paraId="1C466279" w14:textId="77777777" w:rsidR="0024028A" w:rsidRPr="0024028A" w:rsidRDefault="0024028A" w:rsidP="0024028A">
            <w:pPr>
              <w:pStyle w:val="TableRCTs"/>
            </w:pPr>
            <w:r w:rsidRPr="0024028A">
              <w:t>All</w:t>
            </w:r>
          </w:p>
        </w:tc>
        <w:tc>
          <w:tcPr>
            <w:tcW w:w="1276" w:type="dxa"/>
            <w:shd w:val="clear" w:color="auto" w:fill="auto"/>
          </w:tcPr>
          <w:p w14:paraId="533C719B" w14:textId="77777777" w:rsidR="0024028A" w:rsidRPr="0024028A" w:rsidRDefault="0024028A" w:rsidP="0024028A">
            <w:pPr>
              <w:pStyle w:val="TableRCTs"/>
            </w:pPr>
            <w:r w:rsidRPr="0024028A">
              <w:t>English Language</w:t>
            </w:r>
          </w:p>
          <w:p w14:paraId="50DF233F" w14:textId="77777777" w:rsidR="0024028A" w:rsidRPr="0024028A" w:rsidRDefault="0024028A" w:rsidP="0024028A">
            <w:pPr>
              <w:pStyle w:val="TableRCTs"/>
            </w:pPr>
            <w:r w:rsidRPr="0024028A">
              <w:t>human</w:t>
            </w:r>
          </w:p>
          <w:p w14:paraId="1B57FCDC" w14:textId="77777777" w:rsidR="0024028A" w:rsidRPr="0024028A" w:rsidRDefault="0024028A" w:rsidP="0024028A">
            <w:pPr>
              <w:pStyle w:val="TableRCTs"/>
            </w:pPr>
          </w:p>
        </w:tc>
        <w:tc>
          <w:tcPr>
            <w:tcW w:w="851" w:type="dxa"/>
            <w:shd w:val="clear" w:color="auto" w:fill="auto"/>
          </w:tcPr>
          <w:p w14:paraId="198C36A7" w14:textId="77777777" w:rsidR="0024028A" w:rsidRPr="0024028A" w:rsidRDefault="0024028A" w:rsidP="0024028A">
            <w:pPr>
              <w:pStyle w:val="TableRCTs"/>
            </w:pPr>
            <w:r w:rsidRPr="0024028A">
              <w:t>2573</w:t>
            </w:r>
          </w:p>
        </w:tc>
        <w:tc>
          <w:tcPr>
            <w:tcW w:w="708" w:type="dxa"/>
            <w:shd w:val="clear" w:color="auto" w:fill="auto"/>
          </w:tcPr>
          <w:p w14:paraId="33195705" w14:textId="77777777" w:rsidR="0024028A" w:rsidRPr="0024028A" w:rsidRDefault="0024028A" w:rsidP="0024028A">
            <w:pPr>
              <w:pStyle w:val="TableRCTs"/>
            </w:pPr>
            <w:r w:rsidRPr="0024028A">
              <w:t>28-Feb-20</w:t>
            </w:r>
          </w:p>
        </w:tc>
      </w:tr>
      <w:tr w:rsidR="0024028A" w:rsidRPr="0024028A" w14:paraId="36927A8A" w14:textId="77777777" w:rsidTr="0024028A">
        <w:tc>
          <w:tcPr>
            <w:tcW w:w="900" w:type="dxa"/>
            <w:shd w:val="clear" w:color="auto" w:fill="auto"/>
          </w:tcPr>
          <w:p w14:paraId="3148DE91" w14:textId="77777777" w:rsidR="0024028A" w:rsidRPr="0024028A" w:rsidRDefault="0024028A" w:rsidP="0024028A">
            <w:pPr>
              <w:pStyle w:val="TableRCTs"/>
            </w:pPr>
            <w:r w:rsidRPr="0024028A">
              <w:t>Health Infonet</w:t>
            </w:r>
          </w:p>
        </w:tc>
        <w:tc>
          <w:tcPr>
            <w:tcW w:w="5024" w:type="dxa"/>
            <w:shd w:val="clear" w:color="auto" w:fill="auto"/>
          </w:tcPr>
          <w:p w14:paraId="538F296E" w14:textId="77777777" w:rsidR="0024028A" w:rsidRPr="0024028A" w:rsidRDefault="0024028A" w:rsidP="0024028A">
            <w:pPr>
              <w:pStyle w:val="TableRCTs"/>
            </w:pPr>
            <w:r w:rsidRPr="0024028A">
              <w:t>Title and Policies: weigh*</w:t>
            </w:r>
          </w:p>
        </w:tc>
        <w:tc>
          <w:tcPr>
            <w:tcW w:w="992" w:type="dxa"/>
            <w:shd w:val="clear" w:color="auto" w:fill="auto"/>
          </w:tcPr>
          <w:p w14:paraId="3635491D" w14:textId="77777777" w:rsidR="0024028A" w:rsidRPr="0024028A" w:rsidRDefault="0024028A" w:rsidP="0024028A">
            <w:pPr>
              <w:pStyle w:val="TableRCTs"/>
            </w:pPr>
            <w:r w:rsidRPr="0024028A">
              <w:t>All</w:t>
            </w:r>
          </w:p>
        </w:tc>
        <w:tc>
          <w:tcPr>
            <w:tcW w:w="1276" w:type="dxa"/>
            <w:shd w:val="clear" w:color="auto" w:fill="auto"/>
          </w:tcPr>
          <w:p w14:paraId="3542A372" w14:textId="77777777" w:rsidR="0024028A" w:rsidRPr="0024028A" w:rsidRDefault="0024028A" w:rsidP="0024028A">
            <w:pPr>
              <w:pStyle w:val="TableRCTs"/>
            </w:pPr>
            <w:r w:rsidRPr="0024028A">
              <w:t>-</w:t>
            </w:r>
          </w:p>
        </w:tc>
        <w:tc>
          <w:tcPr>
            <w:tcW w:w="851" w:type="dxa"/>
            <w:shd w:val="clear" w:color="auto" w:fill="auto"/>
          </w:tcPr>
          <w:p w14:paraId="588511F2" w14:textId="77777777" w:rsidR="0024028A" w:rsidRPr="0024028A" w:rsidRDefault="0024028A" w:rsidP="0024028A">
            <w:pPr>
              <w:pStyle w:val="TableRCTs"/>
            </w:pPr>
            <w:r w:rsidRPr="0024028A">
              <w:t>7</w:t>
            </w:r>
          </w:p>
        </w:tc>
        <w:tc>
          <w:tcPr>
            <w:tcW w:w="708" w:type="dxa"/>
            <w:shd w:val="clear" w:color="auto" w:fill="auto"/>
          </w:tcPr>
          <w:p w14:paraId="040E6056" w14:textId="77777777" w:rsidR="0024028A" w:rsidRPr="0024028A" w:rsidRDefault="0024028A" w:rsidP="0024028A">
            <w:pPr>
              <w:pStyle w:val="TableRCTs"/>
            </w:pPr>
            <w:r w:rsidRPr="0024028A">
              <w:t>28-Feb-20</w:t>
            </w:r>
          </w:p>
        </w:tc>
      </w:tr>
      <w:tr w:rsidR="0024028A" w:rsidRPr="0024028A" w14:paraId="65F69E83" w14:textId="77777777" w:rsidTr="0024028A">
        <w:trPr>
          <w:cantSplit/>
        </w:trPr>
        <w:tc>
          <w:tcPr>
            <w:tcW w:w="900" w:type="dxa"/>
            <w:shd w:val="clear" w:color="auto" w:fill="auto"/>
          </w:tcPr>
          <w:p w14:paraId="2C73DBEC" w14:textId="77777777" w:rsidR="0024028A" w:rsidRPr="0024028A" w:rsidRDefault="0024028A" w:rsidP="0024028A">
            <w:pPr>
              <w:pStyle w:val="TableRCTs"/>
            </w:pPr>
            <w:r w:rsidRPr="0024028A">
              <w:t>Cochrane</w:t>
            </w:r>
          </w:p>
        </w:tc>
        <w:tc>
          <w:tcPr>
            <w:tcW w:w="5024" w:type="dxa"/>
            <w:shd w:val="clear" w:color="auto" w:fill="auto"/>
          </w:tcPr>
          <w:p w14:paraId="73C8B3C3" w14:textId="77777777" w:rsidR="0024028A" w:rsidRPr="0024028A" w:rsidRDefault="0024028A" w:rsidP="0024028A">
            <w:pPr>
              <w:pStyle w:val="TableRCTs"/>
            </w:pPr>
            <w:r w:rsidRPr="0024028A">
              <w:t>Date Run:</w:t>
            </w:r>
            <w:r w:rsidRPr="0024028A">
              <w:tab/>
              <w:t>28/02/2020 04:02:34</w:t>
            </w:r>
          </w:p>
          <w:p w14:paraId="75A54788" w14:textId="77777777" w:rsidR="0024028A" w:rsidRPr="0024028A" w:rsidRDefault="0024028A" w:rsidP="0024028A">
            <w:pPr>
              <w:pStyle w:val="TableRCTs"/>
            </w:pPr>
            <w:r w:rsidRPr="0024028A">
              <w:t>Comment:</w:t>
            </w:r>
            <w:r w:rsidRPr="0024028A">
              <w:tab/>
            </w:r>
          </w:p>
          <w:p w14:paraId="60B62ACF" w14:textId="77777777" w:rsidR="0024028A" w:rsidRPr="0024028A" w:rsidRDefault="0024028A" w:rsidP="0024028A">
            <w:pPr>
              <w:pStyle w:val="TableRCTs"/>
            </w:pPr>
          </w:p>
          <w:p w14:paraId="47953186" w14:textId="77777777" w:rsidR="0024028A" w:rsidRPr="0024028A" w:rsidRDefault="0024028A" w:rsidP="0024028A">
            <w:pPr>
              <w:pStyle w:val="TableRCTs"/>
            </w:pPr>
            <w:r w:rsidRPr="0024028A">
              <w:t>ID</w:t>
            </w:r>
            <w:r w:rsidRPr="0024028A">
              <w:tab/>
              <w:t>Search</w:t>
            </w:r>
            <w:r w:rsidRPr="0024028A">
              <w:tab/>
              <w:t>Hits</w:t>
            </w:r>
          </w:p>
          <w:p w14:paraId="4199B1DA" w14:textId="77777777" w:rsidR="0024028A" w:rsidRPr="0024028A" w:rsidRDefault="0024028A" w:rsidP="0024028A">
            <w:pPr>
              <w:pStyle w:val="TableRCTs"/>
            </w:pPr>
          </w:p>
          <w:p w14:paraId="4048DFAC" w14:textId="77777777" w:rsidR="0024028A" w:rsidRPr="0024028A" w:rsidRDefault="0024028A" w:rsidP="0024028A">
            <w:pPr>
              <w:pStyle w:val="TableRCTs"/>
            </w:pPr>
            <w:r w:rsidRPr="0024028A">
              <w:t>#10</w:t>
            </w:r>
            <w:r w:rsidRPr="0024028A">
              <w:tab/>
              <w:t>MeSH descriptor: [Pregnancy] explode all trees</w:t>
            </w:r>
            <w:r w:rsidRPr="0024028A">
              <w:tab/>
              <w:t>7585</w:t>
            </w:r>
          </w:p>
          <w:p w14:paraId="46B99D67" w14:textId="77777777" w:rsidR="0024028A" w:rsidRPr="0024028A" w:rsidRDefault="0024028A" w:rsidP="0024028A">
            <w:pPr>
              <w:pStyle w:val="TableRCTs"/>
            </w:pPr>
            <w:r w:rsidRPr="0024028A">
              <w:t>#11</w:t>
            </w:r>
            <w:r w:rsidRPr="0024028A">
              <w:tab/>
              <w:t>MeSH descriptor: [Prenatal Care] explode all trees</w:t>
            </w:r>
            <w:r w:rsidRPr="0024028A">
              <w:tab/>
              <w:t>1395</w:t>
            </w:r>
          </w:p>
          <w:p w14:paraId="59D8630A" w14:textId="77777777" w:rsidR="0024028A" w:rsidRPr="0024028A" w:rsidRDefault="0024028A" w:rsidP="0024028A">
            <w:pPr>
              <w:pStyle w:val="TableRCTs"/>
            </w:pPr>
            <w:r w:rsidRPr="0024028A">
              <w:t>#12</w:t>
            </w:r>
            <w:r w:rsidRPr="0024028A">
              <w:tab/>
              <w:t>MeSH descriptor: [Pregnant Women] explode all trees</w:t>
            </w:r>
            <w:r w:rsidRPr="0024028A">
              <w:tab/>
              <w:t>239</w:t>
            </w:r>
          </w:p>
          <w:p w14:paraId="5D5C62AE" w14:textId="77777777" w:rsidR="0024028A" w:rsidRPr="0024028A" w:rsidRDefault="0024028A" w:rsidP="0024028A">
            <w:pPr>
              <w:pStyle w:val="TableRCTs"/>
            </w:pPr>
            <w:r w:rsidRPr="0024028A">
              <w:t>#13</w:t>
            </w:r>
            <w:r w:rsidRPr="0024028A">
              <w:tab/>
              <w:t>(('pregnan*') or ('antepart*') or ('prenatal*') or ('antenatal*') or ('obstetric*') or ('maternal*))</w:t>
            </w:r>
            <w:r w:rsidRPr="0024028A">
              <w:tab/>
              <w:t>91470</w:t>
            </w:r>
          </w:p>
          <w:p w14:paraId="3C428434" w14:textId="77777777" w:rsidR="0024028A" w:rsidRPr="0024028A" w:rsidRDefault="0024028A" w:rsidP="0024028A">
            <w:pPr>
              <w:pStyle w:val="TableRCTs"/>
            </w:pPr>
            <w:r w:rsidRPr="0024028A">
              <w:t>#14</w:t>
            </w:r>
            <w:r w:rsidRPr="0024028A">
              <w:tab/>
              <w:t>(('low*') NEXT/1 ('weigh*'))</w:t>
            </w:r>
            <w:r w:rsidRPr="0024028A">
              <w:tab/>
              <w:t>1165</w:t>
            </w:r>
          </w:p>
          <w:p w14:paraId="5ED6944F" w14:textId="77777777" w:rsidR="0024028A" w:rsidRPr="0024028A" w:rsidRDefault="0024028A" w:rsidP="0024028A">
            <w:pPr>
              <w:pStyle w:val="TableRCTs"/>
            </w:pPr>
            <w:r w:rsidRPr="0024028A">
              <w:t>#15</w:t>
            </w:r>
            <w:r w:rsidRPr="0024028A">
              <w:tab/>
              <w:t>(('low*') NEXT/1 ('BMI'))</w:t>
            </w:r>
            <w:r w:rsidRPr="0024028A">
              <w:tab/>
              <w:t>698</w:t>
            </w:r>
          </w:p>
          <w:p w14:paraId="6904773C" w14:textId="77777777" w:rsidR="0024028A" w:rsidRPr="0024028A" w:rsidRDefault="0024028A" w:rsidP="0024028A">
            <w:pPr>
              <w:pStyle w:val="TableRCTs"/>
            </w:pPr>
            <w:r w:rsidRPr="0024028A">
              <w:t>#16</w:t>
            </w:r>
            <w:r w:rsidRPr="0024028A">
              <w:tab/>
              <w:t>('underweight')</w:t>
            </w:r>
            <w:r w:rsidRPr="0024028A">
              <w:tab/>
              <w:t>975</w:t>
            </w:r>
          </w:p>
          <w:p w14:paraId="6B5F1F26" w14:textId="77777777" w:rsidR="0024028A" w:rsidRPr="0024028A" w:rsidRDefault="0024028A" w:rsidP="0024028A">
            <w:pPr>
              <w:pStyle w:val="TableRCTs"/>
            </w:pPr>
            <w:r w:rsidRPr="0024028A">
              <w:t>#17</w:t>
            </w:r>
            <w:r w:rsidRPr="0024028A">
              <w:tab/>
              <w:t>(('Under') NEXT/1 ('weigh*'))</w:t>
            </w:r>
            <w:r w:rsidRPr="0024028A">
              <w:tab/>
              <w:t>67</w:t>
            </w:r>
          </w:p>
          <w:p w14:paraId="3B3AD34A" w14:textId="77777777" w:rsidR="0024028A" w:rsidRPr="0024028A" w:rsidRDefault="0024028A" w:rsidP="0024028A">
            <w:pPr>
              <w:pStyle w:val="TableRCTs"/>
            </w:pPr>
            <w:r w:rsidRPr="0024028A">
              <w:t>#18</w:t>
            </w:r>
            <w:r w:rsidRPr="0024028A">
              <w:tab/>
              <w:t>(('low*') NEXT2 (('body') NEXT1 ('mass') NEXT1 ('index')))</w:t>
            </w:r>
            <w:r w:rsidRPr="0024028A">
              <w:tab/>
              <w:t>302</w:t>
            </w:r>
          </w:p>
          <w:p w14:paraId="5AC899AB" w14:textId="77777777" w:rsidR="0024028A" w:rsidRPr="0024028A" w:rsidRDefault="0024028A" w:rsidP="0024028A">
            <w:pPr>
              <w:pStyle w:val="TableRCTs"/>
            </w:pPr>
            <w:r w:rsidRPr="0024028A">
              <w:t>#19</w:t>
            </w:r>
            <w:r w:rsidRPr="0024028A">
              <w:tab/>
              <w:t>MeSH descriptor: [Thinness] explode all trees</w:t>
            </w:r>
            <w:r w:rsidRPr="0024028A">
              <w:tab/>
              <w:t>284</w:t>
            </w:r>
          </w:p>
          <w:p w14:paraId="5CBC2284" w14:textId="77777777" w:rsidR="0024028A" w:rsidRPr="0024028A" w:rsidRDefault="0024028A" w:rsidP="0024028A">
            <w:pPr>
              <w:pStyle w:val="TableRCTs"/>
              <w:ind w:right="87"/>
            </w:pPr>
            <w:r w:rsidRPr="0024028A">
              <w:t>#20</w:t>
            </w:r>
            <w:r w:rsidRPr="0024028A">
              <w:tab/>
              <w:t>#10 OR #11 OR #12 OR #13</w:t>
            </w:r>
            <w:r w:rsidRPr="0024028A">
              <w:tab/>
              <w:t>91615</w:t>
            </w:r>
          </w:p>
          <w:p w14:paraId="38850349" w14:textId="77777777" w:rsidR="0024028A" w:rsidRPr="0024028A" w:rsidRDefault="0024028A" w:rsidP="0024028A">
            <w:pPr>
              <w:pStyle w:val="TableRCTs"/>
            </w:pPr>
            <w:r w:rsidRPr="0024028A">
              <w:t>#21</w:t>
            </w:r>
            <w:r w:rsidRPr="0024028A">
              <w:tab/>
              <w:t>#14 OR #15 OR #16 OR #17 OR #18 OR #19</w:t>
            </w:r>
            <w:r w:rsidRPr="0024028A">
              <w:tab/>
              <w:t>3311</w:t>
            </w:r>
          </w:p>
          <w:p w14:paraId="61DBDF7C" w14:textId="77777777" w:rsidR="0024028A" w:rsidRPr="0024028A" w:rsidRDefault="0024028A" w:rsidP="0024028A">
            <w:pPr>
              <w:pStyle w:val="TableRCTs"/>
            </w:pPr>
            <w:r w:rsidRPr="0024028A">
              <w:t>#22</w:t>
            </w:r>
            <w:r w:rsidRPr="0024028A">
              <w:tab/>
              <w:t>#20 AND #21 in Cochrane Reviews</w:t>
            </w:r>
            <w:r w:rsidRPr="0024028A">
              <w:tab/>
              <w:t>224</w:t>
            </w:r>
          </w:p>
        </w:tc>
        <w:tc>
          <w:tcPr>
            <w:tcW w:w="992" w:type="dxa"/>
            <w:shd w:val="clear" w:color="auto" w:fill="auto"/>
          </w:tcPr>
          <w:p w14:paraId="4B197B54" w14:textId="77777777" w:rsidR="0024028A" w:rsidRPr="0024028A" w:rsidRDefault="0024028A" w:rsidP="0024028A">
            <w:pPr>
              <w:pStyle w:val="TableRCTs"/>
            </w:pPr>
            <w:r w:rsidRPr="0024028A">
              <w:t>All</w:t>
            </w:r>
          </w:p>
        </w:tc>
        <w:tc>
          <w:tcPr>
            <w:tcW w:w="1276" w:type="dxa"/>
            <w:shd w:val="clear" w:color="auto" w:fill="auto"/>
          </w:tcPr>
          <w:p w14:paraId="2B9D12D8" w14:textId="77777777" w:rsidR="0024028A" w:rsidRPr="0024028A" w:rsidRDefault="0024028A" w:rsidP="0024028A">
            <w:pPr>
              <w:pStyle w:val="TableRCTs"/>
            </w:pPr>
            <w:r w:rsidRPr="0024028A">
              <w:t>Cochrane trials</w:t>
            </w:r>
          </w:p>
        </w:tc>
        <w:tc>
          <w:tcPr>
            <w:tcW w:w="851" w:type="dxa"/>
            <w:shd w:val="clear" w:color="auto" w:fill="auto"/>
          </w:tcPr>
          <w:p w14:paraId="43E8AD54" w14:textId="77777777" w:rsidR="0024028A" w:rsidRPr="0024028A" w:rsidRDefault="0024028A" w:rsidP="0024028A">
            <w:pPr>
              <w:pStyle w:val="TableRCTs"/>
            </w:pPr>
            <w:r w:rsidRPr="0024028A">
              <w:t>224</w:t>
            </w:r>
          </w:p>
        </w:tc>
        <w:tc>
          <w:tcPr>
            <w:tcW w:w="708" w:type="dxa"/>
            <w:shd w:val="clear" w:color="auto" w:fill="auto"/>
          </w:tcPr>
          <w:p w14:paraId="504E4695" w14:textId="77777777" w:rsidR="0024028A" w:rsidRPr="0024028A" w:rsidRDefault="0024028A" w:rsidP="0024028A">
            <w:pPr>
              <w:pStyle w:val="TableRCTs"/>
            </w:pPr>
            <w:r w:rsidRPr="0024028A">
              <w:t>28-Feb-20</w:t>
            </w:r>
          </w:p>
        </w:tc>
      </w:tr>
    </w:tbl>
    <w:p w14:paraId="3249EE8A" w14:textId="6F80EB13" w:rsidR="00FC0478" w:rsidRDefault="00C15091" w:rsidP="0024028A">
      <w:pPr>
        <w:pStyle w:val="Figure"/>
      </w:pPr>
      <w:r>
        <w:rPr>
          <w:noProof/>
          <w:lang w:val="en-AU" w:eastAsia="en-AU"/>
        </w:rPr>
        <w:drawing>
          <wp:inline distT="0" distB="0" distL="0" distR="0" wp14:anchorId="3FC72E11" wp14:editId="5CF99E97">
            <wp:extent cx="4011114" cy="3795601"/>
            <wp:effectExtent l="0" t="0" r="254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Risk assessment.png"/>
                    <pic:cNvPicPr/>
                  </pic:nvPicPr>
                  <pic:blipFill>
                    <a:blip r:embed="rId39">
                      <a:extLst>
                        <a:ext uri="{28A0092B-C50C-407E-A947-70E740481C1C}">
                          <a14:useLocalDpi xmlns:a14="http://schemas.microsoft.com/office/drawing/2010/main" val="0"/>
                        </a:ext>
                      </a:extLst>
                    </a:blip>
                    <a:stretch>
                      <a:fillRect/>
                    </a:stretch>
                  </pic:blipFill>
                  <pic:spPr>
                    <a:xfrm>
                      <a:off x="0" y="0"/>
                      <a:ext cx="4031545" cy="3814935"/>
                    </a:xfrm>
                    <a:prstGeom prst="rect">
                      <a:avLst/>
                    </a:prstGeom>
                  </pic:spPr>
                </pic:pic>
              </a:graphicData>
            </a:graphic>
          </wp:inline>
        </w:drawing>
      </w:r>
    </w:p>
    <w:p w14:paraId="3A348615" w14:textId="73769122" w:rsidR="0024028A" w:rsidRPr="00FC0478" w:rsidRDefault="0024028A" w:rsidP="0024028A">
      <w:pPr>
        <w:pStyle w:val="Figurename"/>
      </w:pPr>
      <w:r>
        <w:t>PRISMA diagram: Risk assessment</w:t>
      </w:r>
    </w:p>
    <w:p w14:paraId="46948F34" w14:textId="77777777" w:rsidR="000F3838" w:rsidRDefault="000F3838" w:rsidP="008E765F">
      <w:pPr>
        <w:pStyle w:val="Heading2"/>
        <w:numPr>
          <w:ilvl w:val="0"/>
          <w:numId w:val="0"/>
        </w:numPr>
        <w:rPr>
          <w:lang w:val="en-AU"/>
        </w:rPr>
        <w:sectPr w:rsidR="000F3838" w:rsidSect="002F0FE3">
          <w:pgSz w:w="11900" w:h="16820"/>
          <w:pgMar w:top="1134" w:right="1418" w:bottom="1134" w:left="1418" w:header="709" w:footer="709" w:gutter="0"/>
          <w:cols w:space="708"/>
          <w:docGrid w:linePitch="360"/>
        </w:sectPr>
      </w:pPr>
    </w:p>
    <w:p w14:paraId="7B6732BB" w14:textId="099224A5" w:rsidR="008E765F" w:rsidRDefault="000F3838" w:rsidP="008E765F">
      <w:pPr>
        <w:pStyle w:val="Heading2"/>
        <w:numPr>
          <w:ilvl w:val="0"/>
          <w:numId w:val="0"/>
        </w:numPr>
        <w:rPr>
          <w:lang w:val="en-AU"/>
        </w:rPr>
      </w:pPr>
      <w:bookmarkStart w:id="257" w:name="_Toc40956558"/>
      <w:r>
        <w:rPr>
          <w:lang w:val="en-AU"/>
        </w:rPr>
        <w:t>B</w:t>
      </w:r>
      <w:r>
        <w:rPr>
          <w:lang w:val="en-AU"/>
        </w:rPr>
        <w:tab/>
      </w:r>
      <w:r w:rsidR="008E765F">
        <w:rPr>
          <w:lang w:val="en-AU"/>
        </w:rPr>
        <w:t>Assessment of risk of bias in randomised controlled trials</w:t>
      </w:r>
      <w:bookmarkEnd w:id="257"/>
    </w:p>
    <w:p w14:paraId="1957B993" w14:textId="77777777" w:rsidR="002F0FE3" w:rsidRPr="00C12274" w:rsidRDefault="002F0FE3" w:rsidP="002F0FE3">
      <w:pPr>
        <w:pStyle w:val="bullet"/>
      </w:pPr>
      <w:bookmarkStart w:id="258" w:name="_Toc1661193"/>
      <w:r w:rsidRPr="00C12274">
        <w:rPr>
          <w:i/>
        </w:rPr>
        <w:t>Selection bias</w:t>
      </w:r>
      <w:bookmarkEnd w:id="258"/>
      <w:r w:rsidRPr="00C12274">
        <w:t>: Studies were considered at low risk of selection bias if the process of randomised sequence generation and allocation concealment was described, at unclear risk if this process was not described and at high risk if sequence generation was not randomised (eg alternate allocation) and/or allocation was not concealed.</w:t>
      </w:r>
    </w:p>
    <w:p w14:paraId="77325E31" w14:textId="1D66D3CF" w:rsidR="00BF7782" w:rsidRPr="00BF7782" w:rsidRDefault="002F0FE3" w:rsidP="002F0FE3">
      <w:pPr>
        <w:pStyle w:val="bullet"/>
      </w:pPr>
      <w:bookmarkStart w:id="259" w:name="_Toc1661194"/>
      <w:r w:rsidRPr="00C12274">
        <w:rPr>
          <w:i/>
        </w:rPr>
        <w:t xml:space="preserve">Performance </w:t>
      </w:r>
      <w:r w:rsidR="00BF7782">
        <w:rPr>
          <w:i/>
        </w:rPr>
        <w:t xml:space="preserve">bias: </w:t>
      </w:r>
      <w:r w:rsidR="00BF7782" w:rsidRPr="00C12274">
        <w:t xml:space="preserve">Studies were considered at low risk of </w:t>
      </w:r>
      <w:r w:rsidR="00BF7782">
        <w:t>performance</w:t>
      </w:r>
      <w:r w:rsidR="00BF7782" w:rsidRPr="00C12274">
        <w:t xml:space="preserve"> bias if </w:t>
      </w:r>
      <w:r w:rsidR="00BF7782">
        <w:t>participants</w:t>
      </w:r>
      <w:r w:rsidR="00BF7782" w:rsidRPr="00C12274">
        <w:t xml:space="preserve"> were blinded to allocation group, at unclear risk if blinding of </w:t>
      </w:r>
      <w:r w:rsidR="00BF7782">
        <w:t>participants</w:t>
      </w:r>
      <w:r w:rsidR="00BF7782" w:rsidRPr="00C12274">
        <w:t xml:space="preserve"> was not described and at high risk if the study stated that </w:t>
      </w:r>
      <w:r w:rsidR="00BF7782">
        <w:t>participants</w:t>
      </w:r>
      <w:r w:rsidR="00BF7782" w:rsidRPr="00C12274">
        <w:t xml:space="preserve"> were not blinded.</w:t>
      </w:r>
    </w:p>
    <w:p w14:paraId="5576F9B1" w14:textId="12C5431C" w:rsidR="002F0FE3" w:rsidRPr="00C12274" w:rsidRDefault="00BF7782" w:rsidP="002F0FE3">
      <w:pPr>
        <w:pStyle w:val="bullet"/>
      </w:pPr>
      <w:r>
        <w:rPr>
          <w:i/>
        </w:rPr>
        <w:t>D</w:t>
      </w:r>
      <w:r w:rsidR="002F0FE3" w:rsidRPr="00C12274">
        <w:rPr>
          <w:i/>
        </w:rPr>
        <w:t>etection bias</w:t>
      </w:r>
      <w:bookmarkEnd w:id="259"/>
      <w:r w:rsidR="002F0FE3" w:rsidRPr="00C12274">
        <w:t>: Studies were considered at low risk of detection bias if outcome assessors were blinded to allocation group, at unclear risk if blinding of assessors was not described and at high risk if the study stated that assessors were not blinded.</w:t>
      </w:r>
    </w:p>
    <w:p w14:paraId="5055EB78" w14:textId="77777777" w:rsidR="002F0FE3" w:rsidRPr="00C12274" w:rsidRDefault="002F0FE3" w:rsidP="002F0FE3">
      <w:pPr>
        <w:pStyle w:val="bullet"/>
      </w:pPr>
      <w:bookmarkStart w:id="260" w:name="_Toc1661195"/>
      <w:r w:rsidRPr="00C12274">
        <w:rPr>
          <w:i/>
        </w:rPr>
        <w:t>Attrition bias</w:t>
      </w:r>
      <w:bookmarkEnd w:id="260"/>
      <w:r w:rsidRPr="00C12274">
        <w:t>: Studies were considered at low risk of attrition bias if reasons were given for loss to follow-up, attrition was low and loss to follow-up was balanced between groups, at unclear risk if this could not be determined and at high risk if attrition was high and/or unbalanced between groups.</w:t>
      </w:r>
    </w:p>
    <w:p w14:paraId="0B373137" w14:textId="77777777" w:rsidR="002F0FE3" w:rsidRPr="00C12274" w:rsidRDefault="002F0FE3" w:rsidP="002F0FE3">
      <w:pPr>
        <w:pStyle w:val="bullet"/>
      </w:pPr>
      <w:bookmarkStart w:id="261" w:name="_Toc1661196"/>
      <w:r w:rsidRPr="00C12274">
        <w:rPr>
          <w:i/>
        </w:rPr>
        <w:t>Reporting bias</w:t>
      </w:r>
      <w:bookmarkEnd w:id="261"/>
      <w:r w:rsidRPr="00C12274">
        <w:t>: Studies were considered at low risk of reporting bias if all pre-specified outcomes were reported, at unclear risk if the study protocol was not available and at high risk if reporting of some outcomes and not others was incomplete or absent.</w:t>
      </w:r>
    </w:p>
    <w:p w14:paraId="5F67BD8E" w14:textId="77777777" w:rsidR="002F0FE3" w:rsidRPr="00C12274" w:rsidRDefault="002F0FE3" w:rsidP="002F0FE3">
      <w:pPr>
        <w:pStyle w:val="bullet"/>
      </w:pPr>
      <w:bookmarkStart w:id="262" w:name="_Toc1661197"/>
      <w:r w:rsidRPr="00C12274">
        <w:rPr>
          <w:i/>
        </w:rPr>
        <w:t>Other potential sources of bias</w:t>
      </w:r>
      <w:bookmarkEnd w:id="262"/>
      <w:r w:rsidRPr="00C12274">
        <w:t>: Significant differences in participants at baseline was considered another source of bias.</w:t>
      </w:r>
    </w:p>
    <w:p w14:paraId="6D05F534" w14:textId="321DDCB3" w:rsidR="00222039" w:rsidRDefault="00222039" w:rsidP="0030223E">
      <w:pPr>
        <w:pStyle w:val="TableName"/>
        <w:ind w:left="1134" w:hanging="1134"/>
      </w:pPr>
      <w:bookmarkStart w:id="263" w:name="_Toc40956690"/>
      <w:r>
        <w:t>Summary of risk of bias across studies — probiotics</w:t>
      </w:r>
      <w:bookmarkEnd w:id="263"/>
    </w:p>
    <w:p w14:paraId="648493C0" w14:textId="02473A8C" w:rsidR="00222039" w:rsidRDefault="00F0709F" w:rsidP="00222039">
      <w:pPr>
        <w:pStyle w:val="Figure"/>
        <w:rPr>
          <w:noProof/>
        </w:rPr>
      </w:pPr>
      <w:r>
        <w:rPr>
          <w:noProof/>
          <w:lang w:val="en-AU" w:eastAsia="en-AU"/>
        </w:rPr>
        <w:drawing>
          <wp:inline distT="0" distB="0" distL="0" distR="0" wp14:anchorId="019DC7FB" wp14:editId="0A298E3E">
            <wp:extent cx="5755640" cy="2365375"/>
            <wp:effectExtent l="0" t="0" r="1016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isk of bias graph.png"/>
                    <pic:cNvPicPr/>
                  </pic:nvPicPr>
                  <pic:blipFill>
                    <a:blip r:embed="rId40">
                      <a:extLst>
                        <a:ext uri="{28A0092B-C50C-407E-A947-70E740481C1C}">
                          <a14:useLocalDpi xmlns:a14="http://schemas.microsoft.com/office/drawing/2010/main" val="0"/>
                        </a:ext>
                      </a:extLst>
                    </a:blip>
                    <a:stretch>
                      <a:fillRect/>
                    </a:stretch>
                  </pic:blipFill>
                  <pic:spPr>
                    <a:xfrm>
                      <a:off x="0" y="0"/>
                      <a:ext cx="5755640" cy="2365375"/>
                    </a:xfrm>
                    <a:prstGeom prst="rect">
                      <a:avLst/>
                    </a:prstGeom>
                  </pic:spPr>
                </pic:pic>
              </a:graphicData>
            </a:graphic>
          </wp:inline>
        </w:drawing>
      </w:r>
    </w:p>
    <w:p w14:paraId="2CDC3F99" w14:textId="37AA7151" w:rsidR="00AB72E9" w:rsidRDefault="00AB72E9" w:rsidP="0030223E">
      <w:pPr>
        <w:pStyle w:val="TableName"/>
        <w:ind w:left="1134" w:hanging="1134"/>
      </w:pPr>
      <w:bookmarkStart w:id="264" w:name="_Toc40956691"/>
      <w:r>
        <w:t>Summary of risk of bias across studies — weighing</w:t>
      </w:r>
      <w:bookmarkEnd w:id="264"/>
    </w:p>
    <w:p w14:paraId="16DDF389" w14:textId="74D6C62A" w:rsidR="00AB72E9" w:rsidRDefault="00AB72E9" w:rsidP="00AB72E9">
      <w:pPr>
        <w:pStyle w:val="Figure"/>
        <w:rPr>
          <w:noProof/>
        </w:rPr>
      </w:pPr>
      <w:r>
        <w:rPr>
          <w:noProof/>
          <w:lang w:val="en-AU" w:eastAsia="en-AU"/>
        </w:rPr>
        <w:drawing>
          <wp:inline distT="0" distB="0" distL="0" distR="0" wp14:anchorId="6E7D32B7" wp14:editId="4D75B4EB">
            <wp:extent cx="5755640" cy="2365375"/>
            <wp:effectExtent l="0" t="0" r="1016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isk of bias graph.png"/>
                    <pic:cNvPicPr/>
                  </pic:nvPicPr>
                  <pic:blipFill>
                    <a:blip r:embed="rId41">
                      <a:extLst>
                        <a:ext uri="{28A0092B-C50C-407E-A947-70E740481C1C}">
                          <a14:useLocalDpi xmlns:a14="http://schemas.microsoft.com/office/drawing/2010/main" val="0"/>
                        </a:ext>
                      </a:extLst>
                    </a:blip>
                    <a:stretch>
                      <a:fillRect/>
                    </a:stretch>
                  </pic:blipFill>
                  <pic:spPr>
                    <a:xfrm>
                      <a:off x="0" y="0"/>
                      <a:ext cx="5755640" cy="2365375"/>
                    </a:xfrm>
                    <a:prstGeom prst="rect">
                      <a:avLst/>
                    </a:prstGeom>
                  </pic:spPr>
                </pic:pic>
              </a:graphicData>
            </a:graphic>
          </wp:inline>
        </w:drawing>
      </w:r>
    </w:p>
    <w:p w14:paraId="348CB617" w14:textId="18808E40" w:rsidR="001F4320" w:rsidRDefault="001F4320" w:rsidP="0030223E">
      <w:pPr>
        <w:pStyle w:val="TableName"/>
        <w:ind w:left="1134" w:hanging="1134"/>
      </w:pPr>
      <w:bookmarkStart w:id="265" w:name="_Toc40956692"/>
      <w:r>
        <w:t>Summary of risk of bias across studies — dietary interventions</w:t>
      </w:r>
      <w:bookmarkEnd w:id="265"/>
    </w:p>
    <w:p w14:paraId="79E5F9B0" w14:textId="497BAA6C" w:rsidR="00E20E76" w:rsidRDefault="00E20E76" w:rsidP="00E20E76">
      <w:pPr>
        <w:pStyle w:val="Figure"/>
      </w:pPr>
      <w:r>
        <w:rPr>
          <w:noProof/>
          <w:lang w:val="en-AU" w:eastAsia="en-AU"/>
        </w:rPr>
        <w:drawing>
          <wp:inline distT="0" distB="0" distL="0" distR="0" wp14:anchorId="2845BF9C" wp14:editId="53C306D4">
            <wp:extent cx="5755640" cy="2365375"/>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isk of bias graph diet interventions.png"/>
                    <pic:cNvPicPr/>
                  </pic:nvPicPr>
                  <pic:blipFill>
                    <a:blip r:embed="rId42">
                      <a:extLst>
                        <a:ext uri="{28A0092B-C50C-407E-A947-70E740481C1C}">
                          <a14:useLocalDpi xmlns:a14="http://schemas.microsoft.com/office/drawing/2010/main" val="0"/>
                        </a:ext>
                      </a:extLst>
                    </a:blip>
                    <a:stretch>
                      <a:fillRect/>
                    </a:stretch>
                  </pic:blipFill>
                  <pic:spPr>
                    <a:xfrm>
                      <a:off x="0" y="0"/>
                      <a:ext cx="5755640" cy="2365375"/>
                    </a:xfrm>
                    <a:prstGeom prst="rect">
                      <a:avLst/>
                    </a:prstGeom>
                  </pic:spPr>
                </pic:pic>
              </a:graphicData>
            </a:graphic>
          </wp:inline>
        </w:drawing>
      </w:r>
    </w:p>
    <w:p w14:paraId="366014A6" w14:textId="77777777" w:rsidR="00F8645A" w:rsidRDefault="00F8645A" w:rsidP="0030223E">
      <w:pPr>
        <w:pStyle w:val="TableName"/>
        <w:ind w:left="1134" w:hanging="1134"/>
      </w:pPr>
      <w:bookmarkStart w:id="266" w:name="_Toc40956693"/>
      <w:r>
        <w:t>Summary of risk of bias across studies — exercise interventions</w:t>
      </w:r>
      <w:bookmarkEnd w:id="266"/>
    </w:p>
    <w:p w14:paraId="51DDB477" w14:textId="47A596BB" w:rsidR="004D6048" w:rsidRDefault="006045AE" w:rsidP="00E20E76">
      <w:pPr>
        <w:pStyle w:val="Figure"/>
      </w:pPr>
      <w:r>
        <w:rPr>
          <w:noProof/>
          <w:lang w:val="en-AU" w:eastAsia="en-AU"/>
        </w:rPr>
        <w:drawing>
          <wp:inline distT="0" distB="0" distL="0" distR="0" wp14:anchorId="36946005" wp14:editId="53CBA45C">
            <wp:extent cx="5755640" cy="2365375"/>
            <wp:effectExtent l="0" t="0" r="1016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Risk of bias graph.png"/>
                    <pic:cNvPicPr/>
                  </pic:nvPicPr>
                  <pic:blipFill>
                    <a:blip r:embed="rId43">
                      <a:extLst>
                        <a:ext uri="{28A0092B-C50C-407E-A947-70E740481C1C}">
                          <a14:useLocalDpi xmlns:a14="http://schemas.microsoft.com/office/drawing/2010/main" val="0"/>
                        </a:ext>
                      </a:extLst>
                    </a:blip>
                    <a:stretch>
                      <a:fillRect/>
                    </a:stretch>
                  </pic:blipFill>
                  <pic:spPr>
                    <a:xfrm>
                      <a:off x="0" y="0"/>
                      <a:ext cx="5755640" cy="2365375"/>
                    </a:xfrm>
                    <a:prstGeom prst="rect">
                      <a:avLst/>
                    </a:prstGeom>
                  </pic:spPr>
                </pic:pic>
              </a:graphicData>
            </a:graphic>
          </wp:inline>
        </w:drawing>
      </w:r>
    </w:p>
    <w:p w14:paraId="29DFE1BB" w14:textId="1F04F947" w:rsidR="002F0FE3" w:rsidRPr="00C12274" w:rsidRDefault="002F0FE3" w:rsidP="0030223E">
      <w:pPr>
        <w:pStyle w:val="TableName"/>
        <w:ind w:left="1134" w:hanging="1134"/>
      </w:pPr>
      <w:bookmarkStart w:id="267" w:name="_Toc40956694"/>
      <w:r w:rsidRPr="00C12274">
        <w:t>Summary of risk of bias across studies</w:t>
      </w:r>
      <w:r>
        <w:t xml:space="preserve"> </w:t>
      </w:r>
      <w:r w:rsidRPr="003E22EF">
        <w:t>— lifestyle counselling interventions</w:t>
      </w:r>
      <w:bookmarkEnd w:id="267"/>
    </w:p>
    <w:p w14:paraId="0EDA9975" w14:textId="0E850DE9" w:rsidR="002F0FE3" w:rsidRPr="00341FE8" w:rsidRDefault="004D6048" w:rsidP="004D6048">
      <w:pPr>
        <w:pStyle w:val="Figure"/>
      </w:pPr>
      <w:r>
        <w:rPr>
          <w:noProof/>
          <w:lang w:val="en-AU" w:eastAsia="en-AU"/>
        </w:rPr>
        <w:drawing>
          <wp:inline distT="0" distB="0" distL="0" distR="0" wp14:anchorId="21736822" wp14:editId="138AE0C5">
            <wp:extent cx="5755640" cy="2365375"/>
            <wp:effectExtent l="0" t="0" r="1016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Risk of bias graph.png"/>
                    <pic:cNvPicPr/>
                  </pic:nvPicPr>
                  <pic:blipFill>
                    <a:blip r:embed="rId44">
                      <a:extLst>
                        <a:ext uri="{28A0092B-C50C-407E-A947-70E740481C1C}">
                          <a14:useLocalDpi xmlns:a14="http://schemas.microsoft.com/office/drawing/2010/main" val="0"/>
                        </a:ext>
                      </a:extLst>
                    </a:blip>
                    <a:stretch>
                      <a:fillRect/>
                    </a:stretch>
                  </pic:blipFill>
                  <pic:spPr>
                    <a:xfrm>
                      <a:off x="0" y="0"/>
                      <a:ext cx="5755640" cy="2365375"/>
                    </a:xfrm>
                    <a:prstGeom prst="rect">
                      <a:avLst/>
                    </a:prstGeom>
                  </pic:spPr>
                </pic:pic>
              </a:graphicData>
            </a:graphic>
          </wp:inline>
        </w:drawing>
      </w:r>
    </w:p>
    <w:p w14:paraId="7D804239" w14:textId="77777777" w:rsidR="002F0FE3" w:rsidRPr="002F0FE3" w:rsidRDefault="002F0FE3" w:rsidP="002F0FE3">
      <w:pPr>
        <w:rPr>
          <w:lang w:val="en-AU"/>
        </w:rPr>
      </w:pPr>
    </w:p>
    <w:p w14:paraId="36B969CE" w14:textId="77777777" w:rsidR="002F0FE3" w:rsidRDefault="002F0FE3" w:rsidP="008E765F">
      <w:pPr>
        <w:pStyle w:val="Heading3"/>
        <w:numPr>
          <w:ilvl w:val="0"/>
          <w:numId w:val="0"/>
        </w:numPr>
        <w:rPr>
          <w:lang w:val="en"/>
        </w:rPr>
        <w:sectPr w:rsidR="002F0FE3" w:rsidSect="002F0FE3">
          <w:pgSz w:w="11900" w:h="16820"/>
          <w:pgMar w:top="1134" w:right="1418" w:bottom="1134" w:left="1418" w:header="709" w:footer="709" w:gutter="0"/>
          <w:cols w:space="708"/>
          <w:docGrid w:linePitch="360"/>
        </w:sectPr>
      </w:pPr>
    </w:p>
    <w:p w14:paraId="38B84C16" w14:textId="77777777" w:rsidR="008000F6" w:rsidRDefault="008000F6" w:rsidP="008E765F">
      <w:pPr>
        <w:pStyle w:val="Heading3"/>
        <w:numPr>
          <w:ilvl w:val="0"/>
          <w:numId w:val="0"/>
        </w:numPr>
        <w:rPr>
          <w:lang w:val="en"/>
        </w:rPr>
      </w:pPr>
      <w:bookmarkStart w:id="268" w:name="_Toc40956559"/>
      <w:r>
        <w:rPr>
          <w:lang w:val="en"/>
        </w:rPr>
        <w:t>Probiotics studies</w:t>
      </w:r>
      <w:bookmarkEnd w:id="268"/>
    </w:p>
    <w:tbl>
      <w:tblPr>
        <w:tblW w:w="1403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solid" w:color="D9E2F3" w:themeColor="accent1" w:themeTint="33" w:fill="auto"/>
        <w:tblLayout w:type="fixed"/>
        <w:tblLook w:val="0000" w:firstRow="0" w:lastRow="0" w:firstColumn="0" w:lastColumn="0" w:noHBand="0" w:noVBand="0"/>
      </w:tblPr>
      <w:tblGrid>
        <w:gridCol w:w="1560"/>
        <w:gridCol w:w="1275"/>
        <w:gridCol w:w="11199"/>
      </w:tblGrid>
      <w:tr w:rsidR="008000F6" w:rsidRPr="00C12274" w14:paraId="1673AE85" w14:textId="77777777" w:rsidTr="008000F6">
        <w:trPr>
          <w:trHeight w:val="99"/>
          <w:tblHeader/>
        </w:trPr>
        <w:tc>
          <w:tcPr>
            <w:tcW w:w="1560" w:type="dxa"/>
            <w:shd w:val="solid" w:color="2F5496" w:themeColor="accent1" w:themeShade="BF" w:fill="auto"/>
          </w:tcPr>
          <w:p w14:paraId="60E5E4EF" w14:textId="77777777" w:rsidR="008000F6" w:rsidRPr="00C12274" w:rsidRDefault="008000F6" w:rsidP="008000F6">
            <w:pPr>
              <w:pStyle w:val="Tablecell"/>
              <w:keepNext/>
              <w:rPr>
                <w:rFonts w:eastAsiaTheme="minorHAnsi"/>
                <w:b/>
                <w:color w:val="FFFFFF" w:themeColor="background1"/>
                <w:sz w:val="16"/>
                <w:lang w:val="en-US"/>
              </w:rPr>
            </w:pPr>
            <w:r w:rsidRPr="00C12274">
              <w:rPr>
                <w:rFonts w:eastAsiaTheme="minorHAnsi"/>
                <w:b/>
                <w:color w:val="FFFFFF" w:themeColor="background1"/>
                <w:sz w:val="16"/>
                <w:lang w:val="en-US"/>
              </w:rPr>
              <w:t xml:space="preserve">Study limitation </w:t>
            </w:r>
          </w:p>
        </w:tc>
        <w:tc>
          <w:tcPr>
            <w:tcW w:w="1275" w:type="dxa"/>
            <w:shd w:val="solid" w:color="2F5496" w:themeColor="accent1" w:themeShade="BF" w:fill="auto"/>
          </w:tcPr>
          <w:p w14:paraId="6E8C8EFF" w14:textId="77777777" w:rsidR="008000F6" w:rsidRPr="00C12274" w:rsidRDefault="008000F6" w:rsidP="008000F6">
            <w:pPr>
              <w:pStyle w:val="Tablecell"/>
              <w:keepNext/>
              <w:jc w:val="center"/>
              <w:rPr>
                <w:rFonts w:eastAsiaTheme="minorHAnsi"/>
                <w:b/>
                <w:color w:val="FFFFFF" w:themeColor="background1"/>
                <w:sz w:val="16"/>
                <w:lang w:val="en-US"/>
              </w:rPr>
            </w:pPr>
            <w:r w:rsidRPr="00C12274">
              <w:rPr>
                <w:rFonts w:eastAsiaTheme="minorHAnsi"/>
                <w:b/>
                <w:color w:val="FFFFFF" w:themeColor="background1"/>
                <w:sz w:val="16"/>
                <w:lang w:val="en-US"/>
              </w:rPr>
              <w:t>Judgement</w:t>
            </w:r>
          </w:p>
        </w:tc>
        <w:tc>
          <w:tcPr>
            <w:tcW w:w="11199" w:type="dxa"/>
            <w:shd w:val="solid" w:color="2F5496" w:themeColor="accent1" w:themeShade="BF" w:fill="auto"/>
          </w:tcPr>
          <w:p w14:paraId="2156B53D" w14:textId="77777777" w:rsidR="008000F6" w:rsidRPr="00C12274" w:rsidRDefault="008000F6" w:rsidP="008000F6">
            <w:pPr>
              <w:pStyle w:val="Tablecell"/>
              <w:keepNext/>
              <w:rPr>
                <w:rFonts w:eastAsiaTheme="minorHAnsi"/>
                <w:b/>
                <w:color w:val="FFFFFF" w:themeColor="background1"/>
                <w:sz w:val="16"/>
                <w:lang w:val="en-US"/>
              </w:rPr>
            </w:pPr>
            <w:r w:rsidRPr="00C12274">
              <w:rPr>
                <w:rFonts w:eastAsiaTheme="minorHAnsi"/>
                <w:b/>
                <w:color w:val="FFFFFF" w:themeColor="background1"/>
                <w:sz w:val="16"/>
                <w:lang w:val="en-US"/>
              </w:rPr>
              <w:t>Support for judgement</w:t>
            </w:r>
          </w:p>
        </w:tc>
      </w:tr>
      <w:tr w:rsidR="008000F6" w:rsidRPr="006234EA" w14:paraId="273583EE" w14:textId="77777777" w:rsidTr="008000F6">
        <w:trPr>
          <w:cantSplit/>
        </w:trPr>
        <w:tc>
          <w:tcPr>
            <w:tcW w:w="14034" w:type="dxa"/>
            <w:gridSpan w:val="3"/>
            <w:shd w:val="solid" w:color="D9E2F3" w:themeColor="accent1" w:themeTint="33" w:fill="auto"/>
          </w:tcPr>
          <w:p w14:paraId="6EFAD11F" w14:textId="1C574D25" w:rsidR="008000F6" w:rsidRPr="00470354" w:rsidRDefault="00C71547" w:rsidP="002747EA">
            <w:pPr>
              <w:pStyle w:val="Tablecell"/>
              <w:keepNext/>
              <w:spacing w:line="220" w:lineRule="exact"/>
              <w:rPr>
                <w:rFonts w:eastAsiaTheme="minorHAnsi"/>
                <w:b/>
                <w:sz w:val="16"/>
                <w:szCs w:val="16"/>
                <w:lang w:val="en-US"/>
              </w:rPr>
            </w:pPr>
            <w:r>
              <w:rPr>
                <w:rFonts w:eastAsiaTheme="minorHAnsi"/>
                <w:b/>
                <w:sz w:val="16"/>
                <w:szCs w:val="16"/>
                <w:lang w:val="en-US"/>
              </w:rPr>
              <w:t>Callaway et al 2019</w:t>
            </w:r>
            <w:r w:rsidR="00AB21E2">
              <w:rPr>
                <w:rFonts w:eastAsiaTheme="minorHAnsi"/>
                <w:b/>
                <w:sz w:val="16"/>
                <w:szCs w:val="16"/>
                <w:lang w:val="en-US"/>
              </w:rPr>
              <w:fldChar w:fldCharType="begin">
                <w:fldData xml:space="preserve">PEVuZE5vdGU+PENpdGU+PEF1dGhvcj5DYWxsYXdheTwvQXV0aG9yPjxZZWFyPjIwMTk8L1llYXI+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</w:fldData>
              </w:fldChar>
            </w:r>
            <w:r w:rsidR="002747EA">
              <w:rPr>
                <w:rFonts w:eastAsiaTheme="minorHAnsi"/>
                <w:b/>
                <w:sz w:val="16"/>
                <w:szCs w:val="16"/>
                <w:lang w:val="en-US"/>
              </w:rPr>
              <w:instrText xml:space="preserve"> ADDIN EN.CITE </w:instrText>
            </w:r>
            <w:r w:rsidR="002747EA">
              <w:rPr>
                <w:rFonts w:eastAsiaTheme="minorHAnsi"/>
                <w:b/>
                <w:sz w:val="16"/>
                <w:szCs w:val="16"/>
                <w:lang w:val="en-US"/>
              </w:rPr>
              <w:fldChar w:fldCharType="begin">
                <w:fldData xml:space="preserve">PEVuZE5vdGU+PENpdGU+PEF1dGhvcj5DYWxsYXdheTwvQXV0aG9yPjxZZWFyPjIwMTk8L1llYXI+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</w:fldData>
              </w:fldChar>
            </w:r>
            <w:r w:rsidR="002747EA">
              <w:rPr>
                <w:rFonts w:eastAsiaTheme="minorHAnsi"/>
                <w:b/>
                <w:sz w:val="16"/>
                <w:szCs w:val="16"/>
                <w:lang w:val="en-US"/>
              </w:rPr>
              <w:instrText xml:space="preserve"> ADDIN EN.CITE.DATA </w:instrText>
            </w:r>
            <w:r w:rsidR="002747EA">
              <w:rPr>
                <w:rFonts w:eastAsiaTheme="minorHAnsi"/>
                <w:b/>
                <w:sz w:val="16"/>
                <w:szCs w:val="16"/>
                <w:lang w:val="en-US"/>
              </w:rPr>
            </w:r>
            <w:r w:rsidR="002747EA">
              <w:rPr>
                <w:rFonts w:eastAsiaTheme="minorHAnsi"/>
                <w:b/>
                <w:sz w:val="16"/>
                <w:szCs w:val="16"/>
                <w:lang w:val="en-US"/>
              </w:rPr>
              <w:fldChar w:fldCharType="end"/>
            </w:r>
            <w:r w:rsidR="00AB21E2">
              <w:rPr>
                <w:rFonts w:eastAsiaTheme="minorHAnsi"/>
                <w:b/>
                <w:sz w:val="16"/>
                <w:szCs w:val="16"/>
                <w:lang w:val="en-US"/>
              </w:rPr>
            </w:r>
            <w:r w:rsidR="00AB21E2">
              <w:rPr>
                <w:rFonts w:eastAsiaTheme="minorHAnsi"/>
                <w:b/>
                <w:sz w:val="16"/>
                <w:szCs w:val="16"/>
                <w:lang w:val="en-US"/>
              </w:rPr>
              <w:fldChar w:fldCharType="separate"/>
            </w:r>
            <w:r w:rsidR="002747EA" w:rsidRPr="002747EA">
              <w:rPr>
                <w:rFonts w:eastAsiaTheme="minorHAnsi"/>
                <w:b/>
                <w:noProof/>
                <w:szCs w:val="16"/>
                <w:vertAlign w:val="superscript"/>
                <w:lang w:val="en-US"/>
              </w:rPr>
              <w:t>228</w:t>
            </w:r>
            <w:r w:rsidR="00AB21E2">
              <w:rPr>
                <w:rFonts w:eastAsiaTheme="minorHAnsi"/>
                <w:b/>
                <w:sz w:val="16"/>
                <w:szCs w:val="16"/>
                <w:lang w:val="en-US"/>
              </w:rPr>
              <w:fldChar w:fldCharType="end"/>
            </w:r>
          </w:p>
        </w:tc>
      </w:tr>
      <w:tr w:rsidR="008000F6" w:rsidRPr="00C12274" w14:paraId="60C7DD77" w14:textId="77777777" w:rsidTr="006653FF">
        <w:trPr>
          <w:cantSplit/>
        </w:trPr>
        <w:tc>
          <w:tcPr>
            <w:tcW w:w="1560" w:type="dxa"/>
            <w:shd w:val="clear" w:color="D9E2F3" w:themeColor="accent1" w:themeTint="33" w:fill="auto"/>
          </w:tcPr>
          <w:p w14:paraId="4B130A11" w14:textId="77777777" w:rsidR="008000F6" w:rsidRPr="00C12274" w:rsidRDefault="008000F6" w:rsidP="008000F6">
            <w:pPr>
              <w:pStyle w:val="RCTstable"/>
              <w:keepNext/>
            </w:pPr>
            <w:r w:rsidRPr="00C12274">
              <w:t>Random sequence generation</w:t>
            </w:r>
          </w:p>
        </w:tc>
        <w:tc>
          <w:tcPr>
            <w:tcW w:w="1275" w:type="dxa"/>
            <w:tcBorders>
              <w:bottom w:val="single" w:sz="4" w:space="0" w:color="auto"/>
            </w:tcBorders>
            <w:shd w:val="clear" w:color="D9E2F3" w:themeColor="accent1" w:themeTint="33" w:fill="70AD47" w:themeFill="accent6"/>
          </w:tcPr>
          <w:p w14:paraId="34760864" w14:textId="77777777" w:rsidR="008000F6" w:rsidRPr="00C12274" w:rsidRDefault="008000F6" w:rsidP="008000F6">
            <w:pPr>
              <w:pStyle w:val="RCTstable"/>
              <w:keepNext/>
            </w:pPr>
            <w:r>
              <w:t>Low</w:t>
            </w:r>
            <w:r w:rsidRPr="00C12274">
              <w:t xml:space="preserve"> risk</w:t>
            </w:r>
          </w:p>
        </w:tc>
        <w:tc>
          <w:tcPr>
            <w:tcW w:w="11199" w:type="dxa"/>
            <w:shd w:val="clear" w:color="D9E2F3" w:themeColor="accent1" w:themeTint="33" w:fill="auto"/>
          </w:tcPr>
          <w:p w14:paraId="2F2CB27B" w14:textId="55D47D8A" w:rsidR="008000F6" w:rsidRPr="001969C3" w:rsidRDefault="006653FF" w:rsidP="006653FF">
            <w:pPr>
              <w:pStyle w:val="RCTstable"/>
            </w:pPr>
            <w:r>
              <w:t>Participants were randomis</w:t>
            </w:r>
            <w:r w:rsidRPr="006653FF">
              <w:t>ed using</w:t>
            </w:r>
            <w:r>
              <w:t xml:space="preserve"> </w:t>
            </w:r>
            <w:r w:rsidRPr="006653FF">
              <w:t>computer-generated random number</w:t>
            </w:r>
            <w:r>
              <w:t xml:space="preserve"> </w:t>
            </w:r>
            <w:r w:rsidRPr="006653FF">
              <w:t xml:space="preserve">codes sealed in opaque envelopes. </w:t>
            </w:r>
          </w:p>
        </w:tc>
      </w:tr>
      <w:tr w:rsidR="008000F6" w:rsidRPr="00C12274" w14:paraId="7358D17B" w14:textId="77777777" w:rsidTr="006653FF">
        <w:trPr>
          <w:cantSplit/>
        </w:trPr>
        <w:tc>
          <w:tcPr>
            <w:tcW w:w="1560" w:type="dxa"/>
            <w:shd w:val="clear" w:color="D9E2F3" w:themeColor="accent1" w:themeTint="33" w:fill="auto"/>
          </w:tcPr>
          <w:p w14:paraId="6E8814B1" w14:textId="77777777" w:rsidR="008000F6" w:rsidRPr="00C12274" w:rsidRDefault="008000F6" w:rsidP="008000F6">
            <w:pPr>
              <w:pStyle w:val="RCTstable"/>
              <w:keepNext/>
            </w:pPr>
            <w:r w:rsidRPr="00C12274">
              <w:t xml:space="preserve">Allocation concealment </w:t>
            </w:r>
          </w:p>
        </w:tc>
        <w:tc>
          <w:tcPr>
            <w:tcW w:w="1275" w:type="dxa"/>
            <w:shd w:val="clear" w:color="D9E2F3" w:themeColor="accent1" w:themeTint="33" w:fill="70AD47" w:themeFill="accent6"/>
          </w:tcPr>
          <w:p w14:paraId="758EAACE" w14:textId="3F9187DC" w:rsidR="008000F6" w:rsidRPr="00C12274" w:rsidRDefault="006653FF" w:rsidP="008000F6">
            <w:pPr>
              <w:pStyle w:val="RCTstable"/>
              <w:keepNext/>
            </w:pPr>
            <w:r>
              <w:t>Low</w:t>
            </w:r>
            <w:r w:rsidR="008000F6" w:rsidRPr="00C12274">
              <w:t xml:space="preserve"> risk</w:t>
            </w:r>
          </w:p>
        </w:tc>
        <w:tc>
          <w:tcPr>
            <w:tcW w:w="11199" w:type="dxa"/>
            <w:shd w:val="clear" w:color="D9E2F3" w:themeColor="accent1" w:themeTint="33" w:fill="auto"/>
          </w:tcPr>
          <w:p w14:paraId="7D3B9F3D" w14:textId="6A520B5F" w:rsidR="008000F6" w:rsidRPr="006653FF" w:rsidRDefault="006653FF" w:rsidP="006653FF">
            <w:pPr>
              <w:pStyle w:val="RCTstable"/>
            </w:pPr>
            <w:r w:rsidRPr="006653FF">
              <w:t>Matching placebo and probiotic capsules</w:t>
            </w:r>
            <w:r>
              <w:t xml:space="preserve"> </w:t>
            </w:r>
            <w:r w:rsidRPr="006653FF">
              <w:t>were identically packaged in the RBWH</w:t>
            </w:r>
            <w:r>
              <w:t xml:space="preserve"> </w:t>
            </w:r>
            <w:r w:rsidRPr="006653FF">
              <w:t>pharmacy by independent pharmacists.</w:t>
            </w:r>
          </w:p>
        </w:tc>
      </w:tr>
      <w:tr w:rsidR="00C70516" w:rsidRPr="00C12274" w14:paraId="453CAEF8" w14:textId="77777777" w:rsidTr="00C70516">
        <w:trPr>
          <w:cantSplit/>
          <w:trHeight w:val="291"/>
        </w:trPr>
        <w:tc>
          <w:tcPr>
            <w:tcW w:w="1560" w:type="dxa"/>
            <w:shd w:val="clear" w:color="D9E2F3" w:themeColor="accent1" w:themeTint="33" w:fill="auto"/>
          </w:tcPr>
          <w:p w14:paraId="3169524C" w14:textId="77777777" w:rsidR="00C70516" w:rsidRPr="00C12274" w:rsidRDefault="00C70516" w:rsidP="008000F6">
            <w:pPr>
              <w:pStyle w:val="RCTstable"/>
              <w:keepNext/>
            </w:pPr>
            <w:r>
              <w:t>Performance bias</w:t>
            </w:r>
          </w:p>
        </w:tc>
        <w:tc>
          <w:tcPr>
            <w:tcW w:w="1275" w:type="dxa"/>
            <w:tcBorders>
              <w:bottom w:val="single" w:sz="4" w:space="0" w:color="auto"/>
            </w:tcBorders>
            <w:shd w:val="clear" w:color="D9E2F3" w:themeColor="accent1" w:themeTint="33" w:fill="70AD47" w:themeFill="accent6"/>
          </w:tcPr>
          <w:p w14:paraId="3086F5C4" w14:textId="1B96268F" w:rsidR="00C70516" w:rsidRPr="00C12274" w:rsidRDefault="00C70516" w:rsidP="008000F6">
            <w:pPr>
              <w:pStyle w:val="RCTstable"/>
              <w:keepNext/>
            </w:pPr>
            <w:r>
              <w:t>Low</w:t>
            </w:r>
            <w:r w:rsidRPr="00C12274">
              <w:t xml:space="preserve"> risk</w:t>
            </w:r>
          </w:p>
        </w:tc>
        <w:tc>
          <w:tcPr>
            <w:tcW w:w="11199" w:type="dxa"/>
            <w:vMerge w:val="restart"/>
            <w:shd w:val="clear" w:color="D9E2F3" w:themeColor="accent1" w:themeTint="33" w:fill="auto"/>
          </w:tcPr>
          <w:p w14:paraId="448F36F8" w14:textId="1D2DCF1B" w:rsidR="00C70516" w:rsidRPr="001969C3" w:rsidRDefault="00C70516" w:rsidP="008000F6">
            <w:pPr>
              <w:pStyle w:val="RCTstable"/>
            </w:pPr>
            <w:r w:rsidRPr="006653FF">
              <w:t>All study staff and participants were</w:t>
            </w:r>
            <w:r>
              <w:t xml:space="preserve"> blinded to the randomis</w:t>
            </w:r>
            <w:r w:rsidRPr="006653FF">
              <w:t>ed allocation.</w:t>
            </w:r>
          </w:p>
        </w:tc>
      </w:tr>
      <w:tr w:rsidR="00C70516" w:rsidRPr="00822EBF" w14:paraId="2AAE0E07" w14:textId="77777777" w:rsidTr="00015D97">
        <w:trPr>
          <w:cantSplit/>
        </w:trPr>
        <w:tc>
          <w:tcPr>
            <w:tcW w:w="1560" w:type="dxa"/>
            <w:shd w:val="clear" w:color="D9E2F3" w:themeColor="accent1" w:themeTint="33" w:fill="auto"/>
          </w:tcPr>
          <w:p w14:paraId="441148FE" w14:textId="77777777" w:rsidR="00C70516" w:rsidRPr="00822EBF" w:rsidRDefault="00C70516" w:rsidP="008000F6">
            <w:pPr>
              <w:pStyle w:val="RCTstable"/>
            </w:pPr>
            <w:r w:rsidRPr="00822EBF">
              <w:t>Detection bias</w:t>
            </w:r>
          </w:p>
        </w:tc>
        <w:tc>
          <w:tcPr>
            <w:tcW w:w="1275" w:type="dxa"/>
            <w:tcBorders>
              <w:bottom w:val="single" w:sz="4" w:space="0" w:color="auto"/>
            </w:tcBorders>
            <w:shd w:val="clear" w:color="D9E2F3" w:themeColor="accent1" w:themeTint="33" w:fill="70AD47" w:themeFill="accent6"/>
          </w:tcPr>
          <w:p w14:paraId="662A1D80" w14:textId="45E8EDD7" w:rsidR="00C70516" w:rsidRPr="00822EBF" w:rsidRDefault="00C70516" w:rsidP="008000F6">
            <w:pPr>
              <w:pStyle w:val="RCTstable"/>
            </w:pPr>
            <w:r>
              <w:t>Low</w:t>
            </w:r>
            <w:r w:rsidRPr="00822EBF">
              <w:t xml:space="preserve"> risk</w:t>
            </w:r>
          </w:p>
        </w:tc>
        <w:tc>
          <w:tcPr>
            <w:tcW w:w="11199" w:type="dxa"/>
            <w:vMerge/>
            <w:shd w:val="clear" w:color="D9E2F3" w:themeColor="accent1" w:themeTint="33" w:fill="auto"/>
          </w:tcPr>
          <w:p w14:paraId="78BAA08C" w14:textId="5171440E" w:rsidR="00C70516" w:rsidRPr="001969C3" w:rsidRDefault="00C70516" w:rsidP="008000F6">
            <w:pPr>
              <w:pStyle w:val="RCTstable"/>
            </w:pPr>
          </w:p>
        </w:tc>
      </w:tr>
      <w:tr w:rsidR="008000F6" w:rsidRPr="00C12274" w14:paraId="7155C4D5" w14:textId="77777777" w:rsidTr="00015D97">
        <w:trPr>
          <w:cantSplit/>
        </w:trPr>
        <w:tc>
          <w:tcPr>
            <w:tcW w:w="1560" w:type="dxa"/>
            <w:shd w:val="clear" w:color="D9E2F3" w:themeColor="accent1" w:themeTint="33" w:fill="auto"/>
          </w:tcPr>
          <w:p w14:paraId="725CDD0F" w14:textId="77777777" w:rsidR="008000F6" w:rsidRPr="00C12274" w:rsidRDefault="008000F6" w:rsidP="008000F6">
            <w:pPr>
              <w:pStyle w:val="RCTstable"/>
              <w:keepNext/>
            </w:pPr>
            <w:r w:rsidRPr="00C12274">
              <w:t>Incomplete outcome data</w:t>
            </w:r>
          </w:p>
        </w:tc>
        <w:tc>
          <w:tcPr>
            <w:tcW w:w="1275" w:type="dxa"/>
            <w:shd w:val="clear" w:color="D9E2F3" w:themeColor="accent1" w:themeTint="33" w:fill="70AD47" w:themeFill="accent6"/>
          </w:tcPr>
          <w:p w14:paraId="6F998354" w14:textId="5428CF4A" w:rsidR="008000F6" w:rsidRPr="00C12274" w:rsidRDefault="00015D97" w:rsidP="008000F6">
            <w:pPr>
              <w:pStyle w:val="RCTstable"/>
              <w:keepNext/>
            </w:pPr>
            <w:r>
              <w:t>Low</w:t>
            </w:r>
            <w:r w:rsidR="008000F6" w:rsidRPr="00C12274">
              <w:t xml:space="preserve"> risk</w:t>
            </w:r>
          </w:p>
        </w:tc>
        <w:tc>
          <w:tcPr>
            <w:tcW w:w="11199" w:type="dxa"/>
            <w:shd w:val="clear" w:color="D9E2F3" w:themeColor="accent1" w:themeTint="33" w:fill="auto"/>
          </w:tcPr>
          <w:p w14:paraId="6F502985" w14:textId="51D95901" w:rsidR="008000F6" w:rsidRPr="000B09FE" w:rsidRDefault="008D5806" w:rsidP="00F9459B">
            <w:pPr>
              <w:pStyle w:val="RCTstable"/>
            </w:pPr>
            <w:r>
              <w:t>Rea</w:t>
            </w:r>
            <w:r w:rsidR="00C71547">
              <w:t xml:space="preserve">sons for loss to follow-up </w:t>
            </w:r>
            <w:r w:rsidR="00F9459B">
              <w:t>reported</w:t>
            </w:r>
            <w:r w:rsidR="00C21983">
              <w:t xml:space="preserve"> and similar attrition between groups</w:t>
            </w:r>
            <w:r>
              <w:t>.</w:t>
            </w:r>
          </w:p>
        </w:tc>
      </w:tr>
      <w:tr w:rsidR="008000F6" w:rsidRPr="00C12274" w14:paraId="390E6E0E" w14:textId="77777777" w:rsidTr="008000F6">
        <w:trPr>
          <w:cantSplit/>
        </w:trPr>
        <w:tc>
          <w:tcPr>
            <w:tcW w:w="1560" w:type="dxa"/>
            <w:shd w:val="clear" w:color="D9E2F3" w:themeColor="accent1" w:themeTint="33" w:fill="auto"/>
          </w:tcPr>
          <w:p w14:paraId="026D006A" w14:textId="77777777" w:rsidR="008000F6" w:rsidRPr="00C12274" w:rsidRDefault="008000F6" w:rsidP="008000F6">
            <w:pPr>
              <w:pStyle w:val="RCTstable"/>
            </w:pPr>
            <w:r w:rsidRPr="00C12274">
              <w:t>Selective reporting</w:t>
            </w:r>
          </w:p>
        </w:tc>
        <w:tc>
          <w:tcPr>
            <w:tcW w:w="1275" w:type="dxa"/>
            <w:shd w:val="clear" w:color="D9E2F3" w:themeColor="accent1" w:themeTint="33" w:fill="70AD47" w:themeFill="accent6"/>
          </w:tcPr>
          <w:p w14:paraId="2AB59EAD" w14:textId="77777777" w:rsidR="008000F6" w:rsidRPr="00C12274" w:rsidRDefault="008000F6" w:rsidP="008000F6">
            <w:pPr>
              <w:pStyle w:val="RCTstable"/>
            </w:pPr>
            <w:r>
              <w:t>Low</w:t>
            </w:r>
            <w:r w:rsidRPr="00C12274">
              <w:t xml:space="preserve"> risk</w:t>
            </w:r>
          </w:p>
        </w:tc>
        <w:tc>
          <w:tcPr>
            <w:tcW w:w="11199" w:type="dxa"/>
            <w:shd w:val="clear" w:color="D9E2F3" w:themeColor="accent1" w:themeTint="33" w:fill="auto"/>
          </w:tcPr>
          <w:p w14:paraId="14952739" w14:textId="77777777" w:rsidR="008000F6" w:rsidRPr="001969C3" w:rsidRDefault="008000F6" w:rsidP="008000F6">
            <w:pPr>
              <w:pStyle w:val="RCTstable"/>
            </w:pPr>
            <w:r>
              <w:t>Pre-specified outcomes reported.</w:t>
            </w:r>
          </w:p>
        </w:tc>
      </w:tr>
      <w:tr w:rsidR="008000F6" w:rsidRPr="00C12274" w14:paraId="55A685CB" w14:textId="77777777" w:rsidTr="008000F6">
        <w:trPr>
          <w:cantSplit/>
        </w:trPr>
        <w:tc>
          <w:tcPr>
            <w:tcW w:w="1560" w:type="dxa"/>
            <w:shd w:val="clear" w:color="D9E2F3" w:themeColor="accent1" w:themeTint="33" w:fill="auto"/>
          </w:tcPr>
          <w:p w14:paraId="79A0D956" w14:textId="77777777" w:rsidR="008000F6" w:rsidRPr="00C12274" w:rsidRDefault="008000F6" w:rsidP="008000F6">
            <w:pPr>
              <w:pStyle w:val="RCTstable"/>
              <w:rPr>
                <w:lang w:val="en-US"/>
              </w:rPr>
            </w:pPr>
            <w:r w:rsidRPr="00C12274">
              <w:rPr>
                <w:lang w:val="en-US"/>
              </w:rPr>
              <w:t xml:space="preserve">Other limitations </w:t>
            </w:r>
          </w:p>
        </w:tc>
        <w:tc>
          <w:tcPr>
            <w:tcW w:w="1275" w:type="dxa"/>
            <w:shd w:val="clear" w:color="D9E2F3" w:themeColor="accent1" w:themeTint="33" w:fill="70AD47" w:themeFill="accent6"/>
          </w:tcPr>
          <w:p w14:paraId="2ABEB8AC" w14:textId="77777777" w:rsidR="008000F6" w:rsidRPr="00C12274" w:rsidRDefault="008000F6" w:rsidP="008000F6">
            <w:pPr>
              <w:pStyle w:val="RCTstable"/>
              <w:rPr>
                <w:lang w:val="en-US"/>
              </w:rPr>
            </w:pPr>
            <w:r>
              <w:rPr>
                <w:lang w:val="en-US"/>
              </w:rPr>
              <w:t>Low</w:t>
            </w:r>
            <w:r w:rsidRPr="00C12274">
              <w:rPr>
                <w:lang w:val="en-US"/>
              </w:rPr>
              <w:t xml:space="preserve"> risk</w:t>
            </w:r>
          </w:p>
        </w:tc>
        <w:tc>
          <w:tcPr>
            <w:tcW w:w="11199" w:type="dxa"/>
            <w:shd w:val="clear" w:color="D9E2F3" w:themeColor="accent1" w:themeTint="33" w:fill="auto"/>
          </w:tcPr>
          <w:p w14:paraId="71BF5ED8" w14:textId="77777777" w:rsidR="008000F6" w:rsidRPr="001969C3" w:rsidRDefault="008000F6" w:rsidP="008000F6">
            <w:pPr>
              <w:pStyle w:val="RCTstable"/>
            </w:pPr>
            <w:r>
              <w:t>No significant difference between groups at baseline.</w:t>
            </w:r>
          </w:p>
        </w:tc>
      </w:tr>
      <w:tr w:rsidR="00C71547" w:rsidRPr="006234EA" w14:paraId="2D36D725" w14:textId="77777777" w:rsidTr="00513E14">
        <w:trPr>
          <w:cantSplit/>
        </w:trPr>
        <w:tc>
          <w:tcPr>
            <w:tcW w:w="14034" w:type="dxa"/>
            <w:gridSpan w:val="3"/>
            <w:shd w:val="solid" w:color="D9E2F3" w:themeColor="accent1" w:themeTint="33" w:fill="auto"/>
          </w:tcPr>
          <w:p w14:paraId="4333970E" w14:textId="71A2B2A1" w:rsidR="00C71547" w:rsidRPr="00470354" w:rsidRDefault="00430DF7" w:rsidP="002747EA">
            <w:pPr>
              <w:pStyle w:val="Tablecell"/>
              <w:keepNext/>
              <w:spacing w:line="220" w:lineRule="exact"/>
              <w:rPr>
                <w:rFonts w:eastAsiaTheme="minorHAnsi"/>
                <w:b/>
                <w:sz w:val="16"/>
                <w:szCs w:val="16"/>
                <w:lang w:val="en-US"/>
              </w:rPr>
            </w:pPr>
            <w:r>
              <w:rPr>
                <w:rFonts w:eastAsiaTheme="minorHAnsi"/>
                <w:b/>
                <w:sz w:val="16"/>
                <w:szCs w:val="16"/>
                <w:lang w:val="en-US"/>
              </w:rPr>
              <w:t>Gille et al 2016</w:t>
            </w:r>
            <w:r w:rsidR="00AB21E2">
              <w:rPr>
                <w:rFonts w:eastAsiaTheme="minorHAnsi"/>
                <w:b/>
                <w:sz w:val="16"/>
                <w:szCs w:val="16"/>
                <w:lang w:val="en-US"/>
              </w:rPr>
              <w:fldChar w:fldCharType="begin">
                <w:fldData xml:space="preserve">PEVuZE5vdGU+PENpdGU+PEF1dGhvcj5HaWxsZTwvQXV0aG9yPjxZZWFyPjIwMTY8L1llYXI+PFJl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</w:fldData>
              </w:fldChar>
            </w:r>
            <w:r w:rsidR="002747EA">
              <w:rPr>
                <w:rFonts w:eastAsiaTheme="minorHAnsi"/>
                <w:b/>
                <w:sz w:val="16"/>
                <w:szCs w:val="16"/>
                <w:lang w:val="en-US"/>
              </w:rPr>
              <w:instrText xml:space="preserve"> ADDIN EN.CITE </w:instrText>
            </w:r>
            <w:r w:rsidR="002747EA">
              <w:rPr>
                <w:rFonts w:eastAsiaTheme="minorHAnsi"/>
                <w:b/>
                <w:sz w:val="16"/>
                <w:szCs w:val="16"/>
                <w:lang w:val="en-US"/>
              </w:rPr>
              <w:fldChar w:fldCharType="begin">
                <w:fldData xml:space="preserve">PEVuZE5vdGU+PENpdGU+PEF1dGhvcj5HaWxsZTwvQXV0aG9yPjxZZWFyPjIwMTY8L1llYXI+PFJl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</w:fldData>
              </w:fldChar>
            </w:r>
            <w:r w:rsidR="002747EA">
              <w:rPr>
                <w:rFonts w:eastAsiaTheme="minorHAnsi"/>
                <w:b/>
                <w:sz w:val="16"/>
                <w:szCs w:val="16"/>
                <w:lang w:val="en-US"/>
              </w:rPr>
              <w:instrText xml:space="preserve"> ADDIN EN.CITE.DATA </w:instrText>
            </w:r>
            <w:r w:rsidR="002747EA">
              <w:rPr>
                <w:rFonts w:eastAsiaTheme="minorHAnsi"/>
                <w:b/>
                <w:sz w:val="16"/>
                <w:szCs w:val="16"/>
                <w:lang w:val="en-US"/>
              </w:rPr>
            </w:r>
            <w:r w:rsidR="002747EA">
              <w:rPr>
                <w:rFonts w:eastAsiaTheme="minorHAnsi"/>
                <w:b/>
                <w:sz w:val="16"/>
                <w:szCs w:val="16"/>
                <w:lang w:val="en-US"/>
              </w:rPr>
              <w:fldChar w:fldCharType="end"/>
            </w:r>
            <w:r w:rsidR="00AB21E2">
              <w:rPr>
                <w:rFonts w:eastAsiaTheme="minorHAnsi"/>
                <w:b/>
                <w:sz w:val="16"/>
                <w:szCs w:val="16"/>
                <w:lang w:val="en-US"/>
              </w:rPr>
            </w:r>
            <w:r w:rsidR="00AB21E2">
              <w:rPr>
                <w:rFonts w:eastAsiaTheme="minorHAnsi"/>
                <w:b/>
                <w:sz w:val="16"/>
                <w:szCs w:val="16"/>
                <w:lang w:val="en-US"/>
              </w:rPr>
              <w:fldChar w:fldCharType="separate"/>
            </w:r>
            <w:r w:rsidR="002747EA" w:rsidRPr="002747EA">
              <w:rPr>
                <w:rFonts w:eastAsiaTheme="minorHAnsi"/>
                <w:b/>
                <w:noProof/>
                <w:szCs w:val="16"/>
                <w:vertAlign w:val="superscript"/>
                <w:lang w:val="en-US"/>
              </w:rPr>
              <w:t>229</w:t>
            </w:r>
            <w:r w:rsidR="00AB21E2">
              <w:rPr>
                <w:rFonts w:eastAsiaTheme="minorHAnsi"/>
                <w:b/>
                <w:sz w:val="16"/>
                <w:szCs w:val="16"/>
                <w:lang w:val="en-US"/>
              </w:rPr>
              <w:fldChar w:fldCharType="end"/>
            </w:r>
          </w:p>
        </w:tc>
      </w:tr>
      <w:tr w:rsidR="00C71547" w:rsidRPr="00C12274" w14:paraId="32544293" w14:textId="77777777" w:rsidTr="00A77563">
        <w:trPr>
          <w:cantSplit/>
        </w:trPr>
        <w:tc>
          <w:tcPr>
            <w:tcW w:w="1560" w:type="dxa"/>
            <w:shd w:val="clear" w:color="D9E2F3" w:themeColor="accent1" w:themeTint="33" w:fill="auto"/>
          </w:tcPr>
          <w:p w14:paraId="2BE85EDD" w14:textId="77777777" w:rsidR="00C71547" w:rsidRPr="00C12274" w:rsidRDefault="00C71547" w:rsidP="00513E14">
            <w:pPr>
              <w:pStyle w:val="RCTstable"/>
              <w:keepNext/>
            </w:pPr>
            <w:r w:rsidRPr="00C12274">
              <w:t>Random sequence generation</w:t>
            </w:r>
          </w:p>
        </w:tc>
        <w:tc>
          <w:tcPr>
            <w:tcW w:w="1275" w:type="dxa"/>
            <w:tcBorders>
              <w:bottom w:val="single" w:sz="4" w:space="0" w:color="auto"/>
            </w:tcBorders>
            <w:shd w:val="clear" w:color="D9E2F3" w:themeColor="accent1" w:themeTint="33" w:fill="70AD47" w:themeFill="accent6"/>
          </w:tcPr>
          <w:p w14:paraId="0C8C1583" w14:textId="77777777" w:rsidR="00C71547" w:rsidRPr="00C12274" w:rsidRDefault="00C71547" w:rsidP="00513E14">
            <w:pPr>
              <w:pStyle w:val="RCTstable"/>
              <w:keepNext/>
            </w:pPr>
            <w:r>
              <w:t>Low</w:t>
            </w:r>
            <w:r w:rsidRPr="00C12274">
              <w:t xml:space="preserve"> risk</w:t>
            </w:r>
          </w:p>
        </w:tc>
        <w:tc>
          <w:tcPr>
            <w:tcW w:w="11199" w:type="dxa"/>
            <w:shd w:val="clear" w:color="D9E2F3" w:themeColor="accent1" w:themeTint="33" w:fill="auto"/>
          </w:tcPr>
          <w:p w14:paraId="7521F22B" w14:textId="146C1B62" w:rsidR="00C71547" w:rsidRPr="00430DF7" w:rsidRDefault="00430DF7" w:rsidP="00430DF7">
            <w:pPr>
              <w:pStyle w:val="RCTstable"/>
            </w:pPr>
            <w:r>
              <w:t>Randomis</w:t>
            </w:r>
            <w:r w:rsidRPr="00430DF7">
              <w:t>ation was performed with the</w:t>
            </w:r>
            <w:r>
              <w:t xml:space="preserve"> </w:t>
            </w:r>
            <w:r w:rsidRPr="00430DF7">
              <w:t>use of a computer-generated random</w:t>
            </w:r>
            <w:r>
              <w:t xml:space="preserve"> </w:t>
            </w:r>
            <w:r w:rsidRPr="00430DF7">
              <w:t>number list. Subjects were allocated to</w:t>
            </w:r>
            <w:r>
              <w:t xml:space="preserve"> </w:t>
            </w:r>
            <w:r w:rsidRPr="00430DF7">
              <w:t>study arms with the use of simple block</w:t>
            </w:r>
            <w:r>
              <w:t xml:space="preserve"> randomis</w:t>
            </w:r>
            <w:r w:rsidRPr="00430DF7">
              <w:t>ation.</w:t>
            </w:r>
          </w:p>
        </w:tc>
      </w:tr>
      <w:tr w:rsidR="00C71547" w:rsidRPr="00C12274" w14:paraId="20E24804" w14:textId="77777777" w:rsidTr="00A77563">
        <w:trPr>
          <w:cantSplit/>
        </w:trPr>
        <w:tc>
          <w:tcPr>
            <w:tcW w:w="1560" w:type="dxa"/>
            <w:shd w:val="clear" w:color="D9E2F3" w:themeColor="accent1" w:themeTint="33" w:fill="auto"/>
          </w:tcPr>
          <w:p w14:paraId="658ACB0E" w14:textId="77777777" w:rsidR="00C71547" w:rsidRPr="00C12274" w:rsidRDefault="00C71547" w:rsidP="00513E14">
            <w:pPr>
              <w:pStyle w:val="RCTstable"/>
              <w:keepNext/>
            </w:pPr>
            <w:r w:rsidRPr="00C12274">
              <w:t xml:space="preserve">Allocation concealment </w:t>
            </w:r>
          </w:p>
        </w:tc>
        <w:tc>
          <w:tcPr>
            <w:tcW w:w="1275" w:type="dxa"/>
            <w:shd w:val="clear" w:color="D9E2F3" w:themeColor="accent1" w:themeTint="33" w:fill="70AD47" w:themeFill="accent6"/>
          </w:tcPr>
          <w:p w14:paraId="189CC722" w14:textId="14609DB5" w:rsidR="00C71547" w:rsidRPr="00C12274" w:rsidRDefault="002B525F" w:rsidP="00513E14">
            <w:pPr>
              <w:pStyle w:val="RCTstable"/>
              <w:keepNext/>
            </w:pPr>
            <w:r>
              <w:t>Low</w:t>
            </w:r>
            <w:r w:rsidR="00C71547" w:rsidRPr="00C12274">
              <w:t xml:space="preserve"> risk</w:t>
            </w:r>
          </w:p>
        </w:tc>
        <w:tc>
          <w:tcPr>
            <w:tcW w:w="11199" w:type="dxa"/>
            <w:shd w:val="clear" w:color="D9E2F3" w:themeColor="accent1" w:themeTint="33" w:fill="auto"/>
          </w:tcPr>
          <w:p w14:paraId="51901E2B" w14:textId="3A85A7D5" w:rsidR="00C71547" w:rsidRPr="006653FF" w:rsidRDefault="00CD5410" w:rsidP="00513E14">
            <w:pPr>
              <w:pStyle w:val="RCTstable"/>
            </w:pPr>
            <w:r w:rsidRPr="00CD5410">
              <w:t>The placebo was matched to the study</w:t>
            </w:r>
            <w:r>
              <w:t xml:space="preserve"> </w:t>
            </w:r>
            <w:r w:rsidRPr="00CD5410">
              <w:t>drug for taste, colo</w:t>
            </w:r>
            <w:r>
              <w:t>u</w:t>
            </w:r>
            <w:r w:rsidRPr="00CD5410">
              <w:t>r, and size and was not</w:t>
            </w:r>
            <w:r>
              <w:t xml:space="preserve"> </w:t>
            </w:r>
            <w:r w:rsidRPr="00CD5410">
              <w:t>distinguishable from treatment, neither</w:t>
            </w:r>
            <w:r>
              <w:t xml:space="preserve"> </w:t>
            </w:r>
            <w:r w:rsidRPr="00CD5410">
              <w:t>by visual inspection nor by taste.</w:t>
            </w:r>
          </w:p>
        </w:tc>
      </w:tr>
      <w:tr w:rsidR="00C71547" w:rsidRPr="00C12274" w14:paraId="3FC2641A" w14:textId="77777777" w:rsidTr="00513E14">
        <w:trPr>
          <w:cantSplit/>
          <w:trHeight w:val="291"/>
        </w:trPr>
        <w:tc>
          <w:tcPr>
            <w:tcW w:w="1560" w:type="dxa"/>
            <w:shd w:val="clear" w:color="D9E2F3" w:themeColor="accent1" w:themeTint="33" w:fill="auto"/>
          </w:tcPr>
          <w:p w14:paraId="23F1869D" w14:textId="77777777" w:rsidR="00C71547" w:rsidRPr="00C12274" w:rsidRDefault="00C71547" w:rsidP="00513E14">
            <w:pPr>
              <w:pStyle w:val="RCTstable"/>
              <w:keepNext/>
            </w:pPr>
            <w:r>
              <w:t>Performance bias</w:t>
            </w:r>
          </w:p>
        </w:tc>
        <w:tc>
          <w:tcPr>
            <w:tcW w:w="1275" w:type="dxa"/>
            <w:tcBorders>
              <w:bottom w:val="single" w:sz="4" w:space="0" w:color="auto"/>
            </w:tcBorders>
            <w:shd w:val="clear" w:color="D9E2F3" w:themeColor="accent1" w:themeTint="33" w:fill="70AD47" w:themeFill="accent6"/>
          </w:tcPr>
          <w:p w14:paraId="03C6019E" w14:textId="77777777" w:rsidR="00C71547" w:rsidRPr="00C12274" w:rsidRDefault="00C71547" w:rsidP="00513E14">
            <w:pPr>
              <w:pStyle w:val="RCTstable"/>
              <w:keepNext/>
            </w:pPr>
            <w:r>
              <w:t>Low</w:t>
            </w:r>
            <w:r w:rsidRPr="00C12274">
              <w:t xml:space="preserve"> risk</w:t>
            </w:r>
          </w:p>
        </w:tc>
        <w:tc>
          <w:tcPr>
            <w:tcW w:w="11199" w:type="dxa"/>
            <w:vMerge w:val="restart"/>
            <w:shd w:val="clear" w:color="D9E2F3" w:themeColor="accent1" w:themeTint="33" w:fill="auto"/>
          </w:tcPr>
          <w:p w14:paraId="5E38AFF0" w14:textId="6005F415" w:rsidR="00C71547" w:rsidRPr="004D6F45" w:rsidRDefault="004D6F45" w:rsidP="004D6F45">
            <w:pPr>
              <w:pStyle w:val="RCTstable"/>
            </w:pPr>
            <w:r w:rsidRPr="004D6F45">
              <w:t>Recruitin</w:t>
            </w:r>
            <w:r>
              <w:t>g gyn</w:t>
            </w:r>
            <w:r w:rsidR="0033514E">
              <w:t>a</w:t>
            </w:r>
            <w:r>
              <w:t xml:space="preserve">ecologists and study centre </w:t>
            </w:r>
            <w:r w:rsidRPr="004D6F45">
              <w:t>(administering treatment), subjects, and</w:t>
            </w:r>
            <w:r>
              <w:t xml:space="preserve"> study centre</w:t>
            </w:r>
            <w:r w:rsidRPr="004D6F45">
              <w:t xml:space="preserve"> personnel including the</w:t>
            </w:r>
            <w:r>
              <w:t xml:space="preserve"> </w:t>
            </w:r>
            <w:r w:rsidRPr="004D6F45">
              <w:t>anal</w:t>
            </w:r>
            <w:r>
              <w:t>ys</w:t>
            </w:r>
            <w:r w:rsidRPr="004D6F45">
              <w:t>ing microbiologist (evaluating the</w:t>
            </w:r>
            <w:r>
              <w:t xml:space="preserve"> </w:t>
            </w:r>
            <w:r w:rsidRPr="004D6F45">
              <w:t>response to treatment) were all blinded to</w:t>
            </w:r>
            <w:r>
              <w:t xml:space="preserve"> </w:t>
            </w:r>
            <w:r w:rsidRPr="004D6F45">
              <w:t>group assignment until study completion</w:t>
            </w:r>
            <w:r>
              <w:t xml:space="preserve"> </w:t>
            </w:r>
            <w:r w:rsidRPr="004D6F45">
              <w:t xml:space="preserve">and </w:t>
            </w:r>
            <w:r w:rsidRPr="004D6F45">
              <w:rPr>
                <w:rFonts w:ascii="Helvetica" w:hAnsi="Helvetica"/>
              </w:rPr>
              <w:t>fi</w:t>
            </w:r>
            <w:r>
              <w:t>nal analys</w:t>
            </w:r>
            <w:r w:rsidRPr="004D6F45">
              <w:t>es (ie, triple-blind</w:t>
            </w:r>
            <w:r>
              <w:t xml:space="preserve"> </w:t>
            </w:r>
            <w:r w:rsidRPr="004D6F45">
              <w:t xml:space="preserve">design). </w:t>
            </w:r>
          </w:p>
        </w:tc>
      </w:tr>
      <w:tr w:rsidR="00C71547" w:rsidRPr="00822EBF" w14:paraId="1747A0C9" w14:textId="77777777" w:rsidTr="00513E14">
        <w:trPr>
          <w:cantSplit/>
        </w:trPr>
        <w:tc>
          <w:tcPr>
            <w:tcW w:w="1560" w:type="dxa"/>
            <w:shd w:val="clear" w:color="D9E2F3" w:themeColor="accent1" w:themeTint="33" w:fill="auto"/>
          </w:tcPr>
          <w:p w14:paraId="1F871216" w14:textId="77777777" w:rsidR="00C71547" w:rsidRPr="00822EBF" w:rsidRDefault="00C71547" w:rsidP="00513E14">
            <w:pPr>
              <w:pStyle w:val="RCTstable"/>
            </w:pPr>
            <w:r w:rsidRPr="00822EBF">
              <w:t>Detection bias</w:t>
            </w:r>
          </w:p>
        </w:tc>
        <w:tc>
          <w:tcPr>
            <w:tcW w:w="1275" w:type="dxa"/>
            <w:tcBorders>
              <w:bottom w:val="single" w:sz="4" w:space="0" w:color="auto"/>
            </w:tcBorders>
            <w:shd w:val="clear" w:color="D9E2F3" w:themeColor="accent1" w:themeTint="33" w:fill="70AD47" w:themeFill="accent6"/>
          </w:tcPr>
          <w:p w14:paraId="1BCDAB43" w14:textId="77777777" w:rsidR="00C71547" w:rsidRPr="00822EBF" w:rsidRDefault="00C71547" w:rsidP="00513E14">
            <w:pPr>
              <w:pStyle w:val="RCTstable"/>
            </w:pPr>
            <w:r>
              <w:t>Low</w:t>
            </w:r>
            <w:r w:rsidRPr="00822EBF">
              <w:t xml:space="preserve"> risk</w:t>
            </w:r>
          </w:p>
        </w:tc>
        <w:tc>
          <w:tcPr>
            <w:tcW w:w="11199" w:type="dxa"/>
            <w:vMerge/>
            <w:shd w:val="clear" w:color="D9E2F3" w:themeColor="accent1" w:themeTint="33" w:fill="auto"/>
          </w:tcPr>
          <w:p w14:paraId="3C2FF7F1" w14:textId="77777777" w:rsidR="00C71547" w:rsidRPr="001969C3" w:rsidRDefault="00C71547" w:rsidP="00513E14">
            <w:pPr>
              <w:pStyle w:val="RCTstable"/>
            </w:pPr>
          </w:p>
        </w:tc>
      </w:tr>
      <w:tr w:rsidR="00C71547" w:rsidRPr="00C12274" w14:paraId="437D7AA0" w14:textId="77777777" w:rsidTr="00513E14">
        <w:trPr>
          <w:cantSplit/>
        </w:trPr>
        <w:tc>
          <w:tcPr>
            <w:tcW w:w="1560" w:type="dxa"/>
            <w:shd w:val="clear" w:color="D9E2F3" w:themeColor="accent1" w:themeTint="33" w:fill="auto"/>
          </w:tcPr>
          <w:p w14:paraId="31EFF665" w14:textId="77777777" w:rsidR="00C71547" w:rsidRPr="00C12274" w:rsidRDefault="00C71547" w:rsidP="00513E14">
            <w:pPr>
              <w:pStyle w:val="RCTstable"/>
              <w:keepNext/>
            </w:pPr>
            <w:r w:rsidRPr="00C12274">
              <w:t>Incomplete outcome data</w:t>
            </w:r>
          </w:p>
        </w:tc>
        <w:tc>
          <w:tcPr>
            <w:tcW w:w="1275" w:type="dxa"/>
            <w:shd w:val="clear" w:color="D9E2F3" w:themeColor="accent1" w:themeTint="33" w:fill="70AD47" w:themeFill="accent6"/>
          </w:tcPr>
          <w:p w14:paraId="5DCC3D15" w14:textId="77777777" w:rsidR="00C71547" w:rsidRPr="00C12274" w:rsidRDefault="00C71547" w:rsidP="00513E14">
            <w:pPr>
              <w:pStyle w:val="RCTstable"/>
              <w:keepNext/>
            </w:pPr>
            <w:r>
              <w:t>Low</w:t>
            </w:r>
            <w:r w:rsidRPr="00C12274">
              <w:t xml:space="preserve"> risk</w:t>
            </w:r>
          </w:p>
        </w:tc>
        <w:tc>
          <w:tcPr>
            <w:tcW w:w="11199" w:type="dxa"/>
            <w:shd w:val="clear" w:color="D9E2F3" w:themeColor="accent1" w:themeTint="33" w:fill="auto"/>
          </w:tcPr>
          <w:p w14:paraId="7F5037E6" w14:textId="79D73EFA" w:rsidR="00C71547" w:rsidRPr="000B09FE" w:rsidRDefault="00C71547" w:rsidP="00F9459B">
            <w:pPr>
              <w:pStyle w:val="RCTstable"/>
            </w:pPr>
            <w:r>
              <w:t xml:space="preserve">Reasons for loss to follow-up </w:t>
            </w:r>
            <w:r w:rsidR="00F9459B">
              <w:t>reported</w:t>
            </w:r>
            <w:r w:rsidR="00C21983">
              <w:t xml:space="preserve"> and similar attrition between groups</w:t>
            </w:r>
            <w:r>
              <w:t>.</w:t>
            </w:r>
          </w:p>
        </w:tc>
      </w:tr>
      <w:tr w:rsidR="00C71547" w:rsidRPr="00C12274" w14:paraId="542362D3" w14:textId="77777777" w:rsidTr="00513E14">
        <w:trPr>
          <w:cantSplit/>
        </w:trPr>
        <w:tc>
          <w:tcPr>
            <w:tcW w:w="1560" w:type="dxa"/>
            <w:shd w:val="clear" w:color="D9E2F3" w:themeColor="accent1" w:themeTint="33" w:fill="auto"/>
          </w:tcPr>
          <w:p w14:paraId="3FD62092" w14:textId="77777777" w:rsidR="00C71547" w:rsidRPr="00C12274" w:rsidRDefault="00C71547" w:rsidP="00513E14">
            <w:pPr>
              <w:pStyle w:val="RCTstable"/>
            </w:pPr>
            <w:r w:rsidRPr="00C12274">
              <w:t>Selective reporting</w:t>
            </w:r>
          </w:p>
        </w:tc>
        <w:tc>
          <w:tcPr>
            <w:tcW w:w="1275" w:type="dxa"/>
            <w:shd w:val="clear" w:color="D9E2F3" w:themeColor="accent1" w:themeTint="33" w:fill="70AD47" w:themeFill="accent6"/>
          </w:tcPr>
          <w:p w14:paraId="14AC4FB7" w14:textId="77777777" w:rsidR="00C71547" w:rsidRPr="00C12274" w:rsidRDefault="00C71547" w:rsidP="00513E14">
            <w:pPr>
              <w:pStyle w:val="RCTstable"/>
            </w:pPr>
            <w:r>
              <w:t>Low</w:t>
            </w:r>
            <w:r w:rsidRPr="00C12274">
              <w:t xml:space="preserve"> risk</w:t>
            </w:r>
          </w:p>
        </w:tc>
        <w:tc>
          <w:tcPr>
            <w:tcW w:w="11199" w:type="dxa"/>
            <w:shd w:val="clear" w:color="D9E2F3" w:themeColor="accent1" w:themeTint="33" w:fill="auto"/>
          </w:tcPr>
          <w:p w14:paraId="317AEEAE" w14:textId="77777777" w:rsidR="00C71547" w:rsidRPr="001969C3" w:rsidRDefault="00C71547" w:rsidP="00513E14">
            <w:pPr>
              <w:pStyle w:val="RCTstable"/>
            </w:pPr>
            <w:r>
              <w:t>Pre-specified outcomes reported.</w:t>
            </w:r>
          </w:p>
        </w:tc>
      </w:tr>
      <w:tr w:rsidR="00C71547" w:rsidRPr="00C12274" w14:paraId="1A55A0F3" w14:textId="77777777" w:rsidTr="00513E14">
        <w:trPr>
          <w:cantSplit/>
        </w:trPr>
        <w:tc>
          <w:tcPr>
            <w:tcW w:w="1560" w:type="dxa"/>
            <w:shd w:val="clear" w:color="D9E2F3" w:themeColor="accent1" w:themeTint="33" w:fill="auto"/>
          </w:tcPr>
          <w:p w14:paraId="6C931BC8" w14:textId="77777777" w:rsidR="00C71547" w:rsidRPr="00C12274" w:rsidRDefault="00C71547" w:rsidP="00513E14">
            <w:pPr>
              <w:pStyle w:val="RCTstable"/>
              <w:rPr>
                <w:lang w:val="en-US"/>
              </w:rPr>
            </w:pPr>
            <w:r w:rsidRPr="00C12274">
              <w:rPr>
                <w:lang w:val="en-US"/>
              </w:rPr>
              <w:t xml:space="preserve">Other limitations </w:t>
            </w:r>
          </w:p>
        </w:tc>
        <w:tc>
          <w:tcPr>
            <w:tcW w:w="1275" w:type="dxa"/>
            <w:shd w:val="clear" w:color="D9E2F3" w:themeColor="accent1" w:themeTint="33" w:fill="70AD47" w:themeFill="accent6"/>
          </w:tcPr>
          <w:p w14:paraId="629DAD68" w14:textId="77777777" w:rsidR="00C71547" w:rsidRPr="00C12274" w:rsidRDefault="00C71547" w:rsidP="00513E14">
            <w:pPr>
              <w:pStyle w:val="RCTstable"/>
              <w:rPr>
                <w:lang w:val="en-US"/>
              </w:rPr>
            </w:pPr>
            <w:r>
              <w:rPr>
                <w:lang w:val="en-US"/>
              </w:rPr>
              <w:t>Low</w:t>
            </w:r>
            <w:r w:rsidRPr="00C12274">
              <w:rPr>
                <w:lang w:val="en-US"/>
              </w:rPr>
              <w:t xml:space="preserve"> risk</w:t>
            </w:r>
          </w:p>
        </w:tc>
        <w:tc>
          <w:tcPr>
            <w:tcW w:w="11199" w:type="dxa"/>
            <w:shd w:val="clear" w:color="D9E2F3" w:themeColor="accent1" w:themeTint="33" w:fill="auto"/>
          </w:tcPr>
          <w:p w14:paraId="56126265" w14:textId="77777777" w:rsidR="00C71547" w:rsidRPr="001969C3" w:rsidRDefault="00C71547" w:rsidP="00513E14">
            <w:pPr>
              <w:pStyle w:val="RCTstable"/>
            </w:pPr>
            <w:r>
              <w:t>No significant difference between groups at baseline.</w:t>
            </w:r>
          </w:p>
        </w:tc>
      </w:tr>
      <w:tr w:rsidR="00F9459B" w:rsidRPr="006234EA" w14:paraId="719F3B42" w14:textId="77777777" w:rsidTr="00513E14">
        <w:trPr>
          <w:cantSplit/>
        </w:trPr>
        <w:tc>
          <w:tcPr>
            <w:tcW w:w="14034" w:type="dxa"/>
            <w:gridSpan w:val="3"/>
            <w:shd w:val="solid" w:color="D9E2F3" w:themeColor="accent1" w:themeTint="33" w:fill="auto"/>
          </w:tcPr>
          <w:p w14:paraId="07F58941" w14:textId="14E22F9B" w:rsidR="00F9459B" w:rsidRPr="00470354" w:rsidRDefault="00F9459B" w:rsidP="002747EA">
            <w:pPr>
              <w:pStyle w:val="Tablecell"/>
              <w:keepNext/>
              <w:spacing w:line="220" w:lineRule="exact"/>
              <w:rPr>
                <w:rFonts w:eastAsiaTheme="minorHAnsi"/>
                <w:b/>
                <w:sz w:val="16"/>
                <w:szCs w:val="16"/>
                <w:lang w:val="en-US"/>
              </w:rPr>
            </w:pPr>
            <w:r>
              <w:rPr>
                <w:rFonts w:eastAsiaTheme="minorHAnsi"/>
                <w:b/>
                <w:sz w:val="16"/>
                <w:szCs w:val="16"/>
                <w:lang w:val="en-US"/>
              </w:rPr>
              <w:t>Ho et al 2016</w:t>
            </w:r>
            <w:r w:rsidR="00AB21E2">
              <w:rPr>
                <w:rFonts w:eastAsiaTheme="minorHAnsi"/>
                <w:b/>
                <w:sz w:val="16"/>
                <w:szCs w:val="16"/>
                <w:lang w:val="en-US"/>
              </w:rPr>
              <w:fldChar w:fldCharType="begin">
                <w:fldData xml:space="preserve">PEVuZE5vdGU+PENpdGU+PEF1dGhvcj5IbzwvQXV0aG9yPjxZZWFyPjIwMTY8L1llYXI+PFJlY051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</w:fldData>
              </w:fldChar>
            </w:r>
            <w:r w:rsidR="002747EA">
              <w:rPr>
                <w:rFonts w:eastAsiaTheme="minorHAnsi"/>
                <w:b/>
                <w:sz w:val="16"/>
                <w:szCs w:val="16"/>
                <w:lang w:val="en-US"/>
              </w:rPr>
              <w:instrText xml:space="preserve"> ADDIN EN.CITE </w:instrText>
            </w:r>
            <w:r w:rsidR="002747EA">
              <w:rPr>
                <w:rFonts w:eastAsiaTheme="minorHAnsi"/>
                <w:b/>
                <w:sz w:val="16"/>
                <w:szCs w:val="16"/>
                <w:lang w:val="en-US"/>
              </w:rPr>
              <w:fldChar w:fldCharType="begin">
                <w:fldData xml:space="preserve">PEVuZE5vdGU+PENpdGU+PEF1dGhvcj5IbzwvQXV0aG9yPjxZZWFyPjIwMTY8L1llYXI+PFJlY051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</w:fldData>
              </w:fldChar>
            </w:r>
            <w:r w:rsidR="002747EA">
              <w:rPr>
                <w:rFonts w:eastAsiaTheme="minorHAnsi"/>
                <w:b/>
                <w:sz w:val="16"/>
                <w:szCs w:val="16"/>
                <w:lang w:val="en-US"/>
              </w:rPr>
              <w:instrText xml:space="preserve"> ADDIN EN.CITE.DATA </w:instrText>
            </w:r>
            <w:r w:rsidR="002747EA">
              <w:rPr>
                <w:rFonts w:eastAsiaTheme="minorHAnsi"/>
                <w:b/>
                <w:sz w:val="16"/>
                <w:szCs w:val="16"/>
                <w:lang w:val="en-US"/>
              </w:rPr>
            </w:r>
            <w:r w:rsidR="002747EA">
              <w:rPr>
                <w:rFonts w:eastAsiaTheme="minorHAnsi"/>
                <w:b/>
                <w:sz w:val="16"/>
                <w:szCs w:val="16"/>
                <w:lang w:val="en-US"/>
              </w:rPr>
              <w:fldChar w:fldCharType="end"/>
            </w:r>
            <w:r w:rsidR="00AB21E2">
              <w:rPr>
                <w:rFonts w:eastAsiaTheme="minorHAnsi"/>
                <w:b/>
                <w:sz w:val="16"/>
                <w:szCs w:val="16"/>
                <w:lang w:val="en-US"/>
              </w:rPr>
            </w:r>
            <w:r w:rsidR="00AB21E2">
              <w:rPr>
                <w:rFonts w:eastAsiaTheme="minorHAnsi"/>
                <w:b/>
                <w:sz w:val="16"/>
                <w:szCs w:val="16"/>
                <w:lang w:val="en-US"/>
              </w:rPr>
              <w:fldChar w:fldCharType="separate"/>
            </w:r>
            <w:r w:rsidR="002747EA" w:rsidRPr="002747EA">
              <w:rPr>
                <w:rFonts w:eastAsiaTheme="minorHAnsi"/>
                <w:b/>
                <w:noProof/>
                <w:szCs w:val="16"/>
                <w:vertAlign w:val="superscript"/>
                <w:lang w:val="en-US"/>
              </w:rPr>
              <w:t>230</w:t>
            </w:r>
            <w:r w:rsidR="00AB21E2">
              <w:rPr>
                <w:rFonts w:eastAsiaTheme="minorHAnsi"/>
                <w:b/>
                <w:sz w:val="16"/>
                <w:szCs w:val="16"/>
                <w:lang w:val="en-US"/>
              </w:rPr>
              <w:fldChar w:fldCharType="end"/>
            </w:r>
          </w:p>
        </w:tc>
      </w:tr>
      <w:tr w:rsidR="00F9459B" w:rsidRPr="00C12274" w14:paraId="20132ED4" w14:textId="77777777" w:rsidTr="00513E14">
        <w:trPr>
          <w:cantSplit/>
        </w:trPr>
        <w:tc>
          <w:tcPr>
            <w:tcW w:w="1560" w:type="dxa"/>
            <w:shd w:val="clear" w:color="D9E2F3" w:themeColor="accent1" w:themeTint="33" w:fill="auto"/>
          </w:tcPr>
          <w:p w14:paraId="04B1391C" w14:textId="77777777" w:rsidR="00F9459B" w:rsidRPr="00C12274" w:rsidRDefault="00F9459B" w:rsidP="00513E14">
            <w:pPr>
              <w:pStyle w:val="RCTstable"/>
              <w:keepNext/>
            </w:pPr>
            <w:r w:rsidRPr="00C12274">
              <w:t>Random sequence generation</w:t>
            </w:r>
          </w:p>
        </w:tc>
        <w:tc>
          <w:tcPr>
            <w:tcW w:w="1275" w:type="dxa"/>
            <w:tcBorders>
              <w:bottom w:val="single" w:sz="4" w:space="0" w:color="auto"/>
            </w:tcBorders>
            <w:shd w:val="clear" w:color="D9E2F3" w:themeColor="accent1" w:themeTint="33" w:fill="70AD47" w:themeFill="accent6"/>
          </w:tcPr>
          <w:p w14:paraId="1DE88A77" w14:textId="77777777" w:rsidR="00F9459B" w:rsidRPr="00C12274" w:rsidRDefault="00F9459B" w:rsidP="00513E14">
            <w:pPr>
              <w:pStyle w:val="RCTstable"/>
              <w:keepNext/>
            </w:pPr>
            <w:r>
              <w:t>Low</w:t>
            </w:r>
            <w:r w:rsidRPr="00C12274">
              <w:t xml:space="preserve"> risk</w:t>
            </w:r>
          </w:p>
        </w:tc>
        <w:tc>
          <w:tcPr>
            <w:tcW w:w="11199" w:type="dxa"/>
            <w:shd w:val="clear" w:color="D9E2F3" w:themeColor="accent1" w:themeTint="33" w:fill="auto"/>
          </w:tcPr>
          <w:p w14:paraId="7D14BFE8" w14:textId="77A6638D" w:rsidR="00F9459B" w:rsidRPr="00430DF7" w:rsidRDefault="00F9459B" w:rsidP="00F9459B">
            <w:pPr>
              <w:pStyle w:val="RCTstable"/>
            </w:pPr>
            <w:r>
              <w:t xml:space="preserve">The trial patients were doubled-blind computerized randomised by the hospital pharmacy. Each woman was assigned a number. </w:t>
            </w:r>
          </w:p>
        </w:tc>
      </w:tr>
      <w:tr w:rsidR="00F9459B" w:rsidRPr="00C12274" w14:paraId="5F39314C" w14:textId="77777777" w:rsidTr="00F9459B">
        <w:trPr>
          <w:cantSplit/>
        </w:trPr>
        <w:tc>
          <w:tcPr>
            <w:tcW w:w="1560" w:type="dxa"/>
            <w:shd w:val="clear" w:color="D9E2F3" w:themeColor="accent1" w:themeTint="33" w:fill="auto"/>
          </w:tcPr>
          <w:p w14:paraId="1AF8451F" w14:textId="77777777" w:rsidR="00F9459B" w:rsidRPr="00C12274" w:rsidRDefault="00F9459B" w:rsidP="00513E14">
            <w:pPr>
              <w:pStyle w:val="RCTstable"/>
              <w:keepNext/>
            </w:pPr>
            <w:r w:rsidRPr="00C12274">
              <w:t xml:space="preserve">Allocation concealment </w:t>
            </w:r>
          </w:p>
        </w:tc>
        <w:tc>
          <w:tcPr>
            <w:tcW w:w="1275" w:type="dxa"/>
            <w:tcBorders>
              <w:bottom w:val="single" w:sz="4" w:space="0" w:color="auto"/>
            </w:tcBorders>
            <w:shd w:val="clear" w:color="D9E2F3" w:themeColor="accent1" w:themeTint="33" w:fill="70AD47" w:themeFill="accent6"/>
          </w:tcPr>
          <w:p w14:paraId="41808264" w14:textId="6394D460" w:rsidR="00F9459B" w:rsidRPr="00C12274" w:rsidRDefault="002B525F" w:rsidP="00513E14">
            <w:pPr>
              <w:pStyle w:val="RCTstable"/>
              <w:keepNext/>
            </w:pPr>
            <w:r>
              <w:t>Low</w:t>
            </w:r>
            <w:r w:rsidR="00F9459B" w:rsidRPr="00C12274">
              <w:t xml:space="preserve"> risk</w:t>
            </w:r>
          </w:p>
        </w:tc>
        <w:tc>
          <w:tcPr>
            <w:tcW w:w="11199" w:type="dxa"/>
            <w:shd w:val="clear" w:color="D9E2F3" w:themeColor="accent1" w:themeTint="33" w:fill="auto"/>
          </w:tcPr>
          <w:p w14:paraId="7A16FEC8" w14:textId="2EAACDC2" w:rsidR="00F9459B" w:rsidRPr="006653FF" w:rsidRDefault="00F9459B" w:rsidP="00513E14">
            <w:pPr>
              <w:pStyle w:val="RCTstable"/>
            </w:pPr>
            <w:r>
              <w:t>Identical looking probiotic and placebo capsules were prepared and distributed in numbered containers by the pharmacy.</w:t>
            </w:r>
          </w:p>
        </w:tc>
      </w:tr>
      <w:tr w:rsidR="00F9459B" w:rsidRPr="00C12274" w14:paraId="26BB7EED" w14:textId="77777777" w:rsidTr="00F9459B">
        <w:trPr>
          <w:cantSplit/>
          <w:trHeight w:val="291"/>
        </w:trPr>
        <w:tc>
          <w:tcPr>
            <w:tcW w:w="1560" w:type="dxa"/>
            <w:shd w:val="clear" w:color="D9E2F3" w:themeColor="accent1" w:themeTint="33" w:fill="auto"/>
          </w:tcPr>
          <w:p w14:paraId="30250727" w14:textId="77777777" w:rsidR="00F9459B" w:rsidRPr="00C12274" w:rsidRDefault="00F9459B" w:rsidP="00513E14">
            <w:pPr>
              <w:pStyle w:val="RCTstable"/>
              <w:keepNext/>
            </w:pPr>
            <w:r>
              <w:t>Performance bias</w:t>
            </w:r>
          </w:p>
        </w:tc>
        <w:tc>
          <w:tcPr>
            <w:tcW w:w="1275" w:type="dxa"/>
            <w:tcBorders>
              <w:bottom w:val="single" w:sz="4" w:space="0" w:color="auto"/>
            </w:tcBorders>
            <w:shd w:val="clear" w:color="D9E2F3" w:themeColor="accent1" w:themeTint="33" w:fill="FFC000" w:themeFill="accent4"/>
          </w:tcPr>
          <w:p w14:paraId="17903524" w14:textId="6048E332" w:rsidR="00F9459B" w:rsidRPr="00C12274" w:rsidRDefault="00F9459B" w:rsidP="00513E14">
            <w:pPr>
              <w:pStyle w:val="RCTstable"/>
              <w:keepNext/>
            </w:pPr>
            <w:r>
              <w:t>Unclear</w:t>
            </w:r>
            <w:r w:rsidRPr="00C12274">
              <w:t xml:space="preserve"> risk</w:t>
            </w:r>
          </w:p>
        </w:tc>
        <w:tc>
          <w:tcPr>
            <w:tcW w:w="11199" w:type="dxa"/>
            <w:vMerge w:val="restart"/>
            <w:shd w:val="clear" w:color="D9E2F3" w:themeColor="accent1" w:themeTint="33" w:fill="auto"/>
          </w:tcPr>
          <w:p w14:paraId="125374FB" w14:textId="110ADA68" w:rsidR="00F9459B" w:rsidRPr="004D6F45" w:rsidRDefault="00F9459B" w:rsidP="00513E14">
            <w:pPr>
              <w:pStyle w:val="RCTstable"/>
            </w:pPr>
            <w:r>
              <w:t>Not described</w:t>
            </w:r>
          </w:p>
        </w:tc>
      </w:tr>
      <w:tr w:rsidR="00F9459B" w:rsidRPr="00822EBF" w14:paraId="7901E439" w14:textId="77777777" w:rsidTr="00F9459B">
        <w:trPr>
          <w:cantSplit/>
        </w:trPr>
        <w:tc>
          <w:tcPr>
            <w:tcW w:w="1560" w:type="dxa"/>
            <w:shd w:val="clear" w:color="D9E2F3" w:themeColor="accent1" w:themeTint="33" w:fill="auto"/>
          </w:tcPr>
          <w:p w14:paraId="0201175A" w14:textId="77777777" w:rsidR="00F9459B" w:rsidRPr="00822EBF" w:rsidRDefault="00F9459B" w:rsidP="00513E14">
            <w:pPr>
              <w:pStyle w:val="RCTstable"/>
            </w:pPr>
            <w:r w:rsidRPr="00822EBF">
              <w:t>Detection bias</w:t>
            </w:r>
          </w:p>
        </w:tc>
        <w:tc>
          <w:tcPr>
            <w:tcW w:w="1275" w:type="dxa"/>
            <w:tcBorders>
              <w:bottom w:val="single" w:sz="4" w:space="0" w:color="auto"/>
            </w:tcBorders>
            <w:shd w:val="clear" w:color="D9E2F3" w:themeColor="accent1" w:themeTint="33" w:fill="FFC000" w:themeFill="accent4"/>
          </w:tcPr>
          <w:p w14:paraId="7EE99595" w14:textId="3D3B008F" w:rsidR="00F9459B" w:rsidRPr="00822EBF" w:rsidRDefault="00F9459B" w:rsidP="00513E14">
            <w:pPr>
              <w:pStyle w:val="RCTstable"/>
            </w:pPr>
            <w:r>
              <w:t>Unclear</w:t>
            </w:r>
            <w:r w:rsidRPr="00822EBF">
              <w:t xml:space="preserve"> risk</w:t>
            </w:r>
          </w:p>
        </w:tc>
        <w:tc>
          <w:tcPr>
            <w:tcW w:w="11199" w:type="dxa"/>
            <w:vMerge/>
            <w:shd w:val="clear" w:color="D9E2F3" w:themeColor="accent1" w:themeTint="33" w:fill="auto"/>
          </w:tcPr>
          <w:p w14:paraId="621C76AE" w14:textId="77777777" w:rsidR="00F9459B" w:rsidRPr="001969C3" w:rsidRDefault="00F9459B" w:rsidP="00513E14">
            <w:pPr>
              <w:pStyle w:val="RCTstable"/>
            </w:pPr>
          </w:p>
        </w:tc>
      </w:tr>
      <w:tr w:rsidR="00F9459B" w:rsidRPr="00C12274" w14:paraId="5344CF13" w14:textId="77777777" w:rsidTr="00513E14">
        <w:trPr>
          <w:cantSplit/>
        </w:trPr>
        <w:tc>
          <w:tcPr>
            <w:tcW w:w="1560" w:type="dxa"/>
            <w:shd w:val="clear" w:color="D9E2F3" w:themeColor="accent1" w:themeTint="33" w:fill="auto"/>
          </w:tcPr>
          <w:p w14:paraId="589D57F1" w14:textId="77777777" w:rsidR="00F9459B" w:rsidRPr="00C12274" w:rsidRDefault="00F9459B" w:rsidP="00513E14">
            <w:pPr>
              <w:pStyle w:val="RCTstable"/>
              <w:keepNext/>
            </w:pPr>
            <w:r w:rsidRPr="00C12274">
              <w:t>Incomplete outcome data</w:t>
            </w:r>
          </w:p>
        </w:tc>
        <w:tc>
          <w:tcPr>
            <w:tcW w:w="1275" w:type="dxa"/>
            <w:shd w:val="clear" w:color="D9E2F3" w:themeColor="accent1" w:themeTint="33" w:fill="70AD47" w:themeFill="accent6"/>
          </w:tcPr>
          <w:p w14:paraId="27438E7F" w14:textId="77777777" w:rsidR="00F9459B" w:rsidRPr="00C12274" w:rsidRDefault="00F9459B" w:rsidP="00513E14">
            <w:pPr>
              <w:pStyle w:val="RCTstable"/>
              <w:keepNext/>
            </w:pPr>
            <w:r>
              <w:t>Low</w:t>
            </w:r>
            <w:r w:rsidRPr="00C12274">
              <w:t xml:space="preserve"> risk</w:t>
            </w:r>
          </w:p>
        </w:tc>
        <w:tc>
          <w:tcPr>
            <w:tcW w:w="11199" w:type="dxa"/>
            <w:shd w:val="clear" w:color="D9E2F3" w:themeColor="accent1" w:themeTint="33" w:fill="auto"/>
          </w:tcPr>
          <w:p w14:paraId="65BE5EB9" w14:textId="58611350" w:rsidR="00F9459B" w:rsidRPr="000B09FE" w:rsidRDefault="00F9459B" w:rsidP="00F9459B">
            <w:pPr>
              <w:pStyle w:val="RCTstable"/>
            </w:pPr>
            <w:r>
              <w:t>Reasons for loss to follow-up reported</w:t>
            </w:r>
            <w:r w:rsidR="00DA1447">
              <w:t xml:space="preserve"> and attrition similar between groups</w:t>
            </w:r>
            <w:r>
              <w:t>.</w:t>
            </w:r>
          </w:p>
        </w:tc>
      </w:tr>
      <w:tr w:rsidR="00F9459B" w:rsidRPr="00C12274" w14:paraId="261A8BFB" w14:textId="77777777" w:rsidTr="00513E14">
        <w:trPr>
          <w:cantSplit/>
        </w:trPr>
        <w:tc>
          <w:tcPr>
            <w:tcW w:w="1560" w:type="dxa"/>
            <w:shd w:val="clear" w:color="D9E2F3" w:themeColor="accent1" w:themeTint="33" w:fill="auto"/>
          </w:tcPr>
          <w:p w14:paraId="11C8ED03" w14:textId="77777777" w:rsidR="00F9459B" w:rsidRPr="00C12274" w:rsidRDefault="00F9459B" w:rsidP="00513E14">
            <w:pPr>
              <w:pStyle w:val="RCTstable"/>
            </w:pPr>
            <w:r w:rsidRPr="00C12274">
              <w:t>Selective reporting</w:t>
            </w:r>
          </w:p>
        </w:tc>
        <w:tc>
          <w:tcPr>
            <w:tcW w:w="1275" w:type="dxa"/>
            <w:shd w:val="clear" w:color="D9E2F3" w:themeColor="accent1" w:themeTint="33" w:fill="70AD47" w:themeFill="accent6"/>
          </w:tcPr>
          <w:p w14:paraId="64394F26" w14:textId="77777777" w:rsidR="00F9459B" w:rsidRPr="00C12274" w:rsidRDefault="00F9459B" w:rsidP="00513E14">
            <w:pPr>
              <w:pStyle w:val="RCTstable"/>
            </w:pPr>
            <w:r>
              <w:t>Low</w:t>
            </w:r>
            <w:r w:rsidRPr="00C12274">
              <w:t xml:space="preserve"> risk</w:t>
            </w:r>
          </w:p>
        </w:tc>
        <w:tc>
          <w:tcPr>
            <w:tcW w:w="11199" w:type="dxa"/>
            <w:shd w:val="clear" w:color="D9E2F3" w:themeColor="accent1" w:themeTint="33" w:fill="auto"/>
          </w:tcPr>
          <w:p w14:paraId="059E5474" w14:textId="77777777" w:rsidR="00F9459B" w:rsidRPr="001969C3" w:rsidRDefault="00F9459B" w:rsidP="00513E14">
            <w:pPr>
              <w:pStyle w:val="RCTstable"/>
            </w:pPr>
            <w:r>
              <w:t>Pre-specified outcomes reported.</w:t>
            </w:r>
          </w:p>
        </w:tc>
      </w:tr>
      <w:tr w:rsidR="00F9459B" w:rsidRPr="00C12274" w14:paraId="0C412D89" w14:textId="77777777" w:rsidTr="00513E14">
        <w:trPr>
          <w:cantSplit/>
        </w:trPr>
        <w:tc>
          <w:tcPr>
            <w:tcW w:w="1560" w:type="dxa"/>
            <w:shd w:val="clear" w:color="D9E2F3" w:themeColor="accent1" w:themeTint="33" w:fill="auto"/>
          </w:tcPr>
          <w:p w14:paraId="6378EB9B" w14:textId="77777777" w:rsidR="00F9459B" w:rsidRPr="00C12274" w:rsidRDefault="00F9459B" w:rsidP="00513E14">
            <w:pPr>
              <w:pStyle w:val="RCTstable"/>
              <w:rPr>
                <w:lang w:val="en-US"/>
              </w:rPr>
            </w:pPr>
            <w:r w:rsidRPr="00C12274">
              <w:rPr>
                <w:lang w:val="en-US"/>
              </w:rPr>
              <w:t xml:space="preserve">Other limitations </w:t>
            </w:r>
          </w:p>
        </w:tc>
        <w:tc>
          <w:tcPr>
            <w:tcW w:w="1275" w:type="dxa"/>
            <w:shd w:val="clear" w:color="D9E2F3" w:themeColor="accent1" w:themeTint="33" w:fill="70AD47" w:themeFill="accent6"/>
          </w:tcPr>
          <w:p w14:paraId="30F387D4" w14:textId="77777777" w:rsidR="00F9459B" w:rsidRPr="00C12274" w:rsidRDefault="00F9459B" w:rsidP="00513E14">
            <w:pPr>
              <w:pStyle w:val="RCTstable"/>
              <w:rPr>
                <w:lang w:val="en-US"/>
              </w:rPr>
            </w:pPr>
            <w:r>
              <w:rPr>
                <w:lang w:val="en-US"/>
              </w:rPr>
              <w:t>Low</w:t>
            </w:r>
            <w:r w:rsidRPr="00C12274">
              <w:rPr>
                <w:lang w:val="en-US"/>
              </w:rPr>
              <w:t xml:space="preserve"> risk</w:t>
            </w:r>
          </w:p>
        </w:tc>
        <w:tc>
          <w:tcPr>
            <w:tcW w:w="11199" w:type="dxa"/>
            <w:shd w:val="clear" w:color="D9E2F3" w:themeColor="accent1" w:themeTint="33" w:fill="auto"/>
          </w:tcPr>
          <w:p w14:paraId="09AEA6C9" w14:textId="77777777" w:rsidR="00F9459B" w:rsidRPr="001969C3" w:rsidRDefault="00F9459B" w:rsidP="00513E14">
            <w:pPr>
              <w:pStyle w:val="RCTstable"/>
            </w:pPr>
            <w:r>
              <w:t>No significant difference between groups at baseline.</w:t>
            </w:r>
          </w:p>
        </w:tc>
      </w:tr>
      <w:tr w:rsidR="00675BC5" w:rsidRPr="006234EA" w14:paraId="522CD995" w14:textId="77777777" w:rsidTr="00513E14">
        <w:trPr>
          <w:cantSplit/>
        </w:trPr>
        <w:tc>
          <w:tcPr>
            <w:tcW w:w="14034" w:type="dxa"/>
            <w:gridSpan w:val="3"/>
            <w:shd w:val="solid" w:color="D9E2F3" w:themeColor="accent1" w:themeTint="33" w:fill="auto"/>
          </w:tcPr>
          <w:p w14:paraId="7DC6E42F" w14:textId="4EDA3BCB" w:rsidR="00675BC5" w:rsidRPr="00470354" w:rsidRDefault="00675BC5" w:rsidP="002747EA">
            <w:pPr>
              <w:pStyle w:val="Tablecell"/>
              <w:keepNext/>
              <w:spacing w:line="220" w:lineRule="exact"/>
              <w:rPr>
                <w:rFonts w:eastAsiaTheme="minorHAnsi"/>
                <w:b/>
                <w:sz w:val="16"/>
                <w:szCs w:val="16"/>
                <w:lang w:val="en-US"/>
              </w:rPr>
            </w:pPr>
            <w:r>
              <w:rPr>
                <w:rFonts w:eastAsiaTheme="minorHAnsi"/>
                <w:b/>
                <w:sz w:val="16"/>
                <w:szCs w:val="16"/>
                <w:lang w:val="en-US"/>
              </w:rPr>
              <w:t>Husain et al 2019</w:t>
            </w:r>
            <w:r w:rsidR="00AB21E2">
              <w:rPr>
                <w:rFonts w:eastAsiaTheme="minorHAnsi"/>
                <w:b/>
                <w:sz w:val="16"/>
                <w:szCs w:val="16"/>
                <w:lang w:val="en-US"/>
              </w:rPr>
              <w:fldChar w:fldCharType="begin">
                <w:fldData xml:space="preserve">PEVuZE5vdGU+PENpdGU+PEF1dGhvcj5IdXNhaW48L0F1dGhvcj48WWVhcj4yMDIwPC9ZZWFyPjxS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</w:fldData>
              </w:fldChar>
            </w:r>
            <w:r w:rsidR="002747EA">
              <w:rPr>
                <w:rFonts w:eastAsiaTheme="minorHAnsi"/>
                <w:b/>
                <w:sz w:val="16"/>
                <w:szCs w:val="16"/>
                <w:lang w:val="en-US"/>
              </w:rPr>
              <w:instrText xml:space="preserve"> ADDIN EN.CITE </w:instrText>
            </w:r>
            <w:r w:rsidR="002747EA">
              <w:rPr>
                <w:rFonts w:eastAsiaTheme="minorHAnsi"/>
                <w:b/>
                <w:sz w:val="16"/>
                <w:szCs w:val="16"/>
                <w:lang w:val="en-US"/>
              </w:rPr>
              <w:fldChar w:fldCharType="begin">
                <w:fldData xml:space="preserve">PEVuZE5vdGU+PENpdGU+PEF1dGhvcj5IdXNhaW48L0F1dGhvcj48WWVhcj4yMDIwPC9ZZWFyPjxS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</w:fldData>
              </w:fldChar>
            </w:r>
            <w:r w:rsidR="002747EA">
              <w:rPr>
                <w:rFonts w:eastAsiaTheme="minorHAnsi"/>
                <w:b/>
                <w:sz w:val="16"/>
                <w:szCs w:val="16"/>
                <w:lang w:val="en-US"/>
              </w:rPr>
              <w:instrText xml:space="preserve"> ADDIN EN.CITE.DATA </w:instrText>
            </w:r>
            <w:r w:rsidR="002747EA">
              <w:rPr>
                <w:rFonts w:eastAsiaTheme="minorHAnsi"/>
                <w:b/>
                <w:sz w:val="16"/>
                <w:szCs w:val="16"/>
                <w:lang w:val="en-US"/>
              </w:rPr>
            </w:r>
            <w:r w:rsidR="002747EA">
              <w:rPr>
                <w:rFonts w:eastAsiaTheme="minorHAnsi"/>
                <w:b/>
                <w:sz w:val="16"/>
                <w:szCs w:val="16"/>
                <w:lang w:val="en-US"/>
              </w:rPr>
              <w:fldChar w:fldCharType="end"/>
            </w:r>
            <w:r w:rsidR="00AB21E2">
              <w:rPr>
                <w:rFonts w:eastAsiaTheme="minorHAnsi"/>
                <w:b/>
                <w:sz w:val="16"/>
                <w:szCs w:val="16"/>
                <w:lang w:val="en-US"/>
              </w:rPr>
            </w:r>
            <w:r w:rsidR="00AB21E2">
              <w:rPr>
                <w:rFonts w:eastAsiaTheme="minorHAnsi"/>
                <w:b/>
                <w:sz w:val="16"/>
                <w:szCs w:val="16"/>
                <w:lang w:val="en-US"/>
              </w:rPr>
              <w:fldChar w:fldCharType="separate"/>
            </w:r>
            <w:r w:rsidR="002747EA" w:rsidRPr="002747EA">
              <w:rPr>
                <w:rFonts w:eastAsiaTheme="minorHAnsi"/>
                <w:b/>
                <w:noProof/>
                <w:szCs w:val="16"/>
                <w:vertAlign w:val="superscript"/>
                <w:lang w:val="en-US"/>
              </w:rPr>
              <w:t>231</w:t>
            </w:r>
            <w:r w:rsidR="00AB21E2">
              <w:rPr>
                <w:rFonts w:eastAsiaTheme="minorHAnsi"/>
                <w:b/>
                <w:sz w:val="16"/>
                <w:szCs w:val="16"/>
                <w:lang w:val="en-US"/>
              </w:rPr>
              <w:fldChar w:fldCharType="end"/>
            </w:r>
          </w:p>
        </w:tc>
      </w:tr>
      <w:tr w:rsidR="00675BC5" w:rsidRPr="00C12274" w14:paraId="04B888D3" w14:textId="77777777" w:rsidTr="00513E14">
        <w:trPr>
          <w:cantSplit/>
        </w:trPr>
        <w:tc>
          <w:tcPr>
            <w:tcW w:w="1560" w:type="dxa"/>
            <w:shd w:val="clear" w:color="D9E2F3" w:themeColor="accent1" w:themeTint="33" w:fill="auto"/>
          </w:tcPr>
          <w:p w14:paraId="1DA4025F" w14:textId="77777777" w:rsidR="00675BC5" w:rsidRPr="00C12274" w:rsidRDefault="00675BC5" w:rsidP="00513E14">
            <w:pPr>
              <w:pStyle w:val="RCTstable"/>
              <w:keepNext/>
            </w:pPr>
            <w:r w:rsidRPr="00C12274">
              <w:t>Random sequence generation</w:t>
            </w:r>
          </w:p>
        </w:tc>
        <w:tc>
          <w:tcPr>
            <w:tcW w:w="1275" w:type="dxa"/>
            <w:tcBorders>
              <w:bottom w:val="single" w:sz="4" w:space="0" w:color="auto"/>
            </w:tcBorders>
            <w:shd w:val="clear" w:color="D9E2F3" w:themeColor="accent1" w:themeTint="33" w:fill="70AD47" w:themeFill="accent6"/>
          </w:tcPr>
          <w:p w14:paraId="37FBB6CD" w14:textId="455CF5E8" w:rsidR="00675BC5" w:rsidRPr="00C12274" w:rsidRDefault="007E1960" w:rsidP="00513E14">
            <w:pPr>
              <w:pStyle w:val="RCTstable"/>
              <w:keepNext/>
            </w:pPr>
            <w:r>
              <w:t>Low</w:t>
            </w:r>
            <w:r w:rsidR="00675BC5" w:rsidRPr="00C12274">
              <w:t xml:space="preserve"> risk</w:t>
            </w:r>
          </w:p>
        </w:tc>
        <w:tc>
          <w:tcPr>
            <w:tcW w:w="11199" w:type="dxa"/>
            <w:shd w:val="clear" w:color="D9E2F3" w:themeColor="accent1" w:themeTint="33" w:fill="auto"/>
          </w:tcPr>
          <w:p w14:paraId="4EA0AA77" w14:textId="33386C6F" w:rsidR="00675BC5" w:rsidRPr="0024060E" w:rsidRDefault="007E1960" w:rsidP="0024060E">
            <w:pPr>
              <w:pStyle w:val="RCTstable"/>
            </w:pPr>
            <w:r>
              <w:t>The random allocation sequence was generated based on permuted blocks of random block sizes of four, six, and eight, stratified by participating site and without adaptive or minimisation strategies. Allocation was done on a 1:1 ratio.</w:t>
            </w:r>
          </w:p>
        </w:tc>
      </w:tr>
      <w:tr w:rsidR="00675BC5" w:rsidRPr="00C12274" w14:paraId="40D18C71" w14:textId="77777777" w:rsidTr="002E0ED3">
        <w:trPr>
          <w:cantSplit/>
        </w:trPr>
        <w:tc>
          <w:tcPr>
            <w:tcW w:w="1560" w:type="dxa"/>
            <w:shd w:val="clear" w:color="D9E2F3" w:themeColor="accent1" w:themeTint="33" w:fill="auto"/>
          </w:tcPr>
          <w:p w14:paraId="3665C837" w14:textId="77777777" w:rsidR="00675BC5" w:rsidRPr="00C12274" w:rsidRDefault="00675BC5" w:rsidP="00513E14">
            <w:pPr>
              <w:pStyle w:val="RCTstable"/>
              <w:keepNext/>
            </w:pPr>
            <w:r w:rsidRPr="00C12274">
              <w:t xml:space="preserve">Allocation concealment </w:t>
            </w:r>
          </w:p>
        </w:tc>
        <w:tc>
          <w:tcPr>
            <w:tcW w:w="1275" w:type="dxa"/>
            <w:tcBorders>
              <w:bottom w:val="single" w:sz="4" w:space="0" w:color="auto"/>
            </w:tcBorders>
            <w:shd w:val="clear" w:color="D9E2F3" w:themeColor="accent1" w:themeTint="33" w:fill="70AD47" w:themeFill="accent6"/>
          </w:tcPr>
          <w:p w14:paraId="79BEBD58" w14:textId="07313A41" w:rsidR="00675BC5" w:rsidRPr="00C12274" w:rsidRDefault="002E0ED3" w:rsidP="00513E14">
            <w:pPr>
              <w:pStyle w:val="RCTstable"/>
              <w:keepNext/>
            </w:pPr>
            <w:r>
              <w:t>Low</w:t>
            </w:r>
            <w:r w:rsidR="00675BC5" w:rsidRPr="00C12274">
              <w:t xml:space="preserve"> risk</w:t>
            </w:r>
          </w:p>
        </w:tc>
        <w:tc>
          <w:tcPr>
            <w:tcW w:w="11199" w:type="dxa"/>
            <w:shd w:val="clear" w:color="D9E2F3" w:themeColor="accent1" w:themeTint="33" w:fill="auto"/>
          </w:tcPr>
          <w:p w14:paraId="2572D13B" w14:textId="03C8A6C0" w:rsidR="00675BC5" w:rsidRPr="006653FF" w:rsidRDefault="007E1960" w:rsidP="00513E14">
            <w:pPr>
              <w:pStyle w:val="RCTstable"/>
            </w:pPr>
            <w:r>
              <w:t>The sequence was given to a trial support company, Sharp Clinical Services (SCS, Crickhowell, Wales), which labelled and packaged the probiotic and placebo capsules into identical tamper-proof boxes for the study. Only the trial statistician and SCS were aware of the allocation sequence</w:t>
            </w:r>
          </w:p>
        </w:tc>
      </w:tr>
      <w:tr w:rsidR="00675BC5" w:rsidRPr="00C12274" w14:paraId="345C762D" w14:textId="77777777" w:rsidTr="002E0ED3">
        <w:trPr>
          <w:cantSplit/>
          <w:trHeight w:val="291"/>
        </w:trPr>
        <w:tc>
          <w:tcPr>
            <w:tcW w:w="1560" w:type="dxa"/>
            <w:shd w:val="clear" w:color="D9E2F3" w:themeColor="accent1" w:themeTint="33" w:fill="auto"/>
          </w:tcPr>
          <w:p w14:paraId="420593E2" w14:textId="77777777" w:rsidR="00675BC5" w:rsidRPr="00C12274" w:rsidRDefault="00675BC5" w:rsidP="00513E14">
            <w:pPr>
              <w:pStyle w:val="RCTstable"/>
              <w:keepNext/>
            </w:pPr>
            <w:r>
              <w:t>Performance bias</w:t>
            </w:r>
          </w:p>
        </w:tc>
        <w:tc>
          <w:tcPr>
            <w:tcW w:w="1275" w:type="dxa"/>
            <w:tcBorders>
              <w:bottom w:val="single" w:sz="4" w:space="0" w:color="auto"/>
            </w:tcBorders>
            <w:shd w:val="clear" w:color="D9E2F3" w:themeColor="accent1" w:themeTint="33" w:fill="70AD47" w:themeFill="accent6"/>
          </w:tcPr>
          <w:p w14:paraId="6B070DDB" w14:textId="7BF50F63" w:rsidR="00675BC5" w:rsidRPr="00C12274" w:rsidRDefault="007E1960" w:rsidP="00513E14">
            <w:pPr>
              <w:pStyle w:val="RCTstable"/>
              <w:keepNext/>
            </w:pPr>
            <w:r>
              <w:t>Low</w:t>
            </w:r>
            <w:r w:rsidR="00675BC5" w:rsidRPr="00C12274">
              <w:t xml:space="preserve"> risk</w:t>
            </w:r>
          </w:p>
        </w:tc>
        <w:tc>
          <w:tcPr>
            <w:tcW w:w="11199" w:type="dxa"/>
            <w:vMerge w:val="restart"/>
            <w:shd w:val="clear" w:color="D9E2F3" w:themeColor="accent1" w:themeTint="33" w:fill="auto"/>
          </w:tcPr>
          <w:p w14:paraId="08AB72B6" w14:textId="354283F4" w:rsidR="00675BC5" w:rsidRPr="004D6F45" w:rsidRDefault="007E1960" w:rsidP="00513E14">
            <w:pPr>
              <w:pStyle w:val="RCTstable"/>
            </w:pPr>
            <w:r>
              <w:t>Participants, investigators, and analysing microbiologists were blinded to the study grouping.</w:t>
            </w:r>
          </w:p>
        </w:tc>
      </w:tr>
      <w:tr w:rsidR="00675BC5" w:rsidRPr="00822EBF" w14:paraId="76A4694D" w14:textId="77777777" w:rsidTr="002E0ED3">
        <w:trPr>
          <w:cantSplit/>
        </w:trPr>
        <w:tc>
          <w:tcPr>
            <w:tcW w:w="1560" w:type="dxa"/>
            <w:shd w:val="clear" w:color="D9E2F3" w:themeColor="accent1" w:themeTint="33" w:fill="auto"/>
          </w:tcPr>
          <w:p w14:paraId="5A2E6FD1" w14:textId="77777777" w:rsidR="00675BC5" w:rsidRPr="00822EBF" w:rsidRDefault="00675BC5" w:rsidP="00513E14">
            <w:pPr>
              <w:pStyle w:val="RCTstable"/>
            </w:pPr>
            <w:r w:rsidRPr="00822EBF">
              <w:t>Detection bias</w:t>
            </w:r>
          </w:p>
        </w:tc>
        <w:tc>
          <w:tcPr>
            <w:tcW w:w="1275" w:type="dxa"/>
            <w:tcBorders>
              <w:bottom w:val="single" w:sz="4" w:space="0" w:color="auto"/>
            </w:tcBorders>
            <w:shd w:val="clear" w:color="D9E2F3" w:themeColor="accent1" w:themeTint="33" w:fill="70AD47" w:themeFill="accent6"/>
          </w:tcPr>
          <w:p w14:paraId="42848C1A" w14:textId="02E930FB" w:rsidR="00675BC5" w:rsidRPr="00822EBF" w:rsidRDefault="007E1960" w:rsidP="00513E14">
            <w:pPr>
              <w:pStyle w:val="RCTstable"/>
            </w:pPr>
            <w:r>
              <w:t>Low</w:t>
            </w:r>
            <w:r w:rsidR="00675BC5" w:rsidRPr="00822EBF">
              <w:t xml:space="preserve"> risk</w:t>
            </w:r>
          </w:p>
        </w:tc>
        <w:tc>
          <w:tcPr>
            <w:tcW w:w="11199" w:type="dxa"/>
            <w:vMerge/>
            <w:shd w:val="clear" w:color="D9E2F3" w:themeColor="accent1" w:themeTint="33" w:fill="auto"/>
          </w:tcPr>
          <w:p w14:paraId="71FF9FDA" w14:textId="77777777" w:rsidR="00675BC5" w:rsidRPr="001969C3" w:rsidRDefault="00675BC5" w:rsidP="00513E14">
            <w:pPr>
              <w:pStyle w:val="RCTstable"/>
            </w:pPr>
          </w:p>
        </w:tc>
      </w:tr>
      <w:tr w:rsidR="00675BC5" w:rsidRPr="00C12274" w14:paraId="6396FF1F" w14:textId="77777777" w:rsidTr="00513E14">
        <w:trPr>
          <w:cantSplit/>
        </w:trPr>
        <w:tc>
          <w:tcPr>
            <w:tcW w:w="1560" w:type="dxa"/>
            <w:shd w:val="clear" w:color="D9E2F3" w:themeColor="accent1" w:themeTint="33" w:fill="auto"/>
          </w:tcPr>
          <w:p w14:paraId="1C689999" w14:textId="77777777" w:rsidR="00675BC5" w:rsidRPr="00C12274" w:rsidRDefault="00675BC5" w:rsidP="00513E14">
            <w:pPr>
              <w:pStyle w:val="RCTstable"/>
              <w:keepNext/>
            </w:pPr>
            <w:r w:rsidRPr="00C12274">
              <w:t>Incomplete outcome data</w:t>
            </w:r>
          </w:p>
        </w:tc>
        <w:tc>
          <w:tcPr>
            <w:tcW w:w="1275" w:type="dxa"/>
            <w:shd w:val="clear" w:color="D9E2F3" w:themeColor="accent1" w:themeTint="33" w:fill="70AD47" w:themeFill="accent6"/>
          </w:tcPr>
          <w:p w14:paraId="73D94856" w14:textId="77777777" w:rsidR="00675BC5" w:rsidRPr="00C12274" w:rsidRDefault="00675BC5" w:rsidP="00513E14">
            <w:pPr>
              <w:pStyle w:val="RCTstable"/>
              <w:keepNext/>
            </w:pPr>
            <w:r>
              <w:t>Low</w:t>
            </w:r>
            <w:r w:rsidRPr="00C12274">
              <w:t xml:space="preserve"> risk</w:t>
            </w:r>
          </w:p>
        </w:tc>
        <w:tc>
          <w:tcPr>
            <w:tcW w:w="11199" w:type="dxa"/>
            <w:shd w:val="clear" w:color="D9E2F3" w:themeColor="accent1" w:themeTint="33" w:fill="auto"/>
          </w:tcPr>
          <w:p w14:paraId="71B90F90" w14:textId="123368C0" w:rsidR="00675BC5" w:rsidRPr="000B09FE" w:rsidRDefault="00675BC5" w:rsidP="00513E14">
            <w:pPr>
              <w:pStyle w:val="RCTstable"/>
            </w:pPr>
            <w:r>
              <w:t>Reasons for loss to follow-up reported</w:t>
            </w:r>
            <w:r w:rsidR="00C21983">
              <w:t xml:space="preserve"> and similar attrition between groups</w:t>
            </w:r>
            <w:r>
              <w:t>.</w:t>
            </w:r>
          </w:p>
        </w:tc>
      </w:tr>
      <w:tr w:rsidR="00675BC5" w:rsidRPr="00C12274" w14:paraId="6215A469" w14:textId="77777777" w:rsidTr="00513E14">
        <w:trPr>
          <w:cantSplit/>
        </w:trPr>
        <w:tc>
          <w:tcPr>
            <w:tcW w:w="1560" w:type="dxa"/>
            <w:shd w:val="clear" w:color="D9E2F3" w:themeColor="accent1" w:themeTint="33" w:fill="auto"/>
          </w:tcPr>
          <w:p w14:paraId="32C6332F" w14:textId="77777777" w:rsidR="00675BC5" w:rsidRPr="00C12274" w:rsidRDefault="00675BC5" w:rsidP="00513E14">
            <w:pPr>
              <w:pStyle w:val="RCTstable"/>
            </w:pPr>
            <w:r w:rsidRPr="00C12274">
              <w:t>Selective reporting</w:t>
            </w:r>
          </w:p>
        </w:tc>
        <w:tc>
          <w:tcPr>
            <w:tcW w:w="1275" w:type="dxa"/>
            <w:shd w:val="clear" w:color="D9E2F3" w:themeColor="accent1" w:themeTint="33" w:fill="70AD47" w:themeFill="accent6"/>
          </w:tcPr>
          <w:p w14:paraId="78A673A1" w14:textId="77777777" w:rsidR="00675BC5" w:rsidRPr="00C12274" w:rsidRDefault="00675BC5" w:rsidP="00513E14">
            <w:pPr>
              <w:pStyle w:val="RCTstable"/>
            </w:pPr>
            <w:r>
              <w:t>Low</w:t>
            </w:r>
            <w:r w:rsidRPr="00C12274">
              <w:t xml:space="preserve"> risk</w:t>
            </w:r>
          </w:p>
        </w:tc>
        <w:tc>
          <w:tcPr>
            <w:tcW w:w="11199" w:type="dxa"/>
            <w:shd w:val="clear" w:color="D9E2F3" w:themeColor="accent1" w:themeTint="33" w:fill="auto"/>
          </w:tcPr>
          <w:p w14:paraId="24AED45C" w14:textId="77777777" w:rsidR="00675BC5" w:rsidRPr="001969C3" w:rsidRDefault="00675BC5" w:rsidP="00513E14">
            <w:pPr>
              <w:pStyle w:val="RCTstable"/>
            </w:pPr>
            <w:r>
              <w:t>Pre-specified outcomes reported.</w:t>
            </w:r>
          </w:p>
        </w:tc>
      </w:tr>
      <w:tr w:rsidR="00675BC5" w:rsidRPr="00C12274" w14:paraId="4050B93F" w14:textId="77777777" w:rsidTr="00513E14">
        <w:trPr>
          <w:cantSplit/>
        </w:trPr>
        <w:tc>
          <w:tcPr>
            <w:tcW w:w="1560" w:type="dxa"/>
            <w:shd w:val="clear" w:color="D9E2F3" w:themeColor="accent1" w:themeTint="33" w:fill="auto"/>
          </w:tcPr>
          <w:p w14:paraId="73514BEC" w14:textId="77777777" w:rsidR="00675BC5" w:rsidRPr="00C12274" w:rsidRDefault="00675BC5" w:rsidP="00513E14">
            <w:pPr>
              <w:pStyle w:val="RCTstable"/>
              <w:rPr>
                <w:lang w:val="en-US"/>
              </w:rPr>
            </w:pPr>
            <w:r w:rsidRPr="00C12274">
              <w:rPr>
                <w:lang w:val="en-US"/>
              </w:rPr>
              <w:t xml:space="preserve">Other limitations </w:t>
            </w:r>
          </w:p>
        </w:tc>
        <w:tc>
          <w:tcPr>
            <w:tcW w:w="1275" w:type="dxa"/>
            <w:shd w:val="clear" w:color="D9E2F3" w:themeColor="accent1" w:themeTint="33" w:fill="70AD47" w:themeFill="accent6"/>
          </w:tcPr>
          <w:p w14:paraId="10DA9FA3" w14:textId="77777777" w:rsidR="00675BC5" w:rsidRPr="00C12274" w:rsidRDefault="00675BC5" w:rsidP="00513E14">
            <w:pPr>
              <w:pStyle w:val="RCTstable"/>
              <w:rPr>
                <w:lang w:val="en-US"/>
              </w:rPr>
            </w:pPr>
            <w:r>
              <w:rPr>
                <w:lang w:val="en-US"/>
              </w:rPr>
              <w:t>Low</w:t>
            </w:r>
            <w:r w:rsidRPr="00C12274">
              <w:rPr>
                <w:lang w:val="en-US"/>
              </w:rPr>
              <w:t xml:space="preserve"> risk</w:t>
            </w:r>
          </w:p>
        </w:tc>
        <w:tc>
          <w:tcPr>
            <w:tcW w:w="11199" w:type="dxa"/>
            <w:shd w:val="clear" w:color="D9E2F3" w:themeColor="accent1" w:themeTint="33" w:fill="auto"/>
          </w:tcPr>
          <w:p w14:paraId="2E2AF048" w14:textId="77777777" w:rsidR="00675BC5" w:rsidRPr="001969C3" w:rsidRDefault="00675BC5" w:rsidP="00513E14">
            <w:pPr>
              <w:pStyle w:val="RCTstable"/>
            </w:pPr>
            <w:r>
              <w:t>No significant difference between groups at baseline.</w:t>
            </w:r>
          </w:p>
        </w:tc>
      </w:tr>
      <w:tr w:rsidR="00350198" w:rsidRPr="006234EA" w14:paraId="05999891" w14:textId="77777777" w:rsidTr="00513E14">
        <w:trPr>
          <w:cantSplit/>
        </w:trPr>
        <w:tc>
          <w:tcPr>
            <w:tcW w:w="14034" w:type="dxa"/>
            <w:gridSpan w:val="3"/>
            <w:shd w:val="solid" w:color="D9E2F3" w:themeColor="accent1" w:themeTint="33" w:fill="auto"/>
          </w:tcPr>
          <w:p w14:paraId="5E29D33C" w14:textId="7BE6575C" w:rsidR="00350198" w:rsidRPr="00470354" w:rsidRDefault="00350198" w:rsidP="002747EA">
            <w:pPr>
              <w:pStyle w:val="Tablecell"/>
              <w:keepNext/>
              <w:spacing w:line="220" w:lineRule="exact"/>
              <w:rPr>
                <w:rFonts w:eastAsiaTheme="minorHAnsi"/>
                <w:b/>
                <w:sz w:val="16"/>
                <w:szCs w:val="16"/>
                <w:lang w:val="en-US"/>
              </w:rPr>
            </w:pPr>
            <w:r>
              <w:rPr>
                <w:rFonts w:eastAsiaTheme="minorHAnsi"/>
                <w:b/>
                <w:sz w:val="16"/>
                <w:szCs w:val="16"/>
                <w:lang w:val="en-US"/>
              </w:rPr>
              <w:t>Okesene-Gafa et al 2019</w:t>
            </w:r>
            <w:r w:rsidR="00AB21E2">
              <w:rPr>
                <w:rFonts w:eastAsiaTheme="minorHAnsi"/>
                <w:b/>
                <w:sz w:val="16"/>
                <w:szCs w:val="16"/>
                <w:lang w:val="en-US"/>
              </w:rPr>
              <w:fldChar w:fldCharType="begin">
                <w:fldData xml:space="preserve">PEVuZE5vdGU+PENpdGU+PEF1dGhvcj5Pa2VzZW5lLUdhZmE8L0F1dGhvcj48WWVhcj4yMDE5PC9Z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</w:fldData>
              </w:fldChar>
            </w:r>
            <w:r w:rsidR="002747EA">
              <w:rPr>
                <w:rFonts w:eastAsiaTheme="minorHAnsi"/>
                <w:b/>
                <w:sz w:val="16"/>
                <w:szCs w:val="16"/>
                <w:lang w:val="en-US"/>
              </w:rPr>
              <w:instrText xml:space="preserve"> ADDIN EN.CITE </w:instrText>
            </w:r>
            <w:r w:rsidR="002747EA">
              <w:rPr>
                <w:rFonts w:eastAsiaTheme="minorHAnsi"/>
                <w:b/>
                <w:sz w:val="16"/>
                <w:szCs w:val="16"/>
                <w:lang w:val="en-US"/>
              </w:rPr>
              <w:fldChar w:fldCharType="begin">
                <w:fldData xml:space="preserve">PEVuZE5vdGU+PENpdGU+PEF1dGhvcj5Pa2VzZW5lLUdhZmE8L0F1dGhvcj48WWVhcj4yMDE5PC9Z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</w:fldData>
              </w:fldChar>
            </w:r>
            <w:r w:rsidR="002747EA">
              <w:rPr>
                <w:rFonts w:eastAsiaTheme="minorHAnsi"/>
                <w:b/>
                <w:sz w:val="16"/>
                <w:szCs w:val="16"/>
                <w:lang w:val="en-US"/>
              </w:rPr>
              <w:instrText xml:space="preserve"> ADDIN EN.CITE.DATA </w:instrText>
            </w:r>
            <w:r w:rsidR="002747EA">
              <w:rPr>
                <w:rFonts w:eastAsiaTheme="minorHAnsi"/>
                <w:b/>
                <w:sz w:val="16"/>
                <w:szCs w:val="16"/>
                <w:lang w:val="en-US"/>
              </w:rPr>
            </w:r>
            <w:r w:rsidR="002747EA">
              <w:rPr>
                <w:rFonts w:eastAsiaTheme="minorHAnsi"/>
                <w:b/>
                <w:sz w:val="16"/>
                <w:szCs w:val="16"/>
                <w:lang w:val="en-US"/>
              </w:rPr>
              <w:fldChar w:fldCharType="end"/>
            </w:r>
            <w:r w:rsidR="00AB21E2">
              <w:rPr>
                <w:rFonts w:eastAsiaTheme="minorHAnsi"/>
                <w:b/>
                <w:sz w:val="16"/>
                <w:szCs w:val="16"/>
                <w:lang w:val="en-US"/>
              </w:rPr>
            </w:r>
            <w:r w:rsidR="00AB21E2">
              <w:rPr>
                <w:rFonts w:eastAsiaTheme="minorHAnsi"/>
                <w:b/>
                <w:sz w:val="16"/>
                <w:szCs w:val="16"/>
                <w:lang w:val="en-US"/>
              </w:rPr>
              <w:fldChar w:fldCharType="separate"/>
            </w:r>
            <w:r w:rsidR="002747EA" w:rsidRPr="002747EA">
              <w:rPr>
                <w:rFonts w:eastAsiaTheme="minorHAnsi"/>
                <w:b/>
                <w:noProof/>
                <w:szCs w:val="16"/>
                <w:vertAlign w:val="superscript"/>
                <w:lang w:val="en-US"/>
              </w:rPr>
              <w:t>232</w:t>
            </w:r>
            <w:r w:rsidR="00AB21E2">
              <w:rPr>
                <w:rFonts w:eastAsiaTheme="minorHAnsi"/>
                <w:b/>
                <w:sz w:val="16"/>
                <w:szCs w:val="16"/>
                <w:lang w:val="en-US"/>
              </w:rPr>
              <w:fldChar w:fldCharType="end"/>
            </w:r>
          </w:p>
        </w:tc>
      </w:tr>
      <w:tr w:rsidR="00350198" w:rsidRPr="00C12274" w14:paraId="57DE3C50" w14:textId="77777777" w:rsidTr="00513E14">
        <w:trPr>
          <w:cantSplit/>
        </w:trPr>
        <w:tc>
          <w:tcPr>
            <w:tcW w:w="1560" w:type="dxa"/>
            <w:shd w:val="clear" w:color="D9E2F3" w:themeColor="accent1" w:themeTint="33" w:fill="auto"/>
          </w:tcPr>
          <w:p w14:paraId="707E9823" w14:textId="77777777" w:rsidR="00350198" w:rsidRPr="00C12274" w:rsidRDefault="00350198" w:rsidP="00513E14">
            <w:pPr>
              <w:pStyle w:val="RCTstable"/>
              <w:keepNext/>
            </w:pPr>
            <w:r w:rsidRPr="00C12274">
              <w:t>Random sequence generation</w:t>
            </w:r>
          </w:p>
        </w:tc>
        <w:tc>
          <w:tcPr>
            <w:tcW w:w="1275" w:type="dxa"/>
            <w:tcBorders>
              <w:bottom w:val="single" w:sz="4" w:space="0" w:color="auto"/>
            </w:tcBorders>
            <w:shd w:val="clear" w:color="D9E2F3" w:themeColor="accent1" w:themeTint="33" w:fill="70AD47" w:themeFill="accent6"/>
          </w:tcPr>
          <w:p w14:paraId="439F7006" w14:textId="77777777" w:rsidR="00350198" w:rsidRPr="00C12274" w:rsidRDefault="00350198" w:rsidP="00513E14">
            <w:pPr>
              <w:pStyle w:val="RCTstable"/>
              <w:keepNext/>
            </w:pPr>
            <w:r>
              <w:t>Low</w:t>
            </w:r>
            <w:r w:rsidRPr="00C12274">
              <w:t xml:space="preserve"> risk</w:t>
            </w:r>
          </w:p>
        </w:tc>
        <w:tc>
          <w:tcPr>
            <w:tcW w:w="11199" w:type="dxa"/>
            <w:shd w:val="clear" w:color="D9E2F3" w:themeColor="accent1" w:themeTint="33" w:fill="auto"/>
          </w:tcPr>
          <w:p w14:paraId="56997304" w14:textId="7FA58244" w:rsidR="00350198" w:rsidRPr="0024060E" w:rsidRDefault="00F63225" w:rsidP="00513E14">
            <w:pPr>
              <w:pStyle w:val="RCTstable"/>
            </w:pPr>
            <w:r w:rsidRPr="008E2317">
              <w:t>Eligible women were allocated randomly</w:t>
            </w:r>
            <w:r>
              <w:t xml:space="preserve"> </w:t>
            </w:r>
            <w:r w:rsidRPr="008E2317">
              <w:t>by the research midwife using a</w:t>
            </w:r>
            <w:r>
              <w:t xml:space="preserve"> web-based randomis</w:t>
            </w:r>
            <w:r w:rsidRPr="008E2317">
              <w:t>ation program</w:t>
            </w:r>
            <w:r w:rsidRPr="008E2317">
              <w:rPr>
                <w:color w:val="000000"/>
              </w:rPr>
              <w:t xml:space="preserve"> using random</w:t>
            </w:r>
            <w:r>
              <w:rPr>
                <w:color w:val="23A8DB"/>
              </w:rPr>
              <w:t xml:space="preserve"> </w:t>
            </w:r>
            <w:r w:rsidRPr="008E2317">
              <w:t>permuted blocks of 4</w:t>
            </w:r>
            <w:r>
              <w:rPr>
                <w:rFonts w:ascii="Helvetica" w:hAnsi="Helvetica"/>
              </w:rPr>
              <w:t>-</w:t>
            </w:r>
            <w:r w:rsidRPr="008E2317">
              <w:t>8 participants,</w:t>
            </w:r>
            <w:r>
              <w:t xml:space="preserve"> </w:t>
            </w:r>
            <w:r w:rsidRPr="008E2317">
              <w:t>strati</w:t>
            </w:r>
            <w:r w:rsidRPr="008E2317">
              <w:rPr>
                <w:rFonts w:ascii="Helvetica" w:hAnsi="Helvetica"/>
              </w:rPr>
              <w:t>fi</w:t>
            </w:r>
            <w:r w:rsidRPr="008E2317">
              <w:t xml:space="preserve">ed by BMI (30 to </w:t>
            </w:r>
            <w:r w:rsidRPr="008E2317">
              <w:rPr>
                <w:rFonts w:ascii="Helvetica" w:hAnsi="Helvetica"/>
              </w:rPr>
              <w:t>&lt;</w:t>
            </w:r>
            <w:r w:rsidRPr="008E2317">
              <w:t xml:space="preserve"> 35 or 35 kg/</w:t>
            </w:r>
            <w:r>
              <w:t xml:space="preserve"> </w:t>
            </w:r>
            <w:r w:rsidRPr="008E2317">
              <w:t>m</w:t>
            </w:r>
            <w:r w:rsidRPr="008E2317">
              <w:rPr>
                <w:sz w:val="10"/>
                <w:szCs w:val="10"/>
              </w:rPr>
              <w:t>2</w:t>
            </w:r>
            <w:r w:rsidRPr="008E2317">
              <w:t xml:space="preserve"> )</w:t>
            </w:r>
            <w:r>
              <w:t>.</w:t>
            </w:r>
          </w:p>
        </w:tc>
      </w:tr>
      <w:tr w:rsidR="00350198" w:rsidRPr="00C12274" w14:paraId="700CC9F7" w14:textId="77777777" w:rsidTr="00513E14">
        <w:trPr>
          <w:cantSplit/>
        </w:trPr>
        <w:tc>
          <w:tcPr>
            <w:tcW w:w="1560" w:type="dxa"/>
            <w:shd w:val="clear" w:color="D9E2F3" w:themeColor="accent1" w:themeTint="33" w:fill="auto"/>
          </w:tcPr>
          <w:p w14:paraId="03BCBD6E" w14:textId="77777777" w:rsidR="00350198" w:rsidRPr="00C12274" w:rsidRDefault="00350198" w:rsidP="00513E14">
            <w:pPr>
              <w:pStyle w:val="RCTstable"/>
              <w:keepNext/>
            </w:pPr>
            <w:r w:rsidRPr="00C12274">
              <w:t xml:space="preserve">Allocation concealment </w:t>
            </w:r>
          </w:p>
        </w:tc>
        <w:tc>
          <w:tcPr>
            <w:tcW w:w="1275" w:type="dxa"/>
            <w:tcBorders>
              <w:bottom w:val="single" w:sz="4" w:space="0" w:color="auto"/>
            </w:tcBorders>
            <w:shd w:val="clear" w:color="D9E2F3" w:themeColor="accent1" w:themeTint="33" w:fill="70AD47" w:themeFill="accent6"/>
          </w:tcPr>
          <w:p w14:paraId="7ABBDBCE" w14:textId="77777777" w:rsidR="00350198" w:rsidRPr="00C12274" w:rsidRDefault="00350198" w:rsidP="00513E14">
            <w:pPr>
              <w:pStyle w:val="RCTstable"/>
              <w:keepNext/>
            </w:pPr>
            <w:r>
              <w:t>Low</w:t>
            </w:r>
            <w:r w:rsidRPr="00C12274">
              <w:t xml:space="preserve"> risk</w:t>
            </w:r>
          </w:p>
        </w:tc>
        <w:tc>
          <w:tcPr>
            <w:tcW w:w="11199" w:type="dxa"/>
            <w:shd w:val="clear" w:color="D9E2F3" w:themeColor="accent1" w:themeTint="33" w:fill="auto"/>
          </w:tcPr>
          <w:p w14:paraId="13EC6C8B" w14:textId="4263B30F" w:rsidR="00350198" w:rsidRPr="006653FF" w:rsidRDefault="00F63225" w:rsidP="00513E14">
            <w:pPr>
              <w:pStyle w:val="RCTstable"/>
            </w:pPr>
            <w:r w:rsidRPr="009B6B15">
              <w:t>Christian Hansen (Chr. Hansen</w:t>
            </w:r>
            <w:r>
              <w:t xml:space="preserve"> </w:t>
            </w:r>
            <w:r w:rsidRPr="009B6B15">
              <w:t>A/S, Horsholm, Denmark) provided</w:t>
            </w:r>
            <w:r>
              <w:t xml:space="preserve"> </w:t>
            </w:r>
            <w:r w:rsidRPr="009B6B15">
              <w:t>identically packaged canisters containing</w:t>
            </w:r>
            <w:r>
              <w:t xml:space="preserve"> </w:t>
            </w:r>
            <w:r w:rsidRPr="009B6B15">
              <w:t>either probiotic or placebo capsules.</w:t>
            </w:r>
            <w:r>
              <w:t xml:space="preserve"> </w:t>
            </w:r>
            <w:r w:rsidRPr="009B6B15">
              <w:t>AnQual Laboratories (School of Pharmacy,</w:t>
            </w:r>
            <w:r>
              <w:t xml:space="preserve"> </w:t>
            </w:r>
            <w:r w:rsidRPr="009B6B15">
              <w:t>University of Auckland) labe</w:t>
            </w:r>
            <w:r>
              <w:t>l</w:t>
            </w:r>
            <w:r w:rsidRPr="009B6B15">
              <w:t>led</w:t>
            </w:r>
            <w:r>
              <w:t xml:space="preserve"> </w:t>
            </w:r>
            <w:r w:rsidRPr="009B6B15">
              <w:t>the canisters using a pre</w:t>
            </w:r>
            <w:r>
              <w:t>-</w:t>
            </w:r>
            <w:r w:rsidRPr="009B6B15">
              <w:t>allocated</w:t>
            </w:r>
            <w:r>
              <w:t xml:space="preserve"> </w:t>
            </w:r>
            <w:r w:rsidRPr="009B6B15">
              <w:t>random list that was password protected</w:t>
            </w:r>
            <w:r>
              <w:t>.</w:t>
            </w:r>
          </w:p>
        </w:tc>
      </w:tr>
      <w:tr w:rsidR="00350198" w:rsidRPr="00C12274" w14:paraId="00099D4A" w14:textId="77777777" w:rsidTr="00513E14">
        <w:trPr>
          <w:cantSplit/>
          <w:trHeight w:val="291"/>
        </w:trPr>
        <w:tc>
          <w:tcPr>
            <w:tcW w:w="1560" w:type="dxa"/>
            <w:shd w:val="clear" w:color="D9E2F3" w:themeColor="accent1" w:themeTint="33" w:fill="auto"/>
          </w:tcPr>
          <w:p w14:paraId="35ACEEC9" w14:textId="77777777" w:rsidR="00350198" w:rsidRPr="00C12274" w:rsidRDefault="00350198" w:rsidP="00513E14">
            <w:pPr>
              <w:pStyle w:val="RCTstable"/>
              <w:keepNext/>
            </w:pPr>
            <w:r>
              <w:t>Performance bias</w:t>
            </w:r>
          </w:p>
        </w:tc>
        <w:tc>
          <w:tcPr>
            <w:tcW w:w="1275" w:type="dxa"/>
            <w:tcBorders>
              <w:bottom w:val="single" w:sz="4" w:space="0" w:color="auto"/>
            </w:tcBorders>
            <w:shd w:val="clear" w:color="D9E2F3" w:themeColor="accent1" w:themeTint="33" w:fill="70AD47" w:themeFill="accent6"/>
          </w:tcPr>
          <w:p w14:paraId="465157C8" w14:textId="77777777" w:rsidR="00350198" w:rsidRPr="00C12274" w:rsidRDefault="00350198" w:rsidP="00513E14">
            <w:pPr>
              <w:pStyle w:val="RCTstable"/>
              <w:keepNext/>
            </w:pPr>
            <w:r>
              <w:t>Low</w:t>
            </w:r>
            <w:r w:rsidRPr="00C12274">
              <w:t xml:space="preserve"> risk</w:t>
            </w:r>
          </w:p>
        </w:tc>
        <w:tc>
          <w:tcPr>
            <w:tcW w:w="11199" w:type="dxa"/>
            <w:vMerge w:val="restart"/>
            <w:shd w:val="clear" w:color="D9E2F3" w:themeColor="accent1" w:themeTint="33" w:fill="auto"/>
          </w:tcPr>
          <w:p w14:paraId="39A1676D" w14:textId="512FEE54" w:rsidR="00350198" w:rsidRPr="004D6F45" w:rsidRDefault="00F63225" w:rsidP="00513E14">
            <w:pPr>
              <w:pStyle w:val="RCTstable"/>
            </w:pPr>
            <w:r w:rsidRPr="009B6B15">
              <w:t>Participants, researchers, and</w:t>
            </w:r>
            <w:r>
              <w:t xml:space="preserve"> </w:t>
            </w:r>
            <w:r w:rsidRPr="009B6B15">
              <w:t>data analysts were blinded to probiotic</w:t>
            </w:r>
            <w:r>
              <w:t xml:space="preserve"> </w:t>
            </w:r>
            <w:r w:rsidRPr="009B6B15">
              <w:t>and placebo allocation.</w:t>
            </w:r>
          </w:p>
        </w:tc>
      </w:tr>
      <w:tr w:rsidR="00350198" w:rsidRPr="00822EBF" w14:paraId="093A4C93" w14:textId="77777777" w:rsidTr="00513E14">
        <w:trPr>
          <w:cantSplit/>
        </w:trPr>
        <w:tc>
          <w:tcPr>
            <w:tcW w:w="1560" w:type="dxa"/>
            <w:shd w:val="clear" w:color="D9E2F3" w:themeColor="accent1" w:themeTint="33" w:fill="auto"/>
          </w:tcPr>
          <w:p w14:paraId="0BE3C773" w14:textId="77777777" w:rsidR="00350198" w:rsidRPr="00822EBF" w:rsidRDefault="00350198" w:rsidP="00513E14">
            <w:pPr>
              <w:pStyle w:val="RCTstable"/>
            </w:pPr>
            <w:r w:rsidRPr="00822EBF">
              <w:t>Detection bias</w:t>
            </w:r>
          </w:p>
        </w:tc>
        <w:tc>
          <w:tcPr>
            <w:tcW w:w="1275" w:type="dxa"/>
            <w:tcBorders>
              <w:bottom w:val="single" w:sz="4" w:space="0" w:color="auto"/>
            </w:tcBorders>
            <w:shd w:val="clear" w:color="D9E2F3" w:themeColor="accent1" w:themeTint="33" w:fill="70AD47" w:themeFill="accent6"/>
          </w:tcPr>
          <w:p w14:paraId="3C6736A9" w14:textId="77777777" w:rsidR="00350198" w:rsidRPr="00822EBF" w:rsidRDefault="00350198" w:rsidP="00513E14">
            <w:pPr>
              <w:pStyle w:val="RCTstable"/>
            </w:pPr>
            <w:r>
              <w:t>Low</w:t>
            </w:r>
            <w:r w:rsidRPr="00822EBF">
              <w:t xml:space="preserve"> risk</w:t>
            </w:r>
          </w:p>
        </w:tc>
        <w:tc>
          <w:tcPr>
            <w:tcW w:w="11199" w:type="dxa"/>
            <w:vMerge/>
            <w:shd w:val="clear" w:color="D9E2F3" w:themeColor="accent1" w:themeTint="33" w:fill="auto"/>
          </w:tcPr>
          <w:p w14:paraId="5EA8B526" w14:textId="77777777" w:rsidR="00350198" w:rsidRPr="001969C3" w:rsidRDefault="00350198" w:rsidP="00513E14">
            <w:pPr>
              <w:pStyle w:val="RCTstable"/>
            </w:pPr>
          </w:p>
        </w:tc>
      </w:tr>
      <w:tr w:rsidR="00350198" w:rsidRPr="00C12274" w14:paraId="76426D08" w14:textId="77777777" w:rsidTr="00513E14">
        <w:trPr>
          <w:cantSplit/>
        </w:trPr>
        <w:tc>
          <w:tcPr>
            <w:tcW w:w="1560" w:type="dxa"/>
            <w:shd w:val="clear" w:color="D9E2F3" w:themeColor="accent1" w:themeTint="33" w:fill="auto"/>
          </w:tcPr>
          <w:p w14:paraId="1C9847BF" w14:textId="77777777" w:rsidR="00350198" w:rsidRPr="00C12274" w:rsidRDefault="00350198" w:rsidP="00513E14">
            <w:pPr>
              <w:pStyle w:val="RCTstable"/>
              <w:keepNext/>
            </w:pPr>
            <w:r w:rsidRPr="00C12274">
              <w:t>Incomplete outcome data</w:t>
            </w:r>
          </w:p>
        </w:tc>
        <w:tc>
          <w:tcPr>
            <w:tcW w:w="1275" w:type="dxa"/>
            <w:shd w:val="clear" w:color="D9E2F3" w:themeColor="accent1" w:themeTint="33" w:fill="70AD47" w:themeFill="accent6"/>
          </w:tcPr>
          <w:p w14:paraId="19052189" w14:textId="77777777" w:rsidR="00350198" w:rsidRPr="00C12274" w:rsidRDefault="00350198" w:rsidP="00513E14">
            <w:pPr>
              <w:pStyle w:val="RCTstable"/>
              <w:keepNext/>
            </w:pPr>
            <w:r>
              <w:t>Low</w:t>
            </w:r>
            <w:r w:rsidRPr="00C12274">
              <w:t xml:space="preserve"> risk</w:t>
            </w:r>
          </w:p>
        </w:tc>
        <w:tc>
          <w:tcPr>
            <w:tcW w:w="11199" w:type="dxa"/>
            <w:shd w:val="clear" w:color="D9E2F3" w:themeColor="accent1" w:themeTint="33" w:fill="auto"/>
          </w:tcPr>
          <w:p w14:paraId="74E4529E" w14:textId="77777777" w:rsidR="00350198" w:rsidRPr="000B09FE" w:rsidRDefault="00350198" w:rsidP="00513E14">
            <w:pPr>
              <w:pStyle w:val="RCTstable"/>
            </w:pPr>
            <w:r>
              <w:t>Reasons for loss to follow-up reported and similar attrition between groups.</w:t>
            </w:r>
          </w:p>
        </w:tc>
      </w:tr>
      <w:tr w:rsidR="00350198" w:rsidRPr="00C12274" w14:paraId="69423490" w14:textId="77777777" w:rsidTr="00513E14">
        <w:trPr>
          <w:cantSplit/>
        </w:trPr>
        <w:tc>
          <w:tcPr>
            <w:tcW w:w="1560" w:type="dxa"/>
            <w:shd w:val="clear" w:color="D9E2F3" w:themeColor="accent1" w:themeTint="33" w:fill="auto"/>
          </w:tcPr>
          <w:p w14:paraId="6D5DD300" w14:textId="77777777" w:rsidR="00350198" w:rsidRPr="00C12274" w:rsidRDefault="00350198" w:rsidP="00513E14">
            <w:pPr>
              <w:pStyle w:val="RCTstable"/>
            </w:pPr>
            <w:r w:rsidRPr="00C12274">
              <w:t>Selective reporting</w:t>
            </w:r>
          </w:p>
        </w:tc>
        <w:tc>
          <w:tcPr>
            <w:tcW w:w="1275" w:type="dxa"/>
            <w:shd w:val="clear" w:color="D9E2F3" w:themeColor="accent1" w:themeTint="33" w:fill="70AD47" w:themeFill="accent6"/>
          </w:tcPr>
          <w:p w14:paraId="43749405" w14:textId="77777777" w:rsidR="00350198" w:rsidRPr="00C12274" w:rsidRDefault="00350198" w:rsidP="00513E14">
            <w:pPr>
              <w:pStyle w:val="RCTstable"/>
            </w:pPr>
            <w:r>
              <w:t>Low</w:t>
            </w:r>
            <w:r w:rsidRPr="00C12274">
              <w:t xml:space="preserve"> risk</w:t>
            </w:r>
          </w:p>
        </w:tc>
        <w:tc>
          <w:tcPr>
            <w:tcW w:w="11199" w:type="dxa"/>
            <w:shd w:val="clear" w:color="D9E2F3" w:themeColor="accent1" w:themeTint="33" w:fill="auto"/>
          </w:tcPr>
          <w:p w14:paraId="6A5F68BE" w14:textId="77777777" w:rsidR="00350198" w:rsidRPr="001969C3" w:rsidRDefault="00350198" w:rsidP="00513E14">
            <w:pPr>
              <w:pStyle w:val="RCTstable"/>
            </w:pPr>
            <w:r>
              <w:t>Pre-specified outcomes reported.</w:t>
            </w:r>
          </w:p>
        </w:tc>
      </w:tr>
      <w:tr w:rsidR="00350198" w:rsidRPr="00C12274" w14:paraId="0BBBB7B1" w14:textId="77777777" w:rsidTr="00513E14">
        <w:trPr>
          <w:cantSplit/>
        </w:trPr>
        <w:tc>
          <w:tcPr>
            <w:tcW w:w="1560" w:type="dxa"/>
            <w:shd w:val="clear" w:color="D9E2F3" w:themeColor="accent1" w:themeTint="33" w:fill="auto"/>
          </w:tcPr>
          <w:p w14:paraId="2BE7559A" w14:textId="77777777" w:rsidR="00350198" w:rsidRPr="00C12274" w:rsidRDefault="00350198" w:rsidP="00513E14">
            <w:pPr>
              <w:pStyle w:val="RCTstable"/>
              <w:rPr>
                <w:lang w:val="en-US"/>
              </w:rPr>
            </w:pPr>
            <w:r w:rsidRPr="00C12274">
              <w:rPr>
                <w:lang w:val="en-US"/>
              </w:rPr>
              <w:t xml:space="preserve">Other limitations </w:t>
            </w:r>
          </w:p>
        </w:tc>
        <w:tc>
          <w:tcPr>
            <w:tcW w:w="1275" w:type="dxa"/>
            <w:shd w:val="clear" w:color="D9E2F3" w:themeColor="accent1" w:themeTint="33" w:fill="70AD47" w:themeFill="accent6"/>
          </w:tcPr>
          <w:p w14:paraId="64CBADE4" w14:textId="77777777" w:rsidR="00350198" w:rsidRPr="00C12274" w:rsidRDefault="00350198" w:rsidP="00513E14">
            <w:pPr>
              <w:pStyle w:val="RCTstable"/>
              <w:rPr>
                <w:lang w:val="en-US"/>
              </w:rPr>
            </w:pPr>
            <w:r>
              <w:rPr>
                <w:lang w:val="en-US"/>
              </w:rPr>
              <w:t>Low</w:t>
            </w:r>
            <w:r w:rsidRPr="00C12274">
              <w:rPr>
                <w:lang w:val="en-US"/>
              </w:rPr>
              <w:t xml:space="preserve"> risk</w:t>
            </w:r>
          </w:p>
        </w:tc>
        <w:tc>
          <w:tcPr>
            <w:tcW w:w="11199" w:type="dxa"/>
            <w:shd w:val="clear" w:color="D9E2F3" w:themeColor="accent1" w:themeTint="33" w:fill="auto"/>
          </w:tcPr>
          <w:p w14:paraId="74DADF76" w14:textId="77777777" w:rsidR="00350198" w:rsidRPr="001969C3" w:rsidRDefault="00350198" w:rsidP="00513E14">
            <w:pPr>
              <w:pStyle w:val="RCTstable"/>
            </w:pPr>
            <w:r>
              <w:t>No significant difference between groups at baseline.</w:t>
            </w:r>
          </w:p>
        </w:tc>
      </w:tr>
      <w:tr w:rsidR="007858A4" w:rsidRPr="006234EA" w14:paraId="4D932053" w14:textId="77777777" w:rsidTr="009A4A8D">
        <w:trPr>
          <w:cantSplit/>
        </w:trPr>
        <w:tc>
          <w:tcPr>
            <w:tcW w:w="14034" w:type="dxa"/>
            <w:gridSpan w:val="3"/>
            <w:shd w:val="solid" w:color="D9E2F3" w:themeColor="accent1" w:themeTint="33" w:fill="auto"/>
          </w:tcPr>
          <w:p w14:paraId="192C24F9" w14:textId="0B553DF1" w:rsidR="007858A4" w:rsidRPr="00470354" w:rsidRDefault="007858A4" w:rsidP="002747EA">
            <w:pPr>
              <w:pStyle w:val="Tablecell"/>
              <w:keepNext/>
              <w:spacing w:line="220" w:lineRule="exact"/>
              <w:rPr>
                <w:rFonts w:eastAsiaTheme="minorHAnsi"/>
                <w:b/>
                <w:sz w:val="16"/>
                <w:szCs w:val="16"/>
                <w:lang w:val="en-US"/>
              </w:rPr>
            </w:pPr>
            <w:r>
              <w:rPr>
                <w:rFonts w:eastAsiaTheme="minorHAnsi"/>
                <w:b/>
                <w:sz w:val="16"/>
                <w:szCs w:val="16"/>
                <w:lang w:val="en-US"/>
              </w:rPr>
              <w:t>Olsen et al 2018</w:t>
            </w:r>
            <w:r w:rsidR="00774750">
              <w:rPr>
                <w:rFonts w:eastAsiaTheme="minorHAnsi"/>
                <w:b/>
                <w:sz w:val="16"/>
                <w:szCs w:val="16"/>
                <w:lang w:val="en-US"/>
              </w:rPr>
              <w:fldChar w:fldCharType="begin"/>
            </w:r>
            <w:r w:rsidR="002747EA">
              <w:rPr>
                <w:rFonts w:eastAsiaTheme="minorHAnsi"/>
                <w:b/>
                <w:sz w:val="16"/>
                <w:szCs w:val="16"/>
                <w:lang w:val="en-US"/>
              </w:rPr>
              <w:instrText xml:space="preserve"> ADDIN EN.CITE &lt;EndNote&gt;&lt;Cite&gt;&lt;Author&gt;Olsen&lt;/Author&gt;&lt;Year&gt;2018&lt;/Year&gt;&lt;RecNum&gt;1709&lt;/RecNum&gt;&lt;DisplayText&gt;&lt;style face="superscript" font="Trebuchet MS" size="9"&gt;235&lt;/style&gt;&lt;/DisplayText&gt;&lt;record&gt;&lt;rec-number&gt;1709&lt;/rec-number&gt;&lt;foreign-keys&gt;&lt;key app="EN" db-id="exvasrfx2dtraoesasxp2szsxa2df502592x" timestamp="1582499182"&gt;1709&lt;/key&gt;&lt;/foreign-keys&gt;&lt;ref-type name="Journal Article"&gt;17&lt;/ref-type&gt;&lt;contributors&gt;&lt;authors&gt;&lt;author&gt;Olsen, Paula&lt;/author&gt;&lt;author&gt;Williamson, Moira&lt;/author&gt;&lt;author&gt;Traynor, Victoria&lt;/author&gt;&lt;author&gt;Georgiou, Chris&lt;/author&gt;&lt;/authors&gt;&lt;/contributors&gt;&lt;titles&gt;&lt;title&gt;The impact of oral probiotics on vaginal Group B Streptococcal colonisation rates in pregnant women: A pilot randomised control study&lt;/title&gt;&lt;secondary-title&gt;Women and Birth&lt;/secondary-title&gt;&lt;/titles&gt;&lt;periodical&gt;&lt;full-title&gt;Women and Birth&lt;/full-title&gt;&lt;/periodical&gt;&lt;pages&gt;31-37&lt;/pages&gt;&lt;volume&gt;31&lt;/volume&gt;&lt;number&gt;1&lt;/number&gt;&lt;section&gt;31&lt;/section&gt;&lt;dates&gt;&lt;year&gt;2018&lt;/year&gt;&lt;/dates&gt;&lt;isbn&gt;18715192&lt;/isbn&gt;&lt;urls&gt;&lt;/urls&gt;&lt;electronic-resource-num&gt;10.1016/j.wombi.2017.06.012&lt;/electronic-resource-num&gt;&lt;/record&gt;&lt;/Cite&gt;&lt;/EndNote&gt;</w:instrText>
            </w:r>
            <w:r w:rsidR="00774750">
              <w:rPr>
                <w:rFonts w:eastAsiaTheme="minorHAnsi"/>
                <w:b/>
                <w:sz w:val="16"/>
                <w:szCs w:val="16"/>
                <w:lang w:val="en-US"/>
              </w:rPr>
              <w:fldChar w:fldCharType="separate"/>
            </w:r>
            <w:r w:rsidR="002747EA" w:rsidRPr="002747EA">
              <w:rPr>
                <w:rFonts w:eastAsiaTheme="minorHAnsi"/>
                <w:b/>
                <w:noProof/>
                <w:szCs w:val="16"/>
                <w:vertAlign w:val="superscript"/>
                <w:lang w:val="en-US"/>
              </w:rPr>
              <w:t>235</w:t>
            </w:r>
            <w:r w:rsidR="00774750">
              <w:rPr>
                <w:rFonts w:eastAsiaTheme="minorHAnsi"/>
                <w:b/>
                <w:sz w:val="16"/>
                <w:szCs w:val="16"/>
                <w:lang w:val="en-US"/>
              </w:rPr>
              <w:fldChar w:fldCharType="end"/>
            </w:r>
          </w:p>
        </w:tc>
      </w:tr>
      <w:tr w:rsidR="007858A4" w:rsidRPr="00C12274" w14:paraId="67CA3B25" w14:textId="77777777" w:rsidTr="007858A4">
        <w:trPr>
          <w:cantSplit/>
        </w:trPr>
        <w:tc>
          <w:tcPr>
            <w:tcW w:w="1560" w:type="dxa"/>
            <w:shd w:val="clear" w:color="D9E2F3" w:themeColor="accent1" w:themeTint="33" w:fill="auto"/>
          </w:tcPr>
          <w:p w14:paraId="204BEF04" w14:textId="77777777" w:rsidR="007858A4" w:rsidRPr="00C12274" w:rsidRDefault="007858A4" w:rsidP="009A4A8D">
            <w:pPr>
              <w:pStyle w:val="RCTstable"/>
              <w:keepNext/>
            </w:pPr>
            <w:r w:rsidRPr="00C12274">
              <w:t>Random sequence generation</w:t>
            </w:r>
          </w:p>
        </w:tc>
        <w:tc>
          <w:tcPr>
            <w:tcW w:w="1275" w:type="dxa"/>
            <w:tcBorders>
              <w:bottom w:val="single" w:sz="4" w:space="0" w:color="auto"/>
            </w:tcBorders>
            <w:shd w:val="clear" w:color="D9E2F3" w:themeColor="accent1" w:themeTint="33" w:fill="70AD47" w:themeFill="accent6"/>
          </w:tcPr>
          <w:p w14:paraId="1C1D1E48" w14:textId="77777777" w:rsidR="007858A4" w:rsidRPr="00C12274" w:rsidRDefault="007858A4" w:rsidP="009A4A8D">
            <w:pPr>
              <w:pStyle w:val="RCTstable"/>
              <w:keepNext/>
            </w:pPr>
            <w:r>
              <w:t>Low</w:t>
            </w:r>
            <w:r w:rsidRPr="00C12274">
              <w:t xml:space="preserve"> risk</w:t>
            </w:r>
          </w:p>
        </w:tc>
        <w:tc>
          <w:tcPr>
            <w:tcW w:w="11199" w:type="dxa"/>
            <w:shd w:val="clear" w:color="D9E2F3" w:themeColor="accent1" w:themeTint="33" w:fill="auto"/>
          </w:tcPr>
          <w:p w14:paraId="241F81FB" w14:textId="6CCB5FAA" w:rsidR="007858A4" w:rsidRPr="007858A4" w:rsidRDefault="007858A4" w:rsidP="007858A4">
            <w:pPr>
              <w:pStyle w:val="RCTstable"/>
            </w:pPr>
            <w:r>
              <w:t>A</w:t>
            </w:r>
            <w:r w:rsidRPr="007858A4">
              <w:t>n online randomisation site was utilised to create a table which randomised 100 potential participants </w:t>
            </w:r>
          </w:p>
        </w:tc>
      </w:tr>
      <w:tr w:rsidR="007858A4" w:rsidRPr="00C12274" w14:paraId="3F7A0317" w14:textId="77777777" w:rsidTr="00872852">
        <w:trPr>
          <w:cantSplit/>
        </w:trPr>
        <w:tc>
          <w:tcPr>
            <w:tcW w:w="1560" w:type="dxa"/>
            <w:shd w:val="clear" w:color="D9E2F3" w:themeColor="accent1" w:themeTint="33" w:fill="auto"/>
          </w:tcPr>
          <w:p w14:paraId="544BE6C9" w14:textId="77777777" w:rsidR="007858A4" w:rsidRPr="00C12274" w:rsidRDefault="007858A4" w:rsidP="009A4A8D">
            <w:pPr>
              <w:pStyle w:val="RCTstable"/>
              <w:keepNext/>
            </w:pPr>
            <w:r w:rsidRPr="00C12274">
              <w:t xml:space="preserve">Allocation concealment </w:t>
            </w:r>
          </w:p>
        </w:tc>
        <w:tc>
          <w:tcPr>
            <w:tcW w:w="1275" w:type="dxa"/>
            <w:tcBorders>
              <w:bottom w:val="single" w:sz="4" w:space="0" w:color="auto"/>
            </w:tcBorders>
            <w:shd w:val="clear" w:color="D9E2F3" w:themeColor="accent1" w:themeTint="33" w:fill="FF4D19"/>
          </w:tcPr>
          <w:p w14:paraId="7EE19FE2" w14:textId="1C492547" w:rsidR="007858A4" w:rsidRPr="00C12274" w:rsidRDefault="007858A4" w:rsidP="009A4A8D">
            <w:pPr>
              <w:pStyle w:val="RCTstable"/>
              <w:keepNext/>
            </w:pPr>
            <w:r>
              <w:t>HIgh</w:t>
            </w:r>
            <w:r w:rsidRPr="00C12274">
              <w:t xml:space="preserve"> risk</w:t>
            </w:r>
          </w:p>
        </w:tc>
        <w:tc>
          <w:tcPr>
            <w:tcW w:w="11199" w:type="dxa"/>
            <w:shd w:val="clear" w:color="D9E2F3" w:themeColor="accent1" w:themeTint="33" w:fill="auto"/>
          </w:tcPr>
          <w:p w14:paraId="30BF8C66" w14:textId="088964EB" w:rsidR="007858A4" w:rsidRPr="006653FF" w:rsidRDefault="00872852" w:rsidP="009A4A8D">
            <w:pPr>
              <w:pStyle w:val="RCTstable"/>
            </w:pPr>
            <w:r>
              <w:t>Allocation was not concealed</w:t>
            </w:r>
          </w:p>
        </w:tc>
      </w:tr>
      <w:tr w:rsidR="007858A4" w:rsidRPr="00C12274" w14:paraId="42CAA752" w14:textId="77777777" w:rsidTr="00872852">
        <w:trPr>
          <w:cantSplit/>
          <w:trHeight w:val="291"/>
        </w:trPr>
        <w:tc>
          <w:tcPr>
            <w:tcW w:w="1560" w:type="dxa"/>
            <w:shd w:val="clear" w:color="D9E2F3" w:themeColor="accent1" w:themeTint="33" w:fill="auto"/>
          </w:tcPr>
          <w:p w14:paraId="46D5619F" w14:textId="77777777" w:rsidR="007858A4" w:rsidRPr="00C12274" w:rsidRDefault="007858A4" w:rsidP="009A4A8D">
            <w:pPr>
              <w:pStyle w:val="RCTstable"/>
              <w:keepNext/>
            </w:pPr>
            <w:r>
              <w:t>Performance bias</w:t>
            </w:r>
          </w:p>
        </w:tc>
        <w:tc>
          <w:tcPr>
            <w:tcW w:w="1275" w:type="dxa"/>
            <w:tcBorders>
              <w:bottom w:val="single" w:sz="4" w:space="0" w:color="auto"/>
            </w:tcBorders>
            <w:shd w:val="clear" w:color="D9E2F3" w:themeColor="accent1" w:themeTint="33" w:fill="FF4D19"/>
          </w:tcPr>
          <w:p w14:paraId="030EE98E" w14:textId="3B51A432" w:rsidR="007858A4" w:rsidRPr="00C12274" w:rsidRDefault="007858A4" w:rsidP="009A4A8D">
            <w:pPr>
              <w:pStyle w:val="RCTstable"/>
              <w:keepNext/>
            </w:pPr>
            <w:r>
              <w:t>High</w:t>
            </w:r>
            <w:r w:rsidRPr="00C12274">
              <w:t xml:space="preserve"> risk</w:t>
            </w:r>
          </w:p>
        </w:tc>
        <w:tc>
          <w:tcPr>
            <w:tcW w:w="11199" w:type="dxa"/>
            <w:shd w:val="clear" w:color="D9E2F3" w:themeColor="accent1" w:themeTint="33" w:fill="auto"/>
          </w:tcPr>
          <w:p w14:paraId="6E22A96D" w14:textId="5FADBF71" w:rsidR="007858A4" w:rsidRPr="004D6F45" w:rsidRDefault="00872852" w:rsidP="00872852">
            <w:pPr>
              <w:pStyle w:val="RCTstable"/>
            </w:pPr>
            <w:r>
              <w:t>Participants and</w:t>
            </w:r>
            <w:r w:rsidR="007858A4" w:rsidRPr="009B6B15">
              <w:t xml:space="preserve"> researchers</w:t>
            </w:r>
            <w:r>
              <w:t xml:space="preserve"> were not blinded.</w:t>
            </w:r>
          </w:p>
        </w:tc>
      </w:tr>
      <w:tr w:rsidR="007858A4" w:rsidRPr="00822EBF" w14:paraId="6A48BD5F" w14:textId="77777777" w:rsidTr="009A4A8D">
        <w:trPr>
          <w:cantSplit/>
        </w:trPr>
        <w:tc>
          <w:tcPr>
            <w:tcW w:w="1560" w:type="dxa"/>
            <w:shd w:val="clear" w:color="D9E2F3" w:themeColor="accent1" w:themeTint="33" w:fill="auto"/>
          </w:tcPr>
          <w:p w14:paraId="7381D4C5" w14:textId="77777777" w:rsidR="007858A4" w:rsidRPr="00822EBF" w:rsidRDefault="007858A4" w:rsidP="009A4A8D">
            <w:pPr>
              <w:pStyle w:val="RCTstable"/>
            </w:pPr>
            <w:r w:rsidRPr="00822EBF">
              <w:t>Detection bias</w:t>
            </w:r>
          </w:p>
        </w:tc>
        <w:tc>
          <w:tcPr>
            <w:tcW w:w="1275" w:type="dxa"/>
            <w:tcBorders>
              <w:bottom w:val="single" w:sz="4" w:space="0" w:color="auto"/>
            </w:tcBorders>
            <w:shd w:val="clear" w:color="D9E2F3" w:themeColor="accent1" w:themeTint="33" w:fill="70AD47" w:themeFill="accent6"/>
          </w:tcPr>
          <w:p w14:paraId="56CC7D8E" w14:textId="77777777" w:rsidR="007858A4" w:rsidRPr="00822EBF" w:rsidRDefault="007858A4" w:rsidP="009A4A8D">
            <w:pPr>
              <w:pStyle w:val="RCTstable"/>
            </w:pPr>
            <w:r>
              <w:t>Low</w:t>
            </w:r>
            <w:r w:rsidRPr="00822EBF">
              <w:t xml:space="preserve"> risk</w:t>
            </w:r>
          </w:p>
        </w:tc>
        <w:tc>
          <w:tcPr>
            <w:tcW w:w="11199" w:type="dxa"/>
            <w:shd w:val="clear" w:color="D9E2F3" w:themeColor="accent1" w:themeTint="33" w:fill="auto"/>
          </w:tcPr>
          <w:p w14:paraId="7DF99151" w14:textId="090F649C" w:rsidR="007858A4" w:rsidRPr="00872852" w:rsidRDefault="00872852" w:rsidP="00872852">
            <w:pPr>
              <w:pStyle w:val="RCTstable"/>
            </w:pPr>
            <w:r w:rsidRPr="00872852">
              <w:t>The pathologists were blinded to the research group allocation of the participants. </w:t>
            </w:r>
          </w:p>
        </w:tc>
      </w:tr>
      <w:tr w:rsidR="007858A4" w:rsidRPr="00C12274" w14:paraId="0D77D3B7" w14:textId="77777777" w:rsidTr="009A4A8D">
        <w:trPr>
          <w:cantSplit/>
        </w:trPr>
        <w:tc>
          <w:tcPr>
            <w:tcW w:w="1560" w:type="dxa"/>
            <w:shd w:val="clear" w:color="D9E2F3" w:themeColor="accent1" w:themeTint="33" w:fill="auto"/>
          </w:tcPr>
          <w:p w14:paraId="0395C38D" w14:textId="77777777" w:rsidR="007858A4" w:rsidRPr="00C12274" w:rsidRDefault="007858A4" w:rsidP="009A4A8D">
            <w:pPr>
              <w:pStyle w:val="RCTstable"/>
              <w:keepNext/>
            </w:pPr>
            <w:r w:rsidRPr="00C12274">
              <w:t>Incomplete outcome data</w:t>
            </w:r>
          </w:p>
        </w:tc>
        <w:tc>
          <w:tcPr>
            <w:tcW w:w="1275" w:type="dxa"/>
            <w:shd w:val="clear" w:color="D9E2F3" w:themeColor="accent1" w:themeTint="33" w:fill="70AD47" w:themeFill="accent6"/>
          </w:tcPr>
          <w:p w14:paraId="237BAA21" w14:textId="77777777" w:rsidR="007858A4" w:rsidRPr="00C12274" w:rsidRDefault="007858A4" w:rsidP="009A4A8D">
            <w:pPr>
              <w:pStyle w:val="RCTstable"/>
              <w:keepNext/>
            </w:pPr>
            <w:r>
              <w:t>Low</w:t>
            </w:r>
            <w:r w:rsidRPr="00C12274">
              <w:t xml:space="preserve"> risk</w:t>
            </w:r>
          </w:p>
        </w:tc>
        <w:tc>
          <w:tcPr>
            <w:tcW w:w="11199" w:type="dxa"/>
            <w:shd w:val="clear" w:color="D9E2F3" w:themeColor="accent1" w:themeTint="33" w:fill="auto"/>
          </w:tcPr>
          <w:p w14:paraId="5A3A666A" w14:textId="77777777" w:rsidR="007858A4" w:rsidRPr="000B09FE" w:rsidRDefault="007858A4" w:rsidP="009A4A8D">
            <w:pPr>
              <w:pStyle w:val="RCTstable"/>
            </w:pPr>
            <w:r>
              <w:t>Reasons for loss to follow-up reported and similar attrition between groups.</w:t>
            </w:r>
          </w:p>
        </w:tc>
      </w:tr>
      <w:tr w:rsidR="007858A4" w:rsidRPr="00C12274" w14:paraId="5DB3797B" w14:textId="77777777" w:rsidTr="009A4A8D">
        <w:trPr>
          <w:cantSplit/>
        </w:trPr>
        <w:tc>
          <w:tcPr>
            <w:tcW w:w="1560" w:type="dxa"/>
            <w:shd w:val="clear" w:color="D9E2F3" w:themeColor="accent1" w:themeTint="33" w:fill="auto"/>
          </w:tcPr>
          <w:p w14:paraId="4901D9D7" w14:textId="77777777" w:rsidR="007858A4" w:rsidRPr="00C12274" w:rsidRDefault="007858A4" w:rsidP="009A4A8D">
            <w:pPr>
              <w:pStyle w:val="RCTstable"/>
            </w:pPr>
            <w:r w:rsidRPr="00C12274">
              <w:t>Selective reporting</w:t>
            </w:r>
          </w:p>
        </w:tc>
        <w:tc>
          <w:tcPr>
            <w:tcW w:w="1275" w:type="dxa"/>
            <w:shd w:val="clear" w:color="D9E2F3" w:themeColor="accent1" w:themeTint="33" w:fill="70AD47" w:themeFill="accent6"/>
          </w:tcPr>
          <w:p w14:paraId="670ED615" w14:textId="77777777" w:rsidR="007858A4" w:rsidRPr="00C12274" w:rsidRDefault="007858A4" w:rsidP="009A4A8D">
            <w:pPr>
              <w:pStyle w:val="RCTstable"/>
            </w:pPr>
            <w:r>
              <w:t>Low</w:t>
            </w:r>
            <w:r w:rsidRPr="00C12274">
              <w:t xml:space="preserve"> risk</w:t>
            </w:r>
          </w:p>
        </w:tc>
        <w:tc>
          <w:tcPr>
            <w:tcW w:w="11199" w:type="dxa"/>
            <w:shd w:val="clear" w:color="D9E2F3" w:themeColor="accent1" w:themeTint="33" w:fill="auto"/>
          </w:tcPr>
          <w:p w14:paraId="3F37E0AF" w14:textId="77777777" w:rsidR="007858A4" w:rsidRPr="001969C3" w:rsidRDefault="007858A4" w:rsidP="009A4A8D">
            <w:pPr>
              <w:pStyle w:val="RCTstable"/>
            </w:pPr>
            <w:r>
              <w:t>Pre-specified outcomes reported.</w:t>
            </w:r>
          </w:p>
        </w:tc>
      </w:tr>
      <w:tr w:rsidR="007858A4" w:rsidRPr="00C12274" w14:paraId="7E695332" w14:textId="77777777" w:rsidTr="009A4A8D">
        <w:trPr>
          <w:cantSplit/>
        </w:trPr>
        <w:tc>
          <w:tcPr>
            <w:tcW w:w="1560" w:type="dxa"/>
            <w:shd w:val="clear" w:color="D9E2F3" w:themeColor="accent1" w:themeTint="33" w:fill="auto"/>
          </w:tcPr>
          <w:p w14:paraId="494850B4" w14:textId="77777777" w:rsidR="007858A4" w:rsidRPr="00C12274" w:rsidRDefault="007858A4" w:rsidP="009A4A8D">
            <w:pPr>
              <w:pStyle w:val="RCTstable"/>
              <w:rPr>
                <w:lang w:val="en-US"/>
              </w:rPr>
            </w:pPr>
            <w:r w:rsidRPr="00C12274">
              <w:rPr>
                <w:lang w:val="en-US"/>
              </w:rPr>
              <w:t xml:space="preserve">Other limitations </w:t>
            </w:r>
          </w:p>
        </w:tc>
        <w:tc>
          <w:tcPr>
            <w:tcW w:w="1275" w:type="dxa"/>
            <w:shd w:val="clear" w:color="D9E2F3" w:themeColor="accent1" w:themeTint="33" w:fill="70AD47" w:themeFill="accent6"/>
          </w:tcPr>
          <w:p w14:paraId="764CEE3E" w14:textId="77777777" w:rsidR="007858A4" w:rsidRPr="00C12274" w:rsidRDefault="007858A4" w:rsidP="009A4A8D">
            <w:pPr>
              <w:pStyle w:val="RCTstable"/>
              <w:rPr>
                <w:lang w:val="en-US"/>
              </w:rPr>
            </w:pPr>
            <w:r>
              <w:rPr>
                <w:lang w:val="en-US"/>
              </w:rPr>
              <w:t>Low</w:t>
            </w:r>
            <w:r w:rsidRPr="00C12274">
              <w:rPr>
                <w:lang w:val="en-US"/>
              </w:rPr>
              <w:t xml:space="preserve"> risk</w:t>
            </w:r>
          </w:p>
        </w:tc>
        <w:tc>
          <w:tcPr>
            <w:tcW w:w="11199" w:type="dxa"/>
            <w:shd w:val="clear" w:color="D9E2F3" w:themeColor="accent1" w:themeTint="33" w:fill="auto"/>
          </w:tcPr>
          <w:p w14:paraId="005CAD19" w14:textId="77777777" w:rsidR="007858A4" w:rsidRPr="001969C3" w:rsidRDefault="007858A4" w:rsidP="009A4A8D">
            <w:pPr>
              <w:pStyle w:val="RCTstable"/>
            </w:pPr>
            <w:r>
              <w:t>No significant difference between groups at baseline.</w:t>
            </w:r>
          </w:p>
        </w:tc>
      </w:tr>
      <w:tr w:rsidR="005048BC" w:rsidRPr="006234EA" w14:paraId="7DBC82CF" w14:textId="77777777" w:rsidTr="00513E14">
        <w:trPr>
          <w:cantSplit/>
        </w:trPr>
        <w:tc>
          <w:tcPr>
            <w:tcW w:w="14034" w:type="dxa"/>
            <w:gridSpan w:val="3"/>
            <w:shd w:val="solid" w:color="D9E2F3" w:themeColor="accent1" w:themeTint="33" w:fill="auto"/>
          </w:tcPr>
          <w:p w14:paraId="08A003C0" w14:textId="16235660" w:rsidR="005048BC" w:rsidRPr="00470354" w:rsidRDefault="00BB0F9E" w:rsidP="002747EA">
            <w:pPr>
              <w:pStyle w:val="Tablecell"/>
              <w:keepNext/>
              <w:spacing w:line="220" w:lineRule="exact"/>
              <w:rPr>
                <w:rFonts w:eastAsiaTheme="minorHAnsi"/>
                <w:b/>
                <w:sz w:val="16"/>
                <w:szCs w:val="16"/>
                <w:lang w:val="en-US"/>
              </w:rPr>
            </w:pPr>
            <w:r>
              <w:rPr>
                <w:rFonts w:eastAsiaTheme="minorHAnsi"/>
                <w:b/>
                <w:sz w:val="16"/>
                <w:szCs w:val="16"/>
                <w:lang w:val="en-US"/>
              </w:rPr>
              <w:t>Pellonpera</w:t>
            </w:r>
            <w:r w:rsidR="005048BC">
              <w:rPr>
                <w:rFonts w:eastAsiaTheme="minorHAnsi"/>
                <w:b/>
                <w:sz w:val="16"/>
                <w:szCs w:val="16"/>
                <w:lang w:val="en-US"/>
              </w:rPr>
              <w:t xml:space="preserve"> et al 2019</w:t>
            </w:r>
            <w:r w:rsidR="00AB21E2">
              <w:rPr>
                <w:rFonts w:eastAsiaTheme="minorHAnsi"/>
                <w:b/>
                <w:sz w:val="16"/>
                <w:szCs w:val="16"/>
                <w:lang w:val="en-US"/>
              </w:rPr>
              <w:fldChar w:fldCharType="begin">
                <w:fldData xml:space="preserve">PEVuZE5vdGU+PENpdGU+PEF1dGhvcj5QZWxsb25wZXJhPC9BdXRob3I+PFllYXI+MjAxOTwvWWVh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</w:fldData>
              </w:fldChar>
            </w:r>
            <w:r w:rsidR="002747EA">
              <w:rPr>
                <w:rFonts w:eastAsiaTheme="minorHAnsi"/>
                <w:b/>
                <w:sz w:val="16"/>
                <w:szCs w:val="16"/>
                <w:lang w:val="en-US"/>
              </w:rPr>
              <w:instrText xml:space="preserve"> ADDIN EN.CITE </w:instrText>
            </w:r>
            <w:r w:rsidR="002747EA">
              <w:rPr>
                <w:rFonts w:eastAsiaTheme="minorHAnsi"/>
                <w:b/>
                <w:sz w:val="16"/>
                <w:szCs w:val="16"/>
                <w:lang w:val="en-US"/>
              </w:rPr>
              <w:fldChar w:fldCharType="begin">
                <w:fldData xml:space="preserve">PEVuZE5vdGU+PENpdGU+PEF1dGhvcj5QZWxsb25wZXJhPC9BdXRob3I+PFllYXI+MjAxOTwvWWVh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</w:fldData>
              </w:fldChar>
            </w:r>
            <w:r w:rsidR="002747EA">
              <w:rPr>
                <w:rFonts w:eastAsiaTheme="minorHAnsi"/>
                <w:b/>
                <w:sz w:val="16"/>
                <w:szCs w:val="16"/>
                <w:lang w:val="en-US"/>
              </w:rPr>
              <w:instrText xml:space="preserve"> ADDIN EN.CITE.DATA </w:instrText>
            </w:r>
            <w:r w:rsidR="002747EA">
              <w:rPr>
                <w:rFonts w:eastAsiaTheme="minorHAnsi"/>
                <w:b/>
                <w:sz w:val="16"/>
                <w:szCs w:val="16"/>
                <w:lang w:val="en-US"/>
              </w:rPr>
            </w:r>
            <w:r w:rsidR="002747EA">
              <w:rPr>
                <w:rFonts w:eastAsiaTheme="minorHAnsi"/>
                <w:b/>
                <w:sz w:val="16"/>
                <w:szCs w:val="16"/>
                <w:lang w:val="en-US"/>
              </w:rPr>
              <w:fldChar w:fldCharType="end"/>
            </w:r>
            <w:r w:rsidR="00AB21E2">
              <w:rPr>
                <w:rFonts w:eastAsiaTheme="minorHAnsi"/>
                <w:b/>
                <w:sz w:val="16"/>
                <w:szCs w:val="16"/>
                <w:lang w:val="en-US"/>
              </w:rPr>
            </w:r>
            <w:r w:rsidR="00AB21E2">
              <w:rPr>
                <w:rFonts w:eastAsiaTheme="minorHAnsi"/>
                <w:b/>
                <w:sz w:val="16"/>
                <w:szCs w:val="16"/>
                <w:lang w:val="en-US"/>
              </w:rPr>
              <w:fldChar w:fldCharType="separate"/>
            </w:r>
            <w:r w:rsidR="002747EA" w:rsidRPr="002747EA">
              <w:rPr>
                <w:rFonts w:eastAsiaTheme="minorHAnsi"/>
                <w:b/>
                <w:noProof/>
                <w:szCs w:val="16"/>
                <w:vertAlign w:val="superscript"/>
                <w:lang w:val="en-US"/>
              </w:rPr>
              <w:t>233</w:t>
            </w:r>
            <w:r w:rsidR="00AB21E2">
              <w:rPr>
                <w:rFonts w:eastAsiaTheme="minorHAnsi"/>
                <w:b/>
                <w:sz w:val="16"/>
                <w:szCs w:val="16"/>
                <w:lang w:val="en-US"/>
              </w:rPr>
              <w:fldChar w:fldCharType="end"/>
            </w:r>
          </w:p>
        </w:tc>
      </w:tr>
      <w:tr w:rsidR="005048BC" w:rsidRPr="00C12274" w14:paraId="640F9AA6" w14:textId="77777777" w:rsidTr="00513E14">
        <w:trPr>
          <w:cantSplit/>
        </w:trPr>
        <w:tc>
          <w:tcPr>
            <w:tcW w:w="1560" w:type="dxa"/>
            <w:shd w:val="clear" w:color="D9E2F3" w:themeColor="accent1" w:themeTint="33" w:fill="auto"/>
          </w:tcPr>
          <w:p w14:paraId="43F349E4" w14:textId="77777777" w:rsidR="005048BC" w:rsidRPr="00C12274" w:rsidRDefault="005048BC" w:rsidP="00513E14">
            <w:pPr>
              <w:pStyle w:val="RCTstable"/>
              <w:keepNext/>
            </w:pPr>
            <w:r w:rsidRPr="00C12274">
              <w:t>Random sequence generation</w:t>
            </w:r>
          </w:p>
        </w:tc>
        <w:tc>
          <w:tcPr>
            <w:tcW w:w="1275" w:type="dxa"/>
            <w:tcBorders>
              <w:bottom w:val="single" w:sz="4" w:space="0" w:color="auto"/>
            </w:tcBorders>
            <w:shd w:val="clear" w:color="D9E2F3" w:themeColor="accent1" w:themeTint="33" w:fill="70AD47" w:themeFill="accent6"/>
          </w:tcPr>
          <w:p w14:paraId="6766920F" w14:textId="77777777" w:rsidR="005048BC" w:rsidRPr="00C12274" w:rsidRDefault="005048BC" w:rsidP="00513E14">
            <w:pPr>
              <w:pStyle w:val="RCTstable"/>
              <w:keepNext/>
            </w:pPr>
            <w:r>
              <w:t>Low</w:t>
            </w:r>
            <w:r w:rsidRPr="00C12274">
              <w:t xml:space="preserve"> risk</w:t>
            </w:r>
          </w:p>
        </w:tc>
        <w:tc>
          <w:tcPr>
            <w:tcW w:w="11199" w:type="dxa"/>
            <w:shd w:val="clear" w:color="D9E2F3" w:themeColor="accent1" w:themeTint="33" w:fill="auto"/>
          </w:tcPr>
          <w:p w14:paraId="055D36E5" w14:textId="00F7972B" w:rsidR="005048BC" w:rsidRPr="0024060E" w:rsidRDefault="00BB0F9E" w:rsidP="00BB0F9E">
            <w:pPr>
              <w:pStyle w:val="RCTstable"/>
            </w:pPr>
            <w:r>
              <w:t>The stratified randomis</w:t>
            </w:r>
            <w:r w:rsidRPr="000F78AC">
              <w:t>ation</w:t>
            </w:r>
            <w:r>
              <w:t xml:space="preserve"> </w:t>
            </w:r>
            <w:r w:rsidRPr="000F78AC">
              <w:t>was performed with random permuted</w:t>
            </w:r>
            <w:r>
              <w:t xml:space="preserve"> </w:t>
            </w:r>
            <w:r w:rsidRPr="000F78AC">
              <w:t>b</w:t>
            </w:r>
            <w:r>
              <w:t>locks of four, and randomis</w:t>
            </w:r>
            <w:r w:rsidRPr="000F78AC">
              <w:t>ation</w:t>
            </w:r>
            <w:r>
              <w:t xml:space="preserve"> </w:t>
            </w:r>
            <w:r w:rsidRPr="000F78AC">
              <w:t>lists of the three blocks were generated</w:t>
            </w:r>
            <w:r>
              <w:t xml:space="preserve"> </w:t>
            </w:r>
            <w:r w:rsidRPr="000F78AC">
              <w:t>by a statistician who was not involved in</w:t>
            </w:r>
            <w:r>
              <w:t xml:space="preserve"> </w:t>
            </w:r>
            <w:r w:rsidRPr="000F78AC">
              <w:t>either study recruitment or its execution.</w:t>
            </w:r>
            <w:r>
              <w:t xml:space="preserve"> </w:t>
            </w:r>
            <w:r w:rsidRPr="000F78AC">
              <w:t>Women were assigned to the intervention</w:t>
            </w:r>
            <w:r>
              <w:t xml:space="preserve"> groups according to the randomis</w:t>
            </w:r>
            <w:r w:rsidRPr="000F78AC">
              <w:t>ation</w:t>
            </w:r>
            <w:r>
              <w:t xml:space="preserve"> </w:t>
            </w:r>
            <w:r w:rsidRPr="000F78AC">
              <w:t>list in their order of recruitment on</w:t>
            </w:r>
            <w:r>
              <w:t xml:space="preserve"> </w:t>
            </w:r>
            <w:r w:rsidRPr="000F78AC">
              <w:t xml:space="preserve">the first study visit. </w:t>
            </w:r>
          </w:p>
        </w:tc>
      </w:tr>
      <w:tr w:rsidR="005048BC" w:rsidRPr="00C12274" w14:paraId="0930E4D3" w14:textId="77777777" w:rsidTr="00513E14">
        <w:trPr>
          <w:cantSplit/>
        </w:trPr>
        <w:tc>
          <w:tcPr>
            <w:tcW w:w="1560" w:type="dxa"/>
            <w:shd w:val="clear" w:color="D9E2F3" w:themeColor="accent1" w:themeTint="33" w:fill="auto"/>
          </w:tcPr>
          <w:p w14:paraId="45ACB9A1" w14:textId="77777777" w:rsidR="005048BC" w:rsidRPr="00C12274" w:rsidRDefault="005048BC" w:rsidP="00513E14">
            <w:pPr>
              <w:pStyle w:val="RCTstable"/>
              <w:keepNext/>
            </w:pPr>
            <w:r w:rsidRPr="00C12274">
              <w:t xml:space="preserve">Allocation concealment </w:t>
            </w:r>
          </w:p>
        </w:tc>
        <w:tc>
          <w:tcPr>
            <w:tcW w:w="1275" w:type="dxa"/>
            <w:tcBorders>
              <w:bottom w:val="single" w:sz="4" w:space="0" w:color="auto"/>
            </w:tcBorders>
            <w:shd w:val="clear" w:color="D9E2F3" w:themeColor="accent1" w:themeTint="33" w:fill="70AD47" w:themeFill="accent6"/>
          </w:tcPr>
          <w:p w14:paraId="0E5A41D7" w14:textId="77777777" w:rsidR="005048BC" w:rsidRPr="00C12274" w:rsidRDefault="005048BC" w:rsidP="00513E14">
            <w:pPr>
              <w:pStyle w:val="RCTstable"/>
              <w:keepNext/>
            </w:pPr>
            <w:r>
              <w:t>Low</w:t>
            </w:r>
            <w:r w:rsidRPr="00C12274">
              <w:t xml:space="preserve"> risk</w:t>
            </w:r>
          </w:p>
        </w:tc>
        <w:tc>
          <w:tcPr>
            <w:tcW w:w="11199" w:type="dxa"/>
            <w:shd w:val="clear" w:color="D9E2F3" w:themeColor="accent1" w:themeTint="33" w:fill="auto"/>
          </w:tcPr>
          <w:p w14:paraId="379C7B3F" w14:textId="4EAD6434" w:rsidR="005048BC" w:rsidRPr="006653FF" w:rsidRDefault="0094051F" w:rsidP="0094051F">
            <w:pPr>
              <w:pStyle w:val="RCTstable"/>
            </w:pPr>
            <w:r w:rsidRPr="00D86BA5">
              <w:t>Placebo for the</w:t>
            </w:r>
            <w:r>
              <w:t xml:space="preserve"> </w:t>
            </w:r>
            <w:r w:rsidRPr="00D86BA5">
              <w:t>probiotics consisted of microcrystalline</w:t>
            </w:r>
            <w:r>
              <w:t xml:space="preserve"> </w:t>
            </w:r>
            <w:r w:rsidRPr="00D86BA5">
              <w:t>cellulose; the capsules were identical to</w:t>
            </w:r>
            <w:r>
              <w:t xml:space="preserve"> </w:t>
            </w:r>
            <w:r w:rsidRPr="00D86BA5">
              <w:t>the probiotic capsules in size, shape, and</w:t>
            </w:r>
            <w:r>
              <w:t xml:space="preserve"> </w:t>
            </w:r>
            <w:r w:rsidRPr="00D86BA5">
              <w:t>colo</w:t>
            </w:r>
            <w:r>
              <w:t>u</w:t>
            </w:r>
            <w:r w:rsidRPr="00D86BA5">
              <w:t>r.</w:t>
            </w:r>
          </w:p>
        </w:tc>
      </w:tr>
      <w:tr w:rsidR="005048BC" w:rsidRPr="00C12274" w14:paraId="20BF4DAD" w14:textId="77777777" w:rsidTr="00513E14">
        <w:trPr>
          <w:cantSplit/>
          <w:trHeight w:val="291"/>
        </w:trPr>
        <w:tc>
          <w:tcPr>
            <w:tcW w:w="1560" w:type="dxa"/>
            <w:shd w:val="clear" w:color="D9E2F3" w:themeColor="accent1" w:themeTint="33" w:fill="auto"/>
          </w:tcPr>
          <w:p w14:paraId="33C72A53" w14:textId="77777777" w:rsidR="005048BC" w:rsidRPr="00C12274" w:rsidRDefault="005048BC" w:rsidP="00513E14">
            <w:pPr>
              <w:pStyle w:val="RCTstable"/>
              <w:keepNext/>
            </w:pPr>
            <w:r>
              <w:t>Performance bias</w:t>
            </w:r>
          </w:p>
        </w:tc>
        <w:tc>
          <w:tcPr>
            <w:tcW w:w="1275" w:type="dxa"/>
            <w:tcBorders>
              <w:bottom w:val="single" w:sz="4" w:space="0" w:color="auto"/>
            </w:tcBorders>
            <w:shd w:val="clear" w:color="D9E2F3" w:themeColor="accent1" w:themeTint="33" w:fill="70AD47" w:themeFill="accent6"/>
          </w:tcPr>
          <w:p w14:paraId="7AAF8A6A" w14:textId="77777777" w:rsidR="005048BC" w:rsidRPr="00C12274" w:rsidRDefault="005048BC" w:rsidP="00513E14">
            <w:pPr>
              <w:pStyle w:val="RCTstable"/>
              <w:keepNext/>
            </w:pPr>
            <w:r>
              <w:t>Low</w:t>
            </w:r>
            <w:r w:rsidRPr="00C12274">
              <w:t xml:space="preserve"> risk</w:t>
            </w:r>
          </w:p>
        </w:tc>
        <w:tc>
          <w:tcPr>
            <w:tcW w:w="11199" w:type="dxa"/>
            <w:vMerge w:val="restart"/>
            <w:shd w:val="clear" w:color="D9E2F3" w:themeColor="accent1" w:themeTint="33" w:fill="auto"/>
          </w:tcPr>
          <w:p w14:paraId="3B5E03A9" w14:textId="691FD6C6" w:rsidR="005048BC" w:rsidRPr="004D6F45" w:rsidRDefault="00BB0F9E" w:rsidP="00BB0F9E">
            <w:pPr>
              <w:pStyle w:val="RCTstable"/>
            </w:pPr>
            <w:r w:rsidRPr="000F78AC">
              <w:t>The staff responsible</w:t>
            </w:r>
            <w:r>
              <w:t xml:space="preserve"> </w:t>
            </w:r>
            <w:r w:rsidR="0094051F">
              <w:t>for enrol</w:t>
            </w:r>
            <w:r w:rsidRPr="000F78AC">
              <w:t>ment of participants, study visits,</w:t>
            </w:r>
            <w:r>
              <w:t xml:space="preserve"> </w:t>
            </w:r>
            <w:r w:rsidRPr="000F78AC">
              <w:t>and assessing outcomes remained</w:t>
            </w:r>
            <w:r>
              <w:t xml:space="preserve"> </w:t>
            </w:r>
            <w:r w:rsidRPr="000F78AC">
              <w:t>blinded to the intervention, as were</w:t>
            </w:r>
            <w:r>
              <w:t xml:space="preserve"> </w:t>
            </w:r>
            <w:r w:rsidRPr="000F78AC">
              <w:t>the participants.</w:t>
            </w:r>
          </w:p>
        </w:tc>
      </w:tr>
      <w:tr w:rsidR="005048BC" w:rsidRPr="00822EBF" w14:paraId="5999282D" w14:textId="77777777" w:rsidTr="00513E14">
        <w:trPr>
          <w:cantSplit/>
        </w:trPr>
        <w:tc>
          <w:tcPr>
            <w:tcW w:w="1560" w:type="dxa"/>
            <w:shd w:val="clear" w:color="D9E2F3" w:themeColor="accent1" w:themeTint="33" w:fill="auto"/>
          </w:tcPr>
          <w:p w14:paraId="6613B32C" w14:textId="77777777" w:rsidR="005048BC" w:rsidRPr="00822EBF" w:rsidRDefault="005048BC" w:rsidP="00513E14">
            <w:pPr>
              <w:pStyle w:val="RCTstable"/>
            </w:pPr>
            <w:r w:rsidRPr="00822EBF">
              <w:t>Detection bias</w:t>
            </w:r>
          </w:p>
        </w:tc>
        <w:tc>
          <w:tcPr>
            <w:tcW w:w="1275" w:type="dxa"/>
            <w:tcBorders>
              <w:bottom w:val="single" w:sz="4" w:space="0" w:color="auto"/>
            </w:tcBorders>
            <w:shd w:val="clear" w:color="D9E2F3" w:themeColor="accent1" w:themeTint="33" w:fill="70AD47" w:themeFill="accent6"/>
          </w:tcPr>
          <w:p w14:paraId="1CCD8A36" w14:textId="77777777" w:rsidR="005048BC" w:rsidRPr="00822EBF" w:rsidRDefault="005048BC" w:rsidP="00513E14">
            <w:pPr>
              <w:pStyle w:val="RCTstable"/>
            </w:pPr>
            <w:r>
              <w:t>Low</w:t>
            </w:r>
            <w:r w:rsidRPr="00822EBF">
              <w:t xml:space="preserve"> risk</w:t>
            </w:r>
          </w:p>
        </w:tc>
        <w:tc>
          <w:tcPr>
            <w:tcW w:w="11199" w:type="dxa"/>
            <w:vMerge/>
            <w:shd w:val="clear" w:color="D9E2F3" w:themeColor="accent1" w:themeTint="33" w:fill="auto"/>
          </w:tcPr>
          <w:p w14:paraId="143BEA53" w14:textId="77777777" w:rsidR="005048BC" w:rsidRPr="001969C3" w:rsidRDefault="005048BC" w:rsidP="00513E14">
            <w:pPr>
              <w:pStyle w:val="RCTstable"/>
            </w:pPr>
          </w:p>
        </w:tc>
      </w:tr>
      <w:tr w:rsidR="005048BC" w:rsidRPr="00C12274" w14:paraId="627C68AF" w14:textId="77777777" w:rsidTr="00513E14">
        <w:trPr>
          <w:cantSplit/>
        </w:trPr>
        <w:tc>
          <w:tcPr>
            <w:tcW w:w="1560" w:type="dxa"/>
            <w:shd w:val="clear" w:color="D9E2F3" w:themeColor="accent1" w:themeTint="33" w:fill="auto"/>
          </w:tcPr>
          <w:p w14:paraId="63A71EC3" w14:textId="77777777" w:rsidR="005048BC" w:rsidRPr="00C12274" w:rsidRDefault="005048BC" w:rsidP="00513E14">
            <w:pPr>
              <w:pStyle w:val="RCTstable"/>
              <w:keepNext/>
            </w:pPr>
            <w:r w:rsidRPr="00C12274">
              <w:t>Incomplete outcome data</w:t>
            </w:r>
          </w:p>
        </w:tc>
        <w:tc>
          <w:tcPr>
            <w:tcW w:w="1275" w:type="dxa"/>
            <w:shd w:val="clear" w:color="D9E2F3" w:themeColor="accent1" w:themeTint="33" w:fill="70AD47" w:themeFill="accent6"/>
          </w:tcPr>
          <w:p w14:paraId="1D540592" w14:textId="77777777" w:rsidR="005048BC" w:rsidRPr="00C12274" w:rsidRDefault="005048BC" w:rsidP="00513E14">
            <w:pPr>
              <w:pStyle w:val="RCTstable"/>
              <w:keepNext/>
            </w:pPr>
            <w:r>
              <w:t>Low</w:t>
            </w:r>
            <w:r w:rsidRPr="00C12274">
              <w:t xml:space="preserve"> risk</w:t>
            </w:r>
          </w:p>
        </w:tc>
        <w:tc>
          <w:tcPr>
            <w:tcW w:w="11199" w:type="dxa"/>
            <w:shd w:val="clear" w:color="D9E2F3" w:themeColor="accent1" w:themeTint="33" w:fill="auto"/>
          </w:tcPr>
          <w:p w14:paraId="3B6666A4" w14:textId="77777777" w:rsidR="005048BC" w:rsidRPr="000B09FE" w:rsidRDefault="005048BC" w:rsidP="00513E14">
            <w:pPr>
              <w:pStyle w:val="RCTstable"/>
            </w:pPr>
            <w:r>
              <w:t>Reasons for loss to follow-up reported and similar attrition between groups.</w:t>
            </w:r>
          </w:p>
        </w:tc>
      </w:tr>
      <w:tr w:rsidR="005048BC" w:rsidRPr="00C12274" w14:paraId="4F6ACBCE" w14:textId="77777777" w:rsidTr="00513E14">
        <w:trPr>
          <w:cantSplit/>
        </w:trPr>
        <w:tc>
          <w:tcPr>
            <w:tcW w:w="1560" w:type="dxa"/>
            <w:shd w:val="clear" w:color="D9E2F3" w:themeColor="accent1" w:themeTint="33" w:fill="auto"/>
          </w:tcPr>
          <w:p w14:paraId="59C8E9E0" w14:textId="77777777" w:rsidR="005048BC" w:rsidRPr="00C12274" w:rsidRDefault="005048BC" w:rsidP="00513E14">
            <w:pPr>
              <w:pStyle w:val="RCTstable"/>
            </w:pPr>
            <w:r w:rsidRPr="00C12274">
              <w:t>Selective reporting</w:t>
            </w:r>
          </w:p>
        </w:tc>
        <w:tc>
          <w:tcPr>
            <w:tcW w:w="1275" w:type="dxa"/>
            <w:shd w:val="clear" w:color="D9E2F3" w:themeColor="accent1" w:themeTint="33" w:fill="70AD47" w:themeFill="accent6"/>
          </w:tcPr>
          <w:p w14:paraId="0BC10A39" w14:textId="77777777" w:rsidR="005048BC" w:rsidRPr="00C12274" w:rsidRDefault="005048BC" w:rsidP="00513E14">
            <w:pPr>
              <w:pStyle w:val="RCTstable"/>
            </w:pPr>
            <w:r>
              <w:t>Low</w:t>
            </w:r>
            <w:r w:rsidRPr="00C12274">
              <w:t xml:space="preserve"> risk</w:t>
            </w:r>
          </w:p>
        </w:tc>
        <w:tc>
          <w:tcPr>
            <w:tcW w:w="11199" w:type="dxa"/>
            <w:shd w:val="clear" w:color="D9E2F3" w:themeColor="accent1" w:themeTint="33" w:fill="auto"/>
          </w:tcPr>
          <w:p w14:paraId="07B1EA01" w14:textId="77777777" w:rsidR="005048BC" w:rsidRPr="001969C3" w:rsidRDefault="005048BC" w:rsidP="00513E14">
            <w:pPr>
              <w:pStyle w:val="RCTstable"/>
            </w:pPr>
            <w:r>
              <w:t>Pre-specified outcomes reported.</w:t>
            </w:r>
          </w:p>
        </w:tc>
      </w:tr>
      <w:tr w:rsidR="005048BC" w:rsidRPr="00C12274" w14:paraId="78F14142" w14:textId="77777777" w:rsidTr="00513E14">
        <w:trPr>
          <w:cantSplit/>
        </w:trPr>
        <w:tc>
          <w:tcPr>
            <w:tcW w:w="1560" w:type="dxa"/>
            <w:shd w:val="clear" w:color="D9E2F3" w:themeColor="accent1" w:themeTint="33" w:fill="auto"/>
          </w:tcPr>
          <w:p w14:paraId="4F197474" w14:textId="77777777" w:rsidR="005048BC" w:rsidRPr="00C12274" w:rsidRDefault="005048BC" w:rsidP="00513E14">
            <w:pPr>
              <w:pStyle w:val="RCTstable"/>
              <w:rPr>
                <w:lang w:val="en-US"/>
              </w:rPr>
            </w:pPr>
            <w:r w:rsidRPr="00C12274">
              <w:rPr>
                <w:lang w:val="en-US"/>
              </w:rPr>
              <w:t xml:space="preserve">Other limitations </w:t>
            </w:r>
          </w:p>
        </w:tc>
        <w:tc>
          <w:tcPr>
            <w:tcW w:w="1275" w:type="dxa"/>
            <w:shd w:val="clear" w:color="D9E2F3" w:themeColor="accent1" w:themeTint="33" w:fill="70AD47" w:themeFill="accent6"/>
          </w:tcPr>
          <w:p w14:paraId="1E955F15" w14:textId="77777777" w:rsidR="005048BC" w:rsidRPr="00C12274" w:rsidRDefault="005048BC" w:rsidP="00513E14">
            <w:pPr>
              <w:pStyle w:val="RCTstable"/>
              <w:rPr>
                <w:lang w:val="en-US"/>
              </w:rPr>
            </w:pPr>
            <w:r>
              <w:rPr>
                <w:lang w:val="en-US"/>
              </w:rPr>
              <w:t>Low</w:t>
            </w:r>
            <w:r w:rsidRPr="00C12274">
              <w:rPr>
                <w:lang w:val="en-US"/>
              </w:rPr>
              <w:t xml:space="preserve"> risk</w:t>
            </w:r>
          </w:p>
        </w:tc>
        <w:tc>
          <w:tcPr>
            <w:tcW w:w="11199" w:type="dxa"/>
            <w:shd w:val="clear" w:color="D9E2F3" w:themeColor="accent1" w:themeTint="33" w:fill="auto"/>
          </w:tcPr>
          <w:p w14:paraId="636D7368" w14:textId="77777777" w:rsidR="005048BC" w:rsidRPr="001969C3" w:rsidRDefault="005048BC" w:rsidP="00513E14">
            <w:pPr>
              <w:pStyle w:val="RCTstable"/>
            </w:pPr>
            <w:r>
              <w:t>No significant difference between groups at baseline.</w:t>
            </w:r>
          </w:p>
        </w:tc>
      </w:tr>
      <w:tr w:rsidR="00DA2253" w:rsidRPr="006234EA" w14:paraId="34C576E8" w14:textId="77777777" w:rsidTr="00513E14">
        <w:trPr>
          <w:cantSplit/>
        </w:trPr>
        <w:tc>
          <w:tcPr>
            <w:tcW w:w="14034" w:type="dxa"/>
            <w:gridSpan w:val="3"/>
            <w:shd w:val="solid" w:color="D9E2F3" w:themeColor="accent1" w:themeTint="33" w:fill="auto"/>
          </w:tcPr>
          <w:p w14:paraId="258685BD" w14:textId="7DA7E9CE" w:rsidR="00DA2253" w:rsidRPr="00470354" w:rsidRDefault="00DA2253" w:rsidP="002747EA">
            <w:pPr>
              <w:pStyle w:val="Tablecell"/>
              <w:keepNext/>
              <w:spacing w:line="220" w:lineRule="exact"/>
              <w:rPr>
                <w:rFonts w:eastAsiaTheme="minorHAnsi"/>
                <w:b/>
                <w:sz w:val="16"/>
                <w:szCs w:val="16"/>
                <w:lang w:val="en-US"/>
              </w:rPr>
            </w:pPr>
            <w:r>
              <w:rPr>
                <w:rFonts w:eastAsiaTheme="minorHAnsi"/>
                <w:b/>
                <w:sz w:val="16"/>
                <w:szCs w:val="16"/>
                <w:lang w:val="en-US"/>
              </w:rPr>
              <w:t>Sharpe et al 2019</w:t>
            </w:r>
            <w:r w:rsidR="00AB21E2">
              <w:rPr>
                <w:rFonts w:eastAsiaTheme="minorHAnsi"/>
                <w:b/>
                <w:sz w:val="16"/>
                <w:szCs w:val="16"/>
                <w:lang w:val="en-US"/>
              </w:rPr>
              <w:fldChar w:fldCharType="begin"/>
            </w:r>
            <w:r w:rsidR="002747EA">
              <w:rPr>
                <w:rFonts w:eastAsiaTheme="minorHAnsi"/>
                <w:b/>
                <w:sz w:val="16"/>
                <w:szCs w:val="16"/>
                <w:lang w:val="en-US"/>
              </w:rPr>
              <w:instrText xml:space="preserve"> ADDIN EN.CITE &lt;EndNote&gt;&lt;Cite&gt;&lt;Author&gt;Sharpe&lt;/Author&gt;&lt;Year&gt;2019&lt;/Year&gt;&lt;RecNum&gt;1670&lt;/RecNum&gt;&lt;DisplayText&gt;&lt;style face="superscript" font="Trebuchet MS" size="9"&gt;234&lt;/style&gt;&lt;/DisplayText&gt;&lt;record&gt;&lt;rec-number&gt;1670&lt;/rec-number&gt;&lt;foreign-keys&gt;&lt;key app="EN" db-id="exvasrfx2dtraoesasxp2szsxa2df502592x" timestamp="1581312847"&gt;1670&lt;/key&gt;&lt;key app="ENWeb" db-id=""&gt;0&lt;/key&gt;&lt;/foreign-keys&gt;&lt;ref-type name="Journal Article"&gt;17&lt;/ref-type&gt;&lt;contributors&gt;&lt;authors&gt;&lt;author&gt;Sharpe, M.&lt;/author&gt;&lt;author&gt;Shah, V.&lt;/author&gt;&lt;author&gt;Freire-Lizama, T.&lt;/author&gt;&lt;author&gt;Cates, E. C.&lt;/author&gt;&lt;author&gt;McGrath, K.&lt;/author&gt;&lt;author&gt;David, I.&lt;/author&gt;&lt;author&gt;Cowan, S.&lt;/author&gt;&lt;author&gt;Letkeman, J.&lt;/author&gt;&lt;author&gt;Stewart-Wilson, E.&lt;/author&gt;&lt;/authors&gt;&lt;/contributors&gt;&lt;auth-address&gt;a Midwifery Education Program, Ryerson University , Toronto , Canada.&amp;#xD;b Department of Pediatrics, Mount Sinai Hospital , Toronto , Canada.&amp;#xD;c Department of Obstetrics and Gynecology, St. Michael&amp;apos;s Hospital , Toronto , Canada.&amp;#xD;d Department of Psychology, Ryerson University , Toronto , Canada.&lt;/auth-address&gt;&lt;titles&gt;&lt;title&gt;Effectiveness of oral intake of Lactobacillus rhamnosus GR-1 and Lactobacillus reuteri RC-14 on Group B Streptococcus colonization during pregnancy: a midwifery-led double-blind randomized controlled pilot trial&lt;/title&gt;&lt;secondary-title&gt;J Matern Fetal Neonatal Med&lt;/secondary-title&gt;&lt;/titles&gt;&lt;periodical&gt;&lt;full-title&gt;J Matern Fetal Neonatal Med&lt;/full-title&gt;&lt;/periodical&gt;&lt;pages&gt;1-8&lt;/pages&gt;&lt;edition&gt;2019/08/01&lt;/edition&gt;&lt;keywords&gt;&lt;keyword&gt;Clinical trial&lt;/keyword&gt;&lt;keyword&gt;group B Streptococcus&lt;/keyword&gt;&lt;keyword&gt;midwifery&lt;/keyword&gt;&lt;keyword&gt;pregnancy&lt;/keyword&gt;&lt;keyword&gt;probiotics&lt;/keyword&gt;&lt;/keywords&gt;&lt;dates&gt;&lt;year&gt;2019&lt;/year&gt;&lt;pub-dates&gt;&lt;date&gt;Aug 13&lt;/date&gt;&lt;/pub-dates&gt;&lt;/dates&gt;&lt;isbn&gt;1476-4954 (Electronic)&amp;#xD;1476-4954 (Linking)&lt;/isbn&gt;&lt;accession-num&gt;31362572&lt;/accession-num&gt;&lt;urls&gt;&lt;related-urls&gt;&lt;url&gt;https://www.ncbi.nlm.nih.gov/pubmed/31362572&lt;/url&gt;&lt;/related-urls&gt;&lt;/urls&gt;&lt;electronic-resource-num&gt;10.1080/14767058.2019.1650907&lt;/electronic-resource-num&gt;&lt;/record&gt;&lt;/Cite&gt;&lt;/EndNote&gt;</w:instrText>
            </w:r>
            <w:r w:rsidR="00AB21E2">
              <w:rPr>
                <w:rFonts w:eastAsiaTheme="minorHAnsi"/>
                <w:b/>
                <w:sz w:val="16"/>
                <w:szCs w:val="16"/>
                <w:lang w:val="en-US"/>
              </w:rPr>
              <w:fldChar w:fldCharType="separate"/>
            </w:r>
            <w:r w:rsidR="002747EA" w:rsidRPr="002747EA">
              <w:rPr>
                <w:rFonts w:eastAsiaTheme="minorHAnsi"/>
                <w:b/>
                <w:noProof/>
                <w:szCs w:val="16"/>
                <w:vertAlign w:val="superscript"/>
                <w:lang w:val="en-US"/>
              </w:rPr>
              <w:t>234</w:t>
            </w:r>
            <w:r w:rsidR="00AB21E2">
              <w:rPr>
                <w:rFonts w:eastAsiaTheme="minorHAnsi"/>
                <w:b/>
                <w:sz w:val="16"/>
                <w:szCs w:val="16"/>
                <w:lang w:val="en-US"/>
              </w:rPr>
              <w:fldChar w:fldCharType="end"/>
            </w:r>
          </w:p>
        </w:tc>
      </w:tr>
      <w:tr w:rsidR="00DA2253" w:rsidRPr="00C12274" w14:paraId="53C43BBA" w14:textId="77777777" w:rsidTr="00513E14">
        <w:trPr>
          <w:cantSplit/>
        </w:trPr>
        <w:tc>
          <w:tcPr>
            <w:tcW w:w="1560" w:type="dxa"/>
            <w:shd w:val="clear" w:color="D9E2F3" w:themeColor="accent1" w:themeTint="33" w:fill="auto"/>
          </w:tcPr>
          <w:p w14:paraId="166F748E" w14:textId="77777777" w:rsidR="00DA2253" w:rsidRPr="00C12274" w:rsidRDefault="00DA2253" w:rsidP="00513E14">
            <w:pPr>
              <w:pStyle w:val="RCTstable"/>
              <w:keepNext/>
            </w:pPr>
            <w:r w:rsidRPr="00C12274">
              <w:t>Random sequence generation</w:t>
            </w:r>
          </w:p>
        </w:tc>
        <w:tc>
          <w:tcPr>
            <w:tcW w:w="1275" w:type="dxa"/>
            <w:tcBorders>
              <w:bottom w:val="single" w:sz="4" w:space="0" w:color="auto"/>
            </w:tcBorders>
            <w:shd w:val="clear" w:color="D9E2F3" w:themeColor="accent1" w:themeTint="33" w:fill="70AD47" w:themeFill="accent6"/>
          </w:tcPr>
          <w:p w14:paraId="4CD72FFF" w14:textId="77777777" w:rsidR="00DA2253" w:rsidRPr="00C12274" w:rsidRDefault="00DA2253" w:rsidP="00513E14">
            <w:pPr>
              <w:pStyle w:val="RCTstable"/>
              <w:keepNext/>
            </w:pPr>
            <w:r>
              <w:t>Low</w:t>
            </w:r>
            <w:r w:rsidRPr="00C12274">
              <w:t xml:space="preserve"> risk</w:t>
            </w:r>
          </w:p>
        </w:tc>
        <w:tc>
          <w:tcPr>
            <w:tcW w:w="11199" w:type="dxa"/>
            <w:shd w:val="clear" w:color="D9E2F3" w:themeColor="accent1" w:themeTint="33" w:fill="auto"/>
          </w:tcPr>
          <w:p w14:paraId="76591D41" w14:textId="07CB7F5B" w:rsidR="00DA2253" w:rsidRPr="0024060E" w:rsidRDefault="00DA2253" w:rsidP="00DA2253">
            <w:pPr>
              <w:pStyle w:val="RCTstable"/>
            </w:pPr>
            <w:r>
              <w:t>Randomis</w:t>
            </w:r>
            <w:r w:rsidRPr="00074D46">
              <w:t>ation was conducted by an independent</w:t>
            </w:r>
            <w:r>
              <w:t xml:space="preserve"> </w:t>
            </w:r>
            <w:r w:rsidRPr="00074D46">
              <w:t>statistician at Ryerson University using a computer</w:t>
            </w:r>
            <w:r>
              <w:t>-</w:t>
            </w:r>
            <w:r w:rsidRPr="00074D46">
              <w:t>generated</w:t>
            </w:r>
            <w:r>
              <w:t xml:space="preserve"> </w:t>
            </w:r>
            <w:r w:rsidRPr="00074D46">
              <w:t>schedule at random.org and an allocation</w:t>
            </w:r>
            <w:r>
              <w:t xml:space="preserve"> </w:t>
            </w:r>
            <w:r w:rsidRPr="00074D46">
              <w:t>ratio of 1:1 and each of the 19 participating practices</w:t>
            </w:r>
            <w:r>
              <w:t xml:space="preserve"> </w:t>
            </w:r>
            <w:r w:rsidRPr="00074D46">
              <w:t>received</w:t>
            </w:r>
            <w:r w:rsidR="00AC4307">
              <w:t xml:space="preserve"> a different list of 10 randomis</w:t>
            </w:r>
            <w:r w:rsidRPr="00074D46">
              <w:t xml:space="preserve">ed numbers. </w:t>
            </w:r>
          </w:p>
        </w:tc>
      </w:tr>
      <w:tr w:rsidR="00DA2253" w:rsidRPr="00C12274" w14:paraId="050003EC" w14:textId="77777777" w:rsidTr="00513E14">
        <w:trPr>
          <w:cantSplit/>
        </w:trPr>
        <w:tc>
          <w:tcPr>
            <w:tcW w:w="1560" w:type="dxa"/>
            <w:shd w:val="clear" w:color="D9E2F3" w:themeColor="accent1" w:themeTint="33" w:fill="auto"/>
          </w:tcPr>
          <w:p w14:paraId="2A3424D0" w14:textId="77777777" w:rsidR="00DA2253" w:rsidRPr="00C12274" w:rsidRDefault="00DA2253" w:rsidP="00513E14">
            <w:pPr>
              <w:pStyle w:val="RCTstable"/>
              <w:keepNext/>
            </w:pPr>
            <w:r w:rsidRPr="00C12274">
              <w:t xml:space="preserve">Allocation concealment </w:t>
            </w:r>
          </w:p>
        </w:tc>
        <w:tc>
          <w:tcPr>
            <w:tcW w:w="1275" w:type="dxa"/>
            <w:tcBorders>
              <w:bottom w:val="single" w:sz="4" w:space="0" w:color="auto"/>
            </w:tcBorders>
            <w:shd w:val="clear" w:color="D9E2F3" w:themeColor="accent1" w:themeTint="33" w:fill="70AD47" w:themeFill="accent6"/>
          </w:tcPr>
          <w:p w14:paraId="2D751C07" w14:textId="77777777" w:rsidR="00DA2253" w:rsidRPr="00C12274" w:rsidRDefault="00DA2253" w:rsidP="00513E14">
            <w:pPr>
              <w:pStyle w:val="RCTstable"/>
              <w:keepNext/>
            </w:pPr>
            <w:r>
              <w:t>Low</w:t>
            </w:r>
            <w:r w:rsidRPr="00C12274">
              <w:t xml:space="preserve"> risk</w:t>
            </w:r>
          </w:p>
        </w:tc>
        <w:tc>
          <w:tcPr>
            <w:tcW w:w="11199" w:type="dxa"/>
            <w:shd w:val="clear" w:color="D9E2F3" w:themeColor="accent1" w:themeTint="33" w:fill="auto"/>
          </w:tcPr>
          <w:p w14:paraId="00C0F191" w14:textId="60E24FE3" w:rsidR="00DA2253" w:rsidRPr="006653FF" w:rsidRDefault="00DA2253" w:rsidP="00513E14">
            <w:pPr>
              <w:pStyle w:val="RCTstable"/>
            </w:pPr>
            <w:r w:rsidRPr="00074D46">
              <w:t>At</w:t>
            </w:r>
            <w:r>
              <w:t xml:space="preserve"> </w:t>
            </w:r>
            <w:r w:rsidRPr="00074D46">
              <w:t>each clinic, the midwife treating each eligible and consenting</w:t>
            </w:r>
            <w:r>
              <w:t xml:space="preserve"> </w:t>
            </w:r>
            <w:r w:rsidRPr="00074D46">
              <w:t>client assigned the next available sequentially</w:t>
            </w:r>
            <w:r>
              <w:t xml:space="preserve"> </w:t>
            </w:r>
            <w:r w:rsidRPr="00074D46">
              <w:t>numbered capsule container.</w:t>
            </w:r>
          </w:p>
        </w:tc>
      </w:tr>
      <w:tr w:rsidR="00DA2253" w:rsidRPr="00C12274" w14:paraId="73947644" w14:textId="77777777" w:rsidTr="00513E14">
        <w:trPr>
          <w:cantSplit/>
          <w:trHeight w:val="291"/>
        </w:trPr>
        <w:tc>
          <w:tcPr>
            <w:tcW w:w="1560" w:type="dxa"/>
            <w:shd w:val="clear" w:color="D9E2F3" w:themeColor="accent1" w:themeTint="33" w:fill="auto"/>
          </w:tcPr>
          <w:p w14:paraId="6CA329B5" w14:textId="77777777" w:rsidR="00DA2253" w:rsidRPr="00C12274" w:rsidRDefault="00DA2253" w:rsidP="00513E14">
            <w:pPr>
              <w:pStyle w:val="RCTstable"/>
              <w:keepNext/>
            </w:pPr>
            <w:r>
              <w:t>Performance bias</w:t>
            </w:r>
          </w:p>
        </w:tc>
        <w:tc>
          <w:tcPr>
            <w:tcW w:w="1275" w:type="dxa"/>
            <w:tcBorders>
              <w:bottom w:val="single" w:sz="4" w:space="0" w:color="auto"/>
            </w:tcBorders>
            <w:shd w:val="clear" w:color="D9E2F3" w:themeColor="accent1" w:themeTint="33" w:fill="70AD47" w:themeFill="accent6"/>
          </w:tcPr>
          <w:p w14:paraId="4A83FA33" w14:textId="77777777" w:rsidR="00DA2253" w:rsidRPr="00C12274" w:rsidRDefault="00DA2253" w:rsidP="00513E14">
            <w:pPr>
              <w:pStyle w:val="RCTstable"/>
              <w:keepNext/>
            </w:pPr>
            <w:r>
              <w:t>Low</w:t>
            </w:r>
            <w:r w:rsidRPr="00C12274">
              <w:t xml:space="preserve"> risk</w:t>
            </w:r>
          </w:p>
        </w:tc>
        <w:tc>
          <w:tcPr>
            <w:tcW w:w="11199" w:type="dxa"/>
            <w:vMerge w:val="restart"/>
            <w:shd w:val="clear" w:color="D9E2F3" w:themeColor="accent1" w:themeTint="33" w:fill="auto"/>
          </w:tcPr>
          <w:p w14:paraId="44225144" w14:textId="5D3B0F8C" w:rsidR="00DA2253" w:rsidRPr="004D6F45" w:rsidRDefault="00DA2253" w:rsidP="00513E14">
            <w:pPr>
              <w:pStyle w:val="RCTstable"/>
            </w:pPr>
            <w:r w:rsidRPr="00074D46">
              <w:t>The researchers, practice</w:t>
            </w:r>
            <w:r>
              <w:t xml:space="preserve"> research collaborators</w:t>
            </w:r>
            <w:r w:rsidRPr="00074D46">
              <w:t>, midwives, and participants</w:t>
            </w:r>
            <w:r>
              <w:t xml:space="preserve"> </w:t>
            </w:r>
            <w:r w:rsidRPr="00074D46">
              <w:t>were blinded to study allocation.</w:t>
            </w:r>
          </w:p>
        </w:tc>
      </w:tr>
      <w:tr w:rsidR="00DA2253" w:rsidRPr="00822EBF" w14:paraId="751AF0CB" w14:textId="77777777" w:rsidTr="00513E14">
        <w:trPr>
          <w:cantSplit/>
        </w:trPr>
        <w:tc>
          <w:tcPr>
            <w:tcW w:w="1560" w:type="dxa"/>
            <w:shd w:val="clear" w:color="D9E2F3" w:themeColor="accent1" w:themeTint="33" w:fill="auto"/>
          </w:tcPr>
          <w:p w14:paraId="218A035E" w14:textId="77777777" w:rsidR="00DA2253" w:rsidRPr="00822EBF" w:rsidRDefault="00DA2253" w:rsidP="00513E14">
            <w:pPr>
              <w:pStyle w:val="RCTstable"/>
            </w:pPr>
            <w:r w:rsidRPr="00822EBF">
              <w:t>Detection bias</w:t>
            </w:r>
          </w:p>
        </w:tc>
        <w:tc>
          <w:tcPr>
            <w:tcW w:w="1275" w:type="dxa"/>
            <w:tcBorders>
              <w:bottom w:val="single" w:sz="4" w:space="0" w:color="auto"/>
            </w:tcBorders>
            <w:shd w:val="clear" w:color="D9E2F3" w:themeColor="accent1" w:themeTint="33" w:fill="70AD47" w:themeFill="accent6"/>
          </w:tcPr>
          <w:p w14:paraId="46AFFFF2" w14:textId="77777777" w:rsidR="00DA2253" w:rsidRPr="00822EBF" w:rsidRDefault="00DA2253" w:rsidP="00513E14">
            <w:pPr>
              <w:pStyle w:val="RCTstable"/>
            </w:pPr>
            <w:r>
              <w:t>Low</w:t>
            </w:r>
            <w:r w:rsidRPr="00822EBF">
              <w:t xml:space="preserve"> risk</w:t>
            </w:r>
          </w:p>
        </w:tc>
        <w:tc>
          <w:tcPr>
            <w:tcW w:w="11199" w:type="dxa"/>
            <w:vMerge/>
            <w:shd w:val="clear" w:color="D9E2F3" w:themeColor="accent1" w:themeTint="33" w:fill="auto"/>
          </w:tcPr>
          <w:p w14:paraId="68FAB5BD" w14:textId="77777777" w:rsidR="00DA2253" w:rsidRPr="001969C3" w:rsidRDefault="00DA2253" w:rsidP="00513E14">
            <w:pPr>
              <w:pStyle w:val="RCTstable"/>
            </w:pPr>
          </w:p>
        </w:tc>
      </w:tr>
      <w:tr w:rsidR="00DA2253" w:rsidRPr="00C12274" w14:paraId="01108C38" w14:textId="77777777" w:rsidTr="00513E14">
        <w:trPr>
          <w:cantSplit/>
        </w:trPr>
        <w:tc>
          <w:tcPr>
            <w:tcW w:w="1560" w:type="dxa"/>
            <w:shd w:val="clear" w:color="D9E2F3" w:themeColor="accent1" w:themeTint="33" w:fill="auto"/>
          </w:tcPr>
          <w:p w14:paraId="2594937C" w14:textId="77777777" w:rsidR="00DA2253" w:rsidRPr="00C12274" w:rsidRDefault="00DA2253" w:rsidP="00513E14">
            <w:pPr>
              <w:pStyle w:val="RCTstable"/>
              <w:keepNext/>
            </w:pPr>
            <w:r w:rsidRPr="00C12274">
              <w:t>Incomplete outcome data</w:t>
            </w:r>
          </w:p>
        </w:tc>
        <w:tc>
          <w:tcPr>
            <w:tcW w:w="1275" w:type="dxa"/>
            <w:shd w:val="clear" w:color="D9E2F3" w:themeColor="accent1" w:themeTint="33" w:fill="70AD47" w:themeFill="accent6"/>
          </w:tcPr>
          <w:p w14:paraId="4FEAB9B6" w14:textId="77777777" w:rsidR="00DA2253" w:rsidRPr="00C12274" w:rsidRDefault="00DA2253" w:rsidP="00513E14">
            <w:pPr>
              <w:pStyle w:val="RCTstable"/>
              <w:keepNext/>
            </w:pPr>
            <w:r>
              <w:t>Low</w:t>
            </w:r>
            <w:r w:rsidRPr="00C12274">
              <w:t xml:space="preserve"> risk</w:t>
            </w:r>
          </w:p>
        </w:tc>
        <w:tc>
          <w:tcPr>
            <w:tcW w:w="11199" w:type="dxa"/>
            <w:shd w:val="clear" w:color="D9E2F3" w:themeColor="accent1" w:themeTint="33" w:fill="auto"/>
          </w:tcPr>
          <w:p w14:paraId="7AE367C3" w14:textId="77777777" w:rsidR="00DA2253" w:rsidRPr="000B09FE" w:rsidRDefault="00DA2253" w:rsidP="00513E14">
            <w:pPr>
              <w:pStyle w:val="RCTstable"/>
            </w:pPr>
            <w:r>
              <w:t>Reasons for loss to follow-up reported and similar attrition between groups.</w:t>
            </w:r>
          </w:p>
        </w:tc>
      </w:tr>
      <w:tr w:rsidR="00DA2253" w:rsidRPr="00C12274" w14:paraId="09061DA1" w14:textId="77777777" w:rsidTr="00FA32CC">
        <w:trPr>
          <w:cantSplit/>
        </w:trPr>
        <w:tc>
          <w:tcPr>
            <w:tcW w:w="1560" w:type="dxa"/>
            <w:shd w:val="clear" w:color="D9E2F3" w:themeColor="accent1" w:themeTint="33" w:fill="auto"/>
          </w:tcPr>
          <w:p w14:paraId="72DFF4DE" w14:textId="77777777" w:rsidR="00DA2253" w:rsidRPr="00C12274" w:rsidRDefault="00DA2253" w:rsidP="00513E14">
            <w:pPr>
              <w:pStyle w:val="RCTstable"/>
            </w:pPr>
            <w:r w:rsidRPr="00C12274">
              <w:t>Selective reporting</w:t>
            </w:r>
          </w:p>
        </w:tc>
        <w:tc>
          <w:tcPr>
            <w:tcW w:w="1275" w:type="dxa"/>
            <w:tcBorders>
              <w:bottom w:val="single" w:sz="4" w:space="0" w:color="auto"/>
            </w:tcBorders>
            <w:shd w:val="clear" w:color="D9E2F3" w:themeColor="accent1" w:themeTint="33" w:fill="70AD47" w:themeFill="accent6"/>
          </w:tcPr>
          <w:p w14:paraId="14C1CF28" w14:textId="77777777" w:rsidR="00DA2253" w:rsidRPr="00C12274" w:rsidRDefault="00DA2253" w:rsidP="00513E14">
            <w:pPr>
              <w:pStyle w:val="RCTstable"/>
            </w:pPr>
            <w:r>
              <w:t>Low</w:t>
            </w:r>
            <w:r w:rsidRPr="00C12274">
              <w:t xml:space="preserve"> risk</w:t>
            </w:r>
          </w:p>
        </w:tc>
        <w:tc>
          <w:tcPr>
            <w:tcW w:w="11199" w:type="dxa"/>
            <w:shd w:val="clear" w:color="D9E2F3" w:themeColor="accent1" w:themeTint="33" w:fill="auto"/>
          </w:tcPr>
          <w:p w14:paraId="6A34DCC3" w14:textId="77777777" w:rsidR="00DA2253" w:rsidRPr="001969C3" w:rsidRDefault="00DA2253" w:rsidP="00513E14">
            <w:pPr>
              <w:pStyle w:val="RCTstable"/>
            </w:pPr>
            <w:r>
              <w:t>Pre-specified outcomes reported.</w:t>
            </w:r>
          </w:p>
        </w:tc>
      </w:tr>
      <w:tr w:rsidR="00DA2253" w:rsidRPr="00C12274" w14:paraId="15ECB027" w14:textId="77777777" w:rsidTr="00FA32CC">
        <w:trPr>
          <w:cantSplit/>
        </w:trPr>
        <w:tc>
          <w:tcPr>
            <w:tcW w:w="1560" w:type="dxa"/>
            <w:shd w:val="clear" w:color="D9E2F3" w:themeColor="accent1" w:themeTint="33" w:fill="auto"/>
          </w:tcPr>
          <w:p w14:paraId="4AAB5579" w14:textId="77777777" w:rsidR="00DA2253" w:rsidRPr="00C12274" w:rsidRDefault="00DA2253" w:rsidP="00513E14">
            <w:pPr>
              <w:pStyle w:val="RCTstable"/>
              <w:rPr>
                <w:lang w:val="en-US"/>
              </w:rPr>
            </w:pPr>
            <w:r w:rsidRPr="00C12274">
              <w:rPr>
                <w:lang w:val="en-US"/>
              </w:rPr>
              <w:t xml:space="preserve">Other limitations </w:t>
            </w:r>
          </w:p>
        </w:tc>
        <w:tc>
          <w:tcPr>
            <w:tcW w:w="1275" w:type="dxa"/>
            <w:shd w:val="clear" w:color="D9E2F3" w:themeColor="accent1" w:themeTint="33" w:fill="FFC000" w:themeFill="accent4"/>
          </w:tcPr>
          <w:p w14:paraId="29FACE56" w14:textId="795BCA58" w:rsidR="00DA2253" w:rsidRPr="00C12274" w:rsidRDefault="00FA32CC" w:rsidP="00513E14">
            <w:pPr>
              <w:pStyle w:val="RCTstable"/>
              <w:rPr>
                <w:lang w:val="en-US"/>
              </w:rPr>
            </w:pPr>
            <w:r>
              <w:rPr>
                <w:lang w:val="en-US"/>
              </w:rPr>
              <w:t>Unclear</w:t>
            </w:r>
            <w:r w:rsidR="00DA2253" w:rsidRPr="00C12274">
              <w:rPr>
                <w:lang w:val="en-US"/>
              </w:rPr>
              <w:t xml:space="preserve"> risk</w:t>
            </w:r>
          </w:p>
        </w:tc>
        <w:tc>
          <w:tcPr>
            <w:tcW w:w="11199" w:type="dxa"/>
            <w:shd w:val="clear" w:color="D9E2F3" w:themeColor="accent1" w:themeTint="33" w:fill="auto"/>
          </w:tcPr>
          <w:p w14:paraId="15CA88BE" w14:textId="54DFA225" w:rsidR="00DA2253" w:rsidRPr="001969C3" w:rsidRDefault="00941E93" w:rsidP="00513E14">
            <w:pPr>
              <w:pStyle w:val="RCTstable"/>
            </w:pPr>
            <w:r>
              <w:t xml:space="preserve">The </w:t>
            </w:r>
            <w:r w:rsidR="00FA32CC">
              <w:t>gestational age at birth was sign</w:t>
            </w:r>
            <w:r w:rsidR="00D97C4C">
              <w:t>ificantly higher in the probioti</w:t>
            </w:r>
            <w:r w:rsidR="00FA32CC">
              <w:t>c group than the placebo group (p=0.01).</w:t>
            </w:r>
          </w:p>
        </w:tc>
      </w:tr>
    </w:tbl>
    <w:p w14:paraId="29F6173A" w14:textId="77777777" w:rsidR="008000F6" w:rsidRPr="008000F6" w:rsidRDefault="008000F6" w:rsidP="008000F6">
      <w:pPr>
        <w:rPr>
          <w:lang w:val="en"/>
        </w:rPr>
      </w:pPr>
    </w:p>
    <w:p w14:paraId="2599605F" w14:textId="77777777" w:rsidR="00A12831" w:rsidRDefault="00A12831" w:rsidP="008E765F">
      <w:pPr>
        <w:pStyle w:val="Heading3"/>
        <w:numPr>
          <w:ilvl w:val="0"/>
          <w:numId w:val="0"/>
        </w:numPr>
        <w:rPr>
          <w:lang w:val="en"/>
        </w:rPr>
      </w:pPr>
      <w:bookmarkStart w:id="269" w:name="_Toc40956560"/>
      <w:r>
        <w:rPr>
          <w:lang w:val="en"/>
        </w:rPr>
        <w:t>Weight assessment studies</w:t>
      </w:r>
      <w:bookmarkEnd w:id="269"/>
    </w:p>
    <w:tbl>
      <w:tblPr>
        <w:tblW w:w="1403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solid" w:color="D9E2F3" w:themeColor="accent1" w:themeTint="33" w:fill="auto"/>
        <w:tblLayout w:type="fixed"/>
        <w:tblLook w:val="0000" w:firstRow="0" w:lastRow="0" w:firstColumn="0" w:lastColumn="0" w:noHBand="0" w:noVBand="0"/>
      </w:tblPr>
      <w:tblGrid>
        <w:gridCol w:w="1560"/>
        <w:gridCol w:w="1275"/>
        <w:gridCol w:w="11199"/>
      </w:tblGrid>
      <w:tr w:rsidR="00A12831" w:rsidRPr="00C12274" w14:paraId="64C521D6" w14:textId="77777777" w:rsidTr="00AB6A13">
        <w:trPr>
          <w:trHeight w:val="99"/>
          <w:tblHeader/>
        </w:trPr>
        <w:tc>
          <w:tcPr>
            <w:tcW w:w="1560" w:type="dxa"/>
            <w:shd w:val="solid" w:color="2F5496" w:themeColor="accent1" w:themeShade="BF" w:fill="auto"/>
          </w:tcPr>
          <w:p w14:paraId="0E52432F" w14:textId="77777777" w:rsidR="00A12831" w:rsidRPr="00C12274" w:rsidRDefault="00A12831" w:rsidP="00AB6A13">
            <w:pPr>
              <w:pStyle w:val="Tablecell"/>
              <w:keepNext/>
              <w:rPr>
                <w:rFonts w:eastAsiaTheme="minorHAnsi"/>
                <w:b/>
                <w:color w:val="FFFFFF" w:themeColor="background1"/>
                <w:sz w:val="16"/>
                <w:lang w:val="en-US"/>
              </w:rPr>
            </w:pPr>
            <w:r w:rsidRPr="00C12274">
              <w:rPr>
                <w:rFonts w:eastAsiaTheme="minorHAnsi"/>
                <w:b/>
                <w:color w:val="FFFFFF" w:themeColor="background1"/>
                <w:sz w:val="16"/>
                <w:lang w:val="en-US"/>
              </w:rPr>
              <w:t xml:space="preserve">Study limitation </w:t>
            </w:r>
          </w:p>
        </w:tc>
        <w:tc>
          <w:tcPr>
            <w:tcW w:w="1275" w:type="dxa"/>
            <w:shd w:val="solid" w:color="2F5496" w:themeColor="accent1" w:themeShade="BF" w:fill="auto"/>
          </w:tcPr>
          <w:p w14:paraId="04E82058" w14:textId="77777777" w:rsidR="00A12831" w:rsidRPr="00C12274" w:rsidRDefault="00A12831" w:rsidP="00AB6A13">
            <w:pPr>
              <w:pStyle w:val="Tablecell"/>
              <w:keepNext/>
              <w:jc w:val="center"/>
              <w:rPr>
                <w:rFonts w:eastAsiaTheme="minorHAnsi"/>
                <w:b/>
                <w:color w:val="FFFFFF" w:themeColor="background1"/>
                <w:sz w:val="16"/>
                <w:lang w:val="en-US"/>
              </w:rPr>
            </w:pPr>
            <w:r w:rsidRPr="00C12274">
              <w:rPr>
                <w:rFonts w:eastAsiaTheme="minorHAnsi"/>
                <w:b/>
                <w:color w:val="FFFFFF" w:themeColor="background1"/>
                <w:sz w:val="16"/>
                <w:lang w:val="en-US"/>
              </w:rPr>
              <w:t>Judgement</w:t>
            </w:r>
          </w:p>
        </w:tc>
        <w:tc>
          <w:tcPr>
            <w:tcW w:w="11199" w:type="dxa"/>
            <w:shd w:val="solid" w:color="2F5496" w:themeColor="accent1" w:themeShade="BF" w:fill="auto"/>
          </w:tcPr>
          <w:p w14:paraId="582D8145" w14:textId="77777777" w:rsidR="00A12831" w:rsidRPr="00C12274" w:rsidRDefault="00A12831" w:rsidP="00AB6A13">
            <w:pPr>
              <w:pStyle w:val="Tablecell"/>
              <w:keepNext/>
              <w:rPr>
                <w:rFonts w:eastAsiaTheme="minorHAnsi"/>
                <w:b/>
                <w:color w:val="FFFFFF" w:themeColor="background1"/>
                <w:sz w:val="16"/>
                <w:lang w:val="en-US"/>
              </w:rPr>
            </w:pPr>
            <w:r w:rsidRPr="00C12274">
              <w:rPr>
                <w:rFonts w:eastAsiaTheme="minorHAnsi"/>
                <w:b/>
                <w:color w:val="FFFFFF" w:themeColor="background1"/>
                <w:sz w:val="16"/>
                <w:lang w:val="en-US"/>
              </w:rPr>
              <w:t>Support for judgement</w:t>
            </w:r>
          </w:p>
        </w:tc>
      </w:tr>
      <w:tr w:rsidR="00240673" w:rsidRPr="006234EA" w14:paraId="414726EA" w14:textId="77777777" w:rsidTr="00AB6A13">
        <w:trPr>
          <w:cantSplit/>
        </w:trPr>
        <w:tc>
          <w:tcPr>
            <w:tcW w:w="14034" w:type="dxa"/>
            <w:gridSpan w:val="3"/>
            <w:shd w:val="solid" w:color="D9E2F3" w:themeColor="accent1" w:themeTint="33" w:fill="auto"/>
          </w:tcPr>
          <w:p w14:paraId="3ACC0E23" w14:textId="48B134E7" w:rsidR="00240673" w:rsidRPr="00470354" w:rsidRDefault="00240673" w:rsidP="001A2F28">
            <w:pPr>
              <w:pStyle w:val="Tablecell"/>
              <w:keepNext/>
              <w:spacing w:line="220" w:lineRule="exact"/>
              <w:rPr>
                <w:rFonts w:eastAsiaTheme="minorHAnsi"/>
                <w:b/>
                <w:sz w:val="16"/>
                <w:szCs w:val="16"/>
                <w:lang w:val="en-US"/>
              </w:rPr>
            </w:pPr>
            <w:r w:rsidRPr="0077024A">
              <w:rPr>
                <w:b/>
                <w:sz w:val="16"/>
                <w:szCs w:val="16"/>
              </w:rPr>
              <w:t>Brownfoot et al 2016</w:t>
            </w:r>
            <w:r>
              <w:fldChar w:fldCharType="begin">
                <w:fldData xml:space="preserve">PEVuZE5vdGU+PENpdGU+PEF1dGhvcj5Ccm93bmZvb3Q8L0F1dGhvcj48WWVhcj4yMDE2PC9ZZWFy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</w:fldData>
              </w:fldChar>
            </w:r>
            <w:r w:rsidR="001A2F28">
              <w:instrText xml:space="preserve"> ADDIN EN.CITE </w:instrText>
            </w:r>
            <w:r w:rsidR="001A2F28">
              <w:fldChar w:fldCharType="begin">
                <w:fldData xml:space="preserve">PEVuZE5vdGU+PENpdGU+PEF1dGhvcj5Ccm93bmZvb3Q8L0F1dGhvcj48WWVhcj4yMDE2PC9ZZWFy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</w:fldData>
              </w:fldChar>
            </w:r>
            <w:r w:rsidR="001A2F28">
              <w:instrText xml:space="preserve"> ADDIN EN.CITE.DATA </w:instrText>
            </w:r>
            <w:r w:rsidR="001A2F28">
              <w:fldChar w:fldCharType="end"/>
            </w:r>
            <w:r>
              <w:fldChar w:fldCharType="separate"/>
            </w:r>
            <w:r w:rsidR="001A2F28" w:rsidRPr="001A2F28">
              <w:rPr>
                <w:noProof/>
                <w:vertAlign w:val="superscript"/>
              </w:rPr>
              <w:t>383</w:t>
            </w:r>
            <w:r>
              <w:fldChar w:fldCharType="end"/>
            </w:r>
          </w:p>
        </w:tc>
      </w:tr>
      <w:tr w:rsidR="000F7CDA" w:rsidRPr="00C12274" w14:paraId="485AD13D" w14:textId="77777777" w:rsidTr="005366DB">
        <w:trPr>
          <w:cantSplit/>
        </w:trPr>
        <w:tc>
          <w:tcPr>
            <w:tcW w:w="1560" w:type="dxa"/>
            <w:shd w:val="clear" w:color="D9E2F3" w:themeColor="accent1" w:themeTint="33" w:fill="auto"/>
          </w:tcPr>
          <w:p w14:paraId="61ACB373" w14:textId="77777777" w:rsidR="000F7CDA" w:rsidRPr="00C12274" w:rsidRDefault="000F7CDA" w:rsidP="00AB6A13">
            <w:pPr>
              <w:pStyle w:val="RCTstable"/>
              <w:keepNext/>
            </w:pPr>
            <w:r w:rsidRPr="00C12274">
              <w:t>Random sequence generation</w:t>
            </w:r>
          </w:p>
        </w:tc>
        <w:tc>
          <w:tcPr>
            <w:tcW w:w="1275" w:type="dxa"/>
            <w:tcBorders>
              <w:bottom w:val="single" w:sz="4" w:space="0" w:color="auto"/>
            </w:tcBorders>
            <w:shd w:val="clear" w:color="D9E2F3" w:themeColor="accent1" w:themeTint="33" w:fill="70AD47" w:themeFill="accent6"/>
          </w:tcPr>
          <w:p w14:paraId="396D37D1" w14:textId="77777777" w:rsidR="000F7CDA" w:rsidRPr="00C12274" w:rsidRDefault="000F7CDA" w:rsidP="00AB6A13">
            <w:pPr>
              <w:pStyle w:val="RCTstable"/>
              <w:keepNext/>
            </w:pPr>
            <w:r>
              <w:t>Low</w:t>
            </w:r>
            <w:r w:rsidRPr="00C12274">
              <w:t xml:space="preserve"> risk</w:t>
            </w:r>
          </w:p>
        </w:tc>
        <w:tc>
          <w:tcPr>
            <w:tcW w:w="11199" w:type="dxa"/>
            <w:shd w:val="clear" w:color="D9E2F3" w:themeColor="accent1" w:themeTint="33" w:fill="auto"/>
          </w:tcPr>
          <w:p w14:paraId="2E031C20" w14:textId="6335B38E" w:rsidR="000F7CDA" w:rsidRPr="00F44C64" w:rsidRDefault="000F7CDA" w:rsidP="00F44C64">
            <w:pPr>
              <w:pStyle w:val="RCTstable"/>
            </w:pPr>
            <w:r>
              <w:t>‘</w:t>
            </w:r>
            <w:r w:rsidRPr="00CC0682">
              <w:t>The randomisation sequence was generated by an independent organisation</w:t>
            </w:r>
            <w:r>
              <w:t>.’</w:t>
            </w:r>
          </w:p>
        </w:tc>
      </w:tr>
      <w:tr w:rsidR="000F7CDA" w:rsidRPr="00C12274" w14:paraId="3B3DABBF" w14:textId="77777777" w:rsidTr="005366DB">
        <w:trPr>
          <w:cantSplit/>
        </w:trPr>
        <w:tc>
          <w:tcPr>
            <w:tcW w:w="1560" w:type="dxa"/>
            <w:shd w:val="clear" w:color="D9E2F3" w:themeColor="accent1" w:themeTint="33" w:fill="auto"/>
          </w:tcPr>
          <w:p w14:paraId="5F19F44A" w14:textId="77777777" w:rsidR="000F7CDA" w:rsidRPr="00C12274" w:rsidRDefault="000F7CDA" w:rsidP="00AB6A13">
            <w:pPr>
              <w:pStyle w:val="RCTstable"/>
              <w:keepNext/>
            </w:pPr>
            <w:r w:rsidRPr="00C12274">
              <w:t xml:space="preserve">Allocation concealment </w:t>
            </w:r>
          </w:p>
        </w:tc>
        <w:tc>
          <w:tcPr>
            <w:tcW w:w="1275" w:type="dxa"/>
            <w:tcBorders>
              <w:bottom w:val="single" w:sz="4" w:space="0" w:color="auto"/>
            </w:tcBorders>
            <w:shd w:val="clear" w:color="auto" w:fill="FFC000" w:themeFill="accent4"/>
          </w:tcPr>
          <w:p w14:paraId="01BDA0A4" w14:textId="341EEA0A" w:rsidR="000F7CDA" w:rsidRPr="00C12274" w:rsidRDefault="005366DB" w:rsidP="00AB6A13">
            <w:pPr>
              <w:pStyle w:val="RCTstable"/>
              <w:keepNext/>
            </w:pPr>
            <w:r>
              <w:t>Unclear</w:t>
            </w:r>
            <w:r w:rsidR="000F7CDA" w:rsidRPr="00C12274">
              <w:t xml:space="preserve"> risk</w:t>
            </w:r>
          </w:p>
        </w:tc>
        <w:tc>
          <w:tcPr>
            <w:tcW w:w="11199" w:type="dxa"/>
            <w:shd w:val="clear" w:color="D9E2F3" w:themeColor="accent1" w:themeTint="33" w:fill="auto"/>
          </w:tcPr>
          <w:p w14:paraId="62C85A50" w14:textId="1E363923" w:rsidR="000F7CDA" w:rsidRPr="00D7682F" w:rsidRDefault="000F7CDA" w:rsidP="00AB6A13">
            <w:pPr>
              <w:pStyle w:val="RCTstable"/>
            </w:pPr>
            <w:r>
              <w:t xml:space="preserve">‘Sealed opaque envelopes.’ Ideally should be sequentially numbered sealed opaque envelopes (which they probably were) </w:t>
            </w:r>
          </w:p>
        </w:tc>
      </w:tr>
      <w:tr w:rsidR="00F44C64" w:rsidRPr="00C12274" w14:paraId="76B1651E" w14:textId="77777777" w:rsidTr="00C4666F">
        <w:trPr>
          <w:cantSplit/>
          <w:trHeight w:val="291"/>
        </w:trPr>
        <w:tc>
          <w:tcPr>
            <w:tcW w:w="1560" w:type="dxa"/>
            <w:shd w:val="clear" w:color="D9E2F3" w:themeColor="accent1" w:themeTint="33" w:fill="auto"/>
          </w:tcPr>
          <w:p w14:paraId="47F29275" w14:textId="77777777" w:rsidR="00F44C64" w:rsidRPr="00C12274" w:rsidRDefault="00F44C64" w:rsidP="00AB6A13">
            <w:pPr>
              <w:pStyle w:val="RCTstable"/>
              <w:keepNext/>
            </w:pPr>
            <w:r>
              <w:t>Performance bias</w:t>
            </w:r>
          </w:p>
        </w:tc>
        <w:tc>
          <w:tcPr>
            <w:tcW w:w="1275" w:type="dxa"/>
            <w:tcBorders>
              <w:bottom w:val="single" w:sz="4" w:space="0" w:color="auto"/>
            </w:tcBorders>
            <w:shd w:val="clear" w:color="auto" w:fill="FF4D19"/>
          </w:tcPr>
          <w:p w14:paraId="3FE964B3" w14:textId="57E34C27" w:rsidR="00F44C64" w:rsidRPr="00C12274" w:rsidRDefault="00C4666F" w:rsidP="00AB6A13">
            <w:pPr>
              <w:pStyle w:val="RCTstable"/>
              <w:keepNext/>
            </w:pPr>
            <w:r>
              <w:t xml:space="preserve">High </w:t>
            </w:r>
            <w:r w:rsidR="00F44C64" w:rsidRPr="00C12274">
              <w:t>risk</w:t>
            </w:r>
          </w:p>
        </w:tc>
        <w:tc>
          <w:tcPr>
            <w:tcW w:w="11199" w:type="dxa"/>
            <w:vMerge w:val="restart"/>
            <w:shd w:val="clear" w:color="D9E2F3" w:themeColor="accent1" w:themeTint="33" w:fill="auto"/>
          </w:tcPr>
          <w:p w14:paraId="77C90AD4" w14:textId="302E475B" w:rsidR="00F44C64" w:rsidRPr="00C4666F" w:rsidRDefault="00C4666F" w:rsidP="00C4666F">
            <w:pPr>
              <w:pStyle w:val="RCTstable"/>
            </w:pPr>
            <w:r w:rsidRPr="00C4666F">
              <w:t>Limitations of our study included an inability to blind</w:t>
            </w:r>
            <w:r>
              <w:t xml:space="preserve"> </w:t>
            </w:r>
            <w:r w:rsidRPr="00C4666F">
              <w:t>participants and their treating team due to the nature of</w:t>
            </w:r>
            <w:r>
              <w:t xml:space="preserve"> </w:t>
            </w:r>
            <w:r w:rsidRPr="00C4666F">
              <w:t>the intervention. All the women recruited and clinicians</w:t>
            </w:r>
            <w:r>
              <w:t xml:space="preserve"> </w:t>
            </w:r>
            <w:r w:rsidRPr="00C4666F">
              <w:t>knew the intervention was weighing and the control group</w:t>
            </w:r>
            <w:r>
              <w:t xml:space="preserve"> </w:t>
            </w:r>
            <w:r w:rsidRPr="00C4666F">
              <w:t>was aware of the IOM guideline on weight gain in pregnancy,</w:t>
            </w:r>
            <w:r>
              <w:t xml:space="preserve"> </w:t>
            </w:r>
            <w:r w:rsidRPr="00C4666F">
              <w:t>which is readily available.</w:t>
            </w:r>
          </w:p>
        </w:tc>
      </w:tr>
      <w:tr w:rsidR="00F44C64" w:rsidRPr="00822EBF" w14:paraId="62AC472D" w14:textId="77777777" w:rsidTr="00C4666F">
        <w:trPr>
          <w:cantSplit/>
        </w:trPr>
        <w:tc>
          <w:tcPr>
            <w:tcW w:w="1560" w:type="dxa"/>
            <w:shd w:val="clear" w:color="D9E2F3" w:themeColor="accent1" w:themeTint="33" w:fill="auto"/>
          </w:tcPr>
          <w:p w14:paraId="0E8124B7" w14:textId="77777777" w:rsidR="00F44C64" w:rsidRPr="00822EBF" w:rsidRDefault="00F44C64" w:rsidP="00AB6A13">
            <w:pPr>
              <w:pStyle w:val="RCTstable"/>
            </w:pPr>
            <w:r w:rsidRPr="00822EBF">
              <w:t>Detection bias</w:t>
            </w:r>
          </w:p>
        </w:tc>
        <w:tc>
          <w:tcPr>
            <w:tcW w:w="1275" w:type="dxa"/>
            <w:tcBorders>
              <w:bottom w:val="single" w:sz="4" w:space="0" w:color="auto"/>
            </w:tcBorders>
            <w:shd w:val="clear" w:color="auto" w:fill="FF4D19"/>
          </w:tcPr>
          <w:p w14:paraId="0B6A3ADA" w14:textId="3B0D3D74" w:rsidR="00F44C64" w:rsidRPr="00822EBF" w:rsidRDefault="00C4666F" w:rsidP="00AB6A13">
            <w:pPr>
              <w:pStyle w:val="RCTstable"/>
            </w:pPr>
            <w:r>
              <w:t>High</w:t>
            </w:r>
            <w:r w:rsidR="00F44C64" w:rsidRPr="00822EBF">
              <w:t xml:space="preserve"> risk</w:t>
            </w:r>
          </w:p>
        </w:tc>
        <w:tc>
          <w:tcPr>
            <w:tcW w:w="11199" w:type="dxa"/>
            <w:vMerge/>
            <w:shd w:val="clear" w:color="D9E2F3" w:themeColor="accent1" w:themeTint="33" w:fill="auto"/>
          </w:tcPr>
          <w:p w14:paraId="056083C8" w14:textId="77777777" w:rsidR="00F44C64" w:rsidRPr="00D7682F" w:rsidRDefault="00F44C64" w:rsidP="00AB6A13">
            <w:pPr>
              <w:pStyle w:val="RCTstable"/>
            </w:pPr>
          </w:p>
        </w:tc>
      </w:tr>
      <w:tr w:rsidR="005366DB" w:rsidRPr="00C12274" w14:paraId="09273989" w14:textId="77777777" w:rsidTr="00865B7F">
        <w:trPr>
          <w:cantSplit/>
        </w:trPr>
        <w:tc>
          <w:tcPr>
            <w:tcW w:w="1560" w:type="dxa"/>
            <w:shd w:val="clear" w:color="D9E2F3" w:themeColor="accent1" w:themeTint="33" w:fill="auto"/>
          </w:tcPr>
          <w:p w14:paraId="06337A0B" w14:textId="77777777" w:rsidR="005366DB" w:rsidRPr="00C12274" w:rsidRDefault="005366DB" w:rsidP="00AB6A13">
            <w:pPr>
              <w:pStyle w:val="RCTstable"/>
              <w:keepNext/>
            </w:pPr>
            <w:r w:rsidRPr="00C12274">
              <w:t>Incomplete outcome data</w:t>
            </w:r>
          </w:p>
        </w:tc>
        <w:tc>
          <w:tcPr>
            <w:tcW w:w="1275" w:type="dxa"/>
            <w:shd w:val="clear" w:color="D9E2F3" w:themeColor="accent1" w:themeTint="33" w:fill="FF4D19"/>
          </w:tcPr>
          <w:p w14:paraId="7FDDB2A9" w14:textId="31F55308" w:rsidR="005366DB" w:rsidRPr="00C12274" w:rsidRDefault="005366DB" w:rsidP="00AB6A13">
            <w:pPr>
              <w:pStyle w:val="RCTstable"/>
              <w:keepNext/>
            </w:pPr>
            <w:r>
              <w:t>High</w:t>
            </w:r>
            <w:r w:rsidRPr="00C12274">
              <w:t xml:space="preserve"> risk</w:t>
            </w:r>
          </w:p>
        </w:tc>
        <w:tc>
          <w:tcPr>
            <w:tcW w:w="11199" w:type="dxa"/>
            <w:shd w:val="clear" w:color="D9E2F3" w:themeColor="accent1" w:themeTint="33" w:fill="auto"/>
          </w:tcPr>
          <w:p w14:paraId="771C0636" w14:textId="7A506CFF" w:rsidR="005366DB" w:rsidRPr="00D51757" w:rsidRDefault="005366DB" w:rsidP="00AB6A13">
            <w:pPr>
              <w:pStyle w:val="RCTstable"/>
            </w:pPr>
            <w:r>
              <w:t>‘</w:t>
            </w:r>
            <w:r w:rsidRPr="00CC0682">
              <w:t>Our loss to follow up rate was low at 5% and occurred primarily due to transfer of obstetric care to another provider. Importantly, there were no differences in BMI category, age or parity in those lost to follow up.</w:t>
            </w:r>
            <w:r>
              <w:t>’ Loss to follow-up is not clear and likely to be closer to 18%.</w:t>
            </w:r>
          </w:p>
        </w:tc>
      </w:tr>
      <w:tr w:rsidR="005366DB" w:rsidRPr="00C12274" w14:paraId="7DFE24D4" w14:textId="77777777" w:rsidTr="00AB6A13">
        <w:trPr>
          <w:cantSplit/>
        </w:trPr>
        <w:tc>
          <w:tcPr>
            <w:tcW w:w="1560" w:type="dxa"/>
            <w:shd w:val="clear" w:color="D9E2F3" w:themeColor="accent1" w:themeTint="33" w:fill="auto"/>
          </w:tcPr>
          <w:p w14:paraId="40D6F03F" w14:textId="77777777" w:rsidR="005366DB" w:rsidRPr="00C12274" w:rsidRDefault="005366DB" w:rsidP="00AB6A13">
            <w:pPr>
              <w:pStyle w:val="RCTstable"/>
            </w:pPr>
            <w:r w:rsidRPr="00C12274">
              <w:t>Selective reporting</w:t>
            </w:r>
          </w:p>
        </w:tc>
        <w:tc>
          <w:tcPr>
            <w:tcW w:w="1275" w:type="dxa"/>
            <w:shd w:val="clear" w:color="D9E2F3" w:themeColor="accent1" w:themeTint="33" w:fill="70AD47" w:themeFill="accent6"/>
          </w:tcPr>
          <w:p w14:paraId="10CB7290" w14:textId="77777777" w:rsidR="005366DB" w:rsidRPr="00C12274" w:rsidRDefault="005366DB" w:rsidP="00AB6A13">
            <w:pPr>
              <w:pStyle w:val="RCTstable"/>
            </w:pPr>
            <w:r>
              <w:t>Low</w:t>
            </w:r>
            <w:r w:rsidRPr="00C12274">
              <w:t xml:space="preserve"> risk</w:t>
            </w:r>
          </w:p>
        </w:tc>
        <w:tc>
          <w:tcPr>
            <w:tcW w:w="11199" w:type="dxa"/>
            <w:shd w:val="clear" w:color="D9E2F3" w:themeColor="accent1" w:themeTint="33" w:fill="auto"/>
          </w:tcPr>
          <w:p w14:paraId="67F6B156" w14:textId="1259431E" w:rsidR="005366DB" w:rsidRPr="001969C3" w:rsidRDefault="005366DB" w:rsidP="00AB6A13">
            <w:pPr>
              <w:pStyle w:val="RCTstable"/>
            </w:pPr>
            <w:r>
              <w:t>Prespecified outcomes reported.</w:t>
            </w:r>
          </w:p>
        </w:tc>
      </w:tr>
      <w:tr w:rsidR="005366DB" w:rsidRPr="00C12274" w14:paraId="247BBD77" w14:textId="77777777" w:rsidTr="00AB6A13">
        <w:trPr>
          <w:cantSplit/>
        </w:trPr>
        <w:tc>
          <w:tcPr>
            <w:tcW w:w="1560" w:type="dxa"/>
            <w:shd w:val="clear" w:color="D9E2F3" w:themeColor="accent1" w:themeTint="33" w:fill="auto"/>
          </w:tcPr>
          <w:p w14:paraId="19D7CB22" w14:textId="77777777" w:rsidR="005366DB" w:rsidRPr="00C12274" w:rsidRDefault="005366DB" w:rsidP="00AB6A13">
            <w:pPr>
              <w:pStyle w:val="RCTstable"/>
              <w:rPr>
                <w:lang w:val="en-US"/>
              </w:rPr>
            </w:pPr>
            <w:r w:rsidRPr="00C12274">
              <w:rPr>
                <w:lang w:val="en-US"/>
              </w:rPr>
              <w:t xml:space="preserve">Other limitations </w:t>
            </w:r>
          </w:p>
        </w:tc>
        <w:tc>
          <w:tcPr>
            <w:tcW w:w="1275" w:type="dxa"/>
            <w:shd w:val="clear" w:color="D9E2F3" w:themeColor="accent1" w:themeTint="33" w:fill="70AD47" w:themeFill="accent6"/>
          </w:tcPr>
          <w:p w14:paraId="0698A368" w14:textId="77777777" w:rsidR="005366DB" w:rsidRPr="00C12274" w:rsidRDefault="005366DB" w:rsidP="00AB6A13">
            <w:pPr>
              <w:pStyle w:val="RCTstable"/>
              <w:rPr>
                <w:lang w:val="en-US"/>
              </w:rPr>
            </w:pPr>
            <w:r>
              <w:rPr>
                <w:lang w:val="en-US"/>
              </w:rPr>
              <w:t>Low</w:t>
            </w:r>
            <w:r w:rsidRPr="00C12274">
              <w:rPr>
                <w:lang w:val="en-US"/>
              </w:rPr>
              <w:t xml:space="preserve"> risk</w:t>
            </w:r>
          </w:p>
        </w:tc>
        <w:tc>
          <w:tcPr>
            <w:tcW w:w="11199" w:type="dxa"/>
            <w:shd w:val="clear" w:color="D9E2F3" w:themeColor="accent1" w:themeTint="33" w:fill="auto"/>
          </w:tcPr>
          <w:p w14:paraId="28C18E45" w14:textId="4872C3A2" w:rsidR="005366DB" w:rsidRPr="001969C3" w:rsidRDefault="005366DB" w:rsidP="00AB6A13">
            <w:pPr>
              <w:pStyle w:val="RCTstable"/>
            </w:pPr>
            <w:r>
              <w:t>There were no significant differences in baseline characteristics between intervention and control groups.</w:t>
            </w:r>
          </w:p>
        </w:tc>
      </w:tr>
      <w:tr w:rsidR="00C74FCC" w:rsidRPr="006234EA" w14:paraId="4CF523F4" w14:textId="77777777" w:rsidTr="00AB6A13">
        <w:trPr>
          <w:cantSplit/>
        </w:trPr>
        <w:tc>
          <w:tcPr>
            <w:tcW w:w="14034" w:type="dxa"/>
            <w:gridSpan w:val="3"/>
            <w:shd w:val="solid" w:color="D9E2F3" w:themeColor="accent1" w:themeTint="33" w:fill="auto"/>
          </w:tcPr>
          <w:p w14:paraId="0598AB6D" w14:textId="54FA3EA2" w:rsidR="00C74FCC" w:rsidRPr="00470354" w:rsidRDefault="00C74FCC" w:rsidP="001A2F28">
            <w:pPr>
              <w:pStyle w:val="Tablecell"/>
              <w:keepNext/>
              <w:spacing w:line="220" w:lineRule="exact"/>
              <w:rPr>
                <w:rFonts w:eastAsiaTheme="minorHAnsi"/>
                <w:b/>
                <w:sz w:val="16"/>
                <w:szCs w:val="16"/>
                <w:lang w:val="en-US"/>
              </w:rPr>
            </w:pPr>
            <w:r w:rsidRPr="0077024A">
              <w:rPr>
                <w:b/>
                <w:sz w:val="16"/>
                <w:szCs w:val="16"/>
              </w:rPr>
              <w:t>Daley et al 2015</w:t>
            </w:r>
            <w:r>
              <w:fldChar w:fldCharType="begin">
                <w:fldData xml:space="preserve">PEVuZE5vdGU+PENpdGU+PEF1dGhvcj5EYWxleTwvQXV0aG9yPjxZZWFyPjIwMTU8L1llYXI+PFJl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</w:fldData>
              </w:fldChar>
            </w:r>
            <w:r w:rsidR="001A2F28">
              <w:instrText xml:space="preserve"> ADDIN EN.CITE </w:instrText>
            </w:r>
            <w:r w:rsidR="001A2F28">
              <w:fldChar w:fldCharType="begin">
                <w:fldData xml:space="preserve">PEVuZE5vdGU+PENpdGU+PEF1dGhvcj5EYWxleTwvQXV0aG9yPjxZZWFyPjIwMTU8L1llYXI+PFJl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</w:fldData>
              </w:fldChar>
            </w:r>
            <w:r w:rsidR="001A2F28">
              <w:instrText xml:space="preserve"> ADDIN EN.CITE.DATA </w:instrText>
            </w:r>
            <w:r w:rsidR="001A2F28">
              <w:fldChar w:fldCharType="end"/>
            </w:r>
            <w:r>
              <w:fldChar w:fldCharType="separate"/>
            </w:r>
            <w:r w:rsidR="001A2F28" w:rsidRPr="001A2F28">
              <w:rPr>
                <w:noProof/>
                <w:vertAlign w:val="superscript"/>
              </w:rPr>
              <w:t>386</w:t>
            </w:r>
            <w:r>
              <w:fldChar w:fldCharType="end"/>
            </w:r>
          </w:p>
        </w:tc>
      </w:tr>
      <w:tr w:rsidR="00C74FCC" w:rsidRPr="00C12274" w14:paraId="7EF125A7" w14:textId="77777777" w:rsidTr="005366DB">
        <w:trPr>
          <w:cantSplit/>
        </w:trPr>
        <w:tc>
          <w:tcPr>
            <w:tcW w:w="1560" w:type="dxa"/>
            <w:shd w:val="clear" w:color="D9E2F3" w:themeColor="accent1" w:themeTint="33" w:fill="auto"/>
          </w:tcPr>
          <w:p w14:paraId="737119AF" w14:textId="77777777" w:rsidR="00C74FCC" w:rsidRPr="00C12274" w:rsidRDefault="00C74FCC" w:rsidP="00AB6A13">
            <w:pPr>
              <w:pStyle w:val="RCTstable"/>
              <w:keepNext/>
            </w:pPr>
            <w:r w:rsidRPr="00C12274">
              <w:t>Random sequence generation</w:t>
            </w:r>
          </w:p>
        </w:tc>
        <w:tc>
          <w:tcPr>
            <w:tcW w:w="1275" w:type="dxa"/>
            <w:tcBorders>
              <w:bottom w:val="single" w:sz="4" w:space="0" w:color="auto"/>
            </w:tcBorders>
            <w:shd w:val="clear" w:color="D9E2F3" w:themeColor="accent1" w:themeTint="33" w:fill="70AD47" w:themeFill="accent6"/>
          </w:tcPr>
          <w:p w14:paraId="54F34ACE" w14:textId="77777777" w:rsidR="00C74FCC" w:rsidRPr="00C12274" w:rsidRDefault="00C74FCC" w:rsidP="00AB6A13">
            <w:pPr>
              <w:pStyle w:val="RCTstable"/>
              <w:keepNext/>
            </w:pPr>
            <w:r>
              <w:t>Low</w:t>
            </w:r>
            <w:r w:rsidRPr="00C12274">
              <w:t xml:space="preserve"> risk</w:t>
            </w:r>
          </w:p>
        </w:tc>
        <w:tc>
          <w:tcPr>
            <w:tcW w:w="11199" w:type="dxa"/>
            <w:shd w:val="clear" w:color="D9E2F3" w:themeColor="accent1" w:themeTint="33" w:fill="auto"/>
          </w:tcPr>
          <w:p w14:paraId="1489A0F9" w14:textId="23CDB873" w:rsidR="00C74FCC" w:rsidRPr="009F7AB3" w:rsidRDefault="009F7AB3" w:rsidP="009F7AB3">
            <w:pPr>
              <w:pStyle w:val="RCTstable"/>
            </w:pPr>
            <w:r w:rsidRPr="009F7AB3">
              <w:t>The randomisation list was generated by the trial statistician, independent from researchers involved in</w:t>
            </w:r>
            <w:r>
              <w:t xml:space="preserve"> </w:t>
            </w:r>
            <w:r w:rsidRPr="009F7AB3">
              <w:t>recruiting and randomising participants. Participants</w:t>
            </w:r>
            <w:r>
              <w:t xml:space="preserve"> </w:t>
            </w:r>
            <w:r w:rsidRPr="009F7AB3">
              <w:t>were randomised on a 1:1 basis to intervention or usual</w:t>
            </w:r>
            <w:r>
              <w:t xml:space="preserve"> </w:t>
            </w:r>
            <w:r w:rsidRPr="009F7AB3">
              <w:t>care using random permuted blocks of mixed size (2, 4</w:t>
            </w:r>
            <w:r>
              <w:t xml:space="preserve"> </w:t>
            </w:r>
            <w:r w:rsidRPr="009F7AB3">
              <w:t xml:space="preserve">or 6) within strata (midwife). </w:t>
            </w:r>
          </w:p>
        </w:tc>
      </w:tr>
      <w:tr w:rsidR="009F7AB3" w:rsidRPr="00C12274" w14:paraId="2CC19133" w14:textId="77777777" w:rsidTr="005366DB">
        <w:trPr>
          <w:cantSplit/>
        </w:trPr>
        <w:tc>
          <w:tcPr>
            <w:tcW w:w="1560" w:type="dxa"/>
            <w:shd w:val="clear" w:color="D9E2F3" w:themeColor="accent1" w:themeTint="33" w:fill="auto"/>
          </w:tcPr>
          <w:p w14:paraId="043E7687" w14:textId="77777777" w:rsidR="009F7AB3" w:rsidRPr="00C12274" w:rsidRDefault="009F7AB3" w:rsidP="00AB6A13">
            <w:pPr>
              <w:pStyle w:val="RCTstable"/>
              <w:keepNext/>
            </w:pPr>
            <w:r w:rsidRPr="00C12274">
              <w:t xml:space="preserve">Allocation concealment </w:t>
            </w:r>
          </w:p>
        </w:tc>
        <w:tc>
          <w:tcPr>
            <w:tcW w:w="1275" w:type="dxa"/>
            <w:shd w:val="clear" w:color="auto" w:fill="70AD47" w:themeFill="accent6"/>
          </w:tcPr>
          <w:p w14:paraId="6B55BA16" w14:textId="087E4C5C" w:rsidR="009F7AB3" w:rsidRPr="00C12274" w:rsidRDefault="005366DB" w:rsidP="00AB6A13">
            <w:pPr>
              <w:pStyle w:val="RCTstable"/>
              <w:keepNext/>
            </w:pPr>
            <w:r>
              <w:t>Low</w:t>
            </w:r>
            <w:r w:rsidR="009F7AB3" w:rsidRPr="00C12274">
              <w:t xml:space="preserve"> risk</w:t>
            </w:r>
          </w:p>
        </w:tc>
        <w:tc>
          <w:tcPr>
            <w:tcW w:w="11199" w:type="dxa"/>
            <w:shd w:val="clear" w:color="D9E2F3" w:themeColor="accent1" w:themeTint="33" w:fill="auto"/>
          </w:tcPr>
          <w:p w14:paraId="52D0BBCD" w14:textId="6A50B642" w:rsidR="009F7AB3" w:rsidRPr="00D7682F" w:rsidRDefault="009F7AB3" w:rsidP="005366DB">
            <w:pPr>
              <w:pStyle w:val="RCTstable"/>
            </w:pPr>
            <w:r w:rsidRPr="009F7AB3">
              <w:t>The researcher allocated</w:t>
            </w:r>
            <w:r>
              <w:t xml:space="preserve"> </w:t>
            </w:r>
            <w:r w:rsidRPr="009F7AB3">
              <w:t>women by opening sequentially numbered opaque sealed</w:t>
            </w:r>
            <w:r>
              <w:t xml:space="preserve"> </w:t>
            </w:r>
            <w:r w:rsidRPr="009F7AB3">
              <w:t>envelopes. The researcher opened the envelope after</w:t>
            </w:r>
            <w:r>
              <w:t xml:space="preserve"> </w:t>
            </w:r>
            <w:r w:rsidRPr="009F7AB3">
              <w:t xml:space="preserve">eligibility assessment. </w:t>
            </w:r>
          </w:p>
        </w:tc>
      </w:tr>
      <w:tr w:rsidR="005366DB" w:rsidRPr="00C12274" w14:paraId="54886B3D" w14:textId="77777777" w:rsidTr="009F7AB3">
        <w:trPr>
          <w:cantSplit/>
          <w:trHeight w:val="291"/>
        </w:trPr>
        <w:tc>
          <w:tcPr>
            <w:tcW w:w="1560" w:type="dxa"/>
            <w:shd w:val="clear" w:color="D9E2F3" w:themeColor="accent1" w:themeTint="33" w:fill="auto"/>
          </w:tcPr>
          <w:p w14:paraId="18EC1052" w14:textId="77777777" w:rsidR="005366DB" w:rsidRPr="00C12274" w:rsidRDefault="005366DB" w:rsidP="00AB6A13">
            <w:pPr>
              <w:pStyle w:val="RCTstable"/>
              <w:keepNext/>
            </w:pPr>
            <w:r>
              <w:t>Performance bias</w:t>
            </w:r>
          </w:p>
        </w:tc>
        <w:tc>
          <w:tcPr>
            <w:tcW w:w="1275" w:type="dxa"/>
            <w:tcBorders>
              <w:bottom w:val="single" w:sz="4" w:space="0" w:color="auto"/>
            </w:tcBorders>
            <w:shd w:val="clear" w:color="auto" w:fill="FF4D19"/>
          </w:tcPr>
          <w:p w14:paraId="333AD582" w14:textId="77777777" w:rsidR="005366DB" w:rsidRPr="00C12274" w:rsidRDefault="005366DB" w:rsidP="00AB6A13">
            <w:pPr>
              <w:pStyle w:val="RCTstable"/>
              <w:keepNext/>
            </w:pPr>
            <w:r>
              <w:t>High</w:t>
            </w:r>
            <w:r w:rsidRPr="00C12274">
              <w:t xml:space="preserve"> risk</w:t>
            </w:r>
          </w:p>
        </w:tc>
        <w:tc>
          <w:tcPr>
            <w:tcW w:w="11199" w:type="dxa"/>
            <w:vMerge w:val="restart"/>
            <w:shd w:val="clear" w:color="D9E2F3" w:themeColor="accent1" w:themeTint="33" w:fill="auto"/>
          </w:tcPr>
          <w:p w14:paraId="731DAD25" w14:textId="322F7B58" w:rsidR="005366DB" w:rsidRPr="00D7682F" w:rsidRDefault="005366DB" w:rsidP="005366DB">
            <w:pPr>
              <w:pStyle w:val="RCTstable"/>
              <w:rPr>
                <w:rFonts w:ascii="Times" w:hAnsi="Times"/>
                <w:sz w:val="15"/>
                <w:szCs w:val="15"/>
              </w:rPr>
            </w:pPr>
            <w:r w:rsidRPr="009F7AB3">
              <w:t>Because of the nature of the</w:t>
            </w:r>
            <w:r>
              <w:t xml:space="preserve"> </w:t>
            </w:r>
            <w:r w:rsidRPr="009F7AB3">
              <w:t>intervention, participants, researchers and those delivering</w:t>
            </w:r>
            <w:r>
              <w:t xml:space="preserve"> </w:t>
            </w:r>
            <w:r w:rsidRPr="009F7AB3">
              <w:t>the intervention could not be blinded to group</w:t>
            </w:r>
            <w:r>
              <w:t xml:space="preserve"> </w:t>
            </w:r>
            <w:r w:rsidRPr="009F7AB3">
              <w:t>allocation.</w:t>
            </w:r>
          </w:p>
        </w:tc>
      </w:tr>
      <w:tr w:rsidR="005366DB" w:rsidRPr="00822EBF" w14:paraId="2DE33515" w14:textId="77777777" w:rsidTr="009F7AB3">
        <w:trPr>
          <w:cantSplit/>
        </w:trPr>
        <w:tc>
          <w:tcPr>
            <w:tcW w:w="1560" w:type="dxa"/>
            <w:shd w:val="clear" w:color="D9E2F3" w:themeColor="accent1" w:themeTint="33" w:fill="auto"/>
          </w:tcPr>
          <w:p w14:paraId="1086D450" w14:textId="77777777" w:rsidR="005366DB" w:rsidRPr="00822EBF" w:rsidRDefault="005366DB" w:rsidP="00AB6A13">
            <w:pPr>
              <w:pStyle w:val="RCTstable"/>
            </w:pPr>
            <w:r w:rsidRPr="00822EBF">
              <w:t>Detection bias</w:t>
            </w:r>
          </w:p>
        </w:tc>
        <w:tc>
          <w:tcPr>
            <w:tcW w:w="1275" w:type="dxa"/>
            <w:tcBorders>
              <w:bottom w:val="single" w:sz="4" w:space="0" w:color="auto"/>
            </w:tcBorders>
            <w:shd w:val="clear" w:color="D9E2F3" w:themeColor="accent1" w:themeTint="33" w:fill="FF4D19"/>
          </w:tcPr>
          <w:p w14:paraId="1F8BA9AD" w14:textId="2F6BD5BA" w:rsidR="005366DB" w:rsidRPr="00822EBF" w:rsidRDefault="005366DB" w:rsidP="00AB6A13">
            <w:pPr>
              <w:pStyle w:val="RCTstable"/>
            </w:pPr>
            <w:r>
              <w:t>High</w:t>
            </w:r>
            <w:r w:rsidRPr="00822EBF">
              <w:t xml:space="preserve"> risk</w:t>
            </w:r>
          </w:p>
        </w:tc>
        <w:tc>
          <w:tcPr>
            <w:tcW w:w="11199" w:type="dxa"/>
            <w:vMerge/>
            <w:shd w:val="clear" w:color="D9E2F3" w:themeColor="accent1" w:themeTint="33" w:fill="auto"/>
          </w:tcPr>
          <w:p w14:paraId="4BF9168E" w14:textId="56F307D3" w:rsidR="005366DB" w:rsidRPr="00D7682F" w:rsidRDefault="005366DB" w:rsidP="00AB6A13">
            <w:pPr>
              <w:pStyle w:val="RCTstable"/>
            </w:pPr>
          </w:p>
        </w:tc>
      </w:tr>
      <w:tr w:rsidR="005366DB" w:rsidRPr="00C12274" w14:paraId="5018FED4" w14:textId="77777777" w:rsidTr="00AB6A13">
        <w:trPr>
          <w:cantSplit/>
        </w:trPr>
        <w:tc>
          <w:tcPr>
            <w:tcW w:w="1560" w:type="dxa"/>
            <w:shd w:val="clear" w:color="D9E2F3" w:themeColor="accent1" w:themeTint="33" w:fill="auto"/>
          </w:tcPr>
          <w:p w14:paraId="007824E6" w14:textId="77777777" w:rsidR="005366DB" w:rsidRPr="00C12274" w:rsidRDefault="005366DB" w:rsidP="00AB6A13">
            <w:pPr>
              <w:pStyle w:val="RCTstable"/>
              <w:keepNext/>
            </w:pPr>
            <w:r w:rsidRPr="00C12274">
              <w:t>Incomplete outcome data</w:t>
            </w:r>
          </w:p>
        </w:tc>
        <w:tc>
          <w:tcPr>
            <w:tcW w:w="1275" w:type="dxa"/>
            <w:shd w:val="clear" w:color="D9E2F3" w:themeColor="accent1" w:themeTint="33" w:fill="70AD47" w:themeFill="accent6"/>
          </w:tcPr>
          <w:p w14:paraId="1C2C3CDC" w14:textId="77777777" w:rsidR="005366DB" w:rsidRPr="00C12274" w:rsidRDefault="005366DB" w:rsidP="00AB6A13">
            <w:pPr>
              <w:pStyle w:val="RCTstable"/>
              <w:keepNext/>
            </w:pPr>
            <w:r>
              <w:t>Low</w:t>
            </w:r>
            <w:r w:rsidRPr="00C12274">
              <w:t xml:space="preserve"> risk</w:t>
            </w:r>
          </w:p>
        </w:tc>
        <w:tc>
          <w:tcPr>
            <w:tcW w:w="11199" w:type="dxa"/>
            <w:shd w:val="clear" w:color="D9E2F3" w:themeColor="accent1" w:themeTint="33" w:fill="auto"/>
          </w:tcPr>
          <w:p w14:paraId="68278B54" w14:textId="114EF943" w:rsidR="005366DB" w:rsidRPr="00D51757" w:rsidRDefault="005366DB" w:rsidP="00AB6A13">
            <w:pPr>
              <w:pStyle w:val="RCTstable"/>
            </w:pPr>
            <w:r>
              <w:t>‘</w:t>
            </w:r>
            <w:r w:rsidRPr="00CC0682">
              <w:t>Our loss to follow up rate was low at 5% and occurred primarily due to transfer of obstetric care to another provider. Importantly, there were no differences in BMI category, age or parity in those lost to follow up.</w:t>
            </w:r>
            <w:r>
              <w:t>’</w:t>
            </w:r>
          </w:p>
        </w:tc>
      </w:tr>
      <w:tr w:rsidR="005366DB" w:rsidRPr="00C12274" w14:paraId="44F4E696" w14:textId="77777777" w:rsidTr="005366DB">
        <w:trPr>
          <w:cantSplit/>
        </w:trPr>
        <w:tc>
          <w:tcPr>
            <w:tcW w:w="1560" w:type="dxa"/>
            <w:shd w:val="clear" w:color="D9E2F3" w:themeColor="accent1" w:themeTint="33" w:fill="auto"/>
          </w:tcPr>
          <w:p w14:paraId="69F4DCFC" w14:textId="77777777" w:rsidR="005366DB" w:rsidRPr="00C12274" w:rsidRDefault="005366DB" w:rsidP="00AB6A13">
            <w:pPr>
              <w:pStyle w:val="RCTstable"/>
            </w:pPr>
            <w:r w:rsidRPr="00C12274">
              <w:t>Selective reporting</w:t>
            </w:r>
          </w:p>
        </w:tc>
        <w:tc>
          <w:tcPr>
            <w:tcW w:w="1275" w:type="dxa"/>
            <w:tcBorders>
              <w:bottom w:val="single" w:sz="4" w:space="0" w:color="auto"/>
            </w:tcBorders>
            <w:shd w:val="clear" w:color="D9E2F3" w:themeColor="accent1" w:themeTint="33" w:fill="70AD47" w:themeFill="accent6"/>
          </w:tcPr>
          <w:p w14:paraId="71CEA4CF" w14:textId="77777777" w:rsidR="005366DB" w:rsidRPr="00C12274" w:rsidRDefault="005366DB" w:rsidP="00AB6A13">
            <w:pPr>
              <w:pStyle w:val="RCTstable"/>
            </w:pPr>
            <w:r>
              <w:t>Low</w:t>
            </w:r>
            <w:r w:rsidRPr="00C12274">
              <w:t xml:space="preserve"> risk</w:t>
            </w:r>
          </w:p>
        </w:tc>
        <w:tc>
          <w:tcPr>
            <w:tcW w:w="11199" w:type="dxa"/>
            <w:shd w:val="clear" w:color="D9E2F3" w:themeColor="accent1" w:themeTint="33" w:fill="auto"/>
          </w:tcPr>
          <w:p w14:paraId="1F957D4E" w14:textId="01C2E607" w:rsidR="005366DB" w:rsidRPr="001969C3" w:rsidRDefault="005366DB" w:rsidP="00AB6A13">
            <w:pPr>
              <w:pStyle w:val="RCTstable"/>
            </w:pPr>
            <w:r>
              <w:t>Prespecified outcomes reported.</w:t>
            </w:r>
          </w:p>
        </w:tc>
      </w:tr>
      <w:tr w:rsidR="005366DB" w:rsidRPr="00C12274" w14:paraId="54B8B272" w14:textId="77777777" w:rsidTr="005366DB">
        <w:trPr>
          <w:cantSplit/>
        </w:trPr>
        <w:tc>
          <w:tcPr>
            <w:tcW w:w="1560" w:type="dxa"/>
            <w:shd w:val="clear" w:color="D9E2F3" w:themeColor="accent1" w:themeTint="33" w:fill="auto"/>
          </w:tcPr>
          <w:p w14:paraId="023EECC0" w14:textId="77777777" w:rsidR="005366DB" w:rsidRPr="00C12274" w:rsidRDefault="005366DB" w:rsidP="00AB6A13">
            <w:pPr>
              <w:pStyle w:val="RCTstable"/>
              <w:rPr>
                <w:lang w:val="en-US"/>
              </w:rPr>
            </w:pPr>
            <w:r w:rsidRPr="00C12274">
              <w:rPr>
                <w:lang w:val="en-US"/>
              </w:rPr>
              <w:t xml:space="preserve">Other limitations </w:t>
            </w:r>
          </w:p>
        </w:tc>
        <w:tc>
          <w:tcPr>
            <w:tcW w:w="1275" w:type="dxa"/>
            <w:shd w:val="clear" w:color="D9E2F3" w:themeColor="accent1" w:themeTint="33" w:fill="FF4D19"/>
          </w:tcPr>
          <w:p w14:paraId="430D3693" w14:textId="7F91EE28" w:rsidR="005366DB" w:rsidRPr="00C12274" w:rsidRDefault="005366DB" w:rsidP="00AB6A13">
            <w:pPr>
              <w:pStyle w:val="RCTstable"/>
              <w:rPr>
                <w:lang w:val="en-US"/>
              </w:rPr>
            </w:pPr>
            <w:r>
              <w:rPr>
                <w:lang w:val="en-US"/>
              </w:rPr>
              <w:t>High</w:t>
            </w:r>
            <w:r w:rsidRPr="00C12274">
              <w:rPr>
                <w:lang w:val="en-US"/>
              </w:rPr>
              <w:t xml:space="preserve"> risk</w:t>
            </w:r>
          </w:p>
        </w:tc>
        <w:tc>
          <w:tcPr>
            <w:tcW w:w="11199" w:type="dxa"/>
            <w:shd w:val="clear" w:color="D9E2F3" w:themeColor="accent1" w:themeTint="33" w:fill="auto"/>
          </w:tcPr>
          <w:p w14:paraId="6CF3816A" w14:textId="5A0D5FBB" w:rsidR="005366DB" w:rsidRPr="001969C3" w:rsidRDefault="005366DB" w:rsidP="00AB6A13">
            <w:pPr>
              <w:pStyle w:val="RCTstable"/>
            </w:pPr>
            <w:r>
              <w:t>Baseline characteristics were balanced between intervention and control groups with the exception of ethnicity and null parity where there was an imbalance.</w:t>
            </w:r>
          </w:p>
        </w:tc>
      </w:tr>
      <w:tr w:rsidR="00D7682F" w:rsidRPr="006234EA" w14:paraId="7F22AC43" w14:textId="77777777" w:rsidTr="00AB6A13">
        <w:trPr>
          <w:cantSplit/>
        </w:trPr>
        <w:tc>
          <w:tcPr>
            <w:tcW w:w="14034" w:type="dxa"/>
            <w:gridSpan w:val="3"/>
            <w:shd w:val="solid" w:color="D9E2F3" w:themeColor="accent1" w:themeTint="33" w:fill="auto"/>
          </w:tcPr>
          <w:p w14:paraId="1955797F" w14:textId="235CB252" w:rsidR="00D7682F" w:rsidRPr="00470354" w:rsidRDefault="00D7682F" w:rsidP="001A2F28">
            <w:pPr>
              <w:pStyle w:val="Tablecell"/>
              <w:keepNext/>
              <w:spacing w:line="220" w:lineRule="exact"/>
              <w:rPr>
                <w:rFonts w:eastAsiaTheme="minorHAnsi"/>
                <w:b/>
                <w:sz w:val="16"/>
                <w:szCs w:val="16"/>
                <w:lang w:val="en-US"/>
              </w:rPr>
            </w:pPr>
            <w:r w:rsidRPr="0077024A">
              <w:rPr>
                <w:b/>
                <w:sz w:val="16"/>
                <w:szCs w:val="16"/>
              </w:rPr>
              <w:t>Daley et al 2019</w:t>
            </w:r>
            <w:r>
              <w:fldChar w:fldCharType="begin">
                <w:fldData xml:space="preserve">PEVuZE5vdGU+PENpdGU+PEF1dGhvcj5EYWxleTwvQXV0aG9yPjxZZWFyPjIwMTk8L1llYXI+PFJl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</w:fldData>
              </w:fldChar>
            </w:r>
            <w:r w:rsidR="001A2F28">
              <w:instrText xml:space="preserve"> ADDIN EN.CITE </w:instrText>
            </w:r>
            <w:r w:rsidR="001A2F28">
              <w:fldChar w:fldCharType="begin">
                <w:fldData xml:space="preserve">PEVuZE5vdGU+PENpdGU+PEF1dGhvcj5EYWxleTwvQXV0aG9yPjxZZWFyPjIwMTk8L1llYXI+PFJl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</w:fldData>
              </w:fldChar>
            </w:r>
            <w:r w:rsidR="001A2F28">
              <w:instrText xml:space="preserve"> ADDIN EN.CITE.DATA </w:instrText>
            </w:r>
            <w:r w:rsidR="001A2F28">
              <w:fldChar w:fldCharType="end"/>
            </w:r>
            <w:r>
              <w:fldChar w:fldCharType="separate"/>
            </w:r>
            <w:r w:rsidR="001A2F28" w:rsidRPr="001A2F28">
              <w:rPr>
                <w:noProof/>
                <w:vertAlign w:val="superscript"/>
              </w:rPr>
              <w:t>387</w:t>
            </w:r>
            <w:r>
              <w:fldChar w:fldCharType="end"/>
            </w:r>
          </w:p>
        </w:tc>
      </w:tr>
      <w:tr w:rsidR="00D7682F" w:rsidRPr="00C12274" w14:paraId="7A67BE57" w14:textId="77777777" w:rsidTr="00D7682F">
        <w:trPr>
          <w:cantSplit/>
        </w:trPr>
        <w:tc>
          <w:tcPr>
            <w:tcW w:w="1560" w:type="dxa"/>
            <w:shd w:val="clear" w:color="D9E2F3" w:themeColor="accent1" w:themeTint="33" w:fill="auto"/>
          </w:tcPr>
          <w:p w14:paraId="70379035" w14:textId="77777777" w:rsidR="00D7682F" w:rsidRPr="00C12274" w:rsidRDefault="00D7682F" w:rsidP="00AB6A13">
            <w:pPr>
              <w:pStyle w:val="RCTstable"/>
              <w:keepNext/>
            </w:pPr>
            <w:r w:rsidRPr="00C12274">
              <w:t>Random sequence generation</w:t>
            </w:r>
          </w:p>
        </w:tc>
        <w:tc>
          <w:tcPr>
            <w:tcW w:w="1275" w:type="dxa"/>
            <w:tcBorders>
              <w:bottom w:val="single" w:sz="4" w:space="0" w:color="auto"/>
            </w:tcBorders>
            <w:shd w:val="clear" w:color="D9E2F3" w:themeColor="accent1" w:themeTint="33" w:fill="70AD47" w:themeFill="accent6"/>
          </w:tcPr>
          <w:p w14:paraId="1EA4237D" w14:textId="77777777" w:rsidR="00D7682F" w:rsidRPr="00C12274" w:rsidRDefault="00D7682F" w:rsidP="00AB6A13">
            <w:pPr>
              <w:pStyle w:val="RCTstable"/>
              <w:keepNext/>
            </w:pPr>
            <w:r>
              <w:t>Low</w:t>
            </w:r>
            <w:r w:rsidRPr="00C12274">
              <w:t xml:space="preserve"> risk</w:t>
            </w:r>
          </w:p>
        </w:tc>
        <w:tc>
          <w:tcPr>
            <w:tcW w:w="11199" w:type="dxa"/>
            <w:shd w:val="clear" w:color="D9E2F3" w:themeColor="accent1" w:themeTint="33" w:fill="auto"/>
          </w:tcPr>
          <w:p w14:paraId="19F22AFC" w14:textId="66954AC2" w:rsidR="00D7682F" w:rsidRPr="00D7682F" w:rsidRDefault="00D7682F" w:rsidP="00D7682F">
            <w:pPr>
              <w:pStyle w:val="RCTstable"/>
            </w:pPr>
            <w:r w:rsidRPr="00D7682F">
              <w:t>The randomisation list was created by an independent</w:t>
            </w:r>
            <w:r>
              <w:t xml:space="preserve"> </w:t>
            </w:r>
            <w:r w:rsidRPr="00D7682F">
              <w:t>statistician using nQuery Advisor V.7.0. Randomisation</w:t>
            </w:r>
            <w:r>
              <w:t xml:space="preserve"> </w:t>
            </w:r>
            <w:r w:rsidRPr="00D7682F">
              <w:t>was stratified by BMI category at recruitment (healthy</w:t>
            </w:r>
            <w:r>
              <w:t xml:space="preserve"> </w:t>
            </w:r>
            <w:r w:rsidRPr="00D7682F">
              <w:t>weight/overweight/obese) and recruitment site. Participants</w:t>
            </w:r>
            <w:r>
              <w:t xml:space="preserve"> </w:t>
            </w:r>
            <w:r w:rsidRPr="00D7682F">
              <w:t>were individually randomised using random</w:t>
            </w:r>
            <w:r>
              <w:t xml:space="preserve"> </w:t>
            </w:r>
            <w:r w:rsidRPr="00D7682F">
              <w:t>permuted blocks of mixed size (2, 4 or 6).</w:t>
            </w:r>
          </w:p>
        </w:tc>
      </w:tr>
      <w:tr w:rsidR="00D7682F" w:rsidRPr="00C12274" w14:paraId="4318CB8E" w14:textId="77777777" w:rsidTr="00D7682F">
        <w:trPr>
          <w:cantSplit/>
        </w:trPr>
        <w:tc>
          <w:tcPr>
            <w:tcW w:w="1560" w:type="dxa"/>
            <w:shd w:val="clear" w:color="D9E2F3" w:themeColor="accent1" w:themeTint="33" w:fill="auto"/>
          </w:tcPr>
          <w:p w14:paraId="78FE03AB" w14:textId="77777777" w:rsidR="00D7682F" w:rsidRPr="00C12274" w:rsidRDefault="00D7682F" w:rsidP="00AB6A13">
            <w:pPr>
              <w:pStyle w:val="RCTstable"/>
              <w:keepNext/>
            </w:pPr>
            <w:r w:rsidRPr="00C12274">
              <w:t xml:space="preserve">Allocation concealment </w:t>
            </w:r>
          </w:p>
        </w:tc>
        <w:tc>
          <w:tcPr>
            <w:tcW w:w="1275" w:type="dxa"/>
            <w:shd w:val="clear" w:color="auto" w:fill="FF4D19"/>
          </w:tcPr>
          <w:p w14:paraId="43DF9EE6" w14:textId="6F0DCC40" w:rsidR="00D7682F" w:rsidRPr="00C12274" w:rsidRDefault="00D7682F" w:rsidP="00AB6A13">
            <w:pPr>
              <w:pStyle w:val="RCTstable"/>
              <w:keepNext/>
            </w:pPr>
            <w:r>
              <w:t>High</w:t>
            </w:r>
            <w:r w:rsidRPr="00C12274">
              <w:t xml:space="preserve"> risk</w:t>
            </w:r>
          </w:p>
        </w:tc>
        <w:tc>
          <w:tcPr>
            <w:tcW w:w="11199" w:type="dxa"/>
            <w:vMerge w:val="restart"/>
            <w:shd w:val="clear" w:color="D9E2F3" w:themeColor="accent1" w:themeTint="33" w:fill="auto"/>
          </w:tcPr>
          <w:p w14:paraId="74DFA70E" w14:textId="55340A92" w:rsidR="00D7682F" w:rsidRPr="00D7682F" w:rsidRDefault="00D7682F" w:rsidP="00D7682F">
            <w:pPr>
              <w:pStyle w:val="RCTstable"/>
            </w:pPr>
            <w:r w:rsidRPr="00D7682F">
              <w:t>Due to the</w:t>
            </w:r>
            <w:r>
              <w:t xml:space="preserve"> </w:t>
            </w:r>
            <w:r w:rsidRPr="00D7682F">
              <w:t>nature of the intervention, it was not possible to blind</w:t>
            </w:r>
            <w:r>
              <w:t xml:space="preserve"> </w:t>
            </w:r>
            <w:r w:rsidRPr="00D7682F">
              <w:t>participants or community midwives to the intervention.</w:t>
            </w:r>
          </w:p>
        </w:tc>
      </w:tr>
      <w:tr w:rsidR="00D7682F" w:rsidRPr="00C12274" w14:paraId="7FB7EFFA" w14:textId="77777777" w:rsidTr="00D7682F">
        <w:trPr>
          <w:cantSplit/>
          <w:trHeight w:val="291"/>
        </w:trPr>
        <w:tc>
          <w:tcPr>
            <w:tcW w:w="1560" w:type="dxa"/>
            <w:shd w:val="clear" w:color="D9E2F3" w:themeColor="accent1" w:themeTint="33" w:fill="auto"/>
          </w:tcPr>
          <w:p w14:paraId="2945F003" w14:textId="77777777" w:rsidR="00D7682F" w:rsidRPr="00C12274" w:rsidRDefault="00D7682F" w:rsidP="00AB6A13">
            <w:pPr>
              <w:pStyle w:val="RCTstable"/>
              <w:keepNext/>
            </w:pPr>
            <w:r>
              <w:t>Performance bias</w:t>
            </w:r>
          </w:p>
        </w:tc>
        <w:tc>
          <w:tcPr>
            <w:tcW w:w="1275" w:type="dxa"/>
            <w:tcBorders>
              <w:bottom w:val="single" w:sz="4" w:space="0" w:color="auto"/>
            </w:tcBorders>
            <w:shd w:val="clear" w:color="auto" w:fill="FF4D19"/>
          </w:tcPr>
          <w:p w14:paraId="7B156C5E" w14:textId="314DF292" w:rsidR="00D7682F" w:rsidRPr="00C12274" w:rsidRDefault="00D7682F" w:rsidP="00AB6A13">
            <w:pPr>
              <w:pStyle w:val="RCTstable"/>
              <w:keepNext/>
            </w:pPr>
            <w:r>
              <w:t>High</w:t>
            </w:r>
            <w:r w:rsidRPr="00C12274">
              <w:t xml:space="preserve"> risk</w:t>
            </w:r>
          </w:p>
        </w:tc>
        <w:tc>
          <w:tcPr>
            <w:tcW w:w="11199" w:type="dxa"/>
            <w:vMerge/>
            <w:shd w:val="clear" w:color="D9E2F3" w:themeColor="accent1" w:themeTint="33" w:fill="auto"/>
          </w:tcPr>
          <w:p w14:paraId="7FEB44B6" w14:textId="47A47338" w:rsidR="00D7682F" w:rsidRPr="00D7682F" w:rsidRDefault="00D7682F" w:rsidP="00D7682F">
            <w:pPr>
              <w:spacing w:before="0" w:after="0" w:line="240" w:lineRule="auto"/>
              <w:rPr>
                <w:rFonts w:ascii="Times" w:hAnsi="Times"/>
                <w:sz w:val="15"/>
                <w:szCs w:val="15"/>
              </w:rPr>
            </w:pPr>
          </w:p>
        </w:tc>
      </w:tr>
      <w:tr w:rsidR="00D7682F" w:rsidRPr="00822EBF" w14:paraId="6D5D4AD0" w14:textId="77777777" w:rsidTr="002F478F">
        <w:trPr>
          <w:cantSplit/>
        </w:trPr>
        <w:tc>
          <w:tcPr>
            <w:tcW w:w="1560" w:type="dxa"/>
            <w:shd w:val="clear" w:color="D9E2F3" w:themeColor="accent1" w:themeTint="33" w:fill="auto"/>
          </w:tcPr>
          <w:p w14:paraId="4E7E3F62" w14:textId="77777777" w:rsidR="00D7682F" w:rsidRPr="00822EBF" w:rsidRDefault="00D7682F" w:rsidP="00AB6A13">
            <w:pPr>
              <w:pStyle w:val="RCTstable"/>
            </w:pPr>
            <w:r w:rsidRPr="00822EBF">
              <w:t>Detection bias</w:t>
            </w:r>
          </w:p>
        </w:tc>
        <w:tc>
          <w:tcPr>
            <w:tcW w:w="1275" w:type="dxa"/>
            <w:tcBorders>
              <w:bottom w:val="single" w:sz="4" w:space="0" w:color="auto"/>
            </w:tcBorders>
            <w:shd w:val="clear" w:color="D9E2F3" w:themeColor="accent1" w:themeTint="33" w:fill="70AD47" w:themeFill="accent6"/>
          </w:tcPr>
          <w:p w14:paraId="5C526C4A" w14:textId="2E26B5B2" w:rsidR="00D7682F" w:rsidRPr="00822EBF" w:rsidRDefault="00D7682F" w:rsidP="00AB6A13">
            <w:pPr>
              <w:pStyle w:val="RCTstable"/>
            </w:pPr>
            <w:r>
              <w:t>Low</w:t>
            </w:r>
            <w:r w:rsidRPr="00822EBF">
              <w:t xml:space="preserve"> risk</w:t>
            </w:r>
          </w:p>
        </w:tc>
        <w:tc>
          <w:tcPr>
            <w:tcW w:w="11199" w:type="dxa"/>
            <w:shd w:val="clear" w:color="D9E2F3" w:themeColor="accent1" w:themeTint="33" w:fill="auto"/>
          </w:tcPr>
          <w:p w14:paraId="61113CFB" w14:textId="110818AC" w:rsidR="00D7682F" w:rsidRPr="00D7682F" w:rsidRDefault="00D7682F" w:rsidP="00D7682F">
            <w:pPr>
              <w:pStyle w:val="RCTstable"/>
            </w:pPr>
            <w:r w:rsidRPr="00D7682F">
              <w:t>The trial statistician remained blinded to group allocation</w:t>
            </w:r>
            <w:r>
              <w:t xml:space="preserve"> </w:t>
            </w:r>
            <w:r w:rsidRPr="00D7682F">
              <w:t>until completion of analyses.</w:t>
            </w:r>
          </w:p>
        </w:tc>
      </w:tr>
      <w:tr w:rsidR="00D7682F" w:rsidRPr="00C12274" w14:paraId="7113C2E6" w14:textId="77777777" w:rsidTr="002F478F">
        <w:trPr>
          <w:cantSplit/>
        </w:trPr>
        <w:tc>
          <w:tcPr>
            <w:tcW w:w="1560" w:type="dxa"/>
            <w:shd w:val="clear" w:color="D9E2F3" w:themeColor="accent1" w:themeTint="33" w:fill="auto"/>
          </w:tcPr>
          <w:p w14:paraId="2F0C0167" w14:textId="77777777" w:rsidR="00D7682F" w:rsidRPr="00C12274" w:rsidRDefault="00D7682F" w:rsidP="00AB6A13">
            <w:pPr>
              <w:pStyle w:val="RCTstable"/>
              <w:keepNext/>
            </w:pPr>
            <w:r w:rsidRPr="00C12274">
              <w:t>Incomplete outcome data</w:t>
            </w:r>
          </w:p>
        </w:tc>
        <w:tc>
          <w:tcPr>
            <w:tcW w:w="1275" w:type="dxa"/>
            <w:shd w:val="clear" w:color="D9E2F3" w:themeColor="accent1" w:themeTint="33" w:fill="FF4D19"/>
          </w:tcPr>
          <w:p w14:paraId="7A9E9F5C" w14:textId="2F6B107E" w:rsidR="00D7682F" w:rsidRPr="00C12274" w:rsidRDefault="00F44C64" w:rsidP="00AB6A13">
            <w:pPr>
              <w:pStyle w:val="RCTstable"/>
              <w:keepNext/>
            </w:pPr>
            <w:r>
              <w:t>High</w:t>
            </w:r>
            <w:r w:rsidR="00D7682F" w:rsidRPr="00C12274">
              <w:t xml:space="preserve"> risk</w:t>
            </w:r>
          </w:p>
        </w:tc>
        <w:tc>
          <w:tcPr>
            <w:tcW w:w="11199" w:type="dxa"/>
            <w:shd w:val="clear" w:color="D9E2F3" w:themeColor="accent1" w:themeTint="33" w:fill="auto"/>
          </w:tcPr>
          <w:p w14:paraId="32548F8C" w14:textId="5A9CC1B5" w:rsidR="00D7682F" w:rsidRPr="00D51757" w:rsidRDefault="00F44C64" w:rsidP="00AB6A13">
            <w:pPr>
              <w:pStyle w:val="RCTstable"/>
            </w:pPr>
            <w:r>
              <w:t>High</w:t>
            </w:r>
            <w:r w:rsidR="0091303A">
              <w:t xml:space="preserve"> attrition in both groups</w:t>
            </w:r>
            <w:r w:rsidR="00CF6083">
              <w:t>: 24% in intervention group and 22% in control group.</w:t>
            </w:r>
          </w:p>
        </w:tc>
      </w:tr>
      <w:tr w:rsidR="00D7682F" w:rsidRPr="00C12274" w14:paraId="330A5900" w14:textId="77777777" w:rsidTr="00AB6A13">
        <w:trPr>
          <w:cantSplit/>
        </w:trPr>
        <w:tc>
          <w:tcPr>
            <w:tcW w:w="1560" w:type="dxa"/>
            <w:shd w:val="clear" w:color="D9E2F3" w:themeColor="accent1" w:themeTint="33" w:fill="auto"/>
          </w:tcPr>
          <w:p w14:paraId="1E28F7FA" w14:textId="77777777" w:rsidR="00D7682F" w:rsidRPr="00C12274" w:rsidRDefault="00D7682F" w:rsidP="00AB6A13">
            <w:pPr>
              <w:pStyle w:val="RCTstable"/>
            </w:pPr>
            <w:r w:rsidRPr="00C12274">
              <w:t>Selective reporting</w:t>
            </w:r>
          </w:p>
        </w:tc>
        <w:tc>
          <w:tcPr>
            <w:tcW w:w="1275" w:type="dxa"/>
            <w:shd w:val="clear" w:color="D9E2F3" w:themeColor="accent1" w:themeTint="33" w:fill="70AD47" w:themeFill="accent6"/>
          </w:tcPr>
          <w:p w14:paraId="24BE0691" w14:textId="77777777" w:rsidR="00D7682F" w:rsidRPr="00C12274" w:rsidRDefault="00D7682F" w:rsidP="00AB6A13">
            <w:pPr>
              <w:pStyle w:val="RCTstable"/>
            </w:pPr>
            <w:r>
              <w:t>Low</w:t>
            </w:r>
            <w:r w:rsidRPr="00C12274">
              <w:t xml:space="preserve"> risk</w:t>
            </w:r>
          </w:p>
        </w:tc>
        <w:tc>
          <w:tcPr>
            <w:tcW w:w="11199" w:type="dxa"/>
            <w:shd w:val="clear" w:color="D9E2F3" w:themeColor="accent1" w:themeTint="33" w:fill="auto"/>
          </w:tcPr>
          <w:p w14:paraId="290EACDD" w14:textId="77777777" w:rsidR="00D7682F" w:rsidRPr="001969C3" w:rsidRDefault="00D7682F" w:rsidP="00AB6A13">
            <w:pPr>
              <w:pStyle w:val="RCTstable"/>
            </w:pPr>
            <w:r>
              <w:t>Pre-specified outcomes reported.</w:t>
            </w:r>
          </w:p>
        </w:tc>
      </w:tr>
      <w:tr w:rsidR="00D7682F" w:rsidRPr="00C12274" w14:paraId="35257166" w14:textId="77777777" w:rsidTr="00AB6A13">
        <w:trPr>
          <w:cantSplit/>
        </w:trPr>
        <w:tc>
          <w:tcPr>
            <w:tcW w:w="1560" w:type="dxa"/>
            <w:shd w:val="clear" w:color="D9E2F3" w:themeColor="accent1" w:themeTint="33" w:fill="auto"/>
          </w:tcPr>
          <w:p w14:paraId="2F05301D" w14:textId="77777777" w:rsidR="00D7682F" w:rsidRPr="00C12274" w:rsidRDefault="00D7682F" w:rsidP="00AB6A13">
            <w:pPr>
              <w:pStyle w:val="RCTstable"/>
              <w:rPr>
                <w:lang w:val="en-US"/>
              </w:rPr>
            </w:pPr>
            <w:r w:rsidRPr="00C12274">
              <w:rPr>
                <w:lang w:val="en-US"/>
              </w:rPr>
              <w:t xml:space="preserve">Other limitations </w:t>
            </w:r>
          </w:p>
        </w:tc>
        <w:tc>
          <w:tcPr>
            <w:tcW w:w="1275" w:type="dxa"/>
            <w:shd w:val="clear" w:color="D9E2F3" w:themeColor="accent1" w:themeTint="33" w:fill="70AD47" w:themeFill="accent6"/>
          </w:tcPr>
          <w:p w14:paraId="75139D93" w14:textId="77777777" w:rsidR="00D7682F" w:rsidRPr="00C12274" w:rsidRDefault="00D7682F" w:rsidP="00AB6A13">
            <w:pPr>
              <w:pStyle w:val="RCTstable"/>
              <w:rPr>
                <w:lang w:val="en-US"/>
              </w:rPr>
            </w:pPr>
            <w:r>
              <w:rPr>
                <w:lang w:val="en-US"/>
              </w:rPr>
              <w:t>Low</w:t>
            </w:r>
            <w:r w:rsidRPr="00C12274">
              <w:rPr>
                <w:lang w:val="en-US"/>
              </w:rPr>
              <w:t xml:space="preserve"> risk</w:t>
            </w:r>
          </w:p>
        </w:tc>
        <w:tc>
          <w:tcPr>
            <w:tcW w:w="11199" w:type="dxa"/>
            <w:shd w:val="clear" w:color="D9E2F3" w:themeColor="accent1" w:themeTint="33" w:fill="auto"/>
          </w:tcPr>
          <w:p w14:paraId="0C9116D4" w14:textId="77777777" w:rsidR="00D7682F" w:rsidRPr="001969C3" w:rsidRDefault="00D7682F" w:rsidP="00AB6A13">
            <w:pPr>
              <w:pStyle w:val="RCTstable"/>
            </w:pPr>
            <w:r>
              <w:t>No significant difference between groups at baseline.</w:t>
            </w:r>
          </w:p>
        </w:tc>
      </w:tr>
    </w:tbl>
    <w:p w14:paraId="112C557B" w14:textId="0812D101" w:rsidR="008E765F" w:rsidRDefault="008E765F" w:rsidP="008E765F">
      <w:pPr>
        <w:pStyle w:val="Heading3"/>
        <w:numPr>
          <w:ilvl w:val="0"/>
          <w:numId w:val="0"/>
        </w:numPr>
        <w:rPr>
          <w:lang w:val="en"/>
        </w:rPr>
      </w:pPr>
      <w:bookmarkStart w:id="270" w:name="_Toc40956561"/>
      <w:r>
        <w:rPr>
          <w:lang w:val="en"/>
        </w:rPr>
        <w:t>Dietary intervention studies</w:t>
      </w:r>
      <w:bookmarkEnd w:id="270"/>
    </w:p>
    <w:tbl>
      <w:tblPr>
        <w:tblW w:w="1403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solid" w:color="D9E2F3" w:themeColor="accent1" w:themeTint="33" w:fill="auto"/>
        <w:tblLayout w:type="fixed"/>
        <w:tblLook w:val="0000" w:firstRow="0" w:lastRow="0" w:firstColumn="0" w:lastColumn="0" w:noHBand="0" w:noVBand="0"/>
      </w:tblPr>
      <w:tblGrid>
        <w:gridCol w:w="1560"/>
        <w:gridCol w:w="1275"/>
        <w:gridCol w:w="11199"/>
      </w:tblGrid>
      <w:tr w:rsidR="00664B0E" w:rsidRPr="00C12274" w14:paraId="71541D35" w14:textId="77777777" w:rsidTr="00BC7AEC">
        <w:trPr>
          <w:trHeight w:val="99"/>
          <w:tblHeader/>
        </w:trPr>
        <w:tc>
          <w:tcPr>
            <w:tcW w:w="1560" w:type="dxa"/>
            <w:shd w:val="solid" w:color="2F5496" w:themeColor="accent1" w:themeShade="BF" w:fill="auto"/>
          </w:tcPr>
          <w:p w14:paraId="2F06B0FD" w14:textId="77777777" w:rsidR="00664B0E" w:rsidRPr="00C12274" w:rsidRDefault="00664B0E" w:rsidP="005D4074">
            <w:pPr>
              <w:pStyle w:val="Tablecell"/>
              <w:keepNext/>
              <w:rPr>
                <w:rFonts w:eastAsiaTheme="minorHAnsi"/>
                <w:b/>
                <w:color w:val="FFFFFF" w:themeColor="background1"/>
                <w:sz w:val="16"/>
                <w:lang w:val="en-US"/>
              </w:rPr>
            </w:pPr>
            <w:r w:rsidRPr="00C12274">
              <w:rPr>
                <w:rFonts w:eastAsiaTheme="minorHAnsi"/>
                <w:b/>
                <w:color w:val="FFFFFF" w:themeColor="background1"/>
                <w:sz w:val="16"/>
                <w:lang w:val="en-US"/>
              </w:rPr>
              <w:t xml:space="preserve">Study limitation </w:t>
            </w:r>
          </w:p>
        </w:tc>
        <w:tc>
          <w:tcPr>
            <w:tcW w:w="1275" w:type="dxa"/>
            <w:shd w:val="solid" w:color="2F5496" w:themeColor="accent1" w:themeShade="BF" w:fill="auto"/>
          </w:tcPr>
          <w:p w14:paraId="2EC0A703" w14:textId="77777777" w:rsidR="00664B0E" w:rsidRPr="00C12274" w:rsidRDefault="00664B0E" w:rsidP="005D4074">
            <w:pPr>
              <w:pStyle w:val="Tablecell"/>
              <w:keepNext/>
              <w:jc w:val="center"/>
              <w:rPr>
                <w:rFonts w:eastAsiaTheme="minorHAnsi"/>
                <w:b/>
                <w:color w:val="FFFFFF" w:themeColor="background1"/>
                <w:sz w:val="16"/>
                <w:lang w:val="en-US"/>
              </w:rPr>
            </w:pPr>
            <w:r w:rsidRPr="00C12274">
              <w:rPr>
                <w:rFonts w:eastAsiaTheme="minorHAnsi"/>
                <w:b/>
                <w:color w:val="FFFFFF" w:themeColor="background1"/>
                <w:sz w:val="16"/>
                <w:lang w:val="en-US"/>
              </w:rPr>
              <w:t>Judgement</w:t>
            </w:r>
          </w:p>
        </w:tc>
        <w:tc>
          <w:tcPr>
            <w:tcW w:w="11199" w:type="dxa"/>
            <w:shd w:val="solid" w:color="2F5496" w:themeColor="accent1" w:themeShade="BF" w:fill="auto"/>
          </w:tcPr>
          <w:p w14:paraId="2FD3F469" w14:textId="77777777" w:rsidR="00664B0E" w:rsidRPr="00C12274" w:rsidRDefault="00664B0E" w:rsidP="005D4074">
            <w:pPr>
              <w:pStyle w:val="Tablecell"/>
              <w:keepNext/>
              <w:rPr>
                <w:rFonts w:eastAsiaTheme="minorHAnsi"/>
                <w:b/>
                <w:color w:val="FFFFFF" w:themeColor="background1"/>
                <w:sz w:val="16"/>
                <w:lang w:val="en-US"/>
              </w:rPr>
            </w:pPr>
            <w:r w:rsidRPr="00C12274">
              <w:rPr>
                <w:rFonts w:eastAsiaTheme="minorHAnsi"/>
                <w:b/>
                <w:color w:val="FFFFFF" w:themeColor="background1"/>
                <w:sz w:val="16"/>
                <w:lang w:val="en-US"/>
              </w:rPr>
              <w:t>Support for judgement</w:t>
            </w:r>
          </w:p>
        </w:tc>
      </w:tr>
      <w:tr w:rsidR="008E1224" w:rsidRPr="006234EA" w14:paraId="46C69B54" w14:textId="77777777" w:rsidTr="00BC7AEC">
        <w:trPr>
          <w:cantSplit/>
        </w:trPr>
        <w:tc>
          <w:tcPr>
            <w:tcW w:w="14034" w:type="dxa"/>
            <w:gridSpan w:val="3"/>
            <w:shd w:val="solid" w:color="D9E2F3" w:themeColor="accent1" w:themeTint="33" w:fill="auto"/>
          </w:tcPr>
          <w:p w14:paraId="02E5D91B" w14:textId="77162293" w:rsidR="008E1224" w:rsidRPr="00470354" w:rsidRDefault="008E1224" w:rsidP="002747EA">
            <w:pPr>
              <w:pStyle w:val="Tablecell"/>
              <w:keepNext/>
              <w:spacing w:line="220" w:lineRule="exact"/>
              <w:rPr>
                <w:rFonts w:eastAsiaTheme="minorHAnsi"/>
                <w:b/>
                <w:sz w:val="16"/>
                <w:szCs w:val="16"/>
                <w:lang w:val="en-US"/>
              </w:rPr>
            </w:pPr>
            <w:r>
              <w:rPr>
                <w:rFonts w:eastAsiaTheme="minorHAnsi"/>
                <w:b/>
                <w:sz w:val="16"/>
                <w:szCs w:val="16"/>
                <w:lang w:val="en-US"/>
              </w:rPr>
              <w:t>Abdel-Aziz et al 2018</w:t>
            </w:r>
            <w:r>
              <w:rPr>
                <w:rFonts w:eastAsiaTheme="minorHAnsi"/>
                <w:b/>
                <w:sz w:val="16"/>
                <w:szCs w:val="16"/>
                <w:lang w:val="en-US"/>
              </w:rPr>
              <w:fldChar w:fldCharType="begin">
                <w:fldData xml:space="preserve">PEVuZE5vdGU+PENpdGU+PEF1dGhvcj5BYmRlbC1Beml6PC9BdXRob3I+PFllYXI+MjAxODwvWWVh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</w:fldData>
              </w:fldChar>
            </w:r>
            <w:r w:rsidR="002747EA">
              <w:rPr>
                <w:rFonts w:eastAsiaTheme="minorHAnsi"/>
                <w:b/>
                <w:sz w:val="16"/>
                <w:szCs w:val="16"/>
                <w:lang w:val="en-US"/>
              </w:rPr>
              <w:instrText xml:space="preserve"> ADDIN EN.CITE </w:instrText>
            </w:r>
            <w:r w:rsidR="002747EA">
              <w:rPr>
                <w:rFonts w:eastAsiaTheme="minorHAnsi"/>
                <w:b/>
                <w:sz w:val="16"/>
                <w:szCs w:val="16"/>
                <w:lang w:val="en-US"/>
              </w:rPr>
              <w:fldChar w:fldCharType="begin">
                <w:fldData xml:space="preserve">PEVuZE5vdGU+PENpdGU+PEF1dGhvcj5BYmRlbC1Beml6PC9BdXRob3I+PFllYXI+MjAxODwvWWVh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</w:fldData>
              </w:fldChar>
            </w:r>
            <w:r w:rsidR="002747EA">
              <w:rPr>
                <w:rFonts w:eastAsiaTheme="minorHAnsi"/>
                <w:b/>
                <w:sz w:val="16"/>
                <w:szCs w:val="16"/>
                <w:lang w:val="en-US"/>
              </w:rPr>
              <w:instrText xml:space="preserve"> ADDIN EN.CITE.DATA </w:instrText>
            </w:r>
            <w:r w:rsidR="002747EA">
              <w:rPr>
                <w:rFonts w:eastAsiaTheme="minorHAnsi"/>
                <w:b/>
                <w:sz w:val="16"/>
                <w:szCs w:val="16"/>
                <w:lang w:val="en-US"/>
              </w:rPr>
            </w:r>
            <w:r w:rsidR="002747EA">
              <w:rPr>
                <w:rFonts w:eastAsiaTheme="minorHAnsi"/>
                <w:b/>
                <w:sz w:val="16"/>
                <w:szCs w:val="16"/>
                <w:lang w:val="en-US"/>
              </w:rPr>
              <w:fldChar w:fldCharType="end"/>
            </w:r>
            <w:r>
              <w:rPr>
                <w:rFonts w:eastAsiaTheme="minorHAnsi"/>
                <w:b/>
                <w:sz w:val="16"/>
                <w:szCs w:val="16"/>
                <w:lang w:val="en-US"/>
              </w:rPr>
            </w:r>
            <w:r>
              <w:rPr>
                <w:rFonts w:eastAsiaTheme="minorHAnsi"/>
                <w:b/>
                <w:sz w:val="16"/>
                <w:szCs w:val="16"/>
                <w:lang w:val="en-US"/>
              </w:rPr>
              <w:fldChar w:fldCharType="separate"/>
            </w:r>
            <w:r w:rsidR="002747EA" w:rsidRPr="002747EA">
              <w:rPr>
                <w:rFonts w:eastAsiaTheme="minorHAnsi"/>
                <w:b/>
                <w:noProof/>
                <w:szCs w:val="16"/>
                <w:vertAlign w:val="superscript"/>
                <w:lang w:val="en-US"/>
              </w:rPr>
              <w:t>400</w:t>
            </w:r>
            <w:r>
              <w:rPr>
                <w:rFonts w:eastAsiaTheme="minorHAnsi"/>
                <w:b/>
                <w:sz w:val="16"/>
                <w:szCs w:val="16"/>
                <w:lang w:val="en-US"/>
              </w:rPr>
              <w:fldChar w:fldCharType="end"/>
            </w:r>
          </w:p>
        </w:tc>
      </w:tr>
      <w:tr w:rsidR="008E1224" w:rsidRPr="00C12274" w14:paraId="013CCE6B" w14:textId="77777777" w:rsidTr="00BC7AEC">
        <w:trPr>
          <w:cantSplit/>
        </w:trPr>
        <w:tc>
          <w:tcPr>
            <w:tcW w:w="1560" w:type="dxa"/>
            <w:shd w:val="clear" w:color="D9E2F3" w:themeColor="accent1" w:themeTint="33" w:fill="auto"/>
          </w:tcPr>
          <w:p w14:paraId="4C41BA09" w14:textId="77777777" w:rsidR="008E1224" w:rsidRPr="00C12274" w:rsidRDefault="008E1224" w:rsidP="00A67139">
            <w:pPr>
              <w:pStyle w:val="RCTstable"/>
              <w:keepNext/>
            </w:pPr>
            <w:r w:rsidRPr="00C12274">
              <w:t>Random sequence generation</w:t>
            </w:r>
          </w:p>
        </w:tc>
        <w:tc>
          <w:tcPr>
            <w:tcW w:w="1275" w:type="dxa"/>
            <w:shd w:val="clear" w:color="D9E2F3" w:themeColor="accent1" w:themeTint="33" w:fill="70AD47" w:themeFill="accent6"/>
          </w:tcPr>
          <w:p w14:paraId="108AD7EB" w14:textId="77777777" w:rsidR="008E1224" w:rsidRPr="00C12274" w:rsidRDefault="008E1224" w:rsidP="00A67139">
            <w:pPr>
              <w:pStyle w:val="RCTstable"/>
              <w:keepNext/>
            </w:pPr>
            <w:r>
              <w:t>Low</w:t>
            </w:r>
            <w:r w:rsidRPr="00C12274">
              <w:t xml:space="preserve"> risk</w:t>
            </w:r>
          </w:p>
        </w:tc>
        <w:tc>
          <w:tcPr>
            <w:tcW w:w="11199" w:type="dxa"/>
            <w:shd w:val="clear" w:color="D9E2F3" w:themeColor="accent1" w:themeTint="33" w:fill="auto"/>
          </w:tcPr>
          <w:p w14:paraId="398A1462" w14:textId="77777777" w:rsidR="008E1224" w:rsidRPr="001969C3" w:rsidRDefault="008E1224" w:rsidP="00A67139">
            <w:pPr>
              <w:pStyle w:val="RCTstable"/>
            </w:pPr>
            <w:r>
              <w:t>Randomis</w:t>
            </w:r>
            <w:r w:rsidRPr="000B09FE">
              <w:t>ation was performed using a computer</w:t>
            </w:r>
            <w:r>
              <w:t>-</w:t>
            </w:r>
            <w:r w:rsidRPr="000B09FE">
              <w:t>generated</w:t>
            </w:r>
            <w:r>
              <w:t xml:space="preserve"> randomis</w:t>
            </w:r>
            <w:r w:rsidRPr="000B09FE">
              <w:t>ation allocation table by the researcher</w:t>
            </w:r>
            <w:r>
              <w:t xml:space="preserve"> </w:t>
            </w:r>
            <w:r w:rsidRPr="000B09FE">
              <w:t>without involvement in the study design.</w:t>
            </w:r>
          </w:p>
        </w:tc>
      </w:tr>
      <w:tr w:rsidR="008E1224" w:rsidRPr="00C12274" w14:paraId="7024AAEF" w14:textId="77777777" w:rsidTr="00BC7AEC">
        <w:trPr>
          <w:cantSplit/>
        </w:trPr>
        <w:tc>
          <w:tcPr>
            <w:tcW w:w="1560" w:type="dxa"/>
            <w:shd w:val="clear" w:color="D9E2F3" w:themeColor="accent1" w:themeTint="33" w:fill="auto"/>
          </w:tcPr>
          <w:p w14:paraId="14C7980B" w14:textId="77777777" w:rsidR="008E1224" w:rsidRPr="00C12274" w:rsidRDefault="008E1224" w:rsidP="00A67139">
            <w:pPr>
              <w:pStyle w:val="RCTstable"/>
              <w:keepNext/>
            </w:pPr>
            <w:r w:rsidRPr="00C12274">
              <w:t xml:space="preserve">Allocation concealment </w:t>
            </w:r>
          </w:p>
        </w:tc>
        <w:tc>
          <w:tcPr>
            <w:tcW w:w="1275" w:type="dxa"/>
            <w:shd w:val="clear" w:color="D9E2F3" w:themeColor="accent1" w:themeTint="33" w:fill="FFC000" w:themeFill="accent4"/>
          </w:tcPr>
          <w:p w14:paraId="4820A82D" w14:textId="77777777" w:rsidR="008E1224" w:rsidRPr="00C12274" w:rsidRDefault="008E1224" w:rsidP="00A67139">
            <w:pPr>
              <w:pStyle w:val="RCTstable"/>
              <w:keepNext/>
            </w:pPr>
            <w:r>
              <w:t>Unclear</w:t>
            </w:r>
            <w:r w:rsidRPr="00C12274">
              <w:t xml:space="preserve"> risk</w:t>
            </w:r>
          </w:p>
        </w:tc>
        <w:tc>
          <w:tcPr>
            <w:tcW w:w="11199" w:type="dxa"/>
            <w:shd w:val="clear" w:color="D9E2F3" w:themeColor="accent1" w:themeTint="33" w:fill="auto"/>
          </w:tcPr>
          <w:p w14:paraId="27E0A4F2" w14:textId="77777777" w:rsidR="008E1224" w:rsidRPr="001969C3" w:rsidRDefault="008E1224" w:rsidP="00A67139">
            <w:pPr>
              <w:pStyle w:val="RCTstable"/>
            </w:pPr>
            <w:r>
              <w:t>Not described</w:t>
            </w:r>
          </w:p>
        </w:tc>
      </w:tr>
      <w:tr w:rsidR="008E1224" w:rsidRPr="00C12274" w14:paraId="3587EF94" w14:textId="77777777" w:rsidTr="00BC7AEC">
        <w:trPr>
          <w:cantSplit/>
          <w:trHeight w:val="291"/>
        </w:trPr>
        <w:tc>
          <w:tcPr>
            <w:tcW w:w="1560" w:type="dxa"/>
            <w:shd w:val="clear" w:color="D9E2F3" w:themeColor="accent1" w:themeTint="33" w:fill="auto"/>
          </w:tcPr>
          <w:p w14:paraId="49BE768E" w14:textId="77777777" w:rsidR="008E1224" w:rsidRPr="00C12274" w:rsidRDefault="008E1224" w:rsidP="00A67139">
            <w:pPr>
              <w:pStyle w:val="RCTstable"/>
              <w:keepNext/>
            </w:pPr>
            <w:r>
              <w:t>Performance bias</w:t>
            </w:r>
          </w:p>
        </w:tc>
        <w:tc>
          <w:tcPr>
            <w:tcW w:w="1275" w:type="dxa"/>
            <w:shd w:val="clear" w:color="D9E2F3" w:themeColor="accent1" w:themeTint="33" w:fill="FFC000" w:themeFill="accent4"/>
          </w:tcPr>
          <w:p w14:paraId="2AD6F66F" w14:textId="77777777" w:rsidR="008E1224" w:rsidRPr="00C12274" w:rsidRDefault="008E1224" w:rsidP="00A67139">
            <w:pPr>
              <w:pStyle w:val="RCTstable"/>
              <w:keepNext/>
            </w:pPr>
            <w:r>
              <w:t>Unclear</w:t>
            </w:r>
            <w:r w:rsidRPr="00C12274">
              <w:t xml:space="preserve"> risk</w:t>
            </w:r>
          </w:p>
        </w:tc>
        <w:tc>
          <w:tcPr>
            <w:tcW w:w="11199" w:type="dxa"/>
            <w:shd w:val="clear" w:color="D9E2F3" w:themeColor="accent1" w:themeTint="33" w:fill="auto"/>
          </w:tcPr>
          <w:p w14:paraId="13B8D9CB" w14:textId="77777777" w:rsidR="008E1224" w:rsidRPr="001969C3" w:rsidRDefault="008E1224" w:rsidP="00A67139">
            <w:pPr>
              <w:pStyle w:val="RCTstable"/>
            </w:pPr>
            <w:r>
              <w:t>Not described</w:t>
            </w:r>
          </w:p>
        </w:tc>
      </w:tr>
      <w:tr w:rsidR="008E1224" w:rsidRPr="00822EBF" w14:paraId="6841775A" w14:textId="77777777" w:rsidTr="00D7682F">
        <w:trPr>
          <w:cantSplit/>
        </w:trPr>
        <w:tc>
          <w:tcPr>
            <w:tcW w:w="1560" w:type="dxa"/>
            <w:shd w:val="clear" w:color="D9E2F3" w:themeColor="accent1" w:themeTint="33" w:fill="auto"/>
          </w:tcPr>
          <w:p w14:paraId="3AFEC866" w14:textId="77777777" w:rsidR="008E1224" w:rsidRPr="00822EBF" w:rsidRDefault="008E1224" w:rsidP="00A67139">
            <w:pPr>
              <w:pStyle w:val="RCTstable"/>
            </w:pPr>
            <w:r w:rsidRPr="00822EBF">
              <w:t>Detection bias</w:t>
            </w:r>
          </w:p>
        </w:tc>
        <w:tc>
          <w:tcPr>
            <w:tcW w:w="1275" w:type="dxa"/>
            <w:tcBorders>
              <w:bottom w:val="single" w:sz="4" w:space="0" w:color="auto"/>
            </w:tcBorders>
            <w:shd w:val="clear" w:color="D9E2F3" w:themeColor="accent1" w:themeTint="33" w:fill="FFC000" w:themeFill="accent4"/>
          </w:tcPr>
          <w:p w14:paraId="5B5ABD68" w14:textId="77777777" w:rsidR="008E1224" w:rsidRPr="00822EBF" w:rsidRDefault="008E1224" w:rsidP="00A67139">
            <w:pPr>
              <w:pStyle w:val="RCTstable"/>
            </w:pPr>
            <w:r>
              <w:t>Unclear</w:t>
            </w:r>
            <w:r w:rsidRPr="00822EBF">
              <w:t xml:space="preserve"> risk</w:t>
            </w:r>
          </w:p>
        </w:tc>
        <w:tc>
          <w:tcPr>
            <w:tcW w:w="11199" w:type="dxa"/>
            <w:shd w:val="clear" w:color="D9E2F3" w:themeColor="accent1" w:themeTint="33" w:fill="auto"/>
          </w:tcPr>
          <w:p w14:paraId="43211C24" w14:textId="77777777" w:rsidR="008E1224" w:rsidRPr="001969C3" w:rsidRDefault="008E1224" w:rsidP="00A67139">
            <w:pPr>
              <w:pStyle w:val="RCTstable"/>
            </w:pPr>
            <w:r>
              <w:t>Not described</w:t>
            </w:r>
          </w:p>
        </w:tc>
      </w:tr>
      <w:tr w:rsidR="008E1224" w:rsidRPr="00C12274" w14:paraId="36ECCCCF" w14:textId="77777777" w:rsidTr="00BC7AEC">
        <w:trPr>
          <w:cantSplit/>
        </w:trPr>
        <w:tc>
          <w:tcPr>
            <w:tcW w:w="1560" w:type="dxa"/>
            <w:shd w:val="clear" w:color="D9E2F3" w:themeColor="accent1" w:themeTint="33" w:fill="auto"/>
          </w:tcPr>
          <w:p w14:paraId="328CB593" w14:textId="77777777" w:rsidR="008E1224" w:rsidRPr="00C12274" w:rsidRDefault="008E1224" w:rsidP="00A67139">
            <w:pPr>
              <w:pStyle w:val="RCTstable"/>
              <w:keepNext/>
            </w:pPr>
            <w:r w:rsidRPr="00C12274">
              <w:t>Incomplete outcome data</w:t>
            </w:r>
          </w:p>
        </w:tc>
        <w:tc>
          <w:tcPr>
            <w:tcW w:w="1275" w:type="dxa"/>
            <w:shd w:val="clear" w:color="D9E2F3" w:themeColor="accent1" w:themeTint="33" w:fill="FF4D19"/>
          </w:tcPr>
          <w:p w14:paraId="5B1EA83C" w14:textId="77777777" w:rsidR="008E1224" w:rsidRPr="00C12274" w:rsidRDefault="008E1224" w:rsidP="00A67139">
            <w:pPr>
              <w:pStyle w:val="RCTstable"/>
              <w:keepNext/>
            </w:pPr>
            <w:r>
              <w:t>High</w:t>
            </w:r>
            <w:r w:rsidRPr="00C12274">
              <w:t xml:space="preserve"> risk</w:t>
            </w:r>
          </w:p>
        </w:tc>
        <w:tc>
          <w:tcPr>
            <w:tcW w:w="11199" w:type="dxa"/>
            <w:shd w:val="clear" w:color="D9E2F3" w:themeColor="accent1" w:themeTint="33" w:fill="auto"/>
          </w:tcPr>
          <w:p w14:paraId="4228EBD9" w14:textId="77777777" w:rsidR="008E1224" w:rsidRPr="000B09FE" w:rsidRDefault="008E1224" w:rsidP="00A67139">
            <w:pPr>
              <w:pStyle w:val="RCTstable"/>
            </w:pPr>
            <w:r>
              <w:t>“</w:t>
            </w:r>
            <w:r w:rsidRPr="000B09FE">
              <w:t>During follow-up, 10</w:t>
            </w:r>
            <w:r>
              <w:t xml:space="preserve"> </w:t>
            </w:r>
            <w:r w:rsidRPr="000B09FE">
              <w:t>women were lost to follow-up, six were unable to be contacted</w:t>
            </w:r>
            <w:r>
              <w:t xml:space="preserve"> </w:t>
            </w:r>
            <w:r w:rsidRPr="000B09FE">
              <w:t>during pregnancy, and 15 cases were excluded (six miscarried,</w:t>
            </w:r>
            <w:r>
              <w:t xml:space="preserve"> </w:t>
            </w:r>
            <w:r w:rsidRPr="000B09FE">
              <w:t>four abortion, and five stillbirth cases</w:t>
            </w:r>
            <w:r>
              <w:t>)</w:t>
            </w:r>
            <w:r w:rsidRPr="000B09FE">
              <w:t>. Finally, data were</w:t>
            </w:r>
            <w:r>
              <w:t xml:space="preserve"> analys</w:t>
            </w:r>
            <w:r w:rsidRPr="000B09FE">
              <w:t>ed from 147 pregnant women</w:t>
            </w:r>
            <w:r>
              <w:rPr>
                <w:rFonts w:ascii="Helvetica" w:hAnsi="Helvetica"/>
              </w:rPr>
              <w:t xml:space="preserve">; </w:t>
            </w:r>
            <w:r w:rsidRPr="000B09FE">
              <w:t>75 from the intervention</w:t>
            </w:r>
            <w:r>
              <w:t xml:space="preserve"> </w:t>
            </w:r>
            <w:r w:rsidRPr="000B09FE">
              <w:t>group and 72 from the control group.</w:t>
            </w:r>
            <w:r>
              <w:t>” Does not describe whether women lost to follow-up were from the intervention or control group.</w:t>
            </w:r>
          </w:p>
        </w:tc>
      </w:tr>
      <w:tr w:rsidR="008E1224" w:rsidRPr="00C12274" w14:paraId="1E554CA9" w14:textId="77777777" w:rsidTr="00BC7AEC">
        <w:trPr>
          <w:cantSplit/>
        </w:trPr>
        <w:tc>
          <w:tcPr>
            <w:tcW w:w="1560" w:type="dxa"/>
            <w:shd w:val="clear" w:color="D9E2F3" w:themeColor="accent1" w:themeTint="33" w:fill="auto"/>
          </w:tcPr>
          <w:p w14:paraId="3579E709" w14:textId="77777777" w:rsidR="008E1224" w:rsidRPr="00C12274" w:rsidRDefault="008E1224" w:rsidP="00A67139">
            <w:pPr>
              <w:pStyle w:val="RCTstable"/>
            </w:pPr>
            <w:r w:rsidRPr="00C12274">
              <w:t>Selective reporting</w:t>
            </w:r>
          </w:p>
        </w:tc>
        <w:tc>
          <w:tcPr>
            <w:tcW w:w="1275" w:type="dxa"/>
            <w:shd w:val="clear" w:color="D9E2F3" w:themeColor="accent1" w:themeTint="33" w:fill="70AD47" w:themeFill="accent6"/>
          </w:tcPr>
          <w:p w14:paraId="20A102D6" w14:textId="77777777" w:rsidR="008E1224" w:rsidRPr="00C12274" w:rsidRDefault="008E1224" w:rsidP="00A67139">
            <w:pPr>
              <w:pStyle w:val="RCTstable"/>
            </w:pPr>
            <w:r>
              <w:t>Low</w:t>
            </w:r>
            <w:r w:rsidRPr="00C12274">
              <w:t xml:space="preserve"> risk</w:t>
            </w:r>
          </w:p>
        </w:tc>
        <w:tc>
          <w:tcPr>
            <w:tcW w:w="11199" w:type="dxa"/>
            <w:shd w:val="clear" w:color="D9E2F3" w:themeColor="accent1" w:themeTint="33" w:fill="auto"/>
          </w:tcPr>
          <w:p w14:paraId="5BF698EB" w14:textId="77777777" w:rsidR="008E1224" w:rsidRPr="001969C3" w:rsidRDefault="008E1224" w:rsidP="00A67139">
            <w:pPr>
              <w:pStyle w:val="RCTstable"/>
            </w:pPr>
            <w:r>
              <w:t>Pre-specified outcomes reported.</w:t>
            </w:r>
          </w:p>
        </w:tc>
      </w:tr>
      <w:tr w:rsidR="008E1224" w:rsidRPr="00C12274" w14:paraId="371080C2" w14:textId="77777777" w:rsidTr="00BC7AEC">
        <w:trPr>
          <w:cantSplit/>
        </w:trPr>
        <w:tc>
          <w:tcPr>
            <w:tcW w:w="1560" w:type="dxa"/>
            <w:shd w:val="clear" w:color="D9E2F3" w:themeColor="accent1" w:themeTint="33" w:fill="auto"/>
          </w:tcPr>
          <w:p w14:paraId="496AA857" w14:textId="77777777" w:rsidR="008E1224" w:rsidRPr="00C12274" w:rsidRDefault="008E1224" w:rsidP="00A67139">
            <w:pPr>
              <w:pStyle w:val="RCTstable"/>
              <w:rPr>
                <w:lang w:val="en-US"/>
              </w:rPr>
            </w:pPr>
            <w:r w:rsidRPr="00C12274">
              <w:rPr>
                <w:lang w:val="en-US"/>
              </w:rPr>
              <w:t xml:space="preserve">Other limitations </w:t>
            </w:r>
          </w:p>
        </w:tc>
        <w:tc>
          <w:tcPr>
            <w:tcW w:w="1275" w:type="dxa"/>
            <w:shd w:val="clear" w:color="D9E2F3" w:themeColor="accent1" w:themeTint="33" w:fill="70AD47" w:themeFill="accent6"/>
          </w:tcPr>
          <w:p w14:paraId="1BC8ED3F" w14:textId="77777777" w:rsidR="008E1224" w:rsidRPr="00C12274" w:rsidRDefault="008E1224" w:rsidP="00A67139">
            <w:pPr>
              <w:pStyle w:val="RCTstable"/>
              <w:rPr>
                <w:lang w:val="en-US"/>
              </w:rPr>
            </w:pPr>
            <w:r>
              <w:rPr>
                <w:lang w:val="en-US"/>
              </w:rPr>
              <w:t>Low</w:t>
            </w:r>
            <w:r w:rsidRPr="00C12274">
              <w:rPr>
                <w:lang w:val="en-US"/>
              </w:rPr>
              <w:t xml:space="preserve"> risk</w:t>
            </w:r>
          </w:p>
        </w:tc>
        <w:tc>
          <w:tcPr>
            <w:tcW w:w="11199" w:type="dxa"/>
            <w:shd w:val="clear" w:color="D9E2F3" w:themeColor="accent1" w:themeTint="33" w:fill="auto"/>
          </w:tcPr>
          <w:p w14:paraId="064242FC" w14:textId="77777777" w:rsidR="008E1224" w:rsidRPr="001969C3" w:rsidRDefault="008E1224" w:rsidP="00A67139">
            <w:pPr>
              <w:pStyle w:val="RCTstable"/>
            </w:pPr>
            <w:r>
              <w:t>No significant difference between groups at baseline.</w:t>
            </w:r>
          </w:p>
        </w:tc>
      </w:tr>
      <w:tr w:rsidR="00664B0E" w:rsidRPr="006234EA" w14:paraId="452A49DE" w14:textId="77777777" w:rsidTr="00BC7AEC">
        <w:trPr>
          <w:cantSplit/>
        </w:trPr>
        <w:tc>
          <w:tcPr>
            <w:tcW w:w="14034" w:type="dxa"/>
            <w:gridSpan w:val="3"/>
            <w:shd w:val="solid" w:color="D9E2F3" w:themeColor="accent1" w:themeTint="33" w:fill="auto"/>
          </w:tcPr>
          <w:p w14:paraId="42F17BE1" w14:textId="2ACE7CC8" w:rsidR="00664B0E" w:rsidRPr="00470354" w:rsidRDefault="00664B0E" w:rsidP="002747EA">
            <w:pPr>
              <w:pStyle w:val="Tablecell"/>
              <w:keepNext/>
              <w:spacing w:line="220" w:lineRule="exact"/>
              <w:rPr>
                <w:rFonts w:eastAsiaTheme="minorHAnsi"/>
                <w:b/>
                <w:sz w:val="16"/>
                <w:szCs w:val="16"/>
                <w:lang w:val="en-US"/>
              </w:rPr>
            </w:pPr>
            <w:r>
              <w:rPr>
                <w:b/>
                <w:noProof/>
                <w:sz w:val="16"/>
                <w:szCs w:val="16"/>
              </w:rPr>
              <w:t>Di Carlo 2014</w:t>
            </w:r>
            <w:r w:rsidR="00767EBF">
              <w:fldChar w:fldCharType="begin"/>
            </w:r>
            <w:r w:rsidR="002747EA">
              <w:instrText xml:space="preserve"> ADDIN EN.CITE &lt;EndNote&gt;&lt;Cite&gt;&lt;Author&gt;Di Carlo&lt;/Author&gt;&lt;Year&gt;2014&lt;/Year&gt;&lt;RecNum&gt;1387&lt;/RecNum&gt;&lt;DisplayText&gt;&lt;style face="superscript" font="Trebuchet MS" size="9"&gt;401&lt;/style&gt;&lt;/DisplayText&gt;&lt;record&gt;&lt;rec-number&gt;1387&lt;/rec-number&gt;&lt;foreign-keys&gt;&lt;key app="EN" db-id="exvasrfx2dtraoesasxp2szsxa2df502592x" timestamp="1567661568"&gt;1387&lt;/key&gt;&lt;key app="ENWeb" db-id=""&gt;0&lt;/key&gt;&lt;/foreign-keys&gt;&lt;ref-type name="Journal Article"&gt;17&lt;/ref-type&gt;&lt;contributors&gt;&lt;authors&gt;&lt;author&gt;Di Carlo, C.,&lt;/author&gt;&lt;author&gt;Iannotti, G.,&lt;/author&gt;&lt;author&gt;Sparice, S.,&lt;/author&gt;&lt;author&gt;Chiacchio, M.P.,&lt;/author&gt;&lt;author&gt;Greco, E.,&lt;/author&gt;&lt;author&gt;Tommaselli, G.A.,&lt;/author&gt;&lt;author&gt;Nappi, C.,&lt;/author&gt;&lt;/authors&gt;&lt;/contributors&gt;&lt;titles&gt;&lt;title&gt;The role of a personalized dietary intervention in managing gestational weight gain: a prospective, controlled study in a low-risk antenatal population&lt;/title&gt;&lt;secondary-title&gt;Arch Gynecol Obstet&lt;/secondary-title&gt;&lt;/titles&gt;&lt;periodical&gt;&lt;full-title&gt;Arch Gynecol Obstet&lt;/full-title&gt;&lt;/periodical&gt;&lt;pages&gt;765-70&lt;/pages&gt;&lt;volume&gt;289&lt;/volume&gt;&lt;number&gt;4&lt;/number&gt;&lt;section&gt;765&lt;/section&gt;&lt;dates&gt;&lt;year&gt;2014&lt;/year&gt;&lt;/dates&gt;&lt;isbn&gt;0932-0067&amp;#xD;1432-0711&lt;/isbn&gt;&lt;urls&gt;&lt;/urls&gt;&lt;electronic-resource-num&gt;10.1007/s00404-013-3054-y&lt;/electronic-resource-num&gt;&lt;/record&gt;&lt;/Cite&gt;&lt;/EndNote&gt;</w:instrText>
            </w:r>
            <w:r w:rsidR="00767EBF">
              <w:fldChar w:fldCharType="separate"/>
            </w:r>
            <w:r w:rsidR="002747EA" w:rsidRPr="002747EA">
              <w:rPr>
                <w:noProof/>
                <w:vertAlign w:val="superscript"/>
              </w:rPr>
              <w:t>401</w:t>
            </w:r>
            <w:r w:rsidR="00767EBF">
              <w:fldChar w:fldCharType="end"/>
            </w:r>
          </w:p>
        </w:tc>
      </w:tr>
      <w:tr w:rsidR="00664B0E" w:rsidRPr="00C12274" w14:paraId="0A36FC4A" w14:textId="77777777" w:rsidTr="00BC7AEC">
        <w:trPr>
          <w:cantSplit/>
        </w:trPr>
        <w:tc>
          <w:tcPr>
            <w:tcW w:w="1560" w:type="dxa"/>
            <w:shd w:val="clear" w:color="D9E2F3" w:themeColor="accent1" w:themeTint="33" w:fill="auto"/>
          </w:tcPr>
          <w:p w14:paraId="0260AF68" w14:textId="77777777" w:rsidR="00664B0E" w:rsidRPr="00C12274" w:rsidRDefault="00664B0E" w:rsidP="005D4074">
            <w:pPr>
              <w:pStyle w:val="RCTstable"/>
              <w:keepNext/>
            </w:pPr>
            <w:r w:rsidRPr="00C12274">
              <w:t>Random sequence generation</w:t>
            </w:r>
          </w:p>
        </w:tc>
        <w:tc>
          <w:tcPr>
            <w:tcW w:w="1275" w:type="dxa"/>
            <w:shd w:val="clear" w:color="D9E2F3" w:themeColor="accent1" w:themeTint="33" w:fill="FFC000" w:themeFill="accent4"/>
          </w:tcPr>
          <w:p w14:paraId="5235CF85" w14:textId="6CC1E408" w:rsidR="00664B0E" w:rsidRPr="00C12274" w:rsidRDefault="00664B0E" w:rsidP="005D4074">
            <w:pPr>
              <w:pStyle w:val="RCTstable"/>
              <w:keepNext/>
            </w:pPr>
            <w:r>
              <w:t>Unclear</w:t>
            </w:r>
            <w:r w:rsidRPr="00C12274">
              <w:t xml:space="preserve"> risk</w:t>
            </w:r>
          </w:p>
        </w:tc>
        <w:tc>
          <w:tcPr>
            <w:tcW w:w="11199" w:type="dxa"/>
            <w:shd w:val="clear" w:color="D9E2F3" w:themeColor="accent1" w:themeTint="33" w:fill="auto"/>
          </w:tcPr>
          <w:p w14:paraId="7566F7A2" w14:textId="4C32B61A" w:rsidR="00664B0E" w:rsidRPr="00664B0E" w:rsidRDefault="00664B0E" w:rsidP="00ED041D">
            <w:pPr>
              <w:pStyle w:val="RCTstable"/>
            </w:pPr>
            <w:r w:rsidRPr="00664B0E">
              <w:t>”Randomly allocated“ in 1:1 ratio.</w:t>
            </w:r>
          </w:p>
        </w:tc>
      </w:tr>
      <w:tr w:rsidR="00664B0E" w:rsidRPr="00C12274" w14:paraId="3A0E36DD" w14:textId="77777777" w:rsidTr="00BC7AEC">
        <w:trPr>
          <w:cantSplit/>
        </w:trPr>
        <w:tc>
          <w:tcPr>
            <w:tcW w:w="1560" w:type="dxa"/>
            <w:shd w:val="clear" w:color="D9E2F3" w:themeColor="accent1" w:themeTint="33" w:fill="auto"/>
          </w:tcPr>
          <w:p w14:paraId="7A794EDD" w14:textId="77777777" w:rsidR="00664B0E" w:rsidRPr="00C12274" w:rsidRDefault="00664B0E" w:rsidP="005D4074">
            <w:pPr>
              <w:pStyle w:val="RCTstable"/>
              <w:keepNext/>
            </w:pPr>
            <w:r w:rsidRPr="00C12274">
              <w:t xml:space="preserve">Allocation concealment </w:t>
            </w:r>
          </w:p>
        </w:tc>
        <w:tc>
          <w:tcPr>
            <w:tcW w:w="1275" w:type="dxa"/>
            <w:shd w:val="clear" w:color="D9E2F3" w:themeColor="accent1" w:themeTint="33" w:fill="70AD47" w:themeFill="accent6"/>
          </w:tcPr>
          <w:p w14:paraId="1AD36607" w14:textId="77777777" w:rsidR="00664B0E" w:rsidRPr="00C12274" w:rsidRDefault="00664B0E" w:rsidP="005D4074">
            <w:pPr>
              <w:pStyle w:val="RCTstable"/>
              <w:keepNext/>
            </w:pPr>
            <w:r w:rsidRPr="00C12274">
              <w:t>Low risk</w:t>
            </w:r>
          </w:p>
        </w:tc>
        <w:tc>
          <w:tcPr>
            <w:tcW w:w="11199" w:type="dxa"/>
            <w:shd w:val="clear" w:color="D9E2F3" w:themeColor="accent1" w:themeTint="33" w:fill="auto"/>
          </w:tcPr>
          <w:p w14:paraId="3AFDEA31" w14:textId="1292D7D9" w:rsidR="00664B0E" w:rsidRPr="00664B0E" w:rsidRDefault="00664B0E" w:rsidP="00ED041D">
            <w:pPr>
              <w:pStyle w:val="RCTstable"/>
            </w:pPr>
            <w:r w:rsidRPr="00664B0E">
              <w:t>” ...attached a sequentially numbered,</w:t>
            </w:r>
            <w:r w:rsidR="00ED041D">
              <w:t xml:space="preserve"> </w:t>
            </w:r>
            <w:r w:rsidRPr="00664B0E">
              <w:t>opaque sealed and stapled envelope containing</w:t>
            </w:r>
            <w:r w:rsidR="00ED041D">
              <w:t xml:space="preserve"> </w:t>
            </w:r>
            <w:r w:rsidRPr="00664B0E">
              <w:t>the allocation treatment to the patient</w:t>
            </w:r>
            <w:r w:rsidR="00ED041D">
              <w:t xml:space="preserve"> </w:t>
            </w:r>
            <w:r w:rsidRPr="00664B0E">
              <w:t>clinical record.“</w:t>
            </w:r>
          </w:p>
        </w:tc>
      </w:tr>
      <w:tr w:rsidR="00664B0E" w:rsidRPr="00C12274" w14:paraId="0037A076" w14:textId="77777777" w:rsidTr="00BC7AEC">
        <w:trPr>
          <w:cantSplit/>
          <w:trHeight w:val="599"/>
        </w:trPr>
        <w:tc>
          <w:tcPr>
            <w:tcW w:w="1560" w:type="dxa"/>
            <w:shd w:val="clear" w:color="D9E2F3" w:themeColor="accent1" w:themeTint="33" w:fill="auto"/>
          </w:tcPr>
          <w:p w14:paraId="4E5B86B0" w14:textId="77777777" w:rsidR="00664B0E" w:rsidRPr="00C12274" w:rsidRDefault="00664B0E" w:rsidP="005D4074">
            <w:pPr>
              <w:pStyle w:val="RCTstable"/>
              <w:keepNext/>
            </w:pPr>
            <w:r>
              <w:t>Performance bias</w:t>
            </w:r>
          </w:p>
        </w:tc>
        <w:tc>
          <w:tcPr>
            <w:tcW w:w="1275" w:type="dxa"/>
            <w:shd w:val="clear" w:color="D9E2F3" w:themeColor="accent1" w:themeTint="33" w:fill="FF4D19"/>
          </w:tcPr>
          <w:p w14:paraId="284AF5F1" w14:textId="77777777" w:rsidR="00664B0E" w:rsidRPr="00C12274" w:rsidRDefault="00664B0E" w:rsidP="005D4074">
            <w:pPr>
              <w:pStyle w:val="RCTstable"/>
              <w:keepNext/>
            </w:pPr>
            <w:r>
              <w:t>High</w:t>
            </w:r>
            <w:r w:rsidRPr="00C12274">
              <w:t xml:space="preserve"> risk</w:t>
            </w:r>
          </w:p>
        </w:tc>
        <w:tc>
          <w:tcPr>
            <w:tcW w:w="11199" w:type="dxa"/>
            <w:shd w:val="clear" w:color="D9E2F3" w:themeColor="accent1" w:themeTint="33" w:fill="auto"/>
          </w:tcPr>
          <w:p w14:paraId="5EC9D685" w14:textId="1AB8CE65" w:rsidR="00664B0E" w:rsidRPr="00ED041D" w:rsidRDefault="00ED041D" w:rsidP="00ED041D">
            <w:pPr>
              <w:pStyle w:val="RCTstable"/>
            </w:pPr>
            <w:r w:rsidRPr="00ED041D">
              <w:t>Participants not blinded due to nature of</w:t>
            </w:r>
            <w:r>
              <w:t xml:space="preserve"> </w:t>
            </w:r>
            <w:r w:rsidRPr="00ED041D">
              <w:t>intervention.</w:t>
            </w:r>
          </w:p>
        </w:tc>
      </w:tr>
      <w:tr w:rsidR="00664B0E" w:rsidRPr="00822EBF" w14:paraId="56521F0A" w14:textId="77777777" w:rsidTr="00BC7AEC">
        <w:trPr>
          <w:cantSplit/>
        </w:trPr>
        <w:tc>
          <w:tcPr>
            <w:tcW w:w="1560" w:type="dxa"/>
            <w:shd w:val="clear" w:color="D9E2F3" w:themeColor="accent1" w:themeTint="33" w:fill="auto"/>
          </w:tcPr>
          <w:p w14:paraId="711370CF" w14:textId="77777777" w:rsidR="00664B0E" w:rsidRPr="00822EBF" w:rsidRDefault="00664B0E" w:rsidP="005D4074">
            <w:pPr>
              <w:pStyle w:val="RCTstable"/>
            </w:pPr>
            <w:r w:rsidRPr="00822EBF">
              <w:t>Detection bias</w:t>
            </w:r>
          </w:p>
        </w:tc>
        <w:tc>
          <w:tcPr>
            <w:tcW w:w="1275" w:type="dxa"/>
            <w:shd w:val="clear" w:color="D9E2F3" w:themeColor="accent1" w:themeTint="33" w:fill="70AD47" w:themeFill="accent6"/>
          </w:tcPr>
          <w:p w14:paraId="11DB99E8" w14:textId="2DCBF2A8" w:rsidR="00664B0E" w:rsidRPr="00822EBF" w:rsidRDefault="00ED041D" w:rsidP="005D4074">
            <w:pPr>
              <w:pStyle w:val="RCTstable"/>
            </w:pPr>
            <w:r>
              <w:t>Low</w:t>
            </w:r>
            <w:r w:rsidR="00664B0E" w:rsidRPr="00822EBF">
              <w:t xml:space="preserve"> risk</w:t>
            </w:r>
          </w:p>
        </w:tc>
        <w:tc>
          <w:tcPr>
            <w:tcW w:w="11199" w:type="dxa"/>
            <w:shd w:val="clear" w:color="D9E2F3" w:themeColor="accent1" w:themeTint="33" w:fill="auto"/>
          </w:tcPr>
          <w:p w14:paraId="30AC1FF1" w14:textId="369077D9" w:rsidR="00664B0E" w:rsidRPr="00ED041D" w:rsidRDefault="00ED041D" w:rsidP="00ED041D">
            <w:pPr>
              <w:pStyle w:val="RCTstable"/>
            </w:pPr>
            <w:r w:rsidRPr="00ED041D">
              <w:t>”The allocation sequence was concealed</w:t>
            </w:r>
            <w:r>
              <w:t xml:space="preserve"> </w:t>
            </w:r>
            <w:r w:rsidRPr="00ED041D">
              <w:t>from the researchers.“</w:t>
            </w:r>
          </w:p>
        </w:tc>
      </w:tr>
      <w:tr w:rsidR="00664B0E" w:rsidRPr="00C12274" w14:paraId="1A2124A8" w14:textId="77777777" w:rsidTr="00BC7AEC">
        <w:trPr>
          <w:cantSplit/>
        </w:trPr>
        <w:tc>
          <w:tcPr>
            <w:tcW w:w="1560" w:type="dxa"/>
            <w:shd w:val="clear" w:color="D9E2F3" w:themeColor="accent1" w:themeTint="33" w:fill="auto"/>
          </w:tcPr>
          <w:p w14:paraId="277DAF35" w14:textId="77777777" w:rsidR="00664B0E" w:rsidRPr="00C12274" w:rsidRDefault="00664B0E" w:rsidP="005D4074">
            <w:pPr>
              <w:pStyle w:val="RCTstable"/>
              <w:keepNext/>
            </w:pPr>
            <w:r w:rsidRPr="00C12274">
              <w:t>Incomplete outcome data</w:t>
            </w:r>
          </w:p>
        </w:tc>
        <w:tc>
          <w:tcPr>
            <w:tcW w:w="1275" w:type="dxa"/>
            <w:shd w:val="clear" w:color="D9E2F3" w:themeColor="accent1" w:themeTint="33" w:fill="FF4D19"/>
          </w:tcPr>
          <w:p w14:paraId="1BB73F4D" w14:textId="77777777" w:rsidR="00664B0E" w:rsidRPr="00C12274" w:rsidRDefault="00664B0E" w:rsidP="005D4074">
            <w:pPr>
              <w:pStyle w:val="RCTstable"/>
              <w:keepNext/>
            </w:pPr>
            <w:r w:rsidRPr="00C12274">
              <w:t>High risk</w:t>
            </w:r>
          </w:p>
        </w:tc>
        <w:tc>
          <w:tcPr>
            <w:tcW w:w="11199" w:type="dxa"/>
            <w:shd w:val="clear" w:color="D9E2F3" w:themeColor="accent1" w:themeTint="33" w:fill="auto"/>
          </w:tcPr>
          <w:p w14:paraId="6004258B" w14:textId="14642DDF" w:rsidR="00664B0E" w:rsidRPr="00ED041D" w:rsidRDefault="00ED041D" w:rsidP="00ED041D">
            <w:pPr>
              <w:pStyle w:val="RCTstable"/>
            </w:pPr>
            <w:r w:rsidRPr="00ED041D">
              <w:t>22% of participants were excluded due to</w:t>
            </w:r>
            <w:r>
              <w:t xml:space="preserve"> </w:t>
            </w:r>
            <w:r w:rsidRPr="00ED041D">
              <w:t>miscarriages (9 vs 8 in diet and control</w:t>
            </w:r>
            <w:r>
              <w:t xml:space="preserve"> </w:t>
            </w:r>
            <w:r w:rsidRPr="00ED041D">
              <w:t>groups respectively), loss to follow-up (6 vs</w:t>
            </w:r>
            <w:r>
              <w:t xml:space="preserve"> </w:t>
            </w:r>
            <w:r w:rsidRPr="00ED041D">
              <w:t>7) and preterm</w:t>
            </w:r>
            <w:r>
              <w:t xml:space="preserve"> </w:t>
            </w:r>
            <w:r w:rsidRPr="00ED041D">
              <w:t>births (3 vs 1). ”Analysis</w:t>
            </w:r>
            <w:r>
              <w:t xml:space="preserve"> </w:t>
            </w:r>
            <w:r w:rsidRPr="00ED041D">
              <w:t>was</w:t>
            </w:r>
            <w:r>
              <w:t xml:space="preserve"> </w:t>
            </w:r>
            <w:r w:rsidRPr="00ED041D">
              <w:t>performed per protocol“ but protocol deviations</w:t>
            </w:r>
            <w:r>
              <w:t xml:space="preserve"> </w:t>
            </w:r>
            <w:r w:rsidRPr="00ED041D">
              <w:t>and individual denominators were</w:t>
            </w:r>
            <w:r>
              <w:t xml:space="preserve"> not reported.</w:t>
            </w:r>
          </w:p>
        </w:tc>
      </w:tr>
      <w:tr w:rsidR="00664B0E" w:rsidRPr="00C12274" w14:paraId="4556392F" w14:textId="77777777" w:rsidTr="00BC7AEC">
        <w:trPr>
          <w:cantSplit/>
        </w:trPr>
        <w:tc>
          <w:tcPr>
            <w:tcW w:w="1560" w:type="dxa"/>
            <w:shd w:val="clear" w:color="D9E2F3" w:themeColor="accent1" w:themeTint="33" w:fill="auto"/>
          </w:tcPr>
          <w:p w14:paraId="04880EBC" w14:textId="77777777" w:rsidR="00664B0E" w:rsidRPr="00C12274" w:rsidRDefault="00664B0E" w:rsidP="005D4074">
            <w:pPr>
              <w:pStyle w:val="RCTstable"/>
            </w:pPr>
            <w:r w:rsidRPr="00C12274">
              <w:t>Selective reporting</w:t>
            </w:r>
          </w:p>
        </w:tc>
        <w:tc>
          <w:tcPr>
            <w:tcW w:w="1275" w:type="dxa"/>
            <w:shd w:val="clear" w:color="D9E2F3" w:themeColor="accent1" w:themeTint="33" w:fill="FF4D19"/>
          </w:tcPr>
          <w:p w14:paraId="72AA03A2" w14:textId="7302871A" w:rsidR="00664B0E" w:rsidRPr="00C12274" w:rsidRDefault="00ED041D" w:rsidP="005D4074">
            <w:pPr>
              <w:pStyle w:val="RCTstable"/>
            </w:pPr>
            <w:r>
              <w:t>High</w:t>
            </w:r>
            <w:r w:rsidR="00664B0E" w:rsidRPr="00C12274">
              <w:t xml:space="preserve"> risk</w:t>
            </w:r>
          </w:p>
        </w:tc>
        <w:tc>
          <w:tcPr>
            <w:tcW w:w="11199" w:type="dxa"/>
            <w:shd w:val="clear" w:color="D9E2F3" w:themeColor="accent1" w:themeTint="33" w:fill="auto"/>
          </w:tcPr>
          <w:p w14:paraId="7F5A46AC" w14:textId="381A8615" w:rsidR="00664B0E" w:rsidRPr="00ED041D" w:rsidRDefault="00ED041D" w:rsidP="00ED041D">
            <w:pPr>
              <w:pStyle w:val="RCTstable"/>
            </w:pPr>
            <w:r w:rsidRPr="00ED041D">
              <w:t>Per protocol data reported with individual</w:t>
            </w:r>
            <w:r>
              <w:t xml:space="preserve"> </w:t>
            </w:r>
            <w:r w:rsidRPr="00ED041D">
              <w:t>denominators missing from most results.</w:t>
            </w:r>
            <w:r>
              <w:t xml:space="preserve"> </w:t>
            </w:r>
            <w:r w:rsidRPr="00ED041D">
              <w:t>Results not adjusted for baseline difference</w:t>
            </w:r>
            <w:r>
              <w:t xml:space="preserve"> </w:t>
            </w:r>
            <w:r w:rsidRPr="00ED041D">
              <w:t>in maternal age (older in the intervention</w:t>
            </w:r>
            <w:r>
              <w:t xml:space="preserve"> </w:t>
            </w:r>
            <w:r w:rsidRPr="00ED041D">
              <w:t>group)</w:t>
            </w:r>
            <w:r>
              <w:t>.</w:t>
            </w:r>
          </w:p>
        </w:tc>
      </w:tr>
      <w:tr w:rsidR="00664B0E" w:rsidRPr="00C12274" w14:paraId="69E6ECBA" w14:textId="77777777" w:rsidTr="00BC7AEC">
        <w:trPr>
          <w:cantSplit/>
        </w:trPr>
        <w:tc>
          <w:tcPr>
            <w:tcW w:w="1560" w:type="dxa"/>
            <w:shd w:val="clear" w:color="D9E2F3" w:themeColor="accent1" w:themeTint="33" w:fill="auto"/>
          </w:tcPr>
          <w:p w14:paraId="17DC8DED" w14:textId="77777777" w:rsidR="00664B0E" w:rsidRPr="00C12274" w:rsidRDefault="00664B0E" w:rsidP="005D4074">
            <w:pPr>
              <w:pStyle w:val="RCTstable"/>
              <w:rPr>
                <w:lang w:val="en-US"/>
              </w:rPr>
            </w:pPr>
            <w:r w:rsidRPr="00C12274">
              <w:rPr>
                <w:lang w:val="en-US"/>
              </w:rPr>
              <w:t xml:space="preserve">Other limitations </w:t>
            </w:r>
          </w:p>
        </w:tc>
        <w:tc>
          <w:tcPr>
            <w:tcW w:w="1275" w:type="dxa"/>
            <w:shd w:val="clear" w:color="D9E2F3" w:themeColor="accent1" w:themeTint="33" w:fill="FF4D19"/>
          </w:tcPr>
          <w:p w14:paraId="033D8C60" w14:textId="5386BDBA" w:rsidR="00664B0E" w:rsidRPr="00C12274" w:rsidRDefault="00ED041D" w:rsidP="005D4074">
            <w:pPr>
              <w:pStyle w:val="RCTstable"/>
              <w:rPr>
                <w:lang w:val="en-US"/>
              </w:rPr>
            </w:pPr>
            <w:r>
              <w:rPr>
                <w:lang w:val="en-US"/>
              </w:rPr>
              <w:t>High</w:t>
            </w:r>
            <w:r w:rsidR="00664B0E" w:rsidRPr="00C12274">
              <w:rPr>
                <w:lang w:val="en-US"/>
              </w:rPr>
              <w:t xml:space="preserve"> risk</w:t>
            </w:r>
          </w:p>
        </w:tc>
        <w:tc>
          <w:tcPr>
            <w:tcW w:w="11199" w:type="dxa"/>
            <w:shd w:val="clear" w:color="D9E2F3" w:themeColor="accent1" w:themeTint="33" w:fill="auto"/>
          </w:tcPr>
          <w:p w14:paraId="6B3EF918" w14:textId="6C96B1E3" w:rsidR="00664B0E" w:rsidRPr="00ED041D" w:rsidRDefault="00ED041D" w:rsidP="00ED041D">
            <w:pPr>
              <w:pStyle w:val="RCTstable"/>
            </w:pPr>
            <w:r w:rsidRPr="00ED041D">
              <w:t>Baseline difference in age of women (average</w:t>
            </w:r>
            <w:r>
              <w:t xml:space="preserve"> </w:t>
            </w:r>
            <w:r w:rsidRPr="00ED041D">
              <w:t>of 3 years older in intervention group)</w:t>
            </w:r>
            <w:r>
              <w:t>.</w:t>
            </w:r>
          </w:p>
        </w:tc>
      </w:tr>
      <w:tr w:rsidR="001969C3" w:rsidRPr="006234EA" w14:paraId="240E2928" w14:textId="77777777" w:rsidTr="00BC7AEC">
        <w:trPr>
          <w:cantSplit/>
        </w:trPr>
        <w:tc>
          <w:tcPr>
            <w:tcW w:w="14034" w:type="dxa"/>
            <w:gridSpan w:val="3"/>
            <w:shd w:val="solid" w:color="D9E2F3" w:themeColor="accent1" w:themeTint="33" w:fill="auto"/>
          </w:tcPr>
          <w:p w14:paraId="161E50CB" w14:textId="5DA66331" w:rsidR="001969C3" w:rsidRPr="00470354" w:rsidRDefault="001969C3" w:rsidP="002747EA">
            <w:pPr>
              <w:pStyle w:val="Tablecell"/>
              <w:keepNext/>
              <w:spacing w:line="220" w:lineRule="exact"/>
              <w:rPr>
                <w:rFonts w:eastAsiaTheme="minorHAnsi"/>
                <w:b/>
                <w:sz w:val="16"/>
                <w:szCs w:val="16"/>
                <w:lang w:val="en-US"/>
              </w:rPr>
            </w:pPr>
            <w:r>
              <w:rPr>
                <w:b/>
                <w:noProof/>
                <w:sz w:val="16"/>
                <w:szCs w:val="16"/>
              </w:rPr>
              <w:t>Laitinen et al 2009</w:t>
            </w:r>
            <w:r>
              <w:fldChar w:fldCharType="begin">
                <w:fldData xml:space="preserve">PEVuZE5vdGU+PENpdGU+PEF1dGhvcj5MYWl0aW5lbjwvQXV0aG9yPjxZZWFyPjIwMDk8L1llYXI+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</w:fldData>
              </w:fldChar>
            </w:r>
            <w:r w:rsidR="002747EA">
              <w:instrText xml:space="preserve"> ADDIN EN.CITE </w:instrText>
            </w:r>
            <w:r w:rsidR="002747EA">
              <w:fldChar w:fldCharType="begin">
                <w:fldData xml:space="preserve">PEVuZE5vdGU+PENpdGU+PEF1dGhvcj5MYWl0aW5lbjwvQXV0aG9yPjxZZWFyPjIwMDk8L1llYXI+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</w:fldData>
              </w:fldChar>
            </w:r>
            <w:r w:rsidR="002747EA">
              <w:instrText xml:space="preserve"> ADDIN EN.CITE.DATA </w:instrText>
            </w:r>
            <w:r w:rsidR="002747EA">
              <w:fldChar w:fldCharType="end"/>
            </w:r>
            <w:r>
              <w:fldChar w:fldCharType="separate"/>
            </w:r>
            <w:r w:rsidR="002747EA" w:rsidRPr="002747EA">
              <w:rPr>
                <w:noProof/>
                <w:vertAlign w:val="superscript"/>
              </w:rPr>
              <w:t>240</w:t>
            </w:r>
            <w:r>
              <w:fldChar w:fldCharType="end"/>
            </w:r>
          </w:p>
        </w:tc>
      </w:tr>
      <w:tr w:rsidR="001969C3" w:rsidRPr="00C12274" w14:paraId="07A4A659" w14:textId="77777777" w:rsidTr="00BC7AEC">
        <w:trPr>
          <w:cantSplit/>
        </w:trPr>
        <w:tc>
          <w:tcPr>
            <w:tcW w:w="1560" w:type="dxa"/>
            <w:shd w:val="clear" w:color="D9E2F3" w:themeColor="accent1" w:themeTint="33" w:fill="auto"/>
          </w:tcPr>
          <w:p w14:paraId="4E4D99DB" w14:textId="77777777" w:rsidR="001969C3" w:rsidRPr="00C12274" w:rsidRDefault="001969C3" w:rsidP="005D4074">
            <w:pPr>
              <w:pStyle w:val="RCTstable"/>
              <w:keepNext/>
            </w:pPr>
            <w:r w:rsidRPr="00C12274">
              <w:t>Random sequence generation</w:t>
            </w:r>
          </w:p>
        </w:tc>
        <w:tc>
          <w:tcPr>
            <w:tcW w:w="1275" w:type="dxa"/>
            <w:shd w:val="clear" w:color="D9E2F3" w:themeColor="accent1" w:themeTint="33" w:fill="70AD47" w:themeFill="accent6"/>
          </w:tcPr>
          <w:p w14:paraId="1214347D" w14:textId="2BF2C269" w:rsidR="001969C3" w:rsidRPr="00C12274" w:rsidRDefault="001969C3" w:rsidP="005D4074">
            <w:pPr>
              <w:pStyle w:val="RCTstable"/>
              <w:keepNext/>
            </w:pPr>
            <w:r>
              <w:t>Low</w:t>
            </w:r>
            <w:r w:rsidRPr="00C12274">
              <w:t xml:space="preserve"> risk</w:t>
            </w:r>
          </w:p>
        </w:tc>
        <w:tc>
          <w:tcPr>
            <w:tcW w:w="11199" w:type="dxa"/>
            <w:shd w:val="clear" w:color="D9E2F3" w:themeColor="accent1" w:themeTint="33" w:fill="auto"/>
          </w:tcPr>
          <w:p w14:paraId="2C2E4F4A" w14:textId="25E24AD3" w:rsidR="001969C3" w:rsidRPr="001969C3" w:rsidRDefault="001969C3" w:rsidP="001969C3">
            <w:pPr>
              <w:pStyle w:val="RCTstable"/>
            </w:pPr>
            <w:r w:rsidRPr="001969C3">
              <w:t>Women were randomly assigned to 3 study</w:t>
            </w:r>
            <w:r>
              <w:t xml:space="preserve"> </w:t>
            </w:r>
            <w:r w:rsidRPr="001969C3">
              <w:t>groups according to computer-generated</w:t>
            </w:r>
            <w:r>
              <w:t xml:space="preserve"> </w:t>
            </w:r>
            <w:r w:rsidRPr="001969C3">
              <w:t>block randomisation</w:t>
            </w:r>
            <w:r>
              <w:t>.</w:t>
            </w:r>
          </w:p>
        </w:tc>
      </w:tr>
      <w:tr w:rsidR="001969C3" w:rsidRPr="00C12274" w14:paraId="2F3AD9A6" w14:textId="77777777" w:rsidTr="00BC7AEC">
        <w:trPr>
          <w:cantSplit/>
        </w:trPr>
        <w:tc>
          <w:tcPr>
            <w:tcW w:w="1560" w:type="dxa"/>
            <w:shd w:val="clear" w:color="D9E2F3" w:themeColor="accent1" w:themeTint="33" w:fill="auto"/>
          </w:tcPr>
          <w:p w14:paraId="528E5D5A" w14:textId="77777777" w:rsidR="001969C3" w:rsidRPr="00C12274" w:rsidRDefault="001969C3" w:rsidP="005D4074">
            <w:pPr>
              <w:pStyle w:val="RCTstable"/>
              <w:keepNext/>
            </w:pPr>
            <w:r w:rsidRPr="00C12274">
              <w:t xml:space="preserve">Allocation concealment </w:t>
            </w:r>
          </w:p>
        </w:tc>
        <w:tc>
          <w:tcPr>
            <w:tcW w:w="1275" w:type="dxa"/>
            <w:shd w:val="clear" w:color="D9E2F3" w:themeColor="accent1" w:themeTint="33" w:fill="70AD47" w:themeFill="accent6"/>
          </w:tcPr>
          <w:p w14:paraId="3AA0284D" w14:textId="77777777" w:rsidR="001969C3" w:rsidRPr="00C12274" w:rsidRDefault="001969C3" w:rsidP="005D4074">
            <w:pPr>
              <w:pStyle w:val="RCTstable"/>
              <w:keepNext/>
            </w:pPr>
            <w:r w:rsidRPr="00C12274">
              <w:t>Low risk</w:t>
            </w:r>
          </w:p>
        </w:tc>
        <w:tc>
          <w:tcPr>
            <w:tcW w:w="11199" w:type="dxa"/>
            <w:shd w:val="clear" w:color="D9E2F3" w:themeColor="accent1" w:themeTint="33" w:fill="auto"/>
          </w:tcPr>
          <w:p w14:paraId="2D36ED50" w14:textId="07627BD2" w:rsidR="001969C3" w:rsidRPr="001969C3" w:rsidRDefault="001969C3" w:rsidP="001969C3">
            <w:pPr>
              <w:pStyle w:val="RCTstable"/>
            </w:pPr>
            <w:r w:rsidRPr="001969C3">
              <w:t>Using sealed envelopes. At the 1st study</w:t>
            </w:r>
            <w:r>
              <w:t xml:space="preserve"> </w:t>
            </w:r>
            <w:r w:rsidRPr="001969C3">
              <w:t>visit the envelopes were opened. The random</w:t>
            </w:r>
            <w:r>
              <w:t xml:space="preserve"> </w:t>
            </w:r>
            <w:r w:rsidRPr="001969C3">
              <w:t>allocation sequence was thus concealed until interventions were assigned</w:t>
            </w:r>
          </w:p>
        </w:tc>
      </w:tr>
      <w:tr w:rsidR="001969C3" w:rsidRPr="00C12274" w14:paraId="4DBE3EC5" w14:textId="77777777" w:rsidTr="00BC7AEC">
        <w:trPr>
          <w:cantSplit/>
          <w:trHeight w:val="291"/>
        </w:trPr>
        <w:tc>
          <w:tcPr>
            <w:tcW w:w="1560" w:type="dxa"/>
            <w:shd w:val="clear" w:color="D9E2F3" w:themeColor="accent1" w:themeTint="33" w:fill="auto"/>
          </w:tcPr>
          <w:p w14:paraId="7FBC88FF" w14:textId="77777777" w:rsidR="001969C3" w:rsidRPr="00C12274" w:rsidRDefault="001969C3" w:rsidP="005D4074">
            <w:pPr>
              <w:pStyle w:val="RCTstable"/>
              <w:keepNext/>
            </w:pPr>
            <w:r>
              <w:t>Performance bias</w:t>
            </w:r>
          </w:p>
        </w:tc>
        <w:tc>
          <w:tcPr>
            <w:tcW w:w="1275" w:type="dxa"/>
            <w:shd w:val="clear" w:color="D9E2F3" w:themeColor="accent1" w:themeTint="33" w:fill="FFC000" w:themeFill="accent4"/>
          </w:tcPr>
          <w:p w14:paraId="7EE09AB7" w14:textId="6586E927" w:rsidR="001969C3" w:rsidRPr="00C12274" w:rsidRDefault="00D072CE" w:rsidP="005D4074">
            <w:pPr>
              <w:pStyle w:val="RCTstable"/>
              <w:keepNext/>
            </w:pPr>
            <w:r>
              <w:t>Unclear</w:t>
            </w:r>
            <w:r w:rsidR="001969C3" w:rsidRPr="00C12274">
              <w:t xml:space="preserve"> risk</w:t>
            </w:r>
          </w:p>
        </w:tc>
        <w:tc>
          <w:tcPr>
            <w:tcW w:w="11199" w:type="dxa"/>
            <w:shd w:val="clear" w:color="D9E2F3" w:themeColor="accent1" w:themeTint="33" w:fill="auto"/>
          </w:tcPr>
          <w:p w14:paraId="099C56E5" w14:textId="7778B69F" w:rsidR="001969C3" w:rsidRPr="001969C3" w:rsidRDefault="001969C3" w:rsidP="001969C3">
            <w:pPr>
              <w:pStyle w:val="RCTstable"/>
            </w:pPr>
            <w:r w:rsidRPr="001969C3">
              <w:t>Probiotics/placebo were double-blind in</w:t>
            </w:r>
            <w:r>
              <w:t xml:space="preserve"> </w:t>
            </w:r>
            <w:r w:rsidRPr="001969C3">
              <w:t>the intervention groups but single blind in</w:t>
            </w:r>
            <w:r>
              <w:t xml:space="preserve"> </w:t>
            </w:r>
            <w:r w:rsidRPr="001969C3">
              <w:t>the control group</w:t>
            </w:r>
            <w:r>
              <w:t>.</w:t>
            </w:r>
            <w:r w:rsidR="003E4140">
              <w:t xml:space="preserve"> Blinding of intervention group (ie diet counselling vs no diet counselling) not described.</w:t>
            </w:r>
          </w:p>
        </w:tc>
      </w:tr>
      <w:tr w:rsidR="001969C3" w:rsidRPr="00822EBF" w14:paraId="7FAFCA1D" w14:textId="77777777" w:rsidTr="00BC7AEC">
        <w:trPr>
          <w:cantSplit/>
        </w:trPr>
        <w:tc>
          <w:tcPr>
            <w:tcW w:w="1560" w:type="dxa"/>
            <w:shd w:val="clear" w:color="D9E2F3" w:themeColor="accent1" w:themeTint="33" w:fill="auto"/>
          </w:tcPr>
          <w:p w14:paraId="167AF285" w14:textId="77777777" w:rsidR="001969C3" w:rsidRPr="00822EBF" w:rsidRDefault="001969C3" w:rsidP="005D4074">
            <w:pPr>
              <w:pStyle w:val="RCTstable"/>
            </w:pPr>
            <w:r w:rsidRPr="00822EBF">
              <w:t>Detection bias</w:t>
            </w:r>
          </w:p>
        </w:tc>
        <w:tc>
          <w:tcPr>
            <w:tcW w:w="1275" w:type="dxa"/>
            <w:shd w:val="clear" w:color="D9E2F3" w:themeColor="accent1" w:themeTint="33" w:fill="FFC000" w:themeFill="accent4"/>
          </w:tcPr>
          <w:p w14:paraId="05B6A1D3" w14:textId="30958CE8" w:rsidR="001969C3" w:rsidRPr="00822EBF" w:rsidRDefault="001969C3" w:rsidP="005D4074">
            <w:pPr>
              <w:pStyle w:val="RCTstable"/>
            </w:pPr>
            <w:r>
              <w:t>Unclear</w:t>
            </w:r>
            <w:r w:rsidRPr="00822EBF">
              <w:t xml:space="preserve"> risk</w:t>
            </w:r>
          </w:p>
        </w:tc>
        <w:tc>
          <w:tcPr>
            <w:tcW w:w="11199" w:type="dxa"/>
            <w:shd w:val="clear" w:color="D9E2F3" w:themeColor="accent1" w:themeTint="33" w:fill="auto"/>
          </w:tcPr>
          <w:p w14:paraId="4A6AD665" w14:textId="42040DA1" w:rsidR="001969C3" w:rsidRPr="001969C3" w:rsidRDefault="001969C3" w:rsidP="001969C3">
            <w:pPr>
              <w:pStyle w:val="RCTstable"/>
            </w:pPr>
            <w:r w:rsidRPr="001969C3">
              <w:t>Not described.</w:t>
            </w:r>
          </w:p>
        </w:tc>
      </w:tr>
      <w:tr w:rsidR="001969C3" w:rsidRPr="00C12274" w14:paraId="27142043" w14:textId="77777777" w:rsidTr="00BC7AEC">
        <w:trPr>
          <w:cantSplit/>
        </w:trPr>
        <w:tc>
          <w:tcPr>
            <w:tcW w:w="1560" w:type="dxa"/>
            <w:shd w:val="clear" w:color="D9E2F3" w:themeColor="accent1" w:themeTint="33" w:fill="auto"/>
          </w:tcPr>
          <w:p w14:paraId="15E9AA2E" w14:textId="77777777" w:rsidR="001969C3" w:rsidRPr="00C12274" w:rsidRDefault="001969C3" w:rsidP="005D4074">
            <w:pPr>
              <w:pStyle w:val="RCTstable"/>
              <w:keepNext/>
            </w:pPr>
            <w:r w:rsidRPr="00C12274">
              <w:t>Incomplete outcome data</w:t>
            </w:r>
          </w:p>
        </w:tc>
        <w:tc>
          <w:tcPr>
            <w:tcW w:w="1275" w:type="dxa"/>
            <w:shd w:val="clear" w:color="D9E2F3" w:themeColor="accent1" w:themeTint="33" w:fill="70AD47" w:themeFill="accent6"/>
          </w:tcPr>
          <w:p w14:paraId="40327310" w14:textId="640E19AD" w:rsidR="001969C3" w:rsidRPr="00C12274" w:rsidRDefault="001969C3" w:rsidP="005D4074">
            <w:pPr>
              <w:pStyle w:val="RCTstable"/>
              <w:keepNext/>
            </w:pPr>
            <w:r>
              <w:t>Low</w:t>
            </w:r>
            <w:r w:rsidRPr="00C12274">
              <w:t xml:space="preserve"> risk</w:t>
            </w:r>
          </w:p>
        </w:tc>
        <w:tc>
          <w:tcPr>
            <w:tcW w:w="11199" w:type="dxa"/>
            <w:shd w:val="clear" w:color="D9E2F3" w:themeColor="accent1" w:themeTint="33" w:fill="auto"/>
          </w:tcPr>
          <w:p w14:paraId="6A750A2C" w14:textId="24C25F7E" w:rsidR="001969C3" w:rsidRPr="001969C3" w:rsidRDefault="001969C3" w:rsidP="001969C3">
            <w:pPr>
              <w:pStyle w:val="RCTstable"/>
            </w:pPr>
            <w:r w:rsidRPr="001969C3">
              <w:t>No loss to follow-up (to delivery).</w:t>
            </w:r>
          </w:p>
        </w:tc>
      </w:tr>
      <w:tr w:rsidR="001969C3" w:rsidRPr="00C12274" w14:paraId="13DE0A37" w14:textId="77777777" w:rsidTr="00BC7AEC">
        <w:trPr>
          <w:cantSplit/>
        </w:trPr>
        <w:tc>
          <w:tcPr>
            <w:tcW w:w="1560" w:type="dxa"/>
            <w:shd w:val="clear" w:color="D9E2F3" w:themeColor="accent1" w:themeTint="33" w:fill="auto"/>
          </w:tcPr>
          <w:p w14:paraId="4A2681DB" w14:textId="77777777" w:rsidR="001969C3" w:rsidRPr="00C12274" w:rsidRDefault="001969C3" w:rsidP="005D4074">
            <w:pPr>
              <w:pStyle w:val="RCTstable"/>
            </w:pPr>
            <w:r w:rsidRPr="00C12274">
              <w:t>Selective reporting</w:t>
            </w:r>
          </w:p>
        </w:tc>
        <w:tc>
          <w:tcPr>
            <w:tcW w:w="1275" w:type="dxa"/>
            <w:shd w:val="clear" w:color="D9E2F3" w:themeColor="accent1" w:themeTint="33" w:fill="70AD47" w:themeFill="accent6"/>
          </w:tcPr>
          <w:p w14:paraId="42508E64" w14:textId="5DBF4034" w:rsidR="001969C3" w:rsidRPr="00C12274" w:rsidRDefault="001969C3" w:rsidP="005D4074">
            <w:pPr>
              <w:pStyle w:val="RCTstable"/>
            </w:pPr>
            <w:r>
              <w:t>Low</w:t>
            </w:r>
            <w:r w:rsidRPr="00C12274">
              <w:t xml:space="preserve"> risk</w:t>
            </w:r>
          </w:p>
        </w:tc>
        <w:tc>
          <w:tcPr>
            <w:tcW w:w="11199" w:type="dxa"/>
            <w:shd w:val="clear" w:color="D9E2F3" w:themeColor="accent1" w:themeTint="33" w:fill="auto"/>
          </w:tcPr>
          <w:p w14:paraId="27737862" w14:textId="61C97C67" w:rsidR="001969C3" w:rsidRPr="001969C3" w:rsidRDefault="001969C3" w:rsidP="001969C3">
            <w:pPr>
              <w:pStyle w:val="RCTstable"/>
            </w:pPr>
            <w:r w:rsidRPr="001969C3">
              <w:t>The outcomes reported as in the published</w:t>
            </w:r>
            <w:r>
              <w:t xml:space="preserve"> </w:t>
            </w:r>
            <w:r w:rsidRPr="001969C3">
              <w:t>protocol.</w:t>
            </w:r>
          </w:p>
        </w:tc>
      </w:tr>
      <w:tr w:rsidR="001969C3" w:rsidRPr="00C12274" w14:paraId="2FFD4690" w14:textId="77777777" w:rsidTr="00BC7AEC">
        <w:trPr>
          <w:cantSplit/>
        </w:trPr>
        <w:tc>
          <w:tcPr>
            <w:tcW w:w="1560" w:type="dxa"/>
            <w:shd w:val="clear" w:color="D9E2F3" w:themeColor="accent1" w:themeTint="33" w:fill="auto"/>
          </w:tcPr>
          <w:p w14:paraId="483AA5D0" w14:textId="77777777" w:rsidR="001969C3" w:rsidRPr="00C12274" w:rsidRDefault="001969C3" w:rsidP="005D4074">
            <w:pPr>
              <w:pStyle w:val="RCTstable"/>
              <w:rPr>
                <w:lang w:val="en-US"/>
              </w:rPr>
            </w:pPr>
            <w:r w:rsidRPr="00C12274">
              <w:rPr>
                <w:lang w:val="en-US"/>
              </w:rPr>
              <w:t xml:space="preserve">Other limitations </w:t>
            </w:r>
          </w:p>
        </w:tc>
        <w:tc>
          <w:tcPr>
            <w:tcW w:w="1275" w:type="dxa"/>
            <w:shd w:val="clear" w:color="D9E2F3" w:themeColor="accent1" w:themeTint="33" w:fill="70AD47" w:themeFill="accent6"/>
          </w:tcPr>
          <w:p w14:paraId="0CF8017F" w14:textId="123E0B05" w:rsidR="001969C3" w:rsidRPr="00C12274" w:rsidRDefault="001969C3" w:rsidP="005D4074">
            <w:pPr>
              <w:pStyle w:val="RCTstable"/>
              <w:rPr>
                <w:lang w:val="en-US"/>
              </w:rPr>
            </w:pPr>
            <w:r>
              <w:rPr>
                <w:lang w:val="en-US"/>
              </w:rPr>
              <w:t>Low</w:t>
            </w:r>
            <w:r w:rsidRPr="00C12274">
              <w:rPr>
                <w:lang w:val="en-US"/>
              </w:rPr>
              <w:t xml:space="preserve"> risk</w:t>
            </w:r>
          </w:p>
        </w:tc>
        <w:tc>
          <w:tcPr>
            <w:tcW w:w="11199" w:type="dxa"/>
            <w:shd w:val="clear" w:color="D9E2F3" w:themeColor="accent1" w:themeTint="33" w:fill="auto"/>
          </w:tcPr>
          <w:p w14:paraId="215E0BF4" w14:textId="76BE117D" w:rsidR="001969C3" w:rsidRPr="001969C3" w:rsidRDefault="001969C3" w:rsidP="001969C3">
            <w:pPr>
              <w:pStyle w:val="RCTstable"/>
            </w:pPr>
            <w:r w:rsidRPr="001969C3">
              <w:t>No other bias apparent.</w:t>
            </w:r>
          </w:p>
        </w:tc>
      </w:tr>
      <w:tr w:rsidR="00773FBC" w:rsidRPr="00C12274" w14:paraId="312CF3F8" w14:textId="77777777" w:rsidTr="00BC7AEC">
        <w:trPr>
          <w:cantSplit/>
        </w:trPr>
        <w:tc>
          <w:tcPr>
            <w:tcW w:w="14034" w:type="dxa"/>
            <w:gridSpan w:val="3"/>
            <w:shd w:val="solid" w:color="D9E2F3" w:themeColor="accent1" w:themeTint="33" w:fill="auto"/>
          </w:tcPr>
          <w:p w14:paraId="26694FF3" w14:textId="7A29FC91" w:rsidR="00773FBC" w:rsidRPr="00992BA6" w:rsidRDefault="00773FBC" w:rsidP="002747EA">
            <w:pPr>
              <w:pStyle w:val="Tablecell"/>
              <w:keepNext/>
              <w:spacing w:line="220" w:lineRule="exact"/>
              <w:rPr>
                <w:rFonts w:eastAsiaTheme="minorHAnsi"/>
                <w:sz w:val="16"/>
                <w:szCs w:val="16"/>
                <w:lang w:val="en-US"/>
              </w:rPr>
            </w:pPr>
            <w:r w:rsidRPr="00C12274">
              <w:rPr>
                <w:rFonts w:eastAsiaTheme="minorHAnsi"/>
                <w:b/>
                <w:noProof/>
                <w:sz w:val="16"/>
                <w:szCs w:val="16"/>
                <w:lang w:val="en-US"/>
              </w:rPr>
              <w:t>Simmons et al 2017</w:t>
            </w:r>
            <w:r>
              <w:rPr>
                <w:rFonts w:eastAsiaTheme="minorHAnsi"/>
                <w:sz w:val="16"/>
                <w:szCs w:val="16"/>
                <w:lang w:val="en-US"/>
              </w:rPr>
              <w:fldChar w:fldCharType="begin">
                <w:fldData xml:space="preserve">PEVuZE5vdGU+PENpdGU+PEF1dGhvcj5TaW1tb25zPC9BdXRob3I+PFllYXI+MjAxNzwvWWVhcj48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</w:fldData>
              </w:fldChar>
            </w:r>
            <w:r w:rsidR="002747EA">
              <w:rPr>
                <w:rFonts w:eastAsiaTheme="minorHAnsi"/>
                <w:sz w:val="16"/>
                <w:szCs w:val="16"/>
                <w:lang w:val="en-US"/>
              </w:rPr>
              <w:instrText xml:space="preserve"> ADDIN EN.CITE </w:instrText>
            </w:r>
            <w:r w:rsidR="002747EA">
              <w:rPr>
                <w:rFonts w:eastAsiaTheme="minorHAnsi"/>
                <w:sz w:val="16"/>
                <w:szCs w:val="16"/>
                <w:lang w:val="en-US"/>
              </w:rPr>
              <w:fldChar w:fldCharType="begin">
                <w:fldData xml:space="preserve">PEVuZE5vdGU+PENpdGU+PEF1dGhvcj5TaW1tb25zPC9BdXRob3I+PFllYXI+MjAxNzwvWWVhcj48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</w:fldData>
              </w:fldChar>
            </w:r>
            <w:r w:rsidR="002747EA">
              <w:rPr>
                <w:rFonts w:eastAsiaTheme="minorHAnsi"/>
                <w:sz w:val="16"/>
                <w:szCs w:val="16"/>
                <w:lang w:val="en-US"/>
              </w:rPr>
              <w:instrText xml:space="preserve"> ADDIN EN.CITE.DATA </w:instrText>
            </w:r>
            <w:r w:rsidR="002747EA">
              <w:rPr>
                <w:rFonts w:eastAsiaTheme="minorHAnsi"/>
                <w:sz w:val="16"/>
                <w:szCs w:val="16"/>
                <w:lang w:val="en-US"/>
              </w:rPr>
            </w:r>
            <w:r w:rsidR="002747EA">
              <w:rPr>
                <w:rFonts w:eastAsiaTheme="minorHAnsi"/>
                <w:sz w:val="16"/>
                <w:szCs w:val="16"/>
                <w:lang w:val="en-US"/>
              </w:rPr>
              <w:fldChar w:fldCharType="end"/>
            </w:r>
            <w:r>
              <w:rPr>
                <w:rFonts w:eastAsiaTheme="minorHAnsi"/>
                <w:sz w:val="16"/>
                <w:szCs w:val="16"/>
                <w:lang w:val="en-US"/>
              </w:rPr>
            </w:r>
            <w:r>
              <w:rPr>
                <w:rFonts w:eastAsiaTheme="minorHAnsi"/>
                <w:sz w:val="16"/>
                <w:szCs w:val="16"/>
                <w:lang w:val="en-US"/>
              </w:rPr>
              <w:fldChar w:fldCharType="separate"/>
            </w:r>
            <w:r w:rsidR="002747EA" w:rsidRPr="002747EA">
              <w:rPr>
                <w:rFonts w:eastAsiaTheme="minorHAnsi"/>
                <w:noProof/>
                <w:szCs w:val="16"/>
                <w:vertAlign w:val="superscript"/>
                <w:lang w:val="en-US"/>
              </w:rPr>
              <w:t>402</w:t>
            </w:r>
            <w:r>
              <w:rPr>
                <w:rFonts w:eastAsiaTheme="minorHAnsi"/>
                <w:sz w:val="16"/>
                <w:szCs w:val="16"/>
                <w:lang w:val="en-US"/>
              </w:rPr>
              <w:fldChar w:fldCharType="end"/>
            </w:r>
          </w:p>
        </w:tc>
      </w:tr>
      <w:tr w:rsidR="00773FBC" w:rsidRPr="00C12274" w14:paraId="09D3CAB3" w14:textId="77777777" w:rsidTr="00BC7AEC">
        <w:trPr>
          <w:cantSplit/>
        </w:trPr>
        <w:tc>
          <w:tcPr>
            <w:tcW w:w="1560" w:type="dxa"/>
            <w:shd w:val="clear" w:color="D9E2F3" w:themeColor="accent1" w:themeTint="33" w:fill="auto"/>
          </w:tcPr>
          <w:p w14:paraId="24985101" w14:textId="77777777" w:rsidR="00773FBC" w:rsidRPr="00C12274" w:rsidRDefault="00773FBC" w:rsidP="00A67139">
            <w:pPr>
              <w:keepNext/>
              <w:spacing w:before="40" w:after="40" w:line="220" w:lineRule="exact"/>
              <w:rPr>
                <w:sz w:val="16"/>
                <w:szCs w:val="16"/>
              </w:rPr>
            </w:pPr>
            <w:r w:rsidRPr="00C12274">
              <w:rPr>
                <w:sz w:val="16"/>
                <w:szCs w:val="16"/>
              </w:rPr>
              <w:t>Random sequence generation</w:t>
            </w:r>
          </w:p>
        </w:tc>
        <w:tc>
          <w:tcPr>
            <w:tcW w:w="1275" w:type="dxa"/>
            <w:shd w:val="clear" w:color="D9E2F3" w:themeColor="accent1" w:themeTint="33" w:fill="70AD47" w:themeFill="accent6"/>
          </w:tcPr>
          <w:p w14:paraId="02685A06" w14:textId="77777777" w:rsidR="00773FBC" w:rsidRPr="00C12274" w:rsidRDefault="00773FBC" w:rsidP="00A67139">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785256AB" w14:textId="77777777" w:rsidR="00773FBC" w:rsidRPr="00C12274" w:rsidRDefault="00773FBC" w:rsidP="00A67139">
            <w:pPr>
              <w:pStyle w:val="RCTstable"/>
              <w:keepNext/>
            </w:pPr>
            <w:r>
              <w:t>Randomis</w:t>
            </w:r>
            <w:r w:rsidRPr="00C12274">
              <w:t xml:space="preserve">ation to either HE+PA, HE, PA, or UC (Fig. 1) was performed using a computerized electronic random number generator, prestratified for site. </w:t>
            </w:r>
          </w:p>
        </w:tc>
      </w:tr>
      <w:tr w:rsidR="00773FBC" w:rsidRPr="00C12274" w14:paraId="4C87F908" w14:textId="77777777" w:rsidTr="00BC7AEC">
        <w:trPr>
          <w:cantSplit/>
        </w:trPr>
        <w:tc>
          <w:tcPr>
            <w:tcW w:w="1560" w:type="dxa"/>
            <w:shd w:val="clear" w:color="D9E2F3" w:themeColor="accent1" w:themeTint="33" w:fill="auto"/>
          </w:tcPr>
          <w:p w14:paraId="1D13E0B7" w14:textId="77777777" w:rsidR="00773FBC" w:rsidRPr="00C12274" w:rsidRDefault="00773FBC" w:rsidP="00A67139">
            <w:pPr>
              <w:keepNext/>
              <w:spacing w:before="40" w:after="40" w:line="220" w:lineRule="exact"/>
              <w:rPr>
                <w:sz w:val="16"/>
                <w:szCs w:val="16"/>
              </w:rPr>
            </w:pPr>
            <w:r w:rsidRPr="00C12274">
              <w:rPr>
                <w:sz w:val="16"/>
                <w:szCs w:val="16"/>
              </w:rPr>
              <w:t xml:space="preserve">Allocation concealment </w:t>
            </w:r>
          </w:p>
        </w:tc>
        <w:tc>
          <w:tcPr>
            <w:tcW w:w="1275" w:type="dxa"/>
            <w:shd w:val="clear" w:color="D9E2F3" w:themeColor="accent1" w:themeTint="33" w:fill="70AD47" w:themeFill="accent6"/>
          </w:tcPr>
          <w:p w14:paraId="1EA07BFD" w14:textId="77777777" w:rsidR="00773FBC" w:rsidRPr="00C12274" w:rsidRDefault="00773FBC" w:rsidP="00A67139">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0DC15289" w14:textId="77777777" w:rsidR="00773FBC" w:rsidRPr="00C12274" w:rsidRDefault="00773FBC" w:rsidP="00A67139">
            <w:pPr>
              <w:pStyle w:val="RCTstable"/>
              <w:keepNext/>
            </w:pPr>
            <w:r w:rsidRPr="00C12274">
              <w:t xml:space="preserve">The trial coordinator (D.S.) prepared and distributed sealed opaque envelopes, containing group allocations to each site. The allocation outcome was communicated to the participants by the coach. </w:t>
            </w:r>
          </w:p>
        </w:tc>
      </w:tr>
      <w:tr w:rsidR="00773FBC" w:rsidRPr="00C12274" w14:paraId="4C73CEFC" w14:textId="77777777" w:rsidTr="00BC7AEC">
        <w:trPr>
          <w:cantSplit/>
        </w:trPr>
        <w:tc>
          <w:tcPr>
            <w:tcW w:w="1560" w:type="dxa"/>
            <w:shd w:val="clear" w:color="D9E2F3" w:themeColor="accent1" w:themeTint="33" w:fill="auto"/>
          </w:tcPr>
          <w:p w14:paraId="176988A4" w14:textId="77777777" w:rsidR="00773FBC" w:rsidRPr="00C12274" w:rsidRDefault="00773FBC" w:rsidP="00A67139">
            <w:pPr>
              <w:keepNext/>
              <w:spacing w:before="40" w:after="40" w:line="220" w:lineRule="exact"/>
              <w:rPr>
                <w:sz w:val="16"/>
                <w:szCs w:val="16"/>
              </w:rPr>
            </w:pPr>
            <w:r>
              <w:rPr>
                <w:sz w:val="16"/>
                <w:szCs w:val="16"/>
              </w:rPr>
              <w:t>Performance bias</w:t>
            </w:r>
          </w:p>
        </w:tc>
        <w:tc>
          <w:tcPr>
            <w:tcW w:w="1275" w:type="dxa"/>
            <w:shd w:val="clear" w:color="D9E2F3" w:themeColor="accent1" w:themeTint="33" w:fill="FF4D19"/>
          </w:tcPr>
          <w:p w14:paraId="46ABC229" w14:textId="77777777" w:rsidR="00773FBC" w:rsidRPr="00C12274" w:rsidRDefault="00773FBC" w:rsidP="00A67139">
            <w:pPr>
              <w:keepNext/>
              <w:spacing w:before="40" w:after="40" w:line="220" w:lineRule="exact"/>
              <w:rPr>
                <w:sz w:val="16"/>
                <w:szCs w:val="16"/>
              </w:rPr>
            </w:pPr>
            <w:r>
              <w:rPr>
                <w:sz w:val="16"/>
                <w:szCs w:val="16"/>
              </w:rPr>
              <w:t>High</w:t>
            </w:r>
            <w:r w:rsidRPr="00C12274">
              <w:rPr>
                <w:sz w:val="16"/>
                <w:szCs w:val="16"/>
              </w:rPr>
              <w:t xml:space="preserve"> risk</w:t>
            </w:r>
          </w:p>
        </w:tc>
        <w:tc>
          <w:tcPr>
            <w:tcW w:w="11199" w:type="dxa"/>
            <w:vMerge w:val="restart"/>
            <w:shd w:val="clear" w:color="D9E2F3" w:themeColor="accent1" w:themeTint="33" w:fill="auto"/>
          </w:tcPr>
          <w:p w14:paraId="46447CC8" w14:textId="77777777" w:rsidR="00773FBC" w:rsidRPr="00C12274" w:rsidRDefault="00773FBC" w:rsidP="00A67139">
            <w:pPr>
              <w:pStyle w:val="RCTstable"/>
              <w:keepNext/>
              <w:rPr>
                <w:rFonts w:ascii="Times" w:hAnsi="Times"/>
                <w:color w:val="181A18"/>
                <w:sz w:val="15"/>
                <w:szCs w:val="15"/>
              </w:rPr>
            </w:pPr>
            <w:r w:rsidRPr="00C12274">
              <w:t>The staff involved with measurements, but not the participants, were kept unaware of the intervention. Statistical analyses were performed blinded for allocation.</w:t>
            </w:r>
          </w:p>
        </w:tc>
      </w:tr>
      <w:tr w:rsidR="00773FBC" w:rsidRPr="00C12274" w14:paraId="44C3E800" w14:textId="77777777" w:rsidTr="00BC7AEC">
        <w:trPr>
          <w:cantSplit/>
        </w:trPr>
        <w:tc>
          <w:tcPr>
            <w:tcW w:w="1560" w:type="dxa"/>
            <w:shd w:val="clear" w:color="D9E2F3" w:themeColor="accent1" w:themeTint="33" w:fill="auto"/>
          </w:tcPr>
          <w:p w14:paraId="11D87A95" w14:textId="77777777" w:rsidR="00773FBC" w:rsidRPr="00C12274" w:rsidRDefault="00773FBC" w:rsidP="00A67139">
            <w:pPr>
              <w:spacing w:before="40" w:after="40" w:line="220" w:lineRule="exact"/>
              <w:rPr>
                <w:sz w:val="16"/>
                <w:szCs w:val="16"/>
              </w:rPr>
            </w:pPr>
            <w:r>
              <w:rPr>
                <w:sz w:val="16"/>
                <w:szCs w:val="16"/>
              </w:rPr>
              <w:t>Detection bias</w:t>
            </w:r>
          </w:p>
        </w:tc>
        <w:tc>
          <w:tcPr>
            <w:tcW w:w="1275" w:type="dxa"/>
            <w:shd w:val="clear" w:color="D9E2F3" w:themeColor="accent1" w:themeTint="33" w:fill="70AD47" w:themeFill="accent6"/>
          </w:tcPr>
          <w:p w14:paraId="38E36239" w14:textId="77777777" w:rsidR="00773FBC" w:rsidRPr="00C12274" w:rsidRDefault="00773FBC" w:rsidP="00A67139">
            <w:pPr>
              <w:spacing w:before="40" w:after="40" w:line="220" w:lineRule="exact"/>
              <w:rPr>
                <w:sz w:val="16"/>
                <w:szCs w:val="16"/>
              </w:rPr>
            </w:pPr>
            <w:r>
              <w:rPr>
                <w:sz w:val="16"/>
                <w:szCs w:val="16"/>
              </w:rPr>
              <w:t>Low</w:t>
            </w:r>
            <w:r w:rsidRPr="00C12274">
              <w:rPr>
                <w:sz w:val="16"/>
                <w:szCs w:val="16"/>
              </w:rPr>
              <w:t xml:space="preserve"> risk</w:t>
            </w:r>
          </w:p>
        </w:tc>
        <w:tc>
          <w:tcPr>
            <w:tcW w:w="11199" w:type="dxa"/>
            <w:vMerge/>
            <w:shd w:val="clear" w:color="D9E2F3" w:themeColor="accent1" w:themeTint="33" w:fill="auto"/>
          </w:tcPr>
          <w:p w14:paraId="063BF21D" w14:textId="77777777" w:rsidR="00773FBC" w:rsidRPr="00C12274" w:rsidRDefault="00773FBC" w:rsidP="00A67139">
            <w:pPr>
              <w:pStyle w:val="RCTstable"/>
            </w:pPr>
          </w:p>
        </w:tc>
      </w:tr>
      <w:tr w:rsidR="00773FBC" w:rsidRPr="00C12274" w14:paraId="4EAE0A25" w14:textId="77777777" w:rsidTr="00BC7AEC">
        <w:trPr>
          <w:cantSplit/>
        </w:trPr>
        <w:tc>
          <w:tcPr>
            <w:tcW w:w="1560" w:type="dxa"/>
            <w:shd w:val="clear" w:color="D9E2F3" w:themeColor="accent1" w:themeTint="33" w:fill="auto"/>
          </w:tcPr>
          <w:p w14:paraId="2AA81AF2" w14:textId="77777777" w:rsidR="00773FBC" w:rsidRPr="00C12274" w:rsidRDefault="00773FBC" w:rsidP="00A67139">
            <w:pPr>
              <w:spacing w:before="40" w:after="40" w:line="220" w:lineRule="exact"/>
              <w:rPr>
                <w:sz w:val="16"/>
                <w:szCs w:val="16"/>
              </w:rPr>
            </w:pPr>
            <w:r w:rsidRPr="00C12274">
              <w:rPr>
                <w:sz w:val="16"/>
                <w:szCs w:val="16"/>
              </w:rPr>
              <w:t>Incomplete outcome data</w:t>
            </w:r>
          </w:p>
        </w:tc>
        <w:tc>
          <w:tcPr>
            <w:tcW w:w="1275" w:type="dxa"/>
            <w:shd w:val="clear" w:color="D9E2F3" w:themeColor="accent1" w:themeTint="33" w:fill="70AD47" w:themeFill="accent6"/>
          </w:tcPr>
          <w:p w14:paraId="0E1E92AE" w14:textId="77777777" w:rsidR="00773FBC" w:rsidRPr="00C12274" w:rsidRDefault="00773FBC" w:rsidP="00A67139">
            <w:pPr>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45EDCBBE" w14:textId="77777777" w:rsidR="00773FBC" w:rsidRPr="00C12274" w:rsidRDefault="00773FBC" w:rsidP="00A67139">
            <w:pPr>
              <w:pStyle w:val="RCTstable"/>
            </w:pPr>
            <w:r w:rsidRPr="00C12274">
              <w:t xml:space="preserve">Data were analysed according to intention to treat and according to an </w:t>
            </w:r>
            <w:r w:rsidRPr="00C12274">
              <w:rPr>
                <w:rFonts w:ascii="Helvetica" w:hAnsi="Helvetica"/>
              </w:rPr>
              <w:t xml:space="preserve">a priori </w:t>
            </w:r>
            <w:r w:rsidRPr="00C12274">
              <w:t>statistical analysis plan. Differences between subjects withdrawing from the study and those who stayed in the study were assessed.</w:t>
            </w:r>
          </w:p>
        </w:tc>
      </w:tr>
      <w:tr w:rsidR="00773FBC" w:rsidRPr="00C12274" w14:paraId="1D0A281F" w14:textId="77777777" w:rsidTr="00BC7AEC">
        <w:trPr>
          <w:cantSplit/>
        </w:trPr>
        <w:tc>
          <w:tcPr>
            <w:tcW w:w="1560" w:type="dxa"/>
            <w:shd w:val="clear" w:color="D9E2F3" w:themeColor="accent1" w:themeTint="33" w:fill="auto"/>
          </w:tcPr>
          <w:p w14:paraId="05C80A48" w14:textId="77777777" w:rsidR="00773FBC" w:rsidRPr="00C12274" w:rsidRDefault="00773FBC" w:rsidP="00A67139">
            <w:pPr>
              <w:spacing w:before="40" w:after="40" w:line="220" w:lineRule="exact"/>
              <w:rPr>
                <w:sz w:val="16"/>
                <w:szCs w:val="16"/>
              </w:rPr>
            </w:pPr>
            <w:r w:rsidRPr="00C12274">
              <w:rPr>
                <w:sz w:val="16"/>
                <w:szCs w:val="16"/>
              </w:rPr>
              <w:t>Selective reporting</w:t>
            </w:r>
          </w:p>
        </w:tc>
        <w:tc>
          <w:tcPr>
            <w:tcW w:w="1275" w:type="dxa"/>
            <w:shd w:val="clear" w:color="D9E2F3" w:themeColor="accent1" w:themeTint="33" w:fill="70AD47" w:themeFill="accent6"/>
          </w:tcPr>
          <w:p w14:paraId="663F21A7" w14:textId="77777777" w:rsidR="00773FBC" w:rsidRPr="00C12274" w:rsidRDefault="00773FBC" w:rsidP="00A67139">
            <w:pPr>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1EFAF809" w14:textId="77777777" w:rsidR="00773FBC" w:rsidRPr="00C12274" w:rsidRDefault="00773FBC" w:rsidP="00A67139">
            <w:pPr>
              <w:spacing w:before="40" w:after="40" w:line="220" w:lineRule="exact"/>
              <w:rPr>
                <w:sz w:val="16"/>
                <w:szCs w:val="16"/>
              </w:rPr>
            </w:pPr>
            <w:r w:rsidRPr="00C12274">
              <w:rPr>
                <w:sz w:val="16"/>
                <w:szCs w:val="16"/>
              </w:rPr>
              <w:t>Pre-specified outcomes reported.</w:t>
            </w:r>
          </w:p>
        </w:tc>
      </w:tr>
      <w:tr w:rsidR="00773FBC" w:rsidRPr="00C12274" w14:paraId="740B033C" w14:textId="77777777" w:rsidTr="00BC7AEC">
        <w:trPr>
          <w:cantSplit/>
        </w:trPr>
        <w:tc>
          <w:tcPr>
            <w:tcW w:w="1560" w:type="dxa"/>
            <w:shd w:val="clear" w:color="D9E2F3" w:themeColor="accent1" w:themeTint="33" w:fill="auto"/>
          </w:tcPr>
          <w:p w14:paraId="29B1DF3E" w14:textId="77777777" w:rsidR="00773FBC" w:rsidRPr="00C12274" w:rsidRDefault="00773FBC" w:rsidP="00A67139">
            <w:pPr>
              <w:spacing w:before="40" w:after="40" w:line="220" w:lineRule="exact"/>
              <w:rPr>
                <w:sz w:val="16"/>
                <w:szCs w:val="16"/>
                <w:lang w:val="en-US"/>
              </w:rPr>
            </w:pPr>
            <w:r w:rsidRPr="00C12274">
              <w:rPr>
                <w:sz w:val="16"/>
                <w:szCs w:val="16"/>
                <w:lang w:val="en-US"/>
              </w:rPr>
              <w:t xml:space="preserve">Other limitations </w:t>
            </w:r>
          </w:p>
        </w:tc>
        <w:tc>
          <w:tcPr>
            <w:tcW w:w="1275" w:type="dxa"/>
            <w:shd w:val="clear" w:color="D9E2F3" w:themeColor="accent1" w:themeTint="33" w:fill="70AD47" w:themeFill="accent6"/>
          </w:tcPr>
          <w:p w14:paraId="27CE06EC" w14:textId="77777777" w:rsidR="00773FBC" w:rsidRPr="00C12274" w:rsidRDefault="00773FBC" w:rsidP="00A67139">
            <w:pPr>
              <w:spacing w:before="40" w:after="40" w:line="220" w:lineRule="exact"/>
              <w:rPr>
                <w:sz w:val="16"/>
                <w:szCs w:val="16"/>
                <w:lang w:val="en-US"/>
              </w:rPr>
            </w:pPr>
            <w:r w:rsidRPr="00C12274">
              <w:rPr>
                <w:sz w:val="16"/>
                <w:szCs w:val="16"/>
                <w:lang w:val="en-US"/>
              </w:rPr>
              <w:t>Low risk</w:t>
            </w:r>
          </w:p>
        </w:tc>
        <w:tc>
          <w:tcPr>
            <w:tcW w:w="11199" w:type="dxa"/>
            <w:shd w:val="clear" w:color="D9E2F3" w:themeColor="accent1" w:themeTint="33" w:fill="auto"/>
          </w:tcPr>
          <w:p w14:paraId="25EC4475" w14:textId="77777777" w:rsidR="00773FBC" w:rsidRPr="00C12274" w:rsidRDefault="00773FBC" w:rsidP="00A67139">
            <w:pPr>
              <w:spacing w:before="40" w:after="40" w:line="220" w:lineRule="exact"/>
              <w:rPr>
                <w:sz w:val="16"/>
                <w:szCs w:val="16"/>
                <w:lang w:val="en-US"/>
              </w:rPr>
            </w:pPr>
            <w:r w:rsidRPr="00C12274">
              <w:rPr>
                <w:sz w:val="16"/>
                <w:szCs w:val="16"/>
                <w:lang w:val="en-US"/>
              </w:rPr>
              <w:t>No significant differences between baseline characteristics of groups</w:t>
            </w:r>
          </w:p>
        </w:tc>
      </w:tr>
      <w:tr w:rsidR="002E0D34" w:rsidRPr="00C12274" w14:paraId="7AD42CEC" w14:textId="77777777" w:rsidTr="00BC7AEC">
        <w:trPr>
          <w:cantSplit/>
        </w:trPr>
        <w:tc>
          <w:tcPr>
            <w:tcW w:w="14034" w:type="dxa"/>
            <w:gridSpan w:val="3"/>
            <w:shd w:val="solid" w:color="D9E2F3" w:themeColor="accent1" w:themeTint="33" w:fill="auto"/>
          </w:tcPr>
          <w:p w14:paraId="082B2918" w14:textId="2820B018" w:rsidR="002E0D34" w:rsidRPr="00992BA6" w:rsidRDefault="002E0D34" w:rsidP="002747EA">
            <w:pPr>
              <w:pStyle w:val="Tablecell"/>
              <w:keepNext/>
              <w:spacing w:line="220" w:lineRule="exact"/>
              <w:rPr>
                <w:rFonts w:eastAsiaTheme="minorHAnsi"/>
                <w:sz w:val="16"/>
                <w:szCs w:val="16"/>
                <w:lang w:val="en-US"/>
              </w:rPr>
            </w:pPr>
            <w:r w:rsidRPr="002E0D34">
              <w:rPr>
                <w:b/>
                <w:sz w:val="16"/>
                <w:szCs w:val="16"/>
              </w:rPr>
              <w:t>Thornton et al 2009</w:t>
            </w:r>
            <w:r>
              <w:fldChar w:fldCharType="begin"/>
            </w:r>
            <w:r w:rsidR="002747EA">
              <w:instrText xml:space="preserve"> ADDIN EN.CITE &lt;EndNote&gt;&lt;Cite&gt;&lt;Author&gt;Thornton&lt;/Author&gt;&lt;Year&gt;2009&lt;/Year&gt;&lt;RecNum&gt;1138&lt;/RecNum&gt;&lt;DisplayText&gt;&lt;style face="superscript" font="Trebuchet MS" size="9"&gt;403&lt;/style&gt;&lt;/DisplayText&gt;&lt;record&gt;&lt;rec-number&gt;1138&lt;/rec-number&gt;&lt;foreign-keys&gt;&lt;key app="EN" db-id="exvasrfx2dtraoesasxp2szsxa2df502592x" timestamp="1555473644"&gt;1138&lt;/key&gt;&lt;/foreign-keys&gt;&lt;ref-type name="Journal Article"&gt;17&lt;/ref-type&gt;&lt;contributors&gt;&lt;authors&gt;&lt;author&gt;Thornton, Y. S.&lt;/author&gt;&lt;author&gt;Smarkola, C.&lt;/author&gt;&lt;author&gt;Kopacz, S. M.&lt;/author&gt;&lt;author&gt;Ishoof, S. B.&lt;/author&gt;&lt;/authors&gt;&lt;/contributors&gt;&lt;auth-address&gt;Department of Obstetrics, Divisions of Maternal-Fetal Medicine, Morristown Memorial Hospital, Morristown, New Jersey, USA. yvonne_thornton@nymc.edu&lt;/auth-address&gt;&lt;titles&gt;&lt;title&gt;Perinatal outcomes in nutritionally monitored obese pregnant women: a randomized clinical trial&lt;/title&gt;&lt;secondary-title&gt;J Natl Med Assoc&lt;/secondary-title&gt;&lt;/titles&gt;&lt;periodical&gt;&lt;full-title&gt;J Natl Med Assoc&lt;/full-title&gt;&lt;/periodical&gt;&lt;pages&gt;569-77&lt;/pages&gt;&lt;volume&gt;101&lt;/volume&gt;&lt;number&gt;6&lt;/number&gt;&lt;edition&gt;2009/07/10&lt;/edition&gt;&lt;keywords&gt;&lt;keyword&gt;Adult&lt;/keyword&gt;&lt;keyword&gt;Analysis of Variance&lt;/keyword&gt;&lt;keyword&gt;Body Mass Index&lt;/keyword&gt;&lt;keyword&gt;Female&lt;/keyword&gt;&lt;keyword&gt;Health Status&lt;/keyword&gt;&lt;keyword&gt;Humans&lt;/keyword&gt;&lt;keyword&gt;Maternal Nutritional Physiological Phenomena/*physiology&lt;/keyword&gt;&lt;keyword&gt;*Maternal Welfare&lt;/keyword&gt;&lt;keyword&gt;Multivariate Analysis&lt;/keyword&gt;&lt;keyword&gt;Nutrition Assessment&lt;/keyword&gt;&lt;keyword&gt;Nutritional Status&lt;/keyword&gt;&lt;keyword&gt;Obesity/*complications&lt;/keyword&gt;&lt;keyword&gt;Pregnancy&lt;/keyword&gt;&lt;keyword&gt;Pregnancy Complications/*epidemiology/prevention &amp;amp; control&lt;/keyword&gt;&lt;keyword&gt;*Pregnancy Outcome&lt;/keyword&gt;&lt;keyword&gt;United States/epidemiology&lt;/keyword&gt;&lt;keyword&gt;Weight Gain&lt;/keyword&gt;&lt;/keywords&gt;&lt;dates&gt;&lt;year&gt;2009&lt;/year&gt;&lt;pub-dates&gt;&lt;date&gt;Jun&lt;/date&gt;&lt;/pub-dates&gt;&lt;/dates&gt;&lt;isbn&gt;0027-9684 (Print)&amp;#xD;0027-9684 (Linking)&lt;/isbn&gt;&lt;accession-num&gt;19585925&lt;/accession-num&gt;&lt;urls&gt;&lt;related-urls&gt;&lt;url&gt;https://www.ncbi.nlm.nih.gov/pubmed/19585925&lt;/url&gt;&lt;/related-urls&gt;&lt;/urls&gt;&lt;/record&gt;&lt;/Cite&gt;&lt;/EndNote&gt;</w:instrText>
            </w:r>
            <w:r>
              <w:fldChar w:fldCharType="separate"/>
            </w:r>
            <w:r w:rsidR="002747EA" w:rsidRPr="002747EA">
              <w:rPr>
                <w:noProof/>
                <w:vertAlign w:val="superscript"/>
              </w:rPr>
              <w:t>403</w:t>
            </w:r>
            <w:r>
              <w:fldChar w:fldCharType="end"/>
            </w:r>
          </w:p>
        </w:tc>
      </w:tr>
      <w:tr w:rsidR="002E0D34" w:rsidRPr="00C12274" w14:paraId="2B120C61" w14:textId="77777777" w:rsidTr="00BC7AEC">
        <w:trPr>
          <w:cantSplit/>
        </w:trPr>
        <w:tc>
          <w:tcPr>
            <w:tcW w:w="1560" w:type="dxa"/>
            <w:shd w:val="clear" w:color="D9E2F3" w:themeColor="accent1" w:themeTint="33" w:fill="auto"/>
          </w:tcPr>
          <w:p w14:paraId="38CC4435" w14:textId="77777777" w:rsidR="002E0D34" w:rsidRPr="00C12274" w:rsidRDefault="002E0D34" w:rsidP="00A67139">
            <w:pPr>
              <w:keepNext/>
              <w:spacing w:before="40" w:after="40" w:line="220" w:lineRule="exact"/>
              <w:rPr>
                <w:sz w:val="16"/>
                <w:szCs w:val="16"/>
              </w:rPr>
            </w:pPr>
            <w:r w:rsidRPr="00C12274">
              <w:rPr>
                <w:sz w:val="16"/>
                <w:szCs w:val="16"/>
              </w:rPr>
              <w:t>Random sequence generation</w:t>
            </w:r>
          </w:p>
        </w:tc>
        <w:tc>
          <w:tcPr>
            <w:tcW w:w="1275" w:type="dxa"/>
            <w:shd w:val="clear" w:color="D9E2F3" w:themeColor="accent1" w:themeTint="33" w:fill="70AD47" w:themeFill="accent6"/>
          </w:tcPr>
          <w:p w14:paraId="0F618371" w14:textId="77777777" w:rsidR="002E0D34" w:rsidRPr="00C12274" w:rsidRDefault="002E0D34" w:rsidP="00A67139">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2AFC45E4" w14:textId="17CAAD0B" w:rsidR="002E0D34" w:rsidRPr="00E45C1C" w:rsidRDefault="00E45C1C" w:rsidP="00E45C1C">
            <w:pPr>
              <w:pStyle w:val="RCTstable"/>
            </w:pPr>
            <w:r w:rsidRPr="00E45C1C">
              <w:t>Random number table.</w:t>
            </w:r>
          </w:p>
        </w:tc>
      </w:tr>
      <w:tr w:rsidR="002E0D34" w:rsidRPr="00C12274" w14:paraId="6DCA5A6B" w14:textId="77777777" w:rsidTr="00BC7AEC">
        <w:trPr>
          <w:cantSplit/>
        </w:trPr>
        <w:tc>
          <w:tcPr>
            <w:tcW w:w="1560" w:type="dxa"/>
            <w:shd w:val="clear" w:color="D9E2F3" w:themeColor="accent1" w:themeTint="33" w:fill="auto"/>
          </w:tcPr>
          <w:p w14:paraId="6E71A2D4" w14:textId="77777777" w:rsidR="002E0D34" w:rsidRPr="00C12274" w:rsidRDefault="002E0D34" w:rsidP="00A67139">
            <w:pPr>
              <w:keepNext/>
              <w:spacing w:before="40" w:after="40" w:line="220" w:lineRule="exact"/>
              <w:rPr>
                <w:sz w:val="16"/>
                <w:szCs w:val="16"/>
              </w:rPr>
            </w:pPr>
            <w:r w:rsidRPr="00C12274">
              <w:rPr>
                <w:sz w:val="16"/>
                <w:szCs w:val="16"/>
              </w:rPr>
              <w:t xml:space="preserve">Allocation concealment </w:t>
            </w:r>
          </w:p>
        </w:tc>
        <w:tc>
          <w:tcPr>
            <w:tcW w:w="1275" w:type="dxa"/>
            <w:shd w:val="clear" w:color="D9E2F3" w:themeColor="accent1" w:themeTint="33" w:fill="70AD47" w:themeFill="accent6"/>
          </w:tcPr>
          <w:p w14:paraId="188084B2" w14:textId="77777777" w:rsidR="002E0D34" w:rsidRPr="00C12274" w:rsidRDefault="002E0D34" w:rsidP="00A67139">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156F66E0" w14:textId="41DBE3F0" w:rsidR="002E0D34" w:rsidRPr="00E45C1C" w:rsidRDefault="00E45C1C" w:rsidP="00E45C1C">
            <w:pPr>
              <w:pStyle w:val="RCTstable"/>
            </w:pPr>
            <w:r w:rsidRPr="00E45C1C">
              <w:t>Sealed sequentially</w:t>
            </w:r>
            <w:r>
              <w:t xml:space="preserve"> numbered envelopes (no comment </w:t>
            </w:r>
            <w:r w:rsidRPr="00E45C1C">
              <w:t>re: opaque/not opaque)</w:t>
            </w:r>
          </w:p>
        </w:tc>
      </w:tr>
      <w:tr w:rsidR="002E0D34" w:rsidRPr="00C12274" w14:paraId="6DD30AFB" w14:textId="77777777" w:rsidTr="00BC7AEC">
        <w:trPr>
          <w:cantSplit/>
          <w:trHeight w:val="333"/>
        </w:trPr>
        <w:tc>
          <w:tcPr>
            <w:tcW w:w="1560" w:type="dxa"/>
            <w:shd w:val="clear" w:color="D9E2F3" w:themeColor="accent1" w:themeTint="33" w:fill="auto"/>
          </w:tcPr>
          <w:p w14:paraId="06FB99CF" w14:textId="474CA117" w:rsidR="002E0D34" w:rsidRPr="00C12274" w:rsidRDefault="00E253BC" w:rsidP="00A67139">
            <w:pPr>
              <w:keepNext/>
              <w:spacing w:before="40" w:after="40" w:line="220" w:lineRule="exact"/>
              <w:rPr>
                <w:sz w:val="16"/>
                <w:szCs w:val="16"/>
              </w:rPr>
            </w:pPr>
            <w:r>
              <w:rPr>
                <w:sz w:val="16"/>
                <w:szCs w:val="16"/>
              </w:rPr>
              <w:t>Performance bias</w:t>
            </w:r>
          </w:p>
        </w:tc>
        <w:tc>
          <w:tcPr>
            <w:tcW w:w="1275" w:type="dxa"/>
            <w:shd w:val="clear" w:color="D9E2F3" w:themeColor="accent1" w:themeTint="33" w:fill="FFC000" w:themeFill="accent4"/>
          </w:tcPr>
          <w:p w14:paraId="7D485311" w14:textId="362DFE90" w:rsidR="002E0D34" w:rsidRPr="00C12274" w:rsidRDefault="00E253BC" w:rsidP="00A67139">
            <w:pPr>
              <w:keepNext/>
              <w:spacing w:before="40" w:after="40" w:line="220" w:lineRule="exact"/>
              <w:rPr>
                <w:sz w:val="16"/>
                <w:szCs w:val="16"/>
              </w:rPr>
            </w:pPr>
            <w:r>
              <w:rPr>
                <w:sz w:val="16"/>
                <w:szCs w:val="16"/>
              </w:rPr>
              <w:t>Unclear</w:t>
            </w:r>
            <w:r w:rsidR="002E0D34" w:rsidRPr="00C12274">
              <w:rPr>
                <w:sz w:val="16"/>
                <w:szCs w:val="16"/>
              </w:rPr>
              <w:t xml:space="preserve"> risk</w:t>
            </w:r>
          </w:p>
        </w:tc>
        <w:tc>
          <w:tcPr>
            <w:tcW w:w="11199" w:type="dxa"/>
            <w:shd w:val="clear" w:color="D9E2F3" w:themeColor="accent1" w:themeTint="33" w:fill="auto"/>
          </w:tcPr>
          <w:p w14:paraId="5AA7AE35" w14:textId="724AEE90" w:rsidR="002E0D34" w:rsidRPr="00E45C1C" w:rsidRDefault="00E253BC" w:rsidP="00E45C1C">
            <w:pPr>
              <w:pStyle w:val="RCTstable"/>
              <w:rPr>
                <w:szCs w:val="24"/>
              </w:rPr>
            </w:pPr>
            <w:r>
              <w:t>Blinding not detailed</w:t>
            </w:r>
            <w:r w:rsidR="00E45C1C" w:rsidRPr="00E45C1C">
              <w:t xml:space="preserve"> and c</w:t>
            </w:r>
            <w:r w:rsidR="00E45C1C">
              <w:t xml:space="preserve">onsidered unlikely particularly </w:t>
            </w:r>
            <w:r w:rsidR="00E45C1C" w:rsidRPr="00E45C1C">
              <w:t>for women and personnel in view of the intervention</w:t>
            </w:r>
          </w:p>
        </w:tc>
      </w:tr>
      <w:tr w:rsidR="002E0D34" w:rsidRPr="00C12274" w14:paraId="6584BBEE" w14:textId="77777777" w:rsidTr="00BC7AEC">
        <w:trPr>
          <w:cantSplit/>
        </w:trPr>
        <w:tc>
          <w:tcPr>
            <w:tcW w:w="1560" w:type="dxa"/>
            <w:shd w:val="clear" w:color="D9E2F3" w:themeColor="accent1" w:themeTint="33" w:fill="auto"/>
          </w:tcPr>
          <w:p w14:paraId="54593652" w14:textId="77777777" w:rsidR="002E0D34" w:rsidRPr="00C12274" w:rsidRDefault="002E0D34" w:rsidP="00A67139">
            <w:pPr>
              <w:spacing w:before="40" w:after="40" w:line="220" w:lineRule="exact"/>
              <w:rPr>
                <w:sz w:val="16"/>
                <w:szCs w:val="16"/>
              </w:rPr>
            </w:pPr>
            <w:r>
              <w:rPr>
                <w:sz w:val="16"/>
                <w:szCs w:val="16"/>
              </w:rPr>
              <w:t>Detection bias</w:t>
            </w:r>
          </w:p>
        </w:tc>
        <w:tc>
          <w:tcPr>
            <w:tcW w:w="1275" w:type="dxa"/>
            <w:shd w:val="clear" w:color="D9E2F3" w:themeColor="accent1" w:themeTint="33" w:fill="FFC000" w:themeFill="accent4"/>
          </w:tcPr>
          <w:p w14:paraId="7D85BA6E" w14:textId="36988C0B" w:rsidR="002E0D34" w:rsidRPr="00C12274" w:rsidRDefault="00E45C1C" w:rsidP="00A67139">
            <w:pPr>
              <w:spacing w:before="40" w:after="40" w:line="220" w:lineRule="exact"/>
              <w:rPr>
                <w:sz w:val="16"/>
                <w:szCs w:val="16"/>
              </w:rPr>
            </w:pPr>
            <w:r>
              <w:rPr>
                <w:sz w:val="16"/>
                <w:szCs w:val="16"/>
              </w:rPr>
              <w:t>Unclear</w:t>
            </w:r>
            <w:r w:rsidR="002E0D34" w:rsidRPr="00C12274">
              <w:rPr>
                <w:sz w:val="16"/>
                <w:szCs w:val="16"/>
              </w:rPr>
              <w:t xml:space="preserve"> risk</w:t>
            </w:r>
          </w:p>
        </w:tc>
        <w:tc>
          <w:tcPr>
            <w:tcW w:w="11199" w:type="dxa"/>
            <w:shd w:val="clear" w:color="D9E2F3" w:themeColor="accent1" w:themeTint="33" w:fill="auto"/>
          </w:tcPr>
          <w:p w14:paraId="0E4E1B94" w14:textId="6FF69E43" w:rsidR="002E0D34" w:rsidRPr="00E45C1C" w:rsidRDefault="00E45C1C" w:rsidP="00E45C1C">
            <w:pPr>
              <w:pStyle w:val="RCTstable"/>
            </w:pPr>
            <w:r w:rsidRPr="00E45C1C">
              <w:t>As above</w:t>
            </w:r>
          </w:p>
        </w:tc>
      </w:tr>
      <w:tr w:rsidR="002E0D34" w:rsidRPr="00C12274" w14:paraId="655460E0" w14:textId="77777777" w:rsidTr="00BC7AEC">
        <w:trPr>
          <w:cantSplit/>
        </w:trPr>
        <w:tc>
          <w:tcPr>
            <w:tcW w:w="1560" w:type="dxa"/>
            <w:shd w:val="clear" w:color="D9E2F3" w:themeColor="accent1" w:themeTint="33" w:fill="auto"/>
          </w:tcPr>
          <w:p w14:paraId="302A7806" w14:textId="77777777" w:rsidR="002E0D34" w:rsidRPr="00C12274" w:rsidRDefault="002E0D34" w:rsidP="00A67139">
            <w:pPr>
              <w:spacing w:before="40" w:after="40" w:line="220" w:lineRule="exact"/>
              <w:rPr>
                <w:sz w:val="16"/>
                <w:szCs w:val="16"/>
              </w:rPr>
            </w:pPr>
            <w:r w:rsidRPr="00C12274">
              <w:rPr>
                <w:sz w:val="16"/>
                <w:szCs w:val="16"/>
              </w:rPr>
              <w:t>Incomplete outcome data</w:t>
            </w:r>
          </w:p>
        </w:tc>
        <w:tc>
          <w:tcPr>
            <w:tcW w:w="1275" w:type="dxa"/>
            <w:shd w:val="clear" w:color="D9E2F3" w:themeColor="accent1" w:themeTint="33" w:fill="FFC000" w:themeFill="accent4"/>
          </w:tcPr>
          <w:p w14:paraId="684B3A7F" w14:textId="568A8ED8" w:rsidR="002E0D34" w:rsidRPr="00C12274" w:rsidRDefault="00E45C1C" w:rsidP="00A67139">
            <w:pPr>
              <w:spacing w:before="40" w:after="40" w:line="220" w:lineRule="exact"/>
              <w:rPr>
                <w:sz w:val="16"/>
                <w:szCs w:val="16"/>
              </w:rPr>
            </w:pPr>
            <w:r>
              <w:rPr>
                <w:sz w:val="16"/>
                <w:szCs w:val="16"/>
              </w:rPr>
              <w:t>Unclear</w:t>
            </w:r>
            <w:r w:rsidR="002E0D34" w:rsidRPr="00C12274">
              <w:rPr>
                <w:sz w:val="16"/>
                <w:szCs w:val="16"/>
              </w:rPr>
              <w:t xml:space="preserve"> risk</w:t>
            </w:r>
          </w:p>
        </w:tc>
        <w:tc>
          <w:tcPr>
            <w:tcW w:w="11199" w:type="dxa"/>
            <w:shd w:val="clear" w:color="D9E2F3" w:themeColor="accent1" w:themeTint="33" w:fill="auto"/>
          </w:tcPr>
          <w:p w14:paraId="290FFC72" w14:textId="4AC2192C" w:rsidR="002E0D34" w:rsidRPr="00E45C1C" w:rsidRDefault="00E45C1C" w:rsidP="00E45C1C">
            <w:pPr>
              <w:pStyle w:val="RCTstable"/>
            </w:pPr>
            <w:r w:rsidRPr="00E45C1C">
              <w:t>25/257 lost to follo</w:t>
            </w:r>
            <w:r>
              <w:t xml:space="preserve">w-up (8/124 in the intervention </w:t>
            </w:r>
            <w:r w:rsidRPr="00E45C1C">
              <w:t>group and 17/133 in the</w:t>
            </w:r>
            <w:r>
              <w:t xml:space="preserve"> control group; some suggestion </w:t>
            </w:r>
            <w:r w:rsidRPr="00E45C1C">
              <w:t>of greater loss in control group)</w:t>
            </w:r>
          </w:p>
        </w:tc>
      </w:tr>
      <w:tr w:rsidR="002E0D34" w:rsidRPr="00C12274" w14:paraId="5B5ED3BF" w14:textId="77777777" w:rsidTr="00BC7AEC">
        <w:trPr>
          <w:cantSplit/>
        </w:trPr>
        <w:tc>
          <w:tcPr>
            <w:tcW w:w="1560" w:type="dxa"/>
            <w:shd w:val="clear" w:color="D9E2F3" w:themeColor="accent1" w:themeTint="33" w:fill="auto"/>
          </w:tcPr>
          <w:p w14:paraId="71156BCE" w14:textId="77777777" w:rsidR="002E0D34" w:rsidRPr="00C12274" w:rsidRDefault="002E0D34" w:rsidP="00A67139">
            <w:pPr>
              <w:spacing w:before="40" w:after="40" w:line="220" w:lineRule="exact"/>
              <w:rPr>
                <w:sz w:val="16"/>
                <w:szCs w:val="16"/>
              </w:rPr>
            </w:pPr>
            <w:r w:rsidRPr="00C12274">
              <w:rPr>
                <w:sz w:val="16"/>
                <w:szCs w:val="16"/>
              </w:rPr>
              <w:t>Selective reporting</w:t>
            </w:r>
          </w:p>
        </w:tc>
        <w:tc>
          <w:tcPr>
            <w:tcW w:w="1275" w:type="dxa"/>
            <w:shd w:val="clear" w:color="D9E2F3" w:themeColor="accent1" w:themeTint="33" w:fill="FFC000" w:themeFill="accent4"/>
          </w:tcPr>
          <w:p w14:paraId="5DD5B665" w14:textId="6050200D" w:rsidR="002E0D34" w:rsidRPr="00C12274" w:rsidRDefault="00E45C1C" w:rsidP="00A67139">
            <w:pPr>
              <w:spacing w:before="40" w:after="40" w:line="220" w:lineRule="exact"/>
              <w:rPr>
                <w:sz w:val="16"/>
                <w:szCs w:val="16"/>
              </w:rPr>
            </w:pPr>
            <w:r>
              <w:rPr>
                <w:sz w:val="16"/>
                <w:szCs w:val="16"/>
              </w:rPr>
              <w:t>Unclear</w:t>
            </w:r>
            <w:r w:rsidR="002E0D34" w:rsidRPr="00C12274">
              <w:rPr>
                <w:sz w:val="16"/>
                <w:szCs w:val="16"/>
              </w:rPr>
              <w:t xml:space="preserve"> risk</w:t>
            </w:r>
          </w:p>
        </w:tc>
        <w:tc>
          <w:tcPr>
            <w:tcW w:w="11199" w:type="dxa"/>
            <w:shd w:val="clear" w:color="D9E2F3" w:themeColor="accent1" w:themeTint="33" w:fill="auto"/>
          </w:tcPr>
          <w:p w14:paraId="6AC32492" w14:textId="39189523" w:rsidR="002E0D34" w:rsidRPr="00E45C1C" w:rsidRDefault="003E22EF" w:rsidP="003E22EF">
            <w:pPr>
              <w:pStyle w:val="RCTstable"/>
              <w:rPr>
                <w:szCs w:val="24"/>
              </w:rPr>
            </w:pPr>
            <w:r>
              <w:t>While</w:t>
            </w:r>
            <w:r w:rsidR="00E45C1C" w:rsidRPr="00E45C1C">
              <w:t xml:space="preserve"> </w:t>
            </w:r>
            <w:r>
              <w:t>most</w:t>
            </w:r>
            <w:r w:rsidR="00E45C1C" w:rsidRPr="00E45C1C">
              <w:t xml:space="preserve"> of p</w:t>
            </w:r>
            <w:r w:rsidR="00E673B4">
              <w:t xml:space="preserve">re-specified outcomes discussed </w:t>
            </w:r>
            <w:r w:rsidR="00E45C1C" w:rsidRPr="00E45C1C">
              <w:t>in the methods were subs</w:t>
            </w:r>
            <w:r w:rsidR="00E673B4">
              <w:t xml:space="preserve">equently reported, no access to </w:t>
            </w:r>
            <w:r w:rsidR="00E45C1C" w:rsidRPr="00E45C1C">
              <w:t>a trial protocol to confiden</w:t>
            </w:r>
            <w:r w:rsidR="00E673B4">
              <w:t xml:space="preserve">tly assess selective reporting. </w:t>
            </w:r>
            <w:r>
              <w:t>Some outcomes, eg</w:t>
            </w:r>
            <w:r w:rsidR="00E45C1C" w:rsidRPr="00E45C1C">
              <w:t xml:space="preserve"> sh</w:t>
            </w:r>
            <w:r w:rsidR="00E673B4">
              <w:t xml:space="preserve">oulder dystocia, were mentioned </w:t>
            </w:r>
            <w:r w:rsidR="00E45C1C" w:rsidRPr="00E45C1C">
              <w:t>and then not reported</w:t>
            </w:r>
          </w:p>
        </w:tc>
      </w:tr>
      <w:tr w:rsidR="002E0D34" w:rsidRPr="00C12274" w14:paraId="716E6A5F" w14:textId="77777777" w:rsidTr="00BC7AEC">
        <w:trPr>
          <w:cantSplit/>
        </w:trPr>
        <w:tc>
          <w:tcPr>
            <w:tcW w:w="1560" w:type="dxa"/>
            <w:shd w:val="clear" w:color="D9E2F3" w:themeColor="accent1" w:themeTint="33" w:fill="auto"/>
          </w:tcPr>
          <w:p w14:paraId="5FEE3701" w14:textId="77777777" w:rsidR="002E0D34" w:rsidRPr="00C12274" w:rsidRDefault="002E0D34" w:rsidP="00A67139">
            <w:pPr>
              <w:spacing w:before="40" w:after="40" w:line="220" w:lineRule="exact"/>
              <w:rPr>
                <w:sz w:val="16"/>
                <w:szCs w:val="16"/>
                <w:lang w:val="en-US"/>
              </w:rPr>
            </w:pPr>
            <w:r w:rsidRPr="00C12274">
              <w:rPr>
                <w:sz w:val="16"/>
                <w:szCs w:val="16"/>
                <w:lang w:val="en-US"/>
              </w:rPr>
              <w:t xml:space="preserve">Other limitations </w:t>
            </w:r>
          </w:p>
        </w:tc>
        <w:tc>
          <w:tcPr>
            <w:tcW w:w="1275" w:type="dxa"/>
            <w:shd w:val="clear" w:color="D9E2F3" w:themeColor="accent1" w:themeTint="33" w:fill="70AD47" w:themeFill="accent6"/>
          </w:tcPr>
          <w:p w14:paraId="50C0FB6D" w14:textId="77777777" w:rsidR="002E0D34" w:rsidRPr="00C12274" w:rsidRDefault="002E0D34" w:rsidP="00A67139">
            <w:pPr>
              <w:spacing w:before="40" w:after="40" w:line="220" w:lineRule="exact"/>
              <w:rPr>
                <w:sz w:val="16"/>
                <w:szCs w:val="16"/>
                <w:lang w:val="en-US"/>
              </w:rPr>
            </w:pPr>
            <w:r w:rsidRPr="00C12274">
              <w:rPr>
                <w:sz w:val="16"/>
                <w:szCs w:val="16"/>
                <w:lang w:val="en-US"/>
              </w:rPr>
              <w:t>Low risk</w:t>
            </w:r>
          </w:p>
        </w:tc>
        <w:tc>
          <w:tcPr>
            <w:tcW w:w="11199" w:type="dxa"/>
            <w:shd w:val="clear" w:color="D9E2F3" w:themeColor="accent1" w:themeTint="33" w:fill="auto"/>
          </w:tcPr>
          <w:p w14:paraId="167A6B2D" w14:textId="4A995607" w:rsidR="002E0D34" w:rsidRPr="00E45C1C" w:rsidRDefault="00E45C1C" w:rsidP="00E45C1C">
            <w:pPr>
              <w:pStyle w:val="RCTstable"/>
              <w:rPr>
                <w:szCs w:val="24"/>
              </w:rPr>
            </w:pPr>
            <w:r w:rsidRPr="00E45C1C">
              <w:t>Groups appeared balan</w:t>
            </w:r>
            <w:r w:rsidR="00E673B4">
              <w:t xml:space="preserve">ced at baseline for demographic </w:t>
            </w:r>
            <w:r w:rsidRPr="00E45C1C">
              <w:t>data although women in</w:t>
            </w:r>
            <w:r w:rsidR="00E673B4">
              <w:t xml:space="preserve"> the control group were heavier </w:t>
            </w:r>
            <w:r w:rsidRPr="00E45C1C">
              <w:t>and had higher BMI a</w:t>
            </w:r>
            <w:r w:rsidR="00E673B4">
              <w:t>t baseline (P</w:t>
            </w:r>
            <w:r w:rsidR="00162E95">
              <w:t>=</w:t>
            </w:r>
            <w:r w:rsidR="00E673B4">
              <w:t xml:space="preserve">0.06). No other </w:t>
            </w:r>
            <w:r w:rsidRPr="00E45C1C">
              <w:t>obvious sources of bias</w:t>
            </w:r>
          </w:p>
        </w:tc>
      </w:tr>
      <w:tr w:rsidR="001F4320" w:rsidRPr="00C12274" w14:paraId="5555CE9F" w14:textId="77777777" w:rsidTr="00BC7AEC">
        <w:trPr>
          <w:cantSplit/>
          <w:trHeight w:val="319"/>
        </w:trPr>
        <w:tc>
          <w:tcPr>
            <w:tcW w:w="14034" w:type="dxa"/>
            <w:gridSpan w:val="3"/>
            <w:shd w:val="solid" w:color="D9E2F3" w:themeColor="accent1" w:themeTint="33" w:fill="auto"/>
          </w:tcPr>
          <w:p w14:paraId="487F43B8" w14:textId="5AD4819D" w:rsidR="001F4320" w:rsidRPr="00992BA6" w:rsidRDefault="001F4320" w:rsidP="002747EA">
            <w:pPr>
              <w:pStyle w:val="Tablecell"/>
              <w:keepNext/>
              <w:spacing w:line="220" w:lineRule="exact"/>
              <w:rPr>
                <w:rFonts w:eastAsiaTheme="minorHAnsi"/>
                <w:sz w:val="16"/>
                <w:szCs w:val="16"/>
                <w:lang w:val="en-US"/>
              </w:rPr>
            </w:pPr>
            <w:r w:rsidRPr="001F4320">
              <w:rPr>
                <w:b/>
                <w:sz w:val="16"/>
                <w:szCs w:val="16"/>
              </w:rPr>
              <w:t>Walsh et al 2012</w:t>
            </w:r>
            <w:r>
              <w:fldChar w:fldCharType="begin">
                <w:fldData xml:space="preserve">PEVuZE5vdGU+PENpdGU+PEF1dGhvcj5XYWxzaDwvQXV0aG9yPjxZZWFyPjIwMTI8L1llYXI+PFJl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</w:fldData>
              </w:fldChar>
            </w:r>
            <w:r w:rsidR="002747EA">
              <w:instrText xml:space="preserve"> ADDIN EN.CITE </w:instrText>
            </w:r>
            <w:r w:rsidR="002747EA">
              <w:fldChar w:fldCharType="begin">
                <w:fldData xml:space="preserve">PEVuZE5vdGU+PENpdGU+PEF1dGhvcj5XYWxzaDwvQXV0aG9yPjxZZWFyPjIwMTI8L1llYXI+PFJl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</w:fldData>
              </w:fldChar>
            </w:r>
            <w:r w:rsidR="002747EA">
              <w:instrText xml:space="preserve"> ADDIN EN.CITE.DATA </w:instrText>
            </w:r>
            <w:r w:rsidR="002747EA">
              <w:fldChar w:fldCharType="end"/>
            </w:r>
            <w:r>
              <w:fldChar w:fldCharType="separate"/>
            </w:r>
            <w:r w:rsidR="002747EA" w:rsidRPr="002747EA">
              <w:rPr>
                <w:noProof/>
                <w:vertAlign w:val="superscript"/>
              </w:rPr>
              <w:t>405,406</w:t>
            </w:r>
            <w:r>
              <w:fldChar w:fldCharType="end"/>
            </w:r>
          </w:p>
        </w:tc>
      </w:tr>
      <w:tr w:rsidR="001F4320" w:rsidRPr="00C12274" w14:paraId="4A2F4D98" w14:textId="77777777" w:rsidTr="00BC7AEC">
        <w:trPr>
          <w:cantSplit/>
        </w:trPr>
        <w:tc>
          <w:tcPr>
            <w:tcW w:w="1560" w:type="dxa"/>
            <w:shd w:val="clear" w:color="D9E2F3" w:themeColor="accent1" w:themeTint="33" w:fill="auto"/>
          </w:tcPr>
          <w:p w14:paraId="57E48F5D" w14:textId="77777777" w:rsidR="001F4320" w:rsidRPr="00C12274" w:rsidRDefault="001F4320" w:rsidP="00A67139">
            <w:pPr>
              <w:keepNext/>
              <w:spacing w:before="40" w:after="40" w:line="220" w:lineRule="exact"/>
              <w:rPr>
                <w:sz w:val="16"/>
                <w:szCs w:val="16"/>
              </w:rPr>
            </w:pPr>
            <w:r w:rsidRPr="00C12274">
              <w:rPr>
                <w:sz w:val="16"/>
                <w:szCs w:val="16"/>
              </w:rPr>
              <w:t>Random sequence generation</w:t>
            </w:r>
          </w:p>
        </w:tc>
        <w:tc>
          <w:tcPr>
            <w:tcW w:w="1275" w:type="dxa"/>
            <w:shd w:val="clear" w:color="D9E2F3" w:themeColor="accent1" w:themeTint="33" w:fill="70AD47" w:themeFill="accent6"/>
          </w:tcPr>
          <w:p w14:paraId="765CC84F" w14:textId="77777777" w:rsidR="001F4320" w:rsidRPr="00C12274" w:rsidRDefault="001F4320" w:rsidP="00A67139">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607D839F" w14:textId="2362BA9E" w:rsidR="001F4320" w:rsidRPr="00F00938" w:rsidRDefault="0094460B" w:rsidP="00F00938">
            <w:pPr>
              <w:pStyle w:val="RCTstable"/>
            </w:pPr>
            <w:r w:rsidRPr="00F00938">
              <w:t>A computer-generated random sequence was used.</w:t>
            </w:r>
            <w:r w:rsidR="001F4320" w:rsidRPr="00F00938">
              <w:t xml:space="preserve"> </w:t>
            </w:r>
          </w:p>
        </w:tc>
      </w:tr>
      <w:tr w:rsidR="001F4320" w:rsidRPr="00C12274" w14:paraId="212A3AB5" w14:textId="77777777" w:rsidTr="00BC7AEC">
        <w:trPr>
          <w:cantSplit/>
        </w:trPr>
        <w:tc>
          <w:tcPr>
            <w:tcW w:w="1560" w:type="dxa"/>
            <w:shd w:val="clear" w:color="D9E2F3" w:themeColor="accent1" w:themeTint="33" w:fill="auto"/>
          </w:tcPr>
          <w:p w14:paraId="13C08A1A" w14:textId="77777777" w:rsidR="001F4320" w:rsidRPr="00C12274" w:rsidRDefault="001F4320" w:rsidP="00A67139">
            <w:pPr>
              <w:keepNext/>
              <w:spacing w:before="40" w:after="40" w:line="220" w:lineRule="exact"/>
              <w:rPr>
                <w:sz w:val="16"/>
                <w:szCs w:val="16"/>
              </w:rPr>
            </w:pPr>
            <w:r w:rsidRPr="00C12274">
              <w:rPr>
                <w:sz w:val="16"/>
                <w:szCs w:val="16"/>
              </w:rPr>
              <w:t xml:space="preserve">Allocation concealment </w:t>
            </w:r>
          </w:p>
        </w:tc>
        <w:tc>
          <w:tcPr>
            <w:tcW w:w="1275" w:type="dxa"/>
            <w:shd w:val="clear" w:color="D9E2F3" w:themeColor="accent1" w:themeTint="33" w:fill="70AD47" w:themeFill="accent6"/>
          </w:tcPr>
          <w:p w14:paraId="5C7EBEAB" w14:textId="77777777" w:rsidR="001F4320" w:rsidRPr="00C12274" w:rsidRDefault="001F4320" w:rsidP="00A67139">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05657AF2" w14:textId="6E26C706" w:rsidR="001F4320" w:rsidRPr="00F00938" w:rsidRDefault="0094460B" w:rsidP="00F00938">
            <w:pPr>
              <w:pStyle w:val="RCTstable"/>
            </w:pPr>
            <w:r w:rsidRPr="00F00938">
              <w:t>Sealed, opaque envelopes were used.</w:t>
            </w:r>
            <w:r w:rsidR="001F4320" w:rsidRPr="00F00938">
              <w:t xml:space="preserve"> </w:t>
            </w:r>
          </w:p>
        </w:tc>
      </w:tr>
      <w:tr w:rsidR="001F4320" w:rsidRPr="00C12274" w14:paraId="62BF70E2" w14:textId="77777777" w:rsidTr="00BC7AEC">
        <w:trPr>
          <w:cantSplit/>
        </w:trPr>
        <w:tc>
          <w:tcPr>
            <w:tcW w:w="1560" w:type="dxa"/>
            <w:shd w:val="clear" w:color="D9E2F3" w:themeColor="accent1" w:themeTint="33" w:fill="auto"/>
          </w:tcPr>
          <w:p w14:paraId="6C1AEC58" w14:textId="77777777" w:rsidR="001F4320" w:rsidRPr="00C12274" w:rsidRDefault="001F4320" w:rsidP="00A67139">
            <w:pPr>
              <w:keepNext/>
              <w:spacing w:before="40" w:after="40" w:line="220" w:lineRule="exact"/>
              <w:rPr>
                <w:sz w:val="16"/>
                <w:szCs w:val="16"/>
              </w:rPr>
            </w:pPr>
            <w:r>
              <w:rPr>
                <w:sz w:val="16"/>
                <w:szCs w:val="16"/>
              </w:rPr>
              <w:t>Performance bias</w:t>
            </w:r>
          </w:p>
        </w:tc>
        <w:tc>
          <w:tcPr>
            <w:tcW w:w="1275" w:type="dxa"/>
            <w:shd w:val="clear" w:color="D9E2F3" w:themeColor="accent1" w:themeTint="33" w:fill="FFC000" w:themeFill="accent4"/>
          </w:tcPr>
          <w:p w14:paraId="5FE9EDD1" w14:textId="3D72BF31" w:rsidR="001F4320" w:rsidRPr="00C12274" w:rsidRDefault="0094460B" w:rsidP="00A67139">
            <w:pPr>
              <w:keepNext/>
              <w:spacing w:before="40" w:after="40" w:line="220" w:lineRule="exact"/>
              <w:rPr>
                <w:sz w:val="16"/>
                <w:szCs w:val="16"/>
              </w:rPr>
            </w:pPr>
            <w:r>
              <w:rPr>
                <w:sz w:val="16"/>
                <w:szCs w:val="16"/>
              </w:rPr>
              <w:t>Unclear</w:t>
            </w:r>
            <w:r w:rsidR="001F4320" w:rsidRPr="00C12274">
              <w:rPr>
                <w:sz w:val="16"/>
                <w:szCs w:val="16"/>
              </w:rPr>
              <w:t xml:space="preserve"> risk</w:t>
            </w:r>
          </w:p>
        </w:tc>
        <w:tc>
          <w:tcPr>
            <w:tcW w:w="11199" w:type="dxa"/>
            <w:vMerge w:val="restart"/>
            <w:shd w:val="clear" w:color="D9E2F3" w:themeColor="accent1" w:themeTint="33" w:fill="auto"/>
          </w:tcPr>
          <w:p w14:paraId="2C5562E3" w14:textId="598D546C" w:rsidR="001F4320" w:rsidRPr="00F00938" w:rsidRDefault="0094460B" w:rsidP="00F00938">
            <w:pPr>
              <w:pStyle w:val="RCTstable"/>
            </w:pPr>
            <w:r w:rsidRPr="00F00938">
              <w:t>Blinding not detailed, and considered unlikely particularly for women and personnel in view of the intervention</w:t>
            </w:r>
            <w:r w:rsidR="001F4320" w:rsidRPr="00F00938">
              <w:t>.</w:t>
            </w:r>
            <w:r w:rsidRPr="00F00938">
              <w:t xml:space="preserve"> </w:t>
            </w:r>
          </w:p>
        </w:tc>
      </w:tr>
      <w:tr w:rsidR="001F4320" w:rsidRPr="00C12274" w14:paraId="38999ED9" w14:textId="77777777" w:rsidTr="00BC7AEC">
        <w:trPr>
          <w:cantSplit/>
        </w:trPr>
        <w:tc>
          <w:tcPr>
            <w:tcW w:w="1560" w:type="dxa"/>
            <w:shd w:val="clear" w:color="D9E2F3" w:themeColor="accent1" w:themeTint="33" w:fill="auto"/>
          </w:tcPr>
          <w:p w14:paraId="655A86CF" w14:textId="77777777" w:rsidR="001F4320" w:rsidRPr="00C12274" w:rsidRDefault="001F4320" w:rsidP="00A67139">
            <w:pPr>
              <w:spacing w:before="40" w:after="40" w:line="220" w:lineRule="exact"/>
              <w:rPr>
                <w:sz w:val="16"/>
                <w:szCs w:val="16"/>
              </w:rPr>
            </w:pPr>
            <w:r>
              <w:rPr>
                <w:sz w:val="16"/>
                <w:szCs w:val="16"/>
              </w:rPr>
              <w:t>Detection bias</w:t>
            </w:r>
          </w:p>
        </w:tc>
        <w:tc>
          <w:tcPr>
            <w:tcW w:w="1275" w:type="dxa"/>
            <w:shd w:val="clear" w:color="D9E2F3" w:themeColor="accent1" w:themeTint="33" w:fill="FFC000" w:themeFill="accent4"/>
          </w:tcPr>
          <w:p w14:paraId="5CF2A4F0" w14:textId="66245D09" w:rsidR="001F4320" w:rsidRPr="00C12274" w:rsidRDefault="0094460B" w:rsidP="00A67139">
            <w:pPr>
              <w:spacing w:before="40" w:after="40" w:line="220" w:lineRule="exact"/>
              <w:rPr>
                <w:sz w:val="16"/>
                <w:szCs w:val="16"/>
              </w:rPr>
            </w:pPr>
            <w:r>
              <w:rPr>
                <w:sz w:val="16"/>
                <w:szCs w:val="16"/>
              </w:rPr>
              <w:t>Unclear</w:t>
            </w:r>
            <w:r w:rsidR="001F4320" w:rsidRPr="00C12274">
              <w:rPr>
                <w:sz w:val="16"/>
                <w:szCs w:val="16"/>
              </w:rPr>
              <w:t xml:space="preserve"> risk</w:t>
            </w:r>
          </w:p>
        </w:tc>
        <w:tc>
          <w:tcPr>
            <w:tcW w:w="11199" w:type="dxa"/>
            <w:vMerge/>
            <w:shd w:val="clear" w:color="D9E2F3" w:themeColor="accent1" w:themeTint="33" w:fill="auto"/>
          </w:tcPr>
          <w:p w14:paraId="63AE810C" w14:textId="77777777" w:rsidR="001F4320" w:rsidRPr="00F00938" w:rsidRDefault="001F4320" w:rsidP="00F00938">
            <w:pPr>
              <w:pStyle w:val="RCTstable"/>
            </w:pPr>
          </w:p>
        </w:tc>
      </w:tr>
      <w:tr w:rsidR="001F4320" w:rsidRPr="00C12274" w14:paraId="6F2E1F4F" w14:textId="77777777" w:rsidTr="00BC7AEC">
        <w:trPr>
          <w:cantSplit/>
        </w:trPr>
        <w:tc>
          <w:tcPr>
            <w:tcW w:w="1560" w:type="dxa"/>
            <w:shd w:val="clear" w:color="D9E2F3" w:themeColor="accent1" w:themeTint="33" w:fill="auto"/>
          </w:tcPr>
          <w:p w14:paraId="786FBD7A" w14:textId="77777777" w:rsidR="001F4320" w:rsidRPr="00C12274" w:rsidRDefault="001F4320" w:rsidP="00A67139">
            <w:pPr>
              <w:spacing w:before="40" w:after="40" w:line="220" w:lineRule="exact"/>
              <w:rPr>
                <w:sz w:val="16"/>
                <w:szCs w:val="16"/>
              </w:rPr>
            </w:pPr>
            <w:r w:rsidRPr="00C12274">
              <w:rPr>
                <w:sz w:val="16"/>
                <w:szCs w:val="16"/>
              </w:rPr>
              <w:t>Incomplete outcome data</w:t>
            </w:r>
          </w:p>
        </w:tc>
        <w:tc>
          <w:tcPr>
            <w:tcW w:w="1275" w:type="dxa"/>
            <w:shd w:val="clear" w:color="D9E2F3" w:themeColor="accent1" w:themeTint="33" w:fill="70AD47" w:themeFill="accent6"/>
          </w:tcPr>
          <w:p w14:paraId="71C4D892" w14:textId="77777777" w:rsidR="001F4320" w:rsidRPr="00C12274" w:rsidRDefault="001F4320" w:rsidP="00A67139">
            <w:pPr>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27B53E92" w14:textId="34EEE78A" w:rsidR="001F4320" w:rsidRPr="00F00938" w:rsidRDefault="0094460B" w:rsidP="00F00938">
            <w:pPr>
              <w:pStyle w:val="RCTstable"/>
            </w:pPr>
            <w:r w:rsidRPr="00F00938">
              <w:t>Reasons for losses to follow up were documented</w:t>
            </w:r>
            <w:r w:rsidR="00F00938" w:rsidRPr="00F00938">
              <w:t xml:space="preserve"> </w:t>
            </w:r>
            <w:r w:rsidRPr="00F00938">
              <w:t>and similar between groups (10 women</w:t>
            </w:r>
            <w:r w:rsidR="00F00938" w:rsidRPr="00F00938">
              <w:t xml:space="preserve"> </w:t>
            </w:r>
            <w:r w:rsidRPr="00F00938">
              <w:t>in each group ’opted out’; 1 in each group discontinued</w:t>
            </w:r>
            <w:r w:rsidR="00F00938" w:rsidRPr="00F00938">
              <w:t xml:space="preserve"> </w:t>
            </w:r>
            <w:r w:rsidRPr="00F00938">
              <w:t>the intervention; 2 women in each</w:t>
            </w:r>
            <w:r w:rsidR="00F00938" w:rsidRPr="00F00938">
              <w:t xml:space="preserve"> </w:t>
            </w:r>
            <w:r w:rsidR="003A00FD" w:rsidRPr="00F00938">
              <w:t>group were</w:t>
            </w:r>
            <w:r w:rsidRPr="00F00938">
              <w:t xml:space="preserve"> found to have twins; 9women in the</w:t>
            </w:r>
            <w:r w:rsidR="00F00938" w:rsidRPr="00F00938">
              <w:t xml:space="preserve"> </w:t>
            </w:r>
            <w:r w:rsidRPr="00F00938">
              <w:t>intervention group and 6 in the control group</w:t>
            </w:r>
            <w:r w:rsidR="00F00938" w:rsidRPr="00F00938">
              <w:t xml:space="preserve"> </w:t>
            </w:r>
            <w:r w:rsidRPr="00F00938">
              <w:t>had early pregnancy losses). Therefore 759 (372</w:t>
            </w:r>
            <w:r w:rsidR="00F00938" w:rsidRPr="00F00938">
              <w:t xml:space="preserve"> </w:t>
            </w:r>
            <w:r w:rsidRPr="00F00938">
              <w:t>in the intervention group and 387 in the control</w:t>
            </w:r>
            <w:r w:rsidR="00F00938" w:rsidRPr="00F00938">
              <w:t xml:space="preserve"> </w:t>
            </w:r>
            <w:r w:rsidRPr="00F00938">
              <w:t>group) of the 800 (95%) women randomised</w:t>
            </w:r>
            <w:r w:rsidR="00F00938" w:rsidRPr="00F00938">
              <w:t xml:space="preserve"> </w:t>
            </w:r>
            <w:r w:rsidRPr="00F00938">
              <w:t>were included in the final analyses</w:t>
            </w:r>
          </w:p>
        </w:tc>
      </w:tr>
      <w:tr w:rsidR="001F4320" w:rsidRPr="00C12274" w14:paraId="68E5BBDC" w14:textId="77777777" w:rsidTr="00BC7AEC">
        <w:trPr>
          <w:cantSplit/>
        </w:trPr>
        <w:tc>
          <w:tcPr>
            <w:tcW w:w="1560" w:type="dxa"/>
            <w:shd w:val="clear" w:color="D9E2F3" w:themeColor="accent1" w:themeTint="33" w:fill="auto"/>
          </w:tcPr>
          <w:p w14:paraId="57740359" w14:textId="77777777" w:rsidR="001F4320" w:rsidRPr="00C12274" w:rsidRDefault="001F4320" w:rsidP="00A67139">
            <w:pPr>
              <w:spacing w:before="40" w:after="40" w:line="220" w:lineRule="exact"/>
              <w:rPr>
                <w:sz w:val="16"/>
                <w:szCs w:val="16"/>
              </w:rPr>
            </w:pPr>
            <w:r w:rsidRPr="00C12274">
              <w:rPr>
                <w:sz w:val="16"/>
                <w:szCs w:val="16"/>
              </w:rPr>
              <w:t>Selective reporting</w:t>
            </w:r>
          </w:p>
        </w:tc>
        <w:tc>
          <w:tcPr>
            <w:tcW w:w="1275" w:type="dxa"/>
            <w:shd w:val="clear" w:color="D9E2F3" w:themeColor="accent1" w:themeTint="33" w:fill="70AD47" w:themeFill="accent6"/>
          </w:tcPr>
          <w:p w14:paraId="18B14BAB" w14:textId="77777777" w:rsidR="001F4320" w:rsidRPr="00C12274" w:rsidRDefault="001F4320" w:rsidP="00A67139">
            <w:pPr>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64B0ACE5" w14:textId="43A184A2" w:rsidR="001F4320" w:rsidRPr="00F00938" w:rsidRDefault="0094460B" w:rsidP="00F00938">
            <w:pPr>
              <w:pStyle w:val="RCTstable"/>
            </w:pPr>
            <w:r w:rsidRPr="00F00938">
              <w:t>Outcomes reported as per published trial registration and/or protocol (across a number of separate manuscripts). Data for mode of birth were not reported in</w:t>
            </w:r>
            <w:r w:rsidR="003E22EF">
              <w:t xml:space="preserve"> </w:t>
            </w:r>
            <w:r w:rsidRPr="00F00938">
              <w:t>Walsh et al. 2012, and for caesarean rate no data were presented:</w:t>
            </w:r>
            <w:r w:rsidR="003E22EF">
              <w:t xml:space="preserve"> </w:t>
            </w:r>
            <w:r w:rsidRPr="00F00938">
              <w:t>“We found</w:t>
            </w:r>
            <w:r w:rsidR="00F00938" w:rsidRPr="00F00938">
              <w:t xml:space="preserve"> </w:t>
            </w:r>
            <w:r w:rsidRPr="00F00938">
              <w:t>no significant difference in the rate of caesarean</w:t>
            </w:r>
            <w:r w:rsidR="00F00938" w:rsidRPr="00F00938">
              <w:t xml:space="preserve"> </w:t>
            </w:r>
            <w:r w:rsidRPr="00F00938">
              <w:t>delivery between the two groups”; however data</w:t>
            </w:r>
            <w:r w:rsidR="00F00938" w:rsidRPr="00F00938">
              <w:t xml:space="preserve"> </w:t>
            </w:r>
            <w:r w:rsidRPr="00F00938">
              <w:t>were reported in Walsh et al. 2015.</w:t>
            </w:r>
          </w:p>
        </w:tc>
      </w:tr>
      <w:tr w:rsidR="001F4320" w:rsidRPr="00C12274" w14:paraId="01AFC4D0" w14:textId="77777777" w:rsidTr="00BC7AEC">
        <w:trPr>
          <w:cantSplit/>
        </w:trPr>
        <w:tc>
          <w:tcPr>
            <w:tcW w:w="1560" w:type="dxa"/>
            <w:shd w:val="clear" w:color="D9E2F3" w:themeColor="accent1" w:themeTint="33" w:fill="auto"/>
          </w:tcPr>
          <w:p w14:paraId="5064CBA0" w14:textId="77777777" w:rsidR="001F4320" w:rsidRPr="00C12274" w:rsidRDefault="001F4320" w:rsidP="00A67139">
            <w:pPr>
              <w:spacing w:before="40" w:after="40" w:line="220" w:lineRule="exact"/>
              <w:rPr>
                <w:sz w:val="16"/>
                <w:szCs w:val="16"/>
                <w:lang w:val="en-US"/>
              </w:rPr>
            </w:pPr>
            <w:r w:rsidRPr="00C12274">
              <w:rPr>
                <w:sz w:val="16"/>
                <w:szCs w:val="16"/>
                <w:lang w:val="en-US"/>
              </w:rPr>
              <w:t xml:space="preserve">Other limitations </w:t>
            </w:r>
          </w:p>
        </w:tc>
        <w:tc>
          <w:tcPr>
            <w:tcW w:w="1275" w:type="dxa"/>
            <w:shd w:val="clear" w:color="D9E2F3" w:themeColor="accent1" w:themeTint="33" w:fill="70AD47" w:themeFill="accent6"/>
          </w:tcPr>
          <w:p w14:paraId="45E497C2" w14:textId="77777777" w:rsidR="001F4320" w:rsidRPr="00C12274" w:rsidRDefault="001F4320" w:rsidP="00A67139">
            <w:pPr>
              <w:spacing w:before="40" w:after="40" w:line="220" w:lineRule="exact"/>
              <w:rPr>
                <w:sz w:val="16"/>
                <w:szCs w:val="16"/>
                <w:lang w:val="en-US"/>
              </w:rPr>
            </w:pPr>
            <w:r w:rsidRPr="00C12274">
              <w:rPr>
                <w:sz w:val="16"/>
                <w:szCs w:val="16"/>
                <w:lang w:val="en-US"/>
              </w:rPr>
              <w:t>Low risk</w:t>
            </w:r>
          </w:p>
        </w:tc>
        <w:tc>
          <w:tcPr>
            <w:tcW w:w="11199" w:type="dxa"/>
            <w:shd w:val="clear" w:color="D9E2F3" w:themeColor="accent1" w:themeTint="33" w:fill="auto"/>
          </w:tcPr>
          <w:p w14:paraId="6D9ED71F" w14:textId="77777777" w:rsidR="001F4320" w:rsidRPr="00F00938" w:rsidRDefault="001F4320" w:rsidP="00F00938">
            <w:pPr>
              <w:pStyle w:val="RCTstable"/>
            </w:pPr>
            <w:r w:rsidRPr="00F00938">
              <w:t>No significant differences between baseline characteristics of groups</w:t>
            </w:r>
          </w:p>
        </w:tc>
      </w:tr>
      <w:tr w:rsidR="002D1E1E" w:rsidRPr="00C12274" w14:paraId="1F3EA1BA" w14:textId="77777777" w:rsidTr="00BC7AEC">
        <w:trPr>
          <w:cantSplit/>
        </w:trPr>
        <w:tc>
          <w:tcPr>
            <w:tcW w:w="14034" w:type="dxa"/>
            <w:gridSpan w:val="3"/>
            <w:shd w:val="solid" w:color="D9E2F3" w:themeColor="accent1" w:themeTint="33" w:fill="auto"/>
          </w:tcPr>
          <w:p w14:paraId="70A5AF2F" w14:textId="17FE8F42" w:rsidR="002D1E1E" w:rsidRPr="00992BA6" w:rsidRDefault="002D1E1E" w:rsidP="002747EA">
            <w:pPr>
              <w:pStyle w:val="Tablecell"/>
              <w:keepNext/>
              <w:spacing w:line="220" w:lineRule="exact"/>
              <w:rPr>
                <w:rFonts w:eastAsiaTheme="minorHAnsi"/>
                <w:sz w:val="16"/>
                <w:szCs w:val="16"/>
                <w:lang w:val="en-US"/>
              </w:rPr>
            </w:pPr>
            <w:r w:rsidRPr="002D1E1E">
              <w:rPr>
                <w:b/>
                <w:sz w:val="16"/>
                <w:szCs w:val="16"/>
              </w:rPr>
              <w:t>Wolff et al 2008</w:t>
            </w:r>
            <w:r>
              <w:fldChar w:fldCharType="begin"/>
            </w:r>
            <w:r w:rsidR="002747EA">
              <w:instrText xml:space="preserve"> ADDIN EN.CITE &lt;EndNote&gt;&lt;Cite&gt;&lt;Author&gt;Wolff&lt;/Author&gt;&lt;Year&gt;2008&lt;/Year&gt;&lt;RecNum&gt;1146&lt;/RecNum&gt;&lt;DisplayText&gt;&lt;style face="superscript" font="Trebuchet MS" size="9"&gt;404&lt;/style&gt;&lt;/DisplayText&gt;&lt;record&gt;&lt;rec-number&gt;1146&lt;/rec-number&gt;&lt;foreign-keys&gt;&lt;key app="EN" db-id="exvasrfx2dtraoesasxp2szsxa2df502592x" timestamp="1555476895"&gt;1146&lt;/key&gt;&lt;/foreign-keys&gt;&lt;ref-type name="Journal Article"&gt;17&lt;/ref-type&gt;&lt;contributors&gt;&lt;authors&gt;&lt;author&gt;Wolff, S.&lt;/author&gt;&lt;author&gt;Legarth, J.&lt;/author&gt;&lt;author&gt;Vangsgaard, K.&lt;/author&gt;&lt;author&gt;Toubro, S.&lt;/author&gt;&lt;author&gt;Astrup, A.&lt;/author&gt;&lt;/authors&gt;&lt;/contributors&gt;&lt;auth-address&gt;Department of Human Nutrition, Faculty of Life Science, Copenhagen University, Copenhagen, Denmark. swo@sst.dk&lt;/auth-address&gt;&lt;titles&gt;&lt;title&gt;A randomized trial of the effects of dietary counseling on gestational weight gain and glucose metabolism in obese pregnant women&lt;/title&gt;&lt;secondary-title&gt;Int J Obes (Lond)&lt;/secondary-title&gt;&lt;/titles&gt;&lt;periodical&gt;&lt;full-title&gt;Int J Obes (Lond)&lt;/full-title&gt;&lt;/periodical&gt;&lt;pages&gt;495-501&lt;/pages&gt;&lt;volume&gt;32&lt;/volume&gt;&lt;number&gt;3&lt;/number&gt;&lt;edition&gt;2008/01/30&lt;/edition&gt;&lt;keywords&gt;&lt;keyword&gt;Adult&lt;/keyword&gt;&lt;keyword&gt;Blood Glucose/*metabolism&lt;/keyword&gt;&lt;keyword&gt;Body Mass Index&lt;/keyword&gt;&lt;keyword&gt;Counseling/*methods&lt;/keyword&gt;&lt;keyword&gt;*Diet&lt;/keyword&gt;&lt;keyword&gt;Diet Records&lt;/keyword&gt;&lt;keyword&gt;Energy Intake/physiology&lt;/keyword&gt;&lt;keyword&gt;Female&lt;/keyword&gt;&lt;keyword&gt;Glucose Tolerance Test&lt;/keyword&gt;&lt;keyword&gt;Humans&lt;/keyword&gt;&lt;keyword&gt;Insulin/metabolism&lt;/keyword&gt;&lt;keyword&gt;Leptin/metabolism&lt;/keyword&gt;&lt;keyword&gt;Obesity/*diet therapy/metabolism&lt;/keyword&gt;&lt;keyword&gt;Pregnancy&lt;/keyword&gt;&lt;keyword&gt;*Weight Gain&lt;/keyword&gt;&lt;/keywords&gt;&lt;dates&gt;&lt;year&gt;2008&lt;/year&gt;&lt;pub-dates&gt;&lt;date&gt;Mar&lt;/date&gt;&lt;/pub-dates&gt;&lt;/dates&gt;&lt;isbn&gt;1476-5497 (Electronic)&amp;#xD;0307-0565 (Linking)&lt;/isbn&gt;&lt;accession-num&gt;18227847&lt;/accession-num&gt;&lt;urls&gt;&lt;related-urls&gt;&lt;url&gt;https://www.ncbi.nlm.nih.gov/pubmed/18227847&lt;/url&gt;&lt;/related-urls&gt;&lt;/urls&gt;&lt;electronic-resource-num&gt;10.1038/sj.ijo.0803710&lt;/electronic-resource-num&gt;&lt;/record&gt;&lt;/Cite&gt;&lt;/EndNote&gt;</w:instrText>
            </w:r>
            <w:r>
              <w:fldChar w:fldCharType="separate"/>
            </w:r>
            <w:r w:rsidR="002747EA" w:rsidRPr="002747EA">
              <w:rPr>
                <w:noProof/>
                <w:vertAlign w:val="superscript"/>
              </w:rPr>
              <w:t>404</w:t>
            </w:r>
            <w:r>
              <w:fldChar w:fldCharType="end"/>
            </w:r>
          </w:p>
        </w:tc>
      </w:tr>
      <w:tr w:rsidR="002D1E1E" w:rsidRPr="00C12274" w14:paraId="1CB51AD7" w14:textId="77777777" w:rsidTr="00BC7AEC">
        <w:trPr>
          <w:cantSplit/>
        </w:trPr>
        <w:tc>
          <w:tcPr>
            <w:tcW w:w="1560" w:type="dxa"/>
            <w:shd w:val="clear" w:color="D9E2F3" w:themeColor="accent1" w:themeTint="33" w:fill="auto"/>
          </w:tcPr>
          <w:p w14:paraId="40CF1597" w14:textId="77777777" w:rsidR="002D1E1E" w:rsidRPr="00C12274" w:rsidRDefault="002D1E1E" w:rsidP="006045AE">
            <w:pPr>
              <w:keepNext/>
              <w:spacing w:before="40" w:after="40" w:line="220" w:lineRule="exact"/>
              <w:rPr>
                <w:sz w:val="16"/>
                <w:szCs w:val="16"/>
              </w:rPr>
            </w:pPr>
            <w:r w:rsidRPr="00C12274">
              <w:rPr>
                <w:sz w:val="16"/>
                <w:szCs w:val="16"/>
              </w:rPr>
              <w:t>Random sequence generation</w:t>
            </w:r>
          </w:p>
        </w:tc>
        <w:tc>
          <w:tcPr>
            <w:tcW w:w="1275" w:type="dxa"/>
            <w:shd w:val="clear" w:color="D9E2F3" w:themeColor="accent1" w:themeTint="33" w:fill="70AD47" w:themeFill="accent6"/>
          </w:tcPr>
          <w:p w14:paraId="637C2476" w14:textId="77777777" w:rsidR="002D1E1E" w:rsidRPr="00C12274" w:rsidRDefault="002D1E1E" w:rsidP="006045AE">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2C8F9E35" w14:textId="4A9FDFBD" w:rsidR="002D1E1E" w:rsidRPr="002D1E1E" w:rsidRDefault="002D1E1E" w:rsidP="006045AE">
            <w:pPr>
              <w:pStyle w:val="RCTstable"/>
              <w:keepNext/>
            </w:pPr>
            <w:r w:rsidRPr="002D1E1E">
              <w:t>Computerised randomisation.</w:t>
            </w:r>
          </w:p>
        </w:tc>
      </w:tr>
      <w:tr w:rsidR="002D1E1E" w:rsidRPr="00C12274" w14:paraId="35682EB3" w14:textId="77777777" w:rsidTr="00BC7AEC">
        <w:trPr>
          <w:cantSplit/>
        </w:trPr>
        <w:tc>
          <w:tcPr>
            <w:tcW w:w="1560" w:type="dxa"/>
            <w:shd w:val="clear" w:color="D9E2F3" w:themeColor="accent1" w:themeTint="33" w:fill="auto"/>
          </w:tcPr>
          <w:p w14:paraId="6AD37DCC" w14:textId="77777777" w:rsidR="002D1E1E" w:rsidRPr="00C12274" w:rsidRDefault="002D1E1E" w:rsidP="006045AE">
            <w:pPr>
              <w:keepNext/>
              <w:spacing w:before="40" w:after="40" w:line="220" w:lineRule="exact"/>
              <w:rPr>
                <w:sz w:val="16"/>
                <w:szCs w:val="16"/>
              </w:rPr>
            </w:pPr>
            <w:r w:rsidRPr="00C12274">
              <w:rPr>
                <w:sz w:val="16"/>
                <w:szCs w:val="16"/>
              </w:rPr>
              <w:t xml:space="preserve">Allocation concealment </w:t>
            </w:r>
          </w:p>
        </w:tc>
        <w:tc>
          <w:tcPr>
            <w:tcW w:w="1275" w:type="dxa"/>
            <w:shd w:val="clear" w:color="D9E2F3" w:themeColor="accent1" w:themeTint="33" w:fill="FFC000" w:themeFill="accent4"/>
          </w:tcPr>
          <w:p w14:paraId="4E8DF731" w14:textId="2BA9116F" w:rsidR="002D1E1E" w:rsidRPr="00C12274" w:rsidRDefault="002D1E1E" w:rsidP="006045AE">
            <w:pPr>
              <w:keepNext/>
              <w:spacing w:before="40" w:after="40" w:line="220" w:lineRule="exact"/>
              <w:rPr>
                <w:sz w:val="16"/>
                <w:szCs w:val="16"/>
              </w:rPr>
            </w:pPr>
            <w:r>
              <w:rPr>
                <w:sz w:val="16"/>
                <w:szCs w:val="16"/>
              </w:rPr>
              <w:t>Unclear</w:t>
            </w:r>
            <w:r w:rsidRPr="00C12274">
              <w:rPr>
                <w:sz w:val="16"/>
                <w:szCs w:val="16"/>
              </w:rPr>
              <w:t xml:space="preserve"> risk</w:t>
            </w:r>
          </w:p>
        </w:tc>
        <w:tc>
          <w:tcPr>
            <w:tcW w:w="11199" w:type="dxa"/>
            <w:shd w:val="clear" w:color="D9E2F3" w:themeColor="accent1" w:themeTint="33" w:fill="auto"/>
          </w:tcPr>
          <w:p w14:paraId="3750E4D9" w14:textId="71747DDD" w:rsidR="002D1E1E" w:rsidRPr="002D1E1E" w:rsidRDefault="002D1E1E" w:rsidP="006045AE">
            <w:pPr>
              <w:pStyle w:val="RCTstable"/>
              <w:keepNext/>
            </w:pPr>
            <w:r w:rsidRPr="002D1E1E">
              <w:t>No details provided.</w:t>
            </w:r>
          </w:p>
        </w:tc>
      </w:tr>
      <w:tr w:rsidR="002D1E1E" w:rsidRPr="00C12274" w14:paraId="12FC4A91" w14:textId="77777777" w:rsidTr="00BC7AEC">
        <w:trPr>
          <w:cantSplit/>
          <w:trHeight w:val="333"/>
        </w:trPr>
        <w:tc>
          <w:tcPr>
            <w:tcW w:w="1560" w:type="dxa"/>
            <w:shd w:val="clear" w:color="D9E2F3" w:themeColor="accent1" w:themeTint="33" w:fill="auto"/>
          </w:tcPr>
          <w:p w14:paraId="78D46902" w14:textId="77777777" w:rsidR="002D1E1E" w:rsidRPr="00C12274" w:rsidRDefault="002D1E1E" w:rsidP="006045AE">
            <w:pPr>
              <w:keepNext/>
              <w:spacing w:before="40" w:after="40" w:line="220" w:lineRule="exact"/>
              <w:rPr>
                <w:sz w:val="16"/>
                <w:szCs w:val="16"/>
              </w:rPr>
            </w:pPr>
            <w:r>
              <w:rPr>
                <w:sz w:val="16"/>
                <w:szCs w:val="16"/>
              </w:rPr>
              <w:t>Performance bias</w:t>
            </w:r>
          </w:p>
        </w:tc>
        <w:tc>
          <w:tcPr>
            <w:tcW w:w="1275" w:type="dxa"/>
            <w:shd w:val="clear" w:color="D9E2F3" w:themeColor="accent1" w:themeTint="33" w:fill="FFC000" w:themeFill="accent4"/>
          </w:tcPr>
          <w:p w14:paraId="07CD65B8" w14:textId="77777777" w:rsidR="002D1E1E" w:rsidRPr="00C12274" w:rsidRDefault="002D1E1E" w:rsidP="006045AE">
            <w:pPr>
              <w:keepNext/>
              <w:spacing w:before="40" w:after="40" w:line="220" w:lineRule="exact"/>
              <w:rPr>
                <w:sz w:val="16"/>
                <w:szCs w:val="16"/>
              </w:rPr>
            </w:pPr>
            <w:r>
              <w:rPr>
                <w:sz w:val="16"/>
                <w:szCs w:val="16"/>
              </w:rPr>
              <w:t>Unclear</w:t>
            </w:r>
            <w:r w:rsidRPr="00C12274">
              <w:rPr>
                <w:sz w:val="16"/>
                <w:szCs w:val="16"/>
              </w:rPr>
              <w:t xml:space="preserve"> risk</w:t>
            </w:r>
          </w:p>
        </w:tc>
        <w:tc>
          <w:tcPr>
            <w:tcW w:w="11199" w:type="dxa"/>
            <w:shd w:val="clear" w:color="D9E2F3" w:themeColor="accent1" w:themeTint="33" w:fill="auto"/>
          </w:tcPr>
          <w:p w14:paraId="6DC3FE36" w14:textId="0C4D233C" w:rsidR="002D1E1E" w:rsidRPr="002D1E1E" w:rsidRDefault="002D1E1E" w:rsidP="006045AE">
            <w:pPr>
              <w:pStyle w:val="RCTstable"/>
              <w:keepNext/>
            </w:pPr>
            <w:r w:rsidRPr="002D1E1E">
              <w:t>The women and dietitians were not blinded.</w:t>
            </w:r>
          </w:p>
        </w:tc>
      </w:tr>
      <w:tr w:rsidR="002D1E1E" w:rsidRPr="00C12274" w14:paraId="5C828F88" w14:textId="77777777" w:rsidTr="00BC7AEC">
        <w:trPr>
          <w:cantSplit/>
        </w:trPr>
        <w:tc>
          <w:tcPr>
            <w:tcW w:w="1560" w:type="dxa"/>
            <w:shd w:val="clear" w:color="D9E2F3" w:themeColor="accent1" w:themeTint="33" w:fill="auto"/>
          </w:tcPr>
          <w:p w14:paraId="73C55458" w14:textId="77777777" w:rsidR="002D1E1E" w:rsidRPr="00C12274" w:rsidRDefault="002D1E1E" w:rsidP="006045AE">
            <w:pPr>
              <w:keepNext/>
              <w:spacing w:before="40" w:after="40" w:line="220" w:lineRule="exact"/>
              <w:rPr>
                <w:sz w:val="16"/>
                <w:szCs w:val="16"/>
              </w:rPr>
            </w:pPr>
            <w:r>
              <w:rPr>
                <w:sz w:val="16"/>
                <w:szCs w:val="16"/>
              </w:rPr>
              <w:t>Detection bias</w:t>
            </w:r>
          </w:p>
        </w:tc>
        <w:tc>
          <w:tcPr>
            <w:tcW w:w="1275" w:type="dxa"/>
            <w:shd w:val="clear" w:color="D9E2F3" w:themeColor="accent1" w:themeTint="33" w:fill="FFC000" w:themeFill="accent4"/>
          </w:tcPr>
          <w:p w14:paraId="7441B298" w14:textId="77777777" w:rsidR="002D1E1E" w:rsidRPr="00C12274" w:rsidRDefault="002D1E1E" w:rsidP="006045AE">
            <w:pPr>
              <w:keepNext/>
              <w:spacing w:before="40" w:after="40" w:line="220" w:lineRule="exact"/>
              <w:rPr>
                <w:sz w:val="16"/>
                <w:szCs w:val="16"/>
              </w:rPr>
            </w:pPr>
            <w:r>
              <w:rPr>
                <w:sz w:val="16"/>
                <w:szCs w:val="16"/>
              </w:rPr>
              <w:t>Unclear</w:t>
            </w:r>
            <w:r w:rsidRPr="00C12274">
              <w:rPr>
                <w:sz w:val="16"/>
                <w:szCs w:val="16"/>
              </w:rPr>
              <w:t xml:space="preserve"> risk</w:t>
            </w:r>
          </w:p>
        </w:tc>
        <w:tc>
          <w:tcPr>
            <w:tcW w:w="11199" w:type="dxa"/>
            <w:shd w:val="clear" w:color="D9E2F3" w:themeColor="accent1" w:themeTint="33" w:fill="auto"/>
          </w:tcPr>
          <w:p w14:paraId="176D7086" w14:textId="3649D181" w:rsidR="002D1E1E" w:rsidRPr="002D1E1E" w:rsidRDefault="002D1E1E" w:rsidP="006045AE">
            <w:pPr>
              <w:pStyle w:val="RCTstable"/>
              <w:keepNext/>
            </w:pPr>
            <w:r w:rsidRPr="002D1E1E">
              <w:t>Quote: “The physicians and midwives were blinded in regard to the treatment assignment, and the</w:t>
            </w:r>
            <w:r w:rsidR="003A00FD">
              <w:t xml:space="preserve"> </w:t>
            </w:r>
            <w:r w:rsidRPr="002D1E1E">
              <w:t>women</w:t>
            </w:r>
            <w:r w:rsidR="003A00FD">
              <w:t xml:space="preserve"> </w:t>
            </w:r>
            <w:r w:rsidRPr="002D1E1E">
              <w:t>were asked not to reveal the allocation by the randomization”; unclear whether this was successfully achieved.</w:t>
            </w:r>
          </w:p>
        </w:tc>
      </w:tr>
      <w:tr w:rsidR="002D1E1E" w:rsidRPr="00C12274" w14:paraId="1236FA7C" w14:textId="77777777" w:rsidTr="00BC7AEC">
        <w:trPr>
          <w:cantSplit/>
        </w:trPr>
        <w:tc>
          <w:tcPr>
            <w:tcW w:w="1560" w:type="dxa"/>
            <w:shd w:val="clear" w:color="D9E2F3" w:themeColor="accent1" w:themeTint="33" w:fill="auto"/>
          </w:tcPr>
          <w:p w14:paraId="17C93FDB" w14:textId="77777777" w:rsidR="002D1E1E" w:rsidRPr="00C12274" w:rsidRDefault="002D1E1E" w:rsidP="006045AE">
            <w:pPr>
              <w:keepNext/>
              <w:spacing w:before="40" w:after="40" w:line="220" w:lineRule="exact"/>
              <w:rPr>
                <w:sz w:val="16"/>
                <w:szCs w:val="16"/>
              </w:rPr>
            </w:pPr>
            <w:r w:rsidRPr="00C12274">
              <w:rPr>
                <w:sz w:val="16"/>
                <w:szCs w:val="16"/>
              </w:rPr>
              <w:t>Incomplete outcome data</w:t>
            </w:r>
          </w:p>
        </w:tc>
        <w:tc>
          <w:tcPr>
            <w:tcW w:w="1275" w:type="dxa"/>
            <w:shd w:val="clear" w:color="D9E2F3" w:themeColor="accent1" w:themeTint="33" w:fill="FF4D19"/>
          </w:tcPr>
          <w:p w14:paraId="1EA37A2B" w14:textId="5C0FACE8" w:rsidR="002D1E1E" w:rsidRPr="00C12274" w:rsidRDefault="002D1E1E" w:rsidP="006045AE">
            <w:pPr>
              <w:keepNext/>
              <w:spacing w:before="40" w:after="40" w:line="220" w:lineRule="exact"/>
              <w:rPr>
                <w:sz w:val="16"/>
                <w:szCs w:val="16"/>
              </w:rPr>
            </w:pPr>
            <w:r>
              <w:rPr>
                <w:sz w:val="16"/>
                <w:szCs w:val="16"/>
              </w:rPr>
              <w:t>High</w:t>
            </w:r>
            <w:r w:rsidRPr="00C12274">
              <w:rPr>
                <w:sz w:val="16"/>
                <w:szCs w:val="16"/>
              </w:rPr>
              <w:t xml:space="preserve"> risk</w:t>
            </w:r>
          </w:p>
        </w:tc>
        <w:tc>
          <w:tcPr>
            <w:tcW w:w="11199" w:type="dxa"/>
            <w:shd w:val="clear" w:color="D9E2F3" w:themeColor="accent1" w:themeTint="33" w:fill="auto"/>
          </w:tcPr>
          <w:p w14:paraId="009293A6" w14:textId="4B1F77DD" w:rsidR="002D1E1E" w:rsidRPr="002D1E1E" w:rsidRDefault="002D1E1E" w:rsidP="006045AE">
            <w:pPr>
              <w:pStyle w:val="RCTstable"/>
              <w:keepNext/>
            </w:pPr>
            <w:r w:rsidRPr="002D1E1E">
              <w:t>73 women were recruited to the study; 7 developed“ conditions that made them ineligible to continue participation” (spontaneous abortion, twin pregnancy, smoker, bedridden, diagnosis of GDM at inclusion). It was somewhat unclear whether these exclusions were pre or post randomisation; the unbalanced groups (n</w:t>
            </w:r>
            <w:r w:rsidR="00162E95">
              <w:t>=</w:t>
            </w:r>
            <w:r w:rsidRPr="002D1E1E">
              <w:t>28 and n</w:t>
            </w:r>
            <w:r w:rsidR="00162E95">
              <w:t>=</w:t>
            </w:r>
            <w:r w:rsidRPr="002D1E1E">
              <w:t>38 suggested this was following randomisation). A further 13women dropped out of the study due to lack of time, or disappointment due to being in the control group. 3 additional women developed</w:t>
            </w:r>
            <w:r w:rsidR="003A00FD">
              <w:t xml:space="preserve"> </w:t>
            </w:r>
            <w:r w:rsidRPr="002D1E1E">
              <w:t>GDM</w:t>
            </w:r>
            <w:r w:rsidR="003A00FD">
              <w:t xml:space="preserve"> </w:t>
            </w:r>
            <w:r w:rsidRPr="002D1E1E">
              <w:t>in the control group were excluded from the analyses (apart from GDM incidence). 50 women were followed to delivery (23 in the intervention group; 27 in the control group). There were missing data for blood samples (3/50), and weight measurements (15/50) postpartum; “The analyses were subsequently controlled for impact of missing values by replacing these with average of the entire group to ensure that the statistical test did not differ, significantly”.</w:t>
            </w:r>
          </w:p>
        </w:tc>
      </w:tr>
      <w:tr w:rsidR="002D1E1E" w:rsidRPr="00C12274" w14:paraId="1FD414A8" w14:textId="77777777" w:rsidTr="00BC7AEC">
        <w:trPr>
          <w:cantSplit/>
        </w:trPr>
        <w:tc>
          <w:tcPr>
            <w:tcW w:w="1560" w:type="dxa"/>
            <w:shd w:val="clear" w:color="D9E2F3" w:themeColor="accent1" w:themeTint="33" w:fill="auto"/>
          </w:tcPr>
          <w:p w14:paraId="62341CD8" w14:textId="77777777" w:rsidR="002D1E1E" w:rsidRPr="00C12274" w:rsidRDefault="002D1E1E" w:rsidP="006045AE">
            <w:pPr>
              <w:keepNext/>
              <w:spacing w:before="40" w:after="40" w:line="220" w:lineRule="exact"/>
              <w:rPr>
                <w:sz w:val="16"/>
                <w:szCs w:val="16"/>
              </w:rPr>
            </w:pPr>
            <w:r w:rsidRPr="00C12274">
              <w:rPr>
                <w:sz w:val="16"/>
                <w:szCs w:val="16"/>
              </w:rPr>
              <w:t>Selective reporting</w:t>
            </w:r>
          </w:p>
        </w:tc>
        <w:tc>
          <w:tcPr>
            <w:tcW w:w="1275" w:type="dxa"/>
            <w:shd w:val="clear" w:color="D9E2F3" w:themeColor="accent1" w:themeTint="33" w:fill="FFC000" w:themeFill="accent4"/>
          </w:tcPr>
          <w:p w14:paraId="04437FD9" w14:textId="77777777" w:rsidR="002D1E1E" w:rsidRPr="00C12274" w:rsidRDefault="002D1E1E" w:rsidP="006045AE">
            <w:pPr>
              <w:keepNext/>
              <w:spacing w:before="40" w:after="40" w:line="220" w:lineRule="exact"/>
              <w:rPr>
                <w:sz w:val="16"/>
                <w:szCs w:val="16"/>
              </w:rPr>
            </w:pPr>
            <w:r>
              <w:rPr>
                <w:sz w:val="16"/>
                <w:szCs w:val="16"/>
              </w:rPr>
              <w:t>Unclear</w:t>
            </w:r>
            <w:r w:rsidRPr="00C12274">
              <w:rPr>
                <w:sz w:val="16"/>
                <w:szCs w:val="16"/>
              </w:rPr>
              <w:t xml:space="preserve"> risk</w:t>
            </w:r>
          </w:p>
        </w:tc>
        <w:tc>
          <w:tcPr>
            <w:tcW w:w="11199" w:type="dxa"/>
            <w:shd w:val="clear" w:color="D9E2F3" w:themeColor="accent1" w:themeTint="33" w:fill="auto"/>
          </w:tcPr>
          <w:p w14:paraId="2C8C5CE2" w14:textId="77777777" w:rsidR="002D1E1E" w:rsidRPr="002D1E1E" w:rsidRDefault="002D1E1E" w:rsidP="006045AE">
            <w:pPr>
              <w:pStyle w:val="RCTstable"/>
              <w:keepNext/>
            </w:pPr>
            <w:r w:rsidRPr="002D1E1E">
              <w:t>Whilst the majority of pre-specified outcomes discussed in the methods were subsequently reported, no access to a trial protocol to confidently assess selective reporting. Some outcomes, e.g. shoulder dystocia, were mentioned and then not reported</w:t>
            </w:r>
          </w:p>
        </w:tc>
      </w:tr>
      <w:tr w:rsidR="002D1E1E" w:rsidRPr="00C12274" w14:paraId="3D6FFE2D" w14:textId="77777777" w:rsidTr="00BC7AEC">
        <w:trPr>
          <w:cantSplit/>
        </w:trPr>
        <w:tc>
          <w:tcPr>
            <w:tcW w:w="1560" w:type="dxa"/>
            <w:shd w:val="clear" w:color="D9E2F3" w:themeColor="accent1" w:themeTint="33" w:fill="auto"/>
          </w:tcPr>
          <w:p w14:paraId="2629409B" w14:textId="77777777" w:rsidR="002D1E1E" w:rsidRPr="00C12274" w:rsidRDefault="002D1E1E" w:rsidP="00A67139">
            <w:pPr>
              <w:spacing w:before="40" w:after="40" w:line="220" w:lineRule="exact"/>
              <w:rPr>
                <w:sz w:val="16"/>
                <w:szCs w:val="16"/>
                <w:lang w:val="en-US"/>
              </w:rPr>
            </w:pPr>
            <w:r w:rsidRPr="00C12274">
              <w:rPr>
                <w:sz w:val="16"/>
                <w:szCs w:val="16"/>
                <w:lang w:val="en-US"/>
              </w:rPr>
              <w:t xml:space="preserve">Other limitations </w:t>
            </w:r>
          </w:p>
        </w:tc>
        <w:tc>
          <w:tcPr>
            <w:tcW w:w="1275" w:type="dxa"/>
            <w:shd w:val="clear" w:color="D9E2F3" w:themeColor="accent1" w:themeTint="33" w:fill="70AD47" w:themeFill="accent6"/>
          </w:tcPr>
          <w:p w14:paraId="17A05067" w14:textId="77777777" w:rsidR="002D1E1E" w:rsidRPr="00C12274" w:rsidRDefault="002D1E1E" w:rsidP="00A67139">
            <w:pPr>
              <w:spacing w:before="40" w:after="40" w:line="220" w:lineRule="exact"/>
              <w:rPr>
                <w:sz w:val="16"/>
                <w:szCs w:val="16"/>
                <w:lang w:val="en-US"/>
              </w:rPr>
            </w:pPr>
            <w:r w:rsidRPr="00C12274">
              <w:rPr>
                <w:sz w:val="16"/>
                <w:szCs w:val="16"/>
                <w:lang w:val="en-US"/>
              </w:rPr>
              <w:t>Low risk</w:t>
            </w:r>
          </w:p>
        </w:tc>
        <w:tc>
          <w:tcPr>
            <w:tcW w:w="11199" w:type="dxa"/>
            <w:shd w:val="clear" w:color="D9E2F3" w:themeColor="accent1" w:themeTint="33" w:fill="auto"/>
          </w:tcPr>
          <w:p w14:paraId="7C394DF1" w14:textId="1B7BB565" w:rsidR="002D1E1E" w:rsidRPr="002D1E1E" w:rsidRDefault="002D1E1E" w:rsidP="002D1E1E">
            <w:pPr>
              <w:pStyle w:val="RCTstable"/>
            </w:pPr>
            <w:r w:rsidRPr="002D1E1E">
              <w:t>No other obvious sources of bias identified.</w:t>
            </w:r>
          </w:p>
        </w:tc>
      </w:tr>
    </w:tbl>
    <w:p w14:paraId="48901D34" w14:textId="121F0858" w:rsidR="008E765F" w:rsidRPr="00C12274" w:rsidRDefault="008E765F" w:rsidP="00127E77">
      <w:pPr>
        <w:pStyle w:val="Heading3"/>
        <w:numPr>
          <w:ilvl w:val="0"/>
          <w:numId w:val="0"/>
        </w:numPr>
        <w:rPr>
          <w:lang w:val="en"/>
        </w:rPr>
      </w:pPr>
      <w:bookmarkStart w:id="271" w:name="_Toc40956562"/>
      <w:r>
        <w:rPr>
          <w:lang w:val="en"/>
        </w:rPr>
        <w:t>Exercise intervention studies</w:t>
      </w:r>
      <w:bookmarkEnd w:id="271"/>
    </w:p>
    <w:tbl>
      <w:tblPr>
        <w:tblW w:w="1403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solid" w:color="D9E2F3" w:themeColor="accent1" w:themeTint="33" w:fill="auto"/>
        <w:tblLayout w:type="fixed"/>
        <w:tblLook w:val="0000" w:firstRow="0" w:lastRow="0" w:firstColumn="0" w:lastColumn="0" w:noHBand="0" w:noVBand="0"/>
      </w:tblPr>
      <w:tblGrid>
        <w:gridCol w:w="1560"/>
        <w:gridCol w:w="1275"/>
        <w:gridCol w:w="11199"/>
      </w:tblGrid>
      <w:tr w:rsidR="008E765F" w:rsidRPr="00C12274" w14:paraId="4E1B8FB3" w14:textId="77777777" w:rsidTr="00BC7AEC">
        <w:trPr>
          <w:trHeight w:val="99"/>
          <w:tblHeader/>
        </w:trPr>
        <w:tc>
          <w:tcPr>
            <w:tcW w:w="1560" w:type="dxa"/>
            <w:shd w:val="solid" w:color="2F5496" w:themeColor="accent1" w:themeShade="BF" w:fill="auto"/>
          </w:tcPr>
          <w:p w14:paraId="5BBD1EBE" w14:textId="77777777" w:rsidR="008E765F" w:rsidRPr="00C12274" w:rsidRDefault="008E765F" w:rsidP="00127E77">
            <w:pPr>
              <w:pStyle w:val="Tablecell"/>
              <w:keepNext/>
              <w:rPr>
                <w:rFonts w:eastAsiaTheme="minorHAnsi"/>
                <w:b/>
                <w:color w:val="FFFFFF" w:themeColor="background1"/>
                <w:sz w:val="16"/>
                <w:lang w:val="en-US"/>
              </w:rPr>
            </w:pPr>
            <w:r w:rsidRPr="00C12274">
              <w:rPr>
                <w:rFonts w:eastAsiaTheme="minorHAnsi"/>
                <w:b/>
                <w:color w:val="FFFFFF" w:themeColor="background1"/>
                <w:sz w:val="16"/>
                <w:lang w:val="en-US"/>
              </w:rPr>
              <w:t xml:space="preserve">Study limitation </w:t>
            </w:r>
          </w:p>
        </w:tc>
        <w:tc>
          <w:tcPr>
            <w:tcW w:w="1275" w:type="dxa"/>
            <w:shd w:val="solid" w:color="2F5496" w:themeColor="accent1" w:themeShade="BF" w:fill="auto"/>
          </w:tcPr>
          <w:p w14:paraId="01514A7A" w14:textId="77777777" w:rsidR="008E765F" w:rsidRPr="00C12274" w:rsidRDefault="008E765F" w:rsidP="00127E77">
            <w:pPr>
              <w:pStyle w:val="Tablecell"/>
              <w:keepNext/>
              <w:jc w:val="center"/>
              <w:rPr>
                <w:rFonts w:eastAsiaTheme="minorHAnsi"/>
                <w:b/>
                <w:color w:val="FFFFFF" w:themeColor="background1"/>
                <w:sz w:val="16"/>
                <w:lang w:val="en-US"/>
              </w:rPr>
            </w:pPr>
            <w:r w:rsidRPr="00C12274">
              <w:rPr>
                <w:rFonts w:eastAsiaTheme="minorHAnsi"/>
                <w:b/>
                <w:color w:val="FFFFFF" w:themeColor="background1"/>
                <w:sz w:val="16"/>
                <w:lang w:val="en-US"/>
              </w:rPr>
              <w:t>Judgement</w:t>
            </w:r>
          </w:p>
        </w:tc>
        <w:tc>
          <w:tcPr>
            <w:tcW w:w="11199" w:type="dxa"/>
            <w:shd w:val="solid" w:color="2F5496" w:themeColor="accent1" w:themeShade="BF" w:fill="auto"/>
          </w:tcPr>
          <w:p w14:paraId="26A2C991" w14:textId="77777777" w:rsidR="008E765F" w:rsidRPr="00C12274" w:rsidRDefault="008E765F" w:rsidP="00127E77">
            <w:pPr>
              <w:pStyle w:val="Tablecell"/>
              <w:keepNext/>
              <w:rPr>
                <w:rFonts w:eastAsiaTheme="minorHAnsi"/>
                <w:b/>
                <w:color w:val="FFFFFF" w:themeColor="background1"/>
                <w:sz w:val="16"/>
                <w:lang w:val="en-US"/>
              </w:rPr>
            </w:pPr>
            <w:r w:rsidRPr="00C12274">
              <w:rPr>
                <w:rFonts w:eastAsiaTheme="minorHAnsi"/>
                <w:b/>
                <w:color w:val="FFFFFF" w:themeColor="background1"/>
                <w:sz w:val="16"/>
                <w:lang w:val="en-US"/>
              </w:rPr>
              <w:t>Support for judgement</w:t>
            </w:r>
          </w:p>
        </w:tc>
      </w:tr>
      <w:tr w:rsidR="008604A0" w:rsidRPr="006234EA" w14:paraId="3BE7DA49" w14:textId="77777777" w:rsidTr="008604A0">
        <w:trPr>
          <w:cantSplit/>
        </w:trPr>
        <w:tc>
          <w:tcPr>
            <w:tcW w:w="14034" w:type="dxa"/>
            <w:gridSpan w:val="3"/>
            <w:shd w:val="solid" w:color="D9E2F3" w:themeColor="accent1" w:themeTint="33" w:fill="auto"/>
          </w:tcPr>
          <w:p w14:paraId="010BC742" w14:textId="6D654DF8" w:rsidR="008604A0" w:rsidRPr="00470354" w:rsidRDefault="00622BD8" w:rsidP="002747EA">
            <w:pPr>
              <w:pStyle w:val="Tablecell"/>
              <w:keepNext/>
              <w:spacing w:line="220" w:lineRule="exact"/>
              <w:rPr>
                <w:rFonts w:eastAsiaTheme="minorHAnsi"/>
                <w:b/>
                <w:sz w:val="16"/>
                <w:szCs w:val="16"/>
                <w:lang w:val="en-US"/>
              </w:rPr>
            </w:pPr>
            <w:r>
              <w:rPr>
                <w:b/>
                <w:noProof/>
                <w:sz w:val="16"/>
                <w:szCs w:val="16"/>
              </w:rPr>
              <w:t>Aguilar-Cordero et al 2019</w:t>
            </w:r>
            <w:r w:rsidR="00D07346">
              <w:rPr>
                <w:rFonts w:eastAsiaTheme="minorHAnsi"/>
                <w:b/>
                <w:sz w:val="16"/>
                <w:szCs w:val="16"/>
                <w:lang w:val="en-US"/>
              </w:rPr>
              <w:fldChar w:fldCharType="begin"/>
            </w:r>
            <w:r w:rsidR="002747EA">
              <w:rPr>
                <w:rFonts w:eastAsiaTheme="minorHAnsi"/>
                <w:b/>
                <w:sz w:val="16"/>
                <w:szCs w:val="16"/>
                <w:lang w:val="en-US"/>
              </w:rPr>
              <w:instrText xml:space="preserve"> ADDIN EN.CITE &lt;EndNote&gt;&lt;Cite&gt;&lt;Author&gt;Aguilar-Cordero&lt;/Author&gt;&lt;Year&gt;2019&lt;/Year&gt;&lt;RecNum&gt;1917&lt;/RecNum&gt;&lt;DisplayText&gt;&lt;style face="superscript" font="Trebuchet MS" size="9"&gt;447&lt;/style&gt;&lt;/DisplayText&gt;&lt;record&gt;&lt;rec-number&gt;1917&lt;/rec-number&gt;&lt;foreign-keys&gt;&lt;key app="EN" db-id="exvasrfx2dtraoesasxp2szsxa2df502592x" timestamp="1588481006"&gt;1917&lt;/key&gt;&lt;/foreign-keys&gt;&lt;ref-type name="Journal Article"&gt;17&lt;/ref-type&gt;&lt;contributors&gt;&lt;authors&gt;&lt;author&gt;Aguilar-Cordero, M. J.&lt;/author&gt;&lt;author&gt;Sanchez-Garcia, J. C.&lt;/author&gt;&lt;author&gt;Rodriguez-Blanque, R.&lt;/author&gt;&lt;author&gt;Sanchez-Lopez, A. M.&lt;/author&gt;&lt;author&gt;Mur-Villar, N.&lt;/author&gt;&lt;/authors&gt;&lt;/contributors&gt;&lt;auth-address&gt;1 Maria Jose Aguilar-Cordero, PhD, University of Granada, San Cecilio Clinical Hospital, Granada, Spain.&amp;#xD;2 Juan Carlos Sanchez-Garcia, PhD, University of Granada, Granada, Spain.&amp;#xD;3 Raquel Rodriguez-Blanque, PhD, University of Granada, Granada, Spain.&amp;#xD;4 Antonio Manuel Sanchez-Lopez, PhD, University of Granada, Granada, Spain.&amp;#xD;5 Norma Mur-Villar, PhD, University of Granada, Granada, Spain; Cienfuegos School of Medical Sciences, Cienfuegos, Cuba.&lt;/auth-address&gt;&lt;titles&gt;&lt;title&gt;Moderate physical activity in an aquatic environment during pregnancy (SWEP Study) and its influence in preventing postpartum depression&lt;/title&gt;&lt;secondary-title&gt;J Am Psychiatr Nurses Assoc&lt;/secondary-title&gt;&lt;/titles&gt;&lt;periodical&gt;&lt;full-title&gt;J Am Psychiatr Nurses Assoc&lt;/full-title&gt;&lt;/periodical&gt;&lt;pages&gt;112-121&lt;/pages&gt;&lt;volume&gt;25&lt;/volume&gt;&lt;number&gt;2&lt;/number&gt;&lt;edition&gt;2018/03/02&lt;/edition&gt;&lt;keywords&gt;&lt;keyword&gt;*body mass index&lt;/keyword&gt;&lt;keyword&gt;*physical activity&lt;/keyword&gt;&lt;keyword&gt;*postpartum depression&lt;/keyword&gt;&lt;keyword&gt;*pregnancy&lt;/keyword&gt;&lt;/keywords&gt;&lt;dates&gt;&lt;year&gt;2019&lt;/year&gt;&lt;pub-dates&gt;&lt;date&gt;Mar/Apr&lt;/date&gt;&lt;/pub-dates&gt;&lt;/dates&gt;&lt;isbn&gt;1532-5725 (Electronic)&amp;#xD;1078-3903 (Linking)&lt;/isbn&gt;&lt;accession-num&gt;29490560&lt;/accession-num&gt;&lt;urls&gt;&lt;related-urls&gt;&lt;url&gt;https://www.ncbi.nlm.nih.gov/pubmed/29490560&lt;/url&gt;&lt;/related-urls&gt;&lt;/urls&gt;&lt;electronic-resource-num&gt;10.1177/1078390317753675&lt;/electronic-resource-num&gt;&lt;/record&gt;&lt;/Cite&gt;&lt;/EndNote&gt;</w:instrText>
            </w:r>
            <w:r w:rsidR="00D07346">
              <w:rPr>
                <w:rFonts w:eastAsiaTheme="minorHAnsi"/>
                <w:b/>
                <w:sz w:val="16"/>
                <w:szCs w:val="16"/>
                <w:lang w:val="en-US"/>
              </w:rPr>
              <w:fldChar w:fldCharType="separate"/>
            </w:r>
            <w:r w:rsidR="002747EA" w:rsidRPr="002747EA">
              <w:rPr>
                <w:rFonts w:eastAsiaTheme="minorHAnsi"/>
                <w:b/>
                <w:noProof/>
                <w:szCs w:val="16"/>
                <w:vertAlign w:val="superscript"/>
                <w:lang w:val="en-US"/>
              </w:rPr>
              <w:t>447</w:t>
            </w:r>
            <w:r w:rsidR="00D07346">
              <w:rPr>
                <w:rFonts w:eastAsiaTheme="minorHAnsi"/>
                <w:b/>
                <w:sz w:val="16"/>
                <w:szCs w:val="16"/>
                <w:lang w:val="en-US"/>
              </w:rPr>
              <w:fldChar w:fldCharType="end"/>
            </w:r>
          </w:p>
        </w:tc>
      </w:tr>
      <w:tr w:rsidR="008604A0" w:rsidRPr="00C12274" w14:paraId="52DA7173" w14:textId="77777777" w:rsidTr="008604A0">
        <w:trPr>
          <w:cantSplit/>
        </w:trPr>
        <w:tc>
          <w:tcPr>
            <w:tcW w:w="1560" w:type="dxa"/>
            <w:shd w:val="clear" w:color="D9E2F3" w:themeColor="accent1" w:themeTint="33" w:fill="auto"/>
          </w:tcPr>
          <w:p w14:paraId="48ADFBE9" w14:textId="77777777" w:rsidR="008604A0" w:rsidRPr="00C12274" w:rsidRDefault="008604A0" w:rsidP="008604A0">
            <w:pPr>
              <w:pStyle w:val="RCTstable"/>
              <w:keepNext/>
            </w:pPr>
            <w:r w:rsidRPr="00C12274">
              <w:t>Random sequence generation</w:t>
            </w:r>
          </w:p>
        </w:tc>
        <w:tc>
          <w:tcPr>
            <w:tcW w:w="1275" w:type="dxa"/>
            <w:shd w:val="clear" w:color="D9E2F3" w:themeColor="accent1" w:themeTint="33" w:fill="70AD47" w:themeFill="accent6"/>
          </w:tcPr>
          <w:p w14:paraId="55A5F355" w14:textId="77777777" w:rsidR="008604A0" w:rsidRPr="00C12274" w:rsidRDefault="008604A0" w:rsidP="008604A0">
            <w:pPr>
              <w:pStyle w:val="RCTstable"/>
              <w:keepNext/>
            </w:pPr>
            <w:r w:rsidRPr="00C12274">
              <w:t>Low risk</w:t>
            </w:r>
          </w:p>
        </w:tc>
        <w:tc>
          <w:tcPr>
            <w:tcW w:w="11199" w:type="dxa"/>
            <w:shd w:val="clear" w:color="D9E2F3" w:themeColor="accent1" w:themeTint="33" w:fill="auto"/>
          </w:tcPr>
          <w:p w14:paraId="5A74EDFA" w14:textId="17ED328C" w:rsidR="008604A0" w:rsidRPr="00EC7D54" w:rsidRDefault="00355DED" w:rsidP="0030223E">
            <w:pPr>
              <w:pStyle w:val="RCTstable"/>
            </w:pPr>
            <w:r w:rsidRPr="00355DED">
              <w:t>The sample was randomly assigned using a probabilistic</w:t>
            </w:r>
            <w:r>
              <w:t xml:space="preserve"> </w:t>
            </w:r>
            <w:r w:rsidRPr="00355DED">
              <w:t>technique without replacement. Each woman who met</w:t>
            </w:r>
            <w:r>
              <w:t xml:space="preserve"> </w:t>
            </w:r>
            <w:r w:rsidRPr="00355DED">
              <w:t>the inclusion criteria was given a numbered ticket by the</w:t>
            </w:r>
            <w:r w:rsidR="00462A1D">
              <w:t xml:space="preserve"> </w:t>
            </w:r>
            <w:r w:rsidRPr="00355DED">
              <w:t xml:space="preserve">researcher responsible for recruitment. </w:t>
            </w:r>
          </w:p>
        </w:tc>
      </w:tr>
      <w:tr w:rsidR="008604A0" w:rsidRPr="00C12274" w14:paraId="381F0F0C" w14:textId="77777777" w:rsidTr="008604A0">
        <w:trPr>
          <w:cantSplit/>
          <w:trHeight w:val="766"/>
        </w:trPr>
        <w:tc>
          <w:tcPr>
            <w:tcW w:w="1560" w:type="dxa"/>
            <w:shd w:val="clear" w:color="D9E2F3" w:themeColor="accent1" w:themeTint="33" w:fill="auto"/>
          </w:tcPr>
          <w:p w14:paraId="213F3C9E" w14:textId="77777777" w:rsidR="008604A0" w:rsidRPr="00C12274" w:rsidRDefault="008604A0" w:rsidP="008604A0">
            <w:pPr>
              <w:pStyle w:val="RCTstable"/>
              <w:keepNext/>
            </w:pPr>
            <w:r w:rsidRPr="00C12274">
              <w:t xml:space="preserve">Allocation concealment </w:t>
            </w:r>
          </w:p>
        </w:tc>
        <w:tc>
          <w:tcPr>
            <w:tcW w:w="1275" w:type="dxa"/>
            <w:shd w:val="clear" w:color="D9E2F3" w:themeColor="accent1" w:themeTint="33" w:fill="70AD47" w:themeFill="accent6"/>
          </w:tcPr>
          <w:p w14:paraId="12054C33" w14:textId="362B5C89" w:rsidR="008604A0" w:rsidRPr="00C12274" w:rsidRDefault="00EC7D54" w:rsidP="008604A0">
            <w:pPr>
              <w:pStyle w:val="RCTstable"/>
              <w:keepNext/>
            </w:pPr>
            <w:r>
              <w:t>Low</w:t>
            </w:r>
            <w:r w:rsidR="008604A0" w:rsidRPr="00C12274">
              <w:t xml:space="preserve"> risk</w:t>
            </w:r>
          </w:p>
        </w:tc>
        <w:tc>
          <w:tcPr>
            <w:tcW w:w="11199" w:type="dxa"/>
            <w:shd w:val="clear" w:color="D9E2F3" w:themeColor="accent1" w:themeTint="33" w:fill="auto"/>
          </w:tcPr>
          <w:p w14:paraId="7048E8FC" w14:textId="78001A14" w:rsidR="008604A0" w:rsidRPr="00C12274" w:rsidRDefault="00462A1D" w:rsidP="0030223E">
            <w:pPr>
              <w:pStyle w:val="RCTstable"/>
            </w:pPr>
            <w:r w:rsidRPr="00355DED">
              <w:t>The numbers</w:t>
            </w:r>
            <w:r>
              <w:t xml:space="preserve"> </w:t>
            </w:r>
            <w:r w:rsidRPr="00355DED">
              <w:t>assigned were placed inside an urn, from which the principal</w:t>
            </w:r>
            <w:r>
              <w:t xml:space="preserve"> </w:t>
            </w:r>
            <w:r w:rsidRPr="00355DED">
              <w:t>investigator of the clinical trial extracted the first 70</w:t>
            </w:r>
            <w:r>
              <w:t xml:space="preserve"> </w:t>
            </w:r>
            <w:r w:rsidRPr="00355DED">
              <w:t xml:space="preserve">numbers, which were assigned to the </w:t>
            </w:r>
            <w:r w:rsidR="006309EA">
              <w:t>interven</w:t>
            </w:r>
            <w:r>
              <w:t>tion group</w:t>
            </w:r>
            <w:r w:rsidRPr="00355DED">
              <w:t>. The next 70</w:t>
            </w:r>
            <w:r>
              <w:t xml:space="preserve"> </w:t>
            </w:r>
            <w:r w:rsidRPr="00355DED">
              <w:t xml:space="preserve">numbers were assigned to the </w:t>
            </w:r>
            <w:r>
              <w:t>control group</w:t>
            </w:r>
            <w:r w:rsidRPr="00355DED">
              <w:t>.</w:t>
            </w:r>
          </w:p>
        </w:tc>
      </w:tr>
      <w:tr w:rsidR="008604A0" w:rsidRPr="00C12274" w14:paraId="6E587AE2" w14:textId="77777777" w:rsidTr="008604A0">
        <w:trPr>
          <w:cantSplit/>
        </w:trPr>
        <w:tc>
          <w:tcPr>
            <w:tcW w:w="1560" w:type="dxa"/>
            <w:shd w:val="clear" w:color="D9E2F3" w:themeColor="accent1" w:themeTint="33" w:fill="auto"/>
          </w:tcPr>
          <w:p w14:paraId="1A9110CF" w14:textId="77777777" w:rsidR="008604A0" w:rsidRPr="00C12274" w:rsidRDefault="008604A0" w:rsidP="008604A0">
            <w:pPr>
              <w:pStyle w:val="RCTstable"/>
              <w:keepNext/>
            </w:pPr>
            <w:r>
              <w:t>Performance bias</w:t>
            </w:r>
          </w:p>
        </w:tc>
        <w:tc>
          <w:tcPr>
            <w:tcW w:w="1275" w:type="dxa"/>
            <w:shd w:val="clear" w:color="D9E2F3" w:themeColor="accent1" w:themeTint="33" w:fill="FF4D19"/>
          </w:tcPr>
          <w:p w14:paraId="4A3E99AF" w14:textId="77777777" w:rsidR="008604A0" w:rsidRPr="00C12274" w:rsidRDefault="008604A0" w:rsidP="008604A0">
            <w:pPr>
              <w:pStyle w:val="RCTstable"/>
              <w:keepNext/>
            </w:pPr>
            <w:r>
              <w:t>High</w:t>
            </w:r>
            <w:r w:rsidRPr="00C12274">
              <w:t xml:space="preserve"> risk</w:t>
            </w:r>
          </w:p>
        </w:tc>
        <w:tc>
          <w:tcPr>
            <w:tcW w:w="11199" w:type="dxa"/>
            <w:shd w:val="clear" w:color="D9E2F3" w:themeColor="accent1" w:themeTint="33" w:fill="auto"/>
          </w:tcPr>
          <w:p w14:paraId="5E9AA929" w14:textId="7CEA7AD7" w:rsidR="008604A0" w:rsidRPr="00C12274" w:rsidRDefault="00462A1D" w:rsidP="008604A0">
            <w:pPr>
              <w:pStyle w:val="RCTstable"/>
              <w:keepNext/>
            </w:pPr>
            <w:r>
              <w:t>Open label.</w:t>
            </w:r>
          </w:p>
        </w:tc>
      </w:tr>
      <w:tr w:rsidR="008604A0" w:rsidRPr="00822EBF" w14:paraId="2A88BE3E" w14:textId="77777777" w:rsidTr="008604A0">
        <w:trPr>
          <w:cantSplit/>
        </w:trPr>
        <w:tc>
          <w:tcPr>
            <w:tcW w:w="1560" w:type="dxa"/>
            <w:shd w:val="clear" w:color="D9E2F3" w:themeColor="accent1" w:themeTint="33" w:fill="auto"/>
          </w:tcPr>
          <w:p w14:paraId="536F2D02" w14:textId="77777777" w:rsidR="008604A0" w:rsidRPr="00822EBF" w:rsidRDefault="008604A0" w:rsidP="008604A0">
            <w:pPr>
              <w:pStyle w:val="RCTstable"/>
              <w:keepNext/>
            </w:pPr>
            <w:r w:rsidRPr="00822EBF">
              <w:t>Detection bias</w:t>
            </w:r>
          </w:p>
        </w:tc>
        <w:tc>
          <w:tcPr>
            <w:tcW w:w="1275" w:type="dxa"/>
            <w:shd w:val="clear" w:color="D9E2F3" w:themeColor="accent1" w:themeTint="33" w:fill="FFC000" w:themeFill="accent4"/>
          </w:tcPr>
          <w:p w14:paraId="6B1E77C5" w14:textId="66CB2CD4" w:rsidR="008604A0" w:rsidRPr="00822EBF" w:rsidRDefault="00462A1D" w:rsidP="008604A0">
            <w:pPr>
              <w:pStyle w:val="RCTstable"/>
              <w:keepNext/>
            </w:pPr>
            <w:r>
              <w:t>High</w:t>
            </w:r>
            <w:r w:rsidR="008604A0" w:rsidRPr="00822EBF">
              <w:t xml:space="preserve"> risk</w:t>
            </w:r>
          </w:p>
        </w:tc>
        <w:tc>
          <w:tcPr>
            <w:tcW w:w="11199" w:type="dxa"/>
            <w:shd w:val="clear" w:color="D9E2F3" w:themeColor="accent1" w:themeTint="33" w:fill="auto"/>
          </w:tcPr>
          <w:p w14:paraId="0AE5BCCD" w14:textId="75A75018" w:rsidR="008604A0" w:rsidRPr="00822EBF" w:rsidRDefault="00462A1D" w:rsidP="008604A0">
            <w:pPr>
              <w:pStyle w:val="RCTstable"/>
              <w:keepNext/>
            </w:pPr>
            <w:r>
              <w:t>Open label.</w:t>
            </w:r>
          </w:p>
        </w:tc>
      </w:tr>
      <w:tr w:rsidR="008604A0" w:rsidRPr="00C12274" w14:paraId="489BEC14" w14:textId="77777777" w:rsidTr="008604A0">
        <w:trPr>
          <w:cantSplit/>
        </w:trPr>
        <w:tc>
          <w:tcPr>
            <w:tcW w:w="1560" w:type="dxa"/>
            <w:shd w:val="clear" w:color="D9E2F3" w:themeColor="accent1" w:themeTint="33" w:fill="auto"/>
          </w:tcPr>
          <w:p w14:paraId="5AF72C16" w14:textId="77777777" w:rsidR="008604A0" w:rsidRPr="00C12274" w:rsidRDefault="008604A0" w:rsidP="008604A0">
            <w:pPr>
              <w:pStyle w:val="RCTstable"/>
              <w:keepNext/>
            </w:pPr>
            <w:r w:rsidRPr="00C12274">
              <w:t>Incomplete outcome data</w:t>
            </w:r>
          </w:p>
        </w:tc>
        <w:tc>
          <w:tcPr>
            <w:tcW w:w="1275" w:type="dxa"/>
            <w:shd w:val="clear" w:color="D9E2F3" w:themeColor="accent1" w:themeTint="33" w:fill="FF4D19"/>
          </w:tcPr>
          <w:p w14:paraId="5763207B" w14:textId="1637D2A9" w:rsidR="008604A0" w:rsidRPr="00C12274" w:rsidRDefault="00EC7D54" w:rsidP="008604A0">
            <w:pPr>
              <w:pStyle w:val="RCTstable"/>
              <w:keepNext/>
            </w:pPr>
            <w:r>
              <w:t>Low</w:t>
            </w:r>
            <w:r w:rsidR="008604A0" w:rsidRPr="00C12274">
              <w:t xml:space="preserve"> risk</w:t>
            </w:r>
          </w:p>
        </w:tc>
        <w:tc>
          <w:tcPr>
            <w:tcW w:w="11199" w:type="dxa"/>
            <w:shd w:val="clear" w:color="D9E2F3" w:themeColor="accent1" w:themeTint="33" w:fill="auto"/>
          </w:tcPr>
          <w:p w14:paraId="10E1FC62" w14:textId="3F65A5ED" w:rsidR="008604A0" w:rsidRPr="0030223E" w:rsidRDefault="00B41A5D" w:rsidP="0030223E">
            <w:pPr>
              <w:pStyle w:val="RCTstable"/>
            </w:pPr>
            <w:r w:rsidRPr="00B41A5D">
              <w:t>After the delivery, six women in the</w:t>
            </w:r>
            <w:r w:rsidR="003A00FD">
              <w:t xml:space="preserve"> </w:t>
            </w:r>
            <w:r w:rsidRPr="00B41A5D">
              <w:t>control group (CG) and five in the exercise group (EG)could not be contacted to complete the Edinburgh</w:t>
            </w:r>
            <w:r w:rsidR="003A00FD">
              <w:t xml:space="preserve"> </w:t>
            </w:r>
            <w:r w:rsidRPr="00B41A5D">
              <w:t>Postnatal Depression Scale (EPDS) questionnaire. Thus,</w:t>
            </w:r>
            <w:r>
              <w:t xml:space="preserve"> </w:t>
            </w:r>
            <w:r w:rsidRPr="00B41A5D">
              <w:t>the final study sample was composed of 65 women in the</w:t>
            </w:r>
            <w:r w:rsidR="003A00FD">
              <w:t xml:space="preserve"> </w:t>
            </w:r>
            <w:r w:rsidRPr="00B41A5D">
              <w:t>EG and 64 in the CG, all aged between 21 and 43 years.</w:t>
            </w:r>
          </w:p>
        </w:tc>
      </w:tr>
      <w:tr w:rsidR="008604A0" w:rsidRPr="00C12274" w14:paraId="6831E344" w14:textId="77777777" w:rsidTr="008604A0">
        <w:trPr>
          <w:cantSplit/>
        </w:trPr>
        <w:tc>
          <w:tcPr>
            <w:tcW w:w="1560" w:type="dxa"/>
            <w:shd w:val="clear" w:color="D9E2F3" w:themeColor="accent1" w:themeTint="33" w:fill="auto"/>
          </w:tcPr>
          <w:p w14:paraId="20BCA91D" w14:textId="77777777" w:rsidR="008604A0" w:rsidRPr="00C12274" w:rsidRDefault="008604A0" w:rsidP="008604A0">
            <w:pPr>
              <w:pStyle w:val="RCTstable"/>
            </w:pPr>
            <w:r w:rsidRPr="00C12274">
              <w:t>Selective reporting</w:t>
            </w:r>
          </w:p>
        </w:tc>
        <w:tc>
          <w:tcPr>
            <w:tcW w:w="1275" w:type="dxa"/>
            <w:shd w:val="clear" w:color="D9E2F3" w:themeColor="accent1" w:themeTint="33" w:fill="70AD47" w:themeFill="accent6"/>
          </w:tcPr>
          <w:p w14:paraId="00B07BF4" w14:textId="77777777" w:rsidR="008604A0" w:rsidRPr="00C12274" w:rsidRDefault="008604A0" w:rsidP="008604A0">
            <w:pPr>
              <w:pStyle w:val="RCTstable"/>
            </w:pPr>
            <w:r w:rsidRPr="00C12274">
              <w:t>Low risk</w:t>
            </w:r>
          </w:p>
        </w:tc>
        <w:tc>
          <w:tcPr>
            <w:tcW w:w="11199" w:type="dxa"/>
            <w:shd w:val="clear" w:color="D9E2F3" w:themeColor="accent1" w:themeTint="33" w:fill="auto"/>
          </w:tcPr>
          <w:p w14:paraId="0D8FFEE2" w14:textId="77777777" w:rsidR="008604A0" w:rsidRPr="00C12274" w:rsidRDefault="008604A0" w:rsidP="008604A0">
            <w:pPr>
              <w:pStyle w:val="RCTstable"/>
            </w:pPr>
            <w:r w:rsidRPr="00C12274">
              <w:t>Pre-specified outcomes reported.</w:t>
            </w:r>
          </w:p>
        </w:tc>
      </w:tr>
      <w:tr w:rsidR="008604A0" w:rsidRPr="00C12274" w14:paraId="6863FA44" w14:textId="77777777" w:rsidTr="008604A0">
        <w:trPr>
          <w:cantSplit/>
        </w:trPr>
        <w:tc>
          <w:tcPr>
            <w:tcW w:w="1560" w:type="dxa"/>
            <w:shd w:val="clear" w:color="D9E2F3" w:themeColor="accent1" w:themeTint="33" w:fill="auto"/>
          </w:tcPr>
          <w:p w14:paraId="5CE891C3" w14:textId="77777777" w:rsidR="008604A0" w:rsidRPr="00C12274" w:rsidRDefault="008604A0" w:rsidP="008604A0">
            <w:pPr>
              <w:pStyle w:val="RCTstable"/>
              <w:rPr>
                <w:lang w:val="en-US"/>
              </w:rPr>
            </w:pPr>
            <w:r w:rsidRPr="00C12274">
              <w:rPr>
                <w:lang w:val="en-US"/>
              </w:rPr>
              <w:t xml:space="preserve">Other limitations </w:t>
            </w:r>
          </w:p>
        </w:tc>
        <w:tc>
          <w:tcPr>
            <w:tcW w:w="1275" w:type="dxa"/>
            <w:shd w:val="clear" w:color="D9E2F3" w:themeColor="accent1" w:themeTint="33" w:fill="70AD47" w:themeFill="accent6"/>
          </w:tcPr>
          <w:p w14:paraId="612CD721" w14:textId="77777777" w:rsidR="008604A0" w:rsidRPr="00C12274" w:rsidRDefault="008604A0" w:rsidP="008604A0">
            <w:pPr>
              <w:pStyle w:val="RCTstable"/>
              <w:rPr>
                <w:lang w:val="en-US"/>
              </w:rPr>
            </w:pPr>
            <w:r w:rsidRPr="00C12274">
              <w:rPr>
                <w:lang w:val="en-US"/>
              </w:rPr>
              <w:t>Low risk</w:t>
            </w:r>
          </w:p>
        </w:tc>
        <w:tc>
          <w:tcPr>
            <w:tcW w:w="11199" w:type="dxa"/>
            <w:shd w:val="clear" w:color="D9E2F3" w:themeColor="accent1" w:themeTint="33" w:fill="auto"/>
          </w:tcPr>
          <w:p w14:paraId="1045FF68" w14:textId="77777777" w:rsidR="008604A0" w:rsidRPr="00C12274" w:rsidRDefault="008604A0" w:rsidP="008604A0">
            <w:pPr>
              <w:pStyle w:val="RCTstable"/>
              <w:rPr>
                <w:lang w:val="en-US"/>
              </w:rPr>
            </w:pPr>
            <w:r w:rsidRPr="00C12274">
              <w:rPr>
                <w:lang w:val="en-US"/>
              </w:rPr>
              <w:t>No significant differences between baseline characteristics of groups</w:t>
            </w:r>
          </w:p>
        </w:tc>
      </w:tr>
      <w:tr w:rsidR="008E765F" w:rsidRPr="006234EA" w14:paraId="3B039606" w14:textId="77777777" w:rsidTr="00BC7AEC">
        <w:trPr>
          <w:cantSplit/>
        </w:trPr>
        <w:tc>
          <w:tcPr>
            <w:tcW w:w="14034" w:type="dxa"/>
            <w:gridSpan w:val="3"/>
            <w:shd w:val="solid" w:color="D9E2F3" w:themeColor="accent1" w:themeTint="33" w:fill="auto"/>
          </w:tcPr>
          <w:p w14:paraId="1264AB12" w14:textId="030B529A" w:rsidR="008E765F" w:rsidRPr="00470354" w:rsidRDefault="008E765F" w:rsidP="002747EA">
            <w:pPr>
              <w:pStyle w:val="Tablecell"/>
              <w:keepNext/>
              <w:spacing w:line="220" w:lineRule="exact"/>
              <w:rPr>
                <w:rFonts w:eastAsiaTheme="minorHAnsi"/>
                <w:b/>
                <w:sz w:val="16"/>
                <w:szCs w:val="16"/>
                <w:lang w:val="en-US"/>
              </w:rPr>
            </w:pPr>
            <w:r w:rsidRPr="006234EA">
              <w:rPr>
                <w:b/>
                <w:noProof/>
                <w:sz w:val="16"/>
                <w:szCs w:val="16"/>
              </w:rPr>
              <w:t>Bacchi et al 2018</w:t>
            </w:r>
            <w:r w:rsidRPr="00470354">
              <w:rPr>
                <w:noProof/>
                <w:sz w:val="16"/>
                <w:szCs w:val="16"/>
              </w:rPr>
              <w:fldChar w:fldCharType="begin">
                <w:fldData xml:space="preserve">PEVuZE5vdGU+PENpdGU+PEF1dGhvcj5CYWNjaGk8L0F1dGhvcj48WWVhcj4yMDE4PC9ZZWFyPjxS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</w:fldData>
              </w:fldChar>
            </w:r>
            <w:r w:rsidR="002747EA">
              <w:rPr>
                <w:noProof/>
                <w:sz w:val="16"/>
                <w:szCs w:val="16"/>
              </w:rPr>
              <w:instrText xml:space="preserve"> ADDIN EN.CITE </w:instrText>
            </w:r>
            <w:r w:rsidR="002747EA">
              <w:rPr>
                <w:noProof/>
                <w:sz w:val="16"/>
                <w:szCs w:val="16"/>
              </w:rPr>
              <w:fldChar w:fldCharType="begin">
                <w:fldData xml:space="preserve">PEVuZE5vdGU+PENpdGU+PEF1dGhvcj5CYWNjaGk8L0F1dGhvcj48WWVhcj4yMDE4PC9ZZWFyPjxS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</w:fldData>
              </w:fldChar>
            </w:r>
            <w:r w:rsidR="002747EA">
              <w:rPr>
                <w:noProof/>
                <w:sz w:val="16"/>
                <w:szCs w:val="16"/>
              </w:rPr>
              <w:instrText xml:space="preserve"> ADDIN EN.CITE.DATA </w:instrText>
            </w:r>
            <w:r w:rsidR="002747EA">
              <w:rPr>
                <w:noProof/>
                <w:sz w:val="16"/>
                <w:szCs w:val="16"/>
              </w:rPr>
            </w:r>
            <w:r w:rsidR="002747EA">
              <w:rPr>
                <w:noProof/>
                <w:sz w:val="16"/>
                <w:szCs w:val="16"/>
              </w:rPr>
              <w:fldChar w:fldCharType="end"/>
            </w:r>
            <w:r w:rsidRPr="00470354">
              <w:rPr>
                <w:noProof/>
                <w:sz w:val="16"/>
                <w:szCs w:val="16"/>
              </w:rPr>
            </w:r>
            <w:r w:rsidRPr="00470354">
              <w:rPr>
                <w:noProof/>
                <w:sz w:val="16"/>
                <w:szCs w:val="16"/>
              </w:rPr>
              <w:fldChar w:fldCharType="separate"/>
            </w:r>
            <w:r w:rsidR="002747EA" w:rsidRPr="002747EA">
              <w:rPr>
                <w:noProof/>
                <w:szCs w:val="16"/>
                <w:vertAlign w:val="superscript"/>
              </w:rPr>
              <w:t>425</w:t>
            </w:r>
            <w:r w:rsidRPr="00470354">
              <w:rPr>
                <w:noProof/>
                <w:sz w:val="16"/>
                <w:szCs w:val="16"/>
              </w:rPr>
              <w:fldChar w:fldCharType="end"/>
            </w:r>
          </w:p>
        </w:tc>
      </w:tr>
      <w:tr w:rsidR="008E765F" w:rsidRPr="00C12274" w14:paraId="1BD77BBA" w14:textId="77777777" w:rsidTr="00BC7AEC">
        <w:trPr>
          <w:cantSplit/>
        </w:trPr>
        <w:tc>
          <w:tcPr>
            <w:tcW w:w="1560" w:type="dxa"/>
            <w:shd w:val="clear" w:color="D9E2F3" w:themeColor="accent1" w:themeTint="33" w:fill="auto"/>
          </w:tcPr>
          <w:p w14:paraId="139F3EC5" w14:textId="77777777" w:rsidR="008E765F" w:rsidRPr="00C12274" w:rsidRDefault="008E765F" w:rsidP="00127E77">
            <w:pPr>
              <w:pStyle w:val="RCTstable"/>
              <w:keepNext/>
            </w:pPr>
            <w:r w:rsidRPr="00C12274">
              <w:t>Random sequence generation</w:t>
            </w:r>
          </w:p>
        </w:tc>
        <w:tc>
          <w:tcPr>
            <w:tcW w:w="1275" w:type="dxa"/>
            <w:shd w:val="clear" w:color="D9E2F3" w:themeColor="accent1" w:themeTint="33" w:fill="70AD47" w:themeFill="accent6"/>
          </w:tcPr>
          <w:p w14:paraId="5F37D632" w14:textId="77777777" w:rsidR="008E765F" w:rsidRPr="00C12274" w:rsidRDefault="008E765F" w:rsidP="00127E77">
            <w:pPr>
              <w:pStyle w:val="RCTstable"/>
              <w:keepNext/>
            </w:pPr>
            <w:r w:rsidRPr="00C12274">
              <w:t>Low risk</w:t>
            </w:r>
          </w:p>
        </w:tc>
        <w:tc>
          <w:tcPr>
            <w:tcW w:w="11199" w:type="dxa"/>
            <w:shd w:val="clear" w:color="D9E2F3" w:themeColor="accent1" w:themeTint="33" w:fill="auto"/>
          </w:tcPr>
          <w:p w14:paraId="7C2112B4" w14:textId="77777777" w:rsidR="008E765F" w:rsidRPr="00C12274" w:rsidRDefault="008E765F" w:rsidP="00127E77">
            <w:pPr>
              <w:pStyle w:val="RCTstable"/>
              <w:keepNext/>
            </w:pPr>
            <w:r w:rsidRPr="00C12274">
              <w:t xml:space="preserve">A computer-generated list of random numbers was used to allocate the participants into the 2 study groups (1:1 ratio) according to admission order and following the randomization list. To guarantee the concealment for the randomization procedure, each sequential number corresponded to a sealed opaque envelope containing information about the study group (exercise or control). </w:t>
            </w:r>
          </w:p>
        </w:tc>
      </w:tr>
      <w:tr w:rsidR="008E765F" w:rsidRPr="00C12274" w14:paraId="5ED93073" w14:textId="77777777" w:rsidTr="00BC7AEC">
        <w:trPr>
          <w:cantSplit/>
          <w:trHeight w:val="766"/>
        </w:trPr>
        <w:tc>
          <w:tcPr>
            <w:tcW w:w="1560" w:type="dxa"/>
            <w:shd w:val="clear" w:color="D9E2F3" w:themeColor="accent1" w:themeTint="33" w:fill="auto"/>
          </w:tcPr>
          <w:p w14:paraId="34B25D9F" w14:textId="77777777" w:rsidR="008E765F" w:rsidRPr="00C12274" w:rsidRDefault="008E765F" w:rsidP="00127E77">
            <w:pPr>
              <w:pStyle w:val="RCTstable"/>
              <w:keepNext/>
            </w:pPr>
            <w:r w:rsidRPr="00C12274">
              <w:t xml:space="preserve">Allocation concealment </w:t>
            </w:r>
          </w:p>
        </w:tc>
        <w:tc>
          <w:tcPr>
            <w:tcW w:w="1275" w:type="dxa"/>
            <w:shd w:val="clear" w:color="D9E2F3" w:themeColor="accent1" w:themeTint="33" w:fill="70AD47" w:themeFill="accent6"/>
          </w:tcPr>
          <w:p w14:paraId="39BE6871" w14:textId="77777777" w:rsidR="008E765F" w:rsidRPr="00C12274" w:rsidRDefault="008E765F" w:rsidP="00127E77">
            <w:pPr>
              <w:pStyle w:val="RCTstable"/>
              <w:keepNext/>
            </w:pPr>
            <w:r w:rsidRPr="00C12274">
              <w:t>Low risk</w:t>
            </w:r>
          </w:p>
        </w:tc>
        <w:tc>
          <w:tcPr>
            <w:tcW w:w="11199" w:type="dxa"/>
            <w:shd w:val="clear" w:color="D9E2F3" w:themeColor="accent1" w:themeTint="33" w:fill="auto"/>
          </w:tcPr>
          <w:p w14:paraId="58B97C0F" w14:textId="77777777" w:rsidR="008E765F" w:rsidRPr="00C12274" w:rsidRDefault="008E765F" w:rsidP="00127E77">
            <w:pPr>
              <w:pStyle w:val="RCTstable"/>
              <w:keepNext/>
            </w:pPr>
            <w:r w:rsidRPr="00C12274">
              <w:t>The treatment allocation system was set up so that the researcher who was in charge of randomly assigning participants to each group did not know in advance which treatment the next person would receive, a process termed “allocation concealment.” Allocation concealment prevents researchers from (unconsciously or otherwise) influencing which participants are assigned to a given intervention group.</w:t>
            </w:r>
          </w:p>
        </w:tc>
      </w:tr>
      <w:tr w:rsidR="008E765F" w:rsidRPr="00C12274" w14:paraId="0779E019" w14:textId="77777777" w:rsidTr="00BC7AEC">
        <w:trPr>
          <w:cantSplit/>
        </w:trPr>
        <w:tc>
          <w:tcPr>
            <w:tcW w:w="1560" w:type="dxa"/>
            <w:shd w:val="clear" w:color="D9E2F3" w:themeColor="accent1" w:themeTint="33" w:fill="auto"/>
          </w:tcPr>
          <w:p w14:paraId="4D24A649" w14:textId="44578048" w:rsidR="008E765F" w:rsidRPr="00C12274" w:rsidRDefault="00C465B5" w:rsidP="00127E77">
            <w:pPr>
              <w:pStyle w:val="RCTstable"/>
              <w:keepNext/>
            </w:pPr>
            <w:r>
              <w:t>Performance bias</w:t>
            </w:r>
          </w:p>
        </w:tc>
        <w:tc>
          <w:tcPr>
            <w:tcW w:w="1275" w:type="dxa"/>
            <w:shd w:val="clear" w:color="D9E2F3" w:themeColor="accent1" w:themeTint="33" w:fill="FF4D19"/>
          </w:tcPr>
          <w:p w14:paraId="120C17B0" w14:textId="08F60908" w:rsidR="008E765F" w:rsidRPr="00C12274" w:rsidRDefault="00823FC4" w:rsidP="00127E77">
            <w:pPr>
              <w:pStyle w:val="RCTstable"/>
              <w:keepNext/>
            </w:pPr>
            <w:r>
              <w:t>High</w:t>
            </w:r>
            <w:r w:rsidR="008E765F" w:rsidRPr="00C12274">
              <w:t xml:space="preserve"> risk</w:t>
            </w:r>
          </w:p>
        </w:tc>
        <w:tc>
          <w:tcPr>
            <w:tcW w:w="11199" w:type="dxa"/>
            <w:shd w:val="clear" w:color="D9E2F3" w:themeColor="accent1" w:themeTint="33" w:fill="auto"/>
          </w:tcPr>
          <w:p w14:paraId="74F57441" w14:textId="151752AF" w:rsidR="008E765F" w:rsidRPr="00C12274" w:rsidRDefault="008E765F" w:rsidP="00127E77">
            <w:pPr>
              <w:pStyle w:val="RCTstable"/>
              <w:keepNext/>
            </w:pPr>
            <w:r w:rsidRPr="00C12274">
              <w:t xml:space="preserve">Blinding of the study to the randomisation arm was impossible due to the characteristics of intervention program (physical exercise). </w:t>
            </w:r>
          </w:p>
        </w:tc>
      </w:tr>
      <w:tr w:rsidR="00823FC4" w:rsidRPr="00822EBF" w14:paraId="0B7F3A9D" w14:textId="77777777" w:rsidTr="00BC7AEC">
        <w:trPr>
          <w:cantSplit/>
        </w:trPr>
        <w:tc>
          <w:tcPr>
            <w:tcW w:w="1560" w:type="dxa"/>
            <w:shd w:val="clear" w:color="D9E2F3" w:themeColor="accent1" w:themeTint="33" w:fill="auto"/>
          </w:tcPr>
          <w:p w14:paraId="22DB4650" w14:textId="77777777" w:rsidR="00823FC4" w:rsidRPr="00822EBF" w:rsidRDefault="00823FC4" w:rsidP="00127E77">
            <w:pPr>
              <w:pStyle w:val="RCTstable"/>
              <w:keepNext/>
            </w:pPr>
            <w:r w:rsidRPr="00822EBF">
              <w:t>Detection bias</w:t>
            </w:r>
          </w:p>
        </w:tc>
        <w:tc>
          <w:tcPr>
            <w:tcW w:w="1275" w:type="dxa"/>
            <w:shd w:val="clear" w:color="D9E2F3" w:themeColor="accent1" w:themeTint="33" w:fill="FFC000" w:themeFill="accent4"/>
          </w:tcPr>
          <w:p w14:paraId="51253384" w14:textId="41BCC09B" w:rsidR="00823FC4" w:rsidRPr="00822EBF" w:rsidRDefault="00823FC4" w:rsidP="00127E77">
            <w:pPr>
              <w:pStyle w:val="RCTstable"/>
              <w:keepNext/>
            </w:pPr>
            <w:r>
              <w:t>Unclear</w:t>
            </w:r>
            <w:r w:rsidRPr="00822EBF">
              <w:t xml:space="preserve"> risk</w:t>
            </w:r>
          </w:p>
        </w:tc>
        <w:tc>
          <w:tcPr>
            <w:tcW w:w="11199" w:type="dxa"/>
            <w:shd w:val="clear" w:color="D9E2F3" w:themeColor="accent1" w:themeTint="33" w:fill="auto"/>
          </w:tcPr>
          <w:p w14:paraId="1B364199" w14:textId="35A74EF9" w:rsidR="00823FC4" w:rsidRPr="00822EBF" w:rsidRDefault="00823FC4" w:rsidP="00127E77">
            <w:pPr>
              <w:pStyle w:val="RCTstable"/>
              <w:keepNext/>
            </w:pPr>
            <w:r w:rsidRPr="00C12274">
              <w:t>No discussion of whether those assessing outcomes were blinded to allocation.</w:t>
            </w:r>
          </w:p>
        </w:tc>
      </w:tr>
      <w:tr w:rsidR="008E765F" w:rsidRPr="00C12274" w14:paraId="66DD67D6" w14:textId="77777777" w:rsidTr="00BC7AEC">
        <w:trPr>
          <w:cantSplit/>
        </w:trPr>
        <w:tc>
          <w:tcPr>
            <w:tcW w:w="1560" w:type="dxa"/>
            <w:shd w:val="clear" w:color="D9E2F3" w:themeColor="accent1" w:themeTint="33" w:fill="auto"/>
          </w:tcPr>
          <w:p w14:paraId="6996C392" w14:textId="77777777" w:rsidR="008E765F" w:rsidRPr="00C12274" w:rsidRDefault="008E765F" w:rsidP="00611251">
            <w:pPr>
              <w:pStyle w:val="RCTstable"/>
              <w:keepNext/>
            </w:pPr>
            <w:r w:rsidRPr="00C12274">
              <w:t>Incomplete outcome data</w:t>
            </w:r>
          </w:p>
        </w:tc>
        <w:tc>
          <w:tcPr>
            <w:tcW w:w="1275" w:type="dxa"/>
            <w:shd w:val="clear" w:color="D9E2F3" w:themeColor="accent1" w:themeTint="33" w:fill="FF4D19"/>
          </w:tcPr>
          <w:p w14:paraId="57D9A37C" w14:textId="77777777" w:rsidR="008E765F" w:rsidRPr="00C12274" w:rsidRDefault="008E765F" w:rsidP="00611251">
            <w:pPr>
              <w:pStyle w:val="RCTstable"/>
              <w:keepNext/>
            </w:pPr>
            <w:r w:rsidRPr="00C12274">
              <w:t>High risk</w:t>
            </w:r>
          </w:p>
        </w:tc>
        <w:tc>
          <w:tcPr>
            <w:tcW w:w="11199" w:type="dxa"/>
            <w:shd w:val="clear" w:color="D9E2F3" w:themeColor="accent1" w:themeTint="33" w:fill="auto"/>
          </w:tcPr>
          <w:p w14:paraId="5361B805" w14:textId="77777777" w:rsidR="008E765F" w:rsidRPr="00C12274" w:rsidRDefault="008E765F" w:rsidP="00611251">
            <w:pPr>
              <w:pStyle w:val="RCTstable"/>
              <w:keepNext/>
              <w:rPr>
                <w:lang w:val="en-US"/>
              </w:rPr>
            </w:pPr>
            <w:r w:rsidRPr="00C12274">
              <w:t xml:space="preserve">Unbalanced losses; 21 women (30%) in the EG were lost to follow up or excluded. A total of 8 (11%) participants in the CG were excluded from the study. </w:t>
            </w:r>
          </w:p>
        </w:tc>
      </w:tr>
      <w:tr w:rsidR="008E765F" w:rsidRPr="00C12274" w14:paraId="188A7B85" w14:textId="77777777" w:rsidTr="00BC7AEC">
        <w:trPr>
          <w:cantSplit/>
        </w:trPr>
        <w:tc>
          <w:tcPr>
            <w:tcW w:w="1560" w:type="dxa"/>
            <w:shd w:val="clear" w:color="D9E2F3" w:themeColor="accent1" w:themeTint="33" w:fill="auto"/>
          </w:tcPr>
          <w:p w14:paraId="56E57CA5" w14:textId="77777777" w:rsidR="008E765F" w:rsidRPr="00C12274" w:rsidRDefault="008E765F" w:rsidP="00611251">
            <w:pPr>
              <w:pStyle w:val="RCTstable"/>
            </w:pPr>
            <w:r w:rsidRPr="00C12274">
              <w:t>Selective reporting</w:t>
            </w:r>
          </w:p>
        </w:tc>
        <w:tc>
          <w:tcPr>
            <w:tcW w:w="1275" w:type="dxa"/>
            <w:shd w:val="clear" w:color="D9E2F3" w:themeColor="accent1" w:themeTint="33" w:fill="70AD47" w:themeFill="accent6"/>
          </w:tcPr>
          <w:p w14:paraId="3CEBA21B" w14:textId="77777777" w:rsidR="008E765F" w:rsidRPr="00C12274" w:rsidRDefault="008E765F" w:rsidP="00611251">
            <w:pPr>
              <w:pStyle w:val="RCTstable"/>
            </w:pPr>
            <w:r w:rsidRPr="00C12274">
              <w:t>Low risk</w:t>
            </w:r>
          </w:p>
        </w:tc>
        <w:tc>
          <w:tcPr>
            <w:tcW w:w="11199" w:type="dxa"/>
            <w:shd w:val="clear" w:color="D9E2F3" w:themeColor="accent1" w:themeTint="33" w:fill="auto"/>
          </w:tcPr>
          <w:p w14:paraId="36B6A952" w14:textId="77777777" w:rsidR="008E765F" w:rsidRPr="00C12274" w:rsidRDefault="008E765F" w:rsidP="00611251">
            <w:pPr>
              <w:pStyle w:val="RCTstable"/>
            </w:pPr>
            <w:r w:rsidRPr="00C12274">
              <w:t>Pre-specified outcomes reported.</w:t>
            </w:r>
          </w:p>
        </w:tc>
      </w:tr>
      <w:tr w:rsidR="008E765F" w:rsidRPr="00C12274" w14:paraId="5B136790" w14:textId="77777777" w:rsidTr="00BC7AEC">
        <w:trPr>
          <w:cantSplit/>
        </w:trPr>
        <w:tc>
          <w:tcPr>
            <w:tcW w:w="1560" w:type="dxa"/>
            <w:shd w:val="clear" w:color="D9E2F3" w:themeColor="accent1" w:themeTint="33" w:fill="auto"/>
          </w:tcPr>
          <w:p w14:paraId="13B150CC" w14:textId="77777777" w:rsidR="008E765F" w:rsidRPr="00C12274" w:rsidRDefault="008E765F" w:rsidP="00611251">
            <w:pPr>
              <w:pStyle w:val="RCTstable"/>
              <w:rPr>
                <w:lang w:val="en-US"/>
              </w:rPr>
            </w:pPr>
            <w:r w:rsidRPr="00C12274">
              <w:rPr>
                <w:lang w:val="en-US"/>
              </w:rPr>
              <w:t xml:space="preserve">Other limitations </w:t>
            </w:r>
          </w:p>
        </w:tc>
        <w:tc>
          <w:tcPr>
            <w:tcW w:w="1275" w:type="dxa"/>
            <w:shd w:val="clear" w:color="D9E2F3" w:themeColor="accent1" w:themeTint="33" w:fill="70AD47" w:themeFill="accent6"/>
          </w:tcPr>
          <w:p w14:paraId="14754D6C" w14:textId="77777777" w:rsidR="008E765F" w:rsidRPr="00C12274" w:rsidRDefault="008E765F" w:rsidP="00611251">
            <w:pPr>
              <w:pStyle w:val="RCTstable"/>
              <w:rPr>
                <w:lang w:val="en-US"/>
              </w:rPr>
            </w:pPr>
            <w:r w:rsidRPr="00C12274">
              <w:rPr>
                <w:lang w:val="en-US"/>
              </w:rPr>
              <w:t>Low risk</w:t>
            </w:r>
          </w:p>
        </w:tc>
        <w:tc>
          <w:tcPr>
            <w:tcW w:w="11199" w:type="dxa"/>
            <w:shd w:val="clear" w:color="D9E2F3" w:themeColor="accent1" w:themeTint="33" w:fill="auto"/>
          </w:tcPr>
          <w:p w14:paraId="7327DB42" w14:textId="77777777" w:rsidR="008E765F" w:rsidRPr="00C12274" w:rsidRDefault="008E765F" w:rsidP="00611251">
            <w:pPr>
              <w:pStyle w:val="RCTstable"/>
              <w:rPr>
                <w:lang w:val="en-US"/>
              </w:rPr>
            </w:pPr>
            <w:r w:rsidRPr="00C12274">
              <w:rPr>
                <w:lang w:val="en-US"/>
              </w:rPr>
              <w:t>No significant differences between baseline characteristics of groups</w:t>
            </w:r>
          </w:p>
        </w:tc>
      </w:tr>
      <w:tr w:rsidR="008E765F" w:rsidRPr="006234EA" w14:paraId="44D2D4F0" w14:textId="77777777" w:rsidTr="00BC7AEC">
        <w:trPr>
          <w:cantSplit/>
        </w:trPr>
        <w:tc>
          <w:tcPr>
            <w:tcW w:w="14034" w:type="dxa"/>
            <w:gridSpan w:val="3"/>
            <w:shd w:val="solid" w:color="D9E2F3" w:themeColor="accent1" w:themeTint="33" w:fill="auto"/>
          </w:tcPr>
          <w:p w14:paraId="1278F16E" w14:textId="7DC588CB" w:rsidR="008E765F" w:rsidRPr="00470354" w:rsidRDefault="008E765F" w:rsidP="002747EA">
            <w:pPr>
              <w:pStyle w:val="Tablecell"/>
              <w:keepNext/>
              <w:spacing w:line="220" w:lineRule="exact"/>
              <w:rPr>
                <w:rFonts w:eastAsiaTheme="minorHAnsi"/>
                <w:b/>
                <w:sz w:val="16"/>
                <w:szCs w:val="16"/>
                <w:lang w:val="en-US"/>
              </w:rPr>
            </w:pPr>
            <w:r w:rsidRPr="00470354">
              <w:rPr>
                <w:b/>
                <w:noProof/>
                <w:sz w:val="16"/>
                <w:szCs w:val="16"/>
              </w:rPr>
              <w:t>Baciuk et al 2008</w:t>
            </w:r>
            <w:r>
              <w:rPr>
                <w:noProof/>
                <w:sz w:val="16"/>
                <w:szCs w:val="16"/>
              </w:rPr>
              <w:fldChar w:fldCharType="begin">
                <w:fldData xml:space="preserve">PEVuZE5vdGU+PENpdGU+PEF1dGhvcj5CYWNpdWs8L0F1dGhvcj48WWVhcj4yMDA4PC9ZZWFyPjxS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</w:fldData>
              </w:fldChar>
            </w:r>
            <w:r w:rsidR="002747EA">
              <w:rPr>
                <w:noProof/>
                <w:sz w:val="16"/>
                <w:szCs w:val="16"/>
              </w:rPr>
              <w:instrText xml:space="preserve"> ADDIN EN.CITE </w:instrText>
            </w:r>
            <w:r w:rsidR="002747EA">
              <w:rPr>
                <w:noProof/>
                <w:sz w:val="16"/>
                <w:szCs w:val="16"/>
              </w:rPr>
              <w:fldChar w:fldCharType="begin">
                <w:fldData xml:space="preserve">PEVuZE5vdGU+PENpdGU+PEF1dGhvcj5CYWNpdWs8L0F1dGhvcj48WWVhcj4yMDA4PC9ZZWFyPjxS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</w:fldData>
              </w:fldChar>
            </w:r>
            <w:r w:rsidR="002747EA">
              <w:rPr>
                <w:noProof/>
                <w:sz w:val="16"/>
                <w:szCs w:val="16"/>
              </w:rPr>
              <w:instrText xml:space="preserve"> ADDIN EN.CITE.DATA </w:instrText>
            </w:r>
            <w:r w:rsidR="002747EA">
              <w:rPr>
                <w:noProof/>
                <w:sz w:val="16"/>
                <w:szCs w:val="16"/>
              </w:rPr>
            </w:r>
            <w:r w:rsidR="002747EA">
              <w:rPr>
                <w:noProof/>
                <w:sz w:val="16"/>
                <w:szCs w:val="16"/>
              </w:rPr>
              <w:fldChar w:fldCharType="end"/>
            </w:r>
            <w:r>
              <w:rPr>
                <w:noProof/>
                <w:sz w:val="16"/>
                <w:szCs w:val="16"/>
              </w:rPr>
            </w:r>
            <w:r>
              <w:rPr>
                <w:noProof/>
                <w:sz w:val="16"/>
                <w:szCs w:val="16"/>
              </w:rPr>
              <w:fldChar w:fldCharType="separate"/>
            </w:r>
            <w:r w:rsidR="002747EA" w:rsidRPr="002747EA">
              <w:rPr>
                <w:noProof/>
                <w:szCs w:val="16"/>
                <w:vertAlign w:val="superscript"/>
              </w:rPr>
              <w:t>292,312</w:t>
            </w:r>
            <w:r>
              <w:rPr>
                <w:noProof/>
                <w:sz w:val="16"/>
                <w:szCs w:val="16"/>
              </w:rPr>
              <w:fldChar w:fldCharType="end"/>
            </w:r>
          </w:p>
        </w:tc>
      </w:tr>
      <w:tr w:rsidR="008E765F" w:rsidRPr="00C12274" w14:paraId="57A44FCC" w14:textId="77777777" w:rsidTr="00BC7AEC">
        <w:trPr>
          <w:cantSplit/>
        </w:trPr>
        <w:tc>
          <w:tcPr>
            <w:tcW w:w="1560" w:type="dxa"/>
            <w:shd w:val="clear" w:color="D9E2F3" w:themeColor="accent1" w:themeTint="33" w:fill="auto"/>
          </w:tcPr>
          <w:p w14:paraId="673FDC11" w14:textId="77777777" w:rsidR="008E765F" w:rsidRPr="00C12274" w:rsidRDefault="008E765F" w:rsidP="00611251">
            <w:pPr>
              <w:pStyle w:val="RCTstable"/>
            </w:pPr>
            <w:r w:rsidRPr="00C12274">
              <w:t>Random sequence generation</w:t>
            </w:r>
          </w:p>
        </w:tc>
        <w:tc>
          <w:tcPr>
            <w:tcW w:w="1275" w:type="dxa"/>
            <w:shd w:val="clear" w:color="D9E2F3" w:themeColor="accent1" w:themeTint="33" w:fill="70AD47" w:themeFill="accent6"/>
          </w:tcPr>
          <w:p w14:paraId="17EA7310" w14:textId="77777777" w:rsidR="008E765F" w:rsidRPr="00C12274" w:rsidRDefault="008E765F" w:rsidP="00611251">
            <w:pPr>
              <w:pStyle w:val="RCTstable"/>
            </w:pPr>
            <w:r w:rsidRPr="00C12274">
              <w:t>Low risk</w:t>
            </w:r>
          </w:p>
        </w:tc>
        <w:tc>
          <w:tcPr>
            <w:tcW w:w="11199" w:type="dxa"/>
            <w:vMerge w:val="restart"/>
            <w:shd w:val="clear" w:color="D9E2F3" w:themeColor="accent1" w:themeTint="33" w:fill="auto"/>
          </w:tcPr>
          <w:p w14:paraId="184CDC18" w14:textId="77777777" w:rsidR="008E765F" w:rsidRPr="00C12274" w:rsidRDefault="008E765F" w:rsidP="00611251">
            <w:pPr>
              <w:pStyle w:val="RCTstable"/>
            </w:pPr>
            <w:r w:rsidRPr="00C12274">
              <w:t>Volunteers were enrolled sequentially and randomised to one of the two study groups. Each sequential number corresponded to a sealed opaque envelope containing the information on the randomisation group, according to a previously prepared computer-generated randomisation list of numbers, in order to guarantee the concealment.</w:t>
            </w:r>
          </w:p>
        </w:tc>
      </w:tr>
      <w:tr w:rsidR="008E765F" w:rsidRPr="00C12274" w14:paraId="372B4ED4" w14:textId="77777777" w:rsidTr="00BC7AEC">
        <w:trPr>
          <w:cantSplit/>
        </w:trPr>
        <w:tc>
          <w:tcPr>
            <w:tcW w:w="1560" w:type="dxa"/>
            <w:shd w:val="clear" w:color="D9E2F3" w:themeColor="accent1" w:themeTint="33" w:fill="auto"/>
          </w:tcPr>
          <w:p w14:paraId="55961F19" w14:textId="77777777" w:rsidR="008E765F" w:rsidRPr="00C12274" w:rsidRDefault="008E765F" w:rsidP="00611251">
            <w:pPr>
              <w:pStyle w:val="RCTstable"/>
            </w:pPr>
            <w:r w:rsidRPr="00C12274">
              <w:t xml:space="preserve">Allocation concealment </w:t>
            </w:r>
          </w:p>
        </w:tc>
        <w:tc>
          <w:tcPr>
            <w:tcW w:w="1275" w:type="dxa"/>
            <w:shd w:val="clear" w:color="D9E2F3" w:themeColor="accent1" w:themeTint="33" w:fill="70AD47" w:themeFill="accent6"/>
          </w:tcPr>
          <w:p w14:paraId="7B33E1B0" w14:textId="77777777" w:rsidR="008E765F" w:rsidRPr="00C12274" w:rsidRDefault="008E765F" w:rsidP="00611251">
            <w:pPr>
              <w:pStyle w:val="RCTstable"/>
            </w:pPr>
            <w:r w:rsidRPr="00C12274">
              <w:t>Low risk</w:t>
            </w:r>
          </w:p>
        </w:tc>
        <w:tc>
          <w:tcPr>
            <w:tcW w:w="11199" w:type="dxa"/>
            <w:vMerge/>
            <w:shd w:val="clear" w:color="D9E2F3" w:themeColor="accent1" w:themeTint="33" w:fill="auto"/>
          </w:tcPr>
          <w:p w14:paraId="10661474" w14:textId="77777777" w:rsidR="008E765F" w:rsidRPr="00C12274" w:rsidRDefault="008E765F" w:rsidP="00611251">
            <w:pPr>
              <w:pStyle w:val="RCTstable"/>
            </w:pPr>
          </w:p>
        </w:tc>
      </w:tr>
      <w:tr w:rsidR="008E765F" w:rsidRPr="00C12274" w14:paraId="340DE58E" w14:textId="77777777" w:rsidTr="00BC7AEC">
        <w:trPr>
          <w:cantSplit/>
        </w:trPr>
        <w:tc>
          <w:tcPr>
            <w:tcW w:w="1560" w:type="dxa"/>
            <w:shd w:val="clear" w:color="D9E2F3" w:themeColor="accent1" w:themeTint="33" w:fill="auto"/>
          </w:tcPr>
          <w:p w14:paraId="137BE6B2" w14:textId="77777777" w:rsidR="008E765F" w:rsidRPr="00C12274" w:rsidRDefault="008E765F" w:rsidP="00611251">
            <w:pPr>
              <w:pStyle w:val="RCTstable"/>
            </w:pPr>
            <w:r w:rsidRPr="00C12274">
              <w:t xml:space="preserve">Blinding </w:t>
            </w:r>
          </w:p>
        </w:tc>
        <w:tc>
          <w:tcPr>
            <w:tcW w:w="1275" w:type="dxa"/>
            <w:shd w:val="clear" w:color="D9E2F3" w:themeColor="accent1" w:themeTint="33" w:fill="FF4D19"/>
          </w:tcPr>
          <w:p w14:paraId="134DFFAD" w14:textId="6CA21592" w:rsidR="008E765F" w:rsidRPr="00C12274" w:rsidRDefault="00C465B5" w:rsidP="00611251">
            <w:pPr>
              <w:pStyle w:val="RCTstable"/>
            </w:pPr>
            <w:r>
              <w:t>High</w:t>
            </w:r>
            <w:r w:rsidR="008E765F" w:rsidRPr="00C12274">
              <w:t xml:space="preserve"> risk</w:t>
            </w:r>
          </w:p>
        </w:tc>
        <w:tc>
          <w:tcPr>
            <w:tcW w:w="11199" w:type="dxa"/>
            <w:shd w:val="clear" w:color="D9E2F3" w:themeColor="accent1" w:themeTint="33" w:fill="auto"/>
          </w:tcPr>
          <w:p w14:paraId="32564E7D" w14:textId="0CF47C98" w:rsidR="008E765F" w:rsidRPr="00C12274" w:rsidRDefault="008E765F" w:rsidP="00C465B5">
            <w:pPr>
              <w:pStyle w:val="RCTstable"/>
            </w:pPr>
            <w:r w:rsidRPr="00C12274">
              <w:t>Due to the nature of the study participants were not blinded.</w:t>
            </w:r>
          </w:p>
        </w:tc>
      </w:tr>
      <w:tr w:rsidR="00C465B5" w:rsidRPr="00822EBF" w14:paraId="6A9FBBCC" w14:textId="77777777" w:rsidTr="00BC7AEC">
        <w:trPr>
          <w:cantSplit/>
        </w:trPr>
        <w:tc>
          <w:tcPr>
            <w:tcW w:w="1560" w:type="dxa"/>
            <w:shd w:val="clear" w:color="D9E2F3" w:themeColor="accent1" w:themeTint="33" w:fill="auto"/>
          </w:tcPr>
          <w:p w14:paraId="6810C362" w14:textId="77777777" w:rsidR="00C465B5" w:rsidRPr="00822EBF" w:rsidRDefault="00C465B5" w:rsidP="009740A7">
            <w:pPr>
              <w:pStyle w:val="RCTstable"/>
            </w:pPr>
            <w:r w:rsidRPr="00822EBF">
              <w:t>Detection bias</w:t>
            </w:r>
          </w:p>
        </w:tc>
        <w:tc>
          <w:tcPr>
            <w:tcW w:w="1275" w:type="dxa"/>
            <w:shd w:val="clear" w:color="D9E2F3" w:themeColor="accent1" w:themeTint="33" w:fill="FFC000" w:themeFill="accent4"/>
          </w:tcPr>
          <w:p w14:paraId="66248082" w14:textId="77777777" w:rsidR="00C465B5" w:rsidRPr="00822EBF" w:rsidRDefault="00C465B5" w:rsidP="009740A7">
            <w:pPr>
              <w:pStyle w:val="RCTstable"/>
            </w:pPr>
            <w:r>
              <w:t>Unclear</w:t>
            </w:r>
            <w:r w:rsidRPr="00822EBF">
              <w:t xml:space="preserve"> risk</w:t>
            </w:r>
          </w:p>
        </w:tc>
        <w:tc>
          <w:tcPr>
            <w:tcW w:w="11199" w:type="dxa"/>
            <w:shd w:val="clear" w:color="D9E2F3" w:themeColor="accent1" w:themeTint="33" w:fill="auto"/>
          </w:tcPr>
          <w:p w14:paraId="2162E960" w14:textId="77777777" w:rsidR="00C465B5" w:rsidRPr="00822EBF" w:rsidRDefault="00C465B5" w:rsidP="009740A7">
            <w:pPr>
              <w:pStyle w:val="RCTstable"/>
            </w:pPr>
            <w:r w:rsidRPr="00C12274">
              <w:t>No discussion of whether those assessing outcomes were blinded to allocation.</w:t>
            </w:r>
          </w:p>
        </w:tc>
      </w:tr>
      <w:tr w:rsidR="008E765F" w:rsidRPr="00C12274" w14:paraId="49982DE8" w14:textId="77777777" w:rsidTr="00BC7AEC">
        <w:trPr>
          <w:cantSplit/>
        </w:trPr>
        <w:tc>
          <w:tcPr>
            <w:tcW w:w="1560" w:type="dxa"/>
            <w:shd w:val="clear" w:color="D9E2F3" w:themeColor="accent1" w:themeTint="33" w:fill="auto"/>
          </w:tcPr>
          <w:p w14:paraId="142C51C1" w14:textId="77777777" w:rsidR="008E765F" w:rsidRPr="00C12274" w:rsidRDefault="008E765F" w:rsidP="00611251">
            <w:pPr>
              <w:pStyle w:val="RCTstable"/>
            </w:pPr>
            <w:r w:rsidRPr="00C12274">
              <w:t>Incomplete outcome data</w:t>
            </w:r>
          </w:p>
        </w:tc>
        <w:tc>
          <w:tcPr>
            <w:tcW w:w="1275" w:type="dxa"/>
            <w:shd w:val="clear" w:color="D9E2F3" w:themeColor="accent1" w:themeTint="33" w:fill="70AD47" w:themeFill="accent6"/>
          </w:tcPr>
          <w:p w14:paraId="03491270" w14:textId="77777777" w:rsidR="008E765F" w:rsidRPr="00C12274" w:rsidRDefault="008E765F" w:rsidP="00611251">
            <w:pPr>
              <w:pStyle w:val="RCTstable"/>
            </w:pPr>
            <w:r w:rsidRPr="00C12274">
              <w:t>Low risk</w:t>
            </w:r>
          </w:p>
        </w:tc>
        <w:tc>
          <w:tcPr>
            <w:tcW w:w="11199" w:type="dxa"/>
            <w:shd w:val="clear" w:color="D9E2F3" w:themeColor="accent1" w:themeTint="33" w:fill="auto"/>
          </w:tcPr>
          <w:p w14:paraId="25550471" w14:textId="77777777" w:rsidR="008E765F" w:rsidRPr="00C12274" w:rsidRDefault="008E765F" w:rsidP="00611251">
            <w:pPr>
              <w:pStyle w:val="RCTstable"/>
            </w:pPr>
            <w:r w:rsidRPr="00C12274">
              <w:t xml:space="preserve">Outcome data at time of birth included for all participants in control group and 97% of participants in the intervention group. </w:t>
            </w:r>
          </w:p>
        </w:tc>
      </w:tr>
      <w:tr w:rsidR="008E765F" w:rsidRPr="00C12274" w14:paraId="2B79AD4A" w14:textId="77777777" w:rsidTr="00BC7AEC">
        <w:trPr>
          <w:cantSplit/>
        </w:trPr>
        <w:tc>
          <w:tcPr>
            <w:tcW w:w="1560" w:type="dxa"/>
            <w:shd w:val="clear" w:color="D9E2F3" w:themeColor="accent1" w:themeTint="33" w:fill="auto"/>
          </w:tcPr>
          <w:p w14:paraId="6E25F95E" w14:textId="77777777" w:rsidR="008E765F" w:rsidRPr="00C12274" w:rsidRDefault="008E765F" w:rsidP="00611251">
            <w:pPr>
              <w:pStyle w:val="RCTstable"/>
            </w:pPr>
            <w:r w:rsidRPr="00C12274">
              <w:t>Selective reporting</w:t>
            </w:r>
          </w:p>
        </w:tc>
        <w:tc>
          <w:tcPr>
            <w:tcW w:w="1275" w:type="dxa"/>
            <w:shd w:val="clear" w:color="D9E2F3" w:themeColor="accent1" w:themeTint="33" w:fill="70AD47" w:themeFill="accent6"/>
          </w:tcPr>
          <w:p w14:paraId="41DC6E0E" w14:textId="77777777" w:rsidR="008E765F" w:rsidRPr="00C12274" w:rsidRDefault="008E765F" w:rsidP="00611251">
            <w:pPr>
              <w:pStyle w:val="RCTstable"/>
            </w:pPr>
            <w:r w:rsidRPr="00C12274">
              <w:t>Low risk</w:t>
            </w:r>
          </w:p>
        </w:tc>
        <w:tc>
          <w:tcPr>
            <w:tcW w:w="11199" w:type="dxa"/>
            <w:shd w:val="clear" w:color="D9E2F3" w:themeColor="accent1" w:themeTint="33" w:fill="auto"/>
          </w:tcPr>
          <w:p w14:paraId="4076DFEF" w14:textId="77777777" w:rsidR="008E765F" w:rsidRPr="00C12274" w:rsidRDefault="008E765F" w:rsidP="00611251">
            <w:pPr>
              <w:pStyle w:val="RCTstable"/>
            </w:pPr>
            <w:r w:rsidRPr="00C12274">
              <w:t>Pre-specified outcomes reported.</w:t>
            </w:r>
          </w:p>
        </w:tc>
      </w:tr>
      <w:tr w:rsidR="008E765F" w:rsidRPr="00C12274" w14:paraId="6CA647A4" w14:textId="77777777" w:rsidTr="00BC7AEC">
        <w:trPr>
          <w:cantSplit/>
        </w:trPr>
        <w:tc>
          <w:tcPr>
            <w:tcW w:w="1560" w:type="dxa"/>
            <w:shd w:val="clear" w:color="D9E2F3" w:themeColor="accent1" w:themeTint="33" w:fill="auto"/>
          </w:tcPr>
          <w:p w14:paraId="75F9C513" w14:textId="77777777" w:rsidR="008E765F" w:rsidRPr="00C12274" w:rsidRDefault="008E765F" w:rsidP="00611251">
            <w:pPr>
              <w:pStyle w:val="RCTstable"/>
            </w:pPr>
            <w:r w:rsidRPr="00C12274">
              <w:t xml:space="preserve">Other limitations </w:t>
            </w:r>
          </w:p>
        </w:tc>
        <w:tc>
          <w:tcPr>
            <w:tcW w:w="1275" w:type="dxa"/>
            <w:shd w:val="clear" w:color="D9E2F3" w:themeColor="accent1" w:themeTint="33" w:fill="70AD47" w:themeFill="accent6"/>
          </w:tcPr>
          <w:p w14:paraId="0A0A57E7" w14:textId="77777777" w:rsidR="008E765F" w:rsidRPr="00C12274" w:rsidRDefault="008E765F" w:rsidP="00611251">
            <w:pPr>
              <w:pStyle w:val="RCTstable"/>
            </w:pPr>
            <w:r w:rsidRPr="00C12274">
              <w:t>Low risk</w:t>
            </w:r>
          </w:p>
        </w:tc>
        <w:tc>
          <w:tcPr>
            <w:tcW w:w="11199" w:type="dxa"/>
            <w:shd w:val="clear" w:color="D9E2F3" w:themeColor="accent1" w:themeTint="33" w:fill="auto"/>
          </w:tcPr>
          <w:p w14:paraId="49DADEE8" w14:textId="77777777" w:rsidR="008E765F" w:rsidRPr="00C12274" w:rsidRDefault="008E765F" w:rsidP="00611251">
            <w:pPr>
              <w:pStyle w:val="RCTstable"/>
            </w:pPr>
            <w:r w:rsidRPr="00C12274">
              <w:t>No significant differences between baseline characteristics of groups</w:t>
            </w:r>
          </w:p>
        </w:tc>
      </w:tr>
      <w:tr w:rsidR="008E765F" w:rsidRPr="006234EA" w14:paraId="11B95D27" w14:textId="77777777" w:rsidTr="00BC7AEC">
        <w:trPr>
          <w:cantSplit/>
        </w:trPr>
        <w:tc>
          <w:tcPr>
            <w:tcW w:w="14034" w:type="dxa"/>
            <w:gridSpan w:val="3"/>
            <w:shd w:val="solid" w:color="D9E2F3" w:themeColor="accent1" w:themeTint="33" w:fill="auto"/>
          </w:tcPr>
          <w:p w14:paraId="421744DB" w14:textId="41AF561A" w:rsidR="008E765F" w:rsidRPr="00470354" w:rsidRDefault="008E765F" w:rsidP="002747EA">
            <w:pPr>
              <w:pStyle w:val="Tablecell"/>
              <w:keepNext/>
              <w:spacing w:line="220" w:lineRule="exact"/>
              <w:rPr>
                <w:rFonts w:eastAsiaTheme="minorHAnsi"/>
                <w:b/>
                <w:sz w:val="16"/>
                <w:szCs w:val="16"/>
                <w:lang w:val="en-US"/>
              </w:rPr>
            </w:pPr>
            <w:r w:rsidRPr="006234EA">
              <w:rPr>
                <w:b/>
                <w:noProof/>
                <w:sz w:val="16"/>
                <w:szCs w:val="16"/>
              </w:rPr>
              <w:t>Barakat et al 200</w:t>
            </w:r>
            <w:r>
              <w:rPr>
                <w:b/>
                <w:noProof/>
                <w:sz w:val="16"/>
                <w:szCs w:val="16"/>
              </w:rPr>
              <w:t>9</w:t>
            </w:r>
            <w:r>
              <w:rPr>
                <w:noProof/>
                <w:sz w:val="16"/>
                <w:szCs w:val="16"/>
              </w:rPr>
              <w:fldChar w:fldCharType="begin">
                <w:fldData xml:space="preserve">PEVuZE5vdGU+PENpdGU+PEF1dGhvcj5CYXJha2F0PC9BdXRob3I+PFllYXI+MjAwODwvWWVhcj48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</w:fldData>
              </w:fldChar>
            </w:r>
            <w:r w:rsidR="002747EA">
              <w:rPr>
                <w:noProof/>
                <w:sz w:val="16"/>
                <w:szCs w:val="16"/>
              </w:rPr>
              <w:instrText xml:space="preserve"> ADDIN EN.CITE </w:instrText>
            </w:r>
            <w:r w:rsidR="002747EA">
              <w:rPr>
                <w:noProof/>
                <w:sz w:val="16"/>
                <w:szCs w:val="16"/>
              </w:rPr>
              <w:fldChar w:fldCharType="begin">
                <w:fldData xml:space="preserve">PEVuZE5vdGU+PENpdGU+PEF1dGhvcj5CYXJha2F0PC9BdXRob3I+PFllYXI+MjAwODwvWWVhcj48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</w:fldData>
              </w:fldChar>
            </w:r>
            <w:r w:rsidR="002747EA">
              <w:rPr>
                <w:noProof/>
                <w:sz w:val="16"/>
                <w:szCs w:val="16"/>
              </w:rPr>
              <w:instrText xml:space="preserve"> ADDIN EN.CITE.DATA </w:instrText>
            </w:r>
            <w:r w:rsidR="002747EA">
              <w:rPr>
                <w:noProof/>
                <w:sz w:val="16"/>
                <w:szCs w:val="16"/>
              </w:rPr>
            </w:r>
            <w:r w:rsidR="002747EA">
              <w:rPr>
                <w:noProof/>
                <w:sz w:val="16"/>
                <w:szCs w:val="16"/>
              </w:rPr>
              <w:fldChar w:fldCharType="end"/>
            </w:r>
            <w:r>
              <w:rPr>
                <w:noProof/>
                <w:sz w:val="16"/>
                <w:szCs w:val="16"/>
              </w:rPr>
            </w:r>
            <w:r>
              <w:rPr>
                <w:noProof/>
                <w:sz w:val="16"/>
                <w:szCs w:val="16"/>
              </w:rPr>
              <w:fldChar w:fldCharType="separate"/>
            </w:r>
            <w:r w:rsidR="002747EA" w:rsidRPr="002747EA">
              <w:rPr>
                <w:noProof/>
                <w:szCs w:val="16"/>
                <w:vertAlign w:val="superscript"/>
              </w:rPr>
              <w:t>293,303,313</w:t>
            </w:r>
            <w:r>
              <w:rPr>
                <w:noProof/>
                <w:sz w:val="16"/>
                <w:szCs w:val="16"/>
              </w:rPr>
              <w:fldChar w:fldCharType="end"/>
            </w:r>
          </w:p>
        </w:tc>
      </w:tr>
      <w:tr w:rsidR="008E765F" w:rsidRPr="00C12274" w14:paraId="16F3FDE7" w14:textId="77777777" w:rsidTr="00BC7AEC">
        <w:trPr>
          <w:cantSplit/>
        </w:trPr>
        <w:tc>
          <w:tcPr>
            <w:tcW w:w="1560" w:type="dxa"/>
            <w:shd w:val="clear" w:color="D9E2F3" w:themeColor="accent1" w:themeTint="33" w:fill="auto"/>
          </w:tcPr>
          <w:p w14:paraId="0F37619C" w14:textId="77777777" w:rsidR="008E765F" w:rsidRPr="00C12274" w:rsidRDefault="008E765F" w:rsidP="00611251">
            <w:pPr>
              <w:keepNext/>
              <w:spacing w:before="40" w:after="40" w:line="220" w:lineRule="exact"/>
              <w:rPr>
                <w:sz w:val="16"/>
                <w:szCs w:val="16"/>
              </w:rPr>
            </w:pPr>
            <w:r w:rsidRPr="00C12274">
              <w:rPr>
                <w:sz w:val="16"/>
                <w:szCs w:val="16"/>
              </w:rPr>
              <w:t>Random sequence generation</w:t>
            </w:r>
          </w:p>
        </w:tc>
        <w:tc>
          <w:tcPr>
            <w:tcW w:w="1275" w:type="dxa"/>
            <w:shd w:val="clear" w:color="D9E2F3" w:themeColor="accent1" w:themeTint="33" w:fill="FFC000" w:themeFill="accent4"/>
          </w:tcPr>
          <w:p w14:paraId="5AA8593D" w14:textId="77777777" w:rsidR="008E765F" w:rsidRPr="00C12274" w:rsidRDefault="008E765F" w:rsidP="00611251">
            <w:pPr>
              <w:keepNext/>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07746283" w14:textId="77777777" w:rsidR="008E765F" w:rsidRPr="00C12274" w:rsidRDefault="008E765F" w:rsidP="00611251">
            <w:pPr>
              <w:pStyle w:val="RCTstable"/>
              <w:keepNext/>
            </w:pPr>
            <w:r w:rsidRPr="00C12274">
              <w:t>Women were randomly assigned to either a training (n=80) or a control group (n=80). No further details provided.</w:t>
            </w:r>
          </w:p>
        </w:tc>
      </w:tr>
      <w:tr w:rsidR="008E765F" w:rsidRPr="00C12274" w14:paraId="25B0E5CA" w14:textId="77777777" w:rsidTr="00BC7AEC">
        <w:trPr>
          <w:cantSplit/>
        </w:trPr>
        <w:tc>
          <w:tcPr>
            <w:tcW w:w="1560" w:type="dxa"/>
            <w:shd w:val="clear" w:color="D9E2F3" w:themeColor="accent1" w:themeTint="33" w:fill="auto"/>
          </w:tcPr>
          <w:p w14:paraId="2960573E" w14:textId="77777777" w:rsidR="008E765F" w:rsidRPr="00C12274" w:rsidRDefault="008E765F" w:rsidP="00611251">
            <w:pPr>
              <w:keepNext/>
              <w:spacing w:before="40" w:after="40" w:line="220" w:lineRule="exact"/>
              <w:rPr>
                <w:sz w:val="16"/>
                <w:szCs w:val="16"/>
              </w:rPr>
            </w:pPr>
            <w:r w:rsidRPr="00C12274">
              <w:rPr>
                <w:sz w:val="16"/>
                <w:szCs w:val="16"/>
              </w:rPr>
              <w:t xml:space="preserve">Allocation concealment </w:t>
            </w:r>
          </w:p>
        </w:tc>
        <w:tc>
          <w:tcPr>
            <w:tcW w:w="1275" w:type="dxa"/>
            <w:shd w:val="clear" w:color="D9E2F3" w:themeColor="accent1" w:themeTint="33" w:fill="70AD47" w:themeFill="accent6"/>
          </w:tcPr>
          <w:p w14:paraId="6FFFB492" w14:textId="77777777" w:rsidR="008E765F" w:rsidRPr="00C12274" w:rsidRDefault="008E765F" w:rsidP="00611251">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3FBF3715" w14:textId="77777777" w:rsidR="008E765F" w:rsidRPr="00C12274" w:rsidRDefault="008E765F" w:rsidP="00611251">
            <w:pPr>
              <w:pStyle w:val="RCTstable"/>
              <w:keepNext/>
            </w:pPr>
            <w:r w:rsidRPr="00C12274">
              <w:t xml:space="preserve">The treatment allocation system was set up so that the researcher who was in charge of randomly assigning participants to each group did not know in advance which treatment the next person would receive. </w:t>
            </w:r>
          </w:p>
        </w:tc>
      </w:tr>
      <w:tr w:rsidR="008E765F" w:rsidRPr="00C12274" w14:paraId="402EE0D3" w14:textId="77777777" w:rsidTr="00BC7AEC">
        <w:trPr>
          <w:cantSplit/>
        </w:trPr>
        <w:tc>
          <w:tcPr>
            <w:tcW w:w="1560" w:type="dxa"/>
            <w:shd w:val="clear" w:color="D9E2F3" w:themeColor="accent1" w:themeTint="33" w:fill="auto"/>
          </w:tcPr>
          <w:p w14:paraId="0E6C42F6" w14:textId="2A664E82" w:rsidR="008E765F" w:rsidRPr="00C12274" w:rsidRDefault="00C465B5" w:rsidP="00611251">
            <w:pPr>
              <w:spacing w:before="40" w:after="40" w:line="220" w:lineRule="exact"/>
              <w:rPr>
                <w:sz w:val="16"/>
                <w:szCs w:val="16"/>
              </w:rPr>
            </w:pPr>
            <w:r>
              <w:rPr>
                <w:sz w:val="16"/>
                <w:szCs w:val="16"/>
              </w:rPr>
              <w:t>Performance bias</w:t>
            </w:r>
            <w:r w:rsidR="008E765F" w:rsidRPr="00C12274">
              <w:rPr>
                <w:sz w:val="16"/>
                <w:szCs w:val="16"/>
              </w:rPr>
              <w:t xml:space="preserve"> </w:t>
            </w:r>
          </w:p>
        </w:tc>
        <w:tc>
          <w:tcPr>
            <w:tcW w:w="1275" w:type="dxa"/>
            <w:shd w:val="clear" w:color="D9E2F3" w:themeColor="accent1" w:themeTint="33" w:fill="FF4D19"/>
          </w:tcPr>
          <w:p w14:paraId="6A51A344" w14:textId="2A051FD6" w:rsidR="008E765F" w:rsidRPr="00C12274" w:rsidRDefault="00C465B5" w:rsidP="00611251">
            <w:pPr>
              <w:spacing w:before="40" w:after="40" w:line="220" w:lineRule="exact"/>
              <w:rPr>
                <w:sz w:val="16"/>
                <w:szCs w:val="16"/>
              </w:rPr>
            </w:pPr>
            <w:r>
              <w:rPr>
                <w:sz w:val="16"/>
                <w:szCs w:val="16"/>
              </w:rPr>
              <w:t>High</w:t>
            </w:r>
            <w:r w:rsidR="008E765F" w:rsidRPr="00C12274">
              <w:rPr>
                <w:sz w:val="16"/>
                <w:szCs w:val="16"/>
              </w:rPr>
              <w:t xml:space="preserve"> risk</w:t>
            </w:r>
          </w:p>
        </w:tc>
        <w:tc>
          <w:tcPr>
            <w:tcW w:w="11199" w:type="dxa"/>
            <w:shd w:val="clear" w:color="D9E2F3" w:themeColor="accent1" w:themeTint="33" w:fill="auto"/>
          </w:tcPr>
          <w:p w14:paraId="58F167FB" w14:textId="6A496E73" w:rsidR="008E765F" w:rsidRPr="00C12274" w:rsidRDefault="008E765F" w:rsidP="00C465B5">
            <w:pPr>
              <w:pStyle w:val="RCTstable"/>
            </w:pPr>
            <w:r w:rsidRPr="00C12274">
              <w:t>Single blind</w:t>
            </w:r>
            <w:r w:rsidR="00C465B5">
              <w:t>.</w:t>
            </w:r>
          </w:p>
        </w:tc>
      </w:tr>
      <w:tr w:rsidR="00C465B5" w:rsidRPr="00822EBF" w14:paraId="5387B31B" w14:textId="77777777" w:rsidTr="00BC7AEC">
        <w:trPr>
          <w:cantSplit/>
        </w:trPr>
        <w:tc>
          <w:tcPr>
            <w:tcW w:w="1560" w:type="dxa"/>
            <w:shd w:val="clear" w:color="D9E2F3" w:themeColor="accent1" w:themeTint="33" w:fill="auto"/>
          </w:tcPr>
          <w:p w14:paraId="0E9BC76A" w14:textId="77777777" w:rsidR="00C465B5" w:rsidRPr="00822EBF" w:rsidRDefault="00C465B5" w:rsidP="009740A7">
            <w:pPr>
              <w:pStyle w:val="RCTstable"/>
            </w:pPr>
            <w:r w:rsidRPr="00822EBF">
              <w:t>Detection bias</w:t>
            </w:r>
          </w:p>
        </w:tc>
        <w:tc>
          <w:tcPr>
            <w:tcW w:w="1275" w:type="dxa"/>
            <w:shd w:val="clear" w:color="D9E2F3" w:themeColor="accent1" w:themeTint="33" w:fill="70AD47" w:themeFill="accent6"/>
          </w:tcPr>
          <w:p w14:paraId="093DDDFD" w14:textId="087067A5" w:rsidR="00C465B5" w:rsidRPr="00822EBF" w:rsidRDefault="00C465B5" w:rsidP="009740A7">
            <w:pPr>
              <w:pStyle w:val="RCTstable"/>
            </w:pPr>
            <w:r>
              <w:t>Low</w:t>
            </w:r>
            <w:r w:rsidRPr="00822EBF">
              <w:t xml:space="preserve"> risk</w:t>
            </w:r>
          </w:p>
        </w:tc>
        <w:tc>
          <w:tcPr>
            <w:tcW w:w="11199" w:type="dxa"/>
            <w:shd w:val="clear" w:color="D9E2F3" w:themeColor="accent1" w:themeTint="33" w:fill="auto"/>
          </w:tcPr>
          <w:p w14:paraId="2579FA65" w14:textId="60E4DADD" w:rsidR="00C465B5" w:rsidRPr="00822EBF" w:rsidRDefault="00C465B5" w:rsidP="009740A7">
            <w:pPr>
              <w:pStyle w:val="RCTstable"/>
            </w:pPr>
            <w:r>
              <w:t>R</w:t>
            </w:r>
            <w:r w:rsidRPr="00C12274">
              <w:t>esearch assistants were blinded to group assignment.</w:t>
            </w:r>
          </w:p>
        </w:tc>
      </w:tr>
      <w:tr w:rsidR="008E765F" w:rsidRPr="00C12274" w14:paraId="4D3DC9B1" w14:textId="77777777" w:rsidTr="00BC7AEC">
        <w:trPr>
          <w:cantSplit/>
        </w:trPr>
        <w:tc>
          <w:tcPr>
            <w:tcW w:w="1560" w:type="dxa"/>
            <w:shd w:val="clear" w:color="D9E2F3" w:themeColor="accent1" w:themeTint="33" w:fill="auto"/>
          </w:tcPr>
          <w:p w14:paraId="6173D3EB" w14:textId="77777777" w:rsidR="008E765F" w:rsidRPr="00C12274" w:rsidRDefault="008E765F" w:rsidP="00611251">
            <w:pPr>
              <w:spacing w:before="40" w:after="40" w:line="220" w:lineRule="exact"/>
              <w:rPr>
                <w:sz w:val="16"/>
                <w:szCs w:val="16"/>
              </w:rPr>
            </w:pPr>
            <w:r w:rsidRPr="00C12274">
              <w:rPr>
                <w:sz w:val="16"/>
                <w:szCs w:val="16"/>
              </w:rPr>
              <w:t>Incomplete outcome data</w:t>
            </w:r>
          </w:p>
        </w:tc>
        <w:tc>
          <w:tcPr>
            <w:tcW w:w="1275" w:type="dxa"/>
            <w:shd w:val="clear" w:color="D9E2F3" w:themeColor="accent1" w:themeTint="33" w:fill="FFC000" w:themeFill="accent4"/>
          </w:tcPr>
          <w:p w14:paraId="3395D356" w14:textId="77777777" w:rsidR="008E765F" w:rsidRPr="00C12274" w:rsidRDefault="008E765F" w:rsidP="00611251">
            <w:pPr>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15D9527A" w14:textId="77777777" w:rsidR="008E765F" w:rsidRPr="00C12274" w:rsidRDefault="008E765F" w:rsidP="00611251">
            <w:pPr>
              <w:spacing w:before="40" w:after="40" w:line="220" w:lineRule="exact"/>
              <w:rPr>
                <w:sz w:val="16"/>
                <w:szCs w:val="16"/>
                <w:lang w:val="en-US"/>
              </w:rPr>
            </w:pPr>
            <w:r w:rsidRPr="00C12274">
              <w:rPr>
                <w:sz w:val="16"/>
                <w:szCs w:val="16"/>
                <w:lang w:val="en-US"/>
              </w:rPr>
              <w:t>Overall attrition 11.25%; 8 (10%) women in the intervention group discontinued the intervention. 10 (12.5%) of women in the control group were lost to follow-up or discontinued participation. No ITT analysis.</w:t>
            </w:r>
          </w:p>
        </w:tc>
      </w:tr>
      <w:tr w:rsidR="008E765F" w:rsidRPr="00C12274" w14:paraId="22839D6F" w14:textId="77777777" w:rsidTr="00BC7AEC">
        <w:trPr>
          <w:cantSplit/>
        </w:trPr>
        <w:tc>
          <w:tcPr>
            <w:tcW w:w="1560" w:type="dxa"/>
            <w:shd w:val="clear" w:color="D9E2F3" w:themeColor="accent1" w:themeTint="33" w:fill="auto"/>
          </w:tcPr>
          <w:p w14:paraId="566F6E0E" w14:textId="77777777" w:rsidR="008E765F" w:rsidRPr="00C12274" w:rsidRDefault="008E765F" w:rsidP="00611251">
            <w:pPr>
              <w:spacing w:before="40" w:after="40" w:line="220" w:lineRule="exact"/>
              <w:rPr>
                <w:sz w:val="16"/>
                <w:szCs w:val="16"/>
              </w:rPr>
            </w:pPr>
            <w:r w:rsidRPr="00C12274">
              <w:rPr>
                <w:sz w:val="16"/>
                <w:szCs w:val="16"/>
              </w:rPr>
              <w:t>Selective reporting</w:t>
            </w:r>
          </w:p>
        </w:tc>
        <w:tc>
          <w:tcPr>
            <w:tcW w:w="1275" w:type="dxa"/>
            <w:shd w:val="clear" w:color="D9E2F3" w:themeColor="accent1" w:themeTint="33" w:fill="70AD47" w:themeFill="accent6"/>
          </w:tcPr>
          <w:p w14:paraId="0BDDF85D" w14:textId="77777777" w:rsidR="008E765F" w:rsidRPr="00C12274" w:rsidRDefault="008E765F" w:rsidP="00611251">
            <w:pPr>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5D8DC320" w14:textId="77777777" w:rsidR="008E765F" w:rsidRPr="00C12274" w:rsidRDefault="008E765F" w:rsidP="00611251">
            <w:pPr>
              <w:spacing w:before="40" w:after="40" w:line="220" w:lineRule="exact"/>
              <w:rPr>
                <w:sz w:val="16"/>
                <w:szCs w:val="16"/>
              </w:rPr>
            </w:pPr>
            <w:r w:rsidRPr="00C12274">
              <w:rPr>
                <w:sz w:val="16"/>
                <w:szCs w:val="16"/>
              </w:rPr>
              <w:t>Pre-specified outcomes reported.</w:t>
            </w:r>
          </w:p>
        </w:tc>
      </w:tr>
      <w:tr w:rsidR="008E765F" w:rsidRPr="00C12274" w14:paraId="0B92F736" w14:textId="77777777" w:rsidTr="00BC7AEC">
        <w:trPr>
          <w:cantSplit/>
        </w:trPr>
        <w:tc>
          <w:tcPr>
            <w:tcW w:w="1560" w:type="dxa"/>
            <w:shd w:val="clear" w:color="D9E2F3" w:themeColor="accent1" w:themeTint="33" w:fill="auto"/>
          </w:tcPr>
          <w:p w14:paraId="2E3B7A00" w14:textId="77777777" w:rsidR="008E765F" w:rsidRPr="00C12274" w:rsidRDefault="008E765F" w:rsidP="00611251">
            <w:pPr>
              <w:spacing w:before="40" w:after="40" w:line="220" w:lineRule="exact"/>
              <w:rPr>
                <w:sz w:val="16"/>
                <w:szCs w:val="16"/>
                <w:lang w:val="en-US"/>
              </w:rPr>
            </w:pPr>
            <w:r w:rsidRPr="00C12274">
              <w:rPr>
                <w:sz w:val="16"/>
                <w:szCs w:val="16"/>
                <w:lang w:val="en-US"/>
              </w:rPr>
              <w:t xml:space="preserve">Other limitations </w:t>
            </w:r>
          </w:p>
        </w:tc>
        <w:tc>
          <w:tcPr>
            <w:tcW w:w="1275" w:type="dxa"/>
            <w:shd w:val="clear" w:color="D9E2F3" w:themeColor="accent1" w:themeTint="33" w:fill="70AD47" w:themeFill="accent6"/>
          </w:tcPr>
          <w:p w14:paraId="3AC42133" w14:textId="77777777" w:rsidR="008E765F" w:rsidRPr="00C12274" w:rsidRDefault="008E765F" w:rsidP="00611251">
            <w:pPr>
              <w:spacing w:before="40" w:after="40" w:line="220" w:lineRule="exact"/>
              <w:rPr>
                <w:sz w:val="16"/>
                <w:szCs w:val="16"/>
                <w:lang w:val="en-US"/>
              </w:rPr>
            </w:pPr>
            <w:r w:rsidRPr="00C12274">
              <w:rPr>
                <w:sz w:val="16"/>
                <w:szCs w:val="16"/>
                <w:lang w:val="en-US"/>
              </w:rPr>
              <w:t>Low risk</w:t>
            </w:r>
          </w:p>
        </w:tc>
        <w:tc>
          <w:tcPr>
            <w:tcW w:w="11199" w:type="dxa"/>
            <w:shd w:val="clear" w:color="D9E2F3" w:themeColor="accent1" w:themeTint="33" w:fill="auto"/>
          </w:tcPr>
          <w:p w14:paraId="113A7B25" w14:textId="77777777" w:rsidR="008E765F" w:rsidRPr="00C12274" w:rsidRDefault="008E765F" w:rsidP="00611251">
            <w:pPr>
              <w:spacing w:before="40" w:after="40" w:line="220" w:lineRule="exact"/>
              <w:rPr>
                <w:sz w:val="16"/>
                <w:szCs w:val="16"/>
                <w:lang w:val="en-US"/>
              </w:rPr>
            </w:pPr>
            <w:r w:rsidRPr="00C12274">
              <w:rPr>
                <w:sz w:val="16"/>
                <w:szCs w:val="16"/>
                <w:lang w:val="en-US"/>
              </w:rPr>
              <w:t>No significant differences between baseline characteristics of groups</w:t>
            </w:r>
          </w:p>
        </w:tc>
      </w:tr>
      <w:tr w:rsidR="008E765F" w:rsidRPr="00C12274" w14:paraId="694823D3" w14:textId="77777777" w:rsidTr="00BC7AEC">
        <w:trPr>
          <w:cantSplit/>
        </w:trPr>
        <w:tc>
          <w:tcPr>
            <w:tcW w:w="14034" w:type="dxa"/>
            <w:gridSpan w:val="3"/>
            <w:shd w:val="solid" w:color="D9E2F3" w:themeColor="accent1" w:themeTint="33" w:fill="auto"/>
          </w:tcPr>
          <w:p w14:paraId="20229202" w14:textId="251E5041" w:rsidR="008E765F" w:rsidRPr="00C12274" w:rsidRDefault="008E765F" w:rsidP="002747EA">
            <w:pPr>
              <w:pStyle w:val="Tablecell"/>
              <w:keepNext/>
              <w:spacing w:line="220" w:lineRule="exact"/>
              <w:rPr>
                <w:rFonts w:eastAsiaTheme="minorHAnsi"/>
                <w:b/>
                <w:sz w:val="16"/>
                <w:szCs w:val="16"/>
                <w:lang w:val="en-US"/>
              </w:rPr>
            </w:pPr>
            <w:r w:rsidRPr="00C12274">
              <w:rPr>
                <w:rFonts w:eastAsiaTheme="minorHAnsi"/>
                <w:b/>
                <w:noProof/>
                <w:sz w:val="16"/>
                <w:szCs w:val="16"/>
                <w:lang w:val="en-US"/>
              </w:rPr>
              <w:t>Barakat et al 2012</w:t>
            </w:r>
            <w:r>
              <w:rPr>
                <w:rFonts w:eastAsiaTheme="minorHAnsi"/>
                <w:b/>
                <w:noProof/>
                <w:sz w:val="16"/>
                <w:szCs w:val="16"/>
                <w:lang w:val="en-US"/>
              </w:rPr>
              <w:t>a</w:t>
            </w:r>
            <w:r>
              <w:rPr>
                <w:noProof/>
                <w:sz w:val="16"/>
                <w:szCs w:val="16"/>
              </w:rPr>
              <w:fldChar w:fldCharType="begin">
                <w:fldData xml:space="preserve">PEVuZE5vdGU+PENpdGU+PEF1dGhvcj5CYXJha2F0PC9BdXRob3I+PFllYXI+MjAxMTwvWWVhcj48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</w:fldData>
              </w:fldChar>
            </w:r>
            <w:r w:rsidR="002747EA">
              <w:rPr>
                <w:noProof/>
                <w:sz w:val="16"/>
                <w:szCs w:val="16"/>
              </w:rPr>
              <w:instrText xml:space="preserve"> ADDIN EN.CITE </w:instrText>
            </w:r>
            <w:r w:rsidR="002747EA">
              <w:rPr>
                <w:noProof/>
                <w:sz w:val="16"/>
                <w:szCs w:val="16"/>
              </w:rPr>
              <w:fldChar w:fldCharType="begin">
                <w:fldData xml:space="preserve">PEVuZE5vdGU+PENpdGU+PEF1dGhvcj5CYXJha2F0PC9BdXRob3I+PFllYXI+MjAxMTwvWWVhcj48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</w:fldData>
              </w:fldChar>
            </w:r>
            <w:r w:rsidR="002747EA">
              <w:rPr>
                <w:noProof/>
                <w:sz w:val="16"/>
                <w:szCs w:val="16"/>
              </w:rPr>
              <w:instrText xml:space="preserve"> ADDIN EN.CITE.DATA </w:instrText>
            </w:r>
            <w:r w:rsidR="002747EA">
              <w:rPr>
                <w:noProof/>
                <w:sz w:val="16"/>
                <w:szCs w:val="16"/>
              </w:rPr>
            </w:r>
            <w:r w:rsidR="002747EA">
              <w:rPr>
                <w:noProof/>
                <w:sz w:val="16"/>
                <w:szCs w:val="16"/>
              </w:rPr>
              <w:fldChar w:fldCharType="end"/>
            </w:r>
            <w:r>
              <w:rPr>
                <w:noProof/>
                <w:sz w:val="16"/>
                <w:szCs w:val="16"/>
              </w:rPr>
            </w:r>
            <w:r>
              <w:rPr>
                <w:noProof/>
                <w:sz w:val="16"/>
                <w:szCs w:val="16"/>
              </w:rPr>
              <w:fldChar w:fldCharType="separate"/>
            </w:r>
            <w:r w:rsidR="002747EA" w:rsidRPr="002747EA">
              <w:rPr>
                <w:noProof/>
                <w:szCs w:val="16"/>
                <w:vertAlign w:val="superscript"/>
              </w:rPr>
              <w:t>426,454</w:t>
            </w:r>
            <w:r>
              <w:rPr>
                <w:noProof/>
                <w:sz w:val="16"/>
                <w:szCs w:val="16"/>
              </w:rPr>
              <w:fldChar w:fldCharType="end"/>
            </w:r>
          </w:p>
        </w:tc>
      </w:tr>
      <w:tr w:rsidR="008E765F" w:rsidRPr="00C12274" w14:paraId="2B9F4759" w14:textId="77777777" w:rsidTr="00BC7AEC">
        <w:trPr>
          <w:cantSplit/>
        </w:trPr>
        <w:tc>
          <w:tcPr>
            <w:tcW w:w="1560" w:type="dxa"/>
            <w:shd w:val="clear" w:color="D9E2F3" w:themeColor="accent1" w:themeTint="33" w:fill="auto"/>
          </w:tcPr>
          <w:p w14:paraId="0F935256" w14:textId="77777777" w:rsidR="008E765F" w:rsidRPr="00C12274" w:rsidRDefault="008E765F" w:rsidP="006045AE">
            <w:pPr>
              <w:keepNext/>
              <w:spacing w:before="40" w:after="40" w:line="220" w:lineRule="exact"/>
              <w:rPr>
                <w:sz w:val="16"/>
                <w:szCs w:val="16"/>
              </w:rPr>
            </w:pPr>
            <w:r w:rsidRPr="00C12274">
              <w:rPr>
                <w:sz w:val="16"/>
                <w:szCs w:val="16"/>
              </w:rPr>
              <w:t>Random sequence generation</w:t>
            </w:r>
          </w:p>
        </w:tc>
        <w:tc>
          <w:tcPr>
            <w:tcW w:w="1275" w:type="dxa"/>
            <w:shd w:val="clear" w:color="D9E2F3" w:themeColor="accent1" w:themeTint="33" w:fill="FFC000" w:themeFill="accent4"/>
          </w:tcPr>
          <w:p w14:paraId="21CA6A50" w14:textId="77777777" w:rsidR="008E765F" w:rsidRPr="00C12274" w:rsidRDefault="008E765F" w:rsidP="006045AE">
            <w:pPr>
              <w:keepNext/>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6D5D33F6" w14:textId="77777777" w:rsidR="008E765F" w:rsidRPr="00C12274" w:rsidRDefault="008E765F" w:rsidP="006045AE">
            <w:pPr>
              <w:keepNext/>
              <w:spacing w:before="40" w:after="40" w:line="220" w:lineRule="exact"/>
              <w:rPr>
                <w:sz w:val="16"/>
                <w:szCs w:val="16"/>
              </w:rPr>
            </w:pPr>
            <w:r w:rsidRPr="00C12274">
              <w:rPr>
                <w:sz w:val="16"/>
                <w:szCs w:val="16"/>
              </w:rPr>
              <w:t>Not described</w:t>
            </w:r>
          </w:p>
        </w:tc>
      </w:tr>
      <w:tr w:rsidR="008E765F" w:rsidRPr="00C12274" w14:paraId="54705E30" w14:textId="77777777" w:rsidTr="00BC7AEC">
        <w:trPr>
          <w:cantSplit/>
        </w:trPr>
        <w:tc>
          <w:tcPr>
            <w:tcW w:w="1560" w:type="dxa"/>
            <w:shd w:val="clear" w:color="D9E2F3" w:themeColor="accent1" w:themeTint="33" w:fill="auto"/>
          </w:tcPr>
          <w:p w14:paraId="1880F93A" w14:textId="77777777" w:rsidR="008E765F" w:rsidRPr="00C12274" w:rsidRDefault="008E765F" w:rsidP="006045AE">
            <w:pPr>
              <w:keepNext/>
              <w:spacing w:before="40" w:after="40" w:line="220" w:lineRule="exact"/>
              <w:rPr>
                <w:sz w:val="16"/>
                <w:szCs w:val="16"/>
              </w:rPr>
            </w:pPr>
            <w:r w:rsidRPr="00C12274">
              <w:rPr>
                <w:sz w:val="16"/>
                <w:szCs w:val="16"/>
              </w:rPr>
              <w:t xml:space="preserve">Allocation concealment </w:t>
            </w:r>
          </w:p>
        </w:tc>
        <w:tc>
          <w:tcPr>
            <w:tcW w:w="1275" w:type="dxa"/>
            <w:shd w:val="clear" w:color="D9E2F3" w:themeColor="accent1" w:themeTint="33" w:fill="FFC000" w:themeFill="accent4"/>
          </w:tcPr>
          <w:p w14:paraId="26E5DC05" w14:textId="77777777" w:rsidR="008E765F" w:rsidRPr="00C12274" w:rsidRDefault="008E765F" w:rsidP="006045AE">
            <w:pPr>
              <w:keepNext/>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5B367D43" w14:textId="77777777" w:rsidR="008E765F" w:rsidRPr="00C12274" w:rsidRDefault="008E765F" w:rsidP="006045AE">
            <w:pPr>
              <w:keepNext/>
              <w:spacing w:before="40" w:after="40" w:line="220" w:lineRule="exact"/>
              <w:rPr>
                <w:sz w:val="16"/>
                <w:szCs w:val="16"/>
              </w:rPr>
            </w:pPr>
            <w:r w:rsidRPr="00C12274">
              <w:rPr>
                <w:sz w:val="16"/>
                <w:szCs w:val="16"/>
              </w:rPr>
              <w:t>Not described</w:t>
            </w:r>
          </w:p>
        </w:tc>
      </w:tr>
      <w:tr w:rsidR="008E765F" w:rsidRPr="00C12274" w14:paraId="2C6FCC04" w14:textId="77777777" w:rsidTr="00BC7AEC">
        <w:trPr>
          <w:cantSplit/>
        </w:trPr>
        <w:tc>
          <w:tcPr>
            <w:tcW w:w="1560" w:type="dxa"/>
            <w:shd w:val="clear" w:color="D9E2F3" w:themeColor="accent1" w:themeTint="33" w:fill="auto"/>
          </w:tcPr>
          <w:p w14:paraId="75DA3206" w14:textId="77777777" w:rsidR="008E765F" w:rsidRPr="00C12274" w:rsidRDefault="008E765F" w:rsidP="006045AE">
            <w:pPr>
              <w:keepNext/>
              <w:spacing w:before="40" w:after="40" w:line="220" w:lineRule="exact"/>
              <w:rPr>
                <w:sz w:val="16"/>
                <w:szCs w:val="16"/>
              </w:rPr>
            </w:pPr>
            <w:r w:rsidRPr="00C12274">
              <w:rPr>
                <w:sz w:val="16"/>
                <w:szCs w:val="16"/>
              </w:rPr>
              <w:t xml:space="preserve">Blinding </w:t>
            </w:r>
          </w:p>
        </w:tc>
        <w:tc>
          <w:tcPr>
            <w:tcW w:w="1275" w:type="dxa"/>
            <w:shd w:val="clear" w:color="D9E2F3" w:themeColor="accent1" w:themeTint="33" w:fill="FFC000" w:themeFill="accent4"/>
          </w:tcPr>
          <w:p w14:paraId="4EBE012C" w14:textId="77777777" w:rsidR="008E765F" w:rsidRPr="00C12274" w:rsidRDefault="008E765F" w:rsidP="006045AE">
            <w:pPr>
              <w:keepNext/>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6A3FCB86" w14:textId="77777777" w:rsidR="008E765F" w:rsidRPr="00C12274" w:rsidRDefault="008E765F" w:rsidP="006045AE">
            <w:pPr>
              <w:keepNext/>
              <w:spacing w:before="40" w:after="40" w:line="220" w:lineRule="exact"/>
              <w:rPr>
                <w:sz w:val="16"/>
                <w:szCs w:val="16"/>
              </w:rPr>
            </w:pPr>
            <w:r w:rsidRPr="00C12274">
              <w:rPr>
                <w:sz w:val="16"/>
                <w:szCs w:val="16"/>
              </w:rPr>
              <w:t>Not described</w:t>
            </w:r>
          </w:p>
        </w:tc>
      </w:tr>
      <w:tr w:rsidR="00C465B5" w:rsidRPr="00822EBF" w14:paraId="4521022A" w14:textId="77777777" w:rsidTr="00BC7AEC">
        <w:trPr>
          <w:cantSplit/>
        </w:trPr>
        <w:tc>
          <w:tcPr>
            <w:tcW w:w="1560" w:type="dxa"/>
            <w:shd w:val="clear" w:color="D9E2F3" w:themeColor="accent1" w:themeTint="33" w:fill="auto"/>
          </w:tcPr>
          <w:p w14:paraId="3970FDD9" w14:textId="77777777" w:rsidR="00C465B5" w:rsidRPr="00822EBF" w:rsidRDefault="00C465B5" w:rsidP="009740A7">
            <w:pPr>
              <w:pStyle w:val="RCTstable"/>
            </w:pPr>
            <w:r w:rsidRPr="00822EBF">
              <w:t>Detection bias</w:t>
            </w:r>
          </w:p>
        </w:tc>
        <w:tc>
          <w:tcPr>
            <w:tcW w:w="1275" w:type="dxa"/>
            <w:shd w:val="clear" w:color="D9E2F3" w:themeColor="accent1" w:themeTint="33" w:fill="FFC000" w:themeFill="accent4"/>
          </w:tcPr>
          <w:p w14:paraId="3EC73A7C" w14:textId="4D43F74A" w:rsidR="00C465B5" w:rsidRPr="00822EBF" w:rsidRDefault="00C465B5" w:rsidP="009740A7">
            <w:pPr>
              <w:pStyle w:val="RCTstable"/>
            </w:pPr>
            <w:r>
              <w:t>Unclear</w:t>
            </w:r>
            <w:r w:rsidRPr="00822EBF">
              <w:t xml:space="preserve"> risk</w:t>
            </w:r>
          </w:p>
        </w:tc>
        <w:tc>
          <w:tcPr>
            <w:tcW w:w="11199" w:type="dxa"/>
            <w:shd w:val="clear" w:color="D9E2F3" w:themeColor="accent1" w:themeTint="33" w:fill="auto"/>
          </w:tcPr>
          <w:p w14:paraId="7C1B79EA" w14:textId="5F5C0998" w:rsidR="00C465B5" w:rsidRPr="00822EBF" w:rsidRDefault="00C465B5" w:rsidP="009740A7">
            <w:pPr>
              <w:pStyle w:val="RCTstable"/>
            </w:pPr>
            <w:r w:rsidRPr="00C12274">
              <w:t>Not described</w:t>
            </w:r>
          </w:p>
        </w:tc>
      </w:tr>
      <w:tr w:rsidR="008E765F" w:rsidRPr="00C12274" w14:paraId="4B27E276" w14:textId="77777777" w:rsidTr="00BC7AEC">
        <w:trPr>
          <w:cantSplit/>
        </w:trPr>
        <w:tc>
          <w:tcPr>
            <w:tcW w:w="1560" w:type="dxa"/>
            <w:shd w:val="clear" w:color="D9E2F3" w:themeColor="accent1" w:themeTint="33" w:fill="auto"/>
          </w:tcPr>
          <w:p w14:paraId="57F2845A" w14:textId="77777777" w:rsidR="008E765F" w:rsidRPr="00C12274" w:rsidRDefault="008E765F" w:rsidP="00611251">
            <w:pPr>
              <w:spacing w:before="40" w:after="40" w:line="220" w:lineRule="exact"/>
              <w:rPr>
                <w:sz w:val="16"/>
                <w:szCs w:val="16"/>
              </w:rPr>
            </w:pPr>
            <w:r w:rsidRPr="00C12274">
              <w:rPr>
                <w:sz w:val="16"/>
                <w:szCs w:val="16"/>
              </w:rPr>
              <w:t>Incomplete outcome data</w:t>
            </w:r>
          </w:p>
        </w:tc>
        <w:tc>
          <w:tcPr>
            <w:tcW w:w="1275" w:type="dxa"/>
            <w:shd w:val="clear" w:color="D9E2F3" w:themeColor="accent1" w:themeTint="33" w:fill="FFC000" w:themeFill="accent4"/>
          </w:tcPr>
          <w:p w14:paraId="0DCC54CE" w14:textId="77777777" w:rsidR="008E765F" w:rsidRPr="00C12274" w:rsidRDefault="008E765F" w:rsidP="00611251">
            <w:pPr>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72DE09B9" w14:textId="77777777" w:rsidR="008E765F" w:rsidRPr="00C12274" w:rsidRDefault="008E765F" w:rsidP="00611251">
            <w:pPr>
              <w:spacing w:before="40" w:after="40" w:line="220" w:lineRule="exact"/>
              <w:rPr>
                <w:sz w:val="16"/>
                <w:szCs w:val="16"/>
                <w:lang w:val="en-US"/>
              </w:rPr>
            </w:pPr>
            <w:r w:rsidRPr="00C12274">
              <w:rPr>
                <w:sz w:val="16"/>
                <w:szCs w:val="16"/>
                <w:lang w:val="en-US"/>
              </w:rPr>
              <w:t>Overall attrition 17%; 10 women (20%) from the intervention group and 7 (14%) women from the control group were not included in the final analysis; reasons provided. No ITT analysis.</w:t>
            </w:r>
          </w:p>
        </w:tc>
      </w:tr>
      <w:tr w:rsidR="008E765F" w:rsidRPr="00C12274" w14:paraId="4B361531" w14:textId="77777777" w:rsidTr="00BC7AEC">
        <w:trPr>
          <w:cantSplit/>
        </w:trPr>
        <w:tc>
          <w:tcPr>
            <w:tcW w:w="1560" w:type="dxa"/>
            <w:shd w:val="clear" w:color="D9E2F3" w:themeColor="accent1" w:themeTint="33" w:fill="auto"/>
          </w:tcPr>
          <w:p w14:paraId="5427A434" w14:textId="77777777" w:rsidR="008E765F" w:rsidRPr="00C12274" w:rsidRDefault="008E765F" w:rsidP="00611251">
            <w:pPr>
              <w:spacing w:before="40" w:after="40" w:line="220" w:lineRule="exact"/>
              <w:rPr>
                <w:sz w:val="16"/>
                <w:szCs w:val="16"/>
              </w:rPr>
            </w:pPr>
            <w:r w:rsidRPr="00C12274">
              <w:rPr>
                <w:sz w:val="16"/>
                <w:szCs w:val="16"/>
              </w:rPr>
              <w:t>Selective reporting</w:t>
            </w:r>
          </w:p>
        </w:tc>
        <w:tc>
          <w:tcPr>
            <w:tcW w:w="1275" w:type="dxa"/>
            <w:shd w:val="clear" w:color="D9E2F3" w:themeColor="accent1" w:themeTint="33" w:fill="70AD47" w:themeFill="accent6"/>
          </w:tcPr>
          <w:p w14:paraId="0FD348D8" w14:textId="77777777" w:rsidR="008E765F" w:rsidRPr="00C12274" w:rsidRDefault="008E765F" w:rsidP="00611251">
            <w:pPr>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379E33CD" w14:textId="77777777" w:rsidR="008E765F" w:rsidRPr="00C12274" w:rsidRDefault="008E765F" w:rsidP="00611251">
            <w:pPr>
              <w:spacing w:before="40" w:after="40" w:line="220" w:lineRule="exact"/>
              <w:rPr>
                <w:sz w:val="16"/>
                <w:szCs w:val="16"/>
              </w:rPr>
            </w:pPr>
            <w:r w:rsidRPr="00C12274">
              <w:rPr>
                <w:sz w:val="16"/>
                <w:szCs w:val="16"/>
              </w:rPr>
              <w:t>Pre-specified outcomes reported.</w:t>
            </w:r>
          </w:p>
        </w:tc>
      </w:tr>
      <w:tr w:rsidR="008E765F" w:rsidRPr="00C12274" w14:paraId="3125A375" w14:textId="77777777" w:rsidTr="00BC7AEC">
        <w:trPr>
          <w:cantSplit/>
        </w:trPr>
        <w:tc>
          <w:tcPr>
            <w:tcW w:w="1560" w:type="dxa"/>
            <w:shd w:val="clear" w:color="D9E2F3" w:themeColor="accent1" w:themeTint="33" w:fill="auto"/>
          </w:tcPr>
          <w:p w14:paraId="74D7CAD8" w14:textId="77777777" w:rsidR="008E765F" w:rsidRPr="00C12274" w:rsidRDefault="008E765F" w:rsidP="00611251">
            <w:pPr>
              <w:spacing w:before="40" w:after="40" w:line="220" w:lineRule="exact"/>
              <w:rPr>
                <w:sz w:val="16"/>
                <w:szCs w:val="16"/>
                <w:lang w:val="en-US"/>
              </w:rPr>
            </w:pPr>
            <w:r w:rsidRPr="00C12274">
              <w:rPr>
                <w:sz w:val="16"/>
                <w:szCs w:val="16"/>
                <w:lang w:val="en-US"/>
              </w:rPr>
              <w:t xml:space="preserve">Other limitations </w:t>
            </w:r>
          </w:p>
        </w:tc>
        <w:tc>
          <w:tcPr>
            <w:tcW w:w="1275" w:type="dxa"/>
            <w:shd w:val="clear" w:color="D9E2F3" w:themeColor="accent1" w:themeTint="33" w:fill="FFC000" w:themeFill="accent4"/>
          </w:tcPr>
          <w:p w14:paraId="158DBCB4" w14:textId="77777777" w:rsidR="008E765F" w:rsidRPr="00C12274" w:rsidRDefault="008E765F" w:rsidP="00611251">
            <w:pPr>
              <w:spacing w:before="40" w:after="40" w:line="220" w:lineRule="exact"/>
              <w:rPr>
                <w:sz w:val="16"/>
                <w:szCs w:val="16"/>
                <w:lang w:val="en-US"/>
              </w:rPr>
            </w:pPr>
            <w:r w:rsidRPr="00C12274">
              <w:rPr>
                <w:sz w:val="16"/>
                <w:szCs w:val="16"/>
                <w:lang w:val="en-US"/>
              </w:rPr>
              <w:t>Unclear risk</w:t>
            </w:r>
          </w:p>
        </w:tc>
        <w:tc>
          <w:tcPr>
            <w:tcW w:w="11199" w:type="dxa"/>
            <w:shd w:val="clear" w:color="D9E2F3" w:themeColor="accent1" w:themeTint="33" w:fill="auto"/>
          </w:tcPr>
          <w:p w14:paraId="798CFF28" w14:textId="77777777" w:rsidR="008E765F" w:rsidRPr="00C12274" w:rsidRDefault="008E765F" w:rsidP="00611251">
            <w:pPr>
              <w:spacing w:before="40" w:after="40" w:line="220" w:lineRule="exact"/>
              <w:rPr>
                <w:sz w:val="16"/>
                <w:szCs w:val="16"/>
                <w:lang w:val="en-US"/>
              </w:rPr>
            </w:pPr>
            <w:r w:rsidRPr="00C12274">
              <w:rPr>
                <w:sz w:val="16"/>
                <w:szCs w:val="16"/>
                <w:lang w:val="en-US"/>
              </w:rPr>
              <w:t>There was a significant difference in levels of maternal education between groups at baseline.</w:t>
            </w:r>
          </w:p>
        </w:tc>
      </w:tr>
      <w:tr w:rsidR="008E765F" w:rsidRPr="00C12274" w14:paraId="746598B5" w14:textId="77777777" w:rsidTr="00BC7AEC">
        <w:trPr>
          <w:cantSplit/>
        </w:trPr>
        <w:tc>
          <w:tcPr>
            <w:tcW w:w="14034" w:type="dxa"/>
            <w:gridSpan w:val="3"/>
            <w:shd w:val="solid" w:color="D9E2F3" w:themeColor="accent1" w:themeTint="33" w:fill="auto"/>
          </w:tcPr>
          <w:p w14:paraId="0BFC9826" w14:textId="7ECDD9C8" w:rsidR="008E765F" w:rsidRPr="00C12274" w:rsidRDefault="008E765F" w:rsidP="002747EA">
            <w:pPr>
              <w:pStyle w:val="Tablecell"/>
              <w:keepNext/>
              <w:spacing w:line="220" w:lineRule="exact"/>
              <w:rPr>
                <w:rFonts w:eastAsiaTheme="minorHAnsi"/>
                <w:b/>
                <w:sz w:val="16"/>
                <w:szCs w:val="16"/>
                <w:lang w:val="en-US"/>
              </w:rPr>
            </w:pPr>
            <w:r w:rsidRPr="00C12274">
              <w:rPr>
                <w:rFonts w:eastAsiaTheme="minorHAnsi"/>
                <w:b/>
                <w:noProof/>
                <w:sz w:val="16"/>
                <w:szCs w:val="16"/>
                <w:lang w:val="en-US"/>
              </w:rPr>
              <w:t>Barakat et al 2012b</w:t>
            </w:r>
            <w:r>
              <w:rPr>
                <w:noProof/>
                <w:sz w:val="16"/>
                <w:szCs w:val="16"/>
              </w:rPr>
              <w:fldChar w:fldCharType="begin">
                <w:fldData xml:space="preserve">PEVuZE5vdGU+PENpdGU+PEF1dGhvcj5CYXJha2F0PC9BdXRob3I+PFllYXI+MjAxMjwvWWVhcj48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</w:fldData>
              </w:fldChar>
            </w:r>
            <w:r w:rsidR="002747EA">
              <w:rPr>
                <w:noProof/>
                <w:sz w:val="16"/>
                <w:szCs w:val="16"/>
              </w:rPr>
              <w:instrText xml:space="preserve"> ADDIN EN.CITE </w:instrText>
            </w:r>
            <w:r w:rsidR="002747EA">
              <w:rPr>
                <w:noProof/>
                <w:sz w:val="16"/>
                <w:szCs w:val="16"/>
              </w:rPr>
              <w:fldChar w:fldCharType="begin">
                <w:fldData xml:space="preserve">PEVuZE5vdGU+PENpdGU+PEF1dGhvcj5CYXJha2F0PC9BdXRob3I+PFllYXI+MjAxMjwvWWVhcj48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</w:fldData>
              </w:fldChar>
            </w:r>
            <w:r w:rsidR="002747EA">
              <w:rPr>
                <w:noProof/>
                <w:sz w:val="16"/>
                <w:szCs w:val="16"/>
              </w:rPr>
              <w:instrText xml:space="preserve"> ADDIN EN.CITE.DATA </w:instrText>
            </w:r>
            <w:r w:rsidR="002747EA">
              <w:rPr>
                <w:noProof/>
                <w:sz w:val="16"/>
                <w:szCs w:val="16"/>
              </w:rPr>
            </w:r>
            <w:r w:rsidR="002747EA">
              <w:rPr>
                <w:noProof/>
                <w:sz w:val="16"/>
                <w:szCs w:val="16"/>
              </w:rPr>
              <w:fldChar w:fldCharType="end"/>
            </w:r>
            <w:r>
              <w:rPr>
                <w:noProof/>
                <w:sz w:val="16"/>
                <w:szCs w:val="16"/>
              </w:rPr>
            </w:r>
            <w:r>
              <w:rPr>
                <w:noProof/>
                <w:sz w:val="16"/>
                <w:szCs w:val="16"/>
              </w:rPr>
              <w:fldChar w:fldCharType="separate"/>
            </w:r>
            <w:r w:rsidR="002747EA" w:rsidRPr="002747EA">
              <w:rPr>
                <w:noProof/>
                <w:szCs w:val="16"/>
                <w:vertAlign w:val="superscript"/>
              </w:rPr>
              <w:t>427,533</w:t>
            </w:r>
            <w:r>
              <w:rPr>
                <w:noProof/>
                <w:sz w:val="16"/>
                <w:szCs w:val="16"/>
              </w:rPr>
              <w:fldChar w:fldCharType="end"/>
            </w:r>
          </w:p>
        </w:tc>
      </w:tr>
      <w:tr w:rsidR="008E765F" w:rsidRPr="00C12274" w14:paraId="7087A6BB" w14:textId="77777777" w:rsidTr="00BC7AEC">
        <w:trPr>
          <w:cantSplit/>
        </w:trPr>
        <w:tc>
          <w:tcPr>
            <w:tcW w:w="1560" w:type="dxa"/>
            <w:shd w:val="clear" w:color="D9E2F3" w:themeColor="accent1" w:themeTint="33" w:fill="auto"/>
          </w:tcPr>
          <w:p w14:paraId="78A04CB7" w14:textId="77777777" w:rsidR="008E765F" w:rsidRPr="00C12274" w:rsidRDefault="008E765F" w:rsidP="00611251">
            <w:pPr>
              <w:keepNext/>
              <w:spacing w:before="40" w:after="40" w:line="220" w:lineRule="exact"/>
              <w:rPr>
                <w:sz w:val="16"/>
                <w:szCs w:val="16"/>
              </w:rPr>
            </w:pPr>
            <w:r w:rsidRPr="00C12274">
              <w:rPr>
                <w:sz w:val="16"/>
                <w:szCs w:val="16"/>
              </w:rPr>
              <w:t>Random sequence generation</w:t>
            </w:r>
          </w:p>
        </w:tc>
        <w:tc>
          <w:tcPr>
            <w:tcW w:w="1275" w:type="dxa"/>
            <w:shd w:val="clear" w:color="D9E2F3" w:themeColor="accent1" w:themeTint="33" w:fill="70AD47" w:themeFill="accent6"/>
          </w:tcPr>
          <w:p w14:paraId="38ABF726" w14:textId="77777777" w:rsidR="008E765F" w:rsidRPr="00C12274" w:rsidRDefault="008E765F" w:rsidP="00611251">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38355196" w14:textId="77777777" w:rsidR="008E765F" w:rsidRPr="00C12274" w:rsidRDefault="008E765F" w:rsidP="00611251">
            <w:pPr>
              <w:pStyle w:val="RCTstable"/>
              <w:keepNext/>
            </w:pPr>
            <w:r w:rsidRPr="00C12274">
              <w:t xml:space="preserve">To allocate participants, a computer-generated list of random numbers was used. </w:t>
            </w:r>
          </w:p>
        </w:tc>
      </w:tr>
      <w:tr w:rsidR="008E765F" w:rsidRPr="00C12274" w14:paraId="284E19FE" w14:textId="77777777" w:rsidTr="00BC7AEC">
        <w:trPr>
          <w:cantSplit/>
        </w:trPr>
        <w:tc>
          <w:tcPr>
            <w:tcW w:w="1560" w:type="dxa"/>
            <w:shd w:val="clear" w:color="D9E2F3" w:themeColor="accent1" w:themeTint="33" w:fill="auto"/>
          </w:tcPr>
          <w:p w14:paraId="1F143977" w14:textId="77777777" w:rsidR="008E765F" w:rsidRPr="00C12274" w:rsidRDefault="008E765F" w:rsidP="00611251">
            <w:pPr>
              <w:keepNext/>
              <w:spacing w:before="40" w:after="40" w:line="220" w:lineRule="exact"/>
              <w:rPr>
                <w:sz w:val="16"/>
                <w:szCs w:val="16"/>
              </w:rPr>
            </w:pPr>
            <w:r w:rsidRPr="00C12274">
              <w:rPr>
                <w:sz w:val="16"/>
                <w:szCs w:val="16"/>
              </w:rPr>
              <w:t xml:space="preserve">Allocation concealment </w:t>
            </w:r>
          </w:p>
        </w:tc>
        <w:tc>
          <w:tcPr>
            <w:tcW w:w="1275" w:type="dxa"/>
            <w:shd w:val="clear" w:color="D9E2F3" w:themeColor="accent1" w:themeTint="33" w:fill="FFC000" w:themeFill="accent4"/>
          </w:tcPr>
          <w:p w14:paraId="65ED4280" w14:textId="77777777" w:rsidR="008E765F" w:rsidRPr="00C12274" w:rsidRDefault="008E765F" w:rsidP="00611251">
            <w:pPr>
              <w:keepNext/>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5A1D1226" w14:textId="77777777" w:rsidR="008E765F" w:rsidRPr="00C12274" w:rsidRDefault="008E765F" w:rsidP="00611251">
            <w:pPr>
              <w:keepNext/>
              <w:spacing w:before="40" w:after="40" w:line="220" w:lineRule="exact"/>
              <w:rPr>
                <w:sz w:val="16"/>
                <w:szCs w:val="16"/>
              </w:rPr>
            </w:pPr>
            <w:r w:rsidRPr="00C12274">
              <w:rPr>
                <w:sz w:val="16"/>
                <w:szCs w:val="16"/>
              </w:rPr>
              <w:t>Not described</w:t>
            </w:r>
          </w:p>
        </w:tc>
      </w:tr>
      <w:tr w:rsidR="008E765F" w:rsidRPr="00C12274" w14:paraId="725A28F4" w14:textId="77777777" w:rsidTr="00BC7AEC">
        <w:trPr>
          <w:cantSplit/>
        </w:trPr>
        <w:tc>
          <w:tcPr>
            <w:tcW w:w="1560" w:type="dxa"/>
            <w:shd w:val="clear" w:color="D9E2F3" w:themeColor="accent1" w:themeTint="33" w:fill="auto"/>
          </w:tcPr>
          <w:p w14:paraId="5747E51C" w14:textId="77777777" w:rsidR="008E765F" w:rsidRPr="00C12274" w:rsidRDefault="008E765F" w:rsidP="00611251">
            <w:pPr>
              <w:keepNext/>
              <w:spacing w:before="40" w:after="40" w:line="220" w:lineRule="exact"/>
              <w:rPr>
                <w:sz w:val="16"/>
                <w:szCs w:val="16"/>
              </w:rPr>
            </w:pPr>
            <w:r w:rsidRPr="00C12274">
              <w:rPr>
                <w:sz w:val="16"/>
                <w:szCs w:val="16"/>
              </w:rPr>
              <w:t xml:space="preserve">Blinding </w:t>
            </w:r>
          </w:p>
        </w:tc>
        <w:tc>
          <w:tcPr>
            <w:tcW w:w="1275" w:type="dxa"/>
            <w:shd w:val="clear" w:color="D9E2F3" w:themeColor="accent1" w:themeTint="33" w:fill="FF4D19"/>
          </w:tcPr>
          <w:p w14:paraId="7C2D5A14" w14:textId="275BCD64" w:rsidR="008E765F" w:rsidRPr="00C12274" w:rsidRDefault="00C465B5" w:rsidP="00611251">
            <w:pPr>
              <w:keepNext/>
              <w:spacing w:before="40" w:after="40" w:line="220" w:lineRule="exact"/>
              <w:rPr>
                <w:sz w:val="16"/>
                <w:szCs w:val="16"/>
              </w:rPr>
            </w:pPr>
            <w:r>
              <w:rPr>
                <w:sz w:val="16"/>
                <w:szCs w:val="16"/>
              </w:rPr>
              <w:t>High</w:t>
            </w:r>
            <w:r w:rsidR="008E765F" w:rsidRPr="00C12274">
              <w:rPr>
                <w:sz w:val="16"/>
                <w:szCs w:val="16"/>
              </w:rPr>
              <w:t xml:space="preserve"> risk</w:t>
            </w:r>
          </w:p>
        </w:tc>
        <w:tc>
          <w:tcPr>
            <w:tcW w:w="11199" w:type="dxa"/>
            <w:shd w:val="clear" w:color="D9E2F3" w:themeColor="accent1" w:themeTint="33" w:fill="auto"/>
          </w:tcPr>
          <w:p w14:paraId="72E5BB95" w14:textId="6C7CF268" w:rsidR="008E765F" w:rsidRPr="00C12274" w:rsidRDefault="008E765F" w:rsidP="00C465B5">
            <w:pPr>
              <w:keepNext/>
              <w:spacing w:before="40" w:after="40" w:line="220" w:lineRule="exact"/>
              <w:rPr>
                <w:sz w:val="16"/>
                <w:szCs w:val="16"/>
              </w:rPr>
            </w:pPr>
            <w:r w:rsidRPr="00C12274">
              <w:rPr>
                <w:sz w:val="16"/>
                <w:szCs w:val="16"/>
              </w:rPr>
              <w:t xml:space="preserve">Not blinded for participants. </w:t>
            </w:r>
          </w:p>
        </w:tc>
      </w:tr>
      <w:tr w:rsidR="00C465B5" w:rsidRPr="00822EBF" w14:paraId="7238F9E1" w14:textId="77777777" w:rsidTr="00BC7AEC">
        <w:trPr>
          <w:cantSplit/>
        </w:trPr>
        <w:tc>
          <w:tcPr>
            <w:tcW w:w="1560" w:type="dxa"/>
            <w:shd w:val="clear" w:color="D9E2F3" w:themeColor="accent1" w:themeTint="33" w:fill="auto"/>
          </w:tcPr>
          <w:p w14:paraId="1165B9F5" w14:textId="77777777" w:rsidR="00C465B5" w:rsidRPr="00822EBF" w:rsidRDefault="00C465B5" w:rsidP="009740A7">
            <w:pPr>
              <w:pStyle w:val="RCTstable"/>
            </w:pPr>
            <w:r w:rsidRPr="00822EBF">
              <w:t>Detection bias</w:t>
            </w:r>
          </w:p>
        </w:tc>
        <w:tc>
          <w:tcPr>
            <w:tcW w:w="1275" w:type="dxa"/>
            <w:shd w:val="clear" w:color="D9E2F3" w:themeColor="accent1" w:themeTint="33" w:fill="FFC000" w:themeFill="accent4"/>
          </w:tcPr>
          <w:p w14:paraId="069B9598" w14:textId="77777777" w:rsidR="00C465B5" w:rsidRPr="00822EBF" w:rsidRDefault="00C465B5" w:rsidP="009740A7">
            <w:pPr>
              <w:pStyle w:val="RCTstable"/>
            </w:pPr>
            <w:r>
              <w:t>Unclear</w:t>
            </w:r>
            <w:r w:rsidRPr="00822EBF">
              <w:t xml:space="preserve"> risk</w:t>
            </w:r>
          </w:p>
        </w:tc>
        <w:tc>
          <w:tcPr>
            <w:tcW w:w="11199" w:type="dxa"/>
            <w:shd w:val="clear" w:color="D9E2F3" w:themeColor="accent1" w:themeTint="33" w:fill="auto"/>
          </w:tcPr>
          <w:p w14:paraId="19C6946E" w14:textId="31986D63" w:rsidR="00C465B5" w:rsidRPr="00822EBF" w:rsidRDefault="00C465B5" w:rsidP="009740A7">
            <w:pPr>
              <w:pStyle w:val="RCTstable"/>
            </w:pPr>
            <w:r w:rsidRPr="00C12274">
              <w:t>No discussion of whether those assessing outcomes were blind to allocation.</w:t>
            </w:r>
          </w:p>
        </w:tc>
      </w:tr>
      <w:tr w:rsidR="008E765F" w:rsidRPr="00C12274" w14:paraId="2EA7124D" w14:textId="77777777" w:rsidTr="00BC7AEC">
        <w:trPr>
          <w:cantSplit/>
        </w:trPr>
        <w:tc>
          <w:tcPr>
            <w:tcW w:w="1560" w:type="dxa"/>
            <w:shd w:val="clear" w:color="D9E2F3" w:themeColor="accent1" w:themeTint="33" w:fill="auto"/>
          </w:tcPr>
          <w:p w14:paraId="07E21327" w14:textId="77777777" w:rsidR="008E765F" w:rsidRPr="00C12274" w:rsidRDefault="008E765F" w:rsidP="00611251">
            <w:pPr>
              <w:keepNext/>
              <w:spacing w:before="40" w:after="40" w:line="220" w:lineRule="exact"/>
              <w:rPr>
                <w:sz w:val="16"/>
                <w:szCs w:val="16"/>
              </w:rPr>
            </w:pPr>
            <w:r w:rsidRPr="00C12274">
              <w:rPr>
                <w:sz w:val="16"/>
                <w:szCs w:val="16"/>
              </w:rPr>
              <w:t>Incomplete outcome data</w:t>
            </w:r>
          </w:p>
        </w:tc>
        <w:tc>
          <w:tcPr>
            <w:tcW w:w="1275" w:type="dxa"/>
            <w:shd w:val="clear" w:color="D9E2F3" w:themeColor="accent1" w:themeTint="33" w:fill="FFC000" w:themeFill="accent4"/>
          </w:tcPr>
          <w:p w14:paraId="0705720C" w14:textId="77777777" w:rsidR="008E765F" w:rsidRPr="00C12274" w:rsidRDefault="008E765F" w:rsidP="00611251">
            <w:pPr>
              <w:keepNext/>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76F4F6A5" w14:textId="77777777" w:rsidR="008E765F" w:rsidRPr="00C12274" w:rsidRDefault="008E765F" w:rsidP="00611251">
            <w:pPr>
              <w:keepNext/>
              <w:spacing w:before="40" w:after="40" w:line="220" w:lineRule="exact"/>
              <w:rPr>
                <w:sz w:val="16"/>
                <w:szCs w:val="16"/>
                <w:lang w:val="en-US"/>
              </w:rPr>
            </w:pPr>
            <w:r w:rsidRPr="00C12274">
              <w:rPr>
                <w:sz w:val="16"/>
                <w:szCs w:val="16"/>
                <w:lang w:val="en-US"/>
              </w:rPr>
              <w:t>Overall attrition 9%; 22 women (14%) from the intervention group and 8 (5%) women from the control group were not included in the final analysis; reasons provided. No ITT analysis.</w:t>
            </w:r>
          </w:p>
        </w:tc>
      </w:tr>
      <w:tr w:rsidR="008E765F" w:rsidRPr="00C12274" w14:paraId="7EE09966" w14:textId="77777777" w:rsidTr="00BC7AEC">
        <w:trPr>
          <w:cantSplit/>
        </w:trPr>
        <w:tc>
          <w:tcPr>
            <w:tcW w:w="1560" w:type="dxa"/>
            <w:shd w:val="clear" w:color="D9E2F3" w:themeColor="accent1" w:themeTint="33" w:fill="auto"/>
          </w:tcPr>
          <w:p w14:paraId="5A75DF46" w14:textId="77777777" w:rsidR="008E765F" w:rsidRPr="00C12274" w:rsidRDefault="008E765F" w:rsidP="00611251">
            <w:pPr>
              <w:spacing w:before="40" w:after="40" w:line="220" w:lineRule="exact"/>
              <w:rPr>
                <w:sz w:val="16"/>
                <w:szCs w:val="16"/>
              </w:rPr>
            </w:pPr>
            <w:r w:rsidRPr="00C12274">
              <w:rPr>
                <w:sz w:val="16"/>
                <w:szCs w:val="16"/>
              </w:rPr>
              <w:t>Selective reporting</w:t>
            </w:r>
          </w:p>
        </w:tc>
        <w:tc>
          <w:tcPr>
            <w:tcW w:w="1275" w:type="dxa"/>
            <w:shd w:val="clear" w:color="D9E2F3" w:themeColor="accent1" w:themeTint="33" w:fill="70AD47" w:themeFill="accent6"/>
          </w:tcPr>
          <w:p w14:paraId="77036F52" w14:textId="77777777" w:rsidR="008E765F" w:rsidRPr="00C12274" w:rsidRDefault="008E765F" w:rsidP="00611251">
            <w:pPr>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59D29665" w14:textId="77777777" w:rsidR="008E765F" w:rsidRPr="00C12274" w:rsidRDefault="008E765F" w:rsidP="00611251">
            <w:pPr>
              <w:spacing w:before="40" w:after="40" w:line="220" w:lineRule="exact"/>
              <w:rPr>
                <w:sz w:val="16"/>
                <w:szCs w:val="16"/>
              </w:rPr>
            </w:pPr>
            <w:r w:rsidRPr="00C12274">
              <w:rPr>
                <w:sz w:val="16"/>
                <w:szCs w:val="16"/>
              </w:rPr>
              <w:t>Pre-specified outcomes reported.</w:t>
            </w:r>
          </w:p>
        </w:tc>
      </w:tr>
      <w:tr w:rsidR="008E765F" w:rsidRPr="00C12274" w14:paraId="634C7F89" w14:textId="77777777" w:rsidTr="00BC7AEC">
        <w:trPr>
          <w:cantSplit/>
        </w:trPr>
        <w:tc>
          <w:tcPr>
            <w:tcW w:w="1560" w:type="dxa"/>
            <w:shd w:val="clear" w:color="D9E2F3" w:themeColor="accent1" w:themeTint="33" w:fill="auto"/>
          </w:tcPr>
          <w:p w14:paraId="0969CFCD" w14:textId="77777777" w:rsidR="008E765F" w:rsidRPr="00C12274" w:rsidRDefault="008E765F" w:rsidP="00611251">
            <w:pPr>
              <w:spacing w:before="40" w:after="40" w:line="220" w:lineRule="exact"/>
              <w:rPr>
                <w:sz w:val="16"/>
                <w:szCs w:val="16"/>
                <w:lang w:val="en-US"/>
              </w:rPr>
            </w:pPr>
            <w:r w:rsidRPr="00C12274">
              <w:rPr>
                <w:sz w:val="16"/>
                <w:szCs w:val="16"/>
                <w:lang w:val="en-US"/>
              </w:rPr>
              <w:t xml:space="preserve">Other limitations </w:t>
            </w:r>
          </w:p>
        </w:tc>
        <w:tc>
          <w:tcPr>
            <w:tcW w:w="1275" w:type="dxa"/>
            <w:shd w:val="clear" w:color="D9E2F3" w:themeColor="accent1" w:themeTint="33" w:fill="70AD47" w:themeFill="accent6"/>
          </w:tcPr>
          <w:p w14:paraId="3B5594C2" w14:textId="77777777" w:rsidR="008E765F" w:rsidRPr="00C12274" w:rsidRDefault="008E765F" w:rsidP="00611251">
            <w:pPr>
              <w:spacing w:before="40" w:after="40" w:line="220" w:lineRule="exact"/>
              <w:rPr>
                <w:sz w:val="16"/>
                <w:szCs w:val="16"/>
                <w:lang w:val="en-US"/>
              </w:rPr>
            </w:pPr>
            <w:r w:rsidRPr="00C12274">
              <w:rPr>
                <w:sz w:val="16"/>
                <w:szCs w:val="16"/>
                <w:lang w:val="en-US"/>
              </w:rPr>
              <w:t>Low risk</w:t>
            </w:r>
          </w:p>
        </w:tc>
        <w:tc>
          <w:tcPr>
            <w:tcW w:w="11199" w:type="dxa"/>
            <w:shd w:val="clear" w:color="D9E2F3" w:themeColor="accent1" w:themeTint="33" w:fill="auto"/>
          </w:tcPr>
          <w:p w14:paraId="5D38B389" w14:textId="77777777" w:rsidR="008E765F" w:rsidRPr="00C12274" w:rsidRDefault="008E765F" w:rsidP="00611251">
            <w:pPr>
              <w:spacing w:before="40" w:after="40" w:line="220" w:lineRule="exact"/>
              <w:rPr>
                <w:sz w:val="16"/>
                <w:szCs w:val="16"/>
                <w:lang w:val="en-US"/>
              </w:rPr>
            </w:pPr>
            <w:r w:rsidRPr="00C12274">
              <w:rPr>
                <w:sz w:val="16"/>
                <w:szCs w:val="16"/>
                <w:lang w:val="en-US"/>
              </w:rPr>
              <w:t>No significant differences between baseline characteristics of groups</w:t>
            </w:r>
          </w:p>
        </w:tc>
      </w:tr>
      <w:tr w:rsidR="008E765F" w:rsidRPr="00C12274" w14:paraId="1E9C6DE7" w14:textId="77777777" w:rsidTr="00BC7AEC">
        <w:trPr>
          <w:cantSplit/>
        </w:trPr>
        <w:tc>
          <w:tcPr>
            <w:tcW w:w="14034" w:type="dxa"/>
            <w:gridSpan w:val="3"/>
            <w:shd w:val="solid" w:color="D9E2F3" w:themeColor="accent1" w:themeTint="33" w:fill="auto"/>
          </w:tcPr>
          <w:p w14:paraId="08C592C6" w14:textId="18845C7C" w:rsidR="008E765F" w:rsidRPr="00C12274" w:rsidRDefault="008E765F" w:rsidP="002747EA">
            <w:pPr>
              <w:pStyle w:val="Tablecell"/>
              <w:keepNext/>
              <w:spacing w:line="220" w:lineRule="exact"/>
              <w:rPr>
                <w:rFonts w:eastAsiaTheme="minorHAnsi"/>
                <w:b/>
                <w:sz w:val="16"/>
                <w:szCs w:val="16"/>
                <w:lang w:val="en-US"/>
              </w:rPr>
            </w:pPr>
            <w:r w:rsidRPr="00C12274">
              <w:rPr>
                <w:rFonts w:eastAsiaTheme="minorHAnsi"/>
                <w:b/>
                <w:noProof/>
                <w:sz w:val="16"/>
                <w:szCs w:val="16"/>
                <w:lang w:val="en-US"/>
              </w:rPr>
              <w:t>Barakat et al 2013</w:t>
            </w:r>
            <w:r>
              <w:rPr>
                <w:sz w:val="16"/>
                <w:szCs w:val="16"/>
              </w:rPr>
              <w:fldChar w:fldCharType="begin"/>
            </w:r>
            <w:r w:rsidR="002747EA">
              <w:rPr>
                <w:sz w:val="16"/>
                <w:szCs w:val="16"/>
              </w:rPr>
              <w:instrText xml:space="preserve"> ADDIN EN.CITE &lt;EndNote&gt;&lt;Cite&gt;&lt;Author&gt;Barakat&lt;/Author&gt;&lt;Year&gt;2013&lt;/Year&gt;&lt;RecNum&gt;712&lt;/RecNum&gt;&lt;DisplayText&gt;&lt;style face="superscript" font="Trebuchet MS" size="9"&gt;428&lt;/style&gt;&lt;/DisplayText&gt;&lt;record&gt;&lt;rec-number&gt;712&lt;/rec-number&gt;&lt;foreign-keys&gt;&lt;key app="EN" db-id="exvasrfx2dtraoesasxp2szsxa2df502592x" timestamp="1541462331"&gt;712&lt;/key&gt;&lt;/foreign-keys&gt;&lt;ref-type name="Journal Article"&gt;17&lt;/ref-type&gt;&lt;contributors&gt;&lt;authors&gt;&lt;author&gt;Barakat, R.&lt;/author&gt;&lt;author&gt;Pelaez, M.&lt;/author&gt;&lt;author&gt;Lopez, C.&lt;/author&gt;&lt;author&gt;Lucia, A.&lt;/author&gt;&lt;author&gt;Ruiz, J. R.&lt;/author&gt;&lt;/authors&gt;&lt;/contributors&gt;&lt;auth-address&gt;Facultad de Ciencias de la Actividad Fisica y del Deporte-INEF, Universidad Politecnica de Madrid, Madrid, Spain.&lt;/auth-address&gt;&lt;titles&gt;&lt;title&gt;Exercise during pregnancy and gestational diabetes-related adverse effects: a randomised controlled trial&lt;/title&gt;&lt;secondary-title&gt;Br J Sports Med&lt;/secondary-title&gt;&lt;/titles&gt;&lt;periodical&gt;&lt;full-title&gt;Br J Sports Med&lt;/full-title&gt;&lt;/periodical&gt;&lt;pages&gt;630-6&lt;/pages&gt;&lt;volume&gt;47&lt;/volume&gt;&lt;number&gt;10&lt;/number&gt;&lt;edition&gt;2013/02/01&lt;/edition&gt;&lt;keywords&gt;&lt;keyword&gt;Adult&lt;/keyword&gt;&lt;keyword&gt;Birth Weight&lt;/keyword&gt;&lt;keyword&gt;Diabetes, Gestational/*prevention &amp;amp; control&lt;/keyword&gt;&lt;keyword&gt;Exercise Therapy/*methods&lt;/keyword&gt;&lt;keyword&gt;Female&lt;/keyword&gt;&lt;keyword&gt;Fetal Macrosomia/prevention &amp;amp; control&lt;/keyword&gt;&lt;keyword&gt;Humans&lt;/keyword&gt;&lt;keyword&gt;Pregnancy&lt;/keyword&gt;&lt;keyword&gt;Pregnancy Outcome&lt;/keyword&gt;&lt;keyword&gt;Pregnancy Trimester, Second&lt;/keyword&gt;&lt;keyword&gt;Pregnancy Trimester, Third&lt;/keyword&gt;&lt;keyword&gt;Prenatal Care/methods&lt;/keyword&gt;&lt;keyword&gt;Weight Gain&lt;/keyword&gt;&lt;keyword&gt;Diabetes&lt;/keyword&gt;&lt;keyword&gt;Women in sport&lt;/keyword&gt;&lt;/keywords&gt;&lt;dates&gt;&lt;year&gt;2013&lt;/year&gt;&lt;pub-dates&gt;&lt;date&gt;Jul&lt;/date&gt;&lt;/pub-dates&gt;&lt;/dates&gt;&lt;isbn&gt;1473-0480 (Electronic)&amp;#xD;0306-3674 (Linking)&lt;/isbn&gt;&lt;accession-num&gt;23365418&lt;/accession-num&gt;&lt;urls&gt;&lt;related-urls&gt;&lt;url&gt;https://www.ncbi.nlm.nih.gov/pubmed/23365418&lt;/url&gt;&lt;/related-urls&gt;&lt;/urls&gt;&lt;electronic-resource-num&gt;10.1136/bjsports-2012-091788&lt;/electronic-resource-num&gt;&lt;/record&gt;&lt;/Cite&gt;&lt;/EndNote&gt;</w:instrText>
            </w:r>
            <w:r>
              <w:rPr>
                <w:sz w:val="16"/>
                <w:szCs w:val="16"/>
              </w:rPr>
              <w:fldChar w:fldCharType="separate"/>
            </w:r>
            <w:r w:rsidR="002747EA" w:rsidRPr="002747EA">
              <w:rPr>
                <w:noProof/>
                <w:szCs w:val="16"/>
                <w:vertAlign w:val="superscript"/>
              </w:rPr>
              <w:t>428</w:t>
            </w:r>
            <w:r>
              <w:rPr>
                <w:sz w:val="16"/>
                <w:szCs w:val="16"/>
              </w:rPr>
              <w:fldChar w:fldCharType="end"/>
            </w:r>
          </w:p>
        </w:tc>
      </w:tr>
      <w:tr w:rsidR="008E765F" w:rsidRPr="00C12274" w14:paraId="3B248E9D" w14:textId="77777777" w:rsidTr="00BC7AEC">
        <w:trPr>
          <w:cantSplit/>
        </w:trPr>
        <w:tc>
          <w:tcPr>
            <w:tcW w:w="1560" w:type="dxa"/>
            <w:shd w:val="clear" w:color="D9E2F3" w:themeColor="accent1" w:themeTint="33" w:fill="auto"/>
          </w:tcPr>
          <w:p w14:paraId="723104B1" w14:textId="77777777" w:rsidR="008E765F" w:rsidRPr="00C12274" w:rsidRDefault="008E765F" w:rsidP="006045AE">
            <w:pPr>
              <w:keepNext/>
              <w:spacing w:before="40" w:after="40" w:line="220" w:lineRule="exact"/>
              <w:rPr>
                <w:sz w:val="16"/>
                <w:szCs w:val="16"/>
              </w:rPr>
            </w:pPr>
            <w:r w:rsidRPr="00C12274">
              <w:rPr>
                <w:sz w:val="16"/>
                <w:szCs w:val="16"/>
              </w:rPr>
              <w:t>Random sequence generation</w:t>
            </w:r>
          </w:p>
        </w:tc>
        <w:tc>
          <w:tcPr>
            <w:tcW w:w="1275" w:type="dxa"/>
            <w:shd w:val="clear" w:color="D9E2F3" w:themeColor="accent1" w:themeTint="33" w:fill="FFC000" w:themeFill="accent4"/>
          </w:tcPr>
          <w:p w14:paraId="5D8DE8F8" w14:textId="77777777" w:rsidR="008E765F" w:rsidRPr="00C12274" w:rsidRDefault="008E765F" w:rsidP="006045AE">
            <w:pPr>
              <w:keepNext/>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282F56E0" w14:textId="77777777" w:rsidR="008E765F" w:rsidRPr="00C12274" w:rsidRDefault="008E765F" w:rsidP="006045AE">
            <w:pPr>
              <w:pStyle w:val="RCTstable"/>
              <w:keepNext/>
            </w:pPr>
            <w:r w:rsidRPr="00C12274">
              <w:t>Not described</w:t>
            </w:r>
          </w:p>
        </w:tc>
      </w:tr>
      <w:tr w:rsidR="008E765F" w:rsidRPr="00C12274" w14:paraId="62ACED9B" w14:textId="77777777" w:rsidTr="00BC7AEC">
        <w:trPr>
          <w:cantSplit/>
        </w:trPr>
        <w:tc>
          <w:tcPr>
            <w:tcW w:w="1560" w:type="dxa"/>
            <w:shd w:val="clear" w:color="D9E2F3" w:themeColor="accent1" w:themeTint="33" w:fill="auto"/>
          </w:tcPr>
          <w:p w14:paraId="04800291" w14:textId="77777777" w:rsidR="008E765F" w:rsidRPr="00C12274" w:rsidRDefault="008E765F" w:rsidP="006045AE">
            <w:pPr>
              <w:keepNext/>
              <w:spacing w:before="40" w:after="40" w:line="220" w:lineRule="exact"/>
              <w:rPr>
                <w:sz w:val="16"/>
                <w:szCs w:val="16"/>
              </w:rPr>
            </w:pPr>
            <w:r w:rsidRPr="00C12274">
              <w:rPr>
                <w:sz w:val="16"/>
                <w:szCs w:val="16"/>
              </w:rPr>
              <w:t xml:space="preserve">Allocation concealment </w:t>
            </w:r>
          </w:p>
        </w:tc>
        <w:tc>
          <w:tcPr>
            <w:tcW w:w="1275" w:type="dxa"/>
            <w:shd w:val="clear" w:color="D9E2F3" w:themeColor="accent1" w:themeTint="33" w:fill="70AD47" w:themeFill="accent6"/>
          </w:tcPr>
          <w:p w14:paraId="3DEF2CDF" w14:textId="77777777" w:rsidR="008E765F" w:rsidRPr="00C12274" w:rsidRDefault="008E765F" w:rsidP="006045AE">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1B9949B2" w14:textId="77777777" w:rsidR="008E765F" w:rsidRPr="00C12274" w:rsidRDefault="008E765F" w:rsidP="006045AE">
            <w:pPr>
              <w:pStyle w:val="RCTstable"/>
              <w:keepNext/>
            </w:pPr>
            <w:r w:rsidRPr="00C12274">
              <w:t>The participant randomisation assignment followed an allocation concealment process, that is, the researcher in charge of randomly assigning participants did not know in advance which treatment the next person would receive and did not participate in the assessments.</w:t>
            </w:r>
          </w:p>
        </w:tc>
      </w:tr>
      <w:tr w:rsidR="008E765F" w:rsidRPr="00C12274" w14:paraId="432BEDC9" w14:textId="77777777" w:rsidTr="00BC7AEC">
        <w:trPr>
          <w:cantSplit/>
        </w:trPr>
        <w:tc>
          <w:tcPr>
            <w:tcW w:w="1560" w:type="dxa"/>
            <w:shd w:val="clear" w:color="D9E2F3" w:themeColor="accent1" w:themeTint="33" w:fill="auto"/>
          </w:tcPr>
          <w:p w14:paraId="1F243923" w14:textId="77777777" w:rsidR="008E765F" w:rsidRPr="00C12274" w:rsidRDefault="008E765F" w:rsidP="006045AE">
            <w:pPr>
              <w:keepNext/>
              <w:spacing w:before="40" w:after="40" w:line="220" w:lineRule="exact"/>
              <w:rPr>
                <w:sz w:val="16"/>
                <w:szCs w:val="16"/>
              </w:rPr>
            </w:pPr>
            <w:r w:rsidRPr="00C12274">
              <w:rPr>
                <w:sz w:val="16"/>
                <w:szCs w:val="16"/>
              </w:rPr>
              <w:t xml:space="preserve">Blinding </w:t>
            </w:r>
          </w:p>
        </w:tc>
        <w:tc>
          <w:tcPr>
            <w:tcW w:w="1275" w:type="dxa"/>
            <w:shd w:val="clear" w:color="D9E2F3" w:themeColor="accent1" w:themeTint="33" w:fill="FF4D19"/>
          </w:tcPr>
          <w:p w14:paraId="4BB0C7C9" w14:textId="3F41FB20" w:rsidR="008E765F" w:rsidRPr="00C12274" w:rsidRDefault="00C465B5" w:rsidP="006045AE">
            <w:pPr>
              <w:keepNext/>
              <w:spacing w:before="40" w:after="40" w:line="220" w:lineRule="exact"/>
              <w:rPr>
                <w:sz w:val="16"/>
                <w:szCs w:val="16"/>
              </w:rPr>
            </w:pPr>
            <w:r>
              <w:rPr>
                <w:sz w:val="16"/>
                <w:szCs w:val="16"/>
              </w:rPr>
              <w:t>High</w:t>
            </w:r>
            <w:r w:rsidR="008E765F" w:rsidRPr="00C12274">
              <w:rPr>
                <w:sz w:val="16"/>
                <w:szCs w:val="16"/>
              </w:rPr>
              <w:t xml:space="preserve"> risk</w:t>
            </w:r>
          </w:p>
        </w:tc>
        <w:tc>
          <w:tcPr>
            <w:tcW w:w="11199" w:type="dxa"/>
            <w:shd w:val="clear" w:color="D9E2F3" w:themeColor="accent1" w:themeTint="33" w:fill="auto"/>
          </w:tcPr>
          <w:p w14:paraId="57ED3C37" w14:textId="28B96F54" w:rsidR="008E765F" w:rsidRPr="00C12274" w:rsidRDefault="008E765F" w:rsidP="006045AE">
            <w:pPr>
              <w:pStyle w:val="RCTstable"/>
              <w:keepNext/>
            </w:pPr>
            <w:r w:rsidRPr="00C12274">
              <w:t xml:space="preserve">Participants were explicitly informed on the group to which they were assigned as well as on the study hypotheses and were reminded not to discuss their randomisation assignments with assessment staff. </w:t>
            </w:r>
          </w:p>
        </w:tc>
      </w:tr>
      <w:tr w:rsidR="00C465B5" w:rsidRPr="00822EBF" w14:paraId="58B666E1" w14:textId="77777777" w:rsidTr="00BC7AEC">
        <w:trPr>
          <w:cantSplit/>
        </w:trPr>
        <w:tc>
          <w:tcPr>
            <w:tcW w:w="1560" w:type="dxa"/>
            <w:shd w:val="clear" w:color="D9E2F3" w:themeColor="accent1" w:themeTint="33" w:fill="auto"/>
          </w:tcPr>
          <w:p w14:paraId="356E3B28" w14:textId="77777777" w:rsidR="00C465B5" w:rsidRPr="00822EBF" w:rsidRDefault="00C465B5" w:rsidP="009740A7">
            <w:pPr>
              <w:pStyle w:val="RCTstable"/>
            </w:pPr>
            <w:r w:rsidRPr="00822EBF">
              <w:t>Detection bias</w:t>
            </w:r>
          </w:p>
        </w:tc>
        <w:tc>
          <w:tcPr>
            <w:tcW w:w="1275" w:type="dxa"/>
            <w:shd w:val="clear" w:color="D9E2F3" w:themeColor="accent1" w:themeTint="33" w:fill="70AD47" w:themeFill="accent6"/>
          </w:tcPr>
          <w:p w14:paraId="60E03CCE" w14:textId="7FFA6456" w:rsidR="00C465B5" w:rsidRPr="00822EBF" w:rsidRDefault="00C465B5" w:rsidP="009740A7">
            <w:pPr>
              <w:pStyle w:val="RCTstable"/>
            </w:pPr>
            <w:r>
              <w:t>Low</w:t>
            </w:r>
            <w:r w:rsidRPr="00822EBF">
              <w:t xml:space="preserve"> risk</w:t>
            </w:r>
          </w:p>
        </w:tc>
        <w:tc>
          <w:tcPr>
            <w:tcW w:w="11199" w:type="dxa"/>
            <w:shd w:val="clear" w:color="D9E2F3" w:themeColor="accent1" w:themeTint="33" w:fill="auto"/>
          </w:tcPr>
          <w:p w14:paraId="15898B6C" w14:textId="6CF0B45E" w:rsidR="00C465B5" w:rsidRPr="00822EBF" w:rsidRDefault="00C465B5" w:rsidP="009740A7">
            <w:pPr>
              <w:pStyle w:val="RCTstable"/>
            </w:pPr>
            <w:r w:rsidRPr="00C12274">
              <w:t>Assessment staff was blinded to the participant randomisation assignment. Owing to the nature of the study, it was not possible to conceal the group assignment from the staff involved in exercise training sessions.</w:t>
            </w:r>
          </w:p>
        </w:tc>
      </w:tr>
      <w:tr w:rsidR="008E765F" w:rsidRPr="00C12274" w14:paraId="24A2AF39" w14:textId="77777777" w:rsidTr="00BC7AEC">
        <w:trPr>
          <w:cantSplit/>
        </w:trPr>
        <w:tc>
          <w:tcPr>
            <w:tcW w:w="1560" w:type="dxa"/>
            <w:shd w:val="clear" w:color="D9E2F3" w:themeColor="accent1" w:themeTint="33" w:fill="auto"/>
          </w:tcPr>
          <w:p w14:paraId="074E0FC4" w14:textId="77777777" w:rsidR="008E765F" w:rsidRPr="00C12274" w:rsidRDefault="008E765F" w:rsidP="00611251">
            <w:pPr>
              <w:spacing w:before="40" w:after="40" w:line="220" w:lineRule="exact"/>
              <w:rPr>
                <w:sz w:val="16"/>
                <w:szCs w:val="16"/>
              </w:rPr>
            </w:pPr>
            <w:r w:rsidRPr="00C12274">
              <w:rPr>
                <w:sz w:val="16"/>
                <w:szCs w:val="16"/>
              </w:rPr>
              <w:t>Incomplete outcome data</w:t>
            </w:r>
          </w:p>
        </w:tc>
        <w:tc>
          <w:tcPr>
            <w:tcW w:w="1275" w:type="dxa"/>
            <w:shd w:val="clear" w:color="D9E2F3" w:themeColor="accent1" w:themeTint="33" w:fill="FFC000" w:themeFill="accent4"/>
          </w:tcPr>
          <w:p w14:paraId="58BF7A37" w14:textId="77777777" w:rsidR="008E765F" w:rsidRPr="00C12274" w:rsidRDefault="008E765F" w:rsidP="00611251">
            <w:pPr>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44C069AB" w14:textId="77777777" w:rsidR="008E765F" w:rsidRPr="00C12274" w:rsidRDefault="008E765F" w:rsidP="00611251">
            <w:pPr>
              <w:spacing w:before="40" w:after="40" w:line="220" w:lineRule="exact"/>
              <w:rPr>
                <w:sz w:val="16"/>
                <w:szCs w:val="16"/>
                <w:lang w:val="en-US"/>
              </w:rPr>
            </w:pPr>
            <w:r w:rsidRPr="00C12274">
              <w:rPr>
                <w:sz w:val="16"/>
                <w:szCs w:val="16"/>
                <w:lang w:val="en-US"/>
              </w:rPr>
              <w:t>Overall attrition 16%; 45 women (18%) from the intervention group and 37 women (14.5%) from the control group were not included in the final analysis; reasons provided. No ITT analysis.</w:t>
            </w:r>
          </w:p>
        </w:tc>
      </w:tr>
      <w:tr w:rsidR="008E765F" w:rsidRPr="00C12274" w14:paraId="7F239E9A" w14:textId="77777777" w:rsidTr="00BC7AEC">
        <w:trPr>
          <w:cantSplit/>
        </w:trPr>
        <w:tc>
          <w:tcPr>
            <w:tcW w:w="1560" w:type="dxa"/>
            <w:shd w:val="clear" w:color="D9E2F3" w:themeColor="accent1" w:themeTint="33" w:fill="auto"/>
          </w:tcPr>
          <w:p w14:paraId="1028D8FB" w14:textId="77777777" w:rsidR="008E765F" w:rsidRPr="00C12274" w:rsidRDefault="008E765F" w:rsidP="00611251">
            <w:pPr>
              <w:spacing w:before="40" w:after="40" w:line="220" w:lineRule="exact"/>
              <w:rPr>
                <w:sz w:val="16"/>
                <w:szCs w:val="16"/>
              </w:rPr>
            </w:pPr>
            <w:r w:rsidRPr="00C12274">
              <w:rPr>
                <w:sz w:val="16"/>
                <w:szCs w:val="16"/>
              </w:rPr>
              <w:t>Selective reporting</w:t>
            </w:r>
          </w:p>
        </w:tc>
        <w:tc>
          <w:tcPr>
            <w:tcW w:w="1275" w:type="dxa"/>
            <w:shd w:val="clear" w:color="D9E2F3" w:themeColor="accent1" w:themeTint="33" w:fill="70AD47" w:themeFill="accent6"/>
          </w:tcPr>
          <w:p w14:paraId="0A18BC4D" w14:textId="77777777" w:rsidR="008E765F" w:rsidRPr="00C12274" w:rsidRDefault="008E765F" w:rsidP="00611251">
            <w:pPr>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71FC8267" w14:textId="77777777" w:rsidR="008E765F" w:rsidRPr="00C12274" w:rsidRDefault="008E765F" w:rsidP="00611251">
            <w:pPr>
              <w:spacing w:before="40" w:after="40" w:line="220" w:lineRule="exact"/>
              <w:rPr>
                <w:sz w:val="16"/>
                <w:szCs w:val="16"/>
              </w:rPr>
            </w:pPr>
            <w:r w:rsidRPr="00C12274">
              <w:rPr>
                <w:sz w:val="16"/>
                <w:szCs w:val="16"/>
              </w:rPr>
              <w:t>Pre-specified outcomes reported.</w:t>
            </w:r>
          </w:p>
        </w:tc>
      </w:tr>
      <w:tr w:rsidR="008E765F" w:rsidRPr="00C12274" w14:paraId="50FB8127" w14:textId="77777777" w:rsidTr="00BC7AEC">
        <w:trPr>
          <w:cantSplit/>
        </w:trPr>
        <w:tc>
          <w:tcPr>
            <w:tcW w:w="1560" w:type="dxa"/>
            <w:shd w:val="clear" w:color="D9E2F3" w:themeColor="accent1" w:themeTint="33" w:fill="auto"/>
          </w:tcPr>
          <w:p w14:paraId="14887D73" w14:textId="77777777" w:rsidR="008E765F" w:rsidRPr="00C12274" w:rsidRDefault="008E765F" w:rsidP="00611251">
            <w:pPr>
              <w:spacing w:before="40" w:after="40" w:line="220" w:lineRule="exact"/>
              <w:rPr>
                <w:sz w:val="16"/>
                <w:szCs w:val="16"/>
                <w:lang w:val="en-US"/>
              </w:rPr>
            </w:pPr>
            <w:r w:rsidRPr="00C12274">
              <w:rPr>
                <w:sz w:val="16"/>
                <w:szCs w:val="16"/>
                <w:lang w:val="en-US"/>
              </w:rPr>
              <w:t xml:space="preserve">Other limitations </w:t>
            </w:r>
          </w:p>
        </w:tc>
        <w:tc>
          <w:tcPr>
            <w:tcW w:w="1275" w:type="dxa"/>
            <w:shd w:val="clear" w:color="D9E2F3" w:themeColor="accent1" w:themeTint="33" w:fill="70AD47" w:themeFill="accent6"/>
          </w:tcPr>
          <w:p w14:paraId="53414FDC" w14:textId="77777777" w:rsidR="008E765F" w:rsidRPr="00C12274" w:rsidRDefault="008E765F" w:rsidP="00611251">
            <w:pPr>
              <w:spacing w:before="40" w:after="40" w:line="220" w:lineRule="exact"/>
              <w:rPr>
                <w:sz w:val="16"/>
                <w:szCs w:val="16"/>
                <w:lang w:val="en-US"/>
              </w:rPr>
            </w:pPr>
            <w:r w:rsidRPr="00C12274">
              <w:rPr>
                <w:sz w:val="16"/>
                <w:szCs w:val="16"/>
                <w:lang w:val="en-US"/>
              </w:rPr>
              <w:t>Low risk</w:t>
            </w:r>
          </w:p>
        </w:tc>
        <w:tc>
          <w:tcPr>
            <w:tcW w:w="11199" w:type="dxa"/>
            <w:shd w:val="clear" w:color="D9E2F3" w:themeColor="accent1" w:themeTint="33" w:fill="auto"/>
          </w:tcPr>
          <w:p w14:paraId="0BA195C6" w14:textId="77777777" w:rsidR="008E765F" w:rsidRPr="00C12274" w:rsidRDefault="008E765F" w:rsidP="00611251">
            <w:pPr>
              <w:spacing w:before="40" w:after="40" w:line="220" w:lineRule="exact"/>
              <w:rPr>
                <w:sz w:val="16"/>
                <w:szCs w:val="16"/>
                <w:lang w:val="en-US"/>
              </w:rPr>
            </w:pPr>
            <w:r w:rsidRPr="00C12274">
              <w:rPr>
                <w:sz w:val="16"/>
                <w:szCs w:val="16"/>
                <w:lang w:val="en-US"/>
              </w:rPr>
              <w:t>No significant differences between baseline characteristics of groups</w:t>
            </w:r>
          </w:p>
        </w:tc>
      </w:tr>
      <w:tr w:rsidR="008E765F" w:rsidRPr="00C12274" w14:paraId="3D714970" w14:textId="77777777" w:rsidTr="00BC7AEC">
        <w:trPr>
          <w:cantSplit/>
        </w:trPr>
        <w:tc>
          <w:tcPr>
            <w:tcW w:w="14034" w:type="dxa"/>
            <w:gridSpan w:val="3"/>
            <w:shd w:val="solid" w:color="D9E2F3" w:themeColor="accent1" w:themeTint="33" w:fill="auto"/>
          </w:tcPr>
          <w:p w14:paraId="5B96A629" w14:textId="0C50FE89" w:rsidR="008E765F" w:rsidRPr="00C12274" w:rsidRDefault="008E765F" w:rsidP="002747EA">
            <w:pPr>
              <w:pStyle w:val="Tablecell"/>
              <w:keepNext/>
              <w:spacing w:line="220" w:lineRule="exact"/>
              <w:rPr>
                <w:rFonts w:eastAsiaTheme="minorHAnsi"/>
                <w:b/>
                <w:sz w:val="16"/>
                <w:szCs w:val="16"/>
                <w:lang w:val="en-US"/>
              </w:rPr>
            </w:pPr>
            <w:r w:rsidRPr="00C12274">
              <w:rPr>
                <w:rFonts w:eastAsiaTheme="minorHAnsi"/>
                <w:b/>
                <w:noProof/>
                <w:sz w:val="16"/>
                <w:szCs w:val="16"/>
                <w:lang w:val="en-US"/>
              </w:rPr>
              <w:t>Barakat et al 2014b</w:t>
            </w:r>
            <w:r>
              <w:rPr>
                <w:sz w:val="16"/>
                <w:szCs w:val="16"/>
              </w:rPr>
              <w:fldChar w:fldCharType="begin">
                <w:fldData xml:space="preserve">PEVuZE5vdGU+PENpdGU+PEF1dGhvcj5CYXJha2F0PC9BdXRob3I+PFllYXI+MjAxNDwvWWVhcj48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</w:fldData>
              </w:fldChar>
            </w:r>
            <w:r w:rsidR="002747EA">
              <w:rPr>
                <w:sz w:val="16"/>
                <w:szCs w:val="16"/>
              </w:rPr>
              <w:instrText xml:space="preserve"> ADDIN EN.CITE </w:instrText>
            </w:r>
            <w:r w:rsidR="002747EA">
              <w:rPr>
                <w:sz w:val="16"/>
                <w:szCs w:val="16"/>
              </w:rPr>
              <w:fldChar w:fldCharType="begin">
                <w:fldData xml:space="preserve">PEVuZE5vdGU+PENpdGU+PEF1dGhvcj5CYXJha2F0PC9BdXRob3I+PFllYXI+MjAxNDwvWWVhcj48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</w:fldData>
              </w:fldChar>
            </w:r>
            <w:r w:rsidR="002747EA">
              <w:rPr>
                <w:sz w:val="16"/>
                <w:szCs w:val="16"/>
              </w:rPr>
              <w:instrText xml:space="preserve"> ADDIN EN.CITE.DATA </w:instrText>
            </w:r>
            <w:r w:rsidR="002747EA">
              <w:rPr>
                <w:sz w:val="16"/>
                <w:szCs w:val="16"/>
              </w:rPr>
            </w:r>
            <w:r w:rsidR="002747EA">
              <w:rPr>
                <w:sz w:val="16"/>
                <w:szCs w:val="16"/>
              </w:rPr>
              <w:fldChar w:fldCharType="end"/>
            </w:r>
            <w:r>
              <w:rPr>
                <w:sz w:val="16"/>
                <w:szCs w:val="16"/>
              </w:rPr>
            </w:r>
            <w:r>
              <w:rPr>
                <w:sz w:val="16"/>
                <w:szCs w:val="16"/>
              </w:rPr>
              <w:fldChar w:fldCharType="separate"/>
            </w:r>
            <w:r w:rsidR="002747EA" w:rsidRPr="002747EA">
              <w:rPr>
                <w:noProof/>
                <w:szCs w:val="16"/>
                <w:vertAlign w:val="superscript"/>
              </w:rPr>
              <w:t>429</w:t>
            </w:r>
            <w:r>
              <w:rPr>
                <w:sz w:val="16"/>
                <w:szCs w:val="16"/>
              </w:rPr>
              <w:fldChar w:fldCharType="end"/>
            </w:r>
          </w:p>
        </w:tc>
      </w:tr>
      <w:tr w:rsidR="008E765F" w:rsidRPr="00C12274" w14:paraId="518E93F2" w14:textId="77777777" w:rsidTr="00BC7AEC">
        <w:trPr>
          <w:cantSplit/>
        </w:trPr>
        <w:tc>
          <w:tcPr>
            <w:tcW w:w="1560" w:type="dxa"/>
            <w:shd w:val="clear" w:color="D9E2F3" w:themeColor="accent1" w:themeTint="33" w:fill="auto"/>
          </w:tcPr>
          <w:p w14:paraId="3E1B1FA9" w14:textId="77777777" w:rsidR="008E765F" w:rsidRPr="00C12274" w:rsidRDefault="008E765F" w:rsidP="00611251">
            <w:pPr>
              <w:keepNext/>
              <w:spacing w:before="40" w:after="40" w:line="220" w:lineRule="exact"/>
              <w:rPr>
                <w:sz w:val="16"/>
                <w:szCs w:val="16"/>
              </w:rPr>
            </w:pPr>
            <w:r w:rsidRPr="00C12274">
              <w:rPr>
                <w:sz w:val="16"/>
                <w:szCs w:val="16"/>
              </w:rPr>
              <w:t>Random sequence generation</w:t>
            </w:r>
          </w:p>
        </w:tc>
        <w:tc>
          <w:tcPr>
            <w:tcW w:w="1275" w:type="dxa"/>
            <w:shd w:val="clear" w:color="D9E2F3" w:themeColor="accent1" w:themeTint="33" w:fill="70AD47" w:themeFill="accent6"/>
          </w:tcPr>
          <w:p w14:paraId="319A654C" w14:textId="77777777" w:rsidR="008E765F" w:rsidRPr="00C12274" w:rsidRDefault="008E765F" w:rsidP="00611251">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0B2CD25B" w14:textId="77777777" w:rsidR="008E765F" w:rsidRPr="00C12274" w:rsidRDefault="008E765F" w:rsidP="00611251">
            <w:pPr>
              <w:pStyle w:val="RCTstable"/>
              <w:keepNext/>
            </w:pPr>
            <w:r w:rsidRPr="00C12274">
              <w:t>For allocation of the participants, a computer-generated list of random numbers was used.</w:t>
            </w:r>
          </w:p>
        </w:tc>
      </w:tr>
      <w:tr w:rsidR="008E765F" w:rsidRPr="00C12274" w14:paraId="6C6F278D" w14:textId="77777777" w:rsidTr="00BC7AEC">
        <w:trPr>
          <w:cantSplit/>
        </w:trPr>
        <w:tc>
          <w:tcPr>
            <w:tcW w:w="1560" w:type="dxa"/>
            <w:shd w:val="clear" w:color="D9E2F3" w:themeColor="accent1" w:themeTint="33" w:fill="auto"/>
          </w:tcPr>
          <w:p w14:paraId="65CE8F2B" w14:textId="77777777" w:rsidR="008E765F" w:rsidRPr="00C12274" w:rsidRDefault="008E765F" w:rsidP="00611251">
            <w:pPr>
              <w:keepNext/>
              <w:spacing w:before="40" w:after="40" w:line="220" w:lineRule="exact"/>
              <w:rPr>
                <w:sz w:val="16"/>
                <w:szCs w:val="16"/>
              </w:rPr>
            </w:pPr>
            <w:r w:rsidRPr="00C12274">
              <w:rPr>
                <w:sz w:val="16"/>
                <w:szCs w:val="16"/>
              </w:rPr>
              <w:t xml:space="preserve">Allocation concealment </w:t>
            </w:r>
          </w:p>
        </w:tc>
        <w:tc>
          <w:tcPr>
            <w:tcW w:w="1275" w:type="dxa"/>
            <w:shd w:val="clear" w:color="D9E2F3" w:themeColor="accent1" w:themeTint="33" w:fill="FFC000" w:themeFill="accent4"/>
          </w:tcPr>
          <w:p w14:paraId="40573FCF" w14:textId="77777777" w:rsidR="008E765F" w:rsidRPr="00C12274" w:rsidRDefault="008E765F" w:rsidP="00611251">
            <w:pPr>
              <w:keepNext/>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6E37C435" w14:textId="77777777" w:rsidR="008E765F" w:rsidRPr="00C12274" w:rsidRDefault="008E765F" w:rsidP="00611251">
            <w:pPr>
              <w:keepNext/>
              <w:spacing w:before="40" w:after="40" w:line="220" w:lineRule="exact"/>
              <w:rPr>
                <w:sz w:val="16"/>
                <w:szCs w:val="16"/>
              </w:rPr>
            </w:pPr>
            <w:r w:rsidRPr="00C12274">
              <w:rPr>
                <w:sz w:val="16"/>
                <w:szCs w:val="16"/>
              </w:rPr>
              <w:t>Not described</w:t>
            </w:r>
          </w:p>
        </w:tc>
      </w:tr>
      <w:tr w:rsidR="008E765F" w:rsidRPr="00C12274" w14:paraId="6B711E83" w14:textId="77777777" w:rsidTr="00BC7AEC">
        <w:trPr>
          <w:cantSplit/>
        </w:trPr>
        <w:tc>
          <w:tcPr>
            <w:tcW w:w="1560" w:type="dxa"/>
            <w:shd w:val="clear" w:color="D9E2F3" w:themeColor="accent1" w:themeTint="33" w:fill="auto"/>
          </w:tcPr>
          <w:p w14:paraId="7F4D47A0" w14:textId="77777777" w:rsidR="008E765F" w:rsidRPr="00C12274" w:rsidRDefault="008E765F" w:rsidP="00611251">
            <w:pPr>
              <w:keepNext/>
              <w:spacing w:before="40" w:after="40" w:line="220" w:lineRule="exact"/>
              <w:rPr>
                <w:sz w:val="16"/>
                <w:szCs w:val="16"/>
              </w:rPr>
            </w:pPr>
            <w:r w:rsidRPr="00C12274">
              <w:rPr>
                <w:sz w:val="16"/>
                <w:szCs w:val="16"/>
              </w:rPr>
              <w:t xml:space="preserve">Blinding </w:t>
            </w:r>
          </w:p>
        </w:tc>
        <w:tc>
          <w:tcPr>
            <w:tcW w:w="1275" w:type="dxa"/>
            <w:shd w:val="clear" w:color="D9E2F3" w:themeColor="accent1" w:themeTint="33" w:fill="FFC000" w:themeFill="accent4"/>
          </w:tcPr>
          <w:p w14:paraId="52C1CB9F" w14:textId="77777777" w:rsidR="008E765F" w:rsidRPr="00C12274" w:rsidRDefault="008E765F" w:rsidP="00611251">
            <w:pPr>
              <w:keepNext/>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6FAD6E65" w14:textId="77777777" w:rsidR="008E765F" w:rsidRPr="00C12274" w:rsidRDefault="008E765F" w:rsidP="00611251">
            <w:pPr>
              <w:keepNext/>
              <w:spacing w:before="40" w:after="40" w:line="220" w:lineRule="exact"/>
              <w:rPr>
                <w:sz w:val="16"/>
                <w:szCs w:val="16"/>
              </w:rPr>
            </w:pPr>
            <w:r w:rsidRPr="00C12274">
              <w:rPr>
                <w:sz w:val="16"/>
                <w:szCs w:val="16"/>
              </w:rPr>
              <w:t>Not described</w:t>
            </w:r>
          </w:p>
        </w:tc>
      </w:tr>
      <w:tr w:rsidR="00C465B5" w:rsidRPr="00C12274" w14:paraId="602B7536" w14:textId="77777777" w:rsidTr="00BC7AEC">
        <w:trPr>
          <w:cantSplit/>
        </w:trPr>
        <w:tc>
          <w:tcPr>
            <w:tcW w:w="1560" w:type="dxa"/>
            <w:shd w:val="clear" w:color="D9E2F3" w:themeColor="accent1" w:themeTint="33" w:fill="auto"/>
          </w:tcPr>
          <w:p w14:paraId="26A08ED7" w14:textId="518B2676" w:rsidR="00C465B5" w:rsidRPr="00C12274" w:rsidRDefault="00C465B5" w:rsidP="009740A7">
            <w:pPr>
              <w:keepNext/>
              <w:spacing w:before="40" w:after="40" w:line="220" w:lineRule="exact"/>
              <w:rPr>
                <w:sz w:val="16"/>
                <w:szCs w:val="16"/>
              </w:rPr>
            </w:pPr>
            <w:r>
              <w:rPr>
                <w:sz w:val="16"/>
                <w:szCs w:val="16"/>
              </w:rPr>
              <w:t>Detection bias</w:t>
            </w:r>
            <w:r w:rsidRPr="00C12274">
              <w:rPr>
                <w:sz w:val="16"/>
                <w:szCs w:val="16"/>
              </w:rPr>
              <w:t xml:space="preserve"> </w:t>
            </w:r>
          </w:p>
        </w:tc>
        <w:tc>
          <w:tcPr>
            <w:tcW w:w="1275" w:type="dxa"/>
            <w:shd w:val="clear" w:color="D9E2F3" w:themeColor="accent1" w:themeTint="33" w:fill="FFC000" w:themeFill="accent4"/>
          </w:tcPr>
          <w:p w14:paraId="78949758" w14:textId="77777777" w:rsidR="00C465B5" w:rsidRPr="00C12274" w:rsidRDefault="00C465B5" w:rsidP="009740A7">
            <w:pPr>
              <w:keepNext/>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777F0D3B" w14:textId="77777777" w:rsidR="00C465B5" w:rsidRPr="00C12274" w:rsidRDefault="00C465B5" w:rsidP="009740A7">
            <w:pPr>
              <w:keepNext/>
              <w:spacing w:before="40" w:after="40" w:line="220" w:lineRule="exact"/>
              <w:rPr>
                <w:sz w:val="16"/>
                <w:szCs w:val="16"/>
              </w:rPr>
            </w:pPr>
            <w:r w:rsidRPr="00C12274">
              <w:rPr>
                <w:sz w:val="16"/>
                <w:szCs w:val="16"/>
              </w:rPr>
              <w:t>Not described</w:t>
            </w:r>
          </w:p>
        </w:tc>
      </w:tr>
      <w:tr w:rsidR="008E765F" w:rsidRPr="00C12274" w14:paraId="45CEC77F" w14:textId="77777777" w:rsidTr="00BC7AEC">
        <w:trPr>
          <w:cantSplit/>
        </w:trPr>
        <w:tc>
          <w:tcPr>
            <w:tcW w:w="1560" w:type="dxa"/>
            <w:shd w:val="clear" w:color="D9E2F3" w:themeColor="accent1" w:themeTint="33" w:fill="auto"/>
          </w:tcPr>
          <w:p w14:paraId="6DAC7150" w14:textId="77777777" w:rsidR="008E765F" w:rsidRPr="00C12274" w:rsidRDefault="008E765F" w:rsidP="00611251">
            <w:pPr>
              <w:spacing w:before="40" w:after="40" w:line="220" w:lineRule="exact"/>
              <w:rPr>
                <w:sz w:val="16"/>
                <w:szCs w:val="16"/>
              </w:rPr>
            </w:pPr>
            <w:r w:rsidRPr="00C12274">
              <w:rPr>
                <w:sz w:val="16"/>
                <w:szCs w:val="16"/>
              </w:rPr>
              <w:t>Incomplete outcome data</w:t>
            </w:r>
          </w:p>
        </w:tc>
        <w:tc>
          <w:tcPr>
            <w:tcW w:w="1275" w:type="dxa"/>
            <w:shd w:val="clear" w:color="D9E2F3" w:themeColor="accent1" w:themeTint="33" w:fill="FFC000" w:themeFill="accent4"/>
          </w:tcPr>
          <w:p w14:paraId="0B83EF4B" w14:textId="77777777" w:rsidR="008E765F" w:rsidRPr="00C12274" w:rsidRDefault="008E765F" w:rsidP="00611251">
            <w:pPr>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5F7FD301" w14:textId="77777777" w:rsidR="008E765F" w:rsidRPr="00C12274" w:rsidRDefault="008E765F" w:rsidP="00611251">
            <w:pPr>
              <w:spacing w:before="40" w:after="40" w:line="220" w:lineRule="exact"/>
              <w:rPr>
                <w:sz w:val="16"/>
                <w:szCs w:val="16"/>
                <w:lang w:val="en-US"/>
              </w:rPr>
            </w:pPr>
            <w:r w:rsidRPr="00C12274">
              <w:rPr>
                <w:sz w:val="16"/>
                <w:szCs w:val="16"/>
                <w:lang w:val="en-US"/>
              </w:rPr>
              <w:t>Overall attrition 20%; 21 women (22%) from the intervention group and 21 women (18%) from the control group were not included in the final analysis; reasons provided. No ITT analysis.</w:t>
            </w:r>
          </w:p>
        </w:tc>
      </w:tr>
      <w:tr w:rsidR="008E765F" w:rsidRPr="00C12274" w14:paraId="4C9B5430" w14:textId="77777777" w:rsidTr="00BC7AEC">
        <w:trPr>
          <w:cantSplit/>
        </w:trPr>
        <w:tc>
          <w:tcPr>
            <w:tcW w:w="1560" w:type="dxa"/>
            <w:shd w:val="clear" w:color="D9E2F3" w:themeColor="accent1" w:themeTint="33" w:fill="auto"/>
          </w:tcPr>
          <w:p w14:paraId="28C82FD3" w14:textId="77777777" w:rsidR="008E765F" w:rsidRPr="00C12274" w:rsidRDefault="008E765F" w:rsidP="00611251">
            <w:pPr>
              <w:spacing w:before="40" w:after="40" w:line="220" w:lineRule="exact"/>
              <w:rPr>
                <w:sz w:val="16"/>
                <w:szCs w:val="16"/>
              </w:rPr>
            </w:pPr>
            <w:r w:rsidRPr="00C12274">
              <w:rPr>
                <w:sz w:val="16"/>
                <w:szCs w:val="16"/>
              </w:rPr>
              <w:t>Selective reporting</w:t>
            </w:r>
          </w:p>
        </w:tc>
        <w:tc>
          <w:tcPr>
            <w:tcW w:w="1275" w:type="dxa"/>
            <w:shd w:val="clear" w:color="D9E2F3" w:themeColor="accent1" w:themeTint="33" w:fill="70AD47" w:themeFill="accent6"/>
          </w:tcPr>
          <w:p w14:paraId="22DF7F94" w14:textId="77777777" w:rsidR="008E765F" w:rsidRPr="00C12274" w:rsidRDefault="008E765F" w:rsidP="00611251">
            <w:pPr>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732E2701" w14:textId="77777777" w:rsidR="008E765F" w:rsidRPr="00C12274" w:rsidRDefault="008E765F" w:rsidP="00611251">
            <w:pPr>
              <w:spacing w:before="40" w:after="40" w:line="220" w:lineRule="exact"/>
              <w:rPr>
                <w:sz w:val="16"/>
                <w:szCs w:val="16"/>
              </w:rPr>
            </w:pPr>
            <w:r w:rsidRPr="00C12274">
              <w:rPr>
                <w:sz w:val="16"/>
                <w:szCs w:val="16"/>
              </w:rPr>
              <w:t>Pre-specified outcomes reported.</w:t>
            </w:r>
          </w:p>
        </w:tc>
      </w:tr>
      <w:tr w:rsidR="008E765F" w:rsidRPr="00C12274" w14:paraId="2A2F0F37" w14:textId="77777777" w:rsidTr="00BC7AEC">
        <w:trPr>
          <w:cantSplit/>
        </w:trPr>
        <w:tc>
          <w:tcPr>
            <w:tcW w:w="1560" w:type="dxa"/>
            <w:shd w:val="clear" w:color="D9E2F3" w:themeColor="accent1" w:themeTint="33" w:fill="auto"/>
          </w:tcPr>
          <w:p w14:paraId="7DF994F8" w14:textId="77777777" w:rsidR="008E765F" w:rsidRPr="00C12274" w:rsidRDefault="008E765F" w:rsidP="00611251">
            <w:pPr>
              <w:spacing w:before="40" w:after="40" w:line="220" w:lineRule="exact"/>
              <w:rPr>
                <w:sz w:val="16"/>
                <w:szCs w:val="16"/>
                <w:lang w:val="en-US"/>
              </w:rPr>
            </w:pPr>
            <w:r w:rsidRPr="00C12274">
              <w:rPr>
                <w:sz w:val="16"/>
                <w:szCs w:val="16"/>
                <w:lang w:val="en-US"/>
              </w:rPr>
              <w:t xml:space="preserve">Other limitations </w:t>
            </w:r>
          </w:p>
        </w:tc>
        <w:tc>
          <w:tcPr>
            <w:tcW w:w="1275" w:type="dxa"/>
            <w:shd w:val="clear" w:color="D9E2F3" w:themeColor="accent1" w:themeTint="33" w:fill="70AD47" w:themeFill="accent6"/>
          </w:tcPr>
          <w:p w14:paraId="6AD4DEA2" w14:textId="77777777" w:rsidR="008E765F" w:rsidRPr="00C12274" w:rsidRDefault="008E765F" w:rsidP="00611251">
            <w:pPr>
              <w:spacing w:before="40" w:after="40" w:line="220" w:lineRule="exact"/>
              <w:rPr>
                <w:sz w:val="16"/>
                <w:szCs w:val="16"/>
                <w:lang w:val="en-US"/>
              </w:rPr>
            </w:pPr>
            <w:r w:rsidRPr="00C12274">
              <w:rPr>
                <w:sz w:val="16"/>
                <w:szCs w:val="16"/>
                <w:lang w:val="en-US"/>
              </w:rPr>
              <w:t>Low risk</w:t>
            </w:r>
          </w:p>
        </w:tc>
        <w:tc>
          <w:tcPr>
            <w:tcW w:w="11199" w:type="dxa"/>
            <w:shd w:val="clear" w:color="D9E2F3" w:themeColor="accent1" w:themeTint="33" w:fill="auto"/>
          </w:tcPr>
          <w:p w14:paraId="036DE677" w14:textId="77777777" w:rsidR="008E765F" w:rsidRPr="00C12274" w:rsidRDefault="008E765F" w:rsidP="00611251">
            <w:pPr>
              <w:spacing w:before="40" w:after="40" w:line="220" w:lineRule="exact"/>
              <w:rPr>
                <w:sz w:val="16"/>
                <w:szCs w:val="16"/>
                <w:lang w:val="en-US"/>
              </w:rPr>
            </w:pPr>
            <w:r w:rsidRPr="00C12274">
              <w:rPr>
                <w:sz w:val="16"/>
                <w:szCs w:val="16"/>
                <w:lang w:val="en-US"/>
              </w:rPr>
              <w:t>No significant differences between baseline characteristics of groups</w:t>
            </w:r>
          </w:p>
        </w:tc>
      </w:tr>
      <w:tr w:rsidR="008E765F" w:rsidRPr="00C12274" w14:paraId="1F1AA4EC" w14:textId="77777777" w:rsidTr="00BC7AEC">
        <w:trPr>
          <w:cantSplit/>
        </w:trPr>
        <w:tc>
          <w:tcPr>
            <w:tcW w:w="14034" w:type="dxa"/>
            <w:gridSpan w:val="3"/>
            <w:shd w:val="solid" w:color="D9E2F3" w:themeColor="accent1" w:themeTint="33" w:fill="auto"/>
          </w:tcPr>
          <w:p w14:paraId="6A677C5B" w14:textId="6D9D2D40" w:rsidR="008E765F" w:rsidRPr="00C12274" w:rsidRDefault="008E765F" w:rsidP="002747EA">
            <w:pPr>
              <w:pStyle w:val="Tablecell"/>
              <w:keepNext/>
              <w:spacing w:line="220" w:lineRule="exact"/>
              <w:rPr>
                <w:rFonts w:eastAsiaTheme="minorHAnsi"/>
                <w:b/>
                <w:sz w:val="16"/>
                <w:szCs w:val="16"/>
                <w:lang w:val="en-US"/>
              </w:rPr>
            </w:pPr>
            <w:r w:rsidRPr="00C12274">
              <w:rPr>
                <w:rFonts w:eastAsiaTheme="minorHAnsi"/>
                <w:b/>
                <w:noProof/>
                <w:sz w:val="16"/>
                <w:szCs w:val="16"/>
                <w:lang w:val="en-US"/>
              </w:rPr>
              <w:t>Barakat et al 2016</w:t>
            </w:r>
            <w:r>
              <w:rPr>
                <w:sz w:val="16"/>
                <w:szCs w:val="16"/>
              </w:rPr>
              <w:fldChar w:fldCharType="begin">
                <w:fldData xml:space="preserve">PEVuZE5vdGU+PENpdGU+PEF1dGhvcj5CYXJha2F0PC9BdXRob3I+PFllYXI+MjAxNjwvWWVhcj48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</w:fldData>
              </w:fldChar>
            </w:r>
            <w:r w:rsidR="002747EA">
              <w:rPr>
                <w:sz w:val="16"/>
                <w:szCs w:val="16"/>
              </w:rPr>
              <w:instrText xml:space="preserve"> ADDIN EN.CITE </w:instrText>
            </w:r>
            <w:r w:rsidR="002747EA">
              <w:rPr>
                <w:sz w:val="16"/>
                <w:szCs w:val="16"/>
              </w:rPr>
              <w:fldChar w:fldCharType="begin">
                <w:fldData xml:space="preserve">PEVuZE5vdGU+PENpdGU+PEF1dGhvcj5CYXJha2F0PC9BdXRob3I+PFllYXI+MjAxNjwvWWVhcj48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</w:fldData>
              </w:fldChar>
            </w:r>
            <w:r w:rsidR="002747EA">
              <w:rPr>
                <w:sz w:val="16"/>
                <w:szCs w:val="16"/>
              </w:rPr>
              <w:instrText xml:space="preserve"> ADDIN EN.CITE.DATA </w:instrText>
            </w:r>
            <w:r w:rsidR="002747EA">
              <w:rPr>
                <w:sz w:val="16"/>
                <w:szCs w:val="16"/>
              </w:rPr>
            </w:r>
            <w:r w:rsidR="002747EA">
              <w:rPr>
                <w:sz w:val="16"/>
                <w:szCs w:val="16"/>
              </w:rPr>
              <w:fldChar w:fldCharType="end"/>
            </w:r>
            <w:r>
              <w:rPr>
                <w:sz w:val="16"/>
                <w:szCs w:val="16"/>
              </w:rPr>
            </w:r>
            <w:r>
              <w:rPr>
                <w:sz w:val="16"/>
                <w:szCs w:val="16"/>
              </w:rPr>
              <w:fldChar w:fldCharType="separate"/>
            </w:r>
            <w:r w:rsidR="002747EA" w:rsidRPr="002747EA">
              <w:rPr>
                <w:noProof/>
                <w:szCs w:val="16"/>
                <w:vertAlign w:val="superscript"/>
              </w:rPr>
              <w:t>430</w:t>
            </w:r>
            <w:r>
              <w:rPr>
                <w:sz w:val="16"/>
                <w:szCs w:val="16"/>
              </w:rPr>
              <w:fldChar w:fldCharType="end"/>
            </w:r>
          </w:p>
        </w:tc>
      </w:tr>
      <w:tr w:rsidR="008E765F" w:rsidRPr="00C12274" w14:paraId="00CD407B" w14:textId="77777777" w:rsidTr="00BC7AEC">
        <w:trPr>
          <w:cantSplit/>
        </w:trPr>
        <w:tc>
          <w:tcPr>
            <w:tcW w:w="1560" w:type="dxa"/>
            <w:shd w:val="clear" w:color="D9E2F3" w:themeColor="accent1" w:themeTint="33" w:fill="auto"/>
          </w:tcPr>
          <w:p w14:paraId="5C35C0DB" w14:textId="77777777" w:rsidR="008E765F" w:rsidRPr="00C12274" w:rsidRDefault="008E765F" w:rsidP="00611251">
            <w:pPr>
              <w:keepNext/>
              <w:spacing w:before="40" w:after="40" w:line="220" w:lineRule="exact"/>
              <w:rPr>
                <w:sz w:val="16"/>
                <w:szCs w:val="16"/>
              </w:rPr>
            </w:pPr>
            <w:r w:rsidRPr="00C12274">
              <w:rPr>
                <w:sz w:val="16"/>
                <w:szCs w:val="16"/>
              </w:rPr>
              <w:t>Random sequence generation</w:t>
            </w:r>
          </w:p>
        </w:tc>
        <w:tc>
          <w:tcPr>
            <w:tcW w:w="1275" w:type="dxa"/>
            <w:shd w:val="clear" w:color="D9E2F3" w:themeColor="accent1" w:themeTint="33" w:fill="70AD47" w:themeFill="accent6"/>
          </w:tcPr>
          <w:p w14:paraId="15348A92" w14:textId="77777777" w:rsidR="008E765F" w:rsidRPr="00C12274" w:rsidRDefault="008E765F" w:rsidP="00611251">
            <w:pPr>
              <w:keepNext/>
              <w:spacing w:before="40" w:after="40" w:line="220" w:lineRule="exact"/>
              <w:rPr>
                <w:sz w:val="16"/>
                <w:szCs w:val="16"/>
              </w:rPr>
            </w:pPr>
            <w:r w:rsidRPr="00C12274">
              <w:rPr>
                <w:sz w:val="16"/>
                <w:szCs w:val="16"/>
              </w:rPr>
              <w:t>Low risk</w:t>
            </w:r>
          </w:p>
        </w:tc>
        <w:tc>
          <w:tcPr>
            <w:tcW w:w="11199" w:type="dxa"/>
            <w:vMerge w:val="restart"/>
            <w:shd w:val="clear" w:color="D9E2F3" w:themeColor="accent1" w:themeTint="33" w:fill="auto"/>
          </w:tcPr>
          <w:p w14:paraId="1BB4C3EE" w14:textId="77777777" w:rsidR="008E765F" w:rsidRPr="00C12274" w:rsidRDefault="008E765F" w:rsidP="00611251">
            <w:pPr>
              <w:pStyle w:val="RCTstable"/>
              <w:keepNext/>
            </w:pPr>
            <w:r w:rsidRPr="00C12274">
              <w:t xml:space="preserve">The participant randomization assignment followed an allocation concealment process using a random numbers table. </w:t>
            </w:r>
          </w:p>
        </w:tc>
      </w:tr>
      <w:tr w:rsidR="008E765F" w:rsidRPr="00C12274" w14:paraId="6CA271BF" w14:textId="77777777" w:rsidTr="00BC7AEC">
        <w:trPr>
          <w:cantSplit/>
        </w:trPr>
        <w:tc>
          <w:tcPr>
            <w:tcW w:w="1560" w:type="dxa"/>
            <w:shd w:val="clear" w:color="D9E2F3" w:themeColor="accent1" w:themeTint="33" w:fill="auto"/>
          </w:tcPr>
          <w:p w14:paraId="5D2F58F1" w14:textId="77777777" w:rsidR="008E765F" w:rsidRPr="00C12274" w:rsidRDefault="008E765F" w:rsidP="00611251">
            <w:pPr>
              <w:keepNext/>
              <w:spacing w:before="40" w:after="40" w:line="220" w:lineRule="exact"/>
              <w:rPr>
                <w:sz w:val="16"/>
                <w:szCs w:val="16"/>
              </w:rPr>
            </w:pPr>
            <w:r w:rsidRPr="00C12274">
              <w:rPr>
                <w:sz w:val="16"/>
                <w:szCs w:val="16"/>
              </w:rPr>
              <w:t xml:space="preserve">Allocation concealment </w:t>
            </w:r>
          </w:p>
        </w:tc>
        <w:tc>
          <w:tcPr>
            <w:tcW w:w="1275" w:type="dxa"/>
            <w:shd w:val="clear" w:color="D9E2F3" w:themeColor="accent1" w:themeTint="33" w:fill="FFC000" w:themeFill="accent4"/>
          </w:tcPr>
          <w:p w14:paraId="7C740079" w14:textId="77777777" w:rsidR="008E765F" w:rsidRPr="00C12274" w:rsidRDefault="008E765F" w:rsidP="00611251">
            <w:pPr>
              <w:keepNext/>
              <w:spacing w:before="40" w:after="40" w:line="220" w:lineRule="exact"/>
              <w:rPr>
                <w:sz w:val="16"/>
                <w:szCs w:val="16"/>
              </w:rPr>
            </w:pPr>
            <w:r w:rsidRPr="00C12274">
              <w:rPr>
                <w:sz w:val="16"/>
                <w:szCs w:val="16"/>
              </w:rPr>
              <w:t>Unclear risk</w:t>
            </w:r>
          </w:p>
        </w:tc>
        <w:tc>
          <w:tcPr>
            <w:tcW w:w="11199" w:type="dxa"/>
            <w:vMerge/>
            <w:shd w:val="clear" w:color="D9E2F3" w:themeColor="accent1" w:themeTint="33" w:fill="auto"/>
          </w:tcPr>
          <w:p w14:paraId="09430EFB" w14:textId="77777777" w:rsidR="008E765F" w:rsidRPr="00C12274" w:rsidRDefault="008E765F" w:rsidP="00611251">
            <w:pPr>
              <w:keepNext/>
              <w:spacing w:before="40" w:after="40" w:line="220" w:lineRule="exact"/>
              <w:rPr>
                <w:sz w:val="16"/>
                <w:szCs w:val="16"/>
              </w:rPr>
            </w:pPr>
          </w:p>
        </w:tc>
      </w:tr>
      <w:tr w:rsidR="00C465B5" w:rsidRPr="00C12274" w14:paraId="194BE7B9" w14:textId="77777777" w:rsidTr="00BC7AEC">
        <w:trPr>
          <w:cantSplit/>
        </w:trPr>
        <w:tc>
          <w:tcPr>
            <w:tcW w:w="1560" w:type="dxa"/>
            <w:shd w:val="clear" w:color="D9E2F3" w:themeColor="accent1" w:themeTint="33" w:fill="auto"/>
          </w:tcPr>
          <w:p w14:paraId="2E053D39" w14:textId="0622DDDB" w:rsidR="00C465B5" w:rsidRPr="00C12274" w:rsidRDefault="00C465B5" w:rsidP="00611251">
            <w:pPr>
              <w:keepNext/>
              <w:spacing w:before="40" w:after="40" w:line="220" w:lineRule="exact"/>
              <w:rPr>
                <w:sz w:val="16"/>
                <w:szCs w:val="16"/>
              </w:rPr>
            </w:pPr>
            <w:r>
              <w:rPr>
                <w:sz w:val="16"/>
                <w:szCs w:val="16"/>
              </w:rPr>
              <w:t>Performance bias</w:t>
            </w:r>
          </w:p>
        </w:tc>
        <w:tc>
          <w:tcPr>
            <w:tcW w:w="1275" w:type="dxa"/>
            <w:shd w:val="clear" w:color="D9E2F3" w:themeColor="accent1" w:themeTint="33" w:fill="FFC000" w:themeFill="accent4"/>
          </w:tcPr>
          <w:p w14:paraId="1A0A8EF9" w14:textId="7C98638D" w:rsidR="00C465B5" w:rsidRPr="00C12274" w:rsidRDefault="00372B31" w:rsidP="00611251">
            <w:pPr>
              <w:keepNext/>
              <w:spacing w:before="40" w:after="40" w:line="220" w:lineRule="exact"/>
              <w:rPr>
                <w:sz w:val="16"/>
                <w:szCs w:val="16"/>
              </w:rPr>
            </w:pPr>
            <w:r>
              <w:rPr>
                <w:sz w:val="16"/>
                <w:szCs w:val="16"/>
              </w:rPr>
              <w:t>Unclear</w:t>
            </w:r>
            <w:r w:rsidR="00C465B5">
              <w:rPr>
                <w:sz w:val="16"/>
                <w:szCs w:val="16"/>
              </w:rPr>
              <w:t xml:space="preserve"> risk</w:t>
            </w:r>
          </w:p>
        </w:tc>
        <w:tc>
          <w:tcPr>
            <w:tcW w:w="11199" w:type="dxa"/>
            <w:shd w:val="clear" w:color="D9E2F3" w:themeColor="accent1" w:themeTint="33" w:fill="auto"/>
          </w:tcPr>
          <w:p w14:paraId="221BA314" w14:textId="7D3020AA" w:rsidR="00C465B5" w:rsidRPr="00C12274" w:rsidRDefault="00372B31" w:rsidP="00611251">
            <w:pPr>
              <w:pStyle w:val="RCTstable"/>
              <w:keepNext/>
            </w:pPr>
            <w:r>
              <w:t>Not described</w:t>
            </w:r>
          </w:p>
        </w:tc>
      </w:tr>
      <w:tr w:rsidR="008E765F" w:rsidRPr="00C12274" w14:paraId="5B617410" w14:textId="77777777" w:rsidTr="00BC7AEC">
        <w:trPr>
          <w:cantSplit/>
        </w:trPr>
        <w:tc>
          <w:tcPr>
            <w:tcW w:w="1560" w:type="dxa"/>
            <w:shd w:val="clear" w:color="D9E2F3" w:themeColor="accent1" w:themeTint="33" w:fill="auto"/>
          </w:tcPr>
          <w:p w14:paraId="2EF29FED" w14:textId="2EACF7A2" w:rsidR="008E765F" w:rsidRPr="00C12274" w:rsidRDefault="00C465B5" w:rsidP="00611251">
            <w:pPr>
              <w:keepNext/>
              <w:spacing w:before="40" w:after="40" w:line="220" w:lineRule="exact"/>
              <w:rPr>
                <w:sz w:val="16"/>
                <w:szCs w:val="16"/>
              </w:rPr>
            </w:pPr>
            <w:r>
              <w:rPr>
                <w:sz w:val="16"/>
                <w:szCs w:val="16"/>
              </w:rPr>
              <w:t>Detection bias</w:t>
            </w:r>
          </w:p>
        </w:tc>
        <w:tc>
          <w:tcPr>
            <w:tcW w:w="1275" w:type="dxa"/>
            <w:shd w:val="clear" w:color="D9E2F3" w:themeColor="accent1" w:themeTint="33" w:fill="70AD47" w:themeFill="accent6"/>
          </w:tcPr>
          <w:p w14:paraId="2CEE2489" w14:textId="77777777" w:rsidR="008E765F" w:rsidRPr="00C12274" w:rsidRDefault="008E765F" w:rsidP="00611251">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46FC62A7" w14:textId="77777777" w:rsidR="008E765F" w:rsidRPr="00C12274" w:rsidRDefault="008E765F" w:rsidP="00611251">
            <w:pPr>
              <w:pStyle w:val="RCTstable"/>
              <w:keepNext/>
            </w:pPr>
            <w:r w:rsidRPr="00C12274">
              <w:t>Assessment staff members were blinded to assignment.</w:t>
            </w:r>
          </w:p>
        </w:tc>
      </w:tr>
      <w:tr w:rsidR="008E765F" w:rsidRPr="00C12274" w14:paraId="7A6B473E" w14:textId="77777777" w:rsidTr="00BC7AEC">
        <w:trPr>
          <w:cantSplit/>
        </w:trPr>
        <w:tc>
          <w:tcPr>
            <w:tcW w:w="1560" w:type="dxa"/>
            <w:shd w:val="clear" w:color="D9E2F3" w:themeColor="accent1" w:themeTint="33" w:fill="auto"/>
          </w:tcPr>
          <w:p w14:paraId="44AE6A05" w14:textId="77777777" w:rsidR="008E765F" w:rsidRPr="00C12274" w:rsidRDefault="008E765F" w:rsidP="00611251">
            <w:pPr>
              <w:spacing w:before="40" w:after="40" w:line="220" w:lineRule="exact"/>
              <w:rPr>
                <w:sz w:val="16"/>
                <w:szCs w:val="16"/>
              </w:rPr>
            </w:pPr>
            <w:r w:rsidRPr="00C12274">
              <w:rPr>
                <w:sz w:val="16"/>
                <w:szCs w:val="16"/>
              </w:rPr>
              <w:t>Incomplete outcome data</w:t>
            </w:r>
          </w:p>
        </w:tc>
        <w:tc>
          <w:tcPr>
            <w:tcW w:w="1275" w:type="dxa"/>
            <w:shd w:val="clear" w:color="D9E2F3" w:themeColor="accent1" w:themeTint="33" w:fill="70AD47" w:themeFill="accent6"/>
          </w:tcPr>
          <w:p w14:paraId="72262458" w14:textId="77777777" w:rsidR="008E765F" w:rsidRPr="00C12274" w:rsidRDefault="008E765F" w:rsidP="00611251">
            <w:pPr>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3C4D3EB4" w14:textId="77777777" w:rsidR="008E765F" w:rsidRPr="00C12274" w:rsidRDefault="008E765F" w:rsidP="00611251">
            <w:pPr>
              <w:spacing w:before="40" w:after="40" w:line="220" w:lineRule="exact"/>
              <w:rPr>
                <w:sz w:val="16"/>
                <w:szCs w:val="16"/>
                <w:lang w:val="en-US"/>
              </w:rPr>
            </w:pPr>
            <w:r w:rsidRPr="00C12274">
              <w:rPr>
                <w:sz w:val="16"/>
                <w:szCs w:val="16"/>
                <w:lang w:val="en-US"/>
              </w:rPr>
              <w:t>Overall attrition 9%; 38 women (9%) from the intervention group and 37 women (9%) from the control group were not included in the final analysis; reasons provided. No ITT analysis.</w:t>
            </w:r>
          </w:p>
        </w:tc>
      </w:tr>
      <w:tr w:rsidR="008E765F" w:rsidRPr="00C12274" w14:paraId="3581DB97" w14:textId="77777777" w:rsidTr="00BC7AEC">
        <w:trPr>
          <w:cantSplit/>
        </w:trPr>
        <w:tc>
          <w:tcPr>
            <w:tcW w:w="1560" w:type="dxa"/>
            <w:shd w:val="clear" w:color="D9E2F3" w:themeColor="accent1" w:themeTint="33" w:fill="auto"/>
          </w:tcPr>
          <w:p w14:paraId="00991D26" w14:textId="77777777" w:rsidR="008E765F" w:rsidRPr="00C12274" w:rsidRDefault="008E765F" w:rsidP="00611251">
            <w:pPr>
              <w:spacing w:before="40" w:after="40" w:line="220" w:lineRule="exact"/>
              <w:rPr>
                <w:sz w:val="16"/>
                <w:szCs w:val="16"/>
              </w:rPr>
            </w:pPr>
            <w:r w:rsidRPr="00C12274">
              <w:rPr>
                <w:sz w:val="16"/>
                <w:szCs w:val="16"/>
              </w:rPr>
              <w:t>Selective reporting</w:t>
            </w:r>
          </w:p>
        </w:tc>
        <w:tc>
          <w:tcPr>
            <w:tcW w:w="1275" w:type="dxa"/>
            <w:shd w:val="clear" w:color="D9E2F3" w:themeColor="accent1" w:themeTint="33" w:fill="70AD47" w:themeFill="accent6"/>
          </w:tcPr>
          <w:p w14:paraId="0CFFE598" w14:textId="77777777" w:rsidR="008E765F" w:rsidRPr="00C12274" w:rsidRDefault="008E765F" w:rsidP="00611251">
            <w:pPr>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5017A0D5" w14:textId="77777777" w:rsidR="008E765F" w:rsidRPr="00C12274" w:rsidRDefault="008E765F" w:rsidP="00611251">
            <w:pPr>
              <w:spacing w:before="40" w:after="40" w:line="220" w:lineRule="exact"/>
              <w:rPr>
                <w:sz w:val="16"/>
                <w:szCs w:val="16"/>
              </w:rPr>
            </w:pPr>
            <w:r w:rsidRPr="00C12274">
              <w:rPr>
                <w:sz w:val="16"/>
                <w:szCs w:val="16"/>
              </w:rPr>
              <w:t>Pre-specified outcomes reported.</w:t>
            </w:r>
          </w:p>
        </w:tc>
      </w:tr>
      <w:tr w:rsidR="008E765F" w:rsidRPr="00C12274" w14:paraId="0384069B" w14:textId="77777777" w:rsidTr="00BC7AEC">
        <w:trPr>
          <w:cantSplit/>
        </w:trPr>
        <w:tc>
          <w:tcPr>
            <w:tcW w:w="1560" w:type="dxa"/>
            <w:shd w:val="clear" w:color="D9E2F3" w:themeColor="accent1" w:themeTint="33" w:fill="auto"/>
          </w:tcPr>
          <w:p w14:paraId="51D207AC" w14:textId="77777777" w:rsidR="008E765F" w:rsidRPr="00C12274" w:rsidRDefault="008E765F" w:rsidP="00611251">
            <w:pPr>
              <w:spacing w:before="40" w:after="40" w:line="220" w:lineRule="exact"/>
              <w:rPr>
                <w:sz w:val="16"/>
                <w:szCs w:val="16"/>
                <w:lang w:val="en-US"/>
              </w:rPr>
            </w:pPr>
            <w:r w:rsidRPr="00C12274">
              <w:rPr>
                <w:sz w:val="16"/>
                <w:szCs w:val="16"/>
                <w:lang w:val="en-US"/>
              </w:rPr>
              <w:t xml:space="preserve">Other limitations </w:t>
            </w:r>
          </w:p>
        </w:tc>
        <w:tc>
          <w:tcPr>
            <w:tcW w:w="1275" w:type="dxa"/>
            <w:shd w:val="clear" w:color="D9E2F3" w:themeColor="accent1" w:themeTint="33" w:fill="70AD47" w:themeFill="accent6"/>
          </w:tcPr>
          <w:p w14:paraId="017D26D5" w14:textId="77777777" w:rsidR="008E765F" w:rsidRPr="00C12274" w:rsidRDefault="008E765F" w:rsidP="00611251">
            <w:pPr>
              <w:spacing w:before="40" w:after="40" w:line="220" w:lineRule="exact"/>
              <w:rPr>
                <w:sz w:val="16"/>
                <w:szCs w:val="16"/>
                <w:lang w:val="en-US"/>
              </w:rPr>
            </w:pPr>
            <w:r w:rsidRPr="00C12274">
              <w:rPr>
                <w:sz w:val="16"/>
                <w:szCs w:val="16"/>
                <w:lang w:val="en-US"/>
              </w:rPr>
              <w:t>Low risk</w:t>
            </w:r>
          </w:p>
        </w:tc>
        <w:tc>
          <w:tcPr>
            <w:tcW w:w="11199" w:type="dxa"/>
            <w:shd w:val="clear" w:color="D9E2F3" w:themeColor="accent1" w:themeTint="33" w:fill="auto"/>
          </w:tcPr>
          <w:p w14:paraId="39476896" w14:textId="77777777" w:rsidR="008E765F" w:rsidRPr="00C12274" w:rsidRDefault="008E765F" w:rsidP="00611251">
            <w:pPr>
              <w:spacing w:before="40" w:after="40" w:line="220" w:lineRule="exact"/>
              <w:rPr>
                <w:sz w:val="16"/>
                <w:szCs w:val="16"/>
                <w:lang w:val="en-US"/>
              </w:rPr>
            </w:pPr>
            <w:r w:rsidRPr="00C12274">
              <w:rPr>
                <w:sz w:val="16"/>
                <w:szCs w:val="16"/>
                <w:lang w:val="en-US"/>
              </w:rPr>
              <w:t>No significant differences between baseline characteristics of groups</w:t>
            </w:r>
          </w:p>
        </w:tc>
      </w:tr>
      <w:tr w:rsidR="008E765F" w:rsidRPr="00C12274" w14:paraId="03D86489" w14:textId="77777777" w:rsidTr="00BC7AEC">
        <w:trPr>
          <w:cantSplit/>
        </w:trPr>
        <w:tc>
          <w:tcPr>
            <w:tcW w:w="14034" w:type="dxa"/>
            <w:gridSpan w:val="3"/>
            <w:shd w:val="solid" w:color="D9E2F3" w:themeColor="accent1" w:themeTint="33" w:fill="auto"/>
          </w:tcPr>
          <w:p w14:paraId="7AFE2B84" w14:textId="7FBF2D1C" w:rsidR="008E765F" w:rsidRPr="00C12274" w:rsidRDefault="008E765F" w:rsidP="002747EA">
            <w:pPr>
              <w:pStyle w:val="Tablecell"/>
              <w:keepNext/>
              <w:spacing w:line="220" w:lineRule="exact"/>
              <w:rPr>
                <w:rFonts w:eastAsiaTheme="minorHAnsi"/>
                <w:b/>
                <w:sz w:val="16"/>
                <w:szCs w:val="16"/>
                <w:lang w:val="en-US"/>
              </w:rPr>
            </w:pPr>
            <w:r w:rsidRPr="00C12274">
              <w:rPr>
                <w:rFonts w:eastAsiaTheme="minorHAnsi"/>
                <w:b/>
                <w:noProof/>
                <w:sz w:val="16"/>
                <w:szCs w:val="16"/>
                <w:lang w:val="en-US"/>
              </w:rPr>
              <w:t>Barakat et al 2018</w:t>
            </w:r>
            <w:r>
              <w:rPr>
                <w:sz w:val="16"/>
                <w:szCs w:val="16"/>
              </w:rPr>
              <w:fldChar w:fldCharType="begin">
                <w:fldData xml:space="preserve">PEVuZE5vdGU+PENpdGU+PEF1dGhvcj5CYXJha2F0PC9BdXRob3I+PFllYXI+MjAxODwvWWVhcj48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</w:fldData>
              </w:fldChar>
            </w:r>
            <w:r w:rsidR="002747EA">
              <w:rPr>
                <w:sz w:val="16"/>
                <w:szCs w:val="16"/>
              </w:rPr>
              <w:instrText xml:space="preserve"> ADDIN EN.CITE </w:instrText>
            </w:r>
            <w:r w:rsidR="002747EA">
              <w:rPr>
                <w:sz w:val="16"/>
                <w:szCs w:val="16"/>
              </w:rPr>
              <w:fldChar w:fldCharType="begin">
                <w:fldData xml:space="preserve">PEVuZE5vdGU+PENpdGU+PEF1dGhvcj5CYXJha2F0PC9BdXRob3I+PFllYXI+MjAxODwvWWVhcj48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</w:fldData>
              </w:fldChar>
            </w:r>
            <w:r w:rsidR="002747EA">
              <w:rPr>
                <w:sz w:val="16"/>
                <w:szCs w:val="16"/>
              </w:rPr>
              <w:instrText xml:space="preserve"> ADDIN EN.CITE.DATA </w:instrText>
            </w:r>
            <w:r w:rsidR="002747EA">
              <w:rPr>
                <w:sz w:val="16"/>
                <w:szCs w:val="16"/>
              </w:rPr>
            </w:r>
            <w:r w:rsidR="002747EA">
              <w:rPr>
                <w:sz w:val="16"/>
                <w:szCs w:val="16"/>
              </w:rPr>
              <w:fldChar w:fldCharType="end"/>
            </w:r>
            <w:r>
              <w:rPr>
                <w:sz w:val="16"/>
                <w:szCs w:val="16"/>
              </w:rPr>
            </w:r>
            <w:r>
              <w:rPr>
                <w:sz w:val="16"/>
                <w:szCs w:val="16"/>
              </w:rPr>
              <w:fldChar w:fldCharType="separate"/>
            </w:r>
            <w:r w:rsidR="002747EA" w:rsidRPr="002747EA">
              <w:rPr>
                <w:noProof/>
                <w:szCs w:val="16"/>
                <w:vertAlign w:val="superscript"/>
              </w:rPr>
              <w:t>294</w:t>
            </w:r>
            <w:r>
              <w:rPr>
                <w:sz w:val="16"/>
                <w:szCs w:val="16"/>
              </w:rPr>
              <w:fldChar w:fldCharType="end"/>
            </w:r>
          </w:p>
        </w:tc>
      </w:tr>
      <w:tr w:rsidR="008E765F" w:rsidRPr="00C12274" w14:paraId="26842C71" w14:textId="77777777" w:rsidTr="00BC7AEC">
        <w:trPr>
          <w:cantSplit/>
        </w:trPr>
        <w:tc>
          <w:tcPr>
            <w:tcW w:w="1560" w:type="dxa"/>
            <w:shd w:val="clear" w:color="D9E2F3" w:themeColor="accent1" w:themeTint="33" w:fill="auto"/>
          </w:tcPr>
          <w:p w14:paraId="1F959FBB" w14:textId="77777777" w:rsidR="008E765F" w:rsidRPr="00C12274" w:rsidRDefault="008E765F" w:rsidP="00611251">
            <w:pPr>
              <w:keepNext/>
              <w:spacing w:before="40" w:after="40" w:line="220" w:lineRule="exact"/>
              <w:rPr>
                <w:sz w:val="16"/>
                <w:szCs w:val="16"/>
              </w:rPr>
            </w:pPr>
            <w:r w:rsidRPr="00C12274">
              <w:rPr>
                <w:sz w:val="16"/>
                <w:szCs w:val="16"/>
              </w:rPr>
              <w:t>Random sequence generation</w:t>
            </w:r>
          </w:p>
        </w:tc>
        <w:tc>
          <w:tcPr>
            <w:tcW w:w="1275" w:type="dxa"/>
            <w:shd w:val="clear" w:color="D9E2F3" w:themeColor="accent1" w:themeTint="33" w:fill="70AD47" w:themeFill="accent6"/>
          </w:tcPr>
          <w:p w14:paraId="4A1D991B" w14:textId="77777777" w:rsidR="008E765F" w:rsidRPr="00C12274" w:rsidRDefault="008E765F" w:rsidP="00611251">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6C878848" w14:textId="77777777" w:rsidR="008E765F" w:rsidRPr="00C12274" w:rsidRDefault="008E765F" w:rsidP="00611251">
            <w:pPr>
              <w:pStyle w:val="RCTstable"/>
              <w:keepNext/>
            </w:pPr>
            <w:r w:rsidRPr="00C12274">
              <w:t>A computer-generated list of random numbers was used to allocate the participants into the study groups.</w:t>
            </w:r>
          </w:p>
        </w:tc>
      </w:tr>
      <w:tr w:rsidR="008E765F" w:rsidRPr="00C12274" w14:paraId="5061F9A8" w14:textId="77777777" w:rsidTr="00BC7AEC">
        <w:trPr>
          <w:cantSplit/>
        </w:trPr>
        <w:tc>
          <w:tcPr>
            <w:tcW w:w="1560" w:type="dxa"/>
            <w:shd w:val="clear" w:color="D9E2F3" w:themeColor="accent1" w:themeTint="33" w:fill="auto"/>
          </w:tcPr>
          <w:p w14:paraId="37A9AF50" w14:textId="77777777" w:rsidR="008E765F" w:rsidRPr="00C12274" w:rsidRDefault="008E765F" w:rsidP="00611251">
            <w:pPr>
              <w:keepNext/>
              <w:spacing w:before="40" w:after="40" w:line="220" w:lineRule="exact"/>
              <w:rPr>
                <w:sz w:val="16"/>
                <w:szCs w:val="16"/>
              </w:rPr>
            </w:pPr>
            <w:r w:rsidRPr="00C12274">
              <w:rPr>
                <w:sz w:val="16"/>
                <w:szCs w:val="16"/>
              </w:rPr>
              <w:t xml:space="preserve">Allocation concealment </w:t>
            </w:r>
          </w:p>
        </w:tc>
        <w:tc>
          <w:tcPr>
            <w:tcW w:w="1275" w:type="dxa"/>
            <w:shd w:val="clear" w:color="D9E2F3" w:themeColor="accent1" w:themeTint="33" w:fill="70AD47" w:themeFill="accent6"/>
          </w:tcPr>
          <w:p w14:paraId="03B755C0" w14:textId="77777777" w:rsidR="008E765F" w:rsidRPr="00C12274" w:rsidRDefault="008E765F" w:rsidP="00611251">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2B615761" w14:textId="77777777" w:rsidR="008E765F" w:rsidRPr="00C12274" w:rsidRDefault="008E765F" w:rsidP="00611251">
            <w:pPr>
              <w:pStyle w:val="RCTstable"/>
              <w:keepNext/>
            </w:pPr>
            <w:r w:rsidRPr="00C12274">
              <w:t>The treatment allocation system was set up so that the researcher who was in charge of randomly assigning participants to each group did not know in advance which treatment the next person would receive.</w:t>
            </w:r>
          </w:p>
        </w:tc>
      </w:tr>
      <w:tr w:rsidR="008E765F" w:rsidRPr="00C12274" w14:paraId="52FD2641" w14:textId="77777777" w:rsidTr="00BC7AEC">
        <w:trPr>
          <w:cantSplit/>
        </w:trPr>
        <w:tc>
          <w:tcPr>
            <w:tcW w:w="1560" w:type="dxa"/>
            <w:shd w:val="clear" w:color="D9E2F3" w:themeColor="accent1" w:themeTint="33" w:fill="auto"/>
          </w:tcPr>
          <w:p w14:paraId="59B37E91" w14:textId="70107D68" w:rsidR="008E765F" w:rsidRPr="00C12274" w:rsidRDefault="00372B31" w:rsidP="00611251">
            <w:pPr>
              <w:keepNext/>
              <w:spacing w:before="40" w:after="40" w:line="220" w:lineRule="exact"/>
              <w:rPr>
                <w:sz w:val="16"/>
                <w:szCs w:val="16"/>
              </w:rPr>
            </w:pPr>
            <w:r>
              <w:rPr>
                <w:sz w:val="16"/>
                <w:szCs w:val="16"/>
              </w:rPr>
              <w:t>Performance bias</w:t>
            </w:r>
            <w:r w:rsidR="008E765F" w:rsidRPr="00C12274">
              <w:rPr>
                <w:sz w:val="16"/>
                <w:szCs w:val="16"/>
              </w:rPr>
              <w:t xml:space="preserve"> </w:t>
            </w:r>
          </w:p>
        </w:tc>
        <w:tc>
          <w:tcPr>
            <w:tcW w:w="1275" w:type="dxa"/>
            <w:shd w:val="clear" w:color="D9E2F3" w:themeColor="accent1" w:themeTint="33" w:fill="FFC000" w:themeFill="accent4"/>
          </w:tcPr>
          <w:p w14:paraId="560B6707" w14:textId="77777777" w:rsidR="008E765F" w:rsidRPr="00C12274" w:rsidRDefault="008E765F" w:rsidP="00611251">
            <w:pPr>
              <w:keepNext/>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0E7C5608" w14:textId="77777777" w:rsidR="008E765F" w:rsidRPr="00C12274" w:rsidRDefault="008E765F" w:rsidP="00611251">
            <w:pPr>
              <w:keepNext/>
              <w:spacing w:before="40" w:after="40" w:line="220" w:lineRule="exact"/>
              <w:rPr>
                <w:sz w:val="16"/>
                <w:szCs w:val="16"/>
              </w:rPr>
            </w:pPr>
            <w:r w:rsidRPr="00C12274">
              <w:rPr>
                <w:sz w:val="16"/>
                <w:szCs w:val="16"/>
              </w:rPr>
              <w:t>Not described</w:t>
            </w:r>
          </w:p>
        </w:tc>
      </w:tr>
      <w:tr w:rsidR="00372B31" w:rsidRPr="00C12274" w14:paraId="59C808C8" w14:textId="77777777" w:rsidTr="00BC7AEC">
        <w:trPr>
          <w:cantSplit/>
        </w:trPr>
        <w:tc>
          <w:tcPr>
            <w:tcW w:w="1560" w:type="dxa"/>
            <w:shd w:val="clear" w:color="D9E2F3" w:themeColor="accent1" w:themeTint="33" w:fill="auto"/>
          </w:tcPr>
          <w:p w14:paraId="37F3861A" w14:textId="7BC469CB" w:rsidR="00372B31" w:rsidRPr="00C12274" w:rsidRDefault="00372B31" w:rsidP="009740A7">
            <w:pPr>
              <w:keepNext/>
              <w:spacing w:before="40" w:after="40" w:line="220" w:lineRule="exact"/>
              <w:rPr>
                <w:sz w:val="16"/>
                <w:szCs w:val="16"/>
              </w:rPr>
            </w:pPr>
            <w:r>
              <w:rPr>
                <w:sz w:val="16"/>
                <w:szCs w:val="16"/>
              </w:rPr>
              <w:t>Detection bias</w:t>
            </w:r>
            <w:r w:rsidRPr="00C12274">
              <w:rPr>
                <w:sz w:val="16"/>
                <w:szCs w:val="16"/>
              </w:rPr>
              <w:t xml:space="preserve"> </w:t>
            </w:r>
          </w:p>
        </w:tc>
        <w:tc>
          <w:tcPr>
            <w:tcW w:w="1275" w:type="dxa"/>
            <w:shd w:val="clear" w:color="D9E2F3" w:themeColor="accent1" w:themeTint="33" w:fill="FFC000" w:themeFill="accent4"/>
          </w:tcPr>
          <w:p w14:paraId="146C6BB7" w14:textId="77777777" w:rsidR="00372B31" w:rsidRPr="00C12274" w:rsidRDefault="00372B31" w:rsidP="009740A7">
            <w:pPr>
              <w:keepNext/>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1E6D14EA" w14:textId="77777777" w:rsidR="00372B31" w:rsidRPr="00C12274" w:rsidRDefault="00372B31" w:rsidP="009740A7">
            <w:pPr>
              <w:keepNext/>
              <w:spacing w:before="40" w:after="40" w:line="220" w:lineRule="exact"/>
              <w:rPr>
                <w:sz w:val="16"/>
                <w:szCs w:val="16"/>
              </w:rPr>
            </w:pPr>
            <w:r w:rsidRPr="00C12274">
              <w:rPr>
                <w:sz w:val="16"/>
                <w:szCs w:val="16"/>
              </w:rPr>
              <w:t>Not described</w:t>
            </w:r>
          </w:p>
        </w:tc>
      </w:tr>
      <w:tr w:rsidR="008E765F" w:rsidRPr="00C12274" w14:paraId="4D9778EE" w14:textId="77777777" w:rsidTr="00BC7AEC">
        <w:trPr>
          <w:cantSplit/>
        </w:trPr>
        <w:tc>
          <w:tcPr>
            <w:tcW w:w="1560" w:type="dxa"/>
            <w:shd w:val="clear" w:color="D9E2F3" w:themeColor="accent1" w:themeTint="33" w:fill="auto"/>
          </w:tcPr>
          <w:p w14:paraId="54B1720A" w14:textId="77777777" w:rsidR="008E765F" w:rsidRPr="00C12274" w:rsidRDefault="008E765F" w:rsidP="00611251">
            <w:pPr>
              <w:keepNext/>
              <w:spacing w:before="40" w:after="40" w:line="220" w:lineRule="exact"/>
              <w:rPr>
                <w:sz w:val="16"/>
                <w:szCs w:val="16"/>
              </w:rPr>
            </w:pPr>
            <w:r w:rsidRPr="00C12274">
              <w:rPr>
                <w:sz w:val="16"/>
                <w:szCs w:val="16"/>
              </w:rPr>
              <w:t>Incomplete outcome data</w:t>
            </w:r>
          </w:p>
        </w:tc>
        <w:tc>
          <w:tcPr>
            <w:tcW w:w="1275" w:type="dxa"/>
            <w:shd w:val="clear" w:color="D9E2F3" w:themeColor="accent1" w:themeTint="33" w:fill="70AD47" w:themeFill="accent6"/>
          </w:tcPr>
          <w:p w14:paraId="3670CF16" w14:textId="77777777" w:rsidR="008E765F" w:rsidRPr="00C12274" w:rsidRDefault="008E765F" w:rsidP="00611251">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20C55696" w14:textId="77777777" w:rsidR="008E765F" w:rsidRPr="00C12274" w:rsidRDefault="008E765F" w:rsidP="00611251">
            <w:pPr>
              <w:keepNext/>
              <w:spacing w:before="40" w:after="40" w:line="220" w:lineRule="exact"/>
              <w:rPr>
                <w:sz w:val="16"/>
                <w:szCs w:val="16"/>
                <w:lang w:val="en-US"/>
              </w:rPr>
            </w:pPr>
            <w:r w:rsidRPr="00C12274">
              <w:rPr>
                <w:sz w:val="16"/>
                <w:szCs w:val="16"/>
                <w:lang w:val="en-US"/>
              </w:rPr>
              <w:t>In the intervention group, 51 women were lost to follow-up and 53 were excluded as they had a caesarean section. In the control group, 28 women were lost to follow-up and 51 were excluded due to caesarean section. Reasons for loss to follow-up included. ITT and per protocol analysis included.</w:t>
            </w:r>
          </w:p>
        </w:tc>
      </w:tr>
      <w:tr w:rsidR="008E765F" w:rsidRPr="00C12274" w14:paraId="1B15C715" w14:textId="77777777" w:rsidTr="00BC7AEC">
        <w:trPr>
          <w:cantSplit/>
        </w:trPr>
        <w:tc>
          <w:tcPr>
            <w:tcW w:w="1560" w:type="dxa"/>
            <w:shd w:val="clear" w:color="D9E2F3" w:themeColor="accent1" w:themeTint="33" w:fill="auto"/>
          </w:tcPr>
          <w:p w14:paraId="47072464" w14:textId="77777777" w:rsidR="008E765F" w:rsidRPr="00C12274" w:rsidRDefault="008E765F" w:rsidP="00611251">
            <w:pPr>
              <w:spacing w:before="40" w:after="40" w:line="220" w:lineRule="exact"/>
              <w:rPr>
                <w:sz w:val="16"/>
                <w:szCs w:val="16"/>
              </w:rPr>
            </w:pPr>
            <w:r w:rsidRPr="00C12274">
              <w:rPr>
                <w:sz w:val="16"/>
                <w:szCs w:val="16"/>
              </w:rPr>
              <w:t>Selective reporting</w:t>
            </w:r>
          </w:p>
        </w:tc>
        <w:tc>
          <w:tcPr>
            <w:tcW w:w="1275" w:type="dxa"/>
            <w:shd w:val="clear" w:color="D9E2F3" w:themeColor="accent1" w:themeTint="33" w:fill="70AD47" w:themeFill="accent6"/>
          </w:tcPr>
          <w:p w14:paraId="780BF9AD" w14:textId="77777777" w:rsidR="008E765F" w:rsidRPr="00C12274" w:rsidRDefault="008E765F" w:rsidP="00611251">
            <w:pPr>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7E764A85" w14:textId="77777777" w:rsidR="008E765F" w:rsidRPr="00C12274" w:rsidRDefault="008E765F" w:rsidP="00611251">
            <w:pPr>
              <w:spacing w:before="40" w:after="40" w:line="220" w:lineRule="exact"/>
              <w:rPr>
                <w:sz w:val="16"/>
                <w:szCs w:val="16"/>
              </w:rPr>
            </w:pPr>
            <w:r w:rsidRPr="00C12274">
              <w:rPr>
                <w:sz w:val="16"/>
                <w:szCs w:val="16"/>
              </w:rPr>
              <w:t>Pre-specified outcomes reported.</w:t>
            </w:r>
          </w:p>
        </w:tc>
      </w:tr>
      <w:tr w:rsidR="008E765F" w:rsidRPr="00C12274" w14:paraId="0F4B5DFE" w14:textId="77777777" w:rsidTr="00BC7AEC">
        <w:trPr>
          <w:cantSplit/>
        </w:trPr>
        <w:tc>
          <w:tcPr>
            <w:tcW w:w="1560" w:type="dxa"/>
            <w:shd w:val="clear" w:color="D9E2F3" w:themeColor="accent1" w:themeTint="33" w:fill="auto"/>
          </w:tcPr>
          <w:p w14:paraId="2D83205C" w14:textId="77777777" w:rsidR="008E765F" w:rsidRPr="00C12274" w:rsidRDefault="008E765F" w:rsidP="00611251">
            <w:pPr>
              <w:spacing w:before="40" w:after="40" w:line="220" w:lineRule="exact"/>
              <w:rPr>
                <w:sz w:val="16"/>
                <w:szCs w:val="16"/>
                <w:lang w:val="en-US"/>
              </w:rPr>
            </w:pPr>
            <w:r w:rsidRPr="00C12274">
              <w:rPr>
                <w:sz w:val="16"/>
                <w:szCs w:val="16"/>
                <w:lang w:val="en-US"/>
              </w:rPr>
              <w:t xml:space="preserve">Other limitations </w:t>
            </w:r>
          </w:p>
        </w:tc>
        <w:tc>
          <w:tcPr>
            <w:tcW w:w="1275" w:type="dxa"/>
            <w:shd w:val="clear" w:color="D9E2F3" w:themeColor="accent1" w:themeTint="33" w:fill="70AD47" w:themeFill="accent6"/>
          </w:tcPr>
          <w:p w14:paraId="1A7D37F3" w14:textId="77777777" w:rsidR="008E765F" w:rsidRPr="00C12274" w:rsidRDefault="008E765F" w:rsidP="00611251">
            <w:pPr>
              <w:spacing w:before="40" w:after="40" w:line="220" w:lineRule="exact"/>
              <w:rPr>
                <w:sz w:val="16"/>
                <w:szCs w:val="16"/>
                <w:lang w:val="en-US"/>
              </w:rPr>
            </w:pPr>
            <w:r w:rsidRPr="00C12274">
              <w:rPr>
                <w:sz w:val="16"/>
                <w:szCs w:val="16"/>
                <w:lang w:val="en-US"/>
              </w:rPr>
              <w:t>Low risk</w:t>
            </w:r>
          </w:p>
        </w:tc>
        <w:tc>
          <w:tcPr>
            <w:tcW w:w="11199" w:type="dxa"/>
            <w:shd w:val="clear" w:color="D9E2F3" w:themeColor="accent1" w:themeTint="33" w:fill="auto"/>
          </w:tcPr>
          <w:p w14:paraId="50D8268A" w14:textId="77777777" w:rsidR="008E765F" w:rsidRPr="00C12274" w:rsidRDefault="008E765F" w:rsidP="00611251">
            <w:pPr>
              <w:spacing w:before="40" w:after="40" w:line="220" w:lineRule="exact"/>
              <w:rPr>
                <w:sz w:val="16"/>
                <w:szCs w:val="16"/>
                <w:lang w:val="en-US"/>
              </w:rPr>
            </w:pPr>
            <w:r w:rsidRPr="00C12274">
              <w:rPr>
                <w:sz w:val="16"/>
                <w:szCs w:val="16"/>
                <w:lang w:val="en-US"/>
              </w:rPr>
              <w:t>No significant differences between baseline characteristics of groups</w:t>
            </w:r>
          </w:p>
        </w:tc>
      </w:tr>
      <w:tr w:rsidR="008E765F" w:rsidRPr="00C12274" w14:paraId="0FA924AF" w14:textId="77777777" w:rsidTr="00BC7AEC">
        <w:trPr>
          <w:cantSplit/>
        </w:trPr>
        <w:tc>
          <w:tcPr>
            <w:tcW w:w="14034" w:type="dxa"/>
            <w:gridSpan w:val="3"/>
            <w:shd w:val="solid" w:color="D9E2F3" w:themeColor="accent1" w:themeTint="33" w:fill="auto"/>
          </w:tcPr>
          <w:p w14:paraId="5961954A" w14:textId="0D02D7FE" w:rsidR="008E765F" w:rsidRPr="00C12274" w:rsidRDefault="008E765F" w:rsidP="002747EA">
            <w:pPr>
              <w:pStyle w:val="Tablecell"/>
              <w:keepNext/>
              <w:spacing w:line="220" w:lineRule="exact"/>
              <w:rPr>
                <w:rFonts w:eastAsiaTheme="minorHAnsi"/>
                <w:b/>
                <w:sz w:val="16"/>
                <w:szCs w:val="16"/>
                <w:lang w:val="en-US"/>
              </w:rPr>
            </w:pPr>
            <w:r w:rsidRPr="00C12274">
              <w:rPr>
                <w:rFonts w:eastAsiaTheme="minorHAnsi"/>
                <w:b/>
                <w:noProof/>
                <w:sz w:val="16"/>
                <w:szCs w:val="16"/>
                <w:lang w:val="en-US"/>
              </w:rPr>
              <w:t>Bisson et al 2015</w:t>
            </w:r>
            <w:r>
              <w:rPr>
                <w:sz w:val="16"/>
                <w:szCs w:val="16"/>
              </w:rPr>
              <w:fldChar w:fldCharType="begin">
                <w:fldData xml:space="preserve">PEVuZE5vdGU+PENpdGU+PEF1dGhvcj5CaXNzb248L0F1dGhvcj48WWVhcj4yMDE1PC9ZZWFyPjxS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</w:fldData>
              </w:fldChar>
            </w:r>
            <w:r w:rsidR="002747EA">
              <w:rPr>
                <w:sz w:val="16"/>
                <w:szCs w:val="16"/>
              </w:rPr>
              <w:instrText xml:space="preserve"> ADDIN EN.CITE </w:instrText>
            </w:r>
            <w:r w:rsidR="002747EA">
              <w:rPr>
                <w:sz w:val="16"/>
                <w:szCs w:val="16"/>
              </w:rPr>
              <w:fldChar w:fldCharType="begin">
                <w:fldData xml:space="preserve">PEVuZE5vdGU+PENpdGU+PEF1dGhvcj5CaXNzb248L0F1dGhvcj48WWVhcj4yMDE1PC9ZZWFyPjxS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</w:fldData>
              </w:fldChar>
            </w:r>
            <w:r w:rsidR="002747EA">
              <w:rPr>
                <w:sz w:val="16"/>
                <w:szCs w:val="16"/>
              </w:rPr>
              <w:instrText xml:space="preserve"> ADDIN EN.CITE.DATA </w:instrText>
            </w:r>
            <w:r w:rsidR="002747EA">
              <w:rPr>
                <w:sz w:val="16"/>
                <w:szCs w:val="16"/>
              </w:rPr>
            </w:r>
            <w:r w:rsidR="002747EA">
              <w:rPr>
                <w:sz w:val="16"/>
                <w:szCs w:val="16"/>
              </w:rPr>
              <w:fldChar w:fldCharType="end"/>
            </w:r>
            <w:r>
              <w:rPr>
                <w:sz w:val="16"/>
                <w:szCs w:val="16"/>
              </w:rPr>
            </w:r>
            <w:r>
              <w:rPr>
                <w:sz w:val="16"/>
                <w:szCs w:val="16"/>
              </w:rPr>
              <w:fldChar w:fldCharType="separate"/>
            </w:r>
            <w:r w:rsidR="002747EA" w:rsidRPr="002747EA">
              <w:rPr>
                <w:noProof/>
                <w:szCs w:val="16"/>
                <w:vertAlign w:val="superscript"/>
              </w:rPr>
              <w:t>269</w:t>
            </w:r>
            <w:r>
              <w:rPr>
                <w:sz w:val="16"/>
                <w:szCs w:val="16"/>
              </w:rPr>
              <w:fldChar w:fldCharType="end"/>
            </w:r>
          </w:p>
        </w:tc>
      </w:tr>
      <w:tr w:rsidR="008E765F" w:rsidRPr="00C12274" w14:paraId="68120E16" w14:textId="77777777" w:rsidTr="00BC7AEC">
        <w:trPr>
          <w:cantSplit/>
        </w:trPr>
        <w:tc>
          <w:tcPr>
            <w:tcW w:w="1560" w:type="dxa"/>
            <w:shd w:val="clear" w:color="D9E2F3" w:themeColor="accent1" w:themeTint="33" w:fill="auto"/>
          </w:tcPr>
          <w:p w14:paraId="66F0F728" w14:textId="77777777" w:rsidR="008E765F" w:rsidRPr="00C12274" w:rsidRDefault="008E765F" w:rsidP="00611251">
            <w:pPr>
              <w:keepNext/>
              <w:spacing w:before="40" w:after="40" w:line="220" w:lineRule="exact"/>
              <w:rPr>
                <w:sz w:val="16"/>
                <w:szCs w:val="16"/>
              </w:rPr>
            </w:pPr>
            <w:r w:rsidRPr="00C12274">
              <w:rPr>
                <w:sz w:val="16"/>
                <w:szCs w:val="16"/>
              </w:rPr>
              <w:t>Random sequence generation</w:t>
            </w:r>
          </w:p>
        </w:tc>
        <w:tc>
          <w:tcPr>
            <w:tcW w:w="1275" w:type="dxa"/>
            <w:shd w:val="clear" w:color="D9E2F3" w:themeColor="accent1" w:themeTint="33" w:fill="70AD47" w:themeFill="accent6"/>
          </w:tcPr>
          <w:p w14:paraId="4546B277" w14:textId="77777777" w:rsidR="008E765F" w:rsidRPr="00C12274" w:rsidRDefault="008E765F" w:rsidP="00611251">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44395F83" w14:textId="77777777" w:rsidR="008E765F" w:rsidRPr="00C12274" w:rsidRDefault="008E765F" w:rsidP="00611251">
            <w:pPr>
              <w:pStyle w:val="RCTstable"/>
              <w:keepNext/>
              <w:rPr>
                <w:szCs w:val="24"/>
              </w:rPr>
            </w:pPr>
            <w:r w:rsidRPr="00C12274">
              <w:t>Randomisation was stratified according to parity and based on a computer-generated random numbers table.</w:t>
            </w:r>
          </w:p>
        </w:tc>
      </w:tr>
      <w:tr w:rsidR="008E765F" w:rsidRPr="00C12274" w14:paraId="12731CA0" w14:textId="77777777" w:rsidTr="00BC7AEC">
        <w:trPr>
          <w:cantSplit/>
        </w:trPr>
        <w:tc>
          <w:tcPr>
            <w:tcW w:w="1560" w:type="dxa"/>
            <w:shd w:val="clear" w:color="D9E2F3" w:themeColor="accent1" w:themeTint="33" w:fill="auto"/>
          </w:tcPr>
          <w:p w14:paraId="17B3589B" w14:textId="77777777" w:rsidR="008E765F" w:rsidRPr="00C12274" w:rsidRDefault="008E765F" w:rsidP="00611251">
            <w:pPr>
              <w:keepNext/>
              <w:spacing w:before="40" w:after="40" w:line="220" w:lineRule="exact"/>
              <w:rPr>
                <w:sz w:val="16"/>
                <w:szCs w:val="16"/>
              </w:rPr>
            </w:pPr>
            <w:r w:rsidRPr="00C12274">
              <w:rPr>
                <w:sz w:val="16"/>
                <w:szCs w:val="16"/>
              </w:rPr>
              <w:t xml:space="preserve">Allocation concealment </w:t>
            </w:r>
          </w:p>
        </w:tc>
        <w:tc>
          <w:tcPr>
            <w:tcW w:w="1275" w:type="dxa"/>
            <w:shd w:val="clear" w:color="D9E2F3" w:themeColor="accent1" w:themeTint="33" w:fill="70AD47" w:themeFill="accent6"/>
          </w:tcPr>
          <w:p w14:paraId="565AFA63" w14:textId="77777777" w:rsidR="008E765F" w:rsidRPr="00C12274" w:rsidRDefault="008E765F" w:rsidP="00611251">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7B449E20" w14:textId="77777777" w:rsidR="008E765F" w:rsidRPr="00C12274" w:rsidRDefault="008E765F" w:rsidP="00611251">
            <w:pPr>
              <w:pStyle w:val="RCTstable"/>
              <w:keepNext/>
              <w:rPr>
                <w:szCs w:val="24"/>
              </w:rPr>
            </w:pPr>
            <w:r w:rsidRPr="00C12274">
              <w:t>Sealed envelopes were kept in a secure place by a research assistant not involved in the study and provided to a kinesiologist at the time of allocation.</w:t>
            </w:r>
          </w:p>
        </w:tc>
      </w:tr>
      <w:tr w:rsidR="008E765F" w:rsidRPr="00C12274" w14:paraId="3A1E335A" w14:textId="77777777" w:rsidTr="00BC7AEC">
        <w:trPr>
          <w:cantSplit/>
          <w:trHeight w:val="333"/>
        </w:trPr>
        <w:tc>
          <w:tcPr>
            <w:tcW w:w="1560" w:type="dxa"/>
            <w:shd w:val="clear" w:color="D9E2F3" w:themeColor="accent1" w:themeTint="33" w:fill="auto"/>
          </w:tcPr>
          <w:p w14:paraId="651DE849" w14:textId="77777777" w:rsidR="008E765F" w:rsidRPr="00C12274" w:rsidRDefault="008E765F" w:rsidP="00611251">
            <w:pPr>
              <w:keepNext/>
              <w:spacing w:before="40" w:after="40" w:line="220" w:lineRule="exact"/>
              <w:rPr>
                <w:sz w:val="16"/>
                <w:szCs w:val="16"/>
              </w:rPr>
            </w:pPr>
            <w:r w:rsidRPr="00C12274">
              <w:rPr>
                <w:sz w:val="16"/>
                <w:szCs w:val="16"/>
              </w:rPr>
              <w:t xml:space="preserve">Blinding </w:t>
            </w:r>
          </w:p>
        </w:tc>
        <w:tc>
          <w:tcPr>
            <w:tcW w:w="1275" w:type="dxa"/>
            <w:shd w:val="clear" w:color="D9E2F3" w:themeColor="accent1" w:themeTint="33" w:fill="FF4D19"/>
          </w:tcPr>
          <w:p w14:paraId="47652145" w14:textId="0F5CC8DD" w:rsidR="008E765F" w:rsidRPr="00C12274" w:rsidRDefault="008D5FB7" w:rsidP="00611251">
            <w:pPr>
              <w:keepNext/>
              <w:spacing w:before="40" w:after="40" w:line="220" w:lineRule="exact"/>
              <w:rPr>
                <w:sz w:val="16"/>
                <w:szCs w:val="16"/>
              </w:rPr>
            </w:pPr>
            <w:r>
              <w:rPr>
                <w:sz w:val="16"/>
                <w:szCs w:val="16"/>
              </w:rPr>
              <w:t>High</w:t>
            </w:r>
            <w:r w:rsidR="008E765F" w:rsidRPr="00C12274">
              <w:rPr>
                <w:sz w:val="16"/>
                <w:szCs w:val="16"/>
              </w:rPr>
              <w:t xml:space="preserve"> risk</w:t>
            </w:r>
          </w:p>
        </w:tc>
        <w:tc>
          <w:tcPr>
            <w:tcW w:w="11199" w:type="dxa"/>
            <w:shd w:val="clear" w:color="D9E2F3" w:themeColor="accent1" w:themeTint="33" w:fill="auto"/>
          </w:tcPr>
          <w:p w14:paraId="0DBA2B5C" w14:textId="6601C93C" w:rsidR="008E765F" w:rsidRPr="00C12274" w:rsidRDefault="008E765F" w:rsidP="00372B31">
            <w:pPr>
              <w:pStyle w:val="RCTstable"/>
              <w:keepNext/>
              <w:rPr>
                <w:szCs w:val="24"/>
              </w:rPr>
            </w:pPr>
            <w:r w:rsidRPr="00C12274">
              <w:t xml:space="preserve">Due to the nature of the intervention, kinesiologists in charge of training and participants were not blinded to group assignment. </w:t>
            </w:r>
          </w:p>
        </w:tc>
      </w:tr>
      <w:tr w:rsidR="00372B31" w:rsidRPr="00C12274" w14:paraId="07960F76" w14:textId="77777777" w:rsidTr="00BC7AEC">
        <w:trPr>
          <w:cantSplit/>
        </w:trPr>
        <w:tc>
          <w:tcPr>
            <w:tcW w:w="1560" w:type="dxa"/>
            <w:shd w:val="clear" w:color="D9E2F3" w:themeColor="accent1" w:themeTint="33" w:fill="auto"/>
          </w:tcPr>
          <w:p w14:paraId="362FEB88" w14:textId="77777777" w:rsidR="00372B31" w:rsidRPr="00C12274" w:rsidRDefault="00372B31" w:rsidP="009740A7">
            <w:pPr>
              <w:keepNext/>
              <w:spacing w:before="40" w:after="40" w:line="220" w:lineRule="exact"/>
              <w:rPr>
                <w:sz w:val="16"/>
                <w:szCs w:val="16"/>
              </w:rPr>
            </w:pPr>
            <w:r>
              <w:rPr>
                <w:sz w:val="16"/>
                <w:szCs w:val="16"/>
              </w:rPr>
              <w:t>Detection bias</w:t>
            </w:r>
            <w:r w:rsidRPr="00C12274">
              <w:rPr>
                <w:sz w:val="16"/>
                <w:szCs w:val="16"/>
              </w:rPr>
              <w:t xml:space="preserve"> </w:t>
            </w:r>
          </w:p>
        </w:tc>
        <w:tc>
          <w:tcPr>
            <w:tcW w:w="1275" w:type="dxa"/>
            <w:shd w:val="clear" w:color="D9E2F3" w:themeColor="accent1" w:themeTint="33" w:fill="FFC000" w:themeFill="accent4"/>
          </w:tcPr>
          <w:p w14:paraId="676B8C75" w14:textId="77777777" w:rsidR="00372B31" w:rsidRPr="00C12274" w:rsidRDefault="00372B31" w:rsidP="009740A7">
            <w:pPr>
              <w:keepNext/>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23F84C5B" w14:textId="12792BFB" w:rsidR="00372B31" w:rsidRPr="00C12274" w:rsidRDefault="00372B31" w:rsidP="00372B31">
            <w:pPr>
              <w:pStyle w:val="RCTstable"/>
            </w:pPr>
            <w:r w:rsidRPr="00C12274">
              <w:t>No discussion of whether those assessing outcomes were blinded to allocation.</w:t>
            </w:r>
          </w:p>
        </w:tc>
      </w:tr>
      <w:tr w:rsidR="008E765F" w:rsidRPr="00C12274" w14:paraId="4A89F1F7" w14:textId="77777777" w:rsidTr="00BC7AEC">
        <w:trPr>
          <w:cantSplit/>
        </w:trPr>
        <w:tc>
          <w:tcPr>
            <w:tcW w:w="1560" w:type="dxa"/>
            <w:shd w:val="clear" w:color="D9E2F3" w:themeColor="accent1" w:themeTint="33" w:fill="auto"/>
          </w:tcPr>
          <w:p w14:paraId="33A4CFC0" w14:textId="77777777" w:rsidR="008E765F" w:rsidRPr="00C12274" w:rsidRDefault="008E765F" w:rsidP="00611251">
            <w:pPr>
              <w:spacing w:before="40" w:after="40" w:line="220" w:lineRule="exact"/>
              <w:rPr>
                <w:sz w:val="16"/>
                <w:szCs w:val="16"/>
              </w:rPr>
            </w:pPr>
            <w:r w:rsidRPr="00C12274">
              <w:rPr>
                <w:sz w:val="16"/>
                <w:szCs w:val="16"/>
              </w:rPr>
              <w:t>Incomplete outcome data</w:t>
            </w:r>
          </w:p>
        </w:tc>
        <w:tc>
          <w:tcPr>
            <w:tcW w:w="1275" w:type="dxa"/>
            <w:shd w:val="clear" w:color="D9E2F3" w:themeColor="accent1" w:themeTint="33" w:fill="70AD47" w:themeFill="accent6"/>
          </w:tcPr>
          <w:p w14:paraId="54C2BA3D" w14:textId="77777777" w:rsidR="008E765F" w:rsidRPr="00C12274" w:rsidRDefault="008E765F" w:rsidP="00611251">
            <w:pPr>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4D6F868F" w14:textId="77777777" w:rsidR="008E765F" w:rsidRPr="00C12274" w:rsidRDefault="008E765F" w:rsidP="00611251">
            <w:pPr>
              <w:pStyle w:val="RCTstable"/>
              <w:rPr>
                <w:szCs w:val="24"/>
              </w:rPr>
            </w:pPr>
            <w:r w:rsidRPr="00C12274">
              <w:t xml:space="preserve">One participant in the intervention group withdrew after randomisation (lack of time). Two participants withdrew from the control group after randomisation (unsatisfied with group allocation). </w:t>
            </w:r>
            <w:r w:rsidRPr="00C12274">
              <w:rPr>
                <w:lang w:val="en-US"/>
              </w:rPr>
              <w:t>No ITT analysis but bias unlikely.</w:t>
            </w:r>
          </w:p>
        </w:tc>
      </w:tr>
      <w:tr w:rsidR="008E765F" w:rsidRPr="00C12274" w14:paraId="390F56CB" w14:textId="77777777" w:rsidTr="00BC7AEC">
        <w:trPr>
          <w:cantSplit/>
        </w:trPr>
        <w:tc>
          <w:tcPr>
            <w:tcW w:w="1560" w:type="dxa"/>
            <w:shd w:val="clear" w:color="D9E2F3" w:themeColor="accent1" w:themeTint="33" w:fill="auto"/>
          </w:tcPr>
          <w:p w14:paraId="29147EA7" w14:textId="77777777" w:rsidR="008E765F" w:rsidRPr="00C12274" w:rsidRDefault="008E765F" w:rsidP="00611251">
            <w:pPr>
              <w:spacing w:before="40" w:after="40" w:line="220" w:lineRule="exact"/>
              <w:rPr>
                <w:sz w:val="16"/>
                <w:szCs w:val="16"/>
              </w:rPr>
            </w:pPr>
            <w:r w:rsidRPr="00C12274">
              <w:rPr>
                <w:sz w:val="16"/>
                <w:szCs w:val="16"/>
              </w:rPr>
              <w:t>Selective reporting</w:t>
            </w:r>
          </w:p>
        </w:tc>
        <w:tc>
          <w:tcPr>
            <w:tcW w:w="1275" w:type="dxa"/>
            <w:shd w:val="clear" w:color="D9E2F3" w:themeColor="accent1" w:themeTint="33" w:fill="70AD47" w:themeFill="accent6"/>
          </w:tcPr>
          <w:p w14:paraId="124B920E" w14:textId="77777777" w:rsidR="008E765F" w:rsidRPr="00C12274" w:rsidRDefault="008E765F" w:rsidP="00611251">
            <w:pPr>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782EDE34" w14:textId="77777777" w:rsidR="008E765F" w:rsidRPr="00C12274" w:rsidRDefault="008E765F" w:rsidP="00611251">
            <w:pPr>
              <w:spacing w:before="40" w:after="40" w:line="220" w:lineRule="exact"/>
              <w:rPr>
                <w:sz w:val="16"/>
                <w:szCs w:val="16"/>
              </w:rPr>
            </w:pPr>
            <w:r w:rsidRPr="00C12274">
              <w:rPr>
                <w:sz w:val="16"/>
                <w:szCs w:val="16"/>
              </w:rPr>
              <w:t>Pre-specified outcomes reported.</w:t>
            </w:r>
          </w:p>
        </w:tc>
      </w:tr>
      <w:tr w:rsidR="008E765F" w:rsidRPr="00C12274" w14:paraId="44E900C6" w14:textId="77777777" w:rsidTr="00BC7AEC">
        <w:trPr>
          <w:cantSplit/>
        </w:trPr>
        <w:tc>
          <w:tcPr>
            <w:tcW w:w="1560" w:type="dxa"/>
            <w:shd w:val="clear" w:color="D9E2F3" w:themeColor="accent1" w:themeTint="33" w:fill="auto"/>
          </w:tcPr>
          <w:p w14:paraId="1C8184C9" w14:textId="77777777" w:rsidR="008E765F" w:rsidRPr="00C12274" w:rsidRDefault="008E765F" w:rsidP="00611251">
            <w:pPr>
              <w:spacing w:before="40" w:after="40" w:line="220" w:lineRule="exact"/>
              <w:rPr>
                <w:sz w:val="16"/>
                <w:szCs w:val="16"/>
                <w:lang w:val="en-US"/>
              </w:rPr>
            </w:pPr>
            <w:r w:rsidRPr="00C12274">
              <w:rPr>
                <w:sz w:val="16"/>
                <w:szCs w:val="16"/>
                <w:lang w:val="en-US"/>
              </w:rPr>
              <w:t xml:space="preserve">Other limitations </w:t>
            </w:r>
          </w:p>
        </w:tc>
        <w:tc>
          <w:tcPr>
            <w:tcW w:w="1275" w:type="dxa"/>
            <w:shd w:val="clear" w:color="D9E2F3" w:themeColor="accent1" w:themeTint="33" w:fill="70AD47" w:themeFill="accent6"/>
          </w:tcPr>
          <w:p w14:paraId="2FCFE119" w14:textId="77777777" w:rsidR="008E765F" w:rsidRPr="00C12274" w:rsidRDefault="008E765F" w:rsidP="00611251">
            <w:pPr>
              <w:spacing w:before="40" w:after="40" w:line="220" w:lineRule="exact"/>
              <w:rPr>
                <w:sz w:val="16"/>
                <w:szCs w:val="16"/>
                <w:lang w:val="en-US"/>
              </w:rPr>
            </w:pPr>
            <w:r w:rsidRPr="00C12274">
              <w:rPr>
                <w:sz w:val="16"/>
                <w:szCs w:val="16"/>
                <w:lang w:val="en-US"/>
              </w:rPr>
              <w:t>Low risk</w:t>
            </w:r>
          </w:p>
        </w:tc>
        <w:tc>
          <w:tcPr>
            <w:tcW w:w="11199" w:type="dxa"/>
            <w:shd w:val="clear" w:color="D9E2F3" w:themeColor="accent1" w:themeTint="33" w:fill="auto"/>
          </w:tcPr>
          <w:p w14:paraId="54FB39E6" w14:textId="77777777" w:rsidR="008E765F" w:rsidRPr="00C12274" w:rsidRDefault="008E765F" w:rsidP="00611251">
            <w:pPr>
              <w:spacing w:before="40" w:after="40" w:line="220" w:lineRule="exact"/>
              <w:rPr>
                <w:sz w:val="16"/>
                <w:szCs w:val="16"/>
                <w:lang w:val="en-US"/>
              </w:rPr>
            </w:pPr>
            <w:r w:rsidRPr="00C12274">
              <w:rPr>
                <w:sz w:val="16"/>
                <w:szCs w:val="16"/>
                <w:lang w:val="en-US"/>
              </w:rPr>
              <w:t>No significant differences between baseline characteristics of groups</w:t>
            </w:r>
          </w:p>
        </w:tc>
      </w:tr>
      <w:tr w:rsidR="008E765F" w:rsidRPr="00C12274" w14:paraId="6A3D1D5F" w14:textId="77777777" w:rsidTr="00BC7AEC">
        <w:trPr>
          <w:cantSplit/>
        </w:trPr>
        <w:tc>
          <w:tcPr>
            <w:tcW w:w="14034" w:type="dxa"/>
            <w:gridSpan w:val="3"/>
            <w:shd w:val="solid" w:color="D9E2F3" w:themeColor="accent1" w:themeTint="33" w:fill="auto"/>
          </w:tcPr>
          <w:p w14:paraId="39CF8C10" w14:textId="2241011A" w:rsidR="008E765F" w:rsidRPr="00C12274" w:rsidRDefault="008E765F" w:rsidP="002747EA">
            <w:pPr>
              <w:pStyle w:val="Tablecell"/>
              <w:keepNext/>
              <w:spacing w:line="220" w:lineRule="exact"/>
              <w:rPr>
                <w:rFonts w:eastAsiaTheme="minorHAnsi"/>
                <w:b/>
                <w:sz w:val="16"/>
                <w:szCs w:val="16"/>
                <w:lang w:val="en-US"/>
              </w:rPr>
            </w:pPr>
            <w:r w:rsidRPr="00C12274">
              <w:rPr>
                <w:rFonts w:eastAsiaTheme="minorHAnsi"/>
                <w:b/>
                <w:noProof/>
                <w:sz w:val="16"/>
                <w:szCs w:val="16"/>
                <w:lang w:val="en-US"/>
              </w:rPr>
              <w:t>Cordero et al 2015</w:t>
            </w:r>
            <w:r>
              <w:rPr>
                <w:sz w:val="16"/>
                <w:szCs w:val="16"/>
              </w:rPr>
              <w:fldChar w:fldCharType="begin"/>
            </w:r>
            <w:r w:rsidR="002747EA">
              <w:rPr>
                <w:sz w:val="16"/>
                <w:szCs w:val="16"/>
              </w:rPr>
              <w:instrText xml:space="preserve"> ADDIN EN.CITE &lt;EndNote&gt;&lt;Cite&gt;&lt;Author&gt;Cordero&lt;/Author&gt;&lt;Year&gt;2015&lt;/Year&gt;&lt;RecNum&gt;1016&lt;/RecNum&gt;&lt;DisplayText&gt;&lt;style face="superscript" font="Trebuchet MS" size="9"&gt;431&lt;/style&gt;&lt;/DisplayText&gt;&lt;record&gt;&lt;rec-number&gt;1016&lt;/rec-number&gt;&lt;foreign-keys&gt;&lt;key app="EN" db-id="exvasrfx2dtraoesasxp2szsxa2df502592x" timestamp="1548983476"&gt;1016&lt;/key&gt;&lt;/foreign-keys&gt;&lt;ref-type name="Journal Article"&gt;17&lt;/ref-type&gt;&lt;contributors&gt;&lt;authors&gt;&lt;author&gt;Cordero, Y.,&lt;/author&gt;&lt;author&gt;Mottola, M.F.&lt;/author&gt;&lt;author&gt;Vargas, J.,&lt;/author&gt;&lt;author&gt;Blanco, M.,&lt;/author&gt;&lt;author&gt;Barakat, R.,&lt;/author&gt;&lt;/authors&gt;&lt;/contributors&gt;&lt;titles&gt;&lt;title&gt;Exercise Is associated with a reduction in gestational diabetes mellitus&lt;/title&gt;&lt;secondary-title&gt;Medicine &amp;amp; Science in Sports &amp;amp; Exercise&lt;/secondary-title&gt;&lt;/titles&gt;&lt;periodical&gt;&lt;full-title&gt;Medicine &amp;amp; Science in Sports &amp;amp; Exercise&lt;/full-title&gt;&lt;/periodical&gt;&lt;pages&gt;1328-1333&lt;/pages&gt;&lt;volume&gt;47&lt;/volume&gt;&lt;number&gt;7&lt;/number&gt;&lt;section&gt;1328&lt;/section&gt;&lt;dates&gt;&lt;year&gt;2015&lt;/year&gt;&lt;/dates&gt;&lt;isbn&gt;0195-9131&lt;/isbn&gt;&lt;urls&gt;&lt;/urls&gt;&lt;electronic-resource-num&gt;10.1249/mss.0000000000000547&lt;/electronic-resource-num&gt;&lt;/record&gt;&lt;/Cite&gt;&lt;/EndNote&gt;</w:instrText>
            </w:r>
            <w:r>
              <w:rPr>
                <w:sz w:val="16"/>
                <w:szCs w:val="16"/>
              </w:rPr>
              <w:fldChar w:fldCharType="separate"/>
            </w:r>
            <w:r w:rsidR="002747EA" w:rsidRPr="002747EA">
              <w:rPr>
                <w:noProof/>
                <w:szCs w:val="16"/>
                <w:vertAlign w:val="superscript"/>
              </w:rPr>
              <w:t>431</w:t>
            </w:r>
            <w:r>
              <w:rPr>
                <w:sz w:val="16"/>
                <w:szCs w:val="16"/>
              </w:rPr>
              <w:fldChar w:fldCharType="end"/>
            </w:r>
          </w:p>
        </w:tc>
      </w:tr>
      <w:tr w:rsidR="008E765F" w:rsidRPr="00C12274" w14:paraId="7B2B6C85" w14:textId="77777777" w:rsidTr="00BC7AEC">
        <w:trPr>
          <w:cantSplit/>
        </w:trPr>
        <w:tc>
          <w:tcPr>
            <w:tcW w:w="1560" w:type="dxa"/>
            <w:shd w:val="clear" w:color="D9E2F3" w:themeColor="accent1" w:themeTint="33" w:fill="auto"/>
          </w:tcPr>
          <w:p w14:paraId="459CC45E" w14:textId="77777777" w:rsidR="008E765F" w:rsidRPr="00C12274" w:rsidRDefault="008E765F" w:rsidP="00611251">
            <w:pPr>
              <w:keepNext/>
              <w:spacing w:before="40" w:after="40" w:line="220" w:lineRule="exact"/>
              <w:rPr>
                <w:sz w:val="16"/>
                <w:szCs w:val="16"/>
              </w:rPr>
            </w:pPr>
            <w:r w:rsidRPr="00C12274">
              <w:rPr>
                <w:sz w:val="16"/>
                <w:szCs w:val="16"/>
              </w:rPr>
              <w:t>Random sequence generation</w:t>
            </w:r>
          </w:p>
        </w:tc>
        <w:tc>
          <w:tcPr>
            <w:tcW w:w="1275" w:type="dxa"/>
            <w:shd w:val="clear" w:color="D9E2F3" w:themeColor="accent1" w:themeTint="33" w:fill="FFC000" w:themeFill="accent4"/>
          </w:tcPr>
          <w:p w14:paraId="2A26117B" w14:textId="77777777" w:rsidR="008E765F" w:rsidRPr="00C12274" w:rsidRDefault="008E765F" w:rsidP="00611251">
            <w:pPr>
              <w:keepNext/>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11797287" w14:textId="77777777" w:rsidR="008E765F" w:rsidRPr="00C12274" w:rsidRDefault="008E765F" w:rsidP="00611251">
            <w:pPr>
              <w:keepNext/>
              <w:spacing w:before="40" w:after="40" w:line="220" w:lineRule="exact"/>
              <w:rPr>
                <w:sz w:val="16"/>
                <w:szCs w:val="16"/>
              </w:rPr>
            </w:pPr>
            <w:r w:rsidRPr="00C12274">
              <w:rPr>
                <w:sz w:val="16"/>
                <w:szCs w:val="16"/>
              </w:rPr>
              <w:t>Not described.</w:t>
            </w:r>
          </w:p>
        </w:tc>
      </w:tr>
      <w:tr w:rsidR="008E765F" w:rsidRPr="00C12274" w14:paraId="427C1FB1" w14:textId="77777777" w:rsidTr="00BC7AEC">
        <w:trPr>
          <w:cantSplit/>
        </w:trPr>
        <w:tc>
          <w:tcPr>
            <w:tcW w:w="1560" w:type="dxa"/>
            <w:shd w:val="clear" w:color="D9E2F3" w:themeColor="accent1" w:themeTint="33" w:fill="auto"/>
          </w:tcPr>
          <w:p w14:paraId="4BEF3575" w14:textId="77777777" w:rsidR="008E765F" w:rsidRPr="00C12274" w:rsidRDefault="008E765F" w:rsidP="00611251">
            <w:pPr>
              <w:keepNext/>
              <w:spacing w:before="40" w:after="40" w:line="220" w:lineRule="exact"/>
              <w:rPr>
                <w:sz w:val="16"/>
                <w:szCs w:val="16"/>
              </w:rPr>
            </w:pPr>
            <w:r w:rsidRPr="00C12274">
              <w:rPr>
                <w:sz w:val="16"/>
                <w:szCs w:val="16"/>
              </w:rPr>
              <w:t xml:space="preserve">Allocation concealment </w:t>
            </w:r>
          </w:p>
        </w:tc>
        <w:tc>
          <w:tcPr>
            <w:tcW w:w="1275" w:type="dxa"/>
            <w:shd w:val="clear" w:color="D9E2F3" w:themeColor="accent1" w:themeTint="33" w:fill="FFC000" w:themeFill="accent4"/>
          </w:tcPr>
          <w:p w14:paraId="32E2AF2F" w14:textId="77777777" w:rsidR="008E765F" w:rsidRPr="00C12274" w:rsidRDefault="008E765F" w:rsidP="00611251">
            <w:pPr>
              <w:keepNext/>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3D676435" w14:textId="77777777" w:rsidR="008E765F" w:rsidRPr="00C12274" w:rsidRDefault="008E765F" w:rsidP="00611251">
            <w:pPr>
              <w:keepNext/>
              <w:spacing w:before="40" w:after="40" w:line="220" w:lineRule="exact"/>
              <w:rPr>
                <w:sz w:val="16"/>
                <w:szCs w:val="16"/>
              </w:rPr>
            </w:pPr>
            <w:r w:rsidRPr="00C12274">
              <w:rPr>
                <w:sz w:val="16"/>
                <w:szCs w:val="16"/>
              </w:rPr>
              <w:t>Not described.</w:t>
            </w:r>
          </w:p>
        </w:tc>
      </w:tr>
      <w:tr w:rsidR="008E765F" w:rsidRPr="00C12274" w14:paraId="3C33143E" w14:textId="77777777" w:rsidTr="00BC7AEC">
        <w:trPr>
          <w:cantSplit/>
        </w:trPr>
        <w:tc>
          <w:tcPr>
            <w:tcW w:w="1560" w:type="dxa"/>
            <w:shd w:val="clear" w:color="D9E2F3" w:themeColor="accent1" w:themeTint="33" w:fill="auto"/>
          </w:tcPr>
          <w:p w14:paraId="2ED8AC5B" w14:textId="77777777" w:rsidR="008E765F" w:rsidRPr="00C12274" w:rsidRDefault="008E765F" w:rsidP="00611251">
            <w:pPr>
              <w:keepNext/>
              <w:spacing w:before="40" w:after="40" w:line="220" w:lineRule="exact"/>
              <w:rPr>
                <w:sz w:val="16"/>
                <w:szCs w:val="16"/>
              </w:rPr>
            </w:pPr>
            <w:r w:rsidRPr="00C12274">
              <w:rPr>
                <w:sz w:val="16"/>
                <w:szCs w:val="16"/>
              </w:rPr>
              <w:t xml:space="preserve">Blinding </w:t>
            </w:r>
          </w:p>
        </w:tc>
        <w:tc>
          <w:tcPr>
            <w:tcW w:w="1275" w:type="dxa"/>
            <w:shd w:val="clear" w:color="D9E2F3" w:themeColor="accent1" w:themeTint="33" w:fill="FFC000" w:themeFill="accent4"/>
          </w:tcPr>
          <w:p w14:paraId="4958FDD8" w14:textId="77777777" w:rsidR="008E765F" w:rsidRPr="00C12274" w:rsidRDefault="008E765F" w:rsidP="00611251">
            <w:pPr>
              <w:keepNext/>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760F18B0" w14:textId="77777777" w:rsidR="008E765F" w:rsidRPr="00C12274" w:rsidRDefault="008E765F" w:rsidP="00611251">
            <w:pPr>
              <w:keepNext/>
              <w:spacing w:before="40" w:after="40" w:line="220" w:lineRule="exact"/>
              <w:rPr>
                <w:sz w:val="16"/>
                <w:szCs w:val="16"/>
              </w:rPr>
            </w:pPr>
            <w:r w:rsidRPr="00C12274">
              <w:rPr>
                <w:sz w:val="16"/>
                <w:szCs w:val="16"/>
              </w:rPr>
              <w:t>Not described.</w:t>
            </w:r>
          </w:p>
        </w:tc>
      </w:tr>
      <w:tr w:rsidR="00372B31" w:rsidRPr="00C12274" w14:paraId="36D5AE50" w14:textId="77777777" w:rsidTr="00BC7AEC">
        <w:trPr>
          <w:cantSplit/>
        </w:trPr>
        <w:tc>
          <w:tcPr>
            <w:tcW w:w="1560" w:type="dxa"/>
            <w:shd w:val="clear" w:color="D9E2F3" w:themeColor="accent1" w:themeTint="33" w:fill="auto"/>
          </w:tcPr>
          <w:p w14:paraId="4041B6E2" w14:textId="77777777" w:rsidR="00372B31" w:rsidRPr="00C12274" w:rsidRDefault="00372B31" w:rsidP="009740A7">
            <w:pPr>
              <w:keepNext/>
              <w:spacing w:before="40" w:after="40" w:line="220" w:lineRule="exact"/>
              <w:rPr>
                <w:sz w:val="16"/>
                <w:szCs w:val="16"/>
              </w:rPr>
            </w:pPr>
            <w:r>
              <w:rPr>
                <w:sz w:val="16"/>
                <w:szCs w:val="16"/>
              </w:rPr>
              <w:t>Detection bias</w:t>
            </w:r>
            <w:r w:rsidRPr="00C12274">
              <w:rPr>
                <w:sz w:val="16"/>
                <w:szCs w:val="16"/>
              </w:rPr>
              <w:t xml:space="preserve"> </w:t>
            </w:r>
          </w:p>
        </w:tc>
        <w:tc>
          <w:tcPr>
            <w:tcW w:w="1275" w:type="dxa"/>
            <w:shd w:val="clear" w:color="D9E2F3" w:themeColor="accent1" w:themeTint="33" w:fill="FFC000" w:themeFill="accent4"/>
          </w:tcPr>
          <w:p w14:paraId="3411CC33" w14:textId="77777777" w:rsidR="00372B31" w:rsidRPr="00C12274" w:rsidRDefault="00372B31" w:rsidP="009740A7">
            <w:pPr>
              <w:keepNext/>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29D3A109" w14:textId="01DC0749" w:rsidR="00372B31" w:rsidRPr="00C12274" w:rsidRDefault="00372B31" w:rsidP="009740A7">
            <w:pPr>
              <w:pStyle w:val="RCTstable"/>
            </w:pPr>
            <w:r w:rsidRPr="00C12274">
              <w:t>Not described.</w:t>
            </w:r>
          </w:p>
        </w:tc>
      </w:tr>
      <w:tr w:rsidR="008E765F" w:rsidRPr="00C12274" w14:paraId="75E2111A" w14:textId="77777777" w:rsidTr="00BC7AEC">
        <w:trPr>
          <w:cantSplit/>
        </w:trPr>
        <w:tc>
          <w:tcPr>
            <w:tcW w:w="1560" w:type="dxa"/>
            <w:shd w:val="clear" w:color="D9E2F3" w:themeColor="accent1" w:themeTint="33" w:fill="auto"/>
          </w:tcPr>
          <w:p w14:paraId="0E9C758E" w14:textId="77777777" w:rsidR="008E765F" w:rsidRPr="00C12274" w:rsidRDefault="008E765F" w:rsidP="00611251">
            <w:pPr>
              <w:keepNext/>
              <w:spacing w:before="40" w:after="40" w:line="220" w:lineRule="exact"/>
              <w:rPr>
                <w:sz w:val="16"/>
                <w:szCs w:val="16"/>
              </w:rPr>
            </w:pPr>
            <w:r w:rsidRPr="00C12274">
              <w:rPr>
                <w:sz w:val="16"/>
                <w:szCs w:val="16"/>
              </w:rPr>
              <w:t>Incomplete outcome data</w:t>
            </w:r>
          </w:p>
        </w:tc>
        <w:tc>
          <w:tcPr>
            <w:tcW w:w="1275" w:type="dxa"/>
            <w:shd w:val="clear" w:color="D9E2F3" w:themeColor="accent1" w:themeTint="33" w:fill="FFC000" w:themeFill="accent4"/>
          </w:tcPr>
          <w:p w14:paraId="235672B3" w14:textId="77777777" w:rsidR="008E765F" w:rsidRPr="00C12274" w:rsidRDefault="008E765F" w:rsidP="00611251">
            <w:pPr>
              <w:keepNext/>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467AF3A6" w14:textId="77777777" w:rsidR="008E765F" w:rsidRPr="00C12274" w:rsidRDefault="008E765F" w:rsidP="00611251">
            <w:pPr>
              <w:keepNext/>
              <w:spacing w:before="40" w:after="40" w:line="220" w:lineRule="exact"/>
              <w:rPr>
                <w:sz w:val="16"/>
                <w:szCs w:val="16"/>
                <w:lang w:val="en-US"/>
              </w:rPr>
            </w:pPr>
            <w:r w:rsidRPr="00C12274">
              <w:rPr>
                <w:sz w:val="16"/>
                <w:szCs w:val="16"/>
                <w:lang w:val="en-US"/>
              </w:rPr>
              <w:t>Overall attrition 25%; In the intervention group, 2 women were lost to follow-up and 19 discontinued the intervention (17%). In the control group, 43 women were lost to follow-up and 21 withdrew from the study (29%). No ITT analysis.</w:t>
            </w:r>
          </w:p>
        </w:tc>
      </w:tr>
      <w:tr w:rsidR="008E765F" w:rsidRPr="00C12274" w14:paraId="6D899C43" w14:textId="77777777" w:rsidTr="00BC7AEC">
        <w:trPr>
          <w:cantSplit/>
        </w:trPr>
        <w:tc>
          <w:tcPr>
            <w:tcW w:w="1560" w:type="dxa"/>
            <w:shd w:val="clear" w:color="D9E2F3" w:themeColor="accent1" w:themeTint="33" w:fill="auto"/>
          </w:tcPr>
          <w:p w14:paraId="7CB6FE90" w14:textId="77777777" w:rsidR="008E765F" w:rsidRPr="00C12274" w:rsidRDefault="008E765F" w:rsidP="00611251">
            <w:pPr>
              <w:spacing w:before="40" w:after="40" w:line="220" w:lineRule="exact"/>
              <w:rPr>
                <w:sz w:val="16"/>
                <w:szCs w:val="16"/>
              </w:rPr>
            </w:pPr>
            <w:r w:rsidRPr="00C12274">
              <w:rPr>
                <w:sz w:val="16"/>
                <w:szCs w:val="16"/>
              </w:rPr>
              <w:t>Selective reporting</w:t>
            </w:r>
          </w:p>
        </w:tc>
        <w:tc>
          <w:tcPr>
            <w:tcW w:w="1275" w:type="dxa"/>
            <w:shd w:val="clear" w:color="D9E2F3" w:themeColor="accent1" w:themeTint="33" w:fill="70AD47" w:themeFill="accent6"/>
          </w:tcPr>
          <w:p w14:paraId="1350DEB7" w14:textId="77777777" w:rsidR="008E765F" w:rsidRPr="00C12274" w:rsidRDefault="008E765F" w:rsidP="00611251">
            <w:pPr>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207CC476" w14:textId="77777777" w:rsidR="008E765F" w:rsidRPr="00C12274" w:rsidRDefault="008E765F" w:rsidP="00611251">
            <w:pPr>
              <w:spacing w:before="40" w:after="40" w:line="220" w:lineRule="exact"/>
              <w:rPr>
                <w:sz w:val="16"/>
                <w:szCs w:val="16"/>
              </w:rPr>
            </w:pPr>
            <w:r w:rsidRPr="00C12274">
              <w:rPr>
                <w:sz w:val="16"/>
                <w:szCs w:val="16"/>
              </w:rPr>
              <w:t>All pre-specified outcomes reported.</w:t>
            </w:r>
          </w:p>
        </w:tc>
      </w:tr>
      <w:tr w:rsidR="008E765F" w:rsidRPr="00C12274" w14:paraId="1A0E5496" w14:textId="77777777" w:rsidTr="00BC7AEC">
        <w:trPr>
          <w:cantSplit/>
        </w:trPr>
        <w:tc>
          <w:tcPr>
            <w:tcW w:w="1560" w:type="dxa"/>
            <w:shd w:val="clear" w:color="D9E2F3" w:themeColor="accent1" w:themeTint="33" w:fill="auto"/>
          </w:tcPr>
          <w:p w14:paraId="533C956C" w14:textId="77777777" w:rsidR="008E765F" w:rsidRPr="00C12274" w:rsidRDefault="008E765F" w:rsidP="00611251">
            <w:pPr>
              <w:spacing w:before="40" w:after="40" w:line="220" w:lineRule="exact"/>
              <w:rPr>
                <w:sz w:val="16"/>
                <w:szCs w:val="16"/>
                <w:lang w:val="en-US"/>
              </w:rPr>
            </w:pPr>
            <w:r w:rsidRPr="00C12274">
              <w:rPr>
                <w:sz w:val="16"/>
                <w:szCs w:val="16"/>
                <w:lang w:val="en-US"/>
              </w:rPr>
              <w:t xml:space="preserve">Other limitations </w:t>
            </w:r>
          </w:p>
        </w:tc>
        <w:tc>
          <w:tcPr>
            <w:tcW w:w="1275" w:type="dxa"/>
            <w:shd w:val="clear" w:color="D9E2F3" w:themeColor="accent1" w:themeTint="33" w:fill="70AD47" w:themeFill="accent6"/>
          </w:tcPr>
          <w:p w14:paraId="563D3D67" w14:textId="77777777" w:rsidR="008E765F" w:rsidRPr="00C12274" w:rsidRDefault="008E765F" w:rsidP="00611251">
            <w:pPr>
              <w:spacing w:before="40" w:after="40" w:line="220" w:lineRule="exact"/>
              <w:rPr>
                <w:sz w:val="16"/>
                <w:szCs w:val="16"/>
                <w:lang w:val="en-US"/>
              </w:rPr>
            </w:pPr>
            <w:r w:rsidRPr="00C12274">
              <w:rPr>
                <w:sz w:val="16"/>
                <w:szCs w:val="16"/>
                <w:lang w:val="en-US"/>
              </w:rPr>
              <w:t>Low risk</w:t>
            </w:r>
          </w:p>
        </w:tc>
        <w:tc>
          <w:tcPr>
            <w:tcW w:w="11199" w:type="dxa"/>
            <w:shd w:val="clear" w:color="D9E2F3" w:themeColor="accent1" w:themeTint="33" w:fill="auto"/>
          </w:tcPr>
          <w:p w14:paraId="06698B36" w14:textId="77777777" w:rsidR="008E765F" w:rsidRPr="00C12274" w:rsidRDefault="008E765F" w:rsidP="00611251">
            <w:pPr>
              <w:spacing w:before="40" w:after="40" w:line="220" w:lineRule="exact"/>
              <w:rPr>
                <w:sz w:val="16"/>
                <w:szCs w:val="16"/>
                <w:lang w:val="en-US"/>
              </w:rPr>
            </w:pPr>
            <w:r w:rsidRPr="00C12274">
              <w:rPr>
                <w:sz w:val="16"/>
                <w:szCs w:val="16"/>
                <w:lang w:val="en-US"/>
              </w:rPr>
              <w:t>No significant differences between baseline characteristics of groups</w:t>
            </w:r>
          </w:p>
        </w:tc>
      </w:tr>
      <w:tr w:rsidR="008E765F" w:rsidRPr="00C12274" w14:paraId="662A5A69" w14:textId="77777777" w:rsidTr="00BC7AEC">
        <w:trPr>
          <w:cantSplit/>
        </w:trPr>
        <w:tc>
          <w:tcPr>
            <w:tcW w:w="14034" w:type="dxa"/>
            <w:gridSpan w:val="3"/>
            <w:shd w:val="solid" w:color="D9E2F3" w:themeColor="accent1" w:themeTint="33" w:fill="auto"/>
          </w:tcPr>
          <w:p w14:paraId="32CFBA49" w14:textId="2B280D1D" w:rsidR="008E765F" w:rsidRPr="00C12274" w:rsidRDefault="008E765F" w:rsidP="002747EA">
            <w:pPr>
              <w:keepNext/>
              <w:spacing w:before="20" w:after="20" w:line="240" w:lineRule="auto"/>
              <w:rPr>
                <w:b/>
              </w:rPr>
            </w:pPr>
            <w:r w:rsidRPr="00C12274">
              <w:rPr>
                <w:b/>
                <w:noProof/>
                <w:sz w:val="16"/>
              </w:rPr>
              <w:t>da Silva et al 2017</w:t>
            </w:r>
            <w:r>
              <w:rPr>
                <w:sz w:val="16"/>
                <w:szCs w:val="16"/>
              </w:rPr>
              <w:fldChar w:fldCharType="begin">
                <w:fldData xml:space="preserve">PEVuZE5vdGU+PENpdGU+PEF1dGhvcj5kYSBTaWx2YTwvQXV0aG9yPjxZZWFyPjIwMTc8L1llYXI+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=
</w:fldData>
              </w:fldChar>
            </w:r>
            <w:r w:rsidR="002747EA">
              <w:rPr>
                <w:sz w:val="16"/>
                <w:szCs w:val="16"/>
              </w:rPr>
              <w:instrText xml:space="preserve"> ADDIN EN.CITE </w:instrText>
            </w:r>
            <w:r w:rsidR="002747EA">
              <w:rPr>
                <w:sz w:val="16"/>
                <w:szCs w:val="16"/>
              </w:rPr>
              <w:fldChar w:fldCharType="begin">
                <w:fldData xml:space="preserve">PEVuZE5vdGU+PENpdGU+PEF1dGhvcj5kYSBTaWx2YTwvQXV0aG9yPjxZZWFyPjIwMTc8L1llYXI+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=
</w:fldData>
              </w:fldChar>
            </w:r>
            <w:r w:rsidR="002747EA">
              <w:rPr>
                <w:sz w:val="16"/>
                <w:szCs w:val="16"/>
              </w:rPr>
              <w:instrText xml:space="preserve"> ADDIN EN.CITE.DATA </w:instrText>
            </w:r>
            <w:r w:rsidR="002747EA">
              <w:rPr>
                <w:sz w:val="16"/>
                <w:szCs w:val="16"/>
              </w:rPr>
            </w:r>
            <w:r w:rsidR="002747EA">
              <w:rPr>
                <w:sz w:val="16"/>
                <w:szCs w:val="16"/>
              </w:rPr>
              <w:fldChar w:fldCharType="end"/>
            </w:r>
            <w:r>
              <w:rPr>
                <w:sz w:val="16"/>
                <w:szCs w:val="16"/>
              </w:rPr>
            </w:r>
            <w:r>
              <w:rPr>
                <w:sz w:val="16"/>
                <w:szCs w:val="16"/>
              </w:rPr>
              <w:fldChar w:fldCharType="separate"/>
            </w:r>
            <w:r w:rsidR="002747EA" w:rsidRPr="002747EA">
              <w:rPr>
                <w:noProof/>
                <w:szCs w:val="16"/>
                <w:vertAlign w:val="superscript"/>
              </w:rPr>
              <w:t>432</w:t>
            </w:r>
            <w:r>
              <w:rPr>
                <w:sz w:val="16"/>
                <w:szCs w:val="16"/>
              </w:rPr>
              <w:fldChar w:fldCharType="end"/>
            </w:r>
          </w:p>
        </w:tc>
      </w:tr>
      <w:tr w:rsidR="008E765F" w:rsidRPr="00C12274" w14:paraId="413CF137" w14:textId="77777777" w:rsidTr="00BC7AEC">
        <w:trPr>
          <w:cantSplit/>
        </w:trPr>
        <w:tc>
          <w:tcPr>
            <w:tcW w:w="1560" w:type="dxa"/>
            <w:shd w:val="clear" w:color="D9E2F3" w:themeColor="accent1" w:themeTint="33" w:fill="auto"/>
          </w:tcPr>
          <w:p w14:paraId="01DB4A76" w14:textId="77777777" w:rsidR="008E765F" w:rsidRPr="00C12274" w:rsidRDefault="008E765F" w:rsidP="00611251">
            <w:pPr>
              <w:keepNext/>
              <w:spacing w:before="40" w:after="40" w:line="220" w:lineRule="exact"/>
              <w:rPr>
                <w:sz w:val="16"/>
                <w:szCs w:val="16"/>
              </w:rPr>
            </w:pPr>
            <w:r w:rsidRPr="00C12274">
              <w:rPr>
                <w:sz w:val="16"/>
                <w:szCs w:val="16"/>
              </w:rPr>
              <w:t>Random sequence generation</w:t>
            </w:r>
          </w:p>
        </w:tc>
        <w:tc>
          <w:tcPr>
            <w:tcW w:w="1275" w:type="dxa"/>
            <w:shd w:val="clear" w:color="D9E2F3" w:themeColor="accent1" w:themeTint="33" w:fill="70AD47" w:themeFill="accent6"/>
          </w:tcPr>
          <w:p w14:paraId="54C43BF3" w14:textId="77777777" w:rsidR="008E765F" w:rsidRPr="00C12274" w:rsidRDefault="008E765F" w:rsidP="00611251">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073CC422" w14:textId="77777777" w:rsidR="008E765F" w:rsidRPr="00C12274" w:rsidRDefault="008E765F" w:rsidP="00611251">
            <w:pPr>
              <w:pStyle w:val="RCTstable"/>
              <w:keepNext/>
            </w:pPr>
            <w:r w:rsidRPr="00C12274">
              <w:t xml:space="preserve">Participants were assigned to either an exercise or control group using a computerized random-number generator. </w:t>
            </w:r>
          </w:p>
        </w:tc>
      </w:tr>
      <w:tr w:rsidR="008E765F" w:rsidRPr="00C12274" w14:paraId="260B69D3" w14:textId="77777777" w:rsidTr="00BC7AEC">
        <w:trPr>
          <w:cantSplit/>
        </w:trPr>
        <w:tc>
          <w:tcPr>
            <w:tcW w:w="1560" w:type="dxa"/>
            <w:shd w:val="clear" w:color="D9E2F3" w:themeColor="accent1" w:themeTint="33" w:fill="auto"/>
          </w:tcPr>
          <w:p w14:paraId="59FEB2E8" w14:textId="77777777" w:rsidR="008E765F" w:rsidRPr="00C12274" w:rsidRDefault="008E765F" w:rsidP="00611251">
            <w:pPr>
              <w:keepNext/>
              <w:spacing w:before="40" w:after="40" w:line="220" w:lineRule="exact"/>
              <w:rPr>
                <w:sz w:val="16"/>
                <w:szCs w:val="16"/>
              </w:rPr>
            </w:pPr>
            <w:r w:rsidRPr="00C12274">
              <w:rPr>
                <w:sz w:val="16"/>
                <w:szCs w:val="16"/>
              </w:rPr>
              <w:t xml:space="preserve">Allocation concealment </w:t>
            </w:r>
          </w:p>
        </w:tc>
        <w:tc>
          <w:tcPr>
            <w:tcW w:w="1275" w:type="dxa"/>
            <w:shd w:val="clear" w:color="D9E2F3" w:themeColor="accent1" w:themeTint="33" w:fill="70AD47" w:themeFill="accent6"/>
          </w:tcPr>
          <w:p w14:paraId="1B2245A6" w14:textId="77777777" w:rsidR="008E765F" w:rsidRPr="00C12274" w:rsidRDefault="008E765F" w:rsidP="00611251">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0CD6C334" w14:textId="77777777" w:rsidR="008E765F" w:rsidRPr="00C12274" w:rsidRDefault="008E765F" w:rsidP="00611251">
            <w:pPr>
              <w:pStyle w:val="RCTstable"/>
              <w:keepNext/>
            </w:pPr>
            <w:r w:rsidRPr="00C12274">
              <w:t>The staff involved with exercise intervention or outcome assessments had no influence on the randomisation procedure.</w:t>
            </w:r>
          </w:p>
        </w:tc>
      </w:tr>
      <w:tr w:rsidR="008E765F" w:rsidRPr="00C12274" w14:paraId="7B337E2C" w14:textId="77777777" w:rsidTr="00BC7AEC">
        <w:trPr>
          <w:cantSplit/>
        </w:trPr>
        <w:tc>
          <w:tcPr>
            <w:tcW w:w="1560" w:type="dxa"/>
            <w:shd w:val="clear" w:color="D9E2F3" w:themeColor="accent1" w:themeTint="33" w:fill="auto"/>
          </w:tcPr>
          <w:p w14:paraId="1EE78584" w14:textId="77777777" w:rsidR="008E765F" w:rsidRPr="00C12274" w:rsidRDefault="008E765F" w:rsidP="00611251">
            <w:pPr>
              <w:keepNext/>
              <w:spacing w:before="40" w:after="40" w:line="220" w:lineRule="exact"/>
              <w:rPr>
                <w:sz w:val="16"/>
                <w:szCs w:val="16"/>
              </w:rPr>
            </w:pPr>
            <w:r w:rsidRPr="00C12274">
              <w:rPr>
                <w:sz w:val="16"/>
                <w:szCs w:val="16"/>
              </w:rPr>
              <w:t xml:space="preserve">Blinding </w:t>
            </w:r>
          </w:p>
        </w:tc>
        <w:tc>
          <w:tcPr>
            <w:tcW w:w="1275" w:type="dxa"/>
            <w:shd w:val="clear" w:color="D9E2F3" w:themeColor="accent1" w:themeTint="33" w:fill="FF4D19"/>
          </w:tcPr>
          <w:p w14:paraId="32F9E5D5" w14:textId="444146F3" w:rsidR="008E765F" w:rsidRPr="00C12274" w:rsidRDefault="00372B31" w:rsidP="00611251">
            <w:pPr>
              <w:keepNext/>
              <w:spacing w:before="40" w:after="40" w:line="220" w:lineRule="exact"/>
              <w:rPr>
                <w:sz w:val="16"/>
                <w:szCs w:val="16"/>
              </w:rPr>
            </w:pPr>
            <w:r>
              <w:rPr>
                <w:sz w:val="16"/>
                <w:szCs w:val="16"/>
              </w:rPr>
              <w:t>High</w:t>
            </w:r>
            <w:r w:rsidR="008E765F" w:rsidRPr="00C12274">
              <w:rPr>
                <w:sz w:val="16"/>
                <w:szCs w:val="16"/>
              </w:rPr>
              <w:t xml:space="preserve"> risk</w:t>
            </w:r>
          </w:p>
        </w:tc>
        <w:tc>
          <w:tcPr>
            <w:tcW w:w="11199" w:type="dxa"/>
            <w:shd w:val="clear" w:color="D9E2F3" w:themeColor="accent1" w:themeTint="33" w:fill="auto"/>
          </w:tcPr>
          <w:p w14:paraId="37F2DDCB" w14:textId="64F1B666" w:rsidR="008E765F" w:rsidRPr="00C12274" w:rsidRDefault="008E765F" w:rsidP="00372B31">
            <w:pPr>
              <w:pStyle w:val="RCTstable"/>
              <w:keepNext/>
              <w:rPr>
                <w:rFonts w:ascii="Times" w:hAnsi="Times"/>
                <w:color w:val="181A18"/>
                <w:sz w:val="15"/>
                <w:szCs w:val="15"/>
              </w:rPr>
            </w:pPr>
            <w:r w:rsidRPr="00C12274">
              <w:t xml:space="preserve">The nature of this trial meant that participants and staff were not masked to the type of intervention. However, the principal researcher was not involved in the exercise training and analyses were performed blinded for group allocation. </w:t>
            </w:r>
          </w:p>
        </w:tc>
      </w:tr>
      <w:tr w:rsidR="00372B31" w:rsidRPr="00C12274" w14:paraId="3C38C396" w14:textId="77777777" w:rsidTr="00BC7AEC">
        <w:trPr>
          <w:cantSplit/>
        </w:trPr>
        <w:tc>
          <w:tcPr>
            <w:tcW w:w="1560" w:type="dxa"/>
            <w:shd w:val="clear" w:color="D9E2F3" w:themeColor="accent1" w:themeTint="33" w:fill="auto"/>
          </w:tcPr>
          <w:p w14:paraId="6F287AF7" w14:textId="77777777" w:rsidR="00372B31" w:rsidRPr="00C12274" w:rsidRDefault="00372B31" w:rsidP="009740A7">
            <w:pPr>
              <w:keepNext/>
              <w:spacing w:before="40" w:after="40" w:line="220" w:lineRule="exact"/>
              <w:rPr>
                <w:sz w:val="16"/>
                <w:szCs w:val="16"/>
              </w:rPr>
            </w:pPr>
            <w:r>
              <w:rPr>
                <w:sz w:val="16"/>
                <w:szCs w:val="16"/>
              </w:rPr>
              <w:t>Detection bias</w:t>
            </w:r>
            <w:r w:rsidRPr="00C12274">
              <w:rPr>
                <w:sz w:val="16"/>
                <w:szCs w:val="16"/>
              </w:rPr>
              <w:t xml:space="preserve"> </w:t>
            </w:r>
          </w:p>
        </w:tc>
        <w:tc>
          <w:tcPr>
            <w:tcW w:w="1275" w:type="dxa"/>
            <w:shd w:val="clear" w:color="D9E2F3" w:themeColor="accent1" w:themeTint="33" w:fill="70AD47" w:themeFill="accent6"/>
          </w:tcPr>
          <w:p w14:paraId="7F024359" w14:textId="4D8CDF9D" w:rsidR="00372B31" w:rsidRPr="00C12274" w:rsidRDefault="00372B31" w:rsidP="009740A7">
            <w:pPr>
              <w:keepNext/>
              <w:spacing w:before="40" w:after="40" w:line="220" w:lineRule="exact"/>
              <w:rPr>
                <w:sz w:val="16"/>
                <w:szCs w:val="16"/>
              </w:rPr>
            </w:pPr>
            <w:r>
              <w:rPr>
                <w:sz w:val="16"/>
                <w:szCs w:val="16"/>
              </w:rPr>
              <w:t>Low</w:t>
            </w:r>
            <w:r w:rsidRPr="00C12274">
              <w:rPr>
                <w:sz w:val="16"/>
                <w:szCs w:val="16"/>
              </w:rPr>
              <w:t xml:space="preserve"> risk</w:t>
            </w:r>
          </w:p>
        </w:tc>
        <w:tc>
          <w:tcPr>
            <w:tcW w:w="11199" w:type="dxa"/>
            <w:shd w:val="clear" w:color="D9E2F3" w:themeColor="accent1" w:themeTint="33" w:fill="auto"/>
          </w:tcPr>
          <w:p w14:paraId="14DEA3A6" w14:textId="24F7908F" w:rsidR="00372B31" w:rsidRPr="00C12274" w:rsidRDefault="00372B31" w:rsidP="009740A7">
            <w:pPr>
              <w:pStyle w:val="RCTstable"/>
            </w:pPr>
            <w:r w:rsidRPr="00C12274">
              <w:t>The assessors of the primary study outcomes were blinded.</w:t>
            </w:r>
          </w:p>
        </w:tc>
      </w:tr>
      <w:tr w:rsidR="008E765F" w:rsidRPr="00C12274" w14:paraId="643848BD" w14:textId="77777777" w:rsidTr="00BC7AEC">
        <w:trPr>
          <w:cantSplit/>
        </w:trPr>
        <w:tc>
          <w:tcPr>
            <w:tcW w:w="1560" w:type="dxa"/>
            <w:shd w:val="clear" w:color="D9E2F3" w:themeColor="accent1" w:themeTint="33" w:fill="auto"/>
          </w:tcPr>
          <w:p w14:paraId="017C5E7E" w14:textId="77777777" w:rsidR="008E765F" w:rsidRPr="00C12274" w:rsidRDefault="008E765F" w:rsidP="00611251">
            <w:pPr>
              <w:keepNext/>
              <w:spacing w:before="40" w:after="40" w:line="220" w:lineRule="exact"/>
              <w:rPr>
                <w:sz w:val="16"/>
                <w:szCs w:val="16"/>
              </w:rPr>
            </w:pPr>
            <w:r w:rsidRPr="00C12274">
              <w:rPr>
                <w:sz w:val="16"/>
                <w:szCs w:val="16"/>
              </w:rPr>
              <w:t>Incomplete outcome data</w:t>
            </w:r>
          </w:p>
        </w:tc>
        <w:tc>
          <w:tcPr>
            <w:tcW w:w="1275" w:type="dxa"/>
            <w:shd w:val="clear" w:color="D9E2F3" w:themeColor="accent1" w:themeTint="33" w:fill="70AD47" w:themeFill="accent6"/>
          </w:tcPr>
          <w:p w14:paraId="1B41A8AB" w14:textId="77777777" w:rsidR="008E765F" w:rsidRPr="00C12274" w:rsidRDefault="008E765F" w:rsidP="00611251">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40F077FF" w14:textId="77777777" w:rsidR="008E765F" w:rsidRPr="00C12274" w:rsidRDefault="008E765F" w:rsidP="00611251">
            <w:pPr>
              <w:keepNext/>
              <w:spacing w:before="40" w:after="40" w:line="220" w:lineRule="exact"/>
              <w:rPr>
                <w:sz w:val="16"/>
                <w:szCs w:val="16"/>
                <w:lang w:val="en-US"/>
              </w:rPr>
            </w:pPr>
            <w:r w:rsidRPr="00C12274">
              <w:rPr>
                <w:sz w:val="16"/>
                <w:szCs w:val="16"/>
                <w:lang w:val="en-US"/>
              </w:rPr>
              <w:t>ITT and per protocol analysis included.</w:t>
            </w:r>
          </w:p>
        </w:tc>
      </w:tr>
      <w:tr w:rsidR="008E765F" w:rsidRPr="00C12274" w14:paraId="049F7670" w14:textId="77777777" w:rsidTr="00BC7AEC">
        <w:trPr>
          <w:cantSplit/>
        </w:trPr>
        <w:tc>
          <w:tcPr>
            <w:tcW w:w="1560" w:type="dxa"/>
            <w:shd w:val="clear" w:color="D9E2F3" w:themeColor="accent1" w:themeTint="33" w:fill="auto"/>
          </w:tcPr>
          <w:p w14:paraId="5E4B6DC0" w14:textId="77777777" w:rsidR="008E765F" w:rsidRPr="00C12274" w:rsidRDefault="008E765F" w:rsidP="00611251">
            <w:pPr>
              <w:spacing w:before="40" w:after="40" w:line="220" w:lineRule="exact"/>
              <w:rPr>
                <w:sz w:val="16"/>
                <w:szCs w:val="16"/>
              </w:rPr>
            </w:pPr>
            <w:r w:rsidRPr="00C12274">
              <w:rPr>
                <w:sz w:val="16"/>
                <w:szCs w:val="16"/>
              </w:rPr>
              <w:t>Selective reporting</w:t>
            </w:r>
          </w:p>
        </w:tc>
        <w:tc>
          <w:tcPr>
            <w:tcW w:w="1275" w:type="dxa"/>
            <w:shd w:val="clear" w:color="D9E2F3" w:themeColor="accent1" w:themeTint="33" w:fill="70AD47" w:themeFill="accent6"/>
          </w:tcPr>
          <w:p w14:paraId="0EBE3898" w14:textId="77777777" w:rsidR="008E765F" w:rsidRPr="00C12274" w:rsidRDefault="008E765F" w:rsidP="00611251">
            <w:pPr>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328DCA87" w14:textId="77777777" w:rsidR="008E765F" w:rsidRPr="00C12274" w:rsidRDefault="008E765F" w:rsidP="00611251">
            <w:pPr>
              <w:spacing w:before="40" w:after="40" w:line="220" w:lineRule="exact"/>
              <w:rPr>
                <w:sz w:val="16"/>
                <w:szCs w:val="16"/>
              </w:rPr>
            </w:pPr>
            <w:r w:rsidRPr="00C12274">
              <w:rPr>
                <w:sz w:val="16"/>
                <w:szCs w:val="16"/>
              </w:rPr>
              <w:t>Pre-specified outcomes reported.</w:t>
            </w:r>
          </w:p>
        </w:tc>
      </w:tr>
      <w:tr w:rsidR="008E765F" w:rsidRPr="00C12274" w14:paraId="64D71EDC" w14:textId="77777777" w:rsidTr="00BC7AEC">
        <w:trPr>
          <w:cantSplit/>
        </w:trPr>
        <w:tc>
          <w:tcPr>
            <w:tcW w:w="1560" w:type="dxa"/>
            <w:shd w:val="clear" w:color="D9E2F3" w:themeColor="accent1" w:themeTint="33" w:fill="auto"/>
          </w:tcPr>
          <w:p w14:paraId="748F4E8C" w14:textId="77777777" w:rsidR="008E765F" w:rsidRPr="00C12274" w:rsidRDefault="008E765F" w:rsidP="00611251">
            <w:pPr>
              <w:spacing w:before="40" w:after="40" w:line="220" w:lineRule="exact"/>
              <w:rPr>
                <w:sz w:val="16"/>
                <w:szCs w:val="16"/>
                <w:lang w:val="en-US"/>
              </w:rPr>
            </w:pPr>
            <w:r w:rsidRPr="00C12274">
              <w:rPr>
                <w:sz w:val="16"/>
                <w:szCs w:val="16"/>
                <w:lang w:val="en-US"/>
              </w:rPr>
              <w:t xml:space="preserve">Other limitations </w:t>
            </w:r>
          </w:p>
        </w:tc>
        <w:tc>
          <w:tcPr>
            <w:tcW w:w="1275" w:type="dxa"/>
            <w:shd w:val="clear" w:color="D9E2F3" w:themeColor="accent1" w:themeTint="33" w:fill="70AD47" w:themeFill="accent6"/>
          </w:tcPr>
          <w:p w14:paraId="38C542FA" w14:textId="77777777" w:rsidR="008E765F" w:rsidRPr="00C12274" w:rsidRDefault="008E765F" w:rsidP="00611251">
            <w:pPr>
              <w:spacing w:before="40" w:after="40" w:line="220" w:lineRule="exact"/>
              <w:rPr>
                <w:sz w:val="16"/>
                <w:szCs w:val="16"/>
                <w:lang w:val="en-US"/>
              </w:rPr>
            </w:pPr>
            <w:r w:rsidRPr="00C12274">
              <w:rPr>
                <w:sz w:val="16"/>
                <w:szCs w:val="16"/>
                <w:lang w:val="en-US"/>
              </w:rPr>
              <w:t>Low risk</w:t>
            </w:r>
          </w:p>
        </w:tc>
        <w:tc>
          <w:tcPr>
            <w:tcW w:w="11199" w:type="dxa"/>
            <w:shd w:val="clear" w:color="D9E2F3" w:themeColor="accent1" w:themeTint="33" w:fill="auto"/>
          </w:tcPr>
          <w:p w14:paraId="02A73CE0" w14:textId="77777777" w:rsidR="008E765F" w:rsidRPr="00C12274" w:rsidRDefault="008E765F" w:rsidP="00611251">
            <w:pPr>
              <w:spacing w:before="40" w:after="40" w:line="220" w:lineRule="exact"/>
              <w:rPr>
                <w:sz w:val="16"/>
                <w:szCs w:val="16"/>
                <w:lang w:val="en-US"/>
              </w:rPr>
            </w:pPr>
            <w:r w:rsidRPr="00C12274">
              <w:rPr>
                <w:sz w:val="16"/>
                <w:szCs w:val="16"/>
                <w:lang w:val="en-US"/>
              </w:rPr>
              <w:t>No significant differences between baseline characteristics of groups</w:t>
            </w:r>
          </w:p>
        </w:tc>
      </w:tr>
      <w:tr w:rsidR="008E765F" w:rsidRPr="00C12274" w14:paraId="2C372A99" w14:textId="77777777" w:rsidTr="00BC7AEC">
        <w:trPr>
          <w:cantSplit/>
        </w:trPr>
        <w:tc>
          <w:tcPr>
            <w:tcW w:w="14034" w:type="dxa"/>
            <w:gridSpan w:val="3"/>
            <w:shd w:val="solid" w:color="D9E2F3" w:themeColor="accent1" w:themeTint="33" w:fill="auto"/>
          </w:tcPr>
          <w:p w14:paraId="2BC7D4B0" w14:textId="3557C424" w:rsidR="008E765F" w:rsidRPr="00C12274" w:rsidRDefault="008E765F" w:rsidP="002747EA">
            <w:pPr>
              <w:pStyle w:val="Tablecell"/>
              <w:keepNext/>
              <w:spacing w:line="220" w:lineRule="exact"/>
              <w:rPr>
                <w:rFonts w:eastAsiaTheme="minorHAnsi"/>
                <w:b/>
                <w:sz w:val="16"/>
                <w:szCs w:val="16"/>
                <w:lang w:val="en-US"/>
              </w:rPr>
            </w:pPr>
            <w:r w:rsidRPr="00C12274">
              <w:rPr>
                <w:rFonts w:eastAsiaTheme="minorHAnsi"/>
                <w:b/>
                <w:noProof/>
                <w:sz w:val="16"/>
                <w:szCs w:val="16"/>
                <w:lang w:val="en-US"/>
              </w:rPr>
              <w:t>Daly et al 2017</w:t>
            </w:r>
            <w:r>
              <w:rPr>
                <w:sz w:val="16"/>
                <w:szCs w:val="16"/>
              </w:rPr>
              <w:fldChar w:fldCharType="begin"/>
            </w:r>
            <w:r w:rsidR="002747EA">
              <w:rPr>
                <w:sz w:val="16"/>
                <w:szCs w:val="16"/>
              </w:rPr>
              <w:instrText xml:space="preserve"> ADDIN EN.CITE &lt;EndNote&gt;&lt;Cite&gt;&lt;Author&gt;Daly&lt;/Author&gt;&lt;Year&gt;2017&lt;/Year&gt;&lt;RecNum&gt;685&lt;/RecNum&gt;&lt;DisplayText&gt;&lt;style face="superscript" font="Trebuchet MS" size="9"&gt;433&lt;/style&gt;&lt;/DisplayText&gt;&lt;record&gt;&lt;rec-number&gt;685&lt;/rec-number&gt;&lt;foreign-keys&gt;&lt;key app="EN" db-id="exvasrfx2dtraoesasxp2szsxa2df502592x" timestamp="1540527171"&gt;685&lt;/key&gt;&lt;/foreign-keys&gt;&lt;ref-type name="Journal Article"&gt;17&lt;/ref-type&gt;&lt;contributors&gt;&lt;authors&gt;&lt;author&gt;Daly, N.&lt;/author&gt;&lt;author&gt;Farren, M.&lt;/author&gt;&lt;author&gt;McKeating, A.&lt;/author&gt;&lt;author&gt;O&amp;apos;Kelly, R.&lt;/author&gt;&lt;author&gt;Stapleton, M.&lt;/author&gt;&lt;author&gt;Turner, M. J.&lt;/author&gt;&lt;/authors&gt;&lt;/contributors&gt;&lt;auth-address&gt;UCD Centre for Human Reproduction, Coombe Women and Infants University Hospital, Dublin, Ireland.&lt;/auth-address&gt;&lt;titles&gt;&lt;title&gt;A Medically Supervised Pregnancy Exercise Intervention in Obese Women: A Randomized Controlled Trial&lt;/title&gt;&lt;secondary-title&gt;Obstet Gynecol&lt;/secondary-title&gt;&lt;/titles&gt;&lt;periodical&gt;&lt;full-title&gt;Obstet Gynecol&lt;/full-title&gt;&lt;/periodical&gt;&lt;pages&gt;1001-1010&lt;/pages&gt;&lt;volume&gt;130&lt;/volume&gt;&lt;number&gt;5&lt;/number&gt;&lt;edition&gt;2017/10/11&lt;/edition&gt;&lt;keywords&gt;&lt;keyword&gt;Adult&lt;/keyword&gt;&lt;keyword&gt;Blood Glucose/analysis&lt;/keyword&gt;&lt;keyword&gt;Exercise Therapy/*methods&lt;/keyword&gt;&lt;keyword&gt;Fasting/blood&lt;/keyword&gt;&lt;keyword&gt;Female&lt;/keyword&gt;&lt;keyword&gt;Humans&lt;/keyword&gt;&lt;keyword&gt;Obesity/blood/complications/*therapy&lt;/keyword&gt;&lt;keyword&gt;Pregnancy&lt;/keyword&gt;&lt;keyword&gt;Pregnancy Complications/blood/etiology/*therapy&lt;/keyword&gt;&lt;keyword&gt;Prenatal Care/*methods&lt;/keyword&gt;&lt;keyword&gt;Treatment Outcome&lt;/keyword&gt;&lt;keyword&gt;Weight Gain&lt;/keyword&gt;&lt;/keywords&gt;&lt;dates&gt;&lt;year&gt;2017&lt;/year&gt;&lt;pub-dates&gt;&lt;date&gt;Nov&lt;/date&gt;&lt;/pub-dates&gt;&lt;/dates&gt;&lt;isbn&gt;1873-233X (Electronic)&amp;#xD;0029-7844 (Linking)&lt;/isbn&gt;&lt;accession-num&gt;29016485&lt;/accession-num&gt;&lt;urls&gt;&lt;related-urls&gt;&lt;url&gt;https://www.ncbi.nlm.nih.gov/pubmed/29016485&lt;/url&gt;&lt;/related-urls&gt;&lt;/urls&gt;&lt;electronic-resource-num&gt;10.1097/AOG.0000000000002267&lt;/electronic-resource-num&gt;&lt;/record&gt;&lt;/Cite&gt;&lt;/EndNote&gt;</w:instrText>
            </w:r>
            <w:r>
              <w:rPr>
                <w:sz w:val="16"/>
                <w:szCs w:val="16"/>
              </w:rPr>
              <w:fldChar w:fldCharType="separate"/>
            </w:r>
            <w:r w:rsidR="002747EA" w:rsidRPr="002747EA">
              <w:rPr>
                <w:noProof/>
                <w:szCs w:val="16"/>
                <w:vertAlign w:val="superscript"/>
              </w:rPr>
              <w:t>433</w:t>
            </w:r>
            <w:r>
              <w:rPr>
                <w:sz w:val="16"/>
                <w:szCs w:val="16"/>
              </w:rPr>
              <w:fldChar w:fldCharType="end"/>
            </w:r>
          </w:p>
        </w:tc>
      </w:tr>
      <w:tr w:rsidR="008E765F" w:rsidRPr="00C12274" w14:paraId="16D170B4" w14:textId="77777777" w:rsidTr="00BC7AEC">
        <w:trPr>
          <w:cantSplit/>
        </w:trPr>
        <w:tc>
          <w:tcPr>
            <w:tcW w:w="1560" w:type="dxa"/>
            <w:shd w:val="clear" w:color="D9E2F3" w:themeColor="accent1" w:themeTint="33" w:fill="auto"/>
          </w:tcPr>
          <w:p w14:paraId="5B69EE12" w14:textId="77777777" w:rsidR="008E765F" w:rsidRPr="00C12274" w:rsidRDefault="008E765F" w:rsidP="00611251">
            <w:pPr>
              <w:keepNext/>
              <w:spacing w:before="40" w:after="40" w:line="220" w:lineRule="exact"/>
              <w:rPr>
                <w:sz w:val="16"/>
                <w:szCs w:val="16"/>
              </w:rPr>
            </w:pPr>
            <w:r w:rsidRPr="00C12274">
              <w:rPr>
                <w:sz w:val="16"/>
                <w:szCs w:val="16"/>
              </w:rPr>
              <w:t>Random sequence generation</w:t>
            </w:r>
          </w:p>
        </w:tc>
        <w:tc>
          <w:tcPr>
            <w:tcW w:w="1275" w:type="dxa"/>
            <w:shd w:val="clear" w:color="D9E2F3" w:themeColor="accent1" w:themeTint="33" w:fill="70AD47" w:themeFill="accent6"/>
          </w:tcPr>
          <w:p w14:paraId="09DF151D" w14:textId="77777777" w:rsidR="008E765F" w:rsidRPr="00C12274" w:rsidRDefault="008E765F" w:rsidP="00611251">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4E39B494" w14:textId="77777777" w:rsidR="008E765F" w:rsidRPr="00C12274" w:rsidRDefault="008E765F" w:rsidP="00611251">
            <w:pPr>
              <w:pStyle w:val="RCTstable"/>
              <w:keepNext/>
            </w:pPr>
            <w:r w:rsidRPr="00C12274">
              <w:t>The randomisation sequence was computer-generated by an independent statistician and was stratified by parity and World Health Organization BMI category.</w:t>
            </w:r>
            <w:r w:rsidRPr="00C12274">
              <w:rPr>
                <w:sz w:val="10"/>
                <w:szCs w:val="10"/>
              </w:rPr>
              <w:t xml:space="preserve"> </w:t>
            </w:r>
          </w:p>
        </w:tc>
      </w:tr>
      <w:tr w:rsidR="008E765F" w:rsidRPr="00C12274" w14:paraId="0F349A48" w14:textId="77777777" w:rsidTr="00BC7AEC">
        <w:trPr>
          <w:cantSplit/>
        </w:trPr>
        <w:tc>
          <w:tcPr>
            <w:tcW w:w="1560" w:type="dxa"/>
            <w:shd w:val="clear" w:color="D9E2F3" w:themeColor="accent1" w:themeTint="33" w:fill="auto"/>
          </w:tcPr>
          <w:p w14:paraId="7BDD622F" w14:textId="77777777" w:rsidR="008E765F" w:rsidRPr="00C12274" w:rsidRDefault="008E765F" w:rsidP="00611251">
            <w:pPr>
              <w:keepNext/>
              <w:spacing w:before="40" w:after="40" w:line="220" w:lineRule="exact"/>
              <w:rPr>
                <w:sz w:val="16"/>
                <w:szCs w:val="16"/>
              </w:rPr>
            </w:pPr>
            <w:r w:rsidRPr="00C12274">
              <w:rPr>
                <w:sz w:val="16"/>
                <w:szCs w:val="16"/>
              </w:rPr>
              <w:t xml:space="preserve">Allocation concealment </w:t>
            </w:r>
          </w:p>
        </w:tc>
        <w:tc>
          <w:tcPr>
            <w:tcW w:w="1275" w:type="dxa"/>
            <w:shd w:val="clear" w:color="D9E2F3" w:themeColor="accent1" w:themeTint="33" w:fill="70AD47" w:themeFill="accent6"/>
          </w:tcPr>
          <w:p w14:paraId="770C9923" w14:textId="77777777" w:rsidR="008E765F" w:rsidRPr="00C12274" w:rsidRDefault="008E765F" w:rsidP="00611251">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395BBB7E" w14:textId="77777777" w:rsidR="008E765F" w:rsidRPr="00C12274" w:rsidRDefault="008E765F" w:rsidP="00611251">
            <w:pPr>
              <w:pStyle w:val="RCTstable"/>
              <w:keepNext/>
            </w:pPr>
            <w:r w:rsidRPr="00C12274">
              <w:t>Sequentially numbered opaque sealed envelopes were prepared by an independent research administrator. Women were randomized by another independent research administrator into either the exercise intervention or control arm.</w:t>
            </w:r>
          </w:p>
        </w:tc>
      </w:tr>
      <w:tr w:rsidR="008E765F" w:rsidRPr="00C12274" w14:paraId="70243D4D" w14:textId="77777777" w:rsidTr="00BC7AEC">
        <w:trPr>
          <w:cantSplit/>
        </w:trPr>
        <w:tc>
          <w:tcPr>
            <w:tcW w:w="1560" w:type="dxa"/>
            <w:shd w:val="clear" w:color="D9E2F3" w:themeColor="accent1" w:themeTint="33" w:fill="auto"/>
          </w:tcPr>
          <w:p w14:paraId="700F76E6" w14:textId="77777777" w:rsidR="008E765F" w:rsidRPr="00C12274" w:rsidRDefault="008E765F" w:rsidP="00611251">
            <w:pPr>
              <w:keepNext/>
              <w:spacing w:before="40" w:after="40" w:line="220" w:lineRule="exact"/>
              <w:rPr>
                <w:sz w:val="16"/>
                <w:szCs w:val="16"/>
              </w:rPr>
            </w:pPr>
            <w:r w:rsidRPr="00C12274">
              <w:rPr>
                <w:sz w:val="16"/>
                <w:szCs w:val="16"/>
              </w:rPr>
              <w:t xml:space="preserve">Blinding </w:t>
            </w:r>
          </w:p>
        </w:tc>
        <w:tc>
          <w:tcPr>
            <w:tcW w:w="1275" w:type="dxa"/>
            <w:shd w:val="clear" w:color="D9E2F3" w:themeColor="accent1" w:themeTint="33" w:fill="FFC000" w:themeFill="accent4"/>
          </w:tcPr>
          <w:p w14:paraId="1C513EFB" w14:textId="0A8B03F0" w:rsidR="008E765F" w:rsidRPr="00C12274" w:rsidRDefault="00372B31" w:rsidP="00611251">
            <w:pPr>
              <w:keepNext/>
              <w:spacing w:before="40" w:after="40" w:line="220" w:lineRule="exact"/>
              <w:rPr>
                <w:sz w:val="16"/>
                <w:szCs w:val="16"/>
              </w:rPr>
            </w:pPr>
            <w:r>
              <w:rPr>
                <w:sz w:val="16"/>
                <w:szCs w:val="16"/>
              </w:rPr>
              <w:t>Unclear</w:t>
            </w:r>
            <w:r w:rsidR="008E765F" w:rsidRPr="00C12274">
              <w:rPr>
                <w:sz w:val="16"/>
                <w:szCs w:val="16"/>
              </w:rPr>
              <w:t xml:space="preserve"> risk</w:t>
            </w:r>
          </w:p>
        </w:tc>
        <w:tc>
          <w:tcPr>
            <w:tcW w:w="11199" w:type="dxa"/>
            <w:shd w:val="clear" w:color="D9E2F3" w:themeColor="accent1" w:themeTint="33" w:fill="auto"/>
          </w:tcPr>
          <w:p w14:paraId="73E9EC89" w14:textId="1222D0B5" w:rsidR="008E765F" w:rsidRPr="00372B31" w:rsidRDefault="00372B31" w:rsidP="00372B31">
            <w:pPr>
              <w:pStyle w:val="RCTstable"/>
            </w:pPr>
            <w:r>
              <w:t>Not described.</w:t>
            </w:r>
          </w:p>
        </w:tc>
      </w:tr>
      <w:tr w:rsidR="00372B31" w:rsidRPr="00C12274" w14:paraId="04C34517" w14:textId="77777777" w:rsidTr="00BC7AEC">
        <w:trPr>
          <w:cantSplit/>
        </w:trPr>
        <w:tc>
          <w:tcPr>
            <w:tcW w:w="1560" w:type="dxa"/>
            <w:shd w:val="clear" w:color="D9E2F3" w:themeColor="accent1" w:themeTint="33" w:fill="auto"/>
          </w:tcPr>
          <w:p w14:paraId="7523F6C8" w14:textId="77777777" w:rsidR="00372B31" w:rsidRPr="00C12274" w:rsidRDefault="00372B31" w:rsidP="009740A7">
            <w:pPr>
              <w:keepNext/>
              <w:spacing w:before="40" w:after="40" w:line="220" w:lineRule="exact"/>
              <w:rPr>
                <w:sz w:val="16"/>
                <w:szCs w:val="16"/>
              </w:rPr>
            </w:pPr>
            <w:r>
              <w:rPr>
                <w:sz w:val="16"/>
                <w:szCs w:val="16"/>
              </w:rPr>
              <w:t>Detection bias</w:t>
            </w:r>
            <w:r w:rsidRPr="00C12274">
              <w:rPr>
                <w:sz w:val="16"/>
                <w:szCs w:val="16"/>
              </w:rPr>
              <w:t xml:space="preserve"> </w:t>
            </w:r>
          </w:p>
        </w:tc>
        <w:tc>
          <w:tcPr>
            <w:tcW w:w="1275" w:type="dxa"/>
            <w:shd w:val="clear" w:color="D9E2F3" w:themeColor="accent1" w:themeTint="33" w:fill="70AD47" w:themeFill="accent6"/>
          </w:tcPr>
          <w:p w14:paraId="7FBF43E6" w14:textId="77777777" w:rsidR="00372B31" w:rsidRPr="00C12274" w:rsidRDefault="00372B31" w:rsidP="009740A7">
            <w:pPr>
              <w:keepNext/>
              <w:spacing w:before="40" w:after="40" w:line="220" w:lineRule="exact"/>
              <w:rPr>
                <w:sz w:val="16"/>
                <w:szCs w:val="16"/>
              </w:rPr>
            </w:pPr>
            <w:r>
              <w:rPr>
                <w:sz w:val="16"/>
                <w:szCs w:val="16"/>
              </w:rPr>
              <w:t>Low</w:t>
            </w:r>
            <w:r w:rsidRPr="00C12274">
              <w:rPr>
                <w:sz w:val="16"/>
                <w:szCs w:val="16"/>
              </w:rPr>
              <w:t xml:space="preserve"> risk</w:t>
            </w:r>
          </w:p>
        </w:tc>
        <w:tc>
          <w:tcPr>
            <w:tcW w:w="11199" w:type="dxa"/>
            <w:shd w:val="clear" w:color="D9E2F3" w:themeColor="accent1" w:themeTint="33" w:fill="auto"/>
          </w:tcPr>
          <w:p w14:paraId="679CC876" w14:textId="004CB9D7" w:rsidR="00372B31" w:rsidRPr="00C12274" w:rsidRDefault="00372B31" w:rsidP="009740A7">
            <w:pPr>
              <w:pStyle w:val="RCTstable"/>
            </w:pPr>
            <w:r w:rsidRPr="00C12274">
              <w:t>The clinical teams caring for the women were blinded to the randomisation result.</w:t>
            </w:r>
          </w:p>
        </w:tc>
      </w:tr>
      <w:tr w:rsidR="008E765F" w:rsidRPr="00C12274" w14:paraId="3FDD2670" w14:textId="77777777" w:rsidTr="00BC7AEC">
        <w:trPr>
          <w:cantSplit/>
        </w:trPr>
        <w:tc>
          <w:tcPr>
            <w:tcW w:w="1560" w:type="dxa"/>
            <w:shd w:val="clear" w:color="D9E2F3" w:themeColor="accent1" w:themeTint="33" w:fill="auto"/>
          </w:tcPr>
          <w:p w14:paraId="3950A4CA" w14:textId="77777777" w:rsidR="008E765F" w:rsidRPr="00C12274" w:rsidRDefault="008E765F" w:rsidP="00611251">
            <w:pPr>
              <w:keepNext/>
              <w:spacing w:before="40" w:after="40" w:line="220" w:lineRule="exact"/>
              <w:rPr>
                <w:sz w:val="16"/>
                <w:szCs w:val="16"/>
              </w:rPr>
            </w:pPr>
            <w:r w:rsidRPr="00C12274">
              <w:rPr>
                <w:sz w:val="16"/>
                <w:szCs w:val="16"/>
              </w:rPr>
              <w:t>Incomplete outcome data</w:t>
            </w:r>
          </w:p>
        </w:tc>
        <w:tc>
          <w:tcPr>
            <w:tcW w:w="1275" w:type="dxa"/>
            <w:shd w:val="clear" w:color="D9E2F3" w:themeColor="accent1" w:themeTint="33" w:fill="70AD47" w:themeFill="accent6"/>
          </w:tcPr>
          <w:p w14:paraId="65CEAFEC" w14:textId="77777777" w:rsidR="008E765F" w:rsidRPr="00C12274" w:rsidRDefault="008E765F" w:rsidP="00611251">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453FE912" w14:textId="77777777" w:rsidR="008E765F" w:rsidRPr="00C12274" w:rsidRDefault="008E765F" w:rsidP="00611251">
            <w:pPr>
              <w:keepNext/>
              <w:spacing w:before="40" w:after="40" w:line="220" w:lineRule="exact"/>
              <w:rPr>
                <w:sz w:val="16"/>
                <w:szCs w:val="16"/>
                <w:lang w:val="en-US"/>
              </w:rPr>
            </w:pPr>
            <w:r w:rsidRPr="00C12274">
              <w:rPr>
                <w:sz w:val="16"/>
                <w:szCs w:val="16"/>
                <w:lang w:val="en-US"/>
              </w:rPr>
              <w:t>11 women were excluded or lost to follow-up in the intervention group and 8 in the control group. ITT analysis conducted.</w:t>
            </w:r>
          </w:p>
        </w:tc>
      </w:tr>
      <w:tr w:rsidR="008E765F" w:rsidRPr="00C12274" w14:paraId="6FACD203" w14:textId="77777777" w:rsidTr="00BC7AEC">
        <w:trPr>
          <w:cantSplit/>
        </w:trPr>
        <w:tc>
          <w:tcPr>
            <w:tcW w:w="1560" w:type="dxa"/>
            <w:shd w:val="clear" w:color="D9E2F3" w:themeColor="accent1" w:themeTint="33" w:fill="auto"/>
          </w:tcPr>
          <w:p w14:paraId="22187ACB" w14:textId="77777777" w:rsidR="008E765F" w:rsidRPr="00C12274" w:rsidRDefault="008E765F" w:rsidP="00611251">
            <w:pPr>
              <w:spacing w:before="40" w:after="40" w:line="220" w:lineRule="exact"/>
              <w:rPr>
                <w:sz w:val="16"/>
                <w:szCs w:val="16"/>
              </w:rPr>
            </w:pPr>
            <w:r w:rsidRPr="00C12274">
              <w:rPr>
                <w:sz w:val="16"/>
                <w:szCs w:val="16"/>
              </w:rPr>
              <w:t>Selective reporting</w:t>
            </w:r>
          </w:p>
        </w:tc>
        <w:tc>
          <w:tcPr>
            <w:tcW w:w="1275" w:type="dxa"/>
            <w:shd w:val="clear" w:color="D9E2F3" w:themeColor="accent1" w:themeTint="33" w:fill="70AD47" w:themeFill="accent6"/>
          </w:tcPr>
          <w:p w14:paraId="202B8B00" w14:textId="77777777" w:rsidR="008E765F" w:rsidRPr="00C12274" w:rsidRDefault="008E765F" w:rsidP="00611251">
            <w:pPr>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41803CE4" w14:textId="77777777" w:rsidR="008E765F" w:rsidRPr="00C12274" w:rsidRDefault="008E765F" w:rsidP="00611251">
            <w:pPr>
              <w:spacing w:before="40" w:after="40" w:line="220" w:lineRule="exact"/>
              <w:rPr>
                <w:sz w:val="16"/>
                <w:szCs w:val="16"/>
              </w:rPr>
            </w:pPr>
            <w:r w:rsidRPr="00C12274">
              <w:rPr>
                <w:sz w:val="16"/>
                <w:szCs w:val="16"/>
              </w:rPr>
              <w:t>Pre-specified outcomes reported.</w:t>
            </w:r>
          </w:p>
        </w:tc>
      </w:tr>
      <w:tr w:rsidR="008E765F" w:rsidRPr="00C12274" w14:paraId="3E8E9BF2" w14:textId="77777777" w:rsidTr="00BC7AEC">
        <w:trPr>
          <w:cantSplit/>
        </w:trPr>
        <w:tc>
          <w:tcPr>
            <w:tcW w:w="1560" w:type="dxa"/>
            <w:shd w:val="clear" w:color="D9E2F3" w:themeColor="accent1" w:themeTint="33" w:fill="auto"/>
          </w:tcPr>
          <w:p w14:paraId="5401BF77" w14:textId="77777777" w:rsidR="008E765F" w:rsidRPr="00C12274" w:rsidRDefault="008E765F" w:rsidP="00611251">
            <w:pPr>
              <w:spacing w:before="40" w:after="40" w:line="220" w:lineRule="exact"/>
              <w:rPr>
                <w:sz w:val="16"/>
                <w:szCs w:val="16"/>
                <w:lang w:val="en-US"/>
              </w:rPr>
            </w:pPr>
            <w:r w:rsidRPr="00C12274">
              <w:rPr>
                <w:sz w:val="16"/>
                <w:szCs w:val="16"/>
                <w:lang w:val="en-US"/>
              </w:rPr>
              <w:t xml:space="preserve">Other limitations </w:t>
            </w:r>
          </w:p>
        </w:tc>
        <w:tc>
          <w:tcPr>
            <w:tcW w:w="1275" w:type="dxa"/>
            <w:shd w:val="clear" w:color="D9E2F3" w:themeColor="accent1" w:themeTint="33" w:fill="70AD47" w:themeFill="accent6"/>
          </w:tcPr>
          <w:p w14:paraId="621B142A" w14:textId="77777777" w:rsidR="008E765F" w:rsidRPr="00C12274" w:rsidRDefault="008E765F" w:rsidP="00611251">
            <w:pPr>
              <w:spacing w:before="40" w:after="40" w:line="220" w:lineRule="exact"/>
              <w:rPr>
                <w:sz w:val="16"/>
                <w:szCs w:val="16"/>
                <w:lang w:val="en-US"/>
              </w:rPr>
            </w:pPr>
            <w:r w:rsidRPr="00C12274">
              <w:rPr>
                <w:sz w:val="16"/>
                <w:szCs w:val="16"/>
                <w:lang w:val="en-US"/>
              </w:rPr>
              <w:t>Low risk</w:t>
            </w:r>
          </w:p>
        </w:tc>
        <w:tc>
          <w:tcPr>
            <w:tcW w:w="11199" w:type="dxa"/>
            <w:shd w:val="clear" w:color="D9E2F3" w:themeColor="accent1" w:themeTint="33" w:fill="auto"/>
          </w:tcPr>
          <w:p w14:paraId="43E18A97" w14:textId="77777777" w:rsidR="008E765F" w:rsidRPr="00C12274" w:rsidRDefault="008E765F" w:rsidP="00611251">
            <w:pPr>
              <w:spacing w:before="40" w:after="40" w:line="220" w:lineRule="exact"/>
              <w:rPr>
                <w:sz w:val="16"/>
                <w:szCs w:val="16"/>
                <w:lang w:val="en-US"/>
              </w:rPr>
            </w:pPr>
            <w:r w:rsidRPr="00C12274">
              <w:rPr>
                <w:sz w:val="16"/>
                <w:szCs w:val="16"/>
                <w:lang w:val="en-US"/>
              </w:rPr>
              <w:t>No significant differences between baseline characteristics of groups</w:t>
            </w:r>
          </w:p>
        </w:tc>
      </w:tr>
      <w:tr w:rsidR="008E765F" w:rsidRPr="00C12274" w14:paraId="518ADBB9" w14:textId="77777777" w:rsidTr="00BC7AEC">
        <w:trPr>
          <w:cantSplit/>
        </w:trPr>
        <w:tc>
          <w:tcPr>
            <w:tcW w:w="14034" w:type="dxa"/>
            <w:gridSpan w:val="3"/>
            <w:shd w:val="solid" w:color="D9E2F3" w:themeColor="accent1" w:themeTint="33" w:fill="auto"/>
          </w:tcPr>
          <w:p w14:paraId="00016BA2" w14:textId="470F7CD9" w:rsidR="008E765F" w:rsidRPr="00C12274" w:rsidRDefault="008E765F" w:rsidP="002747EA">
            <w:pPr>
              <w:pStyle w:val="Tablecell"/>
              <w:keepNext/>
              <w:spacing w:line="220" w:lineRule="exact"/>
              <w:rPr>
                <w:rFonts w:eastAsiaTheme="minorHAnsi"/>
                <w:b/>
                <w:sz w:val="16"/>
                <w:szCs w:val="16"/>
                <w:lang w:val="en-US"/>
              </w:rPr>
            </w:pPr>
            <w:r w:rsidRPr="00C12274">
              <w:rPr>
                <w:rFonts w:eastAsiaTheme="minorHAnsi"/>
                <w:b/>
                <w:noProof/>
                <w:sz w:val="16"/>
                <w:szCs w:val="16"/>
                <w:lang w:val="en-US"/>
              </w:rPr>
              <w:t>de Oliveria Melo et al 2012</w:t>
            </w:r>
            <w:r>
              <w:rPr>
                <w:rFonts w:eastAsiaTheme="minorHAnsi"/>
                <w:noProof/>
                <w:sz w:val="16"/>
                <w:szCs w:val="16"/>
                <w:lang w:val="en-US"/>
              </w:rPr>
              <w:fldChar w:fldCharType="begin"/>
            </w:r>
            <w:r w:rsidR="002747EA">
              <w:rPr>
                <w:rFonts w:eastAsiaTheme="minorHAnsi"/>
                <w:noProof/>
                <w:sz w:val="16"/>
                <w:szCs w:val="16"/>
                <w:lang w:val="en-US"/>
              </w:rPr>
              <w:instrText xml:space="preserve"> ADDIN EN.CITE &lt;EndNote&gt;&lt;Cite&gt;&lt;Author&gt;de Oliveria Melo&lt;/Author&gt;&lt;Year&gt;2012&lt;/Year&gt;&lt;RecNum&gt;687&lt;/RecNum&gt;&lt;DisplayText&gt;&lt;style face="superscript" font="Trebuchet MS" size="9"&gt;270&lt;/style&gt;&lt;/DisplayText&gt;&lt;record&gt;&lt;rec-number&gt;687&lt;/rec-number&gt;&lt;foreign-keys&gt;&lt;key app="EN" db-id="exvasrfx2dtraoesasxp2szsxa2df502592x" timestamp="1540527319"&gt;687&lt;/key&gt;&lt;/foreign-keys&gt;&lt;ref-type name="Journal Article"&gt;17&lt;/ref-type&gt;&lt;contributors&gt;&lt;authors&gt;&lt;author&gt;de Oliveria Melo, A. S.&lt;/author&gt;&lt;author&gt;Silva, J. L.&lt;/author&gt;&lt;author&gt;Tavares, J. S.&lt;/author&gt;&lt;author&gt;Barros, V. O.&lt;/author&gt;&lt;author&gt;Leite, D. F.&lt;/author&gt;&lt;author&gt;Amorim, M. M.&lt;/author&gt;&lt;/authors&gt;&lt;/contributors&gt;&lt;auth-address&gt;Department of Obstetrics, School Medical Sciences, University of Campinas, Campinas, Brazil. asomelo@gmail.com&lt;/auth-address&gt;&lt;titles&gt;&lt;title&gt;Effect of a physical exercise program during pregnancy on uteroplacental and fetal blood flow and fetal growth: a randomized controlled trial&lt;/title&gt;&lt;secondary-title&gt;Obstet Gynecol&lt;/secondary-title&gt;&lt;/titles&gt;&lt;periodical&gt;&lt;full-title&gt;Obstet Gynecol&lt;/full-title&gt;&lt;/periodical&gt;&lt;pages&gt;302-10&lt;/pages&gt;&lt;volume&gt;120&lt;/volume&gt;&lt;number&gt;2 Pt 1&lt;/number&gt;&lt;edition&gt;2012/07/25&lt;/edition&gt;&lt;keywords&gt;&lt;keyword&gt;Adult&lt;/keyword&gt;&lt;keyword&gt;*Birth Weight&lt;/keyword&gt;&lt;keyword&gt;Blood Pressure&lt;/keyword&gt;&lt;keyword&gt;Exercise/*physiology&lt;/keyword&gt;&lt;keyword&gt;Female&lt;/keyword&gt;&lt;keyword&gt;*Fetal Development&lt;/keyword&gt;&lt;keyword&gt;Fetus/blood supply&lt;/keyword&gt;&lt;keyword&gt;Humans&lt;/keyword&gt;&lt;keyword&gt;Infant, Newborn&lt;/keyword&gt;&lt;keyword&gt;Physical Fitness&lt;/keyword&gt;&lt;keyword&gt;*Placental Circulation&lt;/keyword&gt;&lt;keyword&gt;Pregnancy/*physiology&lt;/keyword&gt;&lt;keyword&gt;Young Adult&lt;/keyword&gt;&lt;/keywords&gt;&lt;dates&gt;&lt;year&gt;2012&lt;/year&gt;&lt;pub-dates&gt;&lt;date&gt;Aug&lt;/date&gt;&lt;/pub-dates&gt;&lt;/dates&gt;&lt;isbn&gt;1873-233X (Electronic)&amp;#xD;0029-7844 (Linking)&lt;/isbn&gt;&lt;accession-num&gt;22825089&lt;/accession-num&gt;&lt;urls&gt;&lt;related-urls&gt;&lt;url&gt;https://www.ncbi.nlm.nih.gov/pubmed/22825089&lt;/url&gt;&lt;/related-urls&gt;&lt;/urls&gt;&lt;electronic-resource-num&gt;10.1097/AOG.0b013e31825de592&lt;/electronic-resource-num&gt;&lt;/record&gt;&lt;/Cite&gt;&lt;/EndNote&gt;</w:instrText>
            </w:r>
            <w:r>
              <w:rPr>
                <w:rFonts w:eastAsiaTheme="minorHAnsi"/>
                <w:noProof/>
                <w:sz w:val="16"/>
                <w:szCs w:val="16"/>
                <w:lang w:val="en-US"/>
              </w:rPr>
              <w:fldChar w:fldCharType="separate"/>
            </w:r>
            <w:r w:rsidR="002747EA" w:rsidRPr="002747EA">
              <w:rPr>
                <w:rFonts w:eastAsiaTheme="minorHAnsi"/>
                <w:noProof/>
                <w:szCs w:val="16"/>
                <w:vertAlign w:val="superscript"/>
                <w:lang w:val="en-US"/>
              </w:rPr>
              <w:t>270</w:t>
            </w:r>
            <w:r>
              <w:rPr>
                <w:rFonts w:eastAsiaTheme="minorHAnsi"/>
                <w:noProof/>
                <w:sz w:val="16"/>
                <w:szCs w:val="16"/>
                <w:lang w:val="en-US"/>
              </w:rPr>
              <w:fldChar w:fldCharType="end"/>
            </w:r>
          </w:p>
        </w:tc>
      </w:tr>
      <w:tr w:rsidR="008E765F" w:rsidRPr="00C12274" w14:paraId="499DF9EE" w14:textId="77777777" w:rsidTr="00BC7AEC">
        <w:trPr>
          <w:cantSplit/>
        </w:trPr>
        <w:tc>
          <w:tcPr>
            <w:tcW w:w="1560" w:type="dxa"/>
            <w:shd w:val="clear" w:color="D9E2F3" w:themeColor="accent1" w:themeTint="33" w:fill="auto"/>
          </w:tcPr>
          <w:p w14:paraId="571C390D" w14:textId="77777777" w:rsidR="008E765F" w:rsidRPr="00C12274" w:rsidRDefault="008E765F" w:rsidP="006045AE">
            <w:pPr>
              <w:keepNext/>
              <w:spacing w:before="40" w:after="40" w:line="220" w:lineRule="exact"/>
              <w:rPr>
                <w:sz w:val="16"/>
                <w:szCs w:val="16"/>
              </w:rPr>
            </w:pPr>
            <w:r w:rsidRPr="00C12274">
              <w:rPr>
                <w:sz w:val="16"/>
                <w:szCs w:val="16"/>
              </w:rPr>
              <w:t>Random sequence generation</w:t>
            </w:r>
          </w:p>
        </w:tc>
        <w:tc>
          <w:tcPr>
            <w:tcW w:w="1275" w:type="dxa"/>
            <w:shd w:val="clear" w:color="D9E2F3" w:themeColor="accent1" w:themeTint="33" w:fill="70AD47" w:themeFill="accent6"/>
          </w:tcPr>
          <w:p w14:paraId="70C57E30" w14:textId="77777777" w:rsidR="008E765F" w:rsidRPr="00C12274" w:rsidRDefault="008E765F" w:rsidP="006045AE">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6386E8CD" w14:textId="77777777" w:rsidR="008E765F" w:rsidRPr="00C12274" w:rsidRDefault="008E765F" w:rsidP="006045AE">
            <w:pPr>
              <w:pStyle w:val="RCTstable"/>
              <w:keepNext/>
            </w:pPr>
            <w:r w:rsidRPr="00C12274">
              <w:t xml:space="preserve">Randomisation sequence was generated in blocks of 10 using the Random Allocation software program 1.0 by another investigator who did not participate directly in the study. </w:t>
            </w:r>
          </w:p>
        </w:tc>
      </w:tr>
      <w:tr w:rsidR="008E765F" w:rsidRPr="00C12274" w14:paraId="1C2CBFBB" w14:textId="77777777" w:rsidTr="00BC7AEC">
        <w:trPr>
          <w:cantSplit/>
        </w:trPr>
        <w:tc>
          <w:tcPr>
            <w:tcW w:w="1560" w:type="dxa"/>
            <w:shd w:val="clear" w:color="D9E2F3" w:themeColor="accent1" w:themeTint="33" w:fill="auto"/>
          </w:tcPr>
          <w:p w14:paraId="4C8A0A29" w14:textId="77777777" w:rsidR="008E765F" w:rsidRPr="00C12274" w:rsidRDefault="008E765F" w:rsidP="006045AE">
            <w:pPr>
              <w:keepNext/>
              <w:spacing w:before="40" w:after="40" w:line="220" w:lineRule="exact"/>
              <w:rPr>
                <w:sz w:val="16"/>
                <w:szCs w:val="16"/>
              </w:rPr>
            </w:pPr>
            <w:r w:rsidRPr="00C12274">
              <w:rPr>
                <w:sz w:val="16"/>
                <w:szCs w:val="16"/>
              </w:rPr>
              <w:t xml:space="preserve">Allocation concealment </w:t>
            </w:r>
          </w:p>
        </w:tc>
        <w:tc>
          <w:tcPr>
            <w:tcW w:w="1275" w:type="dxa"/>
            <w:shd w:val="clear" w:color="D9E2F3" w:themeColor="accent1" w:themeTint="33" w:fill="70AD47" w:themeFill="accent6"/>
          </w:tcPr>
          <w:p w14:paraId="66B4938B" w14:textId="77777777" w:rsidR="008E765F" w:rsidRPr="00C12274" w:rsidRDefault="008E765F" w:rsidP="006045AE">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388D34BB" w14:textId="77777777" w:rsidR="008E765F" w:rsidRPr="00C12274" w:rsidRDefault="008E765F" w:rsidP="006045AE">
            <w:pPr>
              <w:pStyle w:val="RCTstable"/>
              <w:keepNext/>
            </w:pPr>
            <w:r w:rsidRPr="00C12274">
              <w:t>This investigator also prepared the sealed opaque envelopes containing the randomization group for each participant. Group assignment was defined only after the woman had agreed to participate in the study, thus guaranteeing that allocation remained concealed until the participant had been admitted to the trial.</w:t>
            </w:r>
          </w:p>
        </w:tc>
      </w:tr>
      <w:tr w:rsidR="008E765F" w:rsidRPr="00C12274" w14:paraId="297A3F4B" w14:textId="77777777" w:rsidTr="00BC7AEC">
        <w:trPr>
          <w:cantSplit/>
        </w:trPr>
        <w:tc>
          <w:tcPr>
            <w:tcW w:w="1560" w:type="dxa"/>
            <w:shd w:val="clear" w:color="D9E2F3" w:themeColor="accent1" w:themeTint="33" w:fill="auto"/>
          </w:tcPr>
          <w:p w14:paraId="7BC41B95" w14:textId="77777777" w:rsidR="008E765F" w:rsidRPr="00C12274" w:rsidRDefault="008E765F" w:rsidP="00611251">
            <w:pPr>
              <w:spacing w:before="40" w:after="40" w:line="220" w:lineRule="exact"/>
              <w:rPr>
                <w:sz w:val="16"/>
                <w:szCs w:val="16"/>
              </w:rPr>
            </w:pPr>
            <w:r w:rsidRPr="00C12274">
              <w:rPr>
                <w:sz w:val="16"/>
                <w:szCs w:val="16"/>
              </w:rPr>
              <w:t xml:space="preserve">Blinding </w:t>
            </w:r>
          </w:p>
        </w:tc>
        <w:tc>
          <w:tcPr>
            <w:tcW w:w="1275" w:type="dxa"/>
            <w:shd w:val="clear" w:color="D9E2F3" w:themeColor="accent1" w:themeTint="33" w:fill="FF4D19"/>
          </w:tcPr>
          <w:p w14:paraId="2D631B3E" w14:textId="3A9E8A7B" w:rsidR="008E765F" w:rsidRPr="00C12274" w:rsidRDefault="00DF1663" w:rsidP="00611251">
            <w:pPr>
              <w:spacing w:before="40" w:after="40" w:line="220" w:lineRule="exact"/>
              <w:rPr>
                <w:sz w:val="16"/>
                <w:szCs w:val="16"/>
              </w:rPr>
            </w:pPr>
            <w:r>
              <w:rPr>
                <w:sz w:val="16"/>
                <w:szCs w:val="16"/>
              </w:rPr>
              <w:t>High</w:t>
            </w:r>
            <w:r w:rsidR="008E765F" w:rsidRPr="00C12274">
              <w:rPr>
                <w:sz w:val="16"/>
                <w:szCs w:val="16"/>
              </w:rPr>
              <w:t xml:space="preserve"> risk</w:t>
            </w:r>
          </w:p>
        </w:tc>
        <w:tc>
          <w:tcPr>
            <w:tcW w:w="11199" w:type="dxa"/>
            <w:shd w:val="clear" w:color="D9E2F3" w:themeColor="accent1" w:themeTint="33" w:fill="auto"/>
          </w:tcPr>
          <w:p w14:paraId="4E18D398" w14:textId="22F400C0" w:rsidR="008E765F" w:rsidRPr="00C12274" w:rsidRDefault="008E765F" w:rsidP="00DF1663">
            <w:pPr>
              <w:pStyle w:val="RCTstable"/>
            </w:pPr>
            <w:r w:rsidRPr="00C12274">
              <w:t>This was an open study because it was impossible to blind the investigators and the research participants</w:t>
            </w:r>
            <w:r w:rsidR="00DF1663">
              <w:t>.</w:t>
            </w:r>
            <w:r w:rsidRPr="00C12274">
              <w:t xml:space="preserve"> </w:t>
            </w:r>
          </w:p>
        </w:tc>
      </w:tr>
      <w:tr w:rsidR="000E5D83" w:rsidRPr="00C12274" w14:paraId="762C0A95" w14:textId="77777777" w:rsidTr="00BC7AEC">
        <w:trPr>
          <w:cantSplit/>
        </w:trPr>
        <w:tc>
          <w:tcPr>
            <w:tcW w:w="1560" w:type="dxa"/>
            <w:shd w:val="clear" w:color="D9E2F3" w:themeColor="accent1" w:themeTint="33" w:fill="auto"/>
          </w:tcPr>
          <w:p w14:paraId="2C2D209A" w14:textId="77777777" w:rsidR="000E5D83" w:rsidRPr="00C12274" w:rsidRDefault="000E5D83" w:rsidP="009740A7">
            <w:pPr>
              <w:keepNext/>
              <w:spacing w:before="40" w:after="40" w:line="220" w:lineRule="exact"/>
              <w:rPr>
                <w:sz w:val="16"/>
                <w:szCs w:val="16"/>
              </w:rPr>
            </w:pPr>
            <w:r>
              <w:rPr>
                <w:sz w:val="16"/>
                <w:szCs w:val="16"/>
              </w:rPr>
              <w:t>Detection bias</w:t>
            </w:r>
            <w:r w:rsidRPr="00C12274">
              <w:rPr>
                <w:sz w:val="16"/>
                <w:szCs w:val="16"/>
              </w:rPr>
              <w:t xml:space="preserve"> </w:t>
            </w:r>
          </w:p>
        </w:tc>
        <w:tc>
          <w:tcPr>
            <w:tcW w:w="1275" w:type="dxa"/>
            <w:shd w:val="clear" w:color="D9E2F3" w:themeColor="accent1" w:themeTint="33" w:fill="70AD47" w:themeFill="accent6"/>
          </w:tcPr>
          <w:p w14:paraId="5A48768E" w14:textId="77777777" w:rsidR="000E5D83" w:rsidRPr="00C12274" w:rsidRDefault="000E5D83" w:rsidP="009740A7">
            <w:pPr>
              <w:keepNext/>
              <w:spacing w:before="40" w:after="40" w:line="220" w:lineRule="exact"/>
              <w:rPr>
                <w:sz w:val="16"/>
                <w:szCs w:val="16"/>
              </w:rPr>
            </w:pPr>
            <w:r>
              <w:rPr>
                <w:sz w:val="16"/>
                <w:szCs w:val="16"/>
              </w:rPr>
              <w:t>Low</w:t>
            </w:r>
            <w:r w:rsidRPr="00C12274">
              <w:rPr>
                <w:sz w:val="16"/>
                <w:szCs w:val="16"/>
              </w:rPr>
              <w:t xml:space="preserve"> risk</w:t>
            </w:r>
          </w:p>
        </w:tc>
        <w:tc>
          <w:tcPr>
            <w:tcW w:w="11199" w:type="dxa"/>
            <w:shd w:val="clear" w:color="D9E2F3" w:themeColor="accent1" w:themeTint="33" w:fill="auto"/>
          </w:tcPr>
          <w:p w14:paraId="28F911C9" w14:textId="7129E83E" w:rsidR="000E5D83" w:rsidRPr="00C12274" w:rsidRDefault="00DF1663" w:rsidP="009740A7">
            <w:pPr>
              <w:pStyle w:val="RCTstable"/>
            </w:pPr>
            <w:r>
              <w:t>T</w:t>
            </w:r>
            <w:r w:rsidRPr="00C12274">
              <w:t>he investigators involved in monitoring the ultrasound variables and in the statistical analysis were unaware of the group to which the patient had been assigned.</w:t>
            </w:r>
          </w:p>
        </w:tc>
      </w:tr>
      <w:tr w:rsidR="008E765F" w:rsidRPr="00C12274" w14:paraId="1A04BDC6" w14:textId="77777777" w:rsidTr="00BC7AEC">
        <w:trPr>
          <w:cantSplit/>
        </w:trPr>
        <w:tc>
          <w:tcPr>
            <w:tcW w:w="1560" w:type="dxa"/>
            <w:shd w:val="clear" w:color="D9E2F3" w:themeColor="accent1" w:themeTint="33" w:fill="auto"/>
          </w:tcPr>
          <w:p w14:paraId="51DAE840" w14:textId="77777777" w:rsidR="008E765F" w:rsidRPr="00C12274" w:rsidRDefault="008E765F" w:rsidP="00611251">
            <w:pPr>
              <w:spacing w:before="40" w:after="40" w:line="220" w:lineRule="exact"/>
              <w:rPr>
                <w:sz w:val="16"/>
                <w:szCs w:val="16"/>
              </w:rPr>
            </w:pPr>
            <w:r w:rsidRPr="00C12274">
              <w:rPr>
                <w:sz w:val="16"/>
                <w:szCs w:val="16"/>
              </w:rPr>
              <w:t>Incomplete outcome data</w:t>
            </w:r>
          </w:p>
        </w:tc>
        <w:tc>
          <w:tcPr>
            <w:tcW w:w="1275" w:type="dxa"/>
            <w:shd w:val="clear" w:color="D9E2F3" w:themeColor="accent1" w:themeTint="33" w:fill="70AD47" w:themeFill="accent6"/>
          </w:tcPr>
          <w:p w14:paraId="560CCE71" w14:textId="77777777" w:rsidR="008E765F" w:rsidRPr="00C12274" w:rsidRDefault="008E765F" w:rsidP="00611251">
            <w:pPr>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4458B42B" w14:textId="77777777" w:rsidR="008E765F" w:rsidRPr="00C12274" w:rsidRDefault="008E765F" w:rsidP="00611251">
            <w:pPr>
              <w:spacing w:before="40" w:after="40" w:line="220" w:lineRule="exact"/>
              <w:rPr>
                <w:sz w:val="16"/>
                <w:szCs w:val="16"/>
                <w:lang w:val="en-US"/>
              </w:rPr>
            </w:pPr>
            <w:r w:rsidRPr="00C12274">
              <w:rPr>
                <w:sz w:val="16"/>
                <w:szCs w:val="16"/>
                <w:lang w:val="en-US"/>
              </w:rPr>
              <w:t>Balanced losses between group. ITT analysis conducted.</w:t>
            </w:r>
          </w:p>
        </w:tc>
      </w:tr>
      <w:tr w:rsidR="008E765F" w:rsidRPr="00C12274" w14:paraId="6C80B782" w14:textId="77777777" w:rsidTr="00BC7AEC">
        <w:trPr>
          <w:cantSplit/>
        </w:trPr>
        <w:tc>
          <w:tcPr>
            <w:tcW w:w="1560" w:type="dxa"/>
            <w:shd w:val="clear" w:color="D9E2F3" w:themeColor="accent1" w:themeTint="33" w:fill="auto"/>
          </w:tcPr>
          <w:p w14:paraId="42F11AD7" w14:textId="77777777" w:rsidR="008E765F" w:rsidRPr="00C12274" w:rsidRDefault="008E765F" w:rsidP="00611251">
            <w:pPr>
              <w:spacing w:before="40" w:after="40" w:line="220" w:lineRule="exact"/>
              <w:rPr>
                <w:sz w:val="16"/>
                <w:szCs w:val="16"/>
              </w:rPr>
            </w:pPr>
            <w:r w:rsidRPr="00C12274">
              <w:rPr>
                <w:sz w:val="16"/>
                <w:szCs w:val="16"/>
              </w:rPr>
              <w:t>Selective reporting</w:t>
            </w:r>
          </w:p>
        </w:tc>
        <w:tc>
          <w:tcPr>
            <w:tcW w:w="1275" w:type="dxa"/>
            <w:shd w:val="clear" w:color="D9E2F3" w:themeColor="accent1" w:themeTint="33" w:fill="70AD47" w:themeFill="accent6"/>
          </w:tcPr>
          <w:p w14:paraId="369F6FA4" w14:textId="77777777" w:rsidR="008E765F" w:rsidRPr="00C12274" w:rsidRDefault="008E765F" w:rsidP="00611251">
            <w:pPr>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1D8AAFA3" w14:textId="77777777" w:rsidR="008E765F" w:rsidRPr="00C12274" w:rsidRDefault="008E765F" w:rsidP="00611251">
            <w:pPr>
              <w:spacing w:before="40" w:after="40" w:line="220" w:lineRule="exact"/>
              <w:rPr>
                <w:sz w:val="16"/>
                <w:szCs w:val="16"/>
              </w:rPr>
            </w:pPr>
            <w:r w:rsidRPr="00C12274">
              <w:rPr>
                <w:sz w:val="16"/>
                <w:szCs w:val="16"/>
              </w:rPr>
              <w:t>Pre-specified outcomes reported.</w:t>
            </w:r>
          </w:p>
        </w:tc>
      </w:tr>
      <w:tr w:rsidR="008E765F" w:rsidRPr="00C12274" w14:paraId="24A48AEA" w14:textId="77777777" w:rsidTr="00BC7AEC">
        <w:trPr>
          <w:cantSplit/>
        </w:trPr>
        <w:tc>
          <w:tcPr>
            <w:tcW w:w="1560" w:type="dxa"/>
            <w:shd w:val="clear" w:color="D9E2F3" w:themeColor="accent1" w:themeTint="33" w:fill="auto"/>
          </w:tcPr>
          <w:p w14:paraId="210CF861" w14:textId="77777777" w:rsidR="008E765F" w:rsidRPr="00C12274" w:rsidRDefault="008E765F" w:rsidP="00611251">
            <w:pPr>
              <w:spacing w:before="40" w:after="40" w:line="220" w:lineRule="exact"/>
              <w:rPr>
                <w:sz w:val="16"/>
                <w:szCs w:val="16"/>
                <w:lang w:val="en-US"/>
              </w:rPr>
            </w:pPr>
            <w:r w:rsidRPr="00C12274">
              <w:rPr>
                <w:sz w:val="16"/>
                <w:szCs w:val="16"/>
                <w:lang w:val="en-US"/>
              </w:rPr>
              <w:t xml:space="preserve">Other limitations </w:t>
            </w:r>
          </w:p>
        </w:tc>
        <w:tc>
          <w:tcPr>
            <w:tcW w:w="1275" w:type="dxa"/>
            <w:shd w:val="clear" w:color="D9E2F3" w:themeColor="accent1" w:themeTint="33" w:fill="70AD47" w:themeFill="accent6"/>
          </w:tcPr>
          <w:p w14:paraId="09A16859" w14:textId="77777777" w:rsidR="008E765F" w:rsidRPr="00C12274" w:rsidRDefault="008E765F" w:rsidP="00611251">
            <w:pPr>
              <w:spacing w:before="40" w:after="40" w:line="220" w:lineRule="exact"/>
              <w:rPr>
                <w:sz w:val="16"/>
                <w:szCs w:val="16"/>
                <w:lang w:val="en-US"/>
              </w:rPr>
            </w:pPr>
            <w:r w:rsidRPr="00C12274">
              <w:rPr>
                <w:sz w:val="16"/>
                <w:szCs w:val="16"/>
                <w:lang w:val="en-US"/>
              </w:rPr>
              <w:t>Low risk</w:t>
            </w:r>
          </w:p>
        </w:tc>
        <w:tc>
          <w:tcPr>
            <w:tcW w:w="11199" w:type="dxa"/>
            <w:shd w:val="clear" w:color="D9E2F3" w:themeColor="accent1" w:themeTint="33" w:fill="auto"/>
          </w:tcPr>
          <w:p w14:paraId="102CE046" w14:textId="77777777" w:rsidR="008E765F" w:rsidRPr="00C12274" w:rsidRDefault="008E765F" w:rsidP="00611251">
            <w:pPr>
              <w:spacing w:before="40" w:after="40" w:line="220" w:lineRule="exact"/>
              <w:rPr>
                <w:sz w:val="16"/>
                <w:szCs w:val="16"/>
                <w:lang w:val="en-US"/>
              </w:rPr>
            </w:pPr>
            <w:r w:rsidRPr="00C12274">
              <w:rPr>
                <w:sz w:val="16"/>
                <w:szCs w:val="16"/>
                <w:lang w:val="en-US"/>
              </w:rPr>
              <w:t>No significant differences between baseline characteristics of groups</w:t>
            </w:r>
          </w:p>
        </w:tc>
      </w:tr>
      <w:tr w:rsidR="008E765F" w:rsidRPr="00C12274" w14:paraId="491C83C7" w14:textId="77777777" w:rsidTr="00BC7AEC">
        <w:trPr>
          <w:cantSplit/>
        </w:trPr>
        <w:tc>
          <w:tcPr>
            <w:tcW w:w="14034" w:type="dxa"/>
            <w:gridSpan w:val="3"/>
            <w:shd w:val="solid" w:color="D9E2F3" w:themeColor="accent1" w:themeTint="33" w:fill="auto"/>
          </w:tcPr>
          <w:p w14:paraId="5771F04C" w14:textId="2C6CBB0E" w:rsidR="008E765F" w:rsidRPr="00C12274" w:rsidRDefault="008E765F" w:rsidP="002747EA">
            <w:pPr>
              <w:pStyle w:val="Tablecell"/>
              <w:keepNext/>
              <w:spacing w:line="220" w:lineRule="exact"/>
              <w:rPr>
                <w:rFonts w:eastAsiaTheme="minorHAnsi"/>
                <w:b/>
                <w:sz w:val="16"/>
                <w:szCs w:val="16"/>
                <w:lang w:val="en-US"/>
              </w:rPr>
            </w:pPr>
            <w:r w:rsidRPr="00C12274">
              <w:rPr>
                <w:rFonts w:eastAsiaTheme="minorHAnsi"/>
                <w:b/>
                <w:noProof/>
                <w:sz w:val="16"/>
                <w:szCs w:val="16"/>
                <w:lang w:val="en-US"/>
              </w:rPr>
              <w:t>Dekker Nitert et al 2015</w:t>
            </w:r>
            <w:r>
              <w:rPr>
                <w:rFonts w:eastAsiaTheme="minorHAnsi"/>
                <w:noProof/>
                <w:sz w:val="16"/>
                <w:szCs w:val="16"/>
                <w:lang w:val="en-US"/>
              </w:rPr>
              <w:fldChar w:fldCharType="begin">
                <w:fldData xml:space="preserve">PEVuZE5vdGU+PENpdGU+PEF1dGhvcj5EZWtrZXIgTml0ZXJ0PC9BdXRob3I+PFllYXI+MjAxNTwv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</w:fldData>
              </w:fldChar>
            </w:r>
            <w:r w:rsidR="002747EA">
              <w:rPr>
                <w:rFonts w:eastAsiaTheme="minorHAnsi"/>
                <w:noProof/>
                <w:sz w:val="16"/>
                <w:szCs w:val="16"/>
                <w:lang w:val="en-US"/>
              </w:rPr>
              <w:instrText xml:space="preserve"> ADDIN EN.CITE </w:instrText>
            </w:r>
            <w:r w:rsidR="002747EA">
              <w:rPr>
                <w:rFonts w:eastAsiaTheme="minorHAnsi"/>
                <w:noProof/>
                <w:sz w:val="16"/>
                <w:szCs w:val="16"/>
                <w:lang w:val="en-US"/>
              </w:rPr>
              <w:fldChar w:fldCharType="begin">
                <w:fldData xml:space="preserve">PEVuZE5vdGU+PENpdGU+PEF1dGhvcj5EZWtrZXIgTml0ZXJ0PC9BdXRob3I+PFllYXI+MjAxNTwv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</w:fldData>
              </w:fldChar>
            </w:r>
            <w:r w:rsidR="002747EA">
              <w:rPr>
                <w:rFonts w:eastAsiaTheme="minorHAnsi"/>
                <w:noProof/>
                <w:sz w:val="16"/>
                <w:szCs w:val="16"/>
                <w:lang w:val="en-US"/>
              </w:rPr>
              <w:instrText xml:space="preserve"> ADDIN EN.CITE.DATA </w:instrText>
            </w:r>
            <w:r w:rsidR="002747EA">
              <w:rPr>
                <w:rFonts w:eastAsiaTheme="minorHAnsi"/>
                <w:noProof/>
                <w:sz w:val="16"/>
                <w:szCs w:val="16"/>
                <w:lang w:val="en-US"/>
              </w:rPr>
            </w:r>
            <w:r w:rsidR="002747EA">
              <w:rPr>
                <w:rFonts w:eastAsiaTheme="minorHAnsi"/>
                <w:noProof/>
                <w:sz w:val="16"/>
                <w:szCs w:val="16"/>
                <w:lang w:val="en-US"/>
              </w:rPr>
              <w:fldChar w:fldCharType="end"/>
            </w:r>
            <w:r>
              <w:rPr>
                <w:rFonts w:eastAsiaTheme="minorHAnsi"/>
                <w:noProof/>
                <w:sz w:val="16"/>
                <w:szCs w:val="16"/>
                <w:lang w:val="en-US"/>
              </w:rPr>
            </w:r>
            <w:r>
              <w:rPr>
                <w:rFonts w:eastAsiaTheme="minorHAnsi"/>
                <w:noProof/>
                <w:sz w:val="16"/>
                <w:szCs w:val="16"/>
                <w:lang w:val="en-US"/>
              </w:rPr>
              <w:fldChar w:fldCharType="separate"/>
            </w:r>
            <w:r w:rsidR="002747EA" w:rsidRPr="002747EA">
              <w:rPr>
                <w:rFonts w:eastAsiaTheme="minorHAnsi"/>
                <w:noProof/>
                <w:szCs w:val="16"/>
                <w:vertAlign w:val="superscript"/>
                <w:lang w:val="en-US"/>
              </w:rPr>
              <w:t>448</w:t>
            </w:r>
            <w:r>
              <w:rPr>
                <w:rFonts w:eastAsiaTheme="minorHAnsi"/>
                <w:noProof/>
                <w:sz w:val="16"/>
                <w:szCs w:val="16"/>
                <w:lang w:val="en-US"/>
              </w:rPr>
              <w:fldChar w:fldCharType="end"/>
            </w:r>
          </w:p>
        </w:tc>
      </w:tr>
      <w:tr w:rsidR="008E765F" w:rsidRPr="00C12274" w14:paraId="27ADA2B2" w14:textId="77777777" w:rsidTr="00BC7AEC">
        <w:trPr>
          <w:cantSplit/>
        </w:trPr>
        <w:tc>
          <w:tcPr>
            <w:tcW w:w="1560" w:type="dxa"/>
            <w:shd w:val="clear" w:color="D9E2F3" w:themeColor="accent1" w:themeTint="33" w:fill="auto"/>
          </w:tcPr>
          <w:p w14:paraId="65F83FE8" w14:textId="77777777" w:rsidR="008E765F" w:rsidRPr="00C12274" w:rsidRDefault="008E765F" w:rsidP="00611251">
            <w:pPr>
              <w:keepNext/>
              <w:spacing w:before="40" w:after="40" w:line="220" w:lineRule="exact"/>
              <w:rPr>
                <w:sz w:val="16"/>
                <w:szCs w:val="16"/>
              </w:rPr>
            </w:pPr>
            <w:r w:rsidRPr="00C12274">
              <w:rPr>
                <w:sz w:val="16"/>
                <w:szCs w:val="16"/>
              </w:rPr>
              <w:t>Random sequence generation</w:t>
            </w:r>
          </w:p>
        </w:tc>
        <w:tc>
          <w:tcPr>
            <w:tcW w:w="1275" w:type="dxa"/>
            <w:shd w:val="clear" w:color="D9E2F3" w:themeColor="accent1" w:themeTint="33" w:fill="70AD47" w:themeFill="accent6"/>
          </w:tcPr>
          <w:p w14:paraId="7FB8A695" w14:textId="77777777" w:rsidR="008E765F" w:rsidRPr="00C12274" w:rsidRDefault="008E765F" w:rsidP="00611251">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69DB9345" w14:textId="77777777" w:rsidR="008E765F" w:rsidRPr="00C12274" w:rsidRDefault="008E765F" w:rsidP="00611251">
            <w:pPr>
              <w:pStyle w:val="RCTstable"/>
              <w:keepNext/>
            </w:pPr>
            <w:r w:rsidRPr="00C12274">
              <w:t>Women were randomised to the intervention or standard care arm by random number allocation through an external service</w:t>
            </w:r>
          </w:p>
        </w:tc>
      </w:tr>
      <w:tr w:rsidR="008E765F" w:rsidRPr="00C12274" w14:paraId="48A4D03D" w14:textId="77777777" w:rsidTr="00BC7AEC">
        <w:trPr>
          <w:cantSplit/>
        </w:trPr>
        <w:tc>
          <w:tcPr>
            <w:tcW w:w="1560" w:type="dxa"/>
            <w:shd w:val="clear" w:color="D9E2F3" w:themeColor="accent1" w:themeTint="33" w:fill="auto"/>
          </w:tcPr>
          <w:p w14:paraId="4B475E54" w14:textId="77777777" w:rsidR="008E765F" w:rsidRPr="00C12274" w:rsidRDefault="008E765F" w:rsidP="00611251">
            <w:pPr>
              <w:keepNext/>
              <w:spacing w:before="40" w:after="40" w:line="220" w:lineRule="exact"/>
              <w:rPr>
                <w:sz w:val="16"/>
                <w:szCs w:val="16"/>
              </w:rPr>
            </w:pPr>
            <w:r w:rsidRPr="00C12274">
              <w:rPr>
                <w:sz w:val="16"/>
                <w:szCs w:val="16"/>
              </w:rPr>
              <w:t xml:space="preserve">Allocation concealment </w:t>
            </w:r>
          </w:p>
        </w:tc>
        <w:tc>
          <w:tcPr>
            <w:tcW w:w="1275" w:type="dxa"/>
            <w:shd w:val="clear" w:color="D9E2F3" w:themeColor="accent1" w:themeTint="33" w:fill="FFC000" w:themeFill="accent4"/>
          </w:tcPr>
          <w:p w14:paraId="0BFAAA4A" w14:textId="77777777" w:rsidR="008E765F" w:rsidRPr="00C12274" w:rsidRDefault="008E765F" w:rsidP="00611251">
            <w:pPr>
              <w:keepNext/>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2A639055" w14:textId="77777777" w:rsidR="008E765F" w:rsidRPr="00C12274" w:rsidRDefault="008E765F" w:rsidP="00611251">
            <w:pPr>
              <w:pStyle w:val="RCTstable"/>
              <w:keepNext/>
            </w:pPr>
            <w:r w:rsidRPr="00C12274">
              <w:t>Not described</w:t>
            </w:r>
          </w:p>
        </w:tc>
      </w:tr>
      <w:tr w:rsidR="008E765F" w:rsidRPr="00C12274" w14:paraId="764F3016" w14:textId="77777777" w:rsidTr="00BC7AEC">
        <w:trPr>
          <w:cantSplit/>
        </w:trPr>
        <w:tc>
          <w:tcPr>
            <w:tcW w:w="1560" w:type="dxa"/>
            <w:shd w:val="clear" w:color="D9E2F3" w:themeColor="accent1" w:themeTint="33" w:fill="auto"/>
          </w:tcPr>
          <w:p w14:paraId="75D5994F" w14:textId="77777777" w:rsidR="008E765F" w:rsidRPr="00C12274" w:rsidRDefault="008E765F" w:rsidP="00611251">
            <w:pPr>
              <w:keepNext/>
              <w:spacing w:before="40" w:after="40" w:line="220" w:lineRule="exact"/>
              <w:rPr>
                <w:sz w:val="16"/>
                <w:szCs w:val="16"/>
              </w:rPr>
            </w:pPr>
            <w:r w:rsidRPr="00C12274">
              <w:rPr>
                <w:sz w:val="16"/>
                <w:szCs w:val="16"/>
              </w:rPr>
              <w:t xml:space="preserve">Blinding </w:t>
            </w:r>
          </w:p>
        </w:tc>
        <w:tc>
          <w:tcPr>
            <w:tcW w:w="1275" w:type="dxa"/>
            <w:shd w:val="clear" w:color="D9E2F3" w:themeColor="accent1" w:themeTint="33" w:fill="FFC000" w:themeFill="accent4"/>
          </w:tcPr>
          <w:p w14:paraId="1E677425" w14:textId="77777777" w:rsidR="008E765F" w:rsidRPr="00C12274" w:rsidRDefault="008E765F" w:rsidP="00611251">
            <w:pPr>
              <w:keepNext/>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01DF8071" w14:textId="77777777" w:rsidR="008E765F" w:rsidRPr="00C12274" w:rsidRDefault="008E765F" w:rsidP="00611251">
            <w:pPr>
              <w:pStyle w:val="RCTstable"/>
              <w:keepNext/>
            </w:pPr>
            <w:r w:rsidRPr="00C12274">
              <w:t>Not described</w:t>
            </w:r>
          </w:p>
        </w:tc>
      </w:tr>
      <w:tr w:rsidR="00486B97" w:rsidRPr="00C12274" w14:paraId="7EB062C4" w14:textId="77777777" w:rsidTr="00BC7AEC">
        <w:trPr>
          <w:cantSplit/>
        </w:trPr>
        <w:tc>
          <w:tcPr>
            <w:tcW w:w="1560" w:type="dxa"/>
            <w:shd w:val="clear" w:color="D9E2F3" w:themeColor="accent1" w:themeTint="33" w:fill="auto"/>
          </w:tcPr>
          <w:p w14:paraId="508126DA" w14:textId="77777777" w:rsidR="00486B97" w:rsidRPr="00C12274" w:rsidRDefault="00486B97" w:rsidP="009740A7">
            <w:pPr>
              <w:keepNext/>
              <w:spacing w:before="40" w:after="40" w:line="220" w:lineRule="exact"/>
              <w:rPr>
                <w:sz w:val="16"/>
                <w:szCs w:val="16"/>
              </w:rPr>
            </w:pPr>
            <w:r>
              <w:rPr>
                <w:sz w:val="16"/>
                <w:szCs w:val="16"/>
              </w:rPr>
              <w:t>Detection bias</w:t>
            </w:r>
            <w:r w:rsidRPr="00C12274">
              <w:rPr>
                <w:sz w:val="16"/>
                <w:szCs w:val="16"/>
              </w:rPr>
              <w:t xml:space="preserve"> </w:t>
            </w:r>
          </w:p>
        </w:tc>
        <w:tc>
          <w:tcPr>
            <w:tcW w:w="1275" w:type="dxa"/>
            <w:shd w:val="clear" w:color="D9E2F3" w:themeColor="accent1" w:themeTint="33" w:fill="FFC000" w:themeFill="accent4"/>
          </w:tcPr>
          <w:p w14:paraId="05BC5536" w14:textId="12551DD3" w:rsidR="00486B97" w:rsidRPr="00C12274" w:rsidRDefault="00486B97" w:rsidP="009740A7">
            <w:pPr>
              <w:keepNext/>
              <w:spacing w:before="40" w:after="40" w:line="220" w:lineRule="exact"/>
              <w:rPr>
                <w:sz w:val="16"/>
                <w:szCs w:val="16"/>
              </w:rPr>
            </w:pPr>
            <w:r>
              <w:rPr>
                <w:sz w:val="16"/>
                <w:szCs w:val="16"/>
              </w:rPr>
              <w:t>Unclear</w:t>
            </w:r>
            <w:r w:rsidRPr="00C12274">
              <w:rPr>
                <w:sz w:val="16"/>
                <w:szCs w:val="16"/>
              </w:rPr>
              <w:t xml:space="preserve"> risk</w:t>
            </w:r>
          </w:p>
        </w:tc>
        <w:tc>
          <w:tcPr>
            <w:tcW w:w="11199" w:type="dxa"/>
            <w:shd w:val="clear" w:color="D9E2F3" w:themeColor="accent1" w:themeTint="33" w:fill="auto"/>
          </w:tcPr>
          <w:p w14:paraId="251DAE31" w14:textId="6995AB1D" w:rsidR="00486B97" w:rsidRPr="00C12274" w:rsidRDefault="00486B97" w:rsidP="009740A7">
            <w:pPr>
              <w:pStyle w:val="RCTstable"/>
            </w:pPr>
            <w:r w:rsidRPr="00C12274">
              <w:t>Not described</w:t>
            </w:r>
          </w:p>
        </w:tc>
      </w:tr>
      <w:tr w:rsidR="008E765F" w:rsidRPr="00C12274" w14:paraId="385D1223" w14:textId="77777777" w:rsidTr="00BC7AEC">
        <w:trPr>
          <w:cantSplit/>
        </w:trPr>
        <w:tc>
          <w:tcPr>
            <w:tcW w:w="1560" w:type="dxa"/>
            <w:shd w:val="clear" w:color="D9E2F3" w:themeColor="accent1" w:themeTint="33" w:fill="auto"/>
          </w:tcPr>
          <w:p w14:paraId="56F4AF4F" w14:textId="77777777" w:rsidR="008E765F" w:rsidRPr="00C12274" w:rsidRDefault="008E765F" w:rsidP="00611251">
            <w:pPr>
              <w:spacing w:before="40" w:after="40" w:line="220" w:lineRule="exact"/>
              <w:rPr>
                <w:sz w:val="16"/>
                <w:szCs w:val="16"/>
              </w:rPr>
            </w:pPr>
            <w:r w:rsidRPr="00C12274">
              <w:rPr>
                <w:sz w:val="16"/>
                <w:szCs w:val="16"/>
              </w:rPr>
              <w:t>Incomplete outcome data</w:t>
            </w:r>
          </w:p>
        </w:tc>
        <w:tc>
          <w:tcPr>
            <w:tcW w:w="1275" w:type="dxa"/>
            <w:shd w:val="clear" w:color="D9E2F3" w:themeColor="accent1" w:themeTint="33" w:fill="70AD47" w:themeFill="accent6"/>
          </w:tcPr>
          <w:p w14:paraId="03F64916" w14:textId="77777777" w:rsidR="008E765F" w:rsidRPr="00C12274" w:rsidRDefault="008E765F" w:rsidP="00611251">
            <w:pPr>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1A5E8D3D" w14:textId="77777777" w:rsidR="008E765F" w:rsidRPr="00C12274" w:rsidRDefault="008E765F" w:rsidP="00611251">
            <w:pPr>
              <w:spacing w:before="40" w:after="40" w:line="220" w:lineRule="exact"/>
              <w:rPr>
                <w:sz w:val="16"/>
                <w:szCs w:val="16"/>
                <w:lang w:val="en-US"/>
              </w:rPr>
            </w:pPr>
            <w:r w:rsidRPr="00C12274">
              <w:rPr>
                <w:sz w:val="16"/>
                <w:szCs w:val="16"/>
                <w:lang w:val="en-US"/>
              </w:rPr>
              <w:t>No loss to follow-up reported</w:t>
            </w:r>
          </w:p>
        </w:tc>
      </w:tr>
      <w:tr w:rsidR="008E765F" w:rsidRPr="00C12274" w14:paraId="48714C27" w14:textId="77777777" w:rsidTr="00BC7AEC">
        <w:trPr>
          <w:cantSplit/>
        </w:trPr>
        <w:tc>
          <w:tcPr>
            <w:tcW w:w="1560" w:type="dxa"/>
            <w:shd w:val="clear" w:color="D9E2F3" w:themeColor="accent1" w:themeTint="33" w:fill="auto"/>
          </w:tcPr>
          <w:p w14:paraId="658D8C4C" w14:textId="77777777" w:rsidR="008E765F" w:rsidRPr="00C12274" w:rsidRDefault="008E765F" w:rsidP="00611251">
            <w:pPr>
              <w:spacing w:before="40" w:after="40" w:line="220" w:lineRule="exact"/>
              <w:rPr>
                <w:sz w:val="16"/>
                <w:szCs w:val="16"/>
              </w:rPr>
            </w:pPr>
            <w:r w:rsidRPr="00C12274">
              <w:rPr>
                <w:sz w:val="16"/>
                <w:szCs w:val="16"/>
              </w:rPr>
              <w:t>Selective reporting</w:t>
            </w:r>
          </w:p>
        </w:tc>
        <w:tc>
          <w:tcPr>
            <w:tcW w:w="1275" w:type="dxa"/>
            <w:shd w:val="clear" w:color="D9E2F3" w:themeColor="accent1" w:themeTint="33" w:fill="70AD47" w:themeFill="accent6"/>
          </w:tcPr>
          <w:p w14:paraId="024C39AC" w14:textId="77777777" w:rsidR="008E765F" w:rsidRPr="00C12274" w:rsidRDefault="008E765F" w:rsidP="00611251">
            <w:pPr>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414D2AD7" w14:textId="77777777" w:rsidR="008E765F" w:rsidRPr="00C12274" w:rsidRDefault="008E765F" w:rsidP="00611251">
            <w:pPr>
              <w:spacing w:before="40" w:after="40" w:line="220" w:lineRule="exact"/>
              <w:rPr>
                <w:sz w:val="16"/>
                <w:szCs w:val="16"/>
              </w:rPr>
            </w:pPr>
            <w:r w:rsidRPr="00C12274">
              <w:rPr>
                <w:sz w:val="16"/>
                <w:szCs w:val="16"/>
              </w:rPr>
              <w:t>Pre-specified outcomes reported.</w:t>
            </w:r>
          </w:p>
        </w:tc>
      </w:tr>
      <w:tr w:rsidR="008E765F" w:rsidRPr="00C12274" w14:paraId="480CE537" w14:textId="77777777" w:rsidTr="00BC7AEC">
        <w:trPr>
          <w:cantSplit/>
        </w:trPr>
        <w:tc>
          <w:tcPr>
            <w:tcW w:w="1560" w:type="dxa"/>
            <w:shd w:val="clear" w:color="D9E2F3" w:themeColor="accent1" w:themeTint="33" w:fill="auto"/>
          </w:tcPr>
          <w:p w14:paraId="3D83610A" w14:textId="77777777" w:rsidR="008E765F" w:rsidRPr="00C12274" w:rsidRDefault="008E765F" w:rsidP="00611251">
            <w:pPr>
              <w:spacing w:before="40" w:after="40" w:line="220" w:lineRule="exact"/>
              <w:rPr>
                <w:sz w:val="16"/>
                <w:szCs w:val="16"/>
                <w:lang w:val="en-US"/>
              </w:rPr>
            </w:pPr>
            <w:r w:rsidRPr="00C12274">
              <w:rPr>
                <w:sz w:val="16"/>
                <w:szCs w:val="16"/>
                <w:lang w:val="en-US"/>
              </w:rPr>
              <w:t xml:space="preserve">Other limitations </w:t>
            </w:r>
          </w:p>
        </w:tc>
        <w:tc>
          <w:tcPr>
            <w:tcW w:w="1275" w:type="dxa"/>
            <w:shd w:val="clear" w:color="D9E2F3" w:themeColor="accent1" w:themeTint="33" w:fill="FFC000" w:themeFill="accent4"/>
          </w:tcPr>
          <w:p w14:paraId="742E938C" w14:textId="77777777" w:rsidR="008E765F" w:rsidRPr="00C12274" w:rsidRDefault="008E765F" w:rsidP="00611251">
            <w:pPr>
              <w:spacing w:before="40" w:after="40" w:line="220" w:lineRule="exact"/>
              <w:rPr>
                <w:sz w:val="16"/>
                <w:szCs w:val="16"/>
                <w:lang w:val="en-US"/>
              </w:rPr>
            </w:pPr>
            <w:r w:rsidRPr="00C12274">
              <w:rPr>
                <w:sz w:val="16"/>
                <w:szCs w:val="16"/>
                <w:lang w:val="en-US"/>
              </w:rPr>
              <w:t>Unclear risk</w:t>
            </w:r>
          </w:p>
        </w:tc>
        <w:tc>
          <w:tcPr>
            <w:tcW w:w="11199" w:type="dxa"/>
            <w:shd w:val="clear" w:color="D9E2F3" w:themeColor="accent1" w:themeTint="33" w:fill="auto"/>
          </w:tcPr>
          <w:p w14:paraId="39DF56AC" w14:textId="77777777" w:rsidR="008E765F" w:rsidRPr="00C12274" w:rsidRDefault="008E765F" w:rsidP="00611251">
            <w:pPr>
              <w:pStyle w:val="RCTstable"/>
            </w:pPr>
            <w:r w:rsidRPr="00C12274">
              <w:t>Levels of physical activity were low and women randomised to the control group also increased their level of physical activity, which further reduces the power of the study to detect differences.</w:t>
            </w:r>
          </w:p>
        </w:tc>
      </w:tr>
      <w:tr w:rsidR="008E765F" w:rsidRPr="00C12274" w14:paraId="084D70FD" w14:textId="77777777" w:rsidTr="00BC7AEC">
        <w:trPr>
          <w:cantSplit/>
        </w:trPr>
        <w:tc>
          <w:tcPr>
            <w:tcW w:w="14034" w:type="dxa"/>
            <w:gridSpan w:val="3"/>
            <w:shd w:val="solid" w:color="D9E2F3" w:themeColor="accent1" w:themeTint="33" w:fill="auto"/>
          </w:tcPr>
          <w:p w14:paraId="31C25BED" w14:textId="4D0EC326" w:rsidR="008E765F" w:rsidRPr="00C12274" w:rsidRDefault="008E765F" w:rsidP="002747EA">
            <w:pPr>
              <w:pStyle w:val="Tablecell"/>
              <w:keepNext/>
              <w:spacing w:line="220" w:lineRule="exact"/>
              <w:rPr>
                <w:rFonts w:eastAsiaTheme="minorHAnsi"/>
                <w:b/>
                <w:sz w:val="16"/>
                <w:szCs w:val="16"/>
                <w:lang w:val="en-US"/>
              </w:rPr>
            </w:pPr>
            <w:r w:rsidRPr="00C12274">
              <w:rPr>
                <w:rFonts w:eastAsiaTheme="minorHAnsi"/>
                <w:b/>
                <w:noProof/>
                <w:sz w:val="16"/>
                <w:szCs w:val="16"/>
                <w:lang w:val="en-US"/>
              </w:rPr>
              <w:t>Garnæs et al 201</w:t>
            </w:r>
            <w:r>
              <w:rPr>
                <w:rFonts w:eastAsiaTheme="minorHAnsi"/>
                <w:b/>
                <w:noProof/>
                <w:sz w:val="16"/>
                <w:szCs w:val="16"/>
                <w:lang w:val="en-US"/>
              </w:rPr>
              <w:t>6</w:t>
            </w:r>
            <w:r>
              <w:rPr>
                <w:rFonts w:eastAsiaTheme="minorHAnsi"/>
                <w:sz w:val="16"/>
                <w:szCs w:val="16"/>
                <w:lang w:val="en-US"/>
              </w:rPr>
              <w:fldChar w:fldCharType="begin">
                <w:fldData xml:space="preserve">PEVuZE5vdGU+PENpdGU+PEF1dGhvcj5HYXJuw6ZzPC9BdXRob3I+PFllYXI+MjAxODwvWWVhcj48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</w:fldData>
              </w:fldChar>
            </w:r>
            <w:r w:rsidR="002747EA">
              <w:rPr>
                <w:rFonts w:eastAsiaTheme="minorHAnsi"/>
                <w:sz w:val="16"/>
                <w:szCs w:val="16"/>
                <w:lang w:val="en-US"/>
              </w:rPr>
              <w:instrText xml:space="preserve"> ADDIN EN.CITE </w:instrText>
            </w:r>
            <w:r w:rsidR="002747EA">
              <w:rPr>
                <w:rFonts w:eastAsiaTheme="minorHAnsi"/>
                <w:sz w:val="16"/>
                <w:szCs w:val="16"/>
                <w:lang w:val="en-US"/>
              </w:rPr>
              <w:fldChar w:fldCharType="begin">
                <w:fldData xml:space="preserve">PEVuZE5vdGU+PENpdGU+PEF1dGhvcj5HYXJuw6ZzPC9BdXRob3I+PFllYXI+MjAxODwvWWVhcj48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</w:fldData>
              </w:fldChar>
            </w:r>
            <w:r w:rsidR="002747EA">
              <w:rPr>
                <w:rFonts w:eastAsiaTheme="minorHAnsi"/>
                <w:sz w:val="16"/>
                <w:szCs w:val="16"/>
                <w:lang w:val="en-US"/>
              </w:rPr>
              <w:instrText xml:space="preserve"> ADDIN EN.CITE.DATA </w:instrText>
            </w:r>
            <w:r w:rsidR="002747EA">
              <w:rPr>
                <w:rFonts w:eastAsiaTheme="minorHAnsi"/>
                <w:sz w:val="16"/>
                <w:szCs w:val="16"/>
                <w:lang w:val="en-US"/>
              </w:rPr>
            </w:r>
            <w:r w:rsidR="002747EA">
              <w:rPr>
                <w:rFonts w:eastAsiaTheme="minorHAnsi"/>
                <w:sz w:val="16"/>
                <w:szCs w:val="16"/>
                <w:lang w:val="en-US"/>
              </w:rPr>
              <w:fldChar w:fldCharType="end"/>
            </w:r>
            <w:r>
              <w:rPr>
                <w:rFonts w:eastAsiaTheme="minorHAnsi"/>
                <w:sz w:val="16"/>
                <w:szCs w:val="16"/>
                <w:lang w:val="en-US"/>
              </w:rPr>
            </w:r>
            <w:r>
              <w:rPr>
                <w:rFonts w:eastAsiaTheme="minorHAnsi"/>
                <w:sz w:val="16"/>
                <w:szCs w:val="16"/>
                <w:lang w:val="en-US"/>
              </w:rPr>
              <w:fldChar w:fldCharType="separate"/>
            </w:r>
            <w:r w:rsidR="002747EA" w:rsidRPr="002747EA">
              <w:rPr>
                <w:rFonts w:eastAsiaTheme="minorHAnsi"/>
                <w:noProof/>
                <w:szCs w:val="16"/>
                <w:vertAlign w:val="superscript"/>
                <w:lang w:val="en-US"/>
              </w:rPr>
              <w:t>304,314,315,537</w:t>
            </w:r>
            <w:r>
              <w:rPr>
                <w:rFonts w:eastAsiaTheme="minorHAnsi"/>
                <w:sz w:val="16"/>
                <w:szCs w:val="16"/>
                <w:lang w:val="en-US"/>
              </w:rPr>
              <w:fldChar w:fldCharType="end"/>
            </w:r>
          </w:p>
        </w:tc>
      </w:tr>
      <w:tr w:rsidR="008E765F" w:rsidRPr="00C12274" w14:paraId="0A4C3C91" w14:textId="77777777" w:rsidTr="00BC7AEC">
        <w:trPr>
          <w:cantSplit/>
        </w:trPr>
        <w:tc>
          <w:tcPr>
            <w:tcW w:w="1560" w:type="dxa"/>
            <w:shd w:val="clear" w:color="D9E2F3" w:themeColor="accent1" w:themeTint="33" w:fill="auto"/>
          </w:tcPr>
          <w:p w14:paraId="1DF43DE1" w14:textId="77777777" w:rsidR="008E765F" w:rsidRPr="00C12274" w:rsidRDefault="008E765F" w:rsidP="00611251">
            <w:pPr>
              <w:keepNext/>
              <w:spacing w:before="40" w:after="40" w:line="220" w:lineRule="exact"/>
              <w:rPr>
                <w:sz w:val="16"/>
                <w:szCs w:val="16"/>
              </w:rPr>
            </w:pPr>
            <w:r w:rsidRPr="00C12274">
              <w:rPr>
                <w:sz w:val="16"/>
                <w:szCs w:val="16"/>
              </w:rPr>
              <w:t>Random sequence generation</w:t>
            </w:r>
          </w:p>
        </w:tc>
        <w:tc>
          <w:tcPr>
            <w:tcW w:w="1275" w:type="dxa"/>
            <w:shd w:val="clear" w:color="D9E2F3" w:themeColor="accent1" w:themeTint="33" w:fill="70AD47" w:themeFill="accent6"/>
          </w:tcPr>
          <w:p w14:paraId="3DF69B68" w14:textId="77777777" w:rsidR="008E765F" w:rsidRPr="00C12274" w:rsidRDefault="008E765F" w:rsidP="00611251">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38B4C73D" w14:textId="77777777" w:rsidR="008E765F" w:rsidRPr="00C12274" w:rsidRDefault="008E765F" w:rsidP="00611251">
            <w:pPr>
              <w:pStyle w:val="RCTstable"/>
              <w:keepNext/>
            </w:pPr>
            <w:r w:rsidRPr="00C12274">
              <w:t xml:space="preserve">Participants were randomly allocated 1:1 to the intervention or the control group. Allocation was done using a computer random number generator developed and administrated at the Unit for Applied Clinical Research, NTNU. The randomization had varying block sizes, with the first, the smallest, and the largest block defined by the computer technician at the Unit for Applied Clinical Research. </w:t>
            </w:r>
          </w:p>
        </w:tc>
      </w:tr>
      <w:tr w:rsidR="008E765F" w:rsidRPr="00C12274" w14:paraId="0DAF4073" w14:textId="77777777" w:rsidTr="00BC7AEC">
        <w:trPr>
          <w:cantSplit/>
        </w:trPr>
        <w:tc>
          <w:tcPr>
            <w:tcW w:w="1560" w:type="dxa"/>
            <w:shd w:val="clear" w:color="D9E2F3" w:themeColor="accent1" w:themeTint="33" w:fill="auto"/>
          </w:tcPr>
          <w:p w14:paraId="29BC2C24" w14:textId="77777777" w:rsidR="008E765F" w:rsidRPr="00C12274" w:rsidRDefault="008E765F" w:rsidP="00611251">
            <w:pPr>
              <w:keepNext/>
              <w:spacing w:before="40" w:after="40" w:line="220" w:lineRule="exact"/>
              <w:rPr>
                <w:sz w:val="16"/>
                <w:szCs w:val="16"/>
              </w:rPr>
            </w:pPr>
            <w:r w:rsidRPr="00C12274">
              <w:rPr>
                <w:sz w:val="16"/>
                <w:szCs w:val="16"/>
              </w:rPr>
              <w:t xml:space="preserve">Allocation concealment </w:t>
            </w:r>
          </w:p>
        </w:tc>
        <w:tc>
          <w:tcPr>
            <w:tcW w:w="1275" w:type="dxa"/>
            <w:shd w:val="clear" w:color="D9E2F3" w:themeColor="accent1" w:themeTint="33" w:fill="FF4D19"/>
          </w:tcPr>
          <w:p w14:paraId="32F63406" w14:textId="77777777" w:rsidR="008E765F" w:rsidRPr="00C12274" w:rsidRDefault="008E765F" w:rsidP="00611251">
            <w:pPr>
              <w:keepNext/>
              <w:spacing w:before="40" w:after="40" w:line="220" w:lineRule="exact"/>
              <w:rPr>
                <w:sz w:val="16"/>
                <w:szCs w:val="16"/>
              </w:rPr>
            </w:pPr>
            <w:r w:rsidRPr="00C12274">
              <w:rPr>
                <w:sz w:val="16"/>
                <w:szCs w:val="16"/>
              </w:rPr>
              <w:t>High risk</w:t>
            </w:r>
          </w:p>
        </w:tc>
        <w:tc>
          <w:tcPr>
            <w:tcW w:w="11199" w:type="dxa"/>
            <w:shd w:val="clear" w:color="D9E2F3" w:themeColor="accent1" w:themeTint="33" w:fill="auto"/>
          </w:tcPr>
          <w:p w14:paraId="2A36A6F1" w14:textId="77777777" w:rsidR="008E765F" w:rsidRPr="00C12274" w:rsidRDefault="008E765F" w:rsidP="00611251">
            <w:pPr>
              <w:pStyle w:val="RCTstable"/>
              <w:keepNext/>
            </w:pPr>
            <w:r w:rsidRPr="00C12274">
              <w:t>The investigators enrolling the patients (K. K. G. and T. M.) got the allocation results on screen and by e-mail after registration of each new participant into the study and did not have the full randomization list available.</w:t>
            </w:r>
          </w:p>
        </w:tc>
      </w:tr>
      <w:tr w:rsidR="008E765F" w:rsidRPr="00C12274" w14:paraId="5A5FAAFC" w14:textId="77777777" w:rsidTr="00BC7AEC">
        <w:trPr>
          <w:cantSplit/>
        </w:trPr>
        <w:tc>
          <w:tcPr>
            <w:tcW w:w="1560" w:type="dxa"/>
            <w:shd w:val="clear" w:color="D9E2F3" w:themeColor="accent1" w:themeTint="33" w:fill="auto"/>
          </w:tcPr>
          <w:p w14:paraId="1748278A" w14:textId="3179E836" w:rsidR="008E765F" w:rsidRPr="00C12274" w:rsidRDefault="00374FB1" w:rsidP="00611251">
            <w:pPr>
              <w:keepNext/>
              <w:spacing w:before="40" w:after="40" w:line="220" w:lineRule="exact"/>
              <w:rPr>
                <w:sz w:val="16"/>
                <w:szCs w:val="16"/>
              </w:rPr>
            </w:pPr>
            <w:r>
              <w:rPr>
                <w:sz w:val="16"/>
                <w:szCs w:val="16"/>
              </w:rPr>
              <w:t>Performance bias</w:t>
            </w:r>
            <w:r w:rsidR="008E765F" w:rsidRPr="00C12274">
              <w:rPr>
                <w:sz w:val="16"/>
                <w:szCs w:val="16"/>
              </w:rPr>
              <w:t xml:space="preserve"> </w:t>
            </w:r>
          </w:p>
        </w:tc>
        <w:tc>
          <w:tcPr>
            <w:tcW w:w="1275" w:type="dxa"/>
            <w:shd w:val="clear" w:color="D9E2F3" w:themeColor="accent1" w:themeTint="33" w:fill="FFC000" w:themeFill="accent4"/>
          </w:tcPr>
          <w:p w14:paraId="46218F9B" w14:textId="32DE2486" w:rsidR="008E765F" w:rsidRPr="00C12274" w:rsidRDefault="00551123" w:rsidP="00611251">
            <w:pPr>
              <w:keepNext/>
              <w:spacing w:before="40" w:after="40" w:line="220" w:lineRule="exact"/>
              <w:rPr>
                <w:sz w:val="16"/>
                <w:szCs w:val="16"/>
              </w:rPr>
            </w:pPr>
            <w:r>
              <w:rPr>
                <w:sz w:val="16"/>
                <w:szCs w:val="16"/>
              </w:rPr>
              <w:t>Unclear</w:t>
            </w:r>
            <w:r w:rsidR="008E765F" w:rsidRPr="00C12274">
              <w:rPr>
                <w:sz w:val="16"/>
                <w:szCs w:val="16"/>
              </w:rPr>
              <w:t xml:space="preserve"> risk</w:t>
            </w:r>
          </w:p>
        </w:tc>
        <w:tc>
          <w:tcPr>
            <w:tcW w:w="11199" w:type="dxa"/>
            <w:shd w:val="clear" w:color="D9E2F3" w:themeColor="accent1" w:themeTint="33" w:fill="auto"/>
          </w:tcPr>
          <w:p w14:paraId="108F092D" w14:textId="42DC2042" w:rsidR="008E765F" w:rsidRPr="00C12274" w:rsidRDefault="00551123" w:rsidP="00374FB1">
            <w:pPr>
              <w:pStyle w:val="RCTstable"/>
              <w:keepNext/>
            </w:pPr>
            <w:r>
              <w:t>Not described</w:t>
            </w:r>
          </w:p>
        </w:tc>
      </w:tr>
      <w:tr w:rsidR="00486B97" w:rsidRPr="00C12274" w14:paraId="58A7BCA6" w14:textId="77777777" w:rsidTr="00BC7AEC">
        <w:trPr>
          <w:cantSplit/>
        </w:trPr>
        <w:tc>
          <w:tcPr>
            <w:tcW w:w="1560" w:type="dxa"/>
            <w:shd w:val="clear" w:color="D9E2F3" w:themeColor="accent1" w:themeTint="33" w:fill="auto"/>
          </w:tcPr>
          <w:p w14:paraId="56E8707B" w14:textId="77777777" w:rsidR="00486B97" w:rsidRPr="00C12274" w:rsidRDefault="00486B97" w:rsidP="009740A7">
            <w:pPr>
              <w:keepNext/>
              <w:spacing w:before="40" w:after="40" w:line="220" w:lineRule="exact"/>
              <w:rPr>
                <w:sz w:val="16"/>
                <w:szCs w:val="16"/>
              </w:rPr>
            </w:pPr>
            <w:r>
              <w:rPr>
                <w:sz w:val="16"/>
                <w:szCs w:val="16"/>
              </w:rPr>
              <w:t>Detection bias</w:t>
            </w:r>
            <w:r w:rsidRPr="00C12274">
              <w:rPr>
                <w:sz w:val="16"/>
                <w:szCs w:val="16"/>
              </w:rPr>
              <w:t xml:space="preserve"> </w:t>
            </w:r>
          </w:p>
        </w:tc>
        <w:tc>
          <w:tcPr>
            <w:tcW w:w="1275" w:type="dxa"/>
            <w:shd w:val="clear" w:color="D9E2F3" w:themeColor="accent1" w:themeTint="33" w:fill="70AD47" w:themeFill="accent6"/>
          </w:tcPr>
          <w:p w14:paraId="2E2FFD9F" w14:textId="0E11B961" w:rsidR="00486B97" w:rsidRPr="00C12274" w:rsidRDefault="00A449F7" w:rsidP="009740A7">
            <w:pPr>
              <w:keepNext/>
              <w:spacing w:before="40" w:after="40" w:line="220" w:lineRule="exact"/>
              <w:rPr>
                <w:sz w:val="16"/>
                <w:szCs w:val="16"/>
              </w:rPr>
            </w:pPr>
            <w:r>
              <w:rPr>
                <w:sz w:val="16"/>
                <w:szCs w:val="16"/>
              </w:rPr>
              <w:t>Low</w:t>
            </w:r>
            <w:r w:rsidR="00486B97" w:rsidRPr="00C12274">
              <w:rPr>
                <w:sz w:val="16"/>
                <w:szCs w:val="16"/>
              </w:rPr>
              <w:t xml:space="preserve"> risk</w:t>
            </w:r>
          </w:p>
        </w:tc>
        <w:tc>
          <w:tcPr>
            <w:tcW w:w="11199" w:type="dxa"/>
            <w:shd w:val="clear" w:color="D9E2F3" w:themeColor="accent1" w:themeTint="33" w:fill="auto"/>
          </w:tcPr>
          <w:p w14:paraId="02217590" w14:textId="4EBC6D77" w:rsidR="00486B97" w:rsidRPr="00C12274" w:rsidRDefault="00551123" w:rsidP="009740A7">
            <w:pPr>
              <w:pStyle w:val="RCTstable"/>
            </w:pPr>
            <w:r w:rsidRPr="00C12274">
              <w:t xml:space="preserve">Weight measurement at delivery and blood analyses were done by personnel blinded for group allocation. All other assessments and intervention administration were done non-blinded. </w:t>
            </w:r>
            <w:r w:rsidR="00374FB1" w:rsidRPr="00C12274">
              <w:t>The statistician conducting the statistical analyses was blinded for group allocation.</w:t>
            </w:r>
          </w:p>
        </w:tc>
      </w:tr>
      <w:tr w:rsidR="008E765F" w:rsidRPr="00C12274" w14:paraId="5FA289CE" w14:textId="77777777" w:rsidTr="00BC7AEC">
        <w:trPr>
          <w:cantSplit/>
        </w:trPr>
        <w:tc>
          <w:tcPr>
            <w:tcW w:w="1560" w:type="dxa"/>
            <w:shd w:val="clear" w:color="D9E2F3" w:themeColor="accent1" w:themeTint="33" w:fill="auto"/>
          </w:tcPr>
          <w:p w14:paraId="232F62C2" w14:textId="77777777" w:rsidR="008E765F" w:rsidRPr="00C12274" w:rsidRDefault="008E765F" w:rsidP="00611251">
            <w:pPr>
              <w:spacing w:before="40" w:after="40" w:line="220" w:lineRule="exact"/>
              <w:rPr>
                <w:sz w:val="16"/>
                <w:szCs w:val="16"/>
              </w:rPr>
            </w:pPr>
            <w:r w:rsidRPr="00C12274">
              <w:rPr>
                <w:sz w:val="16"/>
                <w:szCs w:val="16"/>
              </w:rPr>
              <w:t>Incomplete outcome data</w:t>
            </w:r>
          </w:p>
        </w:tc>
        <w:tc>
          <w:tcPr>
            <w:tcW w:w="1275" w:type="dxa"/>
            <w:shd w:val="clear" w:color="D9E2F3" w:themeColor="accent1" w:themeTint="33" w:fill="70AD47" w:themeFill="accent6"/>
          </w:tcPr>
          <w:p w14:paraId="6BEC84D1" w14:textId="77777777" w:rsidR="008E765F" w:rsidRPr="00C12274" w:rsidRDefault="008E765F" w:rsidP="00611251">
            <w:pPr>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6BB025AF" w14:textId="77777777" w:rsidR="008E765F" w:rsidRPr="00C12274" w:rsidRDefault="008E765F" w:rsidP="00611251">
            <w:pPr>
              <w:pStyle w:val="RCTstable"/>
            </w:pPr>
            <w:r w:rsidRPr="00C12274">
              <w:t>The trial and the principal analyses were based on intention to treat. All available data were used at all time points. We also performed, as described in the original protocol, per protocol analyses including only the women in the exercise group who adhered to the exercise protocol</w:t>
            </w:r>
          </w:p>
        </w:tc>
      </w:tr>
      <w:tr w:rsidR="008E765F" w:rsidRPr="00C12274" w14:paraId="2A17B1C0" w14:textId="77777777" w:rsidTr="00BC7AEC">
        <w:trPr>
          <w:cantSplit/>
        </w:trPr>
        <w:tc>
          <w:tcPr>
            <w:tcW w:w="1560" w:type="dxa"/>
            <w:shd w:val="clear" w:color="D9E2F3" w:themeColor="accent1" w:themeTint="33" w:fill="auto"/>
          </w:tcPr>
          <w:p w14:paraId="798D9EF1" w14:textId="77777777" w:rsidR="008E765F" w:rsidRPr="00C12274" w:rsidRDefault="008E765F" w:rsidP="00611251">
            <w:pPr>
              <w:spacing w:before="40" w:after="40" w:line="220" w:lineRule="exact"/>
              <w:rPr>
                <w:sz w:val="16"/>
                <w:szCs w:val="16"/>
              </w:rPr>
            </w:pPr>
            <w:r w:rsidRPr="00C12274">
              <w:rPr>
                <w:sz w:val="16"/>
                <w:szCs w:val="16"/>
              </w:rPr>
              <w:t>Selective reporting</w:t>
            </w:r>
          </w:p>
        </w:tc>
        <w:tc>
          <w:tcPr>
            <w:tcW w:w="1275" w:type="dxa"/>
            <w:shd w:val="clear" w:color="D9E2F3" w:themeColor="accent1" w:themeTint="33" w:fill="70AD47" w:themeFill="accent6"/>
          </w:tcPr>
          <w:p w14:paraId="49176E19" w14:textId="77777777" w:rsidR="008E765F" w:rsidRPr="00C12274" w:rsidRDefault="008E765F" w:rsidP="00611251">
            <w:pPr>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22E79A50" w14:textId="77777777" w:rsidR="008E765F" w:rsidRPr="00C12274" w:rsidRDefault="008E765F" w:rsidP="00611251">
            <w:pPr>
              <w:spacing w:before="40" w:after="40" w:line="220" w:lineRule="exact"/>
              <w:rPr>
                <w:sz w:val="16"/>
                <w:szCs w:val="16"/>
              </w:rPr>
            </w:pPr>
            <w:r w:rsidRPr="00C12274">
              <w:rPr>
                <w:sz w:val="16"/>
                <w:szCs w:val="16"/>
              </w:rPr>
              <w:t>Pre-specified outcomes reported.</w:t>
            </w:r>
          </w:p>
        </w:tc>
      </w:tr>
      <w:tr w:rsidR="008E765F" w:rsidRPr="00C12274" w14:paraId="47D04F45" w14:textId="77777777" w:rsidTr="00BC7AEC">
        <w:trPr>
          <w:cantSplit/>
        </w:trPr>
        <w:tc>
          <w:tcPr>
            <w:tcW w:w="1560" w:type="dxa"/>
            <w:shd w:val="clear" w:color="D9E2F3" w:themeColor="accent1" w:themeTint="33" w:fill="auto"/>
          </w:tcPr>
          <w:p w14:paraId="6A0ADF8D" w14:textId="77777777" w:rsidR="008E765F" w:rsidRPr="00C12274" w:rsidRDefault="008E765F" w:rsidP="00611251">
            <w:pPr>
              <w:spacing w:before="40" w:after="40" w:line="220" w:lineRule="exact"/>
              <w:rPr>
                <w:sz w:val="16"/>
                <w:szCs w:val="16"/>
                <w:lang w:val="en-US"/>
              </w:rPr>
            </w:pPr>
            <w:r w:rsidRPr="00C12274">
              <w:rPr>
                <w:sz w:val="16"/>
                <w:szCs w:val="16"/>
                <w:lang w:val="en-US"/>
              </w:rPr>
              <w:t xml:space="preserve">Other limitations </w:t>
            </w:r>
          </w:p>
        </w:tc>
        <w:tc>
          <w:tcPr>
            <w:tcW w:w="1275" w:type="dxa"/>
            <w:shd w:val="clear" w:color="D9E2F3" w:themeColor="accent1" w:themeTint="33" w:fill="70AD47" w:themeFill="accent6"/>
          </w:tcPr>
          <w:p w14:paraId="3E2F0508" w14:textId="77777777" w:rsidR="008E765F" w:rsidRPr="00C12274" w:rsidRDefault="008E765F" w:rsidP="00611251">
            <w:pPr>
              <w:spacing w:before="40" w:after="40" w:line="220" w:lineRule="exact"/>
              <w:rPr>
                <w:sz w:val="16"/>
                <w:szCs w:val="16"/>
                <w:lang w:val="en-US"/>
              </w:rPr>
            </w:pPr>
            <w:r w:rsidRPr="00C12274">
              <w:rPr>
                <w:sz w:val="16"/>
                <w:szCs w:val="16"/>
                <w:lang w:val="en-US"/>
              </w:rPr>
              <w:t>Low risk</w:t>
            </w:r>
          </w:p>
        </w:tc>
        <w:tc>
          <w:tcPr>
            <w:tcW w:w="11199" w:type="dxa"/>
            <w:shd w:val="clear" w:color="D9E2F3" w:themeColor="accent1" w:themeTint="33" w:fill="auto"/>
          </w:tcPr>
          <w:p w14:paraId="2CE0D175" w14:textId="77777777" w:rsidR="008E765F" w:rsidRPr="00C12274" w:rsidRDefault="008E765F" w:rsidP="00611251">
            <w:pPr>
              <w:spacing w:before="40" w:after="40" w:line="220" w:lineRule="exact"/>
              <w:rPr>
                <w:sz w:val="16"/>
                <w:szCs w:val="16"/>
                <w:lang w:val="en-US"/>
              </w:rPr>
            </w:pPr>
            <w:r w:rsidRPr="00C12274">
              <w:rPr>
                <w:sz w:val="16"/>
                <w:szCs w:val="16"/>
                <w:lang w:val="en-US"/>
              </w:rPr>
              <w:t>No significant differences between baseline characteristics of groups</w:t>
            </w:r>
          </w:p>
        </w:tc>
      </w:tr>
      <w:tr w:rsidR="008E765F" w:rsidRPr="00C12274" w14:paraId="7F586713" w14:textId="77777777" w:rsidTr="00BC7AEC">
        <w:trPr>
          <w:cantSplit/>
        </w:trPr>
        <w:tc>
          <w:tcPr>
            <w:tcW w:w="14034" w:type="dxa"/>
            <w:gridSpan w:val="3"/>
            <w:shd w:val="solid" w:color="D9E2F3" w:themeColor="accent1" w:themeTint="33" w:fill="auto"/>
          </w:tcPr>
          <w:p w14:paraId="1D7DD4C6" w14:textId="2C527D7C" w:rsidR="008E765F" w:rsidRPr="00C12274" w:rsidRDefault="008E765F" w:rsidP="002747EA">
            <w:pPr>
              <w:pStyle w:val="Tablecell"/>
              <w:keepNext/>
              <w:spacing w:line="220" w:lineRule="exact"/>
              <w:rPr>
                <w:rFonts w:eastAsiaTheme="minorHAnsi"/>
                <w:b/>
                <w:sz w:val="16"/>
                <w:szCs w:val="16"/>
                <w:lang w:val="en-US"/>
              </w:rPr>
            </w:pPr>
            <w:r w:rsidRPr="00C12274">
              <w:rPr>
                <w:rFonts w:eastAsiaTheme="minorHAnsi"/>
                <w:b/>
                <w:noProof/>
                <w:sz w:val="16"/>
                <w:szCs w:val="16"/>
                <w:lang w:val="en-US"/>
              </w:rPr>
              <w:t>Garshasbi &amp; Faghih Zadeh 2005</w:t>
            </w:r>
            <w:r>
              <w:rPr>
                <w:rFonts w:eastAsiaTheme="minorHAnsi"/>
                <w:noProof/>
                <w:sz w:val="16"/>
                <w:szCs w:val="16"/>
                <w:lang w:val="en-US"/>
              </w:rPr>
              <w:fldChar w:fldCharType="begin"/>
            </w:r>
            <w:r w:rsidR="002747EA">
              <w:rPr>
                <w:rFonts w:eastAsiaTheme="minorHAnsi"/>
                <w:noProof/>
                <w:sz w:val="16"/>
                <w:szCs w:val="16"/>
                <w:lang w:val="en-US"/>
              </w:rPr>
              <w:instrText xml:space="preserve"> ADDIN EN.CITE &lt;EndNote&gt;&lt;Cite&gt;&lt;Author&gt;Garshasbi&lt;/Author&gt;&lt;Year&gt;2005&lt;/Year&gt;&lt;RecNum&gt;689&lt;/RecNum&gt;&lt;DisplayText&gt;&lt;style face="superscript" font="Trebuchet MS" size="9"&gt;434&lt;/style&gt;&lt;/DisplayText&gt;&lt;record&gt;&lt;rec-number&gt;689&lt;/rec-number&gt;&lt;foreign-keys&gt;&lt;key app="EN" db-id="exvasrfx2dtraoesasxp2szsxa2df502592x" timestamp="1540527420"&gt;689&lt;/key&gt;&lt;/foreign-keys&gt;&lt;ref-type name="Journal Article"&gt;17&lt;/ref-type&gt;&lt;contributors&gt;&lt;authors&gt;&lt;author&gt;Garshasbi, A.&lt;/author&gt;&lt;author&gt;Faghih Zadeh, S.&lt;/author&gt;&lt;/authors&gt;&lt;/contributors&gt;&lt;auth-address&gt;Department of Obstetrics and Gynecology, Shahed University, Faculty of Medicine, 1481973411 Tehran, Iran. agarshasbi@obgyn.net&lt;/auth-address&gt;&lt;titles&gt;&lt;title&gt;The effect of exercise on the intensity of low back pain in pregnant women&lt;/title&gt;&lt;secondary-title&gt;Int J Gynaecol Obstet&lt;/secondary-title&gt;&lt;/titles&gt;&lt;periodical&gt;&lt;full-title&gt;Int J Gynaecol Obstet&lt;/full-title&gt;&lt;/periodical&gt;&lt;pages&gt;271-5&lt;/pages&gt;&lt;volume&gt;88&lt;/volume&gt;&lt;number&gt;3&lt;/number&gt;&lt;edition&gt;2005/03/01&lt;/edition&gt;&lt;keywords&gt;&lt;keyword&gt;Biomechanical Phenomena&lt;/keyword&gt;&lt;keyword&gt;*Exercise Therapy&lt;/keyword&gt;&lt;keyword&gt;Female&lt;/keyword&gt;&lt;keyword&gt;Humans&lt;/keyword&gt;&lt;keyword&gt;Low Back Pain/physiopathology/*prevention &amp;amp; control&lt;/keyword&gt;&lt;keyword&gt;Pregnancy&lt;/keyword&gt;&lt;keyword&gt;Pregnancy Complications/*prevention &amp;amp; control&lt;/keyword&gt;&lt;keyword&gt;Pregnancy Trimester, Second&lt;/keyword&gt;&lt;keyword&gt;Pregnancy Trimester, Third&lt;/keyword&gt;&lt;keyword&gt;Prospective Studies&lt;/keyword&gt;&lt;keyword&gt;Spine/physiopathology&lt;/keyword&gt;&lt;/keywords&gt;&lt;dates&gt;&lt;year&gt;2005&lt;/year&gt;&lt;pub-dates&gt;&lt;date&gt;Mar&lt;/date&gt;&lt;/pub-dates&gt;&lt;/dates&gt;&lt;isbn&gt;0020-7292 (Print)&amp;#xD;0020-7292 (Linking)&lt;/isbn&gt;&lt;accession-num&gt;15733880&lt;/accession-num&gt;&lt;urls&gt;&lt;related-urls&gt;&lt;url&gt;https://www.ncbi.nlm.nih.gov/pubmed/15733880&lt;/url&gt;&lt;/related-urls&gt;&lt;/urls&gt;&lt;electronic-resource-num&gt;10.1016/j.ijgo.2004.12.001&lt;/electronic-resource-num&gt;&lt;/record&gt;&lt;/Cite&gt;&lt;/EndNote&gt;</w:instrText>
            </w:r>
            <w:r>
              <w:rPr>
                <w:rFonts w:eastAsiaTheme="minorHAnsi"/>
                <w:noProof/>
                <w:sz w:val="16"/>
                <w:szCs w:val="16"/>
                <w:lang w:val="en-US"/>
              </w:rPr>
              <w:fldChar w:fldCharType="separate"/>
            </w:r>
            <w:r w:rsidR="002747EA" w:rsidRPr="002747EA">
              <w:rPr>
                <w:rFonts w:eastAsiaTheme="minorHAnsi"/>
                <w:noProof/>
                <w:szCs w:val="16"/>
                <w:vertAlign w:val="superscript"/>
                <w:lang w:val="en-US"/>
              </w:rPr>
              <w:t>434</w:t>
            </w:r>
            <w:r>
              <w:rPr>
                <w:rFonts w:eastAsiaTheme="minorHAnsi"/>
                <w:noProof/>
                <w:sz w:val="16"/>
                <w:szCs w:val="16"/>
                <w:lang w:val="en-US"/>
              </w:rPr>
              <w:fldChar w:fldCharType="end"/>
            </w:r>
          </w:p>
        </w:tc>
      </w:tr>
      <w:tr w:rsidR="008E765F" w:rsidRPr="00C12274" w14:paraId="3B8ED172" w14:textId="77777777" w:rsidTr="00BC7AEC">
        <w:trPr>
          <w:cantSplit/>
        </w:trPr>
        <w:tc>
          <w:tcPr>
            <w:tcW w:w="1560" w:type="dxa"/>
            <w:shd w:val="clear" w:color="D9E2F3" w:themeColor="accent1" w:themeTint="33" w:fill="auto"/>
          </w:tcPr>
          <w:p w14:paraId="7D77381D" w14:textId="77777777" w:rsidR="008E765F" w:rsidRPr="00C12274" w:rsidRDefault="008E765F" w:rsidP="00611251">
            <w:pPr>
              <w:keepNext/>
              <w:spacing w:before="40" w:after="40" w:line="220" w:lineRule="exact"/>
              <w:rPr>
                <w:sz w:val="16"/>
                <w:szCs w:val="16"/>
              </w:rPr>
            </w:pPr>
            <w:r w:rsidRPr="00C12274">
              <w:rPr>
                <w:sz w:val="16"/>
                <w:szCs w:val="16"/>
              </w:rPr>
              <w:t>Random sequence generation</w:t>
            </w:r>
          </w:p>
        </w:tc>
        <w:tc>
          <w:tcPr>
            <w:tcW w:w="1275" w:type="dxa"/>
            <w:shd w:val="clear" w:color="D9E2F3" w:themeColor="accent1" w:themeTint="33" w:fill="FFC000" w:themeFill="accent4"/>
          </w:tcPr>
          <w:p w14:paraId="61B0A63F" w14:textId="77777777" w:rsidR="008E765F" w:rsidRPr="00C12274" w:rsidRDefault="008E765F" w:rsidP="00611251">
            <w:pPr>
              <w:keepNext/>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50E6A683" w14:textId="77777777" w:rsidR="008E765F" w:rsidRPr="00C12274" w:rsidRDefault="008E765F" w:rsidP="00611251">
            <w:pPr>
              <w:pStyle w:val="RCTstable"/>
              <w:keepNext/>
            </w:pPr>
            <w:r w:rsidRPr="00C12274">
              <w:t>Not described</w:t>
            </w:r>
          </w:p>
        </w:tc>
      </w:tr>
      <w:tr w:rsidR="008E765F" w:rsidRPr="00C12274" w14:paraId="2CEC07FD" w14:textId="77777777" w:rsidTr="00BC7AEC">
        <w:trPr>
          <w:cantSplit/>
        </w:trPr>
        <w:tc>
          <w:tcPr>
            <w:tcW w:w="1560" w:type="dxa"/>
            <w:shd w:val="clear" w:color="D9E2F3" w:themeColor="accent1" w:themeTint="33" w:fill="auto"/>
          </w:tcPr>
          <w:p w14:paraId="7105E4CB" w14:textId="77777777" w:rsidR="008E765F" w:rsidRPr="00C12274" w:rsidRDefault="008E765F" w:rsidP="00611251">
            <w:pPr>
              <w:keepNext/>
              <w:spacing w:before="40" w:after="40" w:line="220" w:lineRule="exact"/>
              <w:rPr>
                <w:sz w:val="16"/>
                <w:szCs w:val="16"/>
              </w:rPr>
            </w:pPr>
            <w:r w:rsidRPr="00C12274">
              <w:rPr>
                <w:sz w:val="16"/>
                <w:szCs w:val="16"/>
              </w:rPr>
              <w:t xml:space="preserve">Allocation concealment </w:t>
            </w:r>
          </w:p>
        </w:tc>
        <w:tc>
          <w:tcPr>
            <w:tcW w:w="1275" w:type="dxa"/>
            <w:shd w:val="clear" w:color="D9E2F3" w:themeColor="accent1" w:themeTint="33" w:fill="70AD47" w:themeFill="accent6"/>
          </w:tcPr>
          <w:p w14:paraId="0A272C8C" w14:textId="77777777" w:rsidR="008E765F" w:rsidRPr="00C12274" w:rsidRDefault="008E765F" w:rsidP="00611251">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1BE4A072" w14:textId="77777777" w:rsidR="008E765F" w:rsidRPr="00C12274" w:rsidRDefault="008E765F" w:rsidP="00611251">
            <w:pPr>
              <w:pStyle w:val="RCTstable"/>
              <w:keepNext/>
            </w:pPr>
            <w:r w:rsidRPr="00C12274">
              <w:t>Using sealed envelopes, the women who accepted the offer were randomized into two groups</w:t>
            </w:r>
          </w:p>
        </w:tc>
      </w:tr>
      <w:tr w:rsidR="008E765F" w:rsidRPr="00C12274" w14:paraId="64DE4EF8" w14:textId="77777777" w:rsidTr="00BC7AEC">
        <w:trPr>
          <w:cantSplit/>
        </w:trPr>
        <w:tc>
          <w:tcPr>
            <w:tcW w:w="1560" w:type="dxa"/>
            <w:shd w:val="clear" w:color="D9E2F3" w:themeColor="accent1" w:themeTint="33" w:fill="auto"/>
          </w:tcPr>
          <w:p w14:paraId="75FB2ED4" w14:textId="77777777" w:rsidR="008E765F" w:rsidRPr="00C12274" w:rsidRDefault="008E765F" w:rsidP="00611251">
            <w:pPr>
              <w:keepNext/>
              <w:spacing w:before="40" w:after="40" w:line="220" w:lineRule="exact"/>
              <w:rPr>
                <w:sz w:val="16"/>
                <w:szCs w:val="16"/>
              </w:rPr>
            </w:pPr>
            <w:r w:rsidRPr="00C12274">
              <w:rPr>
                <w:sz w:val="16"/>
                <w:szCs w:val="16"/>
              </w:rPr>
              <w:t xml:space="preserve">Blinding </w:t>
            </w:r>
          </w:p>
        </w:tc>
        <w:tc>
          <w:tcPr>
            <w:tcW w:w="1275" w:type="dxa"/>
            <w:shd w:val="clear" w:color="D9E2F3" w:themeColor="accent1" w:themeTint="33" w:fill="FFC000" w:themeFill="accent4"/>
          </w:tcPr>
          <w:p w14:paraId="40406484" w14:textId="77777777" w:rsidR="008E765F" w:rsidRPr="00C12274" w:rsidRDefault="008E765F" w:rsidP="00611251">
            <w:pPr>
              <w:keepNext/>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015CEC35" w14:textId="77777777" w:rsidR="008E765F" w:rsidRPr="00C12274" w:rsidRDefault="008E765F" w:rsidP="00611251">
            <w:pPr>
              <w:pStyle w:val="RCTstable"/>
              <w:keepNext/>
            </w:pPr>
            <w:r w:rsidRPr="00C12274">
              <w:t>Not described</w:t>
            </w:r>
          </w:p>
        </w:tc>
      </w:tr>
      <w:tr w:rsidR="00722F2A" w:rsidRPr="00C12274" w14:paraId="376E6C97" w14:textId="77777777" w:rsidTr="00BC7AEC">
        <w:trPr>
          <w:cantSplit/>
        </w:trPr>
        <w:tc>
          <w:tcPr>
            <w:tcW w:w="1560" w:type="dxa"/>
            <w:shd w:val="clear" w:color="D9E2F3" w:themeColor="accent1" w:themeTint="33" w:fill="auto"/>
          </w:tcPr>
          <w:p w14:paraId="073EC987" w14:textId="77777777" w:rsidR="00722F2A" w:rsidRPr="00C12274" w:rsidRDefault="00722F2A" w:rsidP="009740A7">
            <w:pPr>
              <w:keepNext/>
              <w:spacing w:before="40" w:after="40" w:line="220" w:lineRule="exact"/>
              <w:rPr>
                <w:sz w:val="16"/>
                <w:szCs w:val="16"/>
              </w:rPr>
            </w:pPr>
            <w:r>
              <w:rPr>
                <w:sz w:val="16"/>
                <w:szCs w:val="16"/>
              </w:rPr>
              <w:t>Detection bias</w:t>
            </w:r>
            <w:r w:rsidRPr="00C12274">
              <w:rPr>
                <w:sz w:val="16"/>
                <w:szCs w:val="16"/>
              </w:rPr>
              <w:t xml:space="preserve"> </w:t>
            </w:r>
          </w:p>
        </w:tc>
        <w:tc>
          <w:tcPr>
            <w:tcW w:w="1275" w:type="dxa"/>
            <w:shd w:val="clear" w:color="D9E2F3" w:themeColor="accent1" w:themeTint="33" w:fill="FFC000" w:themeFill="accent4"/>
          </w:tcPr>
          <w:p w14:paraId="0EC60475" w14:textId="50AF4704" w:rsidR="00722F2A" w:rsidRPr="00C12274" w:rsidRDefault="00FE54AE" w:rsidP="009740A7">
            <w:pPr>
              <w:keepNext/>
              <w:spacing w:before="40" w:after="40" w:line="220" w:lineRule="exact"/>
              <w:rPr>
                <w:sz w:val="16"/>
                <w:szCs w:val="16"/>
              </w:rPr>
            </w:pPr>
            <w:r>
              <w:rPr>
                <w:sz w:val="16"/>
                <w:szCs w:val="16"/>
              </w:rPr>
              <w:t>Unclear</w:t>
            </w:r>
            <w:r w:rsidR="00722F2A" w:rsidRPr="00C12274">
              <w:rPr>
                <w:sz w:val="16"/>
                <w:szCs w:val="16"/>
              </w:rPr>
              <w:t xml:space="preserve"> risk</w:t>
            </w:r>
          </w:p>
        </w:tc>
        <w:tc>
          <w:tcPr>
            <w:tcW w:w="11199" w:type="dxa"/>
            <w:shd w:val="clear" w:color="D9E2F3" w:themeColor="accent1" w:themeTint="33" w:fill="auto"/>
          </w:tcPr>
          <w:p w14:paraId="5DA5A9C2" w14:textId="293607FD" w:rsidR="00722F2A" w:rsidRPr="00C12274" w:rsidRDefault="00FE54AE" w:rsidP="009740A7">
            <w:pPr>
              <w:pStyle w:val="RCTstable"/>
            </w:pPr>
            <w:r>
              <w:t>Not described</w:t>
            </w:r>
          </w:p>
        </w:tc>
      </w:tr>
      <w:tr w:rsidR="008E765F" w:rsidRPr="00C12274" w14:paraId="34DA6B30" w14:textId="77777777" w:rsidTr="00BC7AEC">
        <w:trPr>
          <w:cantSplit/>
        </w:trPr>
        <w:tc>
          <w:tcPr>
            <w:tcW w:w="1560" w:type="dxa"/>
            <w:shd w:val="clear" w:color="D9E2F3" w:themeColor="accent1" w:themeTint="33" w:fill="auto"/>
          </w:tcPr>
          <w:p w14:paraId="3F887642" w14:textId="77777777" w:rsidR="008E765F" w:rsidRPr="00C12274" w:rsidRDefault="008E765F" w:rsidP="00611251">
            <w:pPr>
              <w:spacing w:before="40" w:after="40" w:line="220" w:lineRule="exact"/>
              <w:rPr>
                <w:sz w:val="16"/>
                <w:szCs w:val="16"/>
              </w:rPr>
            </w:pPr>
            <w:r w:rsidRPr="00C12274">
              <w:rPr>
                <w:sz w:val="16"/>
                <w:szCs w:val="16"/>
              </w:rPr>
              <w:t>Incomplete outcome data</w:t>
            </w:r>
          </w:p>
        </w:tc>
        <w:tc>
          <w:tcPr>
            <w:tcW w:w="1275" w:type="dxa"/>
            <w:shd w:val="clear" w:color="D9E2F3" w:themeColor="accent1" w:themeTint="33" w:fill="FFC000" w:themeFill="accent4"/>
          </w:tcPr>
          <w:p w14:paraId="712D9212" w14:textId="77777777" w:rsidR="008E765F" w:rsidRPr="00C12274" w:rsidRDefault="008E765F" w:rsidP="00611251">
            <w:pPr>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7C49C368" w14:textId="77777777" w:rsidR="008E765F" w:rsidRPr="00C12274" w:rsidRDefault="008E765F" w:rsidP="00611251">
            <w:pPr>
              <w:pStyle w:val="RCTstable"/>
            </w:pPr>
            <w:r w:rsidRPr="00C12274">
              <w:t>“Fifty-four women in the exercise group were excluded due to exclusion criteria of study”</w:t>
            </w:r>
          </w:p>
        </w:tc>
      </w:tr>
      <w:tr w:rsidR="008E765F" w:rsidRPr="00C12274" w14:paraId="4A38CBDB" w14:textId="77777777" w:rsidTr="00BC7AEC">
        <w:trPr>
          <w:cantSplit/>
        </w:trPr>
        <w:tc>
          <w:tcPr>
            <w:tcW w:w="1560" w:type="dxa"/>
            <w:shd w:val="clear" w:color="D9E2F3" w:themeColor="accent1" w:themeTint="33" w:fill="auto"/>
          </w:tcPr>
          <w:p w14:paraId="3A4ED466" w14:textId="77777777" w:rsidR="008E765F" w:rsidRPr="00C12274" w:rsidRDefault="008E765F" w:rsidP="00611251">
            <w:pPr>
              <w:spacing w:before="40" w:after="40" w:line="220" w:lineRule="exact"/>
              <w:rPr>
                <w:sz w:val="16"/>
                <w:szCs w:val="16"/>
              </w:rPr>
            </w:pPr>
            <w:r w:rsidRPr="00C12274">
              <w:rPr>
                <w:sz w:val="16"/>
                <w:szCs w:val="16"/>
              </w:rPr>
              <w:t>Selective reporting</w:t>
            </w:r>
          </w:p>
        </w:tc>
        <w:tc>
          <w:tcPr>
            <w:tcW w:w="1275" w:type="dxa"/>
            <w:shd w:val="clear" w:color="D9E2F3" w:themeColor="accent1" w:themeTint="33" w:fill="70AD47" w:themeFill="accent6"/>
          </w:tcPr>
          <w:p w14:paraId="7D371D39" w14:textId="77777777" w:rsidR="008E765F" w:rsidRPr="00C12274" w:rsidRDefault="008E765F" w:rsidP="00611251">
            <w:pPr>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4669218C" w14:textId="77777777" w:rsidR="008E765F" w:rsidRPr="00C12274" w:rsidRDefault="008E765F" w:rsidP="00611251">
            <w:pPr>
              <w:spacing w:before="40" w:after="40" w:line="220" w:lineRule="exact"/>
              <w:rPr>
                <w:sz w:val="16"/>
                <w:szCs w:val="16"/>
              </w:rPr>
            </w:pPr>
            <w:r w:rsidRPr="00C12274">
              <w:rPr>
                <w:sz w:val="16"/>
                <w:szCs w:val="16"/>
              </w:rPr>
              <w:t>Pre-specified outcomes reported.</w:t>
            </w:r>
          </w:p>
        </w:tc>
      </w:tr>
      <w:tr w:rsidR="008E765F" w:rsidRPr="00C12274" w14:paraId="67F7C7EC" w14:textId="77777777" w:rsidTr="00BC7AEC">
        <w:trPr>
          <w:cantSplit/>
        </w:trPr>
        <w:tc>
          <w:tcPr>
            <w:tcW w:w="1560" w:type="dxa"/>
            <w:shd w:val="clear" w:color="D9E2F3" w:themeColor="accent1" w:themeTint="33" w:fill="auto"/>
          </w:tcPr>
          <w:p w14:paraId="7FF15BC8" w14:textId="77777777" w:rsidR="008E765F" w:rsidRPr="00C12274" w:rsidRDefault="008E765F" w:rsidP="00611251">
            <w:pPr>
              <w:spacing w:before="40" w:after="40" w:line="220" w:lineRule="exact"/>
              <w:rPr>
                <w:sz w:val="16"/>
                <w:szCs w:val="16"/>
                <w:lang w:val="en-US"/>
              </w:rPr>
            </w:pPr>
            <w:r w:rsidRPr="00C12274">
              <w:rPr>
                <w:sz w:val="16"/>
                <w:szCs w:val="16"/>
                <w:lang w:val="en-US"/>
              </w:rPr>
              <w:t xml:space="preserve">Other limitations </w:t>
            </w:r>
          </w:p>
        </w:tc>
        <w:tc>
          <w:tcPr>
            <w:tcW w:w="1275" w:type="dxa"/>
            <w:shd w:val="clear" w:color="D9E2F3" w:themeColor="accent1" w:themeTint="33" w:fill="70AD47" w:themeFill="accent6"/>
          </w:tcPr>
          <w:p w14:paraId="695B15F1" w14:textId="77777777" w:rsidR="008E765F" w:rsidRPr="00C12274" w:rsidRDefault="008E765F" w:rsidP="00611251">
            <w:pPr>
              <w:spacing w:before="40" w:after="40" w:line="220" w:lineRule="exact"/>
              <w:rPr>
                <w:sz w:val="16"/>
                <w:szCs w:val="16"/>
                <w:lang w:val="en-US"/>
              </w:rPr>
            </w:pPr>
            <w:r w:rsidRPr="00C12274">
              <w:rPr>
                <w:sz w:val="16"/>
                <w:szCs w:val="16"/>
                <w:lang w:val="en-US"/>
              </w:rPr>
              <w:t>Low risk</w:t>
            </w:r>
          </w:p>
        </w:tc>
        <w:tc>
          <w:tcPr>
            <w:tcW w:w="11199" w:type="dxa"/>
            <w:shd w:val="clear" w:color="D9E2F3" w:themeColor="accent1" w:themeTint="33" w:fill="auto"/>
          </w:tcPr>
          <w:p w14:paraId="6665BC5A" w14:textId="77777777" w:rsidR="008E765F" w:rsidRPr="00C12274" w:rsidRDefault="008E765F" w:rsidP="00611251">
            <w:pPr>
              <w:spacing w:before="40" w:after="40" w:line="220" w:lineRule="exact"/>
              <w:rPr>
                <w:sz w:val="16"/>
                <w:szCs w:val="16"/>
                <w:lang w:val="en-US"/>
              </w:rPr>
            </w:pPr>
            <w:r w:rsidRPr="00C12274">
              <w:rPr>
                <w:sz w:val="16"/>
                <w:szCs w:val="16"/>
                <w:lang w:val="en-US"/>
              </w:rPr>
              <w:t>No significant differences between baseline characteristics of groups</w:t>
            </w:r>
          </w:p>
        </w:tc>
      </w:tr>
      <w:tr w:rsidR="008E765F" w:rsidRPr="00C12274" w14:paraId="2EB9B6E2" w14:textId="77777777" w:rsidTr="00BC7AEC">
        <w:trPr>
          <w:cantSplit/>
        </w:trPr>
        <w:tc>
          <w:tcPr>
            <w:tcW w:w="14034" w:type="dxa"/>
            <w:gridSpan w:val="3"/>
            <w:shd w:val="solid" w:color="D9E2F3" w:themeColor="accent1" w:themeTint="33" w:fill="auto"/>
          </w:tcPr>
          <w:p w14:paraId="27BD92E9" w14:textId="6E54BB7E" w:rsidR="008E765F" w:rsidRPr="00C12274" w:rsidRDefault="008E765F" w:rsidP="002747EA">
            <w:pPr>
              <w:pStyle w:val="Tablecell"/>
              <w:keepNext/>
              <w:spacing w:line="220" w:lineRule="exact"/>
              <w:rPr>
                <w:rFonts w:eastAsiaTheme="minorHAnsi"/>
                <w:b/>
                <w:sz w:val="16"/>
                <w:szCs w:val="16"/>
                <w:lang w:val="en-US"/>
              </w:rPr>
            </w:pPr>
            <w:r w:rsidRPr="00C12274">
              <w:rPr>
                <w:rFonts w:eastAsiaTheme="minorHAnsi"/>
                <w:b/>
                <w:noProof/>
                <w:sz w:val="16"/>
                <w:szCs w:val="16"/>
                <w:lang w:val="en-US"/>
              </w:rPr>
              <w:t>Guelfi et al 2016</w:t>
            </w:r>
            <w:r>
              <w:rPr>
                <w:rFonts w:eastAsiaTheme="minorHAnsi"/>
                <w:noProof/>
                <w:sz w:val="16"/>
                <w:szCs w:val="16"/>
                <w:lang w:val="en-US"/>
              </w:rPr>
              <w:fldChar w:fldCharType="begin"/>
            </w:r>
            <w:r w:rsidR="002747EA">
              <w:rPr>
                <w:rFonts w:eastAsiaTheme="minorHAnsi"/>
                <w:noProof/>
                <w:sz w:val="16"/>
                <w:szCs w:val="16"/>
                <w:lang w:val="en-US"/>
              </w:rPr>
              <w:instrText xml:space="preserve"> ADDIN EN.CITE &lt;EndNote&gt;&lt;Cite&gt;&lt;Author&gt;Guelfi&lt;/Author&gt;&lt;Year&gt;2016&lt;/Year&gt;&lt;RecNum&gt;723&lt;/RecNum&gt;&lt;DisplayText&gt;&lt;style face="superscript" font="Trebuchet MS" size="9"&gt;271&lt;/style&gt;&lt;/DisplayText&gt;&lt;record&gt;&lt;rec-number&gt;723&lt;/rec-number&gt;&lt;foreign-keys&gt;&lt;key app="EN" db-id="exvasrfx2dtraoesasxp2szsxa2df502592x" timestamp="1541464880"&gt;723&lt;/key&gt;&lt;/foreign-keys&gt;&lt;ref-type name="Journal Article"&gt;17&lt;/ref-type&gt;&lt;contributors&gt;&lt;authors&gt;&lt;author&gt;Guelfi, K. J.&lt;/author&gt;&lt;author&gt;Ong, M. J.&lt;/author&gt;&lt;author&gt;Crisp, N. A.&lt;/author&gt;&lt;author&gt;Fournier, P. A.&lt;/author&gt;&lt;author&gt;Wallman, K. E.&lt;/author&gt;&lt;author&gt;Grove, J. R.&lt;/author&gt;&lt;author&gt;Doherty, D. A.&lt;/author&gt;&lt;author&gt;Newnham, J. P.&lt;/author&gt;&lt;/authors&gt;&lt;/contributors&gt;&lt;auth-address&gt;School of Sport Science, Exercise and Health and the School of Women&amp;apos;s and Infants&amp;apos; Health, the University of Western Australia, Perth, Western Australia, Australia.&lt;/auth-address&gt;&lt;titles&gt;&lt;title&gt;Regular Exercise to Prevent the Recurrence of Gestational Diabetes Mellitus: A Randomized Controlled Trial&lt;/title&gt;&lt;secondary-title&gt;Obstet Gynecol&lt;/secondary-title&gt;&lt;/titles&gt;&lt;periodical&gt;&lt;full-title&gt;Obstet Gynecol&lt;/full-title&gt;&lt;/periodical&gt;&lt;pages&gt;819-27&lt;/pages&gt;&lt;volume&gt;128&lt;/volume&gt;&lt;number&gt;4&lt;/number&gt;&lt;edition&gt;2016/09/09&lt;/edition&gt;&lt;keywords&gt;&lt;keyword&gt;Adult&lt;/keyword&gt;&lt;keyword&gt;Diabetes, Gestational/blood/*prevention &amp;amp; control&lt;/keyword&gt;&lt;keyword&gt;*Exercise Therapy&lt;/keyword&gt;&lt;keyword&gt;Female&lt;/keyword&gt;&lt;keyword&gt;Glucose Tolerance Test&lt;/keyword&gt;&lt;keyword&gt;Humans&lt;/keyword&gt;&lt;keyword&gt;Pregnancy&lt;/keyword&gt;&lt;keyword&gt;Pregnancy Outcome&lt;/keyword&gt;&lt;keyword&gt;*Prenatal Care&lt;/keyword&gt;&lt;keyword&gt;Recurrence&lt;/keyword&gt;&lt;keyword&gt;Treatment Outcome&lt;/keyword&gt;&lt;/keywords&gt;&lt;dates&gt;&lt;year&gt;2016&lt;/year&gt;&lt;pub-dates&gt;&lt;date&gt;Oct&lt;/date&gt;&lt;/pub-dates&gt;&lt;/dates&gt;&lt;isbn&gt;1873-233X (Electronic)&amp;#xD;0029-7844 (Linking)&lt;/isbn&gt;&lt;accession-num&gt;27607876&lt;/accession-num&gt;&lt;urls&gt;&lt;related-urls&gt;&lt;url&gt;https://www.ncbi.nlm.nih.gov/pubmed/27607876&lt;/url&gt;&lt;/related-urls&gt;&lt;/urls&gt;&lt;electronic-resource-num&gt;10.1097/AOG.0000000000001632&lt;/electronic-resource-num&gt;&lt;/record&gt;&lt;/Cite&gt;&lt;/EndNote&gt;</w:instrText>
            </w:r>
            <w:r>
              <w:rPr>
                <w:rFonts w:eastAsiaTheme="minorHAnsi"/>
                <w:noProof/>
                <w:sz w:val="16"/>
                <w:szCs w:val="16"/>
                <w:lang w:val="en-US"/>
              </w:rPr>
              <w:fldChar w:fldCharType="separate"/>
            </w:r>
            <w:r w:rsidR="002747EA" w:rsidRPr="002747EA">
              <w:rPr>
                <w:rFonts w:eastAsiaTheme="minorHAnsi"/>
                <w:noProof/>
                <w:szCs w:val="16"/>
                <w:vertAlign w:val="superscript"/>
                <w:lang w:val="en-US"/>
              </w:rPr>
              <w:t>271</w:t>
            </w:r>
            <w:r>
              <w:rPr>
                <w:rFonts w:eastAsiaTheme="minorHAnsi"/>
                <w:noProof/>
                <w:sz w:val="16"/>
                <w:szCs w:val="16"/>
                <w:lang w:val="en-US"/>
              </w:rPr>
              <w:fldChar w:fldCharType="end"/>
            </w:r>
          </w:p>
        </w:tc>
      </w:tr>
      <w:tr w:rsidR="008E765F" w:rsidRPr="00C12274" w14:paraId="0DB0C4C7" w14:textId="77777777" w:rsidTr="00BC7AEC">
        <w:trPr>
          <w:cantSplit/>
        </w:trPr>
        <w:tc>
          <w:tcPr>
            <w:tcW w:w="1560" w:type="dxa"/>
            <w:shd w:val="clear" w:color="D9E2F3" w:themeColor="accent1" w:themeTint="33" w:fill="auto"/>
          </w:tcPr>
          <w:p w14:paraId="25A9C575" w14:textId="77777777" w:rsidR="008E765F" w:rsidRPr="00C12274" w:rsidRDefault="008E765F" w:rsidP="00611251">
            <w:pPr>
              <w:keepNext/>
              <w:spacing w:before="40" w:after="40" w:line="220" w:lineRule="exact"/>
              <w:rPr>
                <w:sz w:val="16"/>
                <w:szCs w:val="16"/>
              </w:rPr>
            </w:pPr>
            <w:r w:rsidRPr="00C12274">
              <w:rPr>
                <w:sz w:val="16"/>
                <w:szCs w:val="16"/>
              </w:rPr>
              <w:t>Random sequence generation</w:t>
            </w:r>
          </w:p>
        </w:tc>
        <w:tc>
          <w:tcPr>
            <w:tcW w:w="1275" w:type="dxa"/>
            <w:shd w:val="clear" w:color="D9E2F3" w:themeColor="accent1" w:themeTint="33" w:fill="70AD47" w:themeFill="accent6"/>
          </w:tcPr>
          <w:p w14:paraId="7D08ECAC" w14:textId="77777777" w:rsidR="008E765F" w:rsidRPr="00C12274" w:rsidRDefault="008E765F" w:rsidP="00611251">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5A6C7426" w14:textId="77777777" w:rsidR="008E765F" w:rsidRPr="00C12274" w:rsidRDefault="008E765F" w:rsidP="00611251">
            <w:pPr>
              <w:pStyle w:val="RCTstable"/>
              <w:keepNext/>
            </w:pPr>
            <w:r w:rsidRPr="00C12274">
              <w:t>Eligible women were randomized using a custom-designed computer program on a dedicated laptop that stratified by body mass index (calculated as weight (kg)/[height (m)]</w:t>
            </w:r>
            <w:r w:rsidRPr="00C12274">
              <w:rPr>
                <w:sz w:val="10"/>
                <w:szCs w:val="10"/>
              </w:rPr>
              <w:t>2</w:t>
            </w:r>
            <w:r w:rsidRPr="00C12274">
              <w:t>, less than 30, 30</w:t>
            </w:r>
            <w:r w:rsidRPr="00C12274">
              <w:rPr>
                <w:rFonts w:ascii="Helvetica" w:hAnsi="Helvetica"/>
              </w:rPr>
              <w:t>–</w:t>
            </w:r>
            <w:r w:rsidRPr="00C12274">
              <w:t>34.9, or greater than 35) and maternal age (younger than or 35 years or older).</w:t>
            </w:r>
          </w:p>
        </w:tc>
      </w:tr>
      <w:tr w:rsidR="008E765F" w:rsidRPr="00C12274" w14:paraId="708C5576" w14:textId="77777777" w:rsidTr="00BC7AEC">
        <w:trPr>
          <w:cantSplit/>
        </w:trPr>
        <w:tc>
          <w:tcPr>
            <w:tcW w:w="1560" w:type="dxa"/>
            <w:shd w:val="clear" w:color="D9E2F3" w:themeColor="accent1" w:themeTint="33" w:fill="auto"/>
          </w:tcPr>
          <w:p w14:paraId="5179BA25" w14:textId="77777777" w:rsidR="008E765F" w:rsidRPr="00C12274" w:rsidRDefault="008E765F" w:rsidP="00611251">
            <w:pPr>
              <w:keepNext/>
              <w:spacing w:before="40" w:after="40" w:line="220" w:lineRule="exact"/>
              <w:rPr>
                <w:sz w:val="16"/>
                <w:szCs w:val="16"/>
              </w:rPr>
            </w:pPr>
            <w:r w:rsidRPr="00C12274">
              <w:rPr>
                <w:sz w:val="16"/>
                <w:szCs w:val="16"/>
              </w:rPr>
              <w:t xml:space="preserve">Allocation concealment </w:t>
            </w:r>
          </w:p>
        </w:tc>
        <w:tc>
          <w:tcPr>
            <w:tcW w:w="1275" w:type="dxa"/>
            <w:shd w:val="clear" w:color="D9E2F3" w:themeColor="accent1" w:themeTint="33" w:fill="FFC000" w:themeFill="accent4"/>
          </w:tcPr>
          <w:p w14:paraId="45E6EB97" w14:textId="77777777" w:rsidR="008E765F" w:rsidRPr="00C12274" w:rsidRDefault="008E765F" w:rsidP="00611251">
            <w:pPr>
              <w:keepNext/>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46E8EB01" w14:textId="77777777" w:rsidR="008E765F" w:rsidRPr="00C12274" w:rsidRDefault="008E765F" w:rsidP="00611251">
            <w:pPr>
              <w:pStyle w:val="RCTstable"/>
              <w:keepNext/>
            </w:pPr>
            <w:r w:rsidRPr="00C12274">
              <w:t>Not described</w:t>
            </w:r>
          </w:p>
        </w:tc>
      </w:tr>
      <w:tr w:rsidR="008E765F" w:rsidRPr="00C12274" w14:paraId="000E9630" w14:textId="77777777" w:rsidTr="00BC7AEC">
        <w:trPr>
          <w:cantSplit/>
        </w:trPr>
        <w:tc>
          <w:tcPr>
            <w:tcW w:w="1560" w:type="dxa"/>
            <w:shd w:val="clear" w:color="D9E2F3" w:themeColor="accent1" w:themeTint="33" w:fill="auto"/>
          </w:tcPr>
          <w:p w14:paraId="52B77060" w14:textId="77777777" w:rsidR="008E765F" w:rsidRPr="00C12274" w:rsidRDefault="008E765F" w:rsidP="00611251">
            <w:pPr>
              <w:keepNext/>
              <w:spacing w:before="40" w:after="40" w:line="220" w:lineRule="exact"/>
              <w:rPr>
                <w:sz w:val="16"/>
                <w:szCs w:val="16"/>
              </w:rPr>
            </w:pPr>
            <w:r w:rsidRPr="00C12274">
              <w:rPr>
                <w:sz w:val="16"/>
                <w:szCs w:val="16"/>
              </w:rPr>
              <w:t xml:space="preserve">Blinding </w:t>
            </w:r>
          </w:p>
        </w:tc>
        <w:tc>
          <w:tcPr>
            <w:tcW w:w="1275" w:type="dxa"/>
            <w:shd w:val="clear" w:color="D9E2F3" w:themeColor="accent1" w:themeTint="33" w:fill="FFC000" w:themeFill="accent4"/>
          </w:tcPr>
          <w:p w14:paraId="625EEAEA" w14:textId="77777777" w:rsidR="008E765F" w:rsidRPr="00C12274" w:rsidRDefault="008E765F" w:rsidP="00611251">
            <w:pPr>
              <w:keepNext/>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6E66FD41" w14:textId="77777777" w:rsidR="008E765F" w:rsidRPr="00C12274" w:rsidRDefault="008E765F" w:rsidP="00611251">
            <w:pPr>
              <w:pStyle w:val="RCTstable"/>
              <w:keepNext/>
            </w:pPr>
            <w:r w:rsidRPr="00C12274">
              <w:t>Not described</w:t>
            </w:r>
          </w:p>
        </w:tc>
      </w:tr>
      <w:tr w:rsidR="00FE54AE" w:rsidRPr="00C12274" w14:paraId="3E82580E" w14:textId="77777777" w:rsidTr="00BC7AEC">
        <w:trPr>
          <w:cantSplit/>
        </w:trPr>
        <w:tc>
          <w:tcPr>
            <w:tcW w:w="1560" w:type="dxa"/>
            <w:shd w:val="clear" w:color="D9E2F3" w:themeColor="accent1" w:themeTint="33" w:fill="auto"/>
          </w:tcPr>
          <w:p w14:paraId="3E70ABA0" w14:textId="77777777" w:rsidR="00FE54AE" w:rsidRPr="00C12274" w:rsidRDefault="00FE54AE" w:rsidP="009740A7">
            <w:pPr>
              <w:keepNext/>
              <w:spacing w:before="40" w:after="40" w:line="220" w:lineRule="exact"/>
              <w:rPr>
                <w:sz w:val="16"/>
                <w:szCs w:val="16"/>
              </w:rPr>
            </w:pPr>
            <w:r>
              <w:rPr>
                <w:sz w:val="16"/>
                <w:szCs w:val="16"/>
              </w:rPr>
              <w:t>Detection bias</w:t>
            </w:r>
            <w:r w:rsidRPr="00C12274">
              <w:rPr>
                <w:sz w:val="16"/>
                <w:szCs w:val="16"/>
              </w:rPr>
              <w:t xml:space="preserve"> </w:t>
            </w:r>
          </w:p>
        </w:tc>
        <w:tc>
          <w:tcPr>
            <w:tcW w:w="1275" w:type="dxa"/>
            <w:shd w:val="clear" w:color="D9E2F3" w:themeColor="accent1" w:themeTint="33" w:fill="FFC000" w:themeFill="accent4"/>
          </w:tcPr>
          <w:p w14:paraId="0374EA93" w14:textId="77777777" w:rsidR="00FE54AE" w:rsidRPr="00C12274" w:rsidRDefault="00FE54AE" w:rsidP="009740A7">
            <w:pPr>
              <w:keepNext/>
              <w:spacing w:before="40" w:after="40" w:line="220" w:lineRule="exact"/>
              <w:rPr>
                <w:sz w:val="16"/>
                <w:szCs w:val="16"/>
              </w:rPr>
            </w:pPr>
            <w:r>
              <w:rPr>
                <w:sz w:val="16"/>
                <w:szCs w:val="16"/>
              </w:rPr>
              <w:t>Unclear</w:t>
            </w:r>
            <w:r w:rsidRPr="00C12274">
              <w:rPr>
                <w:sz w:val="16"/>
                <w:szCs w:val="16"/>
              </w:rPr>
              <w:t xml:space="preserve"> risk</w:t>
            </w:r>
          </w:p>
        </w:tc>
        <w:tc>
          <w:tcPr>
            <w:tcW w:w="11199" w:type="dxa"/>
            <w:shd w:val="clear" w:color="D9E2F3" w:themeColor="accent1" w:themeTint="33" w:fill="auto"/>
          </w:tcPr>
          <w:p w14:paraId="3757CDE3" w14:textId="77777777" w:rsidR="00FE54AE" w:rsidRPr="00C12274" w:rsidRDefault="00FE54AE" w:rsidP="009740A7">
            <w:pPr>
              <w:pStyle w:val="RCTstable"/>
            </w:pPr>
            <w:r>
              <w:t>Not described</w:t>
            </w:r>
          </w:p>
        </w:tc>
      </w:tr>
      <w:tr w:rsidR="008E765F" w:rsidRPr="00C12274" w14:paraId="31E54B14" w14:textId="77777777" w:rsidTr="00BC7AEC">
        <w:trPr>
          <w:cantSplit/>
        </w:trPr>
        <w:tc>
          <w:tcPr>
            <w:tcW w:w="1560" w:type="dxa"/>
            <w:shd w:val="clear" w:color="D9E2F3" w:themeColor="accent1" w:themeTint="33" w:fill="auto"/>
          </w:tcPr>
          <w:p w14:paraId="4AA44E62" w14:textId="77777777" w:rsidR="008E765F" w:rsidRPr="00C12274" w:rsidRDefault="008E765F" w:rsidP="00611251">
            <w:pPr>
              <w:spacing w:before="40" w:after="40" w:line="220" w:lineRule="exact"/>
              <w:rPr>
                <w:sz w:val="16"/>
                <w:szCs w:val="16"/>
              </w:rPr>
            </w:pPr>
            <w:r w:rsidRPr="00C12274">
              <w:rPr>
                <w:sz w:val="16"/>
                <w:szCs w:val="16"/>
              </w:rPr>
              <w:t>Incomplete outcome data</w:t>
            </w:r>
          </w:p>
        </w:tc>
        <w:tc>
          <w:tcPr>
            <w:tcW w:w="1275" w:type="dxa"/>
            <w:shd w:val="clear" w:color="D9E2F3" w:themeColor="accent1" w:themeTint="33" w:fill="70AD47" w:themeFill="accent6"/>
          </w:tcPr>
          <w:p w14:paraId="1C5FE01E" w14:textId="77777777" w:rsidR="008E765F" w:rsidRPr="00C12274" w:rsidRDefault="008E765F" w:rsidP="00611251">
            <w:pPr>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2525B033" w14:textId="77777777" w:rsidR="008E765F" w:rsidRPr="00C12274" w:rsidRDefault="008E765F" w:rsidP="00611251">
            <w:pPr>
              <w:pStyle w:val="RCTstable"/>
            </w:pPr>
            <w:r w:rsidRPr="00C12274">
              <w:t>Balanced losses. Statistical analysis was conducted based on intention-to-treat using SPSS.</w:t>
            </w:r>
          </w:p>
        </w:tc>
      </w:tr>
      <w:tr w:rsidR="008E765F" w:rsidRPr="00C12274" w14:paraId="44DEFCA5" w14:textId="77777777" w:rsidTr="00BC7AEC">
        <w:trPr>
          <w:cantSplit/>
        </w:trPr>
        <w:tc>
          <w:tcPr>
            <w:tcW w:w="1560" w:type="dxa"/>
            <w:shd w:val="clear" w:color="D9E2F3" w:themeColor="accent1" w:themeTint="33" w:fill="auto"/>
          </w:tcPr>
          <w:p w14:paraId="447DFABC" w14:textId="77777777" w:rsidR="008E765F" w:rsidRPr="00C12274" w:rsidRDefault="008E765F" w:rsidP="00611251">
            <w:pPr>
              <w:spacing w:before="40" w:after="40" w:line="220" w:lineRule="exact"/>
              <w:rPr>
                <w:sz w:val="16"/>
                <w:szCs w:val="16"/>
              </w:rPr>
            </w:pPr>
            <w:r w:rsidRPr="00C12274">
              <w:rPr>
                <w:sz w:val="16"/>
                <w:szCs w:val="16"/>
              </w:rPr>
              <w:t>Selective reporting</w:t>
            </w:r>
          </w:p>
        </w:tc>
        <w:tc>
          <w:tcPr>
            <w:tcW w:w="1275" w:type="dxa"/>
            <w:shd w:val="clear" w:color="D9E2F3" w:themeColor="accent1" w:themeTint="33" w:fill="70AD47" w:themeFill="accent6"/>
          </w:tcPr>
          <w:p w14:paraId="3008C82D" w14:textId="77777777" w:rsidR="008E765F" w:rsidRPr="00C12274" w:rsidRDefault="008E765F" w:rsidP="00611251">
            <w:pPr>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5BF443EF" w14:textId="77777777" w:rsidR="008E765F" w:rsidRPr="00C12274" w:rsidRDefault="008E765F" w:rsidP="00611251">
            <w:pPr>
              <w:spacing w:before="40" w:after="40" w:line="220" w:lineRule="exact"/>
              <w:rPr>
                <w:sz w:val="16"/>
                <w:szCs w:val="16"/>
              </w:rPr>
            </w:pPr>
            <w:r w:rsidRPr="00C12274">
              <w:rPr>
                <w:sz w:val="16"/>
                <w:szCs w:val="16"/>
              </w:rPr>
              <w:t>Pre-specified outcomes reported.</w:t>
            </w:r>
          </w:p>
        </w:tc>
      </w:tr>
      <w:tr w:rsidR="008E765F" w:rsidRPr="00C12274" w14:paraId="5237B2C3" w14:textId="77777777" w:rsidTr="00BC7AEC">
        <w:trPr>
          <w:cantSplit/>
        </w:trPr>
        <w:tc>
          <w:tcPr>
            <w:tcW w:w="1560" w:type="dxa"/>
            <w:shd w:val="clear" w:color="D9E2F3" w:themeColor="accent1" w:themeTint="33" w:fill="auto"/>
          </w:tcPr>
          <w:p w14:paraId="398F1118" w14:textId="77777777" w:rsidR="008E765F" w:rsidRPr="00C12274" w:rsidRDefault="008E765F" w:rsidP="00611251">
            <w:pPr>
              <w:spacing w:before="40" w:after="40" w:line="220" w:lineRule="exact"/>
              <w:rPr>
                <w:sz w:val="16"/>
                <w:szCs w:val="16"/>
                <w:lang w:val="en-US"/>
              </w:rPr>
            </w:pPr>
            <w:r w:rsidRPr="00C12274">
              <w:rPr>
                <w:sz w:val="16"/>
                <w:szCs w:val="16"/>
                <w:lang w:val="en-US"/>
              </w:rPr>
              <w:t xml:space="preserve">Other limitations </w:t>
            </w:r>
          </w:p>
        </w:tc>
        <w:tc>
          <w:tcPr>
            <w:tcW w:w="1275" w:type="dxa"/>
            <w:shd w:val="clear" w:color="D9E2F3" w:themeColor="accent1" w:themeTint="33" w:fill="70AD47" w:themeFill="accent6"/>
          </w:tcPr>
          <w:p w14:paraId="408FA6AD" w14:textId="77777777" w:rsidR="008E765F" w:rsidRPr="00C12274" w:rsidRDefault="008E765F" w:rsidP="00611251">
            <w:pPr>
              <w:spacing w:before="40" w:after="40" w:line="220" w:lineRule="exact"/>
              <w:rPr>
                <w:sz w:val="16"/>
                <w:szCs w:val="16"/>
                <w:lang w:val="en-US"/>
              </w:rPr>
            </w:pPr>
            <w:r w:rsidRPr="00C12274">
              <w:rPr>
                <w:sz w:val="16"/>
                <w:szCs w:val="16"/>
                <w:lang w:val="en-US"/>
              </w:rPr>
              <w:t>Low risk</w:t>
            </w:r>
          </w:p>
        </w:tc>
        <w:tc>
          <w:tcPr>
            <w:tcW w:w="11199" w:type="dxa"/>
            <w:shd w:val="clear" w:color="D9E2F3" w:themeColor="accent1" w:themeTint="33" w:fill="auto"/>
          </w:tcPr>
          <w:p w14:paraId="61FA1655" w14:textId="77777777" w:rsidR="008E765F" w:rsidRPr="00C12274" w:rsidRDefault="008E765F" w:rsidP="00611251">
            <w:pPr>
              <w:spacing w:before="40" w:after="40" w:line="220" w:lineRule="exact"/>
              <w:rPr>
                <w:sz w:val="16"/>
                <w:szCs w:val="16"/>
                <w:lang w:val="en-US"/>
              </w:rPr>
            </w:pPr>
            <w:r w:rsidRPr="00C12274">
              <w:rPr>
                <w:sz w:val="16"/>
                <w:szCs w:val="16"/>
                <w:lang w:val="en-US"/>
              </w:rPr>
              <w:t>No significant differences between baseline characteristics of groups</w:t>
            </w:r>
          </w:p>
        </w:tc>
      </w:tr>
      <w:tr w:rsidR="008E765F" w:rsidRPr="00C12274" w14:paraId="35D80780" w14:textId="77777777" w:rsidTr="00BC7AEC">
        <w:trPr>
          <w:cantSplit/>
        </w:trPr>
        <w:tc>
          <w:tcPr>
            <w:tcW w:w="14034" w:type="dxa"/>
            <w:gridSpan w:val="3"/>
            <w:shd w:val="solid" w:color="D9E2F3" w:themeColor="accent1" w:themeTint="33" w:fill="auto"/>
          </w:tcPr>
          <w:p w14:paraId="3DD1D4A8" w14:textId="66627643" w:rsidR="008E765F" w:rsidRPr="00C12274" w:rsidRDefault="008E765F" w:rsidP="002747EA">
            <w:pPr>
              <w:pStyle w:val="Tablecell"/>
              <w:keepNext/>
              <w:spacing w:line="220" w:lineRule="exact"/>
              <w:rPr>
                <w:rFonts w:eastAsiaTheme="minorHAnsi"/>
                <w:b/>
                <w:sz w:val="16"/>
                <w:szCs w:val="16"/>
                <w:lang w:val="en-US"/>
              </w:rPr>
            </w:pPr>
            <w:r>
              <w:rPr>
                <w:rFonts w:eastAsiaTheme="minorHAnsi"/>
                <w:b/>
                <w:noProof/>
                <w:sz w:val="16"/>
                <w:szCs w:val="16"/>
                <w:lang w:val="en-US"/>
              </w:rPr>
              <w:t>Haakstad &amp; Bo 2011</w:t>
            </w:r>
            <w:r>
              <w:rPr>
                <w:rFonts w:eastAsiaTheme="minorHAnsi"/>
                <w:noProof/>
                <w:sz w:val="16"/>
                <w:szCs w:val="16"/>
                <w:lang w:val="en-US"/>
              </w:rPr>
              <w:fldChar w:fldCharType="begin">
                <w:fldData xml:space="preserve">PEVuZE5vdGU+PENpdGU+PEF1dGhvcj5IYWFrc3RhZDwvQXV0aG9yPjxZZWFyPjIwMTE8L1llYXI+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</w:fldData>
              </w:fldChar>
            </w:r>
            <w:r w:rsidR="002747EA">
              <w:rPr>
                <w:rFonts w:eastAsiaTheme="minorHAnsi"/>
                <w:noProof/>
                <w:sz w:val="16"/>
                <w:szCs w:val="16"/>
                <w:lang w:val="en-US"/>
              </w:rPr>
              <w:instrText xml:space="preserve"> ADDIN EN.CITE </w:instrText>
            </w:r>
            <w:r w:rsidR="002747EA">
              <w:rPr>
                <w:rFonts w:eastAsiaTheme="minorHAnsi"/>
                <w:noProof/>
                <w:sz w:val="16"/>
                <w:szCs w:val="16"/>
                <w:lang w:val="en-US"/>
              </w:rPr>
              <w:fldChar w:fldCharType="begin">
                <w:fldData xml:space="preserve">PEVuZE5vdGU+PENpdGU+PEF1dGhvcj5IYWFrc3RhZDwvQXV0aG9yPjxZZWFyPjIwMTE8L1llYXI+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</w:fldData>
              </w:fldChar>
            </w:r>
            <w:r w:rsidR="002747EA">
              <w:rPr>
                <w:rFonts w:eastAsiaTheme="minorHAnsi"/>
                <w:noProof/>
                <w:sz w:val="16"/>
                <w:szCs w:val="16"/>
                <w:lang w:val="en-US"/>
              </w:rPr>
              <w:instrText xml:space="preserve"> ADDIN EN.CITE.DATA </w:instrText>
            </w:r>
            <w:r w:rsidR="002747EA">
              <w:rPr>
                <w:rFonts w:eastAsiaTheme="minorHAnsi"/>
                <w:noProof/>
                <w:sz w:val="16"/>
                <w:szCs w:val="16"/>
                <w:lang w:val="en-US"/>
              </w:rPr>
            </w:r>
            <w:r w:rsidR="002747EA">
              <w:rPr>
                <w:rFonts w:eastAsiaTheme="minorHAnsi"/>
                <w:noProof/>
                <w:sz w:val="16"/>
                <w:szCs w:val="16"/>
                <w:lang w:val="en-US"/>
              </w:rPr>
              <w:fldChar w:fldCharType="end"/>
            </w:r>
            <w:r>
              <w:rPr>
                <w:rFonts w:eastAsiaTheme="minorHAnsi"/>
                <w:noProof/>
                <w:sz w:val="16"/>
                <w:szCs w:val="16"/>
                <w:lang w:val="en-US"/>
              </w:rPr>
            </w:r>
            <w:r>
              <w:rPr>
                <w:rFonts w:eastAsiaTheme="minorHAnsi"/>
                <w:noProof/>
                <w:sz w:val="16"/>
                <w:szCs w:val="16"/>
                <w:lang w:val="en-US"/>
              </w:rPr>
              <w:fldChar w:fldCharType="separate"/>
            </w:r>
            <w:r w:rsidR="002747EA" w:rsidRPr="002747EA">
              <w:rPr>
                <w:rFonts w:eastAsiaTheme="minorHAnsi"/>
                <w:noProof/>
                <w:szCs w:val="16"/>
                <w:vertAlign w:val="superscript"/>
                <w:lang w:val="en-US"/>
              </w:rPr>
              <w:t>278,435,538</w:t>
            </w:r>
            <w:r>
              <w:rPr>
                <w:rFonts w:eastAsiaTheme="minorHAnsi"/>
                <w:noProof/>
                <w:sz w:val="16"/>
                <w:szCs w:val="16"/>
                <w:lang w:val="en-US"/>
              </w:rPr>
              <w:fldChar w:fldCharType="end"/>
            </w:r>
          </w:p>
        </w:tc>
      </w:tr>
      <w:tr w:rsidR="008E765F" w:rsidRPr="00C12274" w14:paraId="0B2F0C28" w14:textId="77777777" w:rsidTr="00BC7AEC">
        <w:trPr>
          <w:cantSplit/>
        </w:trPr>
        <w:tc>
          <w:tcPr>
            <w:tcW w:w="1560" w:type="dxa"/>
            <w:shd w:val="clear" w:color="D9E2F3" w:themeColor="accent1" w:themeTint="33" w:fill="auto"/>
          </w:tcPr>
          <w:p w14:paraId="3BA48481" w14:textId="77777777" w:rsidR="008E765F" w:rsidRPr="00C12274" w:rsidRDefault="008E765F" w:rsidP="00611251">
            <w:pPr>
              <w:keepNext/>
              <w:spacing w:before="40" w:after="40" w:line="220" w:lineRule="exact"/>
              <w:rPr>
                <w:sz w:val="16"/>
                <w:szCs w:val="16"/>
              </w:rPr>
            </w:pPr>
            <w:r w:rsidRPr="00C12274">
              <w:rPr>
                <w:sz w:val="16"/>
                <w:szCs w:val="16"/>
              </w:rPr>
              <w:t>Random sequence generation</w:t>
            </w:r>
          </w:p>
        </w:tc>
        <w:tc>
          <w:tcPr>
            <w:tcW w:w="1275" w:type="dxa"/>
            <w:shd w:val="clear" w:color="D9E2F3" w:themeColor="accent1" w:themeTint="33" w:fill="70AD47" w:themeFill="accent6"/>
          </w:tcPr>
          <w:p w14:paraId="317C1BE3" w14:textId="77777777" w:rsidR="008E765F" w:rsidRPr="00C12274" w:rsidRDefault="008E765F" w:rsidP="00611251">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014690D6" w14:textId="77777777" w:rsidR="008E765F" w:rsidRPr="00C12274" w:rsidRDefault="008E765F" w:rsidP="00611251">
            <w:pPr>
              <w:pStyle w:val="RCTstable"/>
              <w:keepNext/>
            </w:pPr>
            <w:r w:rsidRPr="00C12274">
              <w:t>Used “a simple (not block) computerised randomisation programme”</w:t>
            </w:r>
          </w:p>
        </w:tc>
      </w:tr>
      <w:tr w:rsidR="008E765F" w:rsidRPr="00C12274" w14:paraId="3380DBFC" w14:textId="77777777" w:rsidTr="00BC7AEC">
        <w:trPr>
          <w:cantSplit/>
        </w:trPr>
        <w:tc>
          <w:tcPr>
            <w:tcW w:w="1560" w:type="dxa"/>
            <w:shd w:val="clear" w:color="D9E2F3" w:themeColor="accent1" w:themeTint="33" w:fill="auto"/>
          </w:tcPr>
          <w:p w14:paraId="26F206AB" w14:textId="77777777" w:rsidR="008E765F" w:rsidRPr="00C12274" w:rsidRDefault="008E765F" w:rsidP="00611251">
            <w:pPr>
              <w:keepNext/>
              <w:spacing w:before="40" w:after="40" w:line="220" w:lineRule="exact"/>
              <w:rPr>
                <w:sz w:val="16"/>
                <w:szCs w:val="16"/>
              </w:rPr>
            </w:pPr>
            <w:r w:rsidRPr="00C12274">
              <w:rPr>
                <w:sz w:val="16"/>
                <w:szCs w:val="16"/>
              </w:rPr>
              <w:t xml:space="preserve">Allocation concealment </w:t>
            </w:r>
          </w:p>
        </w:tc>
        <w:tc>
          <w:tcPr>
            <w:tcW w:w="1275" w:type="dxa"/>
            <w:shd w:val="clear" w:color="D9E2F3" w:themeColor="accent1" w:themeTint="33" w:fill="70AD47" w:themeFill="accent6"/>
          </w:tcPr>
          <w:p w14:paraId="2DF68C93" w14:textId="77777777" w:rsidR="008E765F" w:rsidRPr="00C12274" w:rsidRDefault="008E765F" w:rsidP="00611251">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667BB94E" w14:textId="77777777" w:rsidR="008E765F" w:rsidRPr="00C12274" w:rsidRDefault="008E765F" w:rsidP="00611251">
            <w:pPr>
              <w:pStyle w:val="RCTstable"/>
              <w:keepNext/>
            </w:pPr>
            <w:r w:rsidRPr="00C12274">
              <w:t>An independent person...assigned the participants to either an exercise group or a control group.</w:t>
            </w:r>
          </w:p>
        </w:tc>
      </w:tr>
      <w:tr w:rsidR="008E765F" w:rsidRPr="00C12274" w14:paraId="606BAEA8" w14:textId="77777777" w:rsidTr="00BC7AEC">
        <w:trPr>
          <w:cantSplit/>
        </w:trPr>
        <w:tc>
          <w:tcPr>
            <w:tcW w:w="1560" w:type="dxa"/>
            <w:shd w:val="clear" w:color="D9E2F3" w:themeColor="accent1" w:themeTint="33" w:fill="auto"/>
          </w:tcPr>
          <w:p w14:paraId="71843141" w14:textId="77777777" w:rsidR="008E765F" w:rsidRPr="00C12274" w:rsidRDefault="008E765F" w:rsidP="00611251">
            <w:pPr>
              <w:keepNext/>
              <w:spacing w:before="40" w:after="40" w:line="220" w:lineRule="exact"/>
              <w:rPr>
                <w:sz w:val="16"/>
                <w:szCs w:val="16"/>
              </w:rPr>
            </w:pPr>
            <w:r w:rsidRPr="00C12274">
              <w:rPr>
                <w:sz w:val="16"/>
                <w:szCs w:val="16"/>
              </w:rPr>
              <w:t xml:space="preserve">Blinding </w:t>
            </w:r>
          </w:p>
        </w:tc>
        <w:tc>
          <w:tcPr>
            <w:tcW w:w="1275" w:type="dxa"/>
            <w:shd w:val="clear" w:color="D9E2F3" w:themeColor="accent1" w:themeTint="33" w:fill="FF4D19"/>
          </w:tcPr>
          <w:p w14:paraId="77627B3A" w14:textId="3D3F4E27" w:rsidR="008E765F" w:rsidRPr="00C12274" w:rsidRDefault="00FE54AE" w:rsidP="00611251">
            <w:pPr>
              <w:keepNext/>
              <w:spacing w:before="40" w:after="40" w:line="220" w:lineRule="exact"/>
              <w:rPr>
                <w:sz w:val="16"/>
                <w:szCs w:val="16"/>
              </w:rPr>
            </w:pPr>
            <w:r>
              <w:rPr>
                <w:sz w:val="16"/>
                <w:szCs w:val="16"/>
              </w:rPr>
              <w:t>High</w:t>
            </w:r>
            <w:r w:rsidR="008E765F" w:rsidRPr="00C12274">
              <w:rPr>
                <w:sz w:val="16"/>
                <w:szCs w:val="16"/>
              </w:rPr>
              <w:t xml:space="preserve"> risk</w:t>
            </w:r>
          </w:p>
        </w:tc>
        <w:tc>
          <w:tcPr>
            <w:tcW w:w="11199" w:type="dxa"/>
            <w:shd w:val="clear" w:color="D9E2F3" w:themeColor="accent1" w:themeTint="33" w:fill="auto"/>
          </w:tcPr>
          <w:p w14:paraId="181E6093" w14:textId="40D06212" w:rsidR="008E765F" w:rsidRPr="00C12274" w:rsidRDefault="008E765F" w:rsidP="00FE54AE">
            <w:pPr>
              <w:pStyle w:val="RCTstable"/>
              <w:keepNext/>
              <w:rPr>
                <w:szCs w:val="24"/>
              </w:rPr>
            </w:pPr>
            <w:r w:rsidRPr="00C12274">
              <w:t>Par</w:t>
            </w:r>
            <w:r w:rsidR="00FE54AE">
              <w:t>ticipant blinding not possible.</w:t>
            </w:r>
            <w:r w:rsidRPr="00C12274">
              <w:t xml:space="preserve"> </w:t>
            </w:r>
          </w:p>
        </w:tc>
      </w:tr>
      <w:tr w:rsidR="00FE54AE" w:rsidRPr="00C12274" w14:paraId="5C4E5C3B" w14:textId="77777777" w:rsidTr="00BC7AEC">
        <w:trPr>
          <w:cantSplit/>
        </w:trPr>
        <w:tc>
          <w:tcPr>
            <w:tcW w:w="1560" w:type="dxa"/>
            <w:shd w:val="clear" w:color="D9E2F3" w:themeColor="accent1" w:themeTint="33" w:fill="auto"/>
          </w:tcPr>
          <w:p w14:paraId="757E7AF1" w14:textId="77777777" w:rsidR="00FE54AE" w:rsidRPr="00C12274" w:rsidRDefault="00FE54AE" w:rsidP="009740A7">
            <w:pPr>
              <w:keepNext/>
              <w:spacing w:before="40" w:after="40" w:line="220" w:lineRule="exact"/>
              <w:rPr>
                <w:sz w:val="16"/>
                <w:szCs w:val="16"/>
              </w:rPr>
            </w:pPr>
            <w:r>
              <w:rPr>
                <w:sz w:val="16"/>
                <w:szCs w:val="16"/>
              </w:rPr>
              <w:t>Detection bias</w:t>
            </w:r>
            <w:r w:rsidRPr="00C12274">
              <w:rPr>
                <w:sz w:val="16"/>
                <w:szCs w:val="16"/>
              </w:rPr>
              <w:t xml:space="preserve"> </w:t>
            </w:r>
          </w:p>
        </w:tc>
        <w:tc>
          <w:tcPr>
            <w:tcW w:w="1275" w:type="dxa"/>
            <w:shd w:val="clear" w:color="D9E2F3" w:themeColor="accent1" w:themeTint="33" w:fill="70AD47" w:themeFill="accent6"/>
          </w:tcPr>
          <w:p w14:paraId="103F638B" w14:textId="3E20744B" w:rsidR="00FE54AE" w:rsidRPr="00C12274" w:rsidRDefault="00FE54AE" w:rsidP="009740A7">
            <w:pPr>
              <w:keepNext/>
              <w:spacing w:before="40" w:after="40" w:line="220" w:lineRule="exact"/>
              <w:rPr>
                <w:sz w:val="16"/>
                <w:szCs w:val="16"/>
              </w:rPr>
            </w:pPr>
            <w:r>
              <w:rPr>
                <w:sz w:val="16"/>
                <w:szCs w:val="16"/>
              </w:rPr>
              <w:t>Low</w:t>
            </w:r>
            <w:r w:rsidRPr="00C12274">
              <w:rPr>
                <w:sz w:val="16"/>
                <w:szCs w:val="16"/>
              </w:rPr>
              <w:t xml:space="preserve"> risk</w:t>
            </w:r>
          </w:p>
        </w:tc>
        <w:tc>
          <w:tcPr>
            <w:tcW w:w="11199" w:type="dxa"/>
            <w:shd w:val="clear" w:color="D9E2F3" w:themeColor="accent1" w:themeTint="33" w:fill="auto"/>
          </w:tcPr>
          <w:p w14:paraId="6ADA85DD" w14:textId="154F343E" w:rsidR="00FE54AE" w:rsidRPr="00C12274" w:rsidRDefault="00FE54AE" w:rsidP="009740A7">
            <w:pPr>
              <w:pStyle w:val="RCTstable"/>
            </w:pPr>
            <w:r>
              <w:t>P</w:t>
            </w:r>
            <w:r w:rsidRPr="00C12274">
              <w:t>rincipal investigator was blinded to group allocation</w:t>
            </w:r>
            <w:r>
              <w:t>.</w:t>
            </w:r>
          </w:p>
        </w:tc>
      </w:tr>
      <w:tr w:rsidR="008E765F" w:rsidRPr="00C12274" w14:paraId="5DFC60CD" w14:textId="77777777" w:rsidTr="00BC7AEC">
        <w:trPr>
          <w:cantSplit/>
        </w:trPr>
        <w:tc>
          <w:tcPr>
            <w:tcW w:w="1560" w:type="dxa"/>
            <w:shd w:val="clear" w:color="D9E2F3" w:themeColor="accent1" w:themeTint="33" w:fill="auto"/>
          </w:tcPr>
          <w:p w14:paraId="1E185945" w14:textId="77777777" w:rsidR="008E765F" w:rsidRPr="00C12274" w:rsidRDefault="008E765F" w:rsidP="00611251">
            <w:pPr>
              <w:keepNext/>
              <w:spacing w:before="40" w:after="40" w:line="220" w:lineRule="exact"/>
              <w:rPr>
                <w:sz w:val="16"/>
                <w:szCs w:val="16"/>
              </w:rPr>
            </w:pPr>
            <w:r w:rsidRPr="00C12274">
              <w:rPr>
                <w:sz w:val="16"/>
                <w:szCs w:val="16"/>
              </w:rPr>
              <w:t>Incomplete outcome data</w:t>
            </w:r>
          </w:p>
        </w:tc>
        <w:tc>
          <w:tcPr>
            <w:tcW w:w="1275" w:type="dxa"/>
            <w:shd w:val="clear" w:color="D9E2F3" w:themeColor="accent1" w:themeTint="33" w:fill="70AD47" w:themeFill="accent6"/>
          </w:tcPr>
          <w:p w14:paraId="272577AC" w14:textId="77777777" w:rsidR="008E765F" w:rsidRPr="00C12274" w:rsidRDefault="008E765F" w:rsidP="00611251">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636CBF86" w14:textId="77777777" w:rsidR="008E765F" w:rsidRPr="00C12274" w:rsidRDefault="008E765F" w:rsidP="00611251">
            <w:pPr>
              <w:pStyle w:val="RCTstable"/>
              <w:keepNext/>
              <w:rPr>
                <w:szCs w:val="24"/>
              </w:rPr>
            </w:pPr>
            <w:r w:rsidRPr="00C12274">
              <w:t>Drop-out rates of 19% and 21% in exercise and control arms, respectively. ITT analysis conducted.</w:t>
            </w:r>
          </w:p>
        </w:tc>
      </w:tr>
      <w:tr w:rsidR="008E765F" w:rsidRPr="00C12274" w14:paraId="136AFE8F" w14:textId="77777777" w:rsidTr="00BC7AEC">
        <w:trPr>
          <w:cantSplit/>
        </w:trPr>
        <w:tc>
          <w:tcPr>
            <w:tcW w:w="1560" w:type="dxa"/>
            <w:shd w:val="clear" w:color="D9E2F3" w:themeColor="accent1" w:themeTint="33" w:fill="auto"/>
          </w:tcPr>
          <w:p w14:paraId="361A929B" w14:textId="77777777" w:rsidR="008E765F" w:rsidRPr="00C12274" w:rsidRDefault="008E765F" w:rsidP="00611251">
            <w:pPr>
              <w:spacing w:before="40" w:after="40" w:line="220" w:lineRule="exact"/>
              <w:rPr>
                <w:sz w:val="16"/>
                <w:szCs w:val="16"/>
              </w:rPr>
            </w:pPr>
            <w:r w:rsidRPr="00C12274">
              <w:rPr>
                <w:sz w:val="16"/>
                <w:szCs w:val="16"/>
              </w:rPr>
              <w:t>Selective reporting</w:t>
            </w:r>
          </w:p>
        </w:tc>
        <w:tc>
          <w:tcPr>
            <w:tcW w:w="1275" w:type="dxa"/>
            <w:shd w:val="clear" w:color="D9E2F3" w:themeColor="accent1" w:themeTint="33" w:fill="FFC000" w:themeFill="accent4"/>
          </w:tcPr>
          <w:p w14:paraId="347720FF" w14:textId="77777777" w:rsidR="008E765F" w:rsidRPr="00C12274" w:rsidRDefault="008E765F" w:rsidP="00611251">
            <w:pPr>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5939A490" w14:textId="77777777" w:rsidR="008E765F" w:rsidRPr="00C12274" w:rsidRDefault="008E765F" w:rsidP="00611251">
            <w:pPr>
              <w:pStyle w:val="RCTstable"/>
            </w:pPr>
            <w:r w:rsidRPr="00C12274">
              <w:t>Could not determine.</w:t>
            </w:r>
          </w:p>
        </w:tc>
      </w:tr>
      <w:tr w:rsidR="008E765F" w:rsidRPr="00C12274" w14:paraId="4AC65FD3" w14:textId="77777777" w:rsidTr="00BC7AEC">
        <w:trPr>
          <w:cantSplit/>
        </w:trPr>
        <w:tc>
          <w:tcPr>
            <w:tcW w:w="1560" w:type="dxa"/>
            <w:shd w:val="clear" w:color="D9E2F3" w:themeColor="accent1" w:themeTint="33" w:fill="auto"/>
          </w:tcPr>
          <w:p w14:paraId="0AB46A0D" w14:textId="77777777" w:rsidR="008E765F" w:rsidRPr="00C12274" w:rsidRDefault="008E765F" w:rsidP="00611251">
            <w:pPr>
              <w:spacing w:before="40" w:after="40" w:line="220" w:lineRule="exact"/>
              <w:rPr>
                <w:sz w:val="16"/>
                <w:szCs w:val="16"/>
                <w:lang w:val="en-US"/>
              </w:rPr>
            </w:pPr>
            <w:r w:rsidRPr="00C12274">
              <w:rPr>
                <w:sz w:val="16"/>
                <w:szCs w:val="16"/>
                <w:lang w:val="en-US"/>
              </w:rPr>
              <w:t xml:space="preserve">Other limitations </w:t>
            </w:r>
          </w:p>
        </w:tc>
        <w:tc>
          <w:tcPr>
            <w:tcW w:w="1275" w:type="dxa"/>
            <w:shd w:val="clear" w:color="D9E2F3" w:themeColor="accent1" w:themeTint="33" w:fill="FFC000" w:themeFill="accent4"/>
          </w:tcPr>
          <w:p w14:paraId="46552DBE" w14:textId="77777777" w:rsidR="008E765F" w:rsidRPr="00C12274" w:rsidRDefault="008E765F" w:rsidP="00611251">
            <w:pPr>
              <w:spacing w:before="40" w:after="40" w:line="220" w:lineRule="exact"/>
              <w:rPr>
                <w:sz w:val="16"/>
                <w:szCs w:val="16"/>
                <w:lang w:val="en-US"/>
              </w:rPr>
            </w:pPr>
            <w:r w:rsidRPr="00C12274">
              <w:rPr>
                <w:sz w:val="16"/>
                <w:szCs w:val="16"/>
                <w:lang w:val="en-US"/>
              </w:rPr>
              <w:t>Unclear risk</w:t>
            </w:r>
          </w:p>
        </w:tc>
        <w:tc>
          <w:tcPr>
            <w:tcW w:w="11199" w:type="dxa"/>
            <w:shd w:val="clear" w:color="D9E2F3" w:themeColor="accent1" w:themeTint="33" w:fill="auto"/>
          </w:tcPr>
          <w:p w14:paraId="4CC8B4A1" w14:textId="77777777" w:rsidR="008E765F" w:rsidRPr="00C12274" w:rsidRDefault="008E765F" w:rsidP="00611251">
            <w:pPr>
              <w:pStyle w:val="RCTstable"/>
              <w:rPr>
                <w:szCs w:val="24"/>
              </w:rPr>
            </w:pPr>
            <w:r w:rsidRPr="00C12274">
              <w:t>Denominators in report tables were the total exercise and control group N, despite stating drop-outs in each group of 10 and 11 women, respectively</w:t>
            </w:r>
          </w:p>
        </w:tc>
      </w:tr>
      <w:tr w:rsidR="008E765F" w:rsidRPr="00C12274" w14:paraId="2164E6A4" w14:textId="77777777" w:rsidTr="00BC7AEC">
        <w:trPr>
          <w:cantSplit/>
        </w:trPr>
        <w:tc>
          <w:tcPr>
            <w:tcW w:w="14034" w:type="dxa"/>
            <w:gridSpan w:val="3"/>
            <w:shd w:val="solid" w:color="D9E2F3" w:themeColor="accent1" w:themeTint="33" w:fill="auto"/>
          </w:tcPr>
          <w:p w14:paraId="37570B9A" w14:textId="674B3573" w:rsidR="008E765F" w:rsidRPr="00C12274" w:rsidRDefault="008E765F" w:rsidP="002747EA">
            <w:pPr>
              <w:pStyle w:val="Tablecell"/>
              <w:keepNext/>
              <w:spacing w:line="220" w:lineRule="exact"/>
              <w:rPr>
                <w:rFonts w:eastAsiaTheme="minorHAnsi"/>
                <w:b/>
                <w:sz w:val="16"/>
                <w:szCs w:val="16"/>
                <w:lang w:val="en-US"/>
              </w:rPr>
            </w:pPr>
            <w:r w:rsidRPr="00C12274">
              <w:rPr>
                <w:rFonts w:eastAsiaTheme="minorHAnsi"/>
                <w:b/>
                <w:noProof/>
                <w:sz w:val="16"/>
                <w:szCs w:val="16"/>
                <w:lang w:val="en-US"/>
              </w:rPr>
              <w:t>Hopkins et al 2010</w:t>
            </w:r>
            <w:r>
              <w:rPr>
                <w:noProof/>
                <w:sz w:val="16"/>
                <w:szCs w:val="16"/>
              </w:rPr>
              <w:fldChar w:fldCharType="begin">
                <w:fldData xml:space="preserve">PEVuZE5vdGU+PENpdGU+PEF1dGhvcj5Ib3BraW5zPC9BdXRob3I+PFllYXI+MjAxMDwvWWVhcj48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</w:fldData>
              </w:fldChar>
            </w:r>
            <w:r w:rsidR="002747EA">
              <w:rPr>
                <w:noProof/>
                <w:sz w:val="16"/>
                <w:szCs w:val="16"/>
              </w:rPr>
              <w:instrText xml:space="preserve"> ADDIN EN.CITE </w:instrText>
            </w:r>
            <w:r w:rsidR="002747EA">
              <w:rPr>
                <w:noProof/>
                <w:sz w:val="16"/>
                <w:szCs w:val="16"/>
              </w:rPr>
              <w:fldChar w:fldCharType="begin">
                <w:fldData xml:space="preserve">PEVuZE5vdGU+PENpdGU+PEF1dGhvcj5Ib3BraW5zPC9BdXRob3I+PFllYXI+MjAxMDwvWWVhcj48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</w:fldData>
              </w:fldChar>
            </w:r>
            <w:r w:rsidR="002747EA">
              <w:rPr>
                <w:noProof/>
                <w:sz w:val="16"/>
                <w:szCs w:val="16"/>
              </w:rPr>
              <w:instrText xml:space="preserve"> ADDIN EN.CITE.DATA </w:instrText>
            </w:r>
            <w:r w:rsidR="002747EA">
              <w:rPr>
                <w:noProof/>
                <w:sz w:val="16"/>
                <w:szCs w:val="16"/>
              </w:rPr>
            </w:r>
            <w:r w:rsidR="002747EA">
              <w:rPr>
                <w:noProof/>
                <w:sz w:val="16"/>
                <w:szCs w:val="16"/>
              </w:rPr>
              <w:fldChar w:fldCharType="end"/>
            </w:r>
            <w:r>
              <w:rPr>
                <w:noProof/>
                <w:sz w:val="16"/>
                <w:szCs w:val="16"/>
              </w:rPr>
            </w:r>
            <w:r>
              <w:rPr>
                <w:noProof/>
                <w:sz w:val="16"/>
                <w:szCs w:val="16"/>
              </w:rPr>
              <w:fldChar w:fldCharType="separate"/>
            </w:r>
            <w:r w:rsidR="002747EA" w:rsidRPr="002747EA">
              <w:rPr>
                <w:noProof/>
                <w:szCs w:val="16"/>
                <w:vertAlign w:val="superscript"/>
              </w:rPr>
              <w:t>272,540</w:t>
            </w:r>
            <w:r>
              <w:rPr>
                <w:noProof/>
                <w:sz w:val="16"/>
                <w:szCs w:val="16"/>
              </w:rPr>
              <w:fldChar w:fldCharType="end"/>
            </w:r>
          </w:p>
        </w:tc>
      </w:tr>
      <w:tr w:rsidR="008E765F" w:rsidRPr="00C12274" w14:paraId="3519818A" w14:textId="77777777" w:rsidTr="00BC7AEC">
        <w:trPr>
          <w:cantSplit/>
        </w:trPr>
        <w:tc>
          <w:tcPr>
            <w:tcW w:w="1560" w:type="dxa"/>
            <w:shd w:val="clear" w:color="D9E2F3" w:themeColor="accent1" w:themeTint="33" w:fill="auto"/>
          </w:tcPr>
          <w:p w14:paraId="36F0F74C" w14:textId="77777777" w:rsidR="008E765F" w:rsidRPr="00C12274" w:rsidRDefault="008E765F" w:rsidP="00611251">
            <w:pPr>
              <w:keepNext/>
              <w:spacing w:before="40" w:after="40" w:line="220" w:lineRule="exact"/>
              <w:rPr>
                <w:sz w:val="16"/>
                <w:szCs w:val="16"/>
              </w:rPr>
            </w:pPr>
            <w:r w:rsidRPr="00C12274">
              <w:rPr>
                <w:sz w:val="16"/>
                <w:szCs w:val="16"/>
              </w:rPr>
              <w:t>Random sequence generation</w:t>
            </w:r>
          </w:p>
        </w:tc>
        <w:tc>
          <w:tcPr>
            <w:tcW w:w="1275" w:type="dxa"/>
            <w:shd w:val="clear" w:color="D9E2F3" w:themeColor="accent1" w:themeTint="33" w:fill="FFC000" w:themeFill="accent4"/>
          </w:tcPr>
          <w:p w14:paraId="554BF0A8" w14:textId="77777777" w:rsidR="008E765F" w:rsidRPr="00C12274" w:rsidRDefault="008E765F" w:rsidP="00611251">
            <w:pPr>
              <w:keepNext/>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5D5C32E6" w14:textId="77777777" w:rsidR="008E765F" w:rsidRPr="00C12274" w:rsidRDefault="008E765F" w:rsidP="00611251">
            <w:pPr>
              <w:pStyle w:val="RCTstable"/>
              <w:keepNext/>
            </w:pPr>
            <w:r w:rsidRPr="00C12274">
              <w:t>Not described</w:t>
            </w:r>
          </w:p>
        </w:tc>
      </w:tr>
      <w:tr w:rsidR="008E765F" w:rsidRPr="00C12274" w14:paraId="716CAB69" w14:textId="77777777" w:rsidTr="00BC7AEC">
        <w:trPr>
          <w:cantSplit/>
          <w:trHeight w:val="543"/>
        </w:trPr>
        <w:tc>
          <w:tcPr>
            <w:tcW w:w="1560" w:type="dxa"/>
            <w:shd w:val="clear" w:color="D9E2F3" w:themeColor="accent1" w:themeTint="33" w:fill="auto"/>
          </w:tcPr>
          <w:p w14:paraId="2E8B58C3" w14:textId="77777777" w:rsidR="008E765F" w:rsidRPr="00C12274" w:rsidRDefault="008E765F" w:rsidP="00611251">
            <w:pPr>
              <w:keepNext/>
              <w:spacing w:before="40" w:after="40" w:line="220" w:lineRule="exact"/>
              <w:rPr>
                <w:sz w:val="16"/>
                <w:szCs w:val="16"/>
              </w:rPr>
            </w:pPr>
            <w:r w:rsidRPr="00C12274">
              <w:rPr>
                <w:sz w:val="16"/>
                <w:szCs w:val="16"/>
              </w:rPr>
              <w:t xml:space="preserve">Allocation concealment </w:t>
            </w:r>
          </w:p>
        </w:tc>
        <w:tc>
          <w:tcPr>
            <w:tcW w:w="1275" w:type="dxa"/>
            <w:shd w:val="clear" w:color="D9E2F3" w:themeColor="accent1" w:themeTint="33" w:fill="FFC000" w:themeFill="accent4"/>
          </w:tcPr>
          <w:p w14:paraId="32D8EB36" w14:textId="77777777" w:rsidR="008E765F" w:rsidRPr="00C12274" w:rsidRDefault="008E765F" w:rsidP="00611251">
            <w:pPr>
              <w:keepNext/>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46C43D33" w14:textId="77777777" w:rsidR="008E765F" w:rsidRPr="00C12274" w:rsidRDefault="008E765F" w:rsidP="00611251">
            <w:pPr>
              <w:pStyle w:val="RCTstable"/>
              <w:keepNext/>
            </w:pPr>
            <w:r w:rsidRPr="00C12274">
              <w:t>Not described</w:t>
            </w:r>
          </w:p>
        </w:tc>
      </w:tr>
      <w:tr w:rsidR="008E765F" w:rsidRPr="00C12274" w14:paraId="4210123D" w14:textId="77777777" w:rsidTr="00BC7AEC">
        <w:trPr>
          <w:cantSplit/>
          <w:trHeight w:val="325"/>
        </w:trPr>
        <w:tc>
          <w:tcPr>
            <w:tcW w:w="1560" w:type="dxa"/>
            <w:shd w:val="clear" w:color="D9E2F3" w:themeColor="accent1" w:themeTint="33" w:fill="auto"/>
          </w:tcPr>
          <w:p w14:paraId="70F8CBD6" w14:textId="77777777" w:rsidR="008E765F" w:rsidRPr="00C12274" w:rsidRDefault="008E765F" w:rsidP="00611251">
            <w:pPr>
              <w:keepNext/>
              <w:spacing w:before="40" w:after="40" w:line="220" w:lineRule="exact"/>
              <w:rPr>
                <w:sz w:val="16"/>
                <w:szCs w:val="16"/>
              </w:rPr>
            </w:pPr>
            <w:r w:rsidRPr="00C12274">
              <w:rPr>
                <w:sz w:val="16"/>
                <w:szCs w:val="16"/>
              </w:rPr>
              <w:t xml:space="preserve">Blinding </w:t>
            </w:r>
          </w:p>
        </w:tc>
        <w:tc>
          <w:tcPr>
            <w:tcW w:w="1275" w:type="dxa"/>
            <w:shd w:val="clear" w:color="D9E2F3" w:themeColor="accent1" w:themeTint="33" w:fill="FFC000" w:themeFill="accent4"/>
          </w:tcPr>
          <w:p w14:paraId="13B0B1C7" w14:textId="77777777" w:rsidR="008E765F" w:rsidRPr="00C12274" w:rsidRDefault="008E765F" w:rsidP="00611251">
            <w:pPr>
              <w:keepNext/>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7CA0DB75" w14:textId="77777777" w:rsidR="008E765F" w:rsidRPr="00C12274" w:rsidRDefault="008E765F" w:rsidP="00611251">
            <w:pPr>
              <w:pStyle w:val="RCTstable"/>
              <w:keepNext/>
            </w:pPr>
            <w:r w:rsidRPr="00C12274">
              <w:t>Not described</w:t>
            </w:r>
          </w:p>
        </w:tc>
      </w:tr>
      <w:tr w:rsidR="00FE54AE" w:rsidRPr="00C12274" w14:paraId="199B2685" w14:textId="77777777" w:rsidTr="00BC7AEC">
        <w:trPr>
          <w:cantSplit/>
        </w:trPr>
        <w:tc>
          <w:tcPr>
            <w:tcW w:w="1560" w:type="dxa"/>
            <w:shd w:val="clear" w:color="D9E2F3" w:themeColor="accent1" w:themeTint="33" w:fill="auto"/>
          </w:tcPr>
          <w:p w14:paraId="439A04CE" w14:textId="77777777" w:rsidR="00FE54AE" w:rsidRPr="00C12274" w:rsidRDefault="00FE54AE" w:rsidP="009740A7">
            <w:pPr>
              <w:keepNext/>
              <w:spacing w:before="40" w:after="40" w:line="220" w:lineRule="exact"/>
              <w:rPr>
                <w:sz w:val="16"/>
                <w:szCs w:val="16"/>
              </w:rPr>
            </w:pPr>
            <w:r>
              <w:rPr>
                <w:sz w:val="16"/>
                <w:szCs w:val="16"/>
              </w:rPr>
              <w:t>Detection bias</w:t>
            </w:r>
            <w:r w:rsidRPr="00C12274">
              <w:rPr>
                <w:sz w:val="16"/>
                <w:szCs w:val="16"/>
              </w:rPr>
              <w:t xml:space="preserve"> </w:t>
            </w:r>
          </w:p>
        </w:tc>
        <w:tc>
          <w:tcPr>
            <w:tcW w:w="1275" w:type="dxa"/>
            <w:shd w:val="clear" w:color="D9E2F3" w:themeColor="accent1" w:themeTint="33" w:fill="70AD47" w:themeFill="accent6"/>
          </w:tcPr>
          <w:p w14:paraId="06B72962" w14:textId="77777777" w:rsidR="00FE54AE" w:rsidRPr="00C12274" w:rsidRDefault="00FE54AE" w:rsidP="009740A7">
            <w:pPr>
              <w:keepNext/>
              <w:spacing w:before="40" w:after="40" w:line="220" w:lineRule="exact"/>
              <w:rPr>
                <w:sz w:val="16"/>
                <w:szCs w:val="16"/>
              </w:rPr>
            </w:pPr>
            <w:r>
              <w:rPr>
                <w:sz w:val="16"/>
                <w:szCs w:val="16"/>
              </w:rPr>
              <w:t>Low</w:t>
            </w:r>
            <w:r w:rsidRPr="00C12274">
              <w:rPr>
                <w:sz w:val="16"/>
                <w:szCs w:val="16"/>
              </w:rPr>
              <w:t xml:space="preserve"> risk</w:t>
            </w:r>
          </w:p>
        </w:tc>
        <w:tc>
          <w:tcPr>
            <w:tcW w:w="11199" w:type="dxa"/>
            <w:shd w:val="clear" w:color="D9E2F3" w:themeColor="accent1" w:themeTint="33" w:fill="auto"/>
          </w:tcPr>
          <w:p w14:paraId="3BBB4036" w14:textId="72C1DD5B" w:rsidR="00FE54AE" w:rsidRPr="00C12274" w:rsidRDefault="00FE54AE" w:rsidP="009740A7">
            <w:pPr>
              <w:pStyle w:val="RCTstable"/>
            </w:pPr>
            <w:r w:rsidRPr="00C12274">
              <w:t>Not described</w:t>
            </w:r>
          </w:p>
        </w:tc>
      </w:tr>
      <w:tr w:rsidR="008E765F" w:rsidRPr="00C12274" w14:paraId="74E272AD" w14:textId="77777777" w:rsidTr="00BC7AEC">
        <w:trPr>
          <w:cantSplit/>
        </w:trPr>
        <w:tc>
          <w:tcPr>
            <w:tcW w:w="1560" w:type="dxa"/>
            <w:shd w:val="clear" w:color="D9E2F3" w:themeColor="accent1" w:themeTint="33" w:fill="auto"/>
          </w:tcPr>
          <w:p w14:paraId="7D987603" w14:textId="77777777" w:rsidR="008E765F" w:rsidRPr="00C12274" w:rsidRDefault="008E765F" w:rsidP="00611251">
            <w:pPr>
              <w:spacing w:before="40" w:after="40" w:line="220" w:lineRule="exact"/>
              <w:rPr>
                <w:sz w:val="16"/>
                <w:szCs w:val="16"/>
              </w:rPr>
            </w:pPr>
            <w:r w:rsidRPr="00C12274">
              <w:rPr>
                <w:sz w:val="16"/>
                <w:szCs w:val="16"/>
              </w:rPr>
              <w:t>Incomplete outcome data</w:t>
            </w:r>
          </w:p>
        </w:tc>
        <w:tc>
          <w:tcPr>
            <w:tcW w:w="1275" w:type="dxa"/>
            <w:shd w:val="clear" w:color="D9E2F3" w:themeColor="accent1" w:themeTint="33" w:fill="FF4D19"/>
          </w:tcPr>
          <w:p w14:paraId="5CF458B5" w14:textId="77777777" w:rsidR="008E765F" w:rsidRPr="00C12274" w:rsidRDefault="008E765F" w:rsidP="00611251">
            <w:pPr>
              <w:spacing w:before="40" w:after="40" w:line="220" w:lineRule="exact"/>
              <w:rPr>
                <w:sz w:val="16"/>
                <w:szCs w:val="16"/>
              </w:rPr>
            </w:pPr>
            <w:r w:rsidRPr="00C12274">
              <w:rPr>
                <w:sz w:val="16"/>
                <w:szCs w:val="16"/>
              </w:rPr>
              <w:t>High risk</w:t>
            </w:r>
          </w:p>
        </w:tc>
        <w:tc>
          <w:tcPr>
            <w:tcW w:w="11199" w:type="dxa"/>
            <w:shd w:val="clear" w:color="D9E2F3" w:themeColor="accent1" w:themeTint="33" w:fill="auto"/>
          </w:tcPr>
          <w:p w14:paraId="24FC0F44" w14:textId="77777777" w:rsidR="008E765F" w:rsidRPr="00C12274" w:rsidRDefault="008E765F" w:rsidP="00611251">
            <w:pPr>
              <w:pStyle w:val="RCTstable"/>
            </w:pPr>
            <w:r w:rsidRPr="00C12274">
              <w:t>A total of 14 (14.3%) participants (2 from the intervention group [4%] and 12 from the control group [24%]) lost to follow-up during the study period</w:t>
            </w:r>
          </w:p>
        </w:tc>
      </w:tr>
      <w:tr w:rsidR="008E765F" w:rsidRPr="00C12274" w14:paraId="59CC2790" w14:textId="77777777" w:rsidTr="00BC7AEC">
        <w:trPr>
          <w:cantSplit/>
        </w:trPr>
        <w:tc>
          <w:tcPr>
            <w:tcW w:w="1560" w:type="dxa"/>
            <w:shd w:val="clear" w:color="D9E2F3" w:themeColor="accent1" w:themeTint="33" w:fill="auto"/>
          </w:tcPr>
          <w:p w14:paraId="2E5641EC" w14:textId="77777777" w:rsidR="008E765F" w:rsidRPr="00C12274" w:rsidRDefault="008E765F" w:rsidP="00611251">
            <w:pPr>
              <w:spacing w:before="40" w:after="40" w:line="220" w:lineRule="exact"/>
              <w:rPr>
                <w:sz w:val="16"/>
                <w:szCs w:val="16"/>
              </w:rPr>
            </w:pPr>
            <w:r w:rsidRPr="00C12274">
              <w:rPr>
                <w:sz w:val="16"/>
                <w:szCs w:val="16"/>
              </w:rPr>
              <w:t>Selective reporting</w:t>
            </w:r>
          </w:p>
        </w:tc>
        <w:tc>
          <w:tcPr>
            <w:tcW w:w="1275" w:type="dxa"/>
            <w:shd w:val="clear" w:color="D9E2F3" w:themeColor="accent1" w:themeTint="33" w:fill="70AD47" w:themeFill="accent6"/>
          </w:tcPr>
          <w:p w14:paraId="3E2BC3F1" w14:textId="77777777" w:rsidR="008E765F" w:rsidRPr="00C12274" w:rsidRDefault="008E765F" w:rsidP="00611251">
            <w:pPr>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3008B9C9" w14:textId="77777777" w:rsidR="008E765F" w:rsidRPr="00C12274" w:rsidRDefault="008E765F" w:rsidP="00611251">
            <w:pPr>
              <w:spacing w:before="40" w:after="40" w:line="220" w:lineRule="exact"/>
              <w:rPr>
                <w:sz w:val="16"/>
                <w:szCs w:val="16"/>
              </w:rPr>
            </w:pPr>
            <w:r w:rsidRPr="00C12274">
              <w:rPr>
                <w:sz w:val="16"/>
                <w:szCs w:val="16"/>
              </w:rPr>
              <w:t>Pre-specified outcomes reported.</w:t>
            </w:r>
          </w:p>
        </w:tc>
      </w:tr>
      <w:tr w:rsidR="008E765F" w:rsidRPr="00C12274" w14:paraId="33329850" w14:textId="77777777" w:rsidTr="00BC7AEC">
        <w:trPr>
          <w:cantSplit/>
        </w:trPr>
        <w:tc>
          <w:tcPr>
            <w:tcW w:w="1560" w:type="dxa"/>
            <w:shd w:val="clear" w:color="D9E2F3" w:themeColor="accent1" w:themeTint="33" w:fill="auto"/>
          </w:tcPr>
          <w:p w14:paraId="0816AD76" w14:textId="77777777" w:rsidR="008E765F" w:rsidRPr="00C12274" w:rsidRDefault="008E765F" w:rsidP="00611251">
            <w:pPr>
              <w:spacing w:before="40" w:after="40" w:line="220" w:lineRule="exact"/>
              <w:rPr>
                <w:sz w:val="16"/>
                <w:szCs w:val="16"/>
                <w:lang w:val="en-US"/>
              </w:rPr>
            </w:pPr>
            <w:r w:rsidRPr="00C12274">
              <w:rPr>
                <w:sz w:val="16"/>
                <w:szCs w:val="16"/>
                <w:lang w:val="en-US"/>
              </w:rPr>
              <w:t xml:space="preserve">Other limitations </w:t>
            </w:r>
          </w:p>
        </w:tc>
        <w:tc>
          <w:tcPr>
            <w:tcW w:w="1275" w:type="dxa"/>
            <w:shd w:val="clear" w:color="D9E2F3" w:themeColor="accent1" w:themeTint="33" w:fill="70AD47" w:themeFill="accent6"/>
          </w:tcPr>
          <w:p w14:paraId="69093BCA" w14:textId="77777777" w:rsidR="008E765F" w:rsidRPr="00C12274" w:rsidRDefault="008E765F" w:rsidP="00611251">
            <w:pPr>
              <w:spacing w:before="40" w:after="40" w:line="220" w:lineRule="exact"/>
              <w:rPr>
                <w:sz w:val="16"/>
                <w:szCs w:val="16"/>
                <w:lang w:val="en-US"/>
              </w:rPr>
            </w:pPr>
            <w:r w:rsidRPr="00C12274">
              <w:rPr>
                <w:sz w:val="16"/>
                <w:szCs w:val="16"/>
                <w:lang w:val="en-US"/>
              </w:rPr>
              <w:t>Low risk</w:t>
            </w:r>
          </w:p>
        </w:tc>
        <w:tc>
          <w:tcPr>
            <w:tcW w:w="11199" w:type="dxa"/>
            <w:shd w:val="clear" w:color="D9E2F3" w:themeColor="accent1" w:themeTint="33" w:fill="auto"/>
          </w:tcPr>
          <w:p w14:paraId="2247AFDE" w14:textId="77777777" w:rsidR="008E765F" w:rsidRPr="00C12274" w:rsidRDefault="008E765F" w:rsidP="00611251">
            <w:pPr>
              <w:spacing w:before="40" w:after="40" w:line="220" w:lineRule="exact"/>
              <w:rPr>
                <w:sz w:val="16"/>
                <w:szCs w:val="16"/>
                <w:lang w:val="en-US"/>
              </w:rPr>
            </w:pPr>
            <w:r w:rsidRPr="00C12274">
              <w:rPr>
                <w:sz w:val="16"/>
                <w:szCs w:val="16"/>
                <w:lang w:val="en-US"/>
              </w:rPr>
              <w:t>No significant differences between baseline characteristics of groups</w:t>
            </w:r>
          </w:p>
        </w:tc>
      </w:tr>
      <w:tr w:rsidR="008E765F" w:rsidRPr="00C12274" w14:paraId="168335C2" w14:textId="77777777" w:rsidTr="00BC7AEC">
        <w:trPr>
          <w:cantSplit/>
        </w:trPr>
        <w:tc>
          <w:tcPr>
            <w:tcW w:w="14034" w:type="dxa"/>
            <w:gridSpan w:val="3"/>
            <w:shd w:val="solid" w:color="D9E2F3" w:themeColor="accent1" w:themeTint="33" w:fill="auto"/>
          </w:tcPr>
          <w:p w14:paraId="370A0589" w14:textId="0DF57589" w:rsidR="008E765F" w:rsidRPr="00C12274" w:rsidRDefault="008E765F" w:rsidP="002747EA">
            <w:pPr>
              <w:pStyle w:val="Tablecell"/>
              <w:keepNext/>
              <w:spacing w:line="220" w:lineRule="exact"/>
              <w:rPr>
                <w:rFonts w:eastAsiaTheme="minorHAnsi"/>
                <w:b/>
                <w:sz w:val="16"/>
                <w:szCs w:val="16"/>
                <w:lang w:val="en-US"/>
              </w:rPr>
            </w:pPr>
            <w:r w:rsidRPr="00C12274">
              <w:rPr>
                <w:rFonts w:eastAsiaTheme="minorHAnsi"/>
                <w:b/>
                <w:noProof/>
                <w:sz w:val="16"/>
                <w:szCs w:val="16"/>
                <w:lang w:val="en-US"/>
              </w:rPr>
              <w:t>Kong et al 2014</w:t>
            </w:r>
            <w:r>
              <w:rPr>
                <w:noProof/>
                <w:sz w:val="16"/>
                <w:szCs w:val="16"/>
              </w:rPr>
              <w:fldChar w:fldCharType="begin">
                <w:fldData xml:space="preserve">PEVuZE5vdGU+PENpdGU+PEF1dGhvcj5Lb25nPC9BdXRob3I+PFllYXI+MjAxNDwvWWVhcj48UmVj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=
</w:fldData>
              </w:fldChar>
            </w:r>
            <w:r w:rsidR="002747EA">
              <w:rPr>
                <w:noProof/>
                <w:sz w:val="16"/>
                <w:szCs w:val="16"/>
              </w:rPr>
              <w:instrText xml:space="preserve"> ADDIN EN.CITE </w:instrText>
            </w:r>
            <w:r w:rsidR="002747EA">
              <w:rPr>
                <w:noProof/>
                <w:sz w:val="16"/>
                <w:szCs w:val="16"/>
              </w:rPr>
              <w:fldChar w:fldCharType="begin">
                <w:fldData xml:space="preserve">PEVuZE5vdGU+PENpdGU+PEF1dGhvcj5Lb25nPC9BdXRob3I+PFllYXI+MjAxNDwvWWVhcj48UmVj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=
</w:fldData>
              </w:fldChar>
            </w:r>
            <w:r w:rsidR="002747EA">
              <w:rPr>
                <w:noProof/>
                <w:sz w:val="16"/>
                <w:szCs w:val="16"/>
              </w:rPr>
              <w:instrText xml:space="preserve"> ADDIN EN.CITE.DATA </w:instrText>
            </w:r>
            <w:r w:rsidR="002747EA">
              <w:rPr>
                <w:noProof/>
                <w:sz w:val="16"/>
                <w:szCs w:val="16"/>
              </w:rPr>
            </w:r>
            <w:r w:rsidR="002747EA">
              <w:rPr>
                <w:noProof/>
                <w:sz w:val="16"/>
                <w:szCs w:val="16"/>
              </w:rPr>
              <w:fldChar w:fldCharType="end"/>
            </w:r>
            <w:r>
              <w:rPr>
                <w:noProof/>
                <w:sz w:val="16"/>
                <w:szCs w:val="16"/>
              </w:rPr>
            </w:r>
            <w:r>
              <w:rPr>
                <w:noProof/>
                <w:sz w:val="16"/>
                <w:szCs w:val="16"/>
              </w:rPr>
              <w:fldChar w:fldCharType="separate"/>
            </w:r>
            <w:r w:rsidR="002747EA" w:rsidRPr="002747EA">
              <w:rPr>
                <w:noProof/>
                <w:szCs w:val="16"/>
                <w:vertAlign w:val="superscript"/>
              </w:rPr>
              <w:t>449,541</w:t>
            </w:r>
            <w:r>
              <w:rPr>
                <w:noProof/>
                <w:sz w:val="16"/>
                <w:szCs w:val="16"/>
              </w:rPr>
              <w:fldChar w:fldCharType="end"/>
            </w:r>
          </w:p>
        </w:tc>
      </w:tr>
      <w:tr w:rsidR="008E765F" w:rsidRPr="00C12274" w14:paraId="22B0B98F" w14:textId="77777777" w:rsidTr="00BC7AEC">
        <w:trPr>
          <w:cantSplit/>
        </w:trPr>
        <w:tc>
          <w:tcPr>
            <w:tcW w:w="1560" w:type="dxa"/>
            <w:shd w:val="clear" w:color="D9E2F3" w:themeColor="accent1" w:themeTint="33" w:fill="auto"/>
          </w:tcPr>
          <w:p w14:paraId="42B216EA" w14:textId="77777777" w:rsidR="008E765F" w:rsidRPr="00C12274" w:rsidRDefault="008E765F" w:rsidP="00611251">
            <w:pPr>
              <w:keepNext/>
              <w:spacing w:before="40" w:after="40" w:line="220" w:lineRule="exact"/>
              <w:rPr>
                <w:sz w:val="16"/>
                <w:szCs w:val="16"/>
              </w:rPr>
            </w:pPr>
            <w:r w:rsidRPr="00C12274">
              <w:rPr>
                <w:sz w:val="16"/>
                <w:szCs w:val="16"/>
              </w:rPr>
              <w:t>Random sequence generation</w:t>
            </w:r>
          </w:p>
        </w:tc>
        <w:tc>
          <w:tcPr>
            <w:tcW w:w="1275" w:type="dxa"/>
            <w:shd w:val="clear" w:color="D9E2F3" w:themeColor="accent1" w:themeTint="33" w:fill="70AD47" w:themeFill="accent6"/>
          </w:tcPr>
          <w:p w14:paraId="4525D4C4" w14:textId="77777777" w:rsidR="008E765F" w:rsidRPr="00C12274" w:rsidRDefault="008E765F" w:rsidP="00611251">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57604129" w14:textId="77777777" w:rsidR="008E765F" w:rsidRPr="00C12274" w:rsidRDefault="008E765F" w:rsidP="00611251">
            <w:pPr>
              <w:pStyle w:val="RCTstable"/>
              <w:keepNext/>
            </w:pPr>
            <w:r w:rsidRPr="00C12274">
              <w:t>Participants were randomly assigned to the intervention or control group using a computer-based random number generator (Microsoft Excel 2010, WA)</w:t>
            </w:r>
          </w:p>
        </w:tc>
      </w:tr>
      <w:tr w:rsidR="008E765F" w:rsidRPr="00C12274" w14:paraId="44BDCBEA" w14:textId="77777777" w:rsidTr="00BC7AEC">
        <w:trPr>
          <w:cantSplit/>
        </w:trPr>
        <w:tc>
          <w:tcPr>
            <w:tcW w:w="1560" w:type="dxa"/>
            <w:shd w:val="clear" w:color="D9E2F3" w:themeColor="accent1" w:themeTint="33" w:fill="auto"/>
          </w:tcPr>
          <w:p w14:paraId="70CB597F" w14:textId="77777777" w:rsidR="008E765F" w:rsidRPr="00C12274" w:rsidRDefault="008E765F" w:rsidP="00611251">
            <w:pPr>
              <w:keepNext/>
              <w:spacing w:before="40" w:after="40" w:line="220" w:lineRule="exact"/>
              <w:rPr>
                <w:sz w:val="16"/>
                <w:szCs w:val="16"/>
              </w:rPr>
            </w:pPr>
            <w:r w:rsidRPr="00C12274">
              <w:rPr>
                <w:sz w:val="16"/>
                <w:szCs w:val="16"/>
              </w:rPr>
              <w:t xml:space="preserve">Allocation concealment </w:t>
            </w:r>
          </w:p>
        </w:tc>
        <w:tc>
          <w:tcPr>
            <w:tcW w:w="1275" w:type="dxa"/>
            <w:shd w:val="clear" w:color="D9E2F3" w:themeColor="accent1" w:themeTint="33" w:fill="70AD47" w:themeFill="accent6"/>
          </w:tcPr>
          <w:p w14:paraId="44353FF8" w14:textId="77777777" w:rsidR="008E765F" w:rsidRPr="00C12274" w:rsidRDefault="008E765F" w:rsidP="00611251">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49E3D70C" w14:textId="77777777" w:rsidR="008E765F" w:rsidRPr="00C12274" w:rsidRDefault="008E765F" w:rsidP="00611251">
            <w:pPr>
              <w:pStyle w:val="RCTstable"/>
              <w:keepNext/>
            </w:pPr>
            <w:r w:rsidRPr="00C12274">
              <w:t>Before baseline data collection, all participants and research personnel were blinded to the group allocation. A study coordinator revealed the study groups to women at the baseline data collection visit.</w:t>
            </w:r>
          </w:p>
        </w:tc>
      </w:tr>
      <w:tr w:rsidR="008E765F" w:rsidRPr="00C12274" w14:paraId="53B2DC1A" w14:textId="77777777" w:rsidTr="00BC7AEC">
        <w:trPr>
          <w:cantSplit/>
        </w:trPr>
        <w:tc>
          <w:tcPr>
            <w:tcW w:w="1560" w:type="dxa"/>
            <w:shd w:val="clear" w:color="D9E2F3" w:themeColor="accent1" w:themeTint="33" w:fill="auto"/>
          </w:tcPr>
          <w:p w14:paraId="4044A0B5" w14:textId="77777777" w:rsidR="008E765F" w:rsidRPr="00C12274" w:rsidRDefault="008E765F" w:rsidP="00611251">
            <w:pPr>
              <w:keepNext/>
              <w:spacing w:before="40" w:after="40" w:line="220" w:lineRule="exact"/>
              <w:rPr>
                <w:sz w:val="16"/>
                <w:szCs w:val="16"/>
              </w:rPr>
            </w:pPr>
            <w:r w:rsidRPr="00C12274">
              <w:rPr>
                <w:sz w:val="16"/>
                <w:szCs w:val="16"/>
              </w:rPr>
              <w:t xml:space="preserve">Blinding </w:t>
            </w:r>
          </w:p>
        </w:tc>
        <w:tc>
          <w:tcPr>
            <w:tcW w:w="1275" w:type="dxa"/>
            <w:shd w:val="clear" w:color="D9E2F3" w:themeColor="accent1" w:themeTint="33" w:fill="FF4D19"/>
          </w:tcPr>
          <w:p w14:paraId="23D60B49" w14:textId="77777777" w:rsidR="008E765F" w:rsidRPr="00C12274" w:rsidRDefault="008E765F" w:rsidP="00611251">
            <w:pPr>
              <w:keepNext/>
              <w:spacing w:before="40" w:after="40" w:line="220" w:lineRule="exact"/>
              <w:rPr>
                <w:sz w:val="16"/>
                <w:szCs w:val="16"/>
              </w:rPr>
            </w:pPr>
            <w:r w:rsidRPr="00C12274">
              <w:rPr>
                <w:sz w:val="16"/>
                <w:szCs w:val="16"/>
              </w:rPr>
              <w:t>High risk</w:t>
            </w:r>
          </w:p>
        </w:tc>
        <w:tc>
          <w:tcPr>
            <w:tcW w:w="11199" w:type="dxa"/>
            <w:shd w:val="clear" w:color="D9E2F3" w:themeColor="accent1" w:themeTint="33" w:fill="auto"/>
          </w:tcPr>
          <w:p w14:paraId="657BA697" w14:textId="7E94D22A" w:rsidR="008E765F" w:rsidRPr="00C12274" w:rsidRDefault="008E765F" w:rsidP="00C5093C">
            <w:pPr>
              <w:pStyle w:val="RCTstable"/>
            </w:pPr>
            <w:r w:rsidRPr="00C12274">
              <w:t xml:space="preserve">Blinding of participants to intervention was not possible due to the nature of the intervention. </w:t>
            </w:r>
          </w:p>
        </w:tc>
      </w:tr>
      <w:tr w:rsidR="00C5093C" w:rsidRPr="00C12274" w14:paraId="6197FC3A" w14:textId="77777777" w:rsidTr="00BC7AEC">
        <w:trPr>
          <w:cantSplit/>
        </w:trPr>
        <w:tc>
          <w:tcPr>
            <w:tcW w:w="1560" w:type="dxa"/>
            <w:shd w:val="clear" w:color="D9E2F3" w:themeColor="accent1" w:themeTint="33" w:fill="auto"/>
          </w:tcPr>
          <w:p w14:paraId="4110FE1A" w14:textId="77777777" w:rsidR="00C5093C" w:rsidRPr="00C12274" w:rsidRDefault="00C5093C" w:rsidP="009740A7">
            <w:pPr>
              <w:keepNext/>
              <w:spacing w:before="40" w:after="40" w:line="220" w:lineRule="exact"/>
              <w:rPr>
                <w:sz w:val="16"/>
                <w:szCs w:val="16"/>
              </w:rPr>
            </w:pPr>
            <w:r>
              <w:rPr>
                <w:sz w:val="16"/>
                <w:szCs w:val="16"/>
              </w:rPr>
              <w:t>Detection bias</w:t>
            </w:r>
            <w:r w:rsidRPr="00C12274">
              <w:rPr>
                <w:sz w:val="16"/>
                <w:szCs w:val="16"/>
              </w:rPr>
              <w:t xml:space="preserve"> </w:t>
            </w:r>
          </w:p>
        </w:tc>
        <w:tc>
          <w:tcPr>
            <w:tcW w:w="1275" w:type="dxa"/>
            <w:shd w:val="clear" w:color="D9E2F3" w:themeColor="accent1" w:themeTint="33" w:fill="FF4D19"/>
          </w:tcPr>
          <w:p w14:paraId="43F11039" w14:textId="5B2EDECE" w:rsidR="00C5093C" w:rsidRPr="00C12274" w:rsidRDefault="00C5093C" w:rsidP="009740A7">
            <w:pPr>
              <w:keepNext/>
              <w:spacing w:before="40" w:after="40" w:line="220" w:lineRule="exact"/>
              <w:rPr>
                <w:sz w:val="16"/>
                <w:szCs w:val="16"/>
              </w:rPr>
            </w:pPr>
            <w:r>
              <w:rPr>
                <w:sz w:val="16"/>
                <w:szCs w:val="16"/>
              </w:rPr>
              <w:t>High</w:t>
            </w:r>
            <w:r w:rsidRPr="00C12274">
              <w:rPr>
                <w:sz w:val="16"/>
                <w:szCs w:val="16"/>
              </w:rPr>
              <w:t xml:space="preserve"> risk</w:t>
            </w:r>
          </w:p>
        </w:tc>
        <w:tc>
          <w:tcPr>
            <w:tcW w:w="11199" w:type="dxa"/>
            <w:shd w:val="clear" w:color="D9E2F3" w:themeColor="accent1" w:themeTint="33" w:fill="auto"/>
          </w:tcPr>
          <w:p w14:paraId="12084050" w14:textId="71C7C22A" w:rsidR="00C5093C" w:rsidRPr="00C12274" w:rsidRDefault="00C5093C" w:rsidP="009740A7">
            <w:pPr>
              <w:pStyle w:val="RCTstable"/>
            </w:pPr>
            <w:r w:rsidRPr="00C12274">
              <w:t>Study coordinator not blinded</w:t>
            </w:r>
            <w:r>
              <w:t>.</w:t>
            </w:r>
          </w:p>
        </w:tc>
      </w:tr>
      <w:tr w:rsidR="008E765F" w:rsidRPr="00C12274" w14:paraId="3803AA97" w14:textId="77777777" w:rsidTr="00BC7AEC">
        <w:trPr>
          <w:cantSplit/>
        </w:trPr>
        <w:tc>
          <w:tcPr>
            <w:tcW w:w="1560" w:type="dxa"/>
            <w:shd w:val="clear" w:color="D9E2F3" w:themeColor="accent1" w:themeTint="33" w:fill="auto"/>
          </w:tcPr>
          <w:p w14:paraId="0FB2A4D8" w14:textId="77777777" w:rsidR="008E765F" w:rsidRPr="00C12274" w:rsidRDefault="008E765F" w:rsidP="00611251">
            <w:pPr>
              <w:keepNext/>
              <w:spacing w:before="40" w:after="40" w:line="220" w:lineRule="exact"/>
              <w:rPr>
                <w:sz w:val="16"/>
                <w:szCs w:val="16"/>
              </w:rPr>
            </w:pPr>
            <w:r w:rsidRPr="00C12274">
              <w:rPr>
                <w:sz w:val="16"/>
                <w:szCs w:val="16"/>
              </w:rPr>
              <w:t>Incomplete outcome data</w:t>
            </w:r>
          </w:p>
        </w:tc>
        <w:tc>
          <w:tcPr>
            <w:tcW w:w="1275" w:type="dxa"/>
            <w:shd w:val="clear" w:color="D9E2F3" w:themeColor="accent1" w:themeTint="33" w:fill="70AD47" w:themeFill="accent6"/>
          </w:tcPr>
          <w:p w14:paraId="536AAC50" w14:textId="77777777" w:rsidR="008E765F" w:rsidRPr="00C12274" w:rsidRDefault="008E765F" w:rsidP="00611251">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3E615B98" w14:textId="77777777" w:rsidR="008E765F" w:rsidRPr="00C12274" w:rsidRDefault="008E765F" w:rsidP="00611251">
            <w:pPr>
              <w:keepNext/>
              <w:spacing w:before="40" w:after="40" w:line="220" w:lineRule="exact"/>
              <w:rPr>
                <w:sz w:val="16"/>
                <w:szCs w:val="16"/>
                <w:lang w:val="en-US"/>
              </w:rPr>
            </w:pPr>
            <w:r w:rsidRPr="00C12274">
              <w:rPr>
                <w:sz w:val="16"/>
                <w:szCs w:val="16"/>
                <w:lang w:val="en-US"/>
              </w:rPr>
              <w:t>Balanced losses between groups. No ITT analysis but likely low risk of bias.</w:t>
            </w:r>
          </w:p>
        </w:tc>
      </w:tr>
      <w:tr w:rsidR="008E765F" w:rsidRPr="00C12274" w14:paraId="64AFAA01" w14:textId="77777777" w:rsidTr="00BC7AEC">
        <w:trPr>
          <w:cantSplit/>
        </w:trPr>
        <w:tc>
          <w:tcPr>
            <w:tcW w:w="1560" w:type="dxa"/>
            <w:shd w:val="clear" w:color="D9E2F3" w:themeColor="accent1" w:themeTint="33" w:fill="auto"/>
          </w:tcPr>
          <w:p w14:paraId="7FB42A8F" w14:textId="77777777" w:rsidR="008E765F" w:rsidRPr="00C12274" w:rsidRDefault="008E765F" w:rsidP="00611251">
            <w:pPr>
              <w:spacing w:before="40" w:after="40" w:line="220" w:lineRule="exact"/>
              <w:rPr>
                <w:sz w:val="16"/>
                <w:szCs w:val="16"/>
              </w:rPr>
            </w:pPr>
            <w:r w:rsidRPr="00C12274">
              <w:rPr>
                <w:sz w:val="16"/>
                <w:szCs w:val="16"/>
              </w:rPr>
              <w:t>Selective reporting</w:t>
            </w:r>
          </w:p>
        </w:tc>
        <w:tc>
          <w:tcPr>
            <w:tcW w:w="1275" w:type="dxa"/>
            <w:shd w:val="clear" w:color="D9E2F3" w:themeColor="accent1" w:themeTint="33" w:fill="70AD47" w:themeFill="accent6"/>
          </w:tcPr>
          <w:p w14:paraId="3DD1A9A2" w14:textId="77777777" w:rsidR="008E765F" w:rsidRPr="00C12274" w:rsidRDefault="008E765F" w:rsidP="00611251">
            <w:pPr>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2F658518" w14:textId="77777777" w:rsidR="008E765F" w:rsidRPr="00C12274" w:rsidRDefault="008E765F" w:rsidP="00611251">
            <w:pPr>
              <w:spacing w:before="40" w:after="40" w:line="220" w:lineRule="exact"/>
              <w:rPr>
                <w:sz w:val="16"/>
                <w:szCs w:val="16"/>
              </w:rPr>
            </w:pPr>
            <w:r w:rsidRPr="00C12274">
              <w:rPr>
                <w:sz w:val="16"/>
                <w:szCs w:val="16"/>
              </w:rPr>
              <w:t>Pre-specified outcomes reported.</w:t>
            </w:r>
          </w:p>
        </w:tc>
      </w:tr>
      <w:tr w:rsidR="008E765F" w:rsidRPr="00C12274" w14:paraId="58A29EB1" w14:textId="77777777" w:rsidTr="00BC7AEC">
        <w:trPr>
          <w:cantSplit/>
        </w:trPr>
        <w:tc>
          <w:tcPr>
            <w:tcW w:w="1560" w:type="dxa"/>
            <w:shd w:val="clear" w:color="D9E2F3" w:themeColor="accent1" w:themeTint="33" w:fill="auto"/>
          </w:tcPr>
          <w:p w14:paraId="4219E2B9" w14:textId="77777777" w:rsidR="008E765F" w:rsidRPr="00C12274" w:rsidRDefault="008E765F" w:rsidP="00611251">
            <w:pPr>
              <w:spacing w:before="40" w:after="40" w:line="220" w:lineRule="exact"/>
              <w:rPr>
                <w:sz w:val="16"/>
                <w:szCs w:val="16"/>
                <w:lang w:val="en-US"/>
              </w:rPr>
            </w:pPr>
            <w:r w:rsidRPr="00C12274">
              <w:rPr>
                <w:sz w:val="16"/>
                <w:szCs w:val="16"/>
                <w:lang w:val="en-US"/>
              </w:rPr>
              <w:t xml:space="preserve">Other limitations </w:t>
            </w:r>
          </w:p>
        </w:tc>
        <w:tc>
          <w:tcPr>
            <w:tcW w:w="1275" w:type="dxa"/>
            <w:shd w:val="clear" w:color="D9E2F3" w:themeColor="accent1" w:themeTint="33" w:fill="70AD47" w:themeFill="accent6"/>
          </w:tcPr>
          <w:p w14:paraId="761B9E6F" w14:textId="77777777" w:rsidR="008E765F" w:rsidRPr="00C12274" w:rsidRDefault="008E765F" w:rsidP="00611251">
            <w:pPr>
              <w:spacing w:before="40" w:after="40" w:line="220" w:lineRule="exact"/>
              <w:rPr>
                <w:sz w:val="16"/>
                <w:szCs w:val="16"/>
                <w:lang w:val="en-US"/>
              </w:rPr>
            </w:pPr>
            <w:r w:rsidRPr="00C12274">
              <w:rPr>
                <w:sz w:val="16"/>
                <w:szCs w:val="16"/>
                <w:lang w:val="en-US"/>
              </w:rPr>
              <w:t>Low risk</w:t>
            </w:r>
          </w:p>
        </w:tc>
        <w:tc>
          <w:tcPr>
            <w:tcW w:w="11199" w:type="dxa"/>
            <w:shd w:val="clear" w:color="D9E2F3" w:themeColor="accent1" w:themeTint="33" w:fill="auto"/>
          </w:tcPr>
          <w:p w14:paraId="1C99F041" w14:textId="77777777" w:rsidR="008E765F" w:rsidRPr="00C12274" w:rsidRDefault="008E765F" w:rsidP="00611251">
            <w:pPr>
              <w:spacing w:before="40" w:after="40" w:line="220" w:lineRule="exact"/>
              <w:rPr>
                <w:sz w:val="16"/>
                <w:szCs w:val="16"/>
                <w:lang w:val="en-US"/>
              </w:rPr>
            </w:pPr>
            <w:r w:rsidRPr="00C12274">
              <w:rPr>
                <w:sz w:val="16"/>
                <w:szCs w:val="16"/>
                <w:lang w:val="en-US"/>
              </w:rPr>
              <w:t>No significant differences between baseline characteristics of groups</w:t>
            </w:r>
          </w:p>
        </w:tc>
      </w:tr>
      <w:tr w:rsidR="008E765F" w:rsidRPr="00C12274" w14:paraId="58CEC66E" w14:textId="77777777" w:rsidTr="00BC7AEC">
        <w:trPr>
          <w:cantSplit/>
        </w:trPr>
        <w:tc>
          <w:tcPr>
            <w:tcW w:w="14034" w:type="dxa"/>
            <w:gridSpan w:val="3"/>
            <w:shd w:val="solid" w:color="D9E2F3" w:themeColor="accent1" w:themeTint="33" w:fill="auto"/>
          </w:tcPr>
          <w:p w14:paraId="71AEC52A" w14:textId="30B7F01C" w:rsidR="008E765F" w:rsidRPr="00C12274" w:rsidRDefault="008E765F" w:rsidP="002747EA">
            <w:pPr>
              <w:pStyle w:val="Tablecell"/>
              <w:keepNext/>
              <w:spacing w:line="220" w:lineRule="exact"/>
              <w:rPr>
                <w:rFonts w:eastAsiaTheme="minorHAnsi"/>
                <w:b/>
                <w:sz w:val="16"/>
                <w:szCs w:val="16"/>
                <w:lang w:val="en-US"/>
              </w:rPr>
            </w:pPr>
            <w:r w:rsidRPr="00C12274">
              <w:rPr>
                <w:rFonts w:eastAsiaTheme="minorHAnsi"/>
                <w:b/>
                <w:noProof/>
                <w:sz w:val="16"/>
                <w:szCs w:val="16"/>
                <w:lang w:val="en-US"/>
              </w:rPr>
              <w:t>Murtezani et al 2014</w:t>
            </w:r>
            <w:r>
              <w:rPr>
                <w:sz w:val="16"/>
                <w:szCs w:val="16"/>
              </w:rPr>
              <w:fldChar w:fldCharType="begin"/>
            </w:r>
            <w:r w:rsidR="002747EA">
              <w:rPr>
                <w:sz w:val="16"/>
                <w:szCs w:val="16"/>
              </w:rPr>
              <w:instrText xml:space="preserve"> ADDIN EN.CITE &lt;EndNote&gt;&lt;Cite&gt;&lt;Author&gt;Murtezani&lt;/Author&gt;&lt;Year&gt;2014&lt;/Year&gt;&lt;RecNum&gt;699&lt;/RecNum&gt;&lt;DisplayText&gt;&lt;style face="superscript" font="Trebuchet MS" size="9"&gt;436&lt;/style&gt;&lt;/DisplayText&gt;&lt;record&gt;&lt;rec-number&gt;699&lt;/rec-number&gt;&lt;foreign-keys&gt;&lt;key app="EN" db-id="exvasrfx2dtraoesasxp2szsxa2df502592x" timestamp="1540530361"&gt;699&lt;/key&gt;&lt;/foreign-keys&gt;&lt;ref-type name="Journal Article"&gt;17&lt;/ref-type&gt;&lt;contributors&gt;&lt;authors&gt;&lt;author&gt;Murtezani, A.&lt;/author&gt;&lt;author&gt;Pacarada, M.&lt;/author&gt;&lt;author&gt;Ibraimi, Z.&lt;/author&gt;&lt;author&gt;Nevzati, A.&lt;/author&gt;&lt;author&gt;Abazi, N.&lt;/author&gt;&lt;/authors&gt;&lt;/contributors&gt;&lt;auth-address&gt;Physical Medicine and Rehabilitation Clinic University Clinical Center of Kosovo Prishtina, Republic of Kosovo - ardianaa@yahoo.com.&lt;/auth-address&gt;&lt;titles&gt;&lt;title&gt;The impact of exercise during pregnancy on neonatal outcomes: a randomized controlled trial&lt;/title&gt;&lt;secondary-title&gt;J Sports Med Phys Fitness&lt;/secondary-title&gt;&lt;/titles&gt;&lt;periodical&gt;&lt;full-title&gt;J Sports Med Phys Fitness&lt;/full-title&gt;&lt;/periodical&gt;&lt;pages&gt;802-8&lt;/pages&gt;&lt;volume&gt;54&lt;/volume&gt;&lt;number&gt;6&lt;/number&gt;&lt;edition&gt;2014/10/29&lt;/edition&gt;&lt;keywords&gt;&lt;keyword&gt;Adult&lt;/keyword&gt;&lt;keyword&gt;Apgar Score&lt;/keyword&gt;&lt;keyword&gt;Birth Weight&lt;/keyword&gt;&lt;keyword&gt;Exercise/*physiology&lt;/keyword&gt;&lt;keyword&gt;Female&lt;/keyword&gt;&lt;keyword&gt;Gestational Age&lt;/keyword&gt;&lt;keyword&gt;Humans&lt;/keyword&gt;&lt;keyword&gt;Infant, Newborn/*growth &amp;amp; development&lt;/keyword&gt;&lt;keyword&gt;Male&lt;/keyword&gt;&lt;keyword&gt;Pregnancy/*physiology&lt;/keyword&gt;&lt;keyword&gt;Resistance Training&lt;/keyword&gt;&lt;keyword&gt;Young Adult&lt;/keyword&gt;&lt;/keywords&gt;&lt;dates&gt;&lt;year&gt;2014&lt;/year&gt;&lt;pub-dates&gt;&lt;date&gt;Dec&lt;/date&gt;&lt;/pub-dates&gt;&lt;/dates&gt;&lt;isbn&gt;0022-4707 (Print)&amp;#xD;0022-4707 (Linking)&lt;/isbn&gt;&lt;accession-num&gt;25350037&lt;/accession-num&gt;&lt;urls&gt;&lt;related-urls&gt;&lt;url&gt;https://www.ncbi.nlm.nih.gov/pubmed/25350037&lt;/url&gt;&lt;/related-urls&gt;&lt;/urls&gt;&lt;/record&gt;&lt;/Cite&gt;&lt;/EndNote&gt;</w:instrText>
            </w:r>
            <w:r>
              <w:rPr>
                <w:sz w:val="16"/>
                <w:szCs w:val="16"/>
              </w:rPr>
              <w:fldChar w:fldCharType="separate"/>
            </w:r>
            <w:r w:rsidR="002747EA" w:rsidRPr="002747EA">
              <w:rPr>
                <w:noProof/>
                <w:szCs w:val="16"/>
                <w:vertAlign w:val="superscript"/>
              </w:rPr>
              <w:t>436</w:t>
            </w:r>
            <w:r>
              <w:rPr>
                <w:sz w:val="16"/>
                <w:szCs w:val="16"/>
              </w:rPr>
              <w:fldChar w:fldCharType="end"/>
            </w:r>
          </w:p>
        </w:tc>
      </w:tr>
      <w:tr w:rsidR="008E765F" w:rsidRPr="00C12274" w14:paraId="1C3EBED4" w14:textId="77777777" w:rsidTr="00BC7AEC">
        <w:trPr>
          <w:cantSplit/>
        </w:trPr>
        <w:tc>
          <w:tcPr>
            <w:tcW w:w="1560" w:type="dxa"/>
            <w:shd w:val="clear" w:color="D9E2F3" w:themeColor="accent1" w:themeTint="33" w:fill="auto"/>
          </w:tcPr>
          <w:p w14:paraId="0F9F52A4" w14:textId="77777777" w:rsidR="008E765F" w:rsidRPr="00C12274" w:rsidRDefault="008E765F" w:rsidP="00611251">
            <w:pPr>
              <w:keepNext/>
              <w:spacing w:before="40" w:after="40" w:line="220" w:lineRule="exact"/>
              <w:rPr>
                <w:sz w:val="16"/>
                <w:szCs w:val="16"/>
              </w:rPr>
            </w:pPr>
            <w:r w:rsidRPr="00C12274">
              <w:rPr>
                <w:sz w:val="16"/>
                <w:szCs w:val="16"/>
              </w:rPr>
              <w:t>Random sequence generation</w:t>
            </w:r>
          </w:p>
        </w:tc>
        <w:tc>
          <w:tcPr>
            <w:tcW w:w="1275" w:type="dxa"/>
            <w:shd w:val="clear" w:color="D9E2F3" w:themeColor="accent1" w:themeTint="33" w:fill="70AD47" w:themeFill="accent6"/>
          </w:tcPr>
          <w:p w14:paraId="6E320789" w14:textId="77777777" w:rsidR="008E765F" w:rsidRPr="00C12274" w:rsidRDefault="008E765F" w:rsidP="00611251">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1058082F" w14:textId="77777777" w:rsidR="008E765F" w:rsidRPr="00C12274" w:rsidRDefault="008E765F" w:rsidP="00611251">
            <w:pPr>
              <w:pStyle w:val="RCTstable"/>
              <w:keepNext/>
            </w:pPr>
            <w:r w:rsidRPr="00C12274">
              <w:rPr>
                <w:color w:val="000000"/>
                <w:szCs w:val="18"/>
              </w:rPr>
              <w:t xml:space="preserve">The </w:t>
            </w:r>
            <w:r w:rsidRPr="00C12274">
              <w:t>random assignment procedure was performed using random numbers generated by a computer program.</w:t>
            </w:r>
          </w:p>
        </w:tc>
      </w:tr>
      <w:tr w:rsidR="008E765F" w:rsidRPr="00C12274" w14:paraId="182D965E" w14:textId="77777777" w:rsidTr="00BC7AEC">
        <w:trPr>
          <w:cantSplit/>
        </w:trPr>
        <w:tc>
          <w:tcPr>
            <w:tcW w:w="1560" w:type="dxa"/>
            <w:shd w:val="clear" w:color="D9E2F3" w:themeColor="accent1" w:themeTint="33" w:fill="auto"/>
          </w:tcPr>
          <w:p w14:paraId="2E2B96FF" w14:textId="77777777" w:rsidR="008E765F" w:rsidRPr="00C12274" w:rsidRDefault="008E765F" w:rsidP="00611251">
            <w:pPr>
              <w:keepNext/>
              <w:spacing w:before="40" w:after="40" w:line="220" w:lineRule="exact"/>
              <w:rPr>
                <w:sz w:val="16"/>
                <w:szCs w:val="16"/>
              </w:rPr>
            </w:pPr>
            <w:r w:rsidRPr="00C12274">
              <w:rPr>
                <w:sz w:val="16"/>
                <w:szCs w:val="16"/>
              </w:rPr>
              <w:t xml:space="preserve">Allocation concealment </w:t>
            </w:r>
          </w:p>
        </w:tc>
        <w:tc>
          <w:tcPr>
            <w:tcW w:w="1275" w:type="dxa"/>
            <w:shd w:val="clear" w:color="D9E2F3" w:themeColor="accent1" w:themeTint="33" w:fill="FFC000" w:themeFill="accent4"/>
          </w:tcPr>
          <w:p w14:paraId="594C6F28" w14:textId="77777777" w:rsidR="008E765F" w:rsidRPr="00C12274" w:rsidRDefault="008E765F" w:rsidP="00611251">
            <w:pPr>
              <w:keepNext/>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6451260C" w14:textId="77777777" w:rsidR="008E765F" w:rsidRPr="00C12274" w:rsidRDefault="008E765F" w:rsidP="00611251">
            <w:pPr>
              <w:pStyle w:val="RCTstable"/>
              <w:keepNext/>
            </w:pPr>
            <w:r w:rsidRPr="00C12274">
              <w:t>Not described</w:t>
            </w:r>
          </w:p>
        </w:tc>
      </w:tr>
      <w:tr w:rsidR="008E765F" w:rsidRPr="00C12274" w14:paraId="5D905198" w14:textId="77777777" w:rsidTr="00BC7AEC">
        <w:trPr>
          <w:cantSplit/>
        </w:trPr>
        <w:tc>
          <w:tcPr>
            <w:tcW w:w="1560" w:type="dxa"/>
            <w:shd w:val="clear" w:color="D9E2F3" w:themeColor="accent1" w:themeTint="33" w:fill="auto"/>
          </w:tcPr>
          <w:p w14:paraId="27EE5F3A" w14:textId="77777777" w:rsidR="008E765F" w:rsidRPr="00C12274" w:rsidRDefault="008E765F" w:rsidP="00611251">
            <w:pPr>
              <w:keepNext/>
              <w:spacing w:before="40" w:after="40" w:line="220" w:lineRule="exact"/>
              <w:rPr>
                <w:sz w:val="16"/>
                <w:szCs w:val="16"/>
              </w:rPr>
            </w:pPr>
            <w:r w:rsidRPr="00C12274">
              <w:rPr>
                <w:sz w:val="16"/>
                <w:szCs w:val="16"/>
              </w:rPr>
              <w:t xml:space="preserve">Blinding </w:t>
            </w:r>
          </w:p>
        </w:tc>
        <w:tc>
          <w:tcPr>
            <w:tcW w:w="1275" w:type="dxa"/>
            <w:shd w:val="clear" w:color="D9E2F3" w:themeColor="accent1" w:themeTint="33" w:fill="FFC000" w:themeFill="accent4"/>
          </w:tcPr>
          <w:p w14:paraId="7EC80E0E" w14:textId="77777777" w:rsidR="008E765F" w:rsidRPr="00C12274" w:rsidRDefault="008E765F" w:rsidP="00611251">
            <w:pPr>
              <w:keepNext/>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5BD0350E" w14:textId="77777777" w:rsidR="008E765F" w:rsidRPr="00C12274" w:rsidRDefault="008E765F" w:rsidP="00611251">
            <w:pPr>
              <w:pStyle w:val="RCTstable"/>
              <w:keepNext/>
            </w:pPr>
            <w:r w:rsidRPr="00C12274">
              <w:t>Not described</w:t>
            </w:r>
          </w:p>
        </w:tc>
      </w:tr>
      <w:tr w:rsidR="002B003B" w:rsidRPr="00C12274" w14:paraId="2FB316E5" w14:textId="77777777" w:rsidTr="00BC7AEC">
        <w:trPr>
          <w:cantSplit/>
        </w:trPr>
        <w:tc>
          <w:tcPr>
            <w:tcW w:w="1560" w:type="dxa"/>
            <w:shd w:val="clear" w:color="D9E2F3" w:themeColor="accent1" w:themeTint="33" w:fill="auto"/>
          </w:tcPr>
          <w:p w14:paraId="5A8C41C0" w14:textId="2DEF1D90" w:rsidR="002B003B" w:rsidRPr="00C12274" w:rsidRDefault="002B003B" w:rsidP="009740A7">
            <w:pPr>
              <w:keepNext/>
              <w:spacing w:before="40" w:after="40" w:line="220" w:lineRule="exact"/>
              <w:rPr>
                <w:sz w:val="16"/>
                <w:szCs w:val="16"/>
              </w:rPr>
            </w:pPr>
            <w:r>
              <w:rPr>
                <w:sz w:val="16"/>
                <w:szCs w:val="16"/>
              </w:rPr>
              <w:t>Detection bias</w:t>
            </w:r>
            <w:r w:rsidRPr="00C12274">
              <w:rPr>
                <w:sz w:val="16"/>
                <w:szCs w:val="16"/>
              </w:rPr>
              <w:t xml:space="preserve"> </w:t>
            </w:r>
          </w:p>
        </w:tc>
        <w:tc>
          <w:tcPr>
            <w:tcW w:w="1275" w:type="dxa"/>
            <w:shd w:val="clear" w:color="D9E2F3" w:themeColor="accent1" w:themeTint="33" w:fill="FFC000" w:themeFill="accent4"/>
          </w:tcPr>
          <w:p w14:paraId="51C34B59" w14:textId="77777777" w:rsidR="002B003B" w:rsidRPr="00C12274" w:rsidRDefault="002B003B" w:rsidP="009740A7">
            <w:pPr>
              <w:keepNext/>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4C2E850D" w14:textId="77777777" w:rsidR="002B003B" w:rsidRPr="00C12274" w:rsidRDefault="002B003B" w:rsidP="009740A7">
            <w:pPr>
              <w:pStyle w:val="RCTstable"/>
              <w:keepNext/>
            </w:pPr>
            <w:r w:rsidRPr="00C12274">
              <w:t>Not described</w:t>
            </w:r>
          </w:p>
        </w:tc>
      </w:tr>
      <w:tr w:rsidR="008E765F" w:rsidRPr="00C12274" w14:paraId="74E0344E" w14:textId="77777777" w:rsidTr="00BC7AEC">
        <w:trPr>
          <w:cantSplit/>
        </w:trPr>
        <w:tc>
          <w:tcPr>
            <w:tcW w:w="1560" w:type="dxa"/>
            <w:shd w:val="clear" w:color="D9E2F3" w:themeColor="accent1" w:themeTint="33" w:fill="auto"/>
          </w:tcPr>
          <w:p w14:paraId="0497298F" w14:textId="77777777" w:rsidR="008E765F" w:rsidRPr="00C12274" w:rsidRDefault="008E765F" w:rsidP="00611251">
            <w:pPr>
              <w:keepNext/>
              <w:spacing w:before="40" w:after="40" w:line="220" w:lineRule="exact"/>
              <w:rPr>
                <w:sz w:val="16"/>
                <w:szCs w:val="16"/>
              </w:rPr>
            </w:pPr>
            <w:r w:rsidRPr="00C12274">
              <w:rPr>
                <w:sz w:val="16"/>
                <w:szCs w:val="16"/>
              </w:rPr>
              <w:t>Incomplete outcome data</w:t>
            </w:r>
          </w:p>
        </w:tc>
        <w:tc>
          <w:tcPr>
            <w:tcW w:w="1275" w:type="dxa"/>
            <w:shd w:val="clear" w:color="D9E2F3" w:themeColor="accent1" w:themeTint="33" w:fill="70AD47" w:themeFill="accent6"/>
          </w:tcPr>
          <w:p w14:paraId="362217A9" w14:textId="77777777" w:rsidR="008E765F" w:rsidRPr="00C12274" w:rsidRDefault="008E765F" w:rsidP="00611251">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54F27786" w14:textId="77777777" w:rsidR="008E765F" w:rsidRPr="00C12274" w:rsidRDefault="008E765F" w:rsidP="00611251">
            <w:pPr>
              <w:pStyle w:val="RCTstable"/>
              <w:keepNext/>
            </w:pPr>
            <w:r w:rsidRPr="00C12274">
              <w:t>The data were analysed on an intention to treat basis. </w:t>
            </w:r>
          </w:p>
        </w:tc>
      </w:tr>
      <w:tr w:rsidR="008E765F" w:rsidRPr="00C12274" w14:paraId="3E30B032" w14:textId="77777777" w:rsidTr="00BC7AEC">
        <w:trPr>
          <w:cantSplit/>
        </w:trPr>
        <w:tc>
          <w:tcPr>
            <w:tcW w:w="1560" w:type="dxa"/>
            <w:shd w:val="clear" w:color="D9E2F3" w:themeColor="accent1" w:themeTint="33" w:fill="auto"/>
          </w:tcPr>
          <w:p w14:paraId="5843925D" w14:textId="77777777" w:rsidR="008E765F" w:rsidRPr="00C12274" w:rsidRDefault="008E765F" w:rsidP="00611251">
            <w:pPr>
              <w:spacing w:before="40" w:after="40" w:line="220" w:lineRule="exact"/>
              <w:rPr>
                <w:sz w:val="16"/>
                <w:szCs w:val="16"/>
              </w:rPr>
            </w:pPr>
            <w:r w:rsidRPr="00C12274">
              <w:rPr>
                <w:sz w:val="16"/>
                <w:szCs w:val="16"/>
              </w:rPr>
              <w:t>Selective reporting</w:t>
            </w:r>
          </w:p>
        </w:tc>
        <w:tc>
          <w:tcPr>
            <w:tcW w:w="1275" w:type="dxa"/>
            <w:shd w:val="clear" w:color="D9E2F3" w:themeColor="accent1" w:themeTint="33" w:fill="70AD47" w:themeFill="accent6"/>
          </w:tcPr>
          <w:p w14:paraId="3352E7B5" w14:textId="77777777" w:rsidR="008E765F" w:rsidRPr="00C12274" w:rsidRDefault="008E765F" w:rsidP="00611251">
            <w:pPr>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0E8FD024" w14:textId="77777777" w:rsidR="008E765F" w:rsidRPr="00C12274" w:rsidRDefault="008E765F" w:rsidP="00611251">
            <w:pPr>
              <w:spacing w:before="40" w:after="40" w:line="220" w:lineRule="exact"/>
              <w:rPr>
                <w:sz w:val="16"/>
                <w:szCs w:val="16"/>
              </w:rPr>
            </w:pPr>
            <w:r w:rsidRPr="00C12274">
              <w:rPr>
                <w:sz w:val="16"/>
                <w:szCs w:val="16"/>
              </w:rPr>
              <w:t>Pre-specified outcomes reported.</w:t>
            </w:r>
          </w:p>
        </w:tc>
      </w:tr>
      <w:tr w:rsidR="008E765F" w:rsidRPr="00C12274" w14:paraId="46B7BC23" w14:textId="77777777" w:rsidTr="00BC7AEC">
        <w:trPr>
          <w:cantSplit/>
        </w:trPr>
        <w:tc>
          <w:tcPr>
            <w:tcW w:w="1560" w:type="dxa"/>
            <w:shd w:val="clear" w:color="D9E2F3" w:themeColor="accent1" w:themeTint="33" w:fill="auto"/>
          </w:tcPr>
          <w:p w14:paraId="6CE45410" w14:textId="77777777" w:rsidR="008E765F" w:rsidRPr="00C12274" w:rsidRDefault="008E765F" w:rsidP="00611251">
            <w:pPr>
              <w:spacing w:before="40" w:after="40" w:line="220" w:lineRule="exact"/>
              <w:rPr>
                <w:sz w:val="16"/>
                <w:szCs w:val="16"/>
                <w:lang w:val="en-US"/>
              </w:rPr>
            </w:pPr>
            <w:r w:rsidRPr="00C12274">
              <w:rPr>
                <w:sz w:val="16"/>
                <w:szCs w:val="16"/>
                <w:lang w:val="en-US"/>
              </w:rPr>
              <w:t xml:space="preserve">Other limitations </w:t>
            </w:r>
          </w:p>
        </w:tc>
        <w:tc>
          <w:tcPr>
            <w:tcW w:w="1275" w:type="dxa"/>
            <w:shd w:val="clear" w:color="D9E2F3" w:themeColor="accent1" w:themeTint="33" w:fill="70AD47" w:themeFill="accent6"/>
          </w:tcPr>
          <w:p w14:paraId="0E79EB38" w14:textId="77777777" w:rsidR="008E765F" w:rsidRPr="00C12274" w:rsidRDefault="008E765F" w:rsidP="00611251">
            <w:pPr>
              <w:spacing w:before="40" w:after="40" w:line="220" w:lineRule="exact"/>
              <w:rPr>
                <w:sz w:val="16"/>
                <w:szCs w:val="16"/>
                <w:lang w:val="en-US"/>
              </w:rPr>
            </w:pPr>
            <w:r w:rsidRPr="00C12274">
              <w:rPr>
                <w:sz w:val="16"/>
                <w:szCs w:val="16"/>
                <w:lang w:val="en-US"/>
              </w:rPr>
              <w:t>Low risk</w:t>
            </w:r>
          </w:p>
        </w:tc>
        <w:tc>
          <w:tcPr>
            <w:tcW w:w="11199" w:type="dxa"/>
            <w:shd w:val="clear" w:color="D9E2F3" w:themeColor="accent1" w:themeTint="33" w:fill="auto"/>
          </w:tcPr>
          <w:p w14:paraId="76416B21" w14:textId="77777777" w:rsidR="008E765F" w:rsidRPr="00C12274" w:rsidRDefault="008E765F" w:rsidP="00611251">
            <w:pPr>
              <w:spacing w:before="40" w:after="40" w:line="220" w:lineRule="exact"/>
              <w:rPr>
                <w:sz w:val="16"/>
                <w:szCs w:val="16"/>
                <w:lang w:val="en-US"/>
              </w:rPr>
            </w:pPr>
            <w:r w:rsidRPr="00C12274">
              <w:rPr>
                <w:sz w:val="16"/>
                <w:szCs w:val="16"/>
                <w:lang w:val="en-US"/>
              </w:rPr>
              <w:t>No significant differences between baseline characteristics of groups</w:t>
            </w:r>
          </w:p>
        </w:tc>
      </w:tr>
      <w:tr w:rsidR="008E765F" w:rsidRPr="00C12274" w14:paraId="0EE37DD1" w14:textId="77777777" w:rsidTr="00BC7AEC">
        <w:trPr>
          <w:cantSplit/>
        </w:trPr>
        <w:tc>
          <w:tcPr>
            <w:tcW w:w="14034" w:type="dxa"/>
            <w:gridSpan w:val="3"/>
            <w:shd w:val="solid" w:color="D9E2F3" w:themeColor="accent1" w:themeTint="33" w:fill="auto"/>
          </w:tcPr>
          <w:p w14:paraId="11B95AF7" w14:textId="52A08D97" w:rsidR="008E765F" w:rsidRPr="00C12274" w:rsidRDefault="008E765F" w:rsidP="002747EA">
            <w:pPr>
              <w:pStyle w:val="Tablecell"/>
              <w:keepNext/>
              <w:spacing w:line="220" w:lineRule="exact"/>
              <w:rPr>
                <w:rFonts w:eastAsiaTheme="minorHAnsi"/>
                <w:b/>
                <w:sz w:val="16"/>
                <w:szCs w:val="16"/>
                <w:lang w:val="en-US"/>
              </w:rPr>
            </w:pPr>
            <w:r>
              <w:rPr>
                <w:rFonts w:eastAsiaTheme="minorHAnsi"/>
                <w:b/>
                <w:noProof/>
                <w:sz w:val="16"/>
                <w:szCs w:val="16"/>
                <w:lang w:val="en-US"/>
              </w:rPr>
              <w:t>Nascimento et al 2011</w:t>
            </w:r>
            <w:r>
              <w:rPr>
                <w:sz w:val="16"/>
                <w:szCs w:val="16"/>
              </w:rPr>
              <w:fldChar w:fldCharType="begin"/>
            </w:r>
            <w:r w:rsidR="002747EA">
              <w:rPr>
                <w:sz w:val="16"/>
                <w:szCs w:val="16"/>
              </w:rPr>
              <w:instrText xml:space="preserve"> ADDIN EN.CITE &lt;EndNote&gt;&lt;Cite&gt;&lt;Author&gt;Nascimento&lt;/Author&gt;&lt;Year&gt;2011&lt;/Year&gt;&lt;RecNum&gt;1040&lt;/RecNum&gt;&lt;DisplayText&gt;&lt;style face="superscript" font="Trebuchet MS" size="9"&gt;437&lt;/style&gt;&lt;/DisplayText&gt;&lt;record&gt;&lt;rec-number&gt;1040&lt;/rec-number&gt;&lt;foreign-keys&gt;&lt;key app="EN" db-id="exvasrfx2dtraoesasxp2szsxa2df502592x" timestamp="1548983476"&gt;1040&lt;/key&gt;&lt;/foreign-keys&gt;&lt;ref-type name="Journal Article"&gt;17&lt;/ref-type&gt;&lt;contributors&gt;&lt;authors&gt;&lt;author&gt;Nascimento, S. L.&lt;/author&gt;&lt;author&gt;Surita, F. G.&lt;/author&gt;&lt;author&gt;Parpinelli, MÂ&lt;/author&gt;&lt;author&gt;Siani, S.&lt;/author&gt;&lt;author&gt;Pinto e Silva, J. L.&lt;/author&gt;&lt;/authors&gt;&lt;/contributors&gt;&lt;titles&gt;&lt;title&gt;The effect of an antenatal physical exercise programme on maternal/perinatal outcomes and quality of life in overweight and obese pregnant women: a randomised clinical trial&lt;/title&gt;&lt;secondary-title&gt;BJOG: An International Journal of Obstetrics &amp;amp; Gynaecology&lt;/secondary-title&gt;&lt;/titles&gt;&lt;periodical&gt;&lt;full-title&gt;BJOG: An International Journal of Obstetrics &amp;amp; Gynaecology&lt;/full-title&gt;&lt;/periodical&gt;&lt;pages&gt;1455-1463&lt;/pages&gt;&lt;volume&gt;118&lt;/volume&gt;&lt;number&gt;12&lt;/number&gt;&lt;section&gt;1455&lt;/section&gt;&lt;dates&gt;&lt;year&gt;2011&lt;/year&gt;&lt;/dates&gt;&lt;isbn&gt;14700328&lt;/isbn&gt;&lt;urls&gt;&lt;/urls&gt;&lt;electronic-resource-num&gt;10.1111/j.1471-0528.2011.03084.x&lt;/electronic-resource-num&gt;&lt;/record&gt;&lt;/Cite&gt;&lt;/EndNote&gt;</w:instrText>
            </w:r>
            <w:r>
              <w:rPr>
                <w:sz w:val="16"/>
                <w:szCs w:val="16"/>
              </w:rPr>
              <w:fldChar w:fldCharType="separate"/>
            </w:r>
            <w:r w:rsidR="002747EA" w:rsidRPr="002747EA">
              <w:rPr>
                <w:noProof/>
                <w:szCs w:val="16"/>
                <w:vertAlign w:val="superscript"/>
              </w:rPr>
              <w:t>437</w:t>
            </w:r>
            <w:r>
              <w:rPr>
                <w:sz w:val="16"/>
                <w:szCs w:val="16"/>
              </w:rPr>
              <w:fldChar w:fldCharType="end"/>
            </w:r>
          </w:p>
        </w:tc>
      </w:tr>
      <w:tr w:rsidR="008E765F" w:rsidRPr="00C12274" w14:paraId="1F38E072" w14:textId="77777777" w:rsidTr="00BC7AEC">
        <w:trPr>
          <w:cantSplit/>
        </w:trPr>
        <w:tc>
          <w:tcPr>
            <w:tcW w:w="1560" w:type="dxa"/>
            <w:shd w:val="clear" w:color="D9E2F3" w:themeColor="accent1" w:themeTint="33" w:fill="auto"/>
          </w:tcPr>
          <w:p w14:paraId="485E645C" w14:textId="77777777" w:rsidR="008E765F" w:rsidRPr="00C12274" w:rsidRDefault="008E765F" w:rsidP="00611251">
            <w:pPr>
              <w:keepNext/>
              <w:spacing w:before="40" w:after="40" w:line="220" w:lineRule="exact"/>
              <w:rPr>
                <w:sz w:val="16"/>
                <w:szCs w:val="16"/>
              </w:rPr>
            </w:pPr>
            <w:r w:rsidRPr="00C12274">
              <w:rPr>
                <w:sz w:val="16"/>
                <w:szCs w:val="16"/>
              </w:rPr>
              <w:t>Random sequence generation</w:t>
            </w:r>
          </w:p>
        </w:tc>
        <w:tc>
          <w:tcPr>
            <w:tcW w:w="1275" w:type="dxa"/>
            <w:shd w:val="clear" w:color="D9E2F3" w:themeColor="accent1" w:themeTint="33" w:fill="70AD47" w:themeFill="accent6"/>
          </w:tcPr>
          <w:p w14:paraId="683D086B" w14:textId="77777777" w:rsidR="008E765F" w:rsidRPr="00C12274" w:rsidRDefault="008E765F" w:rsidP="00611251">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0878D966" w14:textId="77777777" w:rsidR="008E765F" w:rsidRPr="00C12274" w:rsidRDefault="008E765F" w:rsidP="00611251">
            <w:pPr>
              <w:pStyle w:val="RCTstable"/>
              <w:keepNext/>
            </w:pPr>
            <w:r w:rsidRPr="00C12274">
              <w:t xml:space="preserve">The pregnant women were randomised to the groups using the SAS statistical program (SAS Institute, Cary, NC, USA), which generated a list of random numbers based on a uniform distribution. </w:t>
            </w:r>
          </w:p>
        </w:tc>
      </w:tr>
      <w:tr w:rsidR="008E765F" w:rsidRPr="00C12274" w14:paraId="560C8129" w14:textId="77777777" w:rsidTr="00BC7AEC">
        <w:trPr>
          <w:cantSplit/>
        </w:trPr>
        <w:tc>
          <w:tcPr>
            <w:tcW w:w="1560" w:type="dxa"/>
            <w:shd w:val="clear" w:color="D9E2F3" w:themeColor="accent1" w:themeTint="33" w:fill="auto"/>
          </w:tcPr>
          <w:p w14:paraId="64072657" w14:textId="77777777" w:rsidR="008E765F" w:rsidRPr="00C12274" w:rsidRDefault="008E765F" w:rsidP="00611251">
            <w:pPr>
              <w:keepNext/>
              <w:spacing w:before="40" w:after="40" w:line="220" w:lineRule="exact"/>
              <w:rPr>
                <w:sz w:val="16"/>
                <w:szCs w:val="16"/>
              </w:rPr>
            </w:pPr>
            <w:r w:rsidRPr="00C12274">
              <w:rPr>
                <w:sz w:val="16"/>
                <w:szCs w:val="16"/>
              </w:rPr>
              <w:t xml:space="preserve">Allocation concealment </w:t>
            </w:r>
          </w:p>
        </w:tc>
        <w:tc>
          <w:tcPr>
            <w:tcW w:w="1275" w:type="dxa"/>
            <w:shd w:val="clear" w:color="D9E2F3" w:themeColor="accent1" w:themeTint="33" w:fill="70AD47" w:themeFill="accent6"/>
          </w:tcPr>
          <w:p w14:paraId="0156C8E7" w14:textId="77777777" w:rsidR="008E765F" w:rsidRPr="00C12274" w:rsidRDefault="008E765F" w:rsidP="00611251">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7965EB9B" w14:textId="77777777" w:rsidR="008E765F" w:rsidRPr="00C12274" w:rsidRDefault="008E765F" w:rsidP="00611251">
            <w:pPr>
              <w:pStyle w:val="RCTstable"/>
              <w:keepNext/>
            </w:pPr>
            <w:r w:rsidRPr="00C12274">
              <w:t>The sequence was randomly distributed in opaque envelopes, which were sealed and sequentially numbered. Each participant received a sequence number corresponding to a sealed envelope.</w:t>
            </w:r>
          </w:p>
        </w:tc>
      </w:tr>
      <w:tr w:rsidR="008E765F" w:rsidRPr="00C12274" w14:paraId="3DF82BF3" w14:textId="77777777" w:rsidTr="00BC7AEC">
        <w:trPr>
          <w:cantSplit/>
          <w:trHeight w:val="339"/>
        </w:trPr>
        <w:tc>
          <w:tcPr>
            <w:tcW w:w="1560" w:type="dxa"/>
            <w:shd w:val="clear" w:color="D9E2F3" w:themeColor="accent1" w:themeTint="33" w:fill="auto"/>
          </w:tcPr>
          <w:p w14:paraId="38C3DDD5" w14:textId="77777777" w:rsidR="008E765F" w:rsidRPr="00C12274" w:rsidRDefault="008E765F" w:rsidP="00611251">
            <w:pPr>
              <w:keepNext/>
              <w:spacing w:before="40" w:after="40" w:line="220" w:lineRule="exact"/>
              <w:rPr>
                <w:sz w:val="16"/>
                <w:szCs w:val="16"/>
              </w:rPr>
            </w:pPr>
            <w:r w:rsidRPr="00C12274">
              <w:rPr>
                <w:sz w:val="16"/>
                <w:szCs w:val="16"/>
              </w:rPr>
              <w:t xml:space="preserve">Blinding </w:t>
            </w:r>
          </w:p>
        </w:tc>
        <w:tc>
          <w:tcPr>
            <w:tcW w:w="1275" w:type="dxa"/>
            <w:shd w:val="clear" w:color="D9E2F3" w:themeColor="accent1" w:themeTint="33" w:fill="FFC000" w:themeFill="accent4"/>
          </w:tcPr>
          <w:p w14:paraId="4D220959" w14:textId="77777777" w:rsidR="008E765F" w:rsidRPr="00C12274" w:rsidRDefault="008E765F" w:rsidP="00611251">
            <w:pPr>
              <w:keepNext/>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2DCD746C" w14:textId="77777777" w:rsidR="008E765F" w:rsidRPr="00C12274" w:rsidRDefault="008E765F" w:rsidP="00611251">
            <w:pPr>
              <w:pStyle w:val="RCTstable"/>
              <w:keepNext/>
            </w:pPr>
            <w:r w:rsidRPr="00C12274">
              <w:t>Not described.</w:t>
            </w:r>
          </w:p>
        </w:tc>
      </w:tr>
      <w:tr w:rsidR="00940D12" w:rsidRPr="00C12274" w14:paraId="7F188A48" w14:textId="77777777" w:rsidTr="00BC7AEC">
        <w:trPr>
          <w:cantSplit/>
        </w:trPr>
        <w:tc>
          <w:tcPr>
            <w:tcW w:w="1560" w:type="dxa"/>
            <w:shd w:val="clear" w:color="D9E2F3" w:themeColor="accent1" w:themeTint="33" w:fill="auto"/>
          </w:tcPr>
          <w:p w14:paraId="20B97452" w14:textId="18CD5F17" w:rsidR="00940D12" w:rsidRPr="00C12274" w:rsidRDefault="00940D12" w:rsidP="009740A7">
            <w:pPr>
              <w:keepNext/>
              <w:spacing w:before="40" w:after="40" w:line="220" w:lineRule="exact"/>
              <w:rPr>
                <w:sz w:val="16"/>
                <w:szCs w:val="16"/>
              </w:rPr>
            </w:pPr>
            <w:r>
              <w:rPr>
                <w:sz w:val="16"/>
                <w:szCs w:val="16"/>
              </w:rPr>
              <w:t>Detection bias</w:t>
            </w:r>
            <w:r w:rsidRPr="00C12274">
              <w:rPr>
                <w:sz w:val="16"/>
                <w:szCs w:val="16"/>
              </w:rPr>
              <w:t xml:space="preserve"> </w:t>
            </w:r>
          </w:p>
        </w:tc>
        <w:tc>
          <w:tcPr>
            <w:tcW w:w="1275" w:type="dxa"/>
            <w:shd w:val="clear" w:color="D9E2F3" w:themeColor="accent1" w:themeTint="33" w:fill="FFC000" w:themeFill="accent4"/>
          </w:tcPr>
          <w:p w14:paraId="05B02B89" w14:textId="77777777" w:rsidR="00940D12" w:rsidRPr="00C12274" w:rsidRDefault="00940D12" w:rsidP="009740A7">
            <w:pPr>
              <w:keepNext/>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5282CDA8" w14:textId="77777777" w:rsidR="00940D12" w:rsidRPr="00C12274" w:rsidRDefault="00940D12" w:rsidP="009740A7">
            <w:pPr>
              <w:pStyle w:val="RCTstable"/>
              <w:keepNext/>
            </w:pPr>
            <w:r w:rsidRPr="00C12274">
              <w:t>Not described</w:t>
            </w:r>
          </w:p>
        </w:tc>
      </w:tr>
      <w:tr w:rsidR="008E765F" w:rsidRPr="00C12274" w14:paraId="228CE16B" w14:textId="77777777" w:rsidTr="00BC7AEC">
        <w:trPr>
          <w:cantSplit/>
        </w:trPr>
        <w:tc>
          <w:tcPr>
            <w:tcW w:w="1560" w:type="dxa"/>
            <w:shd w:val="clear" w:color="D9E2F3" w:themeColor="accent1" w:themeTint="33" w:fill="auto"/>
          </w:tcPr>
          <w:p w14:paraId="74BAE583" w14:textId="77777777" w:rsidR="008E765F" w:rsidRPr="00C12274" w:rsidRDefault="008E765F" w:rsidP="00611251">
            <w:pPr>
              <w:keepNext/>
              <w:spacing w:before="40" w:after="40" w:line="220" w:lineRule="exact"/>
              <w:rPr>
                <w:sz w:val="16"/>
                <w:szCs w:val="16"/>
              </w:rPr>
            </w:pPr>
            <w:r w:rsidRPr="00C12274">
              <w:rPr>
                <w:sz w:val="16"/>
                <w:szCs w:val="16"/>
              </w:rPr>
              <w:t>Incomplete outcome data</w:t>
            </w:r>
          </w:p>
        </w:tc>
        <w:tc>
          <w:tcPr>
            <w:tcW w:w="1275" w:type="dxa"/>
            <w:shd w:val="clear" w:color="D9E2F3" w:themeColor="accent1" w:themeTint="33" w:fill="70AD47" w:themeFill="accent6"/>
          </w:tcPr>
          <w:p w14:paraId="4103C36F" w14:textId="77777777" w:rsidR="008E765F" w:rsidRPr="00C12274" w:rsidRDefault="008E765F" w:rsidP="00611251">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486D4214" w14:textId="77777777" w:rsidR="008E765F" w:rsidRPr="00C12274" w:rsidRDefault="008E765F" w:rsidP="00611251">
            <w:pPr>
              <w:pStyle w:val="RCTstable"/>
              <w:keepNext/>
              <w:rPr>
                <w:lang w:val="en-US"/>
              </w:rPr>
            </w:pPr>
            <w:r w:rsidRPr="00C12274">
              <w:t>1 woman in each group withdrew. For neonatal weight outcome, missing data were &gt;20% but similar numbers missing in each group. Authors indicate that this was because some women delivered at other hospitals</w:t>
            </w:r>
          </w:p>
        </w:tc>
      </w:tr>
      <w:tr w:rsidR="008E765F" w:rsidRPr="00C12274" w14:paraId="691D3437" w14:textId="77777777" w:rsidTr="00BC7AEC">
        <w:trPr>
          <w:cantSplit/>
        </w:trPr>
        <w:tc>
          <w:tcPr>
            <w:tcW w:w="1560" w:type="dxa"/>
            <w:shd w:val="clear" w:color="D9E2F3" w:themeColor="accent1" w:themeTint="33" w:fill="auto"/>
          </w:tcPr>
          <w:p w14:paraId="11B08BC8" w14:textId="77777777" w:rsidR="008E765F" w:rsidRPr="00C12274" w:rsidRDefault="008E765F" w:rsidP="00611251">
            <w:pPr>
              <w:spacing w:before="40" w:after="40" w:line="220" w:lineRule="exact"/>
              <w:rPr>
                <w:sz w:val="16"/>
                <w:szCs w:val="16"/>
              </w:rPr>
            </w:pPr>
            <w:r w:rsidRPr="00C12274">
              <w:rPr>
                <w:sz w:val="16"/>
                <w:szCs w:val="16"/>
              </w:rPr>
              <w:t>Selective reporting</w:t>
            </w:r>
          </w:p>
        </w:tc>
        <w:tc>
          <w:tcPr>
            <w:tcW w:w="1275" w:type="dxa"/>
            <w:shd w:val="clear" w:color="D9E2F3" w:themeColor="accent1" w:themeTint="33" w:fill="70AD47" w:themeFill="accent6"/>
          </w:tcPr>
          <w:p w14:paraId="3CEF3D31" w14:textId="77777777" w:rsidR="008E765F" w:rsidRPr="00C12274" w:rsidRDefault="008E765F" w:rsidP="00611251">
            <w:pPr>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410B49DB" w14:textId="77777777" w:rsidR="008E765F" w:rsidRPr="00C12274" w:rsidRDefault="008E765F" w:rsidP="00611251">
            <w:pPr>
              <w:spacing w:before="40" w:after="40" w:line="220" w:lineRule="exact"/>
              <w:rPr>
                <w:sz w:val="16"/>
                <w:szCs w:val="16"/>
              </w:rPr>
            </w:pPr>
            <w:r w:rsidRPr="00C12274">
              <w:rPr>
                <w:sz w:val="16"/>
                <w:szCs w:val="16"/>
              </w:rPr>
              <w:t>Pre-specified outcomes reported.</w:t>
            </w:r>
          </w:p>
        </w:tc>
      </w:tr>
      <w:tr w:rsidR="008E765F" w:rsidRPr="00C12274" w14:paraId="516CC3DD" w14:textId="77777777" w:rsidTr="00BC7AEC">
        <w:trPr>
          <w:cantSplit/>
        </w:trPr>
        <w:tc>
          <w:tcPr>
            <w:tcW w:w="1560" w:type="dxa"/>
            <w:shd w:val="clear" w:color="D9E2F3" w:themeColor="accent1" w:themeTint="33" w:fill="auto"/>
          </w:tcPr>
          <w:p w14:paraId="20692422" w14:textId="77777777" w:rsidR="008E765F" w:rsidRPr="00C12274" w:rsidRDefault="008E765F" w:rsidP="00611251">
            <w:pPr>
              <w:spacing w:before="40" w:after="40" w:line="220" w:lineRule="exact"/>
              <w:rPr>
                <w:sz w:val="16"/>
                <w:szCs w:val="16"/>
                <w:lang w:val="en-US"/>
              </w:rPr>
            </w:pPr>
            <w:r w:rsidRPr="00C12274">
              <w:rPr>
                <w:sz w:val="16"/>
                <w:szCs w:val="16"/>
                <w:lang w:val="en-US"/>
              </w:rPr>
              <w:t xml:space="preserve">Other limitations </w:t>
            </w:r>
          </w:p>
        </w:tc>
        <w:tc>
          <w:tcPr>
            <w:tcW w:w="1275" w:type="dxa"/>
            <w:shd w:val="clear" w:color="D9E2F3" w:themeColor="accent1" w:themeTint="33" w:fill="70AD47" w:themeFill="accent6"/>
          </w:tcPr>
          <w:p w14:paraId="7C9BF361" w14:textId="77777777" w:rsidR="008E765F" w:rsidRPr="00C12274" w:rsidRDefault="008E765F" w:rsidP="00611251">
            <w:pPr>
              <w:spacing w:before="40" w:after="40" w:line="220" w:lineRule="exact"/>
              <w:rPr>
                <w:sz w:val="16"/>
                <w:szCs w:val="16"/>
                <w:lang w:val="en-US"/>
              </w:rPr>
            </w:pPr>
            <w:r w:rsidRPr="00C12274">
              <w:rPr>
                <w:sz w:val="16"/>
                <w:szCs w:val="16"/>
                <w:lang w:val="en-US"/>
              </w:rPr>
              <w:t>Low risk</w:t>
            </w:r>
          </w:p>
        </w:tc>
        <w:tc>
          <w:tcPr>
            <w:tcW w:w="11199" w:type="dxa"/>
            <w:shd w:val="clear" w:color="D9E2F3" w:themeColor="accent1" w:themeTint="33" w:fill="auto"/>
          </w:tcPr>
          <w:p w14:paraId="05D4D7F0" w14:textId="77777777" w:rsidR="008E765F" w:rsidRPr="00C12274" w:rsidRDefault="008E765F" w:rsidP="00611251">
            <w:pPr>
              <w:spacing w:before="40" w:after="40" w:line="220" w:lineRule="exact"/>
              <w:rPr>
                <w:sz w:val="16"/>
                <w:szCs w:val="16"/>
                <w:lang w:val="en-US"/>
              </w:rPr>
            </w:pPr>
            <w:r w:rsidRPr="00C12274">
              <w:rPr>
                <w:sz w:val="16"/>
                <w:szCs w:val="16"/>
                <w:lang w:val="en-US"/>
              </w:rPr>
              <w:t>No significant differences between baseline characteristics of groups</w:t>
            </w:r>
          </w:p>
        </w:tc>
      </w:tr>
      <w:tr w:rsidR="008E765F" w:rsidRPr="00C12274" w14:paraId="076653FA" w14:textId="77777777" w:rsidTr="00BC7AEC">
        <w:trPr>
          <w:cantSplit/>
        </w:trPr>
        <w:tc>
          <w:tcPr>
            <w:tcW w:w="14034" w:type="dxa"/>
            <w:gridSpan w:val="3"/>
            <w:shd w:val="solid" w:color="D9E2F3" w:themeColor="accent1" w:themeTint="33" w:fill="auto"/>
          </w:tcPr>
          <w:p w14:paraId="54A2DF88" w14:textId="518ABC77" w:rsidR="008E765F" w:rsidRPr="00C12274" w:rsidRDefault="008E765F" w:rsidP="002747EA">
            <w:pPr>
              <w:pStyle w:val="Tablecell"/>
              <w:keepNext/>
              <w:spacing w:line="220" w:lineRule="exact"/>
              <w:rPr>
                <w:rFonts w:eastAsiaTheme="minorHAnsi"/>
                <w:b/>
                <w:sz w:val="16"/>
                <w:szCs w:val="16"/>
                <w:lang w:val="en-US"/>
              </w:rPr>
            </w:pPr>
            <w:r w:rsidRPr="00C12274">
              <w:rPr>
                <w:rFonts w:eastAsiaTheme="minorHAnsi"/>
                <w:b/>
                <w:noProof/>
                <w:sz w:val="16"/>
                <w:szCs w:val="16"/>
                <w:lang w:val="en-US"/>
              </w:rPr>
              <w:t>Ong et al 2009</w:t>
            </w:r>
            <w:r>
              <w:rPr>
                <w:sz w:val="16"/>
                <w:szCs w:val="16"/>
              </w:rPr>
              <w:fldChar w:fldCharType="begin">
                <w:fldData xml:space="preserve">PEVuZE5vdGU+PENpdGU+PEF1dGhvcj5Pbmc8L0F1dGhvcj48WWVhcj4yMDA5PC9ZZWFyPjxSZWNO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</w:fldData>
              </w:fldChar>
            </w:r>
            <w:r w:rsidR="002747EA">
              <w:rPr>
                <w:sz w:val="16"/>
                <w:szCs w:val="16"/>
              </w:rPr>
              <w:instrText xml:space="preserve"> ADDIN EN.CITE </w:instrText>
            </w:r>
            <w:r w:rsidR="002747EA">
              <w:rPr>
                <w:sz w:val="16"/>
                <w:szCs w:val="16"/>
              </w:rPr>
              <w:fldChar w:fldCharType="begin">
                <w:fldData xml:space="preserve">PEVuZE5vdGU+PENpdGU+PEF1dGhvcj5Pbmc8L0F1dGhvcj48WWVhcj4yMDA5PC9ZZWFyPjxSZWNO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</w:fldData>
              </w:fldChar>
            </w:r>
            <w:r w:rsidR="002747EA">
              <w:rPr>
                <w:sz w:val="16"/>
                <w:szCs w:val="16"/>
              </w:rPr>
              <w:instrText xml:space="preserve"> ADDIN EN.CITE.DATA </w:instrText>
            </w:r>
            <w:r w:rsidR="002747EA">
              <w:rPr>
                <w:sz w:val="16"/>
                <w:szCs w:val="16"/>
              </w:rPr>
            </w:r>
            <w:r w:rsidR="002747EA">
              <w:rPr>
                <w:sz w:val="16"/>
                <w:szCs w:val="16"/>
              </w:rPr>
              <w:fldChar w:fldCharType="end"/>
            </w:r>
            <w:r>
              <w:rPr>
                <w:sz w:val="16"/>
                <w:szCs w:val="16"/>
              </w:rPr>
            </w:r>
            <w:r>
              <w:rPr>
                <w:sz w:val="16"/>
                <w:szCs w:val="16"/>
              </w:rPr>
              <w:fldChar w:fldCharType="separate"/>
            </w:r>
            <w:r w:rsidR="002747EA" w:rsidRPr="002747EA">
              <w:rPr>
                <w:noProof/>
                <w:szCs w:val="16"/>
                <w:vertAlign w:val="superscript"/>
              </w:rPr>
              <w:t>450</w:t>
            </w:r>
            <w:r>
              <w:rPr>
                <w:sz w:val="16"/>
                <w:szCs w:val="16"/>
              </w:rPr>
              <w:fldChar w:fldCharType="end"/>
            </w:r>
          </w:p>
        </w:tc>
      </w:tr>
      <w:tr w:rsidR="008E765F" w:rsidRPr="00C12274" w14:paraId="1F6F5203" w14:textId="77777777" w:rsidTr="00BC7AEC">
        <w:trPr>
          <w:cantSplit/>
        </w:trPr>
        <w:tc>
          <w:tcPr>
            <w:tcW w:w="1560" w:type="dxa"/>
            <w:shd w:val="clear" w:color="D9E2F3" w:themeColor="accent1" w:themeTint="33" w:fill="auto"/>
          </w:tcPr>
          <w:p w14:paraId="7BB0630D" w14:textId="77777777" w:rsidR="008E765F" w:rsidRPr="00C12274" w:rsidRDefault="008E765F" w:rsidP="006045AE">
            <w:pPr>
              <w:keepNext/>
              <w:spacing w:before="40" w:after="40" w:line="220" w:lineRule="exact"/>
              <w:rPr>
                <w:sz w:val="16"/>
                <w:szCs w:val="16"/>
              </w:rPr>
            </w:pPr>
            <w:r w:rsidRPr="00C12274">
              <w:rPr>
                <w:sz w:val="16"/>
                <w:szCs w:val="16"/>
              </w:rPr>
              <w:t>Random sequence generation</w:t>
            </w:r>
          </w:p>
        </w:tc>
        <w:tc>
          <w:tcPr>
            <w:tcW w:w="1275" w:type="dxa"/>
            <w:shd w:val="clear" w:color="D9E2F3" w:themeColor="accent1" w:themeTint="33" w:fill="FFC000" w:themeFill="accent4"/>
          </w:tcPr>
          <w:p w14:paraId="38D4E3A2" w14:textId="77777777" w:rsidR="008E765F" w:rsidRPr="00C12274" w:rsidRDefault="008E765F" w:rsidP="006045AE">
            <w:pPr>
              <w:keepNext/>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5A2D85B5" w14:textId="77777777" w:rsidR="008E765F" w:rsidRPr="00C12274" w:rsidRDefault="008E765F" w:rsidP="006045AE">
            <w:pPr>
              <w:pStyle w:val="RCTstable"/>
              <w:keepNext/>
            </w:pPr>
            <w:r w:rsidRPr="00C12274">
              <w:t>Described as “women were randomly allocated into either an exercise intervention group or a control group”, no other information available</w:t>
            </w:r>
          </w:p>
        </w:tc>
      </w:tr>
      <w:tr w:rsidR="008E765F" w:rsidRPr="00C12274" w14:paraId="0066A667" w14:textId="77777777" w:rsidTr="00BC7AEC">
        <w:trPr>
          <w:cantSplit/>
        </w:trPr>
        <w:tc>
          <w:tcPr>
            <w:tcW w:w="1560" w:type="dxa"/>
            <w:shd w:val="clear" w:color="D9E2F3" w:themeColor="accent1" w:themeTint="33" w:fill="auto"/>
          </w:tcPr>
          <w:p w14:paraId="0CAA0E17" w14:textId="77777777" w:rsidR="008E765F" w:rsidRPr="00C12274" w:rsidRDefault="008E765F" w:rsidP="006045AE">
            <w:pPr>
              <w:keepNext/>
              <w:spacing w:before="40" w:after="40" w:line="220" w:lineRule="exact"/>
              <w:rPr>
                <w:sz w:val="16"/>
                <w:szCs w:val="16"/>
              </w:rPr>
            </w:pPr>
            <w:r w:rsidRPr="00C12274">
              <w:rPr>
                <w:sz w:val="16"/>
                <w:szCs w:val="16"/>
              </w:rPr>
              <w:t xml:space="preserve">Allocation concealment </w:t>
            </w:r>
          </w:p>
        </w:tc>
        <w:tc>
          <w:tcPr>
            <w:tcW w:w="1275" w:type="dxa"/>
            <w:shd w:val="clear" w:color="D9E2F3" w:themeColor="accent1" w:themeTint="33" w:fill="FFC000" w:themeFill="accent4"/>
          </w:tcPr>
          <w:p w14:paraId="72EB4964" w14:textId="77777777" w:rsidR="008E765F" w:rsidRPr="00C12274" w:rsidRDefault="008E765F" w:rsidP="006045AE">
            <w:pPr>
              <w:keepNext/>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476B74A5" w14:textId="77777777" w:rsidR="008E765F" w:rsidRPr="00C12274" w:rsidRDefault="008E765F" w:rsidP="006045AE">
            <w:pPr>
              <w:pStyle w:val="RCTstable"/>
              <w:keepNext/>
            </w:pPr>
            <w:r w:rsidRPr="00C12274">
              <w:t>Not described</w:t>
            </w:r>
          </w:p>
        </w:tc>
      </w:tr>
      <w:tr w:rsidR="008E765F" w:rsidRPr="00C12274" w14:paraId="65896A69" w14:textId="77777777" w:rsidTr="00BC7AEC">
        <w:trPr>
          <w:cantSplit/>
        </w:trPr>
        <w:tc>
          <w:tcPr>
            <w:tcW w:w="1560" w:type="dxa"/>
            <w:shd w:val="clear" w:color="D9E2F3" w:themeColor="accent1" w:themeTint="33" w:fill="auto"/>
          </w:tcPr>
          <w:p w14:paraId="7D0A6354" w14:textId="77777777" w:rsidR="008E765F" w:rsidRPr="00C12274" w:rsidRDefault="008E765F" w:rsidP="006045AE">
            <w:pPr>
              <w:keepNext/>
              <w:spacing w:before="40" w:after="40" w:line="220" w:lineRule="exact"/>
              <w:rPr>
                <w:sz w:val="16"/>
                <w:szCs w:val="16"/>
              </w:rPr>
            </w:pPr>
            <w:r w:rsidRPr="00C12274">
              <w:rPr>
                <w:sz w:val="16"/>
                <w:szCs w:val="16"/>
              </w:rPr>
              <w:t xml:space="preserve">Blinding </w:t>
            </w:r>
          </w:p>
        </w:tc>
        <w:tc>
          <w:tcPr>
            <w:tcW w:w="1275" w:type="dxa"/>
            <w:shd w:val="clear" w:color="D9E2F3" w:themeColor="accent1" w:themeTint="33" w:fill="FFC000" w:themeFill="accent4"/>
          </w:tcPr>
          <w:p w14:paraId="12918A47" w14:textId="77777777" w:rsidR="008E765F" w:rsidRPr="00C12274" w:rsidRDefault="008E765F" w:rsidP="006045AE">
            <w:pPr>
              <w:keepNext/>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747271EC" w14:textId="77777777" w:rsidR="008E765F" w:rsidRPr="00C12274" w:rsidRDefault="008E765F" w:rsidP="006045AE">
            <w:pPr>
              <w:pStyle w:val="RCTstable"/>
              <w:keepNext/>
            </w:pPr>
            <w:r w:rsidRPr="00C12274">
              <w:t>No information available on whether outcome assessors were blinded to group allocation or not</w:t>
            </w:r>
          </w:p>
        </w:tc>
      </w:tr>
      <w:tr w:rsidR="00940D12" w:rsidRPr="00C12274" w14:paraId="1665D529" w14:textId="77777777" w:rsidTr="00BC7AEC">
        <w:trPr>
          <w:cantSplit/>
        </w:trPr>
        <w:tc>
          <w:tcPr>
            <w:tcW w:w="1560" w:type="dxa"/>
            <w:shd w:val="clear" w:color="D9E2F3" w:themeColor="accent1" w:themeTint="33" w:fill="auto"/>
          </w:tcPr>
          <w:p w14:paraId="7BCA20B3" w14:textId="77777777" w:rsidR="00940D12" w:rsidRPr="00C12274" w:rsidRDefault="00940D12" w:rsidP="009740A7">
            <w:pPr>
              <w:keepNext/>
              <w:spacing w:before="40" w:after="40" w:line="220" w:lineRule="exact"/>
              <w:rPr>
                <w:sz w:val="16"/>
                <w:szCs w:val="16"/>
              </w:rPr>
            </w:pPr>
            <w:r>
              <w:rPr>
                <w:sz w:val="16"/>
                <w:szCs w:val="16"/>
              </w:rPr>
              <w:t>Detection bias</w:t>
            </w:r>
            <w:r w:rsidRPr="00C12274">
              <w:rPr>
                <w:sz w:val="16"/>
                <w:szCs w:val="16"/>
              </w:rPr>
              <w:t xml:space="preserve"> </w:t>
            </w:r>
          </w:p>
        </w:tc>
        <w:tc>
          <w:tcPr>
            <w:tcW w:w="1275" w:type="dxa"/>
            <w:shd w:val="clear" w:color="D9E2F3" w:themeColor="accent1" w:themeTint="33" w:fill="FFC000" w:themeFill="accent4"/>
          </w:tcPr>
          <w:p w14:paraId="14557F99" w14:textId="77777777" w:rsidR="00940D12" w:rsidRPr="00C12274" w:rsidRDefault="00940D12" w:rsidP="009740A7">
            <w:pPr>
              <w:keepNext/>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2F0CBAC5" w14:textId="77777777" w:rsidR="00940D12" w:rsidRPr="00C12274" w:rsidRDefault="00940D12" w:rsidP="009740A7">
            <w:pPr>
              <w:pStyle w:val="RCTstable"/>
              <w:keepNext/>
            </w:pPr>
            <w:r w:rsidRPr="00C12274">
              <w:t>Not described</w:t>
            </w:r>
          </w:p>
        </w:tc>
      </w:tr>
      <w:tr w:rsidR="008E765F" w:rsidRPr="00C12274" w14:paraId="77254920" w14:textId="77777777" w:rsidTr="00BC7AEC">
        <w:trPr>
          <w:cantSplit/>
        </w:trPr>
        <w:tc>
          <w:tcPr>
            <w:tcW w:w="1560" w:type="dxa"/>
            <w:shd w:val="clear" w:color="D9E2F3" w:themeColor="accent1" w:themeTint="33" w:fill="auto"/>
          </w:tcPr>
          <w:p w14:paraId="63C42BC3" w14:textId="77777777" w:rsidR="008E765F" w:rsidRPr="00C12274" w:rsidRDefault="008E765F" w:rsidP="00611251">
            <w:pPr>
              <w:spacing w:before="40" w:after="40" w:line="220" w:lineRule="exact"/>
              <w:rPr>
                <w:sz w:val="16"/>
                <w:szCs w:val="16"/>
              </w:rPr>
            </w:pPr>
            <w:r w:rsidRPr="00C12274">
              <w:rPr>
                <w:sz w:val="16"/>
                <w:szCs w:val="16"/>
              </w:rPr>
              <w:t>Incomplete outcome data</w:t>
            </w:r>
          </w:p>
        </w:tc>
        <w:tc>
          <w:tcPr>
            <w:tcW w:w="1275" w:type="dxa"/>
            <w:shd w:val="clear" w:color="D9E2F3" w:themeColor="accent1" w:themeTint="33" w:fill="70AD47" w:themeFill="accent6"/>
          </w:tcPr>
          <w:p w14:paraId="77CFCE13" w14:textId="77777777" w:rsidR="008E765F" w:rsidRPr="00C12274" w:rsidRDefault="008E765F" w:rsidP="00611251">
            <w:pPr>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7A21A0DD" w14:textId="77777777" w:rsidR="008E765F" w:rsidRPr="00C12274" w:rsidRDefault="008E765F" w:rsidP="00611251">
            <w:pPr>
              <w:pStyle w:val="RCTstable"/>
            </w:pPr>
            <w:r w:rsidRPr="00C12274">
              <w:t>No losses to follow-up or post randomisation exclusion.</w:t>
            </w:r>
          </w:p>
        </w:tc>
      </w:tr>
      <w:tr w:rsidR="008E765F" w:rsidRPr="00C12274" w14:paraId="46CDAE1C" w14:textId="77777777" w:rsidTr="00BC7AEC">
        <w:trPr>
          <w:cantSplit/>
        </w:trPr>
        <w:tc>
          <w:tcPr>
            <w:tcW w:w="1560" w:type="dxa"/>
            <w:shd w:val="clear" w:color="D9E2F3" w:themeColor="accent1" w:themeTint="33" w:fill="auto"/>
          </w:tcPr>
          <w:p w14:paraId="6C7340CA" w14:textId="77777777" w:rsidR="008E765F" w:rsidRPr="00C12274" w:rsidRDefault="008E765F" w:rsidP="00611251">
            <w:pPr>
              <w:spacing w:before="40" w:after="40" w:line="220" w:lineRule="exact"/>
              <w:rPr>
                <w:sz w:val="16"/>
                <w:szCs w:val="16"/>
              </w:rPr>
            </w:pPr>
            <w:r w:rsidRPr="00C12274">
              <w:rPr>
                <w:sz w:val="16"/>
                <w:szCs w:val="16"/>
              </w:rPr>
              <w:t>Selective reporting</w:t>
            </w:r>
          </w:p>
        </w:tc>
        <w:tc>
          <w:tcPr>
            <w:tcW w:w="1275" w:type="dxa"/>
            <w:shd w:val="clear" w:color="D9E2F3" w:themeColor="accent1" w:themeTint="33" w:fill="70AD47" w:themeFill="accent6"/>
          </w:tcPr>
          <w:p w14:paraId="1C898271" w14:textId="77777777" w:rsidR="008E765F" w:rsidRPr="00C12274" w:rsidRDefault="008E765F" w:rsidP="00611251">
            <w:pPr>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625DE2AB" w14:textId="77777777" w:rsidR="008E765F" w:rsidRPr="00C12274" w:rsidRDefault="008E765F" w:rsidP="00611251">
            <w:pPr>
              <w:spacing w:before="40" w:after="40" w:line="220" w:lineRule="exact"/>
              <w:rPr>
                <w:sz w:val="16"/>
                <w:szCs w:val="16"/>
              </w:rPr>
            </w:pPr>
            <w:r w:rsidRPr="00C12274">
              <w:rPr>
                <w:sz w:val="16"/>
                <w:szCs w:val="16"/>
              </w:rPr>
              <w:t>Pre-specified outcomes reported.</w:t>
            </w:r>
          </w:p>
        </w:tc>
      </w:tr>
      <w:tr w:rsidR="008E765F" w:rsidRPr="00C12274" w14:paraId="37B7B050" w14:textId="77777777" w:rsidTr="00BC7AEC">
        <w:trPr>
          <w:cantSplit/>
        </w:trPr>
        <w:tc>
          <w:tcPr>
            <w:tcW w:w="1560" w:type="dxa"/>
            <w:shd w:val="clear" w:color="D9E2F3" w:themeColor="accent1" w:themeTint="33" w:fill="auto"/>
          </w:tcPr>
          <w:p w14:paraId="5B9D48E7" w14:textId="77777777" w:rsidR="008E765F" w:rsidRPr="00C12274" w:rsidRDefault="008E765F" w:rsidP="00611251">
            <w:pPr>
              <w:spacing w:before="40" w:after="40" w:line="220" w:lineRule="exact"/>
              <w:rPr>
                <w:sz w:val="16"/>
                <w:szCs w:val="16"/>
                <w:lang w:val="en-US"/>
              </w:rPr>
            </w:pPr>
            <w:r w:rsidRPr="00C12274">
              <w:rPr>
                <w:sz w:val="16"/>
                <w:szCs w:val="16"/>
                <w:lang w:val="en-US"/>
              </w:rPr>
              <w:t xml:space="preserve">Other limitations </w:t>
            </w:r>
          </w:p>
        </w:tc>
        <w:tc>
          <w:tcPr>
            <w:tcW w:w="1275" w:type="dxa"/>
            <w:shd w:val="clear" w:color="D9E2F3" w:themeColor="accent1" w:themeTint="33" w:fill="70AD47" w:themeFill="accent6"/>
          </w:tcPr>
          <w:p w14:paraId="3C02B2DD" w14:textId="77777777" w:rsidR="008E765F" w:rsidRPr="00C12274" w:rsidRDefault="008E765F" w:rsidP="00611251">
            <w:pPr>
              <w:spacing w:before="40" w:after="40" w:line="220" w:lineRule="exact"/>
              <w:rPr>
                <w:sz w:val="16"/>
                <w:szCs w:val="16"/>
                <w:lang w:val="en-US"/>
              </w:rPr>
            </w:pPr>
            <w:r w:rsidRPr="00C12274">
              <w:rPr>
                <w:sz w:val="16"/>
                <w:szCs w:val="16"/>
                <w:lang w:val="en-US"/>
              </w:rPr>
              <w:t>Low risk</w:t>
            </w:r>
          </w:p>
        </w:tc>
        <w:tc>
          <w:tcPr>
            <w:tcW w:w="11199" w:type="dxa"/>
            <w:shd w:val="clear" w:color="D9E2F3" w:themeColor="accent1" w:themeTint="33" w:fill="auto"/>
          </w:tcPr>
          <w:p w14:paraId="4E94A62B" w14:textId="77777777" w:rsidR="008E765F" w:rsidRPr="00C12274" w:rsidRDefault="008E765F" w:rsidP="00611251">
            <w:pPr>
              <w:pStyle w:val="RCTstable"/>
            </w:pPr>
            <w:r w:rsidRPr="00C12274">
              <w:t>No obvious risk of other bias.</w:t>
            </w:r>
          </w:p>
        </w:tc>
      </w:tr>
      <w:tr w:rsidR="008E765F" w:rsidRPr="00C12274" w14:paraId="5036512D" w14:textId="77777777" w:rsidTr="00BC7AEC">
        <w:trPr>
          <w:cantSplit/>
        </w:trPr>
        <w:tc>
          <w:tcPr>
            <w:tcW w:w="14034" w:type="dxa"/>
            <w:gridSpan w:val="3"/>
            <w:shd w:val="solid" w:color="D9E2F3" w:themeColor="accent1" w:themeTint="33" w:fill="auto"/>
          </w:tcPr>
          <w:p w14:paraId="1CF3CE19" w14:textId="78F590A8" w:rsidR="008E765F" w:rsidRPr="00C12274" w:rsidRDefault="008E765F" w:rsidP="002747EA">
            <w:pPr>
              <w:pStyle w:val="Tablecell"/>
              <w:keepNext/>
              <w:spacing w:line="220" w:lineRule="exact"/>
              <w:rPr>
                <w:rFonts w:eastAsiaTheme="minorHAnsi"/>
                <w:b/>
                <w:sz w:val="16"/>
                <w:szCs w:val="16"/>
                <w:lang w:val="en-US"/>
              </w:rPr>
            </w:pPr>
            <w:r w:rsidRPr="00C12274">
              <w:rPr>
                <w:rFonts w:eastAsiaTheme="minorHAnsi"/>
                <w:b/>
                <w:noProof/>
                <w:sz w:val="16"/>
                <w:szCs w:val="16"/>
                <w:lang w:val="en-US"/>
              </w:rPr>
              <w:t>Oostdam et al 2012</w:t>
            </w:r>
            <w:r>
              <w:rPr>
                <w:sz w:val="16"/>
                <w:szCs w:val="16"/>
              </w:rPr>
              <w:fldChar w:fldCharType="begin">
                <w:fldData xml:space="preserve">PEVuZE5vdGU+PENpdGU+PEF1dGhvcj5Pb3N0ZGFtPC9BdXRob3I+PFllYXI+MjAxMjwvWWVhcj48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</w:fldData>
              </w:fldChar>
            </w:r>
            <w:r w:rsidR="002747EA">
              <w:rPr>
                <w:sz w:val="16"/>
                <w:szCs w:val="16"/>
              </w:rPr>
              <w:instrText xml:space="preserve"> ADDIN EN.CITE </w:instrText>
            </w:r>
            <w:r w:rsidR="002747EA">
              <w:rPr>
                <w:sz w:val="16"/>
                <w:szCs w:val="16"/>
              </w:rPr>
              <w:fldChar w:fldCharType="begin">
                <w:fldData xml:space="preserve">PEVuZE5vdGU+PENpdGU+PEF1dGhvcj5Pb3N0ZGFtPC9BdXRob3I+PFllYXI+MjAxMjwvWWVhcj48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</w:fldData>
              </w:fldChar>
            </w:r>
            <w:r w:rsidR="002747EA">
              <w:rPr>
                <w:sz w:val="16"/>
                <w:szCs w:val="16"/>
              </w:rPr>
              <w:instrText xml:space="preserve"> ADDIN EN.CITE.DATA </w:instrText>
            </w:r>
            <w:r w:rsidR="002747EA">
              <w:rPr>
                <w:sz w:val="16"/>
                <w:szCs w:val="16"/>
              </w:rPr>
            </w:r>
            <w:r w:rsidR="002747EA">
              <w:rPr>
                <w:sz w:val="16"/>
                <w:szCs w:val="16"/>
              </w:rPr>
              <w:fldChar w:fldCharType="end"/>
            </w:r>
            <w:r>
              <w:rPr>
                <w:sz w:val="16"/>
                <w:szCs w:val="16"/>
              </w:rPr>
            </w:r>
            <w:r>
              <w:rPr>
                <w:sz w:val="16"/>
                <w:szCs w:val="16"/>
              </w:rPr>
              <w:fldChar w:fldCharType="separate"/>
            </w:r>
            <w:r w:rsidR="002747EA" w:rsidRPr="002747EA">
              <w:rPr>
                <w:noProof/>
                <w:szCs w:val="16"/>
                <w:vertAlign w:val="superscript"/>
              </w:rPr>
              <w:t>438</w:t>
            </w:r>
            <w:r>
              <w:rPr>
                <w:sz w:val="16"/>
                <w:szCs w:val="16"/>
              </w:rPr>
              <w:fldChar w:fldCharType="end"/>
            </w:r>
          </w:p>
        </w:tc>
      </w:tr>
      <w:tr w:rsidR="008E765F" w:rsidRPr="00C12274" w14:paraId="2F77D3E1" w14:textId="77777777" w:rsidTr="00BC7AEC">
        <w:trPr>
          <w:cantSplit/>
        </w:trPr>
        <w:tc>
          <w:tcPr>
            <w:tcW w:w="1560" w:type="dxa"/>
            <w:shd w:val="clear" w:color="D9E2F3" w:themeColor="accent1" w:themeTint="33" w:fill="auto"/>
          </w:tcPr>
          <w:p w14:paraId="4ED4F8BF" w14:textId="77777777" w:rsidR="008E765F" w:rsidRPr="00C12274" w:rsidRDefault="008E765F" w:rsidP="00611251">
            <w:pPr>
              <w:keepNext/>
              <w:spacing w:before="40" w:after="40" w:line="220" w:lineRule="exact"/>
              <w:rPr>
                <w:sz w:val="16"/>
                <w:szCs w:val="16"/>
              </w:rPr>
            </w:pPr>
            <w:r w:rsidRPr="00C12274">
              <w:rPr>
                <w:sz w:val="16"/>
                <w:szCs w:val="16"/>
              </w:rPr>
              <w:t>Random sequence generation</w:t>
            </w:r>
          </w:p>
        </w:tc>
        <w:tc>
          <w:tcPr>
            <w:tcW w:w="1275" w:type="dxa"/>
            <w:shd w:val="clear" w:color="D9E2F3" w:themeColor="accent1" w:themeTint="33" w:fill="70AD47" w:themeFill="accent6"/>
          </w:tcPr>
          <w:p w14:paraId="5B57A993" w14:textId="77777777" w:rsidR="008E765F" w:rsidRPr="00C12274" w:rsidRDefault="008E765F" w:rsidP="00611251">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vAlign w:val="center"/>
          </w:tcPr>
          <w:p w14:paraId="4D1165B6" w14:textId="77777777" w:rsidR="008E765F" w:rsidRPr="00C12274" w:rsidRDefault="008E765F" w:rsidP="00611251">
            <w:pPr>
              <w:pStyle w:val="RCTstable"/>
              <w:keepNext/>
            </w:pPr>
            <w:r w:rsidRPr="00C12274">
              <w:t>Block randomisation, stratified by hospital.</w:t>
            </w:r>
          </w:p>
        </w:tc>
      </w:tr>
      <w:tr w:rsidR="008E765F" w:rsidRPr="00C12274" w14:paraId="29D9491C" w14:textId="77777777" w:rsidTr="00BC7AEC">
        <w:trPr>
          <w:cantSplit/>
        </w:trPr>
        <w:tc>
          <w:tcPr>
            <w:tcW w:w="1560" w:type="dxa"/>
            <w:shd w:val="clear" w:color="D9E2F3" w:themeColor="accent1" w:themeTint="33" w:fill="auto"/>
          </w:tcPr>
          <w:p w14:paraId="230833A2" w14:textId="77777777" w:rsidR="008E765F" w:rsidRPr="00C12274" w:rsidRDefault="008E765F" w:rsidP="00611251">
            <w:pPr>
              <w:keepNext/>
              <w:spacing w:before="40" w:after="40" w:line="220" w:lineRule="exact"/>
              <w:rPr>
                <w:sz w:val="16"/>
                <w:szCs w:val="16"/>
              </w:rPr>
            </w:pPr>
            <w:r w:rsidRPr="00C12274">
              <w:rPr>
                <w:sz w:val="16"/>
                <w:szCs w:val="16"/>
              </w:rPr>
              <w:t xml:space="preserve">Allocation concealment </w:t>
            </w:r>
          </w:p>
        </w:tc>
        <w:tc>
          <w:tcPr>
            <w:tcW w:w="1275" w:type="dxa"/>
            <w:shd w:val="clear" w:color="D9E2F3" w:themeColor="accent1" w:themeTint="33" w:fill="70AD47" w:themeFill="accent6"/>
          </w:tcPr>
          <w:p w14:paraId="0CB19FFA" w14:textId="77777777" w:rsidR="008E765F" w:rsidRPr="00C12274" w:rsidRDefault="008E765F" w:rsidP="00611251">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vAlign w:val="center"/>
          </w:tcPr>
          <w:p w14:paraId="1552F04C" w14:textId="77777777" w:rsidR="008E765F" w:rsidRPr="00C12274" w:rsidRDefault="008E765F" w:rsidP="00611251">
            <w:pPr>
              <w:pStyle w:val="RCTstable"/>
              <w:keepNext/>
            </w:pPr>
            <w:r w:rsidRPr="00C12274">
              <w:t>Women were recruited by midwives and gynaecologists who were unaware of the allocation of other women, with no risk of compromising allocation concealment.</w:t>
            </w:r>
          </w:p>
        </w:tc>
      </w:tr>
      <w:tr w:rsidR="008E765F" w:rsidRPr="00C12274" w14:paraId="6707E89F" w14:textId="77777777" w:rsidTr="00BC7AEC">
        <w:trPr>
          <w:cantSplit/>
        </w:trPr>
        <w:tc>
          <w:tcPr>
            <w:tcW w:w="1560" w:type="dxa"/>
            <w:shd w:val="clear" w:color="D9E2F3" w:themeColor="accent1" w:themeTint="33" w:fill="auto"/>
          </w:tcPr>
          <w:p w14:paraId="0FD6852D" w14:textId="77777777" w:rsidR="008E765F" w:rsidRPr="00C12274" w:rsidRDefault="008E765F" w:rsidP="00611251">
            <w:pPr>
              <w:keepNext/>
              <w:spacing w:before="40" w:after="40" w:line="220" w:lineRule="exact"/>
              <w:rPr>
                <w:sz w:val="16"/>
                <w:szCs w:val="16"/>
              </w:rPr>
            </w:pPr>
            <w:r w:rsidRPr="00C12274">
              <w:rPr>
                <w:sz w:val="16"/>
                <w:szCs w:val="16"/>
              </w:rPr>
              <w:t xml:space="preserve">Blinding </w:t>
            </w:r>
          </w:p>
        </w:tc>
        <w:tc>
          <w:tcPr>
            <w:tcW w:w="1275" w:type="dxa"/>
            <w:shd w:val="clear" w:color="D9E2F3" w:themeColor="accent1" w:themeTint="33" w:fill="FFC000" w:themeFill="accent4"/>
          </w:tcPr>
          <w:p w14:paraId="33BFC632" w14:textId="6114008F" w:rsidR="008E765F" w:rsidRPr="00C12274" w:rsidRDefault="00940D12" w:rsidP="00611251">
            <w:pPr>
              <w:keepNext/>
              <w:spacing w:before="40" w:after="40" w:line="220" w:lineRule="exact"/>
              <w:rPr>
                <w:sz w:val="16"/>
                <w:szCs w:val="16"/>
              </w:rPr>
            </w:pPr>
            <w:r>
              <w:rPr>
                <w:sz w:val="16"/>
                <w:szCs w:val="16"/>
              </w:rPr>
              <w:t>Unclear</w:t>
            </w:r>
            <w:r w:rsidR="008E765F" w:rsidRPr="00C12274">
              <w:rPr>
                <w:sz w:val="16"/>
                <w:szCs w:val="16"/>
              </w:rPr>
              <w:t xml:space="preserve"> risk</w:t>
            </w:r>
          </w:p>
        </w:tc>
        <w:tc>
          <w:tcPr>
            <w:tcW w:w="11199" w:type="dxa"/>
            <w:shd w:val="clear" w:color="D9E2F3" w:themeColor="accent1" w:themeTint="33" w:fill="auto"/>
            <w:vAlign w:val="center"/>
          </w:tcPr>
          <w:p w14:paraId="5F234481" w14:textId="447DB176" w:rsidR="008E765F" w:rsidRPr="00C12274" w:rsidRDefault="00940D12" w:rsidP="00611251">
            <w:pPr>
              <w:pStyle w:val="RCTstable"/>
              <w:keepNext/>
            </w:pPr>
            <w:r>
              <w:t>Not described</w:t>
            </w:r>
          </w:p>
        </w:tc>
      </w:tr>
      <w:tr w:rsidR="00940D12" w:rsidRPr="00C12274" w14:paraId="32D1C46B" w14:textId="77777777" w:rsidTr="00BC7AEC">
        <w:trPr>
          <w:cantSplit/>
        </w:trPr>
        <w:tc>
          <w:tcPr>
            <w:tcW w:w="1560" w:type="dxa"/>
            <w:shd w:val="clear" w:color="D9E2F3" w:themeColor="accent1" w:themeTint="33" w:fill="auto"/>
          </w:tcPr>
          <w:p w14:paraId="551F2A6D" w14:textId="77777777" w:rsidR="00940D12" w:rsidRPr="00C12274" w:rsidRDefault="00940D12" w:rsidP="009740A7">
            <w:pPr>
              <w:keepNext/>
              <w:spacing w:before="40" w:after="40" w:line="220" w:lineRule="exact"/>
              <w:rPr>
                <w:sz w:val="16"/>
                <w:szCs w:val="16"/>
              </w:rPr>
            </w:pPr>
            <w:r>
              <w:rPr>
                <w:sz w:val="16"/>
                <w:szCs w:val="16"/>
              </w:rPr>
              <w:t>Detection bias</w:t>
            </w:r>
            <w:r w:rsidRPr="00C12274">
              <w:rPr>
                <w:sz w:val="16"/>
                <w:szCs w:val="16"/>
              </w:rPr>
              <w:t xml:space="preserve"> </w:t>
            </w:r>
          </w:p>
        </w:tc>
        <w:tc>
          <w:tcPr>
            <w:tcW w:w="1275" w:type="dxa"/>
            <w:shd w:val="clear" w:color="D9E2F3" w:themeColor="accent1" w:themeTint="33" w:fill="70AD47" w:themeFill="accent6"/>
          </w:tcPr>
          <w:p w14:paraId="27AB8B10" w14:textId="5D04DDB3" w:rsidR="00940D12" w:rsidRPr="00C12274" w:rsidRDefault="00940D12" w:rsidP="009740A7">
            <w:pPr>
              <w:keepNext/>
              <w:spacing w:before="40" w:after="40" w:line="220" w:lineRule="exact"/>
              <w:rPr>
                <w:sz w:val="16"/>
                <w:szCs w:val="16"/>
              </w:rPr>
            </w:pPr>
            <w:r>
              <w:rPr>
                <w:sz w:val="16"/>
                <w:szCs w:val="16"/>
              </w:rPr>
              <w:t>Low</w:t>
            </w:r>
            <w:r w:rsidRPr="00C12274">
              <w:rPr>
                <w:sz w:val="16"/>
                <w:szCs w:val="16"/>
              </w:rPr>
              <w:t xml:space="preserve"> risk</w:t>
            </w:r>
          </w:p>
        </w:tc>
        <w:tc>
          <w:tcPr>
            <w:tcW w:w="11199" w:type="dxa"/>
            <w:shd w:val="clear" w:color="D9E2F3" w:themeColor="accent1" w:themeTint="33" w:fill="auto"/>
          </w:tcPr>
          <w:p w14:paraId="7B02BB20" w14:textId="77F12135" w:rsidR="00940D12" w:rsidRPr="00C12274" w:rsidRDefault="00940D12" w:rsidP="009740A7">
            <w:pPr>
              <w:pStyle w:val="RCTstable"/>
              <w:keepNext/>
            </w:pPr>
            <w:r w:rsidRPr="00C12274">
              <w:t>All outcome measures were assessed by independent examiners, unaware of group allocation.</w:t>
            </w:r>
          </w:p>
        </w:tc>
      </w:tr>
      <w:tr w:rsidR="008E765F" w:rsidRPr="00C12274" w14:paraId="061D45CE" w14:textId="77777777" w:rsidTr="00BC7AEC">
        <w:trPr>
          <w:cantSplit/>
        </w:trPr>
        <w:tc>
          <w:tcPr>
            <w:tcW w:w="1560" w:type="dxa"/>
            <w:shd w:val="clear" w:color="D9E2F3" w:themeColor="accent1" w:themeTint="33" w:fill="auto"/>
          </w:tcPr>
          <w:p w14:paraId="3573FAD9" w14:textId="77777777" w:rsidR="008E765F" w:rsidRPr="00C12274" w:rsidRDefault="008E765F" w:rsidP="00611251">
            <w:pPr>
              <w:keepNext/>
              <w:spacing w:before="40" w:after="40" w:line="220" w:lineRule="exact"/>
              <w:rPr>
                <w:sz w:val="16"/>
                <w:szCs w:val="16"/>
              </w:rPr>
            </w:pPr>
            <w:r w:rsidRPr="00C12274">
              <w:rPr>
                <w:sz w:val="16"/>
                <w:szCs w:val="16"/>
              </w:rPr>
              <w:t>Incomplete outcome data</w:t>
            </w:r>
          </w:p>
        </w:tc>
        <w:tc>
          <w:tcPr>
            <w:tcW w:w="1275" w:type="dxa"/>
            <w:shd w:val="clear" w:color="D9E2F3" w:themeColor="accent1" w:themeTint="33" w:fill="FF4D19"/>
          </w:tcPr>
          <w:p w14:paraId="3D6B1D91" w14:textId="77777777" w:rsidR="008E765F" w:rsidRPr="00C12274" w:rsidRDefault="008E765F" w:rsidP="00611251">
            <w:pPr>
              <w:keepNext/>
              <w:spacing w:before="40" w:after="40" w:line="220" w:lineRule="exact"/>
              <w:rPr>
                <w:sz w:val="16"/>
                <w:szCs w:val="16"/>
              </w:rPr>
            </w:pPr>
            <w:r w:rsidRPr="00C12274">
              <w:rPr>
                <w:sz w:val="16"/>
                <w:szCs w:val="16"/>
              </w:rPr>
              <w:t>High risk</w:t>
            </w:r>
          </w:p>
        </w:tc>
        <w:tc>
          <w:tcPr>
            <w:tcW w:w="11199" w:type="dxa"/>
            <w:shd w:val="clear" w:color="D9E2F3" w:themeColor="accent1" w:themeTint="33" w:fill="auto"/>
            <w:vAlign w:val="center"/>
          </w:tcPr>
          <w:p w14:paraId="515A0922" w14:textId="77777777" w:rsidR="008E765F" w:rsidRPr="00C12274" w:rsidRDefault="008E765F" w:rsidP="00611251">
            <w:pPr>
              <w:pStyle w:val="RCTstable"/>
              <w:keepNext/>
              <w:rPr>
                <w:lang w:val="en-US"/>
              </w:rPr>
            </w:pPr>
            <w:r w:rsidRPr="00C12274">
              <w:t>High dropout rates, especially at 32 weeks (19/62 [31%] did not respond in intervention group and 12/59 [20%] did not respond in control group). For GWG outcome dropout rate was 31% overall</w:t>
            </w:r>
          </w:p>
        </w:tc>
      </w:tr>
      <w:tr w:rsidR="008E765F" w:rsidRPr="00C12274" w14:paraId="028721A9" w14:textId="77777777" w:rsidTr="00BC7AEC">
        <w:trPr>
          <w:cantSplit/>
        </w:trPr>
        <w:tc>
          <w:tcPr>
            <w:tcW w:w="1560" w:type="dxa"/>
            <w:shd w:val="clear" w:color="D9E2F3" w:themeColor="accent1" w:themeTint="33" w:fill="auto"/>
          </w:tcPr>
          <w:p w14:paraId="2C0BAB41" w14:textId="77777777" w:rsidR="008E765F" w:rsidRPr="00C12274" w:rsidRDefault="008E765F" w:rsidP="00611251">
            <w:pPr>
              <w:spacing w:before="40" w:after="40" w:line="220" w:lineRule="exact"/>
              <w:rPr>
                <w:sz w:val="16"/>
                <w:szCs w:val="16"/>
              </w:rPr>
            </w:pPr>
            <w:r w:rsidRPr="00C12274">
              <w:rPr>
                <w:sz w:val="16"/>
                <w:szCs w:val="16"/>
              </w:rPr>
              <w:t>Selective reporting</w:t>
            </w:r>
          </w:p>
        </w:tc>
        <w:tc>
          <w:tcPr>
            <w:tcW w:w="1275" w:type="dxa"/>
            <w:shd w:val="clear" w:color="D9E2F3" w:themeColor="accent1" w:themeTint="33" w:fill="70AD47" w:themeFill="accent6"/>
          </w:tcPr>
          <w:p w14:paraId="56B5B806" w14:textId="77777777" w:rsidR="008E765F" w:rsidRPr="00C12274" w:rsidRDefault="008E765F" w:rsidP="00611251">
            <w:pPr>
              <w:pStyle w:val="RCTstable"/>
            </w:pPr>
            <w:r w:rsidRPr="00C12274">
              <w:t>Low risk</w:t>
            </w:r>
          </w:p>
        </w:tc>
        <w:tc>
          <w:tcPr>
            <w:tcW w:w="11199" w:type="dxa"/>
            <w:shd w:val="clear" w:color="D9E2F3" w:themeColor="accent1" w:themeTint="33" w:fill="auto"/>
            <w:vAlign w:val="center"/>
          </w:tcPr>
          <w:p w14:paraId="1461AF19" w14:textId="77777777" w:rsidR="008E765F" w:rsidRPr="00C12274" w:rsidRDefault="008E765F" w:rsidP="00611251">
            <w:pPr>
              <w:pStyle w:val="RCTstable"/>
            </w:pPr>
            <w:r w:rsidRPr="00C12274">
              <w:t>Pre-specified outcomes reported.</w:t>
            </w:r>
          </w:p>
        </w:tc>
      </w:tr>
      <w:tr w:rsidR="008E765F" w:rsidRPr="00C12274" w14:paraId="1E3A5544" w14:textId="77777777" w:rsidTr="00BC7AEC">
        <w:trPr>
          <w:cantSplit/>
        </w:trPr>
        <w:tc>
          <w:tcPr>
            <w:tcW w:w="1560" w:type="dxa"/>
            <w:shd w:val="clear" w:color="D9E2F3" w:themeColor="accent1" w:themeTint="33" w:fill="auto"/>
          </w:tcPr>
          <w:p w14:paraId="15230020" w14:textId="77777777" w:rsidR="008E765F" w:rsidRPr="00C12274" w:rsidRDefault="008E765F" w:rsidP="00611251">
            <w:pPr>
              <w:spacing w:before="40" w:after="40" w:line="220" w:lineRule="exact"/>
              <w:rPr>
                <w:sz w:val="16"/>
                <w:szCs w:val="16"/>
                <w:lang w:val="en-US"/>
              </w:rPr>
            </w:pPr>
            <w:r w:rsidRPr="00C12274">
              <w:rPr>
                <w:sz w:val="16"/>
                <w:szCs w:val="16"/>
                <w:lang w:val="en-US"/>
              </w:rPr>
              <w:t xml:space="preserve">Other limitations </w:t>
            </w:r>
          </w:p>
        </w:tc>
        <w:tc>
          <w:tcPr>
            <w:tcW w:w="1275" w:type="dxa"/>
            <w:shd w:val="clear" w:color="D9E2F3" w:themeColor="accent1" w:themeTint="33" w:fill="FF4D19"/>
          </w:tcPr>
          <w:p w14:paraId="7AC89A26" w14:textId="77777777" w:rsidR="008E765F" w:rsidRPr="00C12274" w:rsidRDefault="008E765F" w:rsidP="00611251">
            <w:pPr>
              <w:spacing w:before="40" w:after="40" w:line="220" w:lineRule="exact"/>
              <w:rPr>
                <w:sz w:val="16"/>
                <w:szCs w:val="16"/>
                <w:lang w:val="en-US"/>
              </w:rPr>
            </w:pPr>
            <w:r w:rsidRPr="00C12274">
              <w:rPr>
                <w:sz w:val="16"/>
                <w:szCs w:val="16"/>
                <w:lang w:val="en-US"/>
              </w:rPr>
              <w:t>High risk</w:t>
            </w:r>
          </w:p>
        </w:tc>
        <w:tc>
          <w:tcPr>
            <w:tcW w:w="11199" w:type="dxa"/>
            <w:shd w:val="clear" w:color="D9E2F3" w:themeColor="accent1" w:themeTint="33" w:fill="auto"/>
            <w:vAlign w:val="center"/>
          </w:tcPr>
          <w:p w14:paraId="7CCEA26E" w14:textId="77777777" w:rsidR="008E765F" w:rsidRPr="00C12274" w:rsidRDefault="008E765F" w:rsidP="00611251">
            <w:pPr>
              <w:pStyle w:val="RCTstable"/>
              <w:rPr>
                <w:lang w:val="en-US"/>
              </w:rPr>
            </w:pPr>
            <w:r w:rsidRPr="00C12274">
              <w:t>Poor adherence to the intervention – ‘only a small proportion (16.3%) of the women in our intervention group attended at least half of the training sessions’</w:t>
            </w:r>
            <w:r w:rsidRPr="00C12274">
              <w:br/>
              <w:t>Follow-up weight gain data were collected at 32 weeks (much earlier than most other included studies)</w:t>
            </w:r>
          </w:p>
        </w:tc>
      </w:tr>
      <w:tr w:rsidR="008E765F" w:rsidRPr="00C12274" w14:paraId="134B1F09" w14:textId="77777777" w:rsidTr="00BC7AEC">
        <w:trPr>
          <w:cantSplit/>
        </w:trPr>
        <w:tc>
          <w:tcPr>
            <w:tcW w:w="14034" w:type="dxa"/>
            <w:gridSpan w:val="3"/>
            <w:shd w:val="solid" w:color="D9E2F3" w:themeColor="accent1" w:themeTint="33" w:fill="auto"/>
          </w:tcPr>
          <w:p w14:paraId="3EE5DC8F" w14:textId="512C32A4" w:rsidR="008E765F" w:rsidRPr="00C12274" w:rsidRDefault="008E765F" w:rsidP="002747EA">
            <w:pPr>
              <w:pStyle w:val="Tablecell"/>
              <w:keepNext/>
              <w:spacing w:line="220" w:lineRule="exact"/>
              <w:rPr>
                <w:rFonts w:eastAsiaTheme="minorHAnsi"/>
                <w:b/>
                <w:sz w:val="16"/>
                <w:szCs w:val="16"/>
                <w:lang w:val="en-US"/>
              </w:rPr>
            </w:pPr>
            <w:r w:rsidRPr="00C12274">
              <w:rPr>
                <w:rFonts w:eastAsiaTheme="minorHAnsi"/>
                <w:b/>
                <w:noProof/>
                <w:sz w:val="16"/>
                <w:szCs w:val="16"/>
                <w:lang w:val="en-US"/>
              </w:rPr>
              <w:t>Perales et al 2015a</w:t>
            </w:r>
            <w:r>
              <w:rPr>
                <w:sz w:val="16"/>
                <w:szCs w:val="16"/>
              </w:rPr>
              <w:fldChar w:fldCharType="begin"/>
            </w:r>
            <w:r w:rsidR="002747EA">
              <w:rPr>
                <w:sz w:val="16"/>
                <w:szCs w:val="16"/>
              </w:rPr>
              <w:instrText xml:space="preserve"> ADDIN EN.CITE &lt;EndNote&gt;&lt;Cite&gt;&lt;Author&gt;Perales&lt;/Author&gt;&lt;Year&gt;2015&lt;/Year&gt;&lt;RecNum&gt;1071&lt;/RecNum&gt;&lt;DisplayText&gt;&lt;style face="superscript" font="Trebuchet MS" size="9"&gt;439&lt;/style&gt;&lt;/DisplayText&gt;&lt;record&gt;&lt;rec-number&gt;1071&lt;/rec-number&gt;&lt;foreign-keys&gt;&lt;key app="EN" db-id="exvasrfx2dtraoesasxp2szsxa2df502592x" timestamp="1548991373"&gt;1071&lt;/key&gt;&lt;/foreign-keys&gt;&lt;ref-type name="Journal Article"&gt;17&lt;/ref-type&gt;&lt;contributors&gt;&lt;authors&gt;&lt;author&gt;Perales, M.,&lt;/author&gt;&lt;author&gt;Cordero, Y.,&lt;/author&gt;&lt;author&gt;Vargas, M.,&lt;/author&gt;&lt;author&gt;Lucia, A.,&lt;/author&gt;&lt;author&gt;Barakat, R.,&lt;/author&gt;&lt;/authors&gt;&lt;/contributors&gt;&lt;titles&gt;&lt;title&gt;Exercise and depression in overweight and obese pregnant women: A randomised controlled trial&lt;/title&gt;&lt;secondary-title&gt;Arch Med Deporte&lt;/secondary-title&gt;&lt;/titles&gt;&lt;periodical&gt;&lt;full-title&gt;Arch Med Deporte&lt;/full-title&gt;&lt;/periodical&gt;&lt;pages&gt;156-163&lt;/pages&gt;&lt;volume&gt;32&lt;/volume&gt;&lt;dates&gt;&lt;year&gt;2015&lt;/year&gt;&lt;/dates&gt;&lt;urls&gt;&lt;/urls&gt;&lt;/record&gt;&lt;/Cite&gt;&lt;/EndNote&gt;</w:instrText>
            </w:r>
            <w:r>
              <w:rPr>
                <w:sz w:val="16"/>
                <w:szCs w:val="16"/>
              </w:rPr>
              <w:fldChar w:fldCharType="separate"/>
            </w:r>
            <w:r w:rsidR="002747EA" w:rsidRPr="002747EA">
              <w:rPr>
                <w:noProof/>
                <w:szCs w:val="16"/>
                <w:vertAlign w:val="superscript"/>
              </w:rPr>
              <w:t>439</w:t>
            </w:r>
            <w:r>
              <w:rPr>
                <w:sz w:val="16"/>
                <w:szCs w:val="16"/>
              </w:rPr>
              <w:fldChar w:fldCharType="end"/>
            </w:r>
          </w:p>
        </w:tc>
      </w:tr>
      <w:tr w:rsidR="008E765F" w:rsidRPr="00C12274" w14:paraId="44C6D366" w14:textId="77777777" w:rsidTr="00BC7AEC">
        <w:trPr>
          <w:cantSplit/>
        </w:trPr>
        <w:tc>
          <w:tcPr>
            <w:tcW w:w="1560" w:type="dxa"/>
            <w:shd w:val="clear" w:color="D9E2F3" w:themeColor="accent1" w:themeTint="33" w:fill="auto"/>
          </w:tcPr>
          <w:p w14:paraId="43F261E1" w14:textId="77777777" w:rsidR="008E765F" w:rsidRPr="00C12274" w:rsidRDefault="008E765F" w:rsidP="006045AE">
            <w:pPr>
              <w:keepNext/>
              <w:spacing w:before="40" w:after="40" w:line="220" w:lineRule="exact"/>
              <w:rPr>
                <w:sz w:val="16"/>
                <w:szCs w:val="16"/>
              </w:rPr>
            </w:pPr>
            <w:r w:rsidRPr="00C12274">
              <w:rPr>
                <w:sz w:val="16"/>
                <w:szCs w:val="16"/>
              </w:rPr>
              <w:t>Random sequence generation</w:t>
            </w:r>
          </w:p>
        </w:tc>
        <w:tc>
          <w:tcPr>
            <w:tcW w:w="1275" w:type="dxa"/>
            <w:shd w:val="clear" w:color="D9E2F3" w:themeColor="accent1" w:themeTint="33" w:fill="70AD47" w:themeFill="accent6"/>
          </w:tcPr>
          <w:p w14:paraId="44A1C4C3" w14:textId="77777777" w:rsidR="008E765F" w:rsidRPr="00C12274" w:rsidRDefault="008E765F" w:rsidP="006045AE">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0D064662" w14:textId="77777777" w:rsidR="008E765F" w:rsidRPr="00C12274" w:rsidRDefault="008E765F" w:rsidP="006045AE">
            <w:pPr>
              <w:pStyle w:val="RCTstable"/>
              <w:keepNext/>
            </w:pPr>
            <w:r w:rsidRPr="00C12274">
              <w:t xml:space="preserve">A computer-generated list of random numbers was used to allocate the participants into the groups. </w:t>
            </w:r>
          </w:p>
        </w:tc>
      </w:tr>
      <w:tr w:rsidR="008E765F" w:rsidRPr="00C12274" w14:paraId="1EBE2078" w14:textId="77777777" w:rsidTr="00BC7AEC">
        <w:trPr>
          <w:cantSplit/>
        </w:trPr>
        <w:tc>
          <w:tcPr>
            <w:tcW w:w="1560" w:type="dxa"/>
            <w:shd w:val="clear" w:color="D9E2F3" w:themeColor="accent1" w:themeTint="33" w:fill="auto"/>
          </w:tcPr>
          <w:p w14:paraId="1AA8D9EE" w14:textId="77777777" w:rsidR="008E765F" w:rsidRPr="00C12274" w:rsidRDefault="008E765F" w:rsidP="006045AE">
            <w:pPr>
              <w:keepNext/>
              <w:spacing w:before="40" w:after="40" w:line="220" w:lineRule="exact"/>
              <w:rPr>
                <w:sz w:val="16"/>
                <w:szCs w:val="16"/>
              </w:rPr>
            </w:pPr>
            <w:r w:rsidRPr="00C12274">
              <w:rPr>
                <w:sz w:val="16"/>
                <w:szCs w:val="16"/>
              </w:rPr>
              <w:t xml:space="preserve">Allocation concealment </w:t>
            </w:r>
          </w:p>
        </w:tc>
        <w:tc>
          <w:tcPr>
            <w:tcW w:w="1275" w:type="dxa"/>
            <w:shd w:val="clear" w:color="D9E2F3" w:themeColor="accent1" w:themeTint="33" w:fill="FFC000" w:themeFill="accent4"/>
          </w:tcPr>
          <w:p w14:paraId="5ABD4C30" w14:textId="77777777" w:rsidR="008E765F" w:rsidRPr="00C12274" w:rsidRDefault="008E765F" w:rsidP="006045AE">
            <w:pPr>
              <w:keepNext/>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2B20A747" w14:textId="77777777" w:rsidR="008E765F" w:rsidRPr="00C12274" w:rsidRDefault="008E765F" w:rsidP="006045AE">
            <w:pPr>
              <w:pStyle w:val="RCTstable"/>
              <w:keepNext/>
            </w:pPr>
            <w:r w:rsidRPr="00C12274">
              <w:t>Not described</w:t>
            </w:r>
          </w:p>
        </w:tc>
      </w:tr>
      <w:tr w:rsidR="008E765F" w:rsidRPr="00C12274" w14:paraId="7EB0F5BB" w14:textId="77777777" w:rsidTr="00BC7AEC">
        <w:trPr>
          <w:cantSplit/>
        </w:trPr>
        <w:tc>
          <w:tcPr>
            <w:tcW w:w="1560" w:type="dxa"/>
            <w:shd w:val="clear" w:color="D9E2F3" w:themeColor="accent1" w:themeTint="33" w:fill="auto"/>
          </w:tcPr>
          <w:p w14:paraId="7EF04E9E" w14:textId="77777777" w:rsidR="008E765F" w:rsidRPr="00C12274" w:rsidRDefault="008E765F" w:rsidP="00611251">
            <w:pPr>
              <w:spacing w:before="40" w:after="40" w:line="220" w:lineRule="exact"/>
              <w:rPr>
                <w:sz w:val="16"/>
                <w:szCs w:val="16"/>
              </w:rPr>
            </w:pPr>
            <w:r w:rsidRPr="00C12274">
              <w:rPr>
                <w:sz w:val="16"/>
                <w:szCs w:val="16"/>
              </w:rPr>
              <w:t xml:space="preserve">Blinding </w:t>
            </w:r>
          </w:p>
        </w:tc>
        <w:tc>
          <w:tcPr>
            <w:tcW w:w="1275" w:type="dxa"/>
            <w:shd w:val="clear" w:color="D9E2F3" w:themeColor="accent1" w:themeTint="33" w:fill="FFC000" w:themeFill="accent4"/>
          </w:tcPr>
          <w:p w14:paraId="6404F7FC" w14:textId="77777777" w:rsidR="008E765F" w:rsidRPr="00C12274" w:rsidRDefault="008E765F" w:rsidP="00611251">
            <w:pPr>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2DAA70AA" w14:textId="77777777" w:rsidR="008E765F" w:rsidRPr="00C12274" w:rsidRDefault="008E765F" w:rsidP="00611251">
            <w:pPr>
              <w:pStyle w:val="RCTstable"/>
            </w:pPr>
            <w:r w:rsidRPr="00C12274">
              <w:t>Not described</w:t>
            </w:r>
          </w:p>
        </w:tc>
      </w:tr>
      <w:tr w:rsidR="00940D12" w:rsidRPr="00C12274" w14:paraId="47F71A36" w14:textId="77777777" w:rsidTr="00BC7AEC">
        <w:trPr>
          <w:cantSplit/>
        </w:trPr>
        <w:tc>
          <w:tcPr>
            <w:tcW w:w="1560" w:type="dxa"/>
            <w:shd w:val="clear" w:color="D9E2F3" w:themeColor="accent1" w:themeTint="33" w:fill="auto"/>
          </w:tcPr>
          <w:p w14:paraId="4D0C0E80" w14:textId="2954FDA0" w:rsidR="00940D12" w:rsidRPr="00C12274" w:rsidRDefault="00940D12" w:rsidP="009740A7">
            <w:pPr>
              <w:spacing w:before="40" w:after="40" w:line="220" w:lineRule="exact"/>
              <w:rPr>
                <w:sz w:val="16"/>
                <w:szCs w:val="16"/>
              </w:rPr>
            </w:pPr>
            <w:r>
              <w:rPr>
                <w:sz w:val="16"/>
                <w:szCs w:val="16"/>
              </w:rPr>
              <w:t>Detection bias</w:t>
            </w:r>
          </w:p>
        </w:tc>
        <w:tc>
          <w:tcPr>
            <w:tcW w:w="1275" w:type="dxa"/>
            <w:shd w:val="clear" w:color="D9E2F3" w:themeColor="accent1" w:themeTint="33" w:fill="FFC000" w:themeFill="accent4"/>
          </w:tcPr>
          <w:p w14:paraId="62951618" w14:textId="77777777" w:rsidR="00940D12" w:rsidRPr="00C12274" w:rsidRDefault="00940D12" w:rsidP="009740A7">
            <w:pPr>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0C7D8F82" w14:textId="77777777" w:rsidR="00940D12" w:rsidRPr="00C12274" w:rsidRDefault="00940D12" w:rsidP="009740A7">
            <w:pPr>
              <w:pStyle w:val="RCTstable"/>
            </w:pPr>
            <w:r w:rsidRPr="00C12274">
              <w:t>Not described</w:t>
            </w:r>
          </w:p>
        </w:tc>
      </w:tr>
      <w:tr w:rsidR="008E765F" w:rsidRPr="00C12274" w14:paraId="02F5943D" w14:textId="77777777" w:rsidTr="00BC7AEC">
        <w:trPr>
          <w:cantSplit/>
        </w:trPr>
        <w:tc>
          <w:tcPr>
            <w:tcW w:w="1560" w:type="dxa"/>
            <w:shd w:val="clear" w:color="D9E2F3" w:themeColor="accent1" w:themeTint="33" w:fill="auto"/>
          </w:tcPr>
          <w:p w14:paraId="65D00E2D" w14:textId="77777777" w:rsidR="008E765F" w:rsidRPr="00C12274" w:rsidRDefault="008E765F" w:rsidP="00611251">
            <w:pPr>
              <w:spacing w:before="40" w:after="40" w:line="220" w:lineRule="exact"/>
              <w:rPr>
                <w:sz w:val="16"/>
                <w:szCs w:val="16"/>
              </w:rPr>
            </w:pPr>
            <w:r w:rsidRPr="00C12274">
              <w:rPr>
                <w:sz w:val="16"/>
                <w:szCs w:val="16"/>
              </w:rPr>
              <w:t>Incomplete outcome data</w:t>
            </w:r>
          </w:p>
        </w:tc>
        <w:tc>
          <w:tcPr>
            <w:tcW w:w="1275" w:type="dxa"/>
            <w:shd w:val="clear" w:color="D9E2F3" w:themeColor="accent1" w:themeTint="33" w:fill="70AD47" w:themeFill="accent6"/>
          </w:tcPr>
          <w:p w14:paraId="79BCCF4D" w14:textId="77777777" w:rsidR="008E765F" w:rsidRPr="00C12274" w:rsidRDefault="008E765F" w:rsidP="00611251">
            <w:pPr>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5B69BFF2" w14:textId="77777777" w:rsidR="008E765F" w:rsidRPr="00C12274" w:rsidRDefault="008E765F" w:rsidP="00611251">
            <w:pPr>
              <w:spacing w:before="40" w:after="40" w:line="220" w:lineRule="exact"/>
              <w:rPr>
                <w:sz w:val="16"/>
                <w:szCs w:val="16"/>
                <w:lang w:val="en-US"/>
              </w:rPr>
            </w:pPr>
            <w:r w:rsidRPr="00C12274">
              <w:rPr>
                <w:sz w:val="16"/>
                <w:szCs w:val="16"/>
                <w:lang w:val="en-US"/>
              </w:rPr>
              <w:t xml:space="preserve">10 women were lost to follow-up in each group. 3 women from the intervention group were excluded as they did not meet the minimum attendance requirements. No ITT analysis but likely low risk of bias. </w:t>
            </w:r>
          </w:p>
        </w:tc>
      </w:tr>
      <w:tr w:rsidR="008E765F" w:rsidRPr="00C12274" w14:paraId="20FD4781" w14:textId="77777777" w:rsidTr="00BC7AEC">
        <w:trPr>
          <w:cantSplit/>
        </w:trPr>
        <w:tc>
          <w:tcPr>
            <w:tcW w:w="1560" w:type="dxa"/>
            <w:shd w:val="clear" w:color="D9E2F3" w:themeColor="accent1" w:themeTint="33" w:fill="auto"/>
          </w:tcPr>
          <w:p w14:paraId="22449C2A" w14:textId="77777777" w:rsidR="008E765F" w:rsidRPr="00C12274" w:rsidRDefault="008E765F" w:rsidP="00611251">
            <w:pPr>
              <w:spacing w:before="40" w:after="40" w:line="220" w:lineRule="exact"/>
              <w:rPr>
                <w:sz w:val="16"/>
                <w:szCs w:val="16"/>
              </w:rPr>
            </w:pPr>
            <w:r w:rsidRPr="00C12274">
              <w:rPr>
                <w:sz w:val="16"/>
                <w:szCs w:val="16"/>
              </w:rPr>
              <w:t>Selective reporting</w:t>
            </w:r>
          </w:p>
        </w:tc>
        <w:tc>
          <w:tcPr>
            <w:tcW w:w="1275" w:type="dxa"/>
            <w:shd w:val="clear" w:color="D9E2F3" w:themeColor="accent1" w:themeTint="33" w:fill="70AD47" w:themeFill="accent6"/>
          </w:tcPr>
          <w:p w14:paraId="3D27ACFC" w14:textId="77777777" w:rsidR="008E765F" w:rsidRPr="00C12274" w:rsidRDefault="008E765F" w:rsidP="00611251">
            <w:pPr>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36241318" w14:textId="77777777" w:rsidR="008E765F" w:rsidRPr="00C12274" w:rsidRDefault="008E765F" w:rsidP="00611251">
            <w:pPr>
              <w:spacing w:before="40" w:after="40" w:line="220" w:lineRule="exact"/>
              <w:rPr>
                <w:sz w:val="16"/>
                <w:szCs w:val="16"/>
              </w:rPr>
            </w:pPr>
            <w:r w:rsidRPr="00C12274">
              <w:rPr>
                <w:sz w:val="16"/>
                <w:szCs w:val="16"/>
              </w:rPr>
              <w:t>Pre-specified outcomes reported.</w:t>
            </w:r>
          </w:p>
        </w:tc>
      </w:tr>
      <w:tr w:rsidR="008E765F" w:rsidRPr="00C12274" w14:paraId="22283585" w14:textId="77777777" w:rsidTr="00BC7AEC">
        <w:trPr>
          <w:cantSplit/>
        </w:trPr>
        <w:tc>
          <w:tcPr>
            <w:tcW w:w="1560" w:type="dxa"/>
            <w:shd w:val="clear" w:color="D9E2F3" w:themeColor="accent1" w:themeTint="33" w:fill="auto"/>
          </w:tcPr>
          <w:p w14:paraId="2FACD3CA" w14:textId="77777777" w:rsidR="008E765F" w:rsidRPr="00C12274" w:rsidRDefault="008E765F" w:rsidP="00611251">
            <w:pPr>
              <w:spacing w:before="40" w:after="40" w:line="220" w:lineRule="exact"/>
              <w:rPr>
                <w:sz w:val="16"/>
                <w:szCs w:val="16"/>
                <w:lang w:val="en-US"/>
              </w:rPr>
            </w:pPr>
            <w:r w:rsidRPr="00C12274">
              <w:rPr>
                <w:sz w:val="16"/>
                <w:szCs w:val="16"/>
                <w:lang w:val="en-US"/>
              </w:rPr>
              <w:t xml:space="preserve">Other limitations </w:t>
            </w:r>
          </w:p>
        </w:tc>
        <w:tc>
          <w:tcPr>
            <w:tcW w:w="1275" w:type="dxa"/>
            <w:shd w:val="clear" w:color="D9E2F3" w:themeColor="accent1" w:themeTint="33" w:fill="70AD47" w:themeFill="accent6"/>
          </w:tcPr>
          <w:p w14:paraId="1445C181" w14:textId="77777777" w:rsidR="008E765F" w:rsidRPr="00C12274" w:rsidRDefault="008E765F" w:rsidP="00611251">
            <w:pPr>
              <w:spacing w:before="40" w:after="40" w:line="220" w:lineRule="exact"/>
              <w:rPr>
                <w:sz w:val="16"/>
                <w:szCs w:val="16"/>
                <w:lang w:val="en-US"/>
              </w:rPr>
            </w:pPr>
            <w:r w:rsidRPr="00C12274">
              <w:rPr>
                <w:sz w:val="16"/>
                <w:szCs w:val="16"/>
                <w:lang w:val="en-US"/>
              </w:rPr>
              <w:t>Low risk</w:t>
            </w:r>
          </w:p>
        </w:tc>
        <w:tc>
          <w:tcPr>
            <w:tcW w:w="11199" w:type="dxa"/>
            <w:shd w:val="clear" w:color="D9E2F3" w:themeColor="accent1" w:themeTint="33" w:fill="auto"/>
          </w:tcPr>
          <w:p w14:paraId="531D3287" w14:textId="77777777" w:rsidR="008E765F" w:rsidRPr="00C12274" w:rsidRDefault="008E765F" w:rsidP="00611251">
            <w:pPr>
              <w:spacing w:before="40" w:after="40" w:line="220" w:lineRule="exact"/>
              <w:rPr>
                <w:sz w:val="16"/>
                <w:szCs w:val="16"/>
                <w:lang w:val="en-US"/>
              </w:rPr>
            </w:pPr>
            <w:r w:rsidRPr="00C12274">
              <w:rPr>
                <w:sz w:val="16"/>
                <w:szCs w:val="16"/>
                <w:lang w:val="en-US"/>
              </w:rPr>
              <w:t>No significant differences between baseline characteristics of groups</w:t>
            </w:r>
          </w:p>
        </w:tc>
      </w:tr>
      <w:tr w:rsidR="008E765F" w:rsidRPr="00C12274" w14:paraId="5A1711FC" w14:textId="77777777" w:rsidTr="00BC7AEC">
        <w:trPr>
          <w:cantSplit/>
        </w:trPr>
        <w:tc>
          <w:tcPr>
            <w:tcW w:w="14034" w:type="dxa"/>
            <w:gridSpan w:val="3"/>
            <w:shd w:val="solid" w:color="D9E2F3" w:themeColor="accent1" w:themeTint="33" w:fill="auto"/>
          </w:tcPr>
          <w:p w14:paraId="7B99E5F0" w14:textId="024D3761" w:rsidR="008E765F" w:rsidRPr="00C12274" w:rsidRDefault="008E765F" w:rsidP="002747EA">
            <w:pPr>
              <w:pStyle w:val="Tablecell"/>
              <w:keepNext/>
              <w:spacing w:line="220" w:lineRule="exact"/>
              <w:rPr>
                <w:rFonts w:eastAsiaTheme="minorHAnsi"/>
                <w:b/>
                <w:sz w:val="16"/>
                <w:szCs w:val="16"/>
                <w:lang w:val="en-US"/>
              </w:rPr>
            </w:pPr>
            <w:r w:rsidRPr="00C12274">
              <w:rPr>
                <w:rFonts w:eastAsiaTheme="minorHAnsi"/>
                <w:b/>
                <w:noProof/>
                <w:sz w:val="16"/>
                <w:szCs w:val="16"/>
                <w:lang w:val="en-US"/>
              </w:rPr>
              <w:t>Perales et al 2015b</w:t>
            </w:r>
            <w:r>
              <w:rPr>
                <w:sz w:val="16"/>
                <w:szCs w:val="16"/>
              </w:rPr>
              <w:fldChar w:fldCharType="begin">
                <w:fldData xml:space="preserve">PEVuZE5vdGU+PENpdGU+PEF1dGhvcj5QZXJhbGVzPC9BdXRob3I+PFllYXI+MjAxNTwvWWVhcj48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</w:fldData>
              </w:fldChar>
            </w:r>
            <w:r w:rsidR="002747EA">
              <w:rPr>
                <w:sz w:val="16"/>
                <w:szCs w:val="16"/>
              </w:rPr>
              <w:instrText xml:space="preserve"> ADDIN EN.CITE </w:instrText>
            </w:r>
            <w:r w:rsidR="002747EA">
              <w:rPr>
                <w:sz w:val="16"/>
                <w:szCs w:val="16"/>
              </w:rPr>
              <w:fldChar w:fldCharType="begin">
                <w:fldData xml:space="preserve">PEVuZE5vdGU+PENpdGU+PEF1dGhvcj5QZXJhbGVzPC9BdXRob3I+PFllYXI+MjAxNTwvWWVhcj48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</w:fldData>
              </w:fldChar>
            </w:r>
            <w:r w:rsidR="002747EA">
              <w:rPr>
                <w:sz w:val="16"/>
                <w:szCs w:val="16"/>
              </w:rPr>
              <w:instrText xml:space="preserve"> ADDIN EN.CITE.DATA </w:instrText>
            </w:r>
            <w:r w:rsidR="002747EA">
              <w:rPr>
                <w:sz w:val="16"/>
                <w:szCs w:val="16"/>
              </w:rPr>
            </w:r>
            <w:r w:rsidR="002747EA">
              <w:rPr>
                <w:sz w:val="16"/>
                <w:szCs w:val="16"/>
              </w:rPr>
              <w:fldChar w:fldCharType="end"/>
            </w:r>
            <w:r>
              <w:rPr>
                <w:sz w:val="16"/>
                <w:szCs w:val="16"/>
              </w:rPr>
            </w:r>
            <w:r>
              <w:rPr>
                <w:sz w:val="16"/>
                <w:szCs w:val="16"/>
              </w:rPr>
              <w:fldChar w:fldCharType="separate"/>
            </w:r>
            <w:r w:rsidR="002747EA" w:rsidRPr="002747EA">
              <w:rPr>
                <w:noProof/>
                <w:szCs w:val="16"/>
                <w:vertAlign w:val="superscript"/>
              </w:rPr>
              <w:t>440</w:t>
            </w:r>
            <w:r>
              <w:rPr>
                <w:sz w:val="16"/>
                <w:szCs w:val="16"/>
              </w:rPr>
              <w:fldChar w:fldCharType="end"/>
            </w:r>
          </w:p>
        </w:tc>
      </w:tr>
      <w:tr w:rsidR="008E765F" w:rsidRPr="00C12274" w14:paraId="5F20F915" w14:textId="77777777" w:rsidTr="00BC7AEC">
        <w:trPr>
          <w:cantSplit/>
        </w:trPr>
        <w:tc>
          <w:tcPr>
            <w:tcW w:w="1560" w:type="dxa"/>
            <w:shd w:val="clear" w:color="D9E2F3" w:themeColor="accent1" w:themeTint="33" w:fill="auto"/>
          </w:tcPr>
          <w:p w14:paraId="4219DCAB" w14:textId="77777777" w:rsidR="008E765F" w:rsidRPr="00C12274" w:rsidRDefault="008E765F" w:rsidP="00611251">
            <w:pPr>
              <w:keepNext/>
              <w:spacing w:before="40" w:after="40" w:line="220" w:lineRule="exact"/>
              <w:rPr>
                <w:sz w:val="16"/>
                <w:szCs w:val="16"/>
              </w:rPr>
            </w:pPr>
            <w:r w:rsidRPr="00C12274">
              <w:rPr>
                <w:sz w:val="16"/>
                <w:szCs w:val="16"/>
              </w:rPr>
              <w:t>Random sequence generation</w:t>
            </w:r>
          </w:p>
        </w:tc>
        <w:tc>
          <w:tcPr>
            <w:tcW w:w="1275" w:type="dxa"/>
            <w:shd w:val="clear" w:color="D9E2F3" w:themeColor="accent1" w:themeTint="33" w:fill="70AD47" w:themeFill="accent6"/>
          </w:tcPr>
          <w:p w14:paraId="75336A14" w14:textId="77777777" w:rsidR="008E765F" w:rsidRPr="00C12274" w:rsidRDefault="008E765F" w:rsidP="00611251">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507978ED" w14:textId="77777777" w:rsidR="008E765F" w:rsidRPr="00C12274" w:rsidRDefault="008E765F" w:rsidP="00611251">
            <w:pPr>
              <w:pStyle w:val="RCTstable"/>
              <w:keepNext/>
            </w:pPr>
            <w:r w:rsidRPr="00C12274">
              <w:t>A computer-generated list of random numbers was used</w:t>
            </w:r>
          </w:p>
        </w:tc>
      </w:tr>
      <w:tr w:rsidR="008E765F" w:rsidRPr="00C12274" w14:paraId="5993FD22" w14:textId="77777777" w:rsidTr="00BC7AEC">
        <w:trPr>
          <w:cantSplit/>
        </w:trPr>
        <w:tc>
          <w:tcPr>
            <w:tcW w:w="1560" w:type="dxa"/>
            <w:shd w:val="clear" w:color="D9E2F3" w:themeColor="accent1" w:themeTint="33" w:fill="auto"/>
          </w:tcPr>
          <w:p w14:paraId="0F00846E" w14:textId="77777777" w:rsidR="008E765F" w:rsidRPr="00C12274" w:rsidRDefault="008E765F" w:rsidP="00611251">
            <w:pPr>
              <w:keepNext/>
              <w:spacing w:before="40" w:after="40" w:line="220" w:lineRule="exact"/>
              <w:rPr>
                <w:sz w:val="16"/>
                <w:szCs w:val="16"/>
              </w:rPr>
            </w:pPr>
            <w:r w:rsidRPr="00C12274">
              <w:rPr>
                <w:sz w:val="16"/>
                <w:szCs w:val="16"/>
              </w:rPr>
              <w:t xml:space="preserve">Allocation concealment </w:t>
            </w:r>
          </w:p>
        </w:tc>
        <w:tc>
          <w:tcPr>
            <w:tcW w:w="1275" w:type="dxa"/>
            <w:shd w:val="clear" w:color="D9E2F3" w:themeColor="accent1" w:themeTint="33" w:fill="FFC000" w:themeFill="accent4"/>
          </w:tcPr>
          <w:p w14:paraId="21E535B9" w14:textId="77777777" w:rsidR="008E765F" w:rsidRPr="00C12274" w:rsidRDefault="008E765F" w:rsidP="00611251">
            <w:pPr>
              <w:keepNext/>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714AB1CD" w14:textId="77777777" w:rsidR="008E765F" w:rsidRPr="00C12274" w:rsidRDefault="008E765F" w:rsidP="00611251">
            <w:pPr>
              <w:pStyle w:val="RCTstable"/>
              <w:keepNext/>
            </w:pPr>
            <w:r w:rsidRPr="00C12274">
              <w:t>Not described</w:t>
            </w:r>
          </w:p>
        </w:tc>
      </w:tr>
      <w:tr w:rsidR="008E765F" w:rsidRPr="00C12274" w14:paraId="2441F426" w14:textId="77777777" w:rsidTr="00BC7AEC">
        <w:trPr>
          <w:cantSplit/>
        </w:trPr>
        <w:tc>
          <w:tcPr>
            <w:tcW w:w="1560" w:type="dxa"/>
            <w:shd w:val="clear" w:color="D9E2F3" w:themeColor="accent1" w:themeTint="33" w:fill="auto"/>
          </w:tcPr>
          <w:p w14:paraId="1D62DE57" w14:textId="77777777" w:rsidR="008E765F" w:rsidRPr="00C12274" w:rsidRDefault="008E765F" w:rsidP="00611251">
            <w:pPr>
              <w:keepNext/>
              <w:spacing w:before="40" w:after="40" w:line="220" w:lineRule="exact"/>
              <w:rPr>
                <w:sz w:val="16"/>
                <w:szCs w:val="16"/>
              </w:rPr>
            </w:pPr>
            <w:r w:rsidRPr="00C12274">
              <w:rPr>
                <w:sz w:val="16"/>
                <w:szCs w:val="16"/>
              </w:rPr>
              <w:t xml:space="preserve">Blinding </w:t>
            </w:r>
          </w:p>
        </w:tc>
        <w:tc>
          <w:tcPr>
            <w:tcW w:w="1275" w:type="dxa"/>
            <w:shd w:val="clear" w:color="D9E2F3" w:themeColor="accent1" w:themeTint="33" w:fill="FFC000" w:themeFill="accent4"/>
          </w:tcPr>
          <w:p w14:paraId="74F8730A" w14:textId="77777777" w:rsidR="008E765F" w:rsidRPr="00C12274" w:rsidRDefault="008E765F" w:rsidP="00611251">
            <w:pPr>
              <w:keepNext/>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7A6232C0" w14:textId="77777777" w:rsidR="008E765F" w:rsidRPr="00C12274" w:rsidRDefault="008E765F" w:rsidP="00611251">
            <w:pPr>
              <w:pStyle w:val="RCTstable"/>
              <w:keepNext/>
            </w:pPr>
            <w:r w:rsidRPr="00C12274">
              <w:t>Not described</w:t>
            </w:r>
          </w:p>
        </w:tc>
      </w:tr>
      <w:tr w:rsidR="00F35540" w:rsidRPr="00C12274" w14:paraId="0C2FC302" w14:textId="77777777" w:rsidTr="00BC7AEC">
        <w:trPr>
          <w:cantSplit/>
        </w:trPr>
        <w:tc>
          <w:tcPr>
            <w:tcW w:w="1560" w:type="dxa"/>
            <w:shd w:val="clear" w:color="D9E2F3" w:themeColor="accent1" w:themeTint="33" w:fill="auto"/>
          </w:tcPr>
          <w:p w14:paraId="1A4F88D6" w14:textId="77777777" w:rsidR="00F35540" w:rsidRPr="00C12274" w:rsidRDefault="00F35540" w:rsidP="009740A7">
            <w:pPr>
              <w:spacing w:before="40" w:after="40" w:line="220" w:lineRule="exact"/>
              <w:rPr>
                <w:sz w:val="16"/>
                <w:szCs w:val="16"/>
              </w:rPr>
            </w:pPr>
            <w:r>
              <w:rPr>
                <w:sz w:val="16"/>
                <w:szCs w:val="16"/>
              </w:rPr>
              <w:t>Detection bias</w:t>
            </w:r>
          </w:p>
        </w:tc>
        <w:tc>
          <w:tcPr>
            <w:tcW w:w="1275" w:type="dxa"/>
            <w:shd w:val="clear" w:color="D9E2F3" w:themeColor="accent1" w:themeTint="33" w:fill="FFC000" w:themeFill="accent4"/>
          </w:tcPr>
          <w:p w14:paraId="78414531" w14:textId="77777777" w:rsidR="00F35540" w:rsidRPr="00C12274" w:rsidRDefault="00F35540" w:rsidP="009740A7">
            <w:pPr>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7B0865A1" w14:textId="77777777" w:rsidR="00F35540" w:rsidRPr="00C12274" w:rsidRDefault="00F35540" w:rsidP="009740A7">
            <w:pPr>
              <w:pStyle w:val="RCTstable"/>
            </w:pPr>
            <w:r w:rsidRPr="00C12274">
              <w:t>Not described</w:t>
            </w:r>
          </w:p>
        </w:tc>
      </w:tr>
      <w:tr w:rsidR="008E765F" w:rsidRPr="00C12274" w14:paraId="10AFCDC5" w14:textId="77777777" w:rsidTr="00BC7AEC">
        <w:trPr>
          <w:cantSplit/>
        </w:trPr>
        <w:tc>
          <w:tcPr>
            <w:tcW w:w="1560" w:type="dxa"/>
            <w:shd w:val="clear" w:color="D9E2F3" w:themeColor="accent1" w:themeTint="33" w:fill="auto"/>
          </w:tcPr>
          <w:p w14:paraId="11402E26" w14:textId="77777777" w:rsidR="008E765F" w:rsidRPr="00C12274" w:rsidRDefault="008E765F" w:rsidP="00611251">
            <w:pPr>
              <w:spacing w:before="40" w:after="40" w:line="220" w:lineRule="exact"/>
              <w:rPr>
                <w:sz w:val="16"/>
                <w:szCs w:val="16"/>
              </w:rPr>
            </w:pPr>
            <w:r w:rsidRPr="00C12274">
              <w:rPr>
                <w:sz w:val="16"/>
                <w:szCs w:val="16"/>
              </w:rPr>
              <w:t>Incomplete outcome data</w:t>
            </w:r>
          </w:p>
        </w:tc>
        <w:tc>
          <w:tcPr>
            <w:tcW w:w="1275" w:type="dxa"/>
            <w:shd w:val="clear" w:color="D9E2F3" w:themeColor="accent1" w:themeTint="33" w:fill="70AD47" w:themeFill="accent6"/>
          </w:tcPr>
          <w:p w14:paraId="66372133" w14:textId="77777777" w:rsidR="008E765F" w:rsidRPr="00C12274" w:rsidRDefault="008E765F" w:rsidP="00611251">
            <w:pPr>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6C01809C" w14:textId="77777777" w:rsidR="008E765F" w:rsidRPr="00C12274" w:rsidRDefault="008E765F" w:rsidP="00611251">
            <w:pPr>
              <w:spacing w:before="40" w:after="40" w:line="220" w:lineRule="exact"/>
              <w:rPr>
                <w:sz w:val="16"/>
                <w:szCs w:val="16"/>
                <w:lang w:val="en-US"/>
              </w:rPr>
            </w:pPr>
            <w:r w:rsidRPr="00C12274">
              <w:rPr>
                <w:sz w:val="16"/>
                <w:szCs w:val="16"/>
                <w:lang w:val="en-US"/>
              </w:rPr>
              <w:t>Balanced losses. No ITT analysis.</w:t>
            </w:r>
          </w:p>
        </w:tc>
      </w:tr>
      <w:tr w:rsidR="008E765F" w:rsidRPr="00C12274" w14:paraId="752E7E7A" w14:textId="77777777" w:rsidTr="00BC7AEC">
        <w:trPr>
          <w:cantSplit/>
        </w:trPr>
        <w:tc>
          <w:tcPr>
            <w:tcW w:w="1560" w:type="dxa"/>
            <w:shd w:val="clear" w:color="D9E2F3" w:themeColor="accent1" w:themeTint="33" w:fill="auto"/>
          </w:tcPr>
          <w:p w14:paraId="4375C406" w14:textId="77777777" w:rsidR="008E765F" w:rsidRPr="00C12274" w:rsidRDefault="008E765F" w:rsidP="00611251">
            <w:pPr>
              <w:spacing w:before="40" w:after="40" w:line="220" w:lineRule="exact"/>
              <w:rPr>
                <w:sz w:val="16"/>
                <w:szCs w:val="16"/>
              </w:rPr>
            </w:pPr>
            <w:r w:rsidRPr="00C12274">
              <w:rPr>
                <w:sz w:val="16"/>
                <w:szCs w:val="16"/>
              </w:rPr>
              <w:t>Selective reporting</w:t>
            </w:r>
          </w:p>
        </w:tc>
        <w:tc>
          <w:tcPr>
            <w:tcW w:w="1275" w:type="dxa"/>
            <w:shd w:val="clear" w:color="D9E2F3" w:themeColor="accent1" w:themeTint="33" w:fill="70AD47" w:themeFill="accent6"/>
          </w:tcPr>
          <w:p w14:paraId="17EE02A2" w14:textId="77777777" w:rsidR="008E765F" w:rsidRPr="00C12274" w:rsidRDefault="008E765F" w:rsidP="00611251">
            <w:pPr>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20E7BC46" w14:textId="77777777" w:rsidR="008E765F" w:rsidRPr="00C12274" w:rsidRDefault="008E765F" w:rsidP="00611251">
            <w:pPr>
              <w:spacing w:before="40" w:after="40" w:line="220" w:lineRule="exact"/>
              <w:rPr>
                <w:sz w:val="16"/>
                <w:szCs w:val="16"/>
              </w:rPr>
            </w:pPr>
            <w:r w:rsidRPr="00C12274">
              <w:rPr>
                <w:sz w:val="16"/>
                <w:szCs w:val="16"/>
              </w:rPr>
              <w:t>Pre-specified outcomes reported.</w:t>
            </w:r>
          </w:p>
        </w:tc>
      </w:tr>
      <w:tr w:rsidR="008E765F" w:rsidRPr="00C12274" w14:paraId="4A01B4E5" w14:textId="77777777" w:rsidTr="00BC7AEC">
        <w:trPr>
          <w:cantSplit/>
        </w:trPr>
        <w:tc>
          <w:tcPr>
            <w:tcW w:w="1560" w:type="dxa"/>
            <w:shd w:val="clear" w:color="D9E2F3" w:themeColor="accent1" w:themeTint="33" w:fill="auto"/>
          </w:tcPr>
          <w:p w14:paraId="13B6FF3E" w14:textId="77777777" w:rsidR="008E765F" w:rsidRPr="00C12274" w:rsidRDefault="008E765F" w:rsidP="00611251">
            <w:pPr>
              <w:spacing w:before="40" w:after="40" w:line="220" w:lineRule="exact"/>
              <w:rPr>
                <w:sz w:val="16"/>
                <w:szCs w:val="16"/>
                <w:lang w:val="en-US"/>
              </w:rPr>
            </w:pPr>
            <w:r w:rsidRPr="00C12274">
              <w:rPr>
                <w:sz w:val="16"/>
                <w:szCs w:val="16"/>
                <w:lang w:val="en-US"/>
              </w:rPr>
              <w:t xml:space="preserve">Other limitations </w:t>
            </w:r>
          </w:p>
        </w:tc>
        <w:tc>
          <w:tcPr>
            <w:tcW w:w="1275" w:type="dxa"/>
            <w:shd w:val="clear" w:color="D9E2F3" w:themeColor="accent1" w:themeTint="33" w:fill="70AD47" w:themeFill="accent6"/>
          </w:tcPr>
          <w:p w14:paraId="6E6A96CE" w14:textId="77777777" w:rsidR="008E765F" w:rsidRPr="00C12274" w:rsidRDefault="008E765F" w:rsidP="00611251">
            <w:pPr>
              <w:spacing w:before="40" w:after="40" w:line="220" w:lineRule="exact"/>
              <w:rPr>
                <w:sz w:val="16"/>
                <w:szCs w:val="16"/>
                <w:lang w:val="en-US"/>
              </w:rPr>
            </w:pPr>
            <w:r w:rsidRPr="00C12274">
              <w:rPr>
                <w:sz w:val="16"/>
                <w:szCs w:val="16"/>
                <w:lang w:val="en-US"/>
              </w:rPr>
              <w:t>Low risk</w:t>
            </w:r>
          </w:p>
        </w:tc>
        <w:tc>
          <w:tcPr>
            <w:tcW w:w="11199" w:type="dxa"/>
            <w:shd w:val="clear" w:color="D9E2F3" w:themeColor="accent1" w:themeTint="33" w:fill="auto"/>
          </w:tcPr>
          <w:p w14:paraId="0A286044" w14:textId="77777777" w:rsidR="008E765F" w:rsidRPr="00C12274" w:rsidRDefault="008E765F" w:rsidP="00611251">
            <w:pPr>
              <w:spacing w:before="40" w:after="40" w:line="220" w:lineRule="exact"/>
              <w:rPr>
                <w:sz w:val="16"/>
                <w:szCs w:val="16"/>
                <w:lang w:val="en-US"/>
              </w:rPr>
            </w:pPr>
            <w:r w:rsidRPr="00C12274">
              <w:rPr>
                <w:sz w:val="16"/>
                <w:szCs w:val="16"/>
                <w:lang w:val="en-US"/>
              </w:rPr>
              <w:t>No significant differences between baseline characteristics of groups</w:t>
            </w:r>
          </w:p>
        </w:tc>
      </w:tr>
      <w:tr w:rsidR="008E765F" w:rsidRPr="00C12274" w14:paraId="2343294C" w14:textId="77777777" w:rsidTr="00BC7AEC">
        <w:trPr>
          <w:cantSplit/>
        </w:trPr>
        <w:tc>
          <w:tcPr>
            <w:tcW w:w="14034" w:type="dxa"/>
            <w:gridSpan w:val="3"/>
            <w:shd w:val="solid" w:color="D9E2F3" w:themeColor="accent1" w:themeTint="33" w:fill="auto"/>
          </w:tcPr>
          <w:p w14:paraId="3E8584C4" w14:textId="61AECA81" w:rsidR="008E765F" w:rsidRPr="00C12274" w:rsidRDefault="008E765F" w:rsidP="002747EA">
            <w:pPr>
              <w:pStyle w:val="Tablecell"/>
              <w:keepNext/>
              <w:spacing w:line="220" w:lineRule="exact"/>
              <w:rPr>
                <w:rFonts w:eastAsiaTheme="minorHAnsi"/>
                <w:b/>
                <w:sz w:val="16"/>
                <w:szCs w:val="16"/>
                <w:lang w:val="en-US"/>
              </w:rPr>
            </w:pPr>
            <w:r w:rsidRPr="00C12274">
              <w:rPr>
                <w:rFonts w:eastAsiaTheme="minorHAnsi"/>
                <w:b/>
                <w:noProof/>
                <w:sz w:val="16"/>
                <w:szCs w:val="16"/>
                <w:lang w:val="en-US"/>
              </w:rPr>
              <w:t>Perales et al 2016a</w:t>
            </w:r>
            <w:r>
              <w:rPr>
                <w:sz w:val="16"/>
                <w:szCs w:val="16"/>
              </w:rPr>
              <w:fldChar w:fldCharType="begin"/>
            </w:r>
            <w:r w:rsidR="002747EA">
              <w:rPr>
                <w:sz w:val="16"/>
                <w:szCs w:val="16"/>
              </w:rPr>
              <w:instrText xml:space="preserve"> ADDIN EN.CITE &lt;EndNote&gt;&lt;Cite&gt;&lt;Author&gt;Perales&lt;/Author&gt;&lt;Year&gt;2016&lt;/Year&gt;&lt;RecNum&gt;924&lt;/RecNum&gt;&lt;DisplayText&gt;&lt;style face="superscript" font="Trebuchet MS" size="9"&gt;295&lt;/style&gt;&lt;/DisplayText&gt;&lt;record&gt;&lt;rec-number&gt;924&lt;/rec-number&gt;&lt;foreign-keys&gt;&lt;key app="EN" db-id="exvasrfx2dtraoesasxp2szsxa2df502592x" timestamp="1541540925"&gt;924&lt;/key&gt;&lt;key app="ENWeb" db-id=""&gt;0&lt;/key&gt;&lt;/foreign-keys&gt;&lt;ref-type name="Journal Article"&gt;17&lt;/ref-type&gt;&lt;contributors&gt;&lt;authors&gt;&lt;author&gt;Perales, Maria&lt;/author&gt;&lt;author&gt;Calabria, Irene&lt;/author&gt;&lt;author&gt;Lopez, Carmina&lt;/author&gt;&lt;author&gt;Franco, Evelia&lt;/author&gt;&lt;author&gt;Coteron, Javier&lt;/author&gt;&lt;author&gt;Barakat, Ruben&lt;/author&gt;&lt;/authors&gt;&lt;/contributors&gt;&lt;titles&gt;&lt;title&gt;Regular Exercise Throughout Pregnancy is Associated with a Shorter First Stage of Labor&lt;/title&gt;&lt;secondary-title&gt;American Journal of Health Promotion&lt;/secondary-title&gt;&lt;/titles&gt;&lt;periodical&gt;&lt;full-title&gt;American Journal of Health Promotion&lt;/full-title&gt;&lt;/periodical&gt;&lt;pages&gt;149-157&lt;/pages&gt;&lt;volume&gt;30&lt;/volume&gt;&lt;number&gt;3&lt;/number&gt;&lt;section&gt;149&lt;/section&gt;&lt;dates&gt;&lt;year&gt;2016&lt;/year&gt;&lt;/dates&gt;&lt;isbn&gt;0890-1171&amp;#xD;2168-6602&lt;/isbn&gt;&lt;urls&gt;&lt;/urls&gt;&lt;electronic-resource-num&gt;10.4278/ajhp.140221-QUAN-79&lt;/electronic-resource-num&gt;&lt;/record&gt;&lt;/Cite&gt;&lt;/EndNote&gt;</w:instrText>
            </w:r>
            <w:r>
              <w:rPr>
                <w:sz w:val="16"/>
                <w:szCs w:val="16"/>
              </w:rPr>
              <w:fldChar w:fldCharType="separate"/>
            </w:r>
            <w:r w:rsidR="002747EA" w:rsidRPr="002747EA">
              <w:rPr>
                <w:noProof/>
                <w:szCs w:val="16"/>
                <w:vertAlign w:val="superscript"/>
              </w:rPr>
              <w:t>295</w:t>
            </w:r>
            <w:r>
              <w:rPr>
                <w:sz w:val="16"/>
                <w:szCs w:val="16"/>
              </w:rPr>
              <w:fldChar w:fldCharType="end"/>
            </w:r>
          </w:p>
        </w:tc>
      </w:tr>
      <w:tr w:rsidR="008E765F" w:rsidRPr="00C12274" w14:paraId="54C1713A" w14:textId="77777777" w:rsidTr="00BC7AEC">
        <w:trPr>
          <w:cantSplit/>
        </w:trPr>
        <w:tc>
          <w:tcPr>
            <w:tcW w:w="1560" w:type="dxa"/>
            <w:shd w:val="clear" w:color="D9E2F3" w:themeColor="accent1" w:themeTint="33" w:fill="auto"/>
          </w:tcPr>
          <w:p w14:paraId="62941722" w14:textId="77777777" w:rsidR="008E765F" w:rsidRPr="00C12274" w:rsidRDefault="008E765F" w:rsidP="006045AE">
            <w:pPr>
              <w:keepNext/>
              <w:spacing w:before="40" w:after="40" w:line="220" w:lineRule="exact"/>
              <w:rPr>
                <w:sz w:val="16"/>
                <w:szCs w:val="16"/>
              </w:rPr>
            </w:pPr>
            <w:r w:rsidRPr="00C12274">
              <w:rPr>
                <w:sz w:val="16"/>
                <w:szCs w:val="16"/>
              </w:rPr>
              <w:t>Random sequence generation</w:t>
            </w:r>
          </w:p>
        </w:tc>
        <w:tc>
          <w:tcPr>
            <w:tcW w:w="1275" w:type="dxa"/>
            <w:shd w:val="clear" w:color="D9E2F3" w:themeColor="accent1" w:themeTint="33" w:fill="70AD47" w:themeFill="accent6"/>
          </w:tcPr>
          <w:p w14:paraId="66485AFA" w14:textId="77777777" w:rsidR="008E765F" w:rsidRPr="00C12274" w:rsidRDefault="008E765F" w:rsidP="006045AE">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00D70AAE" w14:textId="77777777" w:rsidR="008E765F" w:rsidRPr="00C12274" w:rsidRDefault="008E765F" w:rsidP="006045AE">
            <w:pPr>
              <w:pStyle w:val="RCTstable"/>
              <w:keepNext/>
            </w:pPr>
            <w:r w:rsidRPr="00C12274">
              <w:t>A computer-generated list of random numbers was used</w:t>
            </w:r>
          </w:p>
        </w:tc>
      </w:tr>
      <w:tr w:rsidR="008E765F" w:rsidRPr="00C12274" w14:paraId="6D0EC7B8" w14:textId="77777777" w:rsidTr="00BC7AEC">
        <w:trPr>
          <w:cantSplit/>
        </w:trPr>
        <w:tc>
          <w:tcPr>
            <w:tcW w:w="1560" w:type="dxa"/>
            <w:shd w:val="clear" w:color="D9E2F3" w:themeColor="accent1" w:themeTint="33" w:fill="auto"/>
          </w:tcPr>
          <w:p w14:paraId="1C21AADF" w14:textId="77777777" w:rsidR="008E765F" w:rsidRPr="00C12274" w:rsidRDefault="008E765F" w:rsidP="006045AE">
            <w:pPr>
              <w:keepNext/>
              <w:spacing w:before="40" w:after="40" w:line="220" w:lineRule="exact"/>
              <w:rPr>
                <w:sz w:val="16"/>
                <w:szCs w:val="16"/>
              </w:rPr>
            </w:pPr>
            <w:r w:rsidRPr="00C12274">
              <w:rPr>
                <w:sz w:val="16"/>
                <w:szCs w:val="16"/>
              </w:rPr>
              <w:t xml:space="preserve">Allocation concealment </w:t>
            </w:r>
          </w:p>
        </w:tc>
        <w:tc>
          <w:tcPr>
            <w:tcW w:w="1275" w:type="dxa"/>
            <w:shd w:val="clear" w:color="D9E2F3" w:themeColor="accent1" w:themeTint="33" w:fill="FFC000" w:themeFill="accent4"/>
          </w:tcPr>
          <w:p w14:paraId="52A4E20F" w14:textId="77777777" w:rsidR="008E765F" w:rsidRPr="00C12274" w:rsidRDefault="008E765F" w:rsidP="006045AE">
            <w:pPr>
              <w:keepNext/>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1A814A5E" w14:textId="77777777" w:rsidR="008E765F" w:rsidRPr="00C12274" w:rsidRDefault="008E765F" w:rsidP="006045AE">
            <w:pPr>
              <w:pStyle w:val="RCTstable"/>
              <w:keepNext/>
            </w:pPr>
            <w:r w:rsidRPr="00C12274">
              <w:t>Not described</w:t>
            </w:r>
          </w:p>
        </w:tc>
      </w:tr>
      <w:tr w:rsidR="008E765F" w:rsidRPr="00C12274" w14:paraId="78409175" w14:textId="77777777" w:rsidTr="00BC7AEC">
        <w:trPr>
          <w:cantSplit/>
        </w:trPr>
        <w:tc>
          <w:tcPr>
            <w:tcW w:w="1560" w:type="dxa"/>
            <w:shd w:val="clear" w:color="D9E2F3" w:themeColor="accent1" w:themeTint="33" w:fill="auto"/>
          </w:tcPr>
          <w:p w14:paraId="6B10DA4C" w14:textId="77777777" w:rsidR="008E765F" w:rsidRPr="00C12274" w:rsidRDefault="008E765F" w:rsidP="006045AE">
            <w:pPr>
              <w:keepNext/>
              <w:spacing w:before="40" w:after="40" w:line="220" w:lineRule="exact"/>
              <w:rPr>
                <w:sz w:val="16"/>
                <w:szCs w:val="16"/>
              </w:rPr>
            </w:pPr>
            <w:r w:rsidRPr="00C12274">
              <w:rPr>
                <w:sz w:val="16"/>
                <w:szCs w:val="16"/>
              </w:rPr>
              <w:t xml:space="preserve">Blinding </w:t>
            </w:r>
          </w:p>
        </w:tc>
        <w:tc>
          <w:tcPr>
            <w:tcW w:w="1275" w:type="dxa"/>
            <w:shd w:val="clear" w:color="D9E2F3" w:themeColor="accent1" w:themeTint="33" w:fill="FFC000" w:themeFill="accent4"/>
          </w:tcPr>
          <w:p w14:paraId="00938A94" w14:textId="77777777" w:rsidR="008E765F" w:rsidRPr="00C12274" w:rsidRDefault="008E765F" w:rsidP="006045AE">
            <w:pPr>
              <w:keepNext/>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3737F1B6" w14:textId="77777777" w:rsidR="008E765F" w:rsidRPr="00C12274" w:rsidRDefault="008E765F" w:rsidP="006045AE">
            <w:pPr>
              <w:pStyle w:val="RCTstable"/>
              <w:keepNext/>
              <w:rPr>
                <w:rFonts w:ascii="Times" w:hAnsi="Times"/>
                <w:color w:val="181A18"/>
                <w:sz w:val="15"/>
                <w:szCs w:val="15"/>
              </w:rPr>
            </w:pPr>
            <w:r w:rsidRPr="00C12274">
              <w:t>Not described</w:t>
            </w:r>
          </w:p>
        </w:tc>
      </w:tr>
      <w:tr w:rsidR="00325EFF" w:rsidRPr="00C12274" w14:paraId="2E037630" w14:textId="77777777" w:rsidTr="00BC7AEC">
        <w:trPr>
          <w:cantSplit/>
        </w:trPr>
        <w:tc>
          <w:tcPr>
            <w:tcW w:w="1560" w:type="dxa"/>
            <w:shd w:val="clear" w:color="D9E2F3" w:themeColor="accent1" w:themeTint="33" w:fill="auto"/>
          </w:tcPr>
          <w:p w14:paraId="42DDDE05" w14:textId="77777777" w:rsidR="00325EFF" w:rsidRPr="00C12274" w:rsidRDefault="00325EFF" w:rsidP="009740A7">
            <w:pPr>
              <w:spacing w:before="40" w:after="40" w:line="220" w:lineRule="exact"/>
              <w:rPr>
                <w:sz w:val="16"/>
                <w:szCs w:val="16"/>
              </w:rPr>
            </w:pPr>
            <w:r>
              <w:rPr>
                <w:sz w:val="16"/>
                <w:szCs w:val="16"/>
              </w:rPr>
              <w:t>Detection bias</w:t>
            </w:r>
          </w:p>
        </w:tc>
        <w:tc>
          <w:tcPr>
            <w:tcW w:w="1275" w:type="dxa"/>
            <w:shd w:val="clear" w:color="D9E2F3" w:themeColor="accent1" w:themeTint="33" w:fill="FFC000" w:themeFill="accent4"/>
          </w:tcPr>
          <w:p w14:paraId="549B3E02" w14:textId="77777777" w:rsidR="00325EFF" w:rsidRPr="00C12274" w:rsidRDefault="00325EFF" w:rsidP="009740A7">
            <w:pPr>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62A6A48C" w14:textId="77777777" w:rsidR="00325EFF" w:rsidRPr="00C12274" w:rsidRDefault="00325EFF" w:rsidP="009740A7">
            <w:pPr>
              <w:pStyle w:val="RCTstable"/>
            </w:pPr>
            <w:r w:rsidRPr="00C12274">
              <w:t>Not described</w:t>
            </w:r>
          </w:p>
        </w:tc>
      </w:tr>
      <w:tr w:rsidR="008E765F" w:rsidRPr="00C12274" w14:paraId="5BDF4451" w14:textId="77777777" w:rsidTr="00BC7AEC">
        <w:trPr>
          <w:cantSplit/>
        </w:trPr>
        <w:tc>
          <w:tcPr>
            <w:tcW w:w="1560" w:type="dxa"/>
            <w:shd w:val="clear" w:color="D9E2F3" w:themeColor="accent1" w:themeTint="33" w:fill="auto"/>
          </w:tcPr>
          <w:p w14:paraId="60191F9A" w14:textId="77777777" w:rsidR="008E765F" w:rsidRPr="00C12274" w:rsidRDefault="008E765F" w:rsidP="00611251">
            <w:pPr>
              <w:spacing w:before="40" w:after="40" w:line="220" w:lineRule="exact"/>
              <w:rPr>
                <w:sz w:val="16"/>
                <w:szCs w:val="16"/>
              </w:rPr>
            </w:pPr>
            <w:r w:rsidRPr="00C12274">
              <w:rPr>
                <w:sz w:val="16"/>
                <w:szCs w:val="16"/>
              </w:rPr>
              <w:t>Incomplete outcome data</w:t>
            </w:r>
          </w:p>
        </w:tc>
        <w:tc>
          <w:tcPr>
            <w:tcW w:w="1275" w:type="dxa"/>
            <w:shd w:val="clear" w:color="D9E2F3" w:themeColor="accent1" w:themeTint="33" w:fill="70AD47" w:themeFill="accent6"/>
          </w:tcPr>
          <w:p w14:paraId="3EDE3894" w14:textId="77777777" w:rsidR="008E765F" w:rsidRPr="00C12274" w:rsidRDefault="008E765F" w:rsidP="00611251">
            <w:pPr>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6E2D533D" w14:textId="77777777" w:rsidR="008E765F" w:rsidRPr="00C12274" w:rsidRDefault="008E765F" w:rsidP="00611251">
            <w:pPr>
              <w:spacing w:before="40" w:after="40" w:line="220" w:lineRule="exact"/>
              <w:rPr>
                <w:sz w:val="16"/>
                <w:szCs w:val="16"/>
                <w:lang w:val="en-US"/>
              </w:rPr>
            </w:pPr>
            <w:r w:rsidRPr="00C12274">
              <w:rPr>
                <w:sz w:val="16"/>
                <w:szCs w:val="16"/>
                <w:lang w:val="en-US"/>
              </w:rPr>
              <w:t>Losses of 23% in the intervention group and 17% in the control group. No ITT analysis.</w:t>
            </w:r>
          </w:p>
        </w:tc>
      </w:tr>
      <w:tr w:rsidR="008E765F" w:rsidRPr="00C12274" w14:paraId="5F507C24" w14:textId="77777777" w:rsidTr="00BC7AEC">
        <w:trPr>
          <w:cantSplit/>
        </w:trPr>
        <w:tc>
          <w:tcPr>
            <w:tcW w:w="1560" w:type="dxa"/>
            <w:shd w:val="clear" w:color="D9E2F3" w:themeColor="accent1" w:themeTint="33" w:fill="auto"/>
          </w:tcPr>
          <w:p w14:paraId="1F4CCCB1" w14:textId="77777777" w:rsidR="008E765F" w:rsidRPr="00C12274" w:rsidRDefault="008E765F" w:rsidP="00611251">
            <w:pPr>
              <w:spacing w:before="40" w:after="40" w:line="220" w:lineRule="exact"/>
              <w:rPr>
                <w:sz w:val="16"/>
                <w:szCs w:val="16"/>
              </w:rPr>
            </w:pPr>
            <w:r w:rsidRPr="00C12274">
              <w:rPr>
                <w:sz w:val="16"/>
                <w:szCs w:val="16"/>
              </w:rPr>
              <w:t>Selective reporting</w:t>
            </w:r>
          </w:p>
        </w:tc>
        <w:tc>
          <w:tcPr>
            <w:tcW w:w="1275" w:type="dxa"/>
            <w:shd w:val="clear" w:color="D9E2F3" w:themeColor="accent1" w:themeTint="33" w:fill="70AD47" w:themeFill="accent6"/>
          </w:tcPr>
          <w:p w14:paraId="6055600A" w14:textId="77777777" w:rsidR="008E765F" w:rsidRPr="00C12274" w:rsidRDefault="008E765F" w:rsidP="00611251">
            <w:pPr>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4652533F" w14:textId="77777777" w:rsidR="008E765F" w:rsidRPr="00C12274" w:rsidRDefault="008E765F" w:rsidP="00611251">
            <w:pPr>
              <w:spacing w:before="40" w:after="40" w:line="220" w:lineRule="exact"/>
              <w:rPr>
                <w:sz w:val="16"/>
                <w:szCs w:val="16"/>
              </w:rPr>
            </w:pPr>
            <w:r w:rsidRPr="00C12274">
              <w:rPr>
                <w:sz w:val="16"/>
                <w:szCs w:val="16"/>
              </w:rPr>
              <w:t>Pre-specified outcomes reported.</w:t>
            </w:r>
          </w:p>
        </w:tc>
      </w:tr>
      <w:tr w:rsidR="008E765F" w:rsidRPr="00C12274" w14:paraId="6C57EDEA" w14:textId="77777777" w:rsidTr="00BC7AEC">
        <w:trPr>
          <w:cantSplit/>
        </w:trPr>
        <w:tc>
          <w:tcPr>
            <w:tcW w:w="1560" w:type="dxa"/>
            <w:shd w:val="clear" w:color="D9E2F3" w:themeColor="accent1" w:themeTint="33" w:fill="auto"/>
          </w:tcPr>
          <w:p w14:paraId="2DB74C44" w14:textId="77777777" w:rsidR="008E765F" w:rsidRPr="00C12274" w:rsidRDefault="008E765F" w:rsidP="00611251">
            <w:pPr>
              <w:spacing w:before="40" w:after="40" w:line="220" w:lineRule="exact"/>
              <w:rPr>
                <w:sz w:val="16"/>
                <w:szCs w:val="16"/>
                <w:lang w:val="en-US"/>
              </w:rPr>
            </w:pPr>
            <w:r w:rsidRPr="00C12274">
              <w:rPr>
                <w:sz w:val="16"/>
                <w:szCs w:val="16"/>
                <w:lang w:val="en-US"/>
              </w:rPr>
              <w:t xml:space="preserve">Other limitations </w:t>
            </w:r>
          </w:p>
        </w:tc>
        <w:tc>
          <w:tcPr>
            <w:tcW w:w="1275" w:type="dxa"/>
            <w:shd w:val="clear" w:color="D9E2F3" w:themeColor="accent1" w:themeTint="33" w:fill="70AD47" w:themeFill="accent6"/>
          </w:tcPr>
          <w:p w14:paraId="6BF5A8B6" w14:textId="77777777" w:rsidR="008E765F" w:rsidRPr="00C12274" w:rsidRDefault="008E765F" w:rsidP="00611251">
            <w:pPr>
              <w:spacing w:before="40" w:after="40" w:line="220" w:lineRule="exact"/>
              <w:rPr>
                <w:sz w:val="16"/>
                <w:szCs w:val="16"/>
                <w:lang w:val="en-US"/>
              </w:rPr>
            </w:pPr>
            <w:r w:rsidRPr="00C12274">
              <w:rPr>
                <w:sz w:val="16"/>
                <w:szCs w:val="16"/>
                <w:lang w:val="en-US"/>
              </w:rPr>
              <w:t>Low risk</w:t>
            </w:r>
          </w:p>
        </w:tc>
        <w:tc>
          <w:tcPr>
            <w:tcW w:w="11199" w:type="dxa"/>
            <w:shd w:val="clear" w:color="D9E2F3" w:themeColor="accent1" w:themeTint="33" w:fill="auto"/>
          </w:tcPr>
          <w:p w14:paraId="4A56506B" w14:textId="77777777" w:rsidR="008E765F" w:rsidRPr="00C12274" w:rsidRDefault="008E765F" w:rsidP="00611251">
            <w:pPr>
              <w:spacing w:before="40" w:after="40" w:line="220" w:lineRule="exact"/>
              <w:rPr>
                <w:sz w:val="16"/>
                <w:szCs w:val="16"/>
                <w:lang w:val="en-US"/>
              </w:rPr>
            </w:pPr>
            <w:r w:rsidRPr="00C12274">
              <w:rPr>
                <w:sz w:val="16"/>
                <w:szCs w:val="16"/>
                <w:lang w:val="en-US"/>
              </w:rPr>
              <w:t>No significant differences between baseline characteristics of groups</w:t>
            </w:r>
          </w:p>
        </w:tc>
      </w:tr>
      <w:tr w:rsidR="008E765F" w:rsidRPr="00C12274" w14:paraId="674202EB" w14:textId="77777777" w:rsidTr="00BC7AEC">
        <w:trPr>
          <w:cantSplit/>
        </w:trPr>
        <w:tc>
          <w:tcPr>
            <w:tcW w:w="14034" w:type="dxa"/>
            <w:gridSpan w:val="3"/>
            <w:shd w:val="solid" w:color="D9E2F3" w:themeColor="accent1" w:themeTint="33" w:fill="auto"/>
          </w:tcPr>
          <w:p w14:paraId="044F0A12" w14:textId="7B946697" w:rsidR="008E765F" w:rsidRPr="00C12274" w:rsidRDefault="008E765F" w:rsidP="002747EA">
            <w:pPr>
              <w:pStyle w:val="Tablecell"/>
              <w:keepNext/>
              <w:spacing w:line="220" w:lineRule="exact"/>
              <w:rPr>
                <w:rFonts w:eastAsiaTheme="minorHAnsi"/>
                <w:b/>
                <w:sz w:val="16"/>
                <w:szCs w:val="16"/>
                <w:lang w:val="en-US"/>
              </w:rPr>
            </w:pPr>
            <w:r w:rsidRPr="00C12274">
              <w:rPr>
                <w:rFonts w:eastAsiaTheme="minorHAnsi"/>
                <w:b/>
                <w:noProof/>
                <w:sz w:val="16"/>
                <w:szCs w:val="16"/>
                <w:lang w:val="en-US"/>
              </w:rPr>
              <w:t>Perales et al 2016b</w:t>
            </w:r>
            <w:r>
              <w:rPr>
                <w:sz w:val="16"/>
                <w:szCs w:val="16"/>
              </w:rPr>
              <w:fldChar w:fldCharType="begin">
                <w:fldData xml:space="preserve">PEVuZE5vdGU+PENpdGU+PEF1dGhvcj5QZXJhbGVzPC9BdXRob3I+PFllYXI+MjAxNjwvWWVhcj48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</w:fldData>
              </w:fldChar>
            </w:r>
            <w:r w:rsidR="002747EA">
              <w:rPr>
                <w:sz w:val="16"/>
                <w:szCs w:val="16"/>
              </w:rPr>
              <w:instrText xml:space="preserve"> ADDIN EN.CITE </w:instrText>
            </w:r>
            <w:r w:rsidR="002747EA">
              <w:rPr>
                <w:sz w:val="16"/>
                <w:szCs w:val="16"/>
              </w:rPr>
              <w:fldChar w:fldCharType="begin">
                <w:fldData xml:space="preserve">PEVuZE5vdGU+PENpdGU+PEF1dGhvcj5QZXJhbGVzPC9BdXRob3I+PFllYXI+MjAxNjwvWWVhcj48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</w:fldData>
              </w:fldChar>
            </w:r>
            <w:r w:rsidR="002747EA">
              <w:rPr>
                <w:sz w:val="16"/>
                <w:szCs w:val="16"/>
              </w:rPr>
              <w:instrText xml:space="preserve"> ADDIN EN.CITE.DATA </w:instrText>
            </w:r>
            <w:r w:rsidR="002747EA">
              <w:rPr>
                <w:sz w:val="16"/>
                <w:szCs w:val="16"/>
              </w:rPr>
            </w:r>
            <w:r w:rsidR="002747EA">
              <w:rPr>
                <w:sz w:val="16"/>
                <w:szCs w:val="16"/>
              </w:rPr>
              <w:fldChar w:fldCharType="end"/>
            </w:r>
            <w:r>
              <w:rPr>
                <w:sz w:val="16"/>
                <w:szCs w:val="16"/>
              </w:rPr>
            </w:r>
            <w:r>
              <w:rPr>
                <w:sz w:val="16"/>
                <w:szCs w:val="16"/>
              </w:rPr>
              <w:fldChar w:fldCharType="separate"/>
            </w:r>
            <w:r w:rsidR="002747EA" w:rsidRPr="002747EA">
              <w:rPr>
                <w:noProof/>
                <w:szCs w:val="16"/>
                <w:vertAlign w:val="superscript"/>
              </w:rPr>
              <w:t>296</w:t>
            </w:r>
            <w:r>
              <w:rPr>
                <w:sz w:val="16"/>
                <w:szCs w:val="16"/>
              </w:rPr>
              <w:fldChar w:fldCharType="end"/>
            </w:r>
          </w:p>
        </w:tc>
      </w:tr>
      <w:tr w:rsidR="008E765F" w:rsidRPr="00C12274" w14:paraId="1E3D40E0" w14:textId="77777777" w:rsidTr="00BC7AEC">
        <w:trPr>
          <w:cantSplit/>
        </w:trPr>
        <w:tc>
          <w:tcPr>
            <w:tcW w:w="1560" w:type="dxa"/>
            <w:shd w:val="clear" w:color="D9E2F3" w:themeColor="accent1" w:themeTint="33" w:fill="auto"/>
          </w:tcPr>
          <w:p w14:paraId="6A76DBEB" w14:textId="77777777" w:rsidR="008E765F" w:rsidRPr="00C12274" w:rsidRDefault="008E765F" w:rsidP="00611251">
            <w:pPr>
              <w:keepNext/>
              <w:spacing w:before="40" w:after="40" w:line="220" w:lineRule="exact"/>
              <w:rPr>
                <w:sz w:val="16"/>
                <w:szCs w:val="16"/>
              </w:rPr>
            </w:pPr>
            <w:r w:rsidRPr="00C12274">
              <w:rPr>
                <w:sz w:val="16"/>
                <w:szCs w:val="16"/>
              </w:rPr>
              <w:t>Random sequence generation</w:t>
            </w:r>
          </w:p>
        </w:tc>
        <w:tc>
          <w:tcPr>
            <w:tcW w:w="1275" w:type="dxa"/>
            <w:shd w:val="clear" w:color="D9E2F3" w:themeColor="accent1" w:themeTint="33" w:fill="70AD47" w:themeFill="accent6"/>
          </w:tcPr>
          <w:p w14:paraId="6CDFAB72" w14:textId="77777777" w:rsidR="008E765F" w:rsidRPr="00C12274" w:rsidRDefault="008E765F" w:rsidP="00611251">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5BC135E4" w14:textId="77777777" w:rsidR="008E765F" w:rsidRPr="00C12274" w:rsidRDefault="008E765F" w:rsidP="00611251">
            <w:pPr>
              <w:pStyle w:val="RCTstable"/>
              <w:keepNext/>
            </w:pPr>
            <w:r w:rsidRPr="00C12274">
              <w:t>A computer-generated list of random numbers was used</w:t>
            </w:r>
          </w:p>
        </w:tc>
      </w:tr>
      <w:tr w:rsidR="008E765F" w:rsidRPr="00C12274" w14:paraId="620C24B0" w14:textId="77777777" w:rsidTr="00BC7AEC">
        <w:trPr>
          <w:cantSplit/>
        </w:trPr>
        <w:tc>
          <w:tcPr>
            <w:tcW w:w="1560" w:type="dxa"/>
            <w:shd w:val="clear" w:color="D9E2F3" w:themeColor="accent1" w:themeTint="33" w:fill="auto"/>
          </w:tcPr>
          <w:p w14:paraId="2EEE8B12" w14:textId="77777777" w:rsidR="008E765F" w:rsidRPr="00C12274" w:rsidRDefault="008E765F" w:rsidP="00611251">
            <w:pPr>
              <w:keepNext/>
              <w:spacing w:before="40" w:after="40" w:line="220" w:lineRule="exact"/>
              <w:rPr>
                <w:sz w:val="16"/>
                <w:szCs w:val="16"/>
              </w:rPr>
            </w:pPr>
            <w:r w:rsidRPr="00C12274">
              <w:rPr>
                <w:sz w:val="16"/>
                <w:szCs w:val="16"/>
              </w:rPr>
              <w:t xml:space="preserve">Allocation concealment </w:t>
            </w:r>
          </w:p>
        </w:tc>
        <w:tc>
          <w:tcPr>
            <w:tcW w:w="1275" w:type="dxa"/>
            <w:shd w:val="clear" w:color="D9E2F3" w:themeColor="accent1" w:themeTint="33" w:fill="FFC000" w:themeFill="accent4"/>
          </w:tcPr>
          <w:p w14:paraId="105A0623" w14:textId="77777777" w:rsidR="008E765F" w:rsidRPr="00C12274" w:rsidRDefault="008E765F" w:rsidP="00611251">
            <w:pPr>
              <w:keepNext/>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68AA22F6" w14:textId="77777777" w:rsidR="008E765F" w:rsidRPr="00C12274" w:rsidRDefault="008E765F" w:rsidP="00611251">
            <w:pPr>
              <w:pStyle w:val="RCTstable"/>
              <w:keepNext/>
            </w:pPr>
            <w:r w:rsidRPr="00C12274">
              <w:t>Not described</w:t>
            </w:r>
          </w:p>
        </w:tc>
      </w:tr>
      <w:tr w:rsidR="008E765F" w:rsidRPr="00C12274" w14:paraId="7B9569E7" w14:textId="77777777" w:rsidTr="00BC7AEC">
        <w:trPr>
          <w:cantSplit/>
        </w:trPr>
        <w:tc>
          <w:tcPr>
            <w:tcW w:w="1560" w:type="dxa"/>
            <w:shd w:val="clear" w:color="D9E2F3" w:themeColor="accent1" w:themeTint="33" w:fill="auto"/>
          </w:tcPr>
          <w:p w14:paraId="06E84E4E" w14:textId="77777777" w:rsidR="008E765F" w:rsidRPr="00C12274" w:rsidRDefault="008E765F" w:rsidP="00611251">
            <w:pPr>
              <w:keepNext/>
              <w:spacing w:before="40" w:after="40" w:line="220" w:lineRule="exact"/>
              <w:rPr>
                <w:sz w:val="16"/>
                <w:szCs w:val="16"/>
              </w:rPr>
            </w:pPr>
            <w:r w:rsidRPr="00C12274">
              <w:rPr>
                <w:sz w:val="16"/>
                <w:szCs w:val="16"/>
              </w:rPr>
              <w:t xml:space="preserve">Blinding </w:t>
            </w:r>
          </w:p>
        </w:tc>
        <w:tc>
          <w:tcPr>
            <w:tcW w:w="1275" w:type="dxa"/>
            <w:shd w:val="clear" w:color="D9E2F3" w:themeColor="accent1" w:themeTint="33" w:fill="FF4D19"/>
          </w:tcPr>
          <w:p w14:paraId="1910BC10" w14:textId="65DDDDEF" w:rsidR="008E765F" w:rsidRPr="00C12274" w:rsidRDefault="00325EFF" w:rsidP="00611251">
            <w:pPr>
              <w:keepNext/>
              <w:spacing w:before="40" w:after="40" w:line="220" w:lineRule="exact"/>
              <w:rPr>
                <w:sz w:val="16"/>
                <w:szCs w:val="16"/>
              </w:rPr>
            </w:pPr>
            <w:r>
              <w:rPr>
                <w:sz w:val="16"/>
                <w:szCs w:val="16"/>
              </w:rPr>
              <w:t>High</w:t>
            </w:r>
            <w:r w:rsidR="008E765F" w:rsidRPr="00C12274">
              <w:rPr>
                <w:sz w:val="16"/>
                <w:szCs w:val="16"/>
              </w:rPr>
              <w:t xml:space="preserve"> risk</w:t>
            </w:r>
          </w:p>
        </w:tc>
        <w:tc>
          <w:tcPr>
            <w:tcW w:w="11199" w:type="dxa"/>
            <w:shd w:val="clear" w:color="D9E2F3" w:themeColor="accent1" w:themeTint="33" w:fill="auto"/>
          </w:tcPr>
          <w:p w14:paraId="320B6E5B" w14:textId="00BFEB32" w:rsidR="008E765F" w:rsidRPr="00C12274" w:rsidRDefault="00325EFF" w:rsidP="00611251">
            <w:pPr>
              <w:pStyle w:val="RCTstable"/>
              <w:keepNext/>
            </w:pPr>
            <w:r w:rsidRPr="00C12274">
              <w:t>The study participants and the qualified fitness instructors who supervised the exercise sessions were not blinded to the group allocation</w:t>
            </w:r>
          </w:p>
        </w:tc>
      </w:tr>
      <w:tr w:rsidR="00325EFF" w:rsidRPr="00C12274" w14:paraId="4FA2EC43" w14:textId="77777777" w:rsidTr="00BC7AEC">
        <w:trPr>
          <w:cantSplit/>
        </w:trPr>
        <w:tc>
          <w:tcPr>
            <w:tcW w:w="1560" w:type="dxa"/>
            <w:shd w:val="clear" w:color="D9E2F3" w:themeColor="accent1" w:themeTint="33" w:fill="auto"/>
          </w:tcPr>
          <w:p w14:paraId="7BF861E0" w14:textId="77777777" w:rsidR="00325EFF" w:rsidRPr="00C12274" w:rsidRDefault="00325EFF" w:rsidP="009740A7">
            <w:pPr>
              <w:spacing w:before="40" w:after="40" w:line="220" w:lineRule="exact"/>
              <w:rPr>
                <w:sz w:val="16"/>
                <w:szCs w:val="16"/>
              </w:rPr>
            </w:pPr>
            <w:r>
              <w:rPr>
                <w:sz w:val="16"/>
                <w:szCs w:val="16"/>
              </w:rPr>
              <w:t>Detection bias</w:t>
            </w:r>
          </w:p>
        </w:tc>
        <w:tc>
          <w:tcPr>
            <w:tcW w:w="1275" w:type="dxa"/>
            <w:shd w:val="clear" w:color="D9E2F3" w:themeColor="accent1" w:themeTint="33" w:fill="FF4D19"/>
          </w:tcPr>
          <w:p w14:paraId="02CFCDAF" w14:textId="0E6C6DAD" w:rsidR="00325EFF" w:rsidRPr="00C12274" w:rsidRDefault="00325EFF" w:rsidP="009740A7">
            <w:pPr>
              <w:spacing w:before="40" w:after="40" w:line="220" w:lineRule="exact"/>
              <w:rPr>
                <w:sz w:val="16"/>
                <w:szCs w:val="16"/>
              </w:rPr>
            </w:pPr>
            <w:r>
              <w:rPr>
                <w:sz w:val="16"/>
                <w:szCs w:val="16"/>
              </w:rPr>
              <w:t>High</w:t>
            </w:r>
            <w:r w:rsidRPr="00C12274">
              <w:rPr>
                <w:sz w:val="16"/>
                <w:szCs w:val="16"/>
              </w:rPr>
              <w:t xml:space="preserve"> risk</w:t>
            </w:r>
          </w:p>
        </w:tc>
        <w:tc>
          <w:tcPr>
            <w:tcW w:w="11199" w:type="dxa"/>
            <w:shd w:val="clear" w:color="D9E2F3" w:themeColor="accent1" w:themeTint="33" w:fill="auto"/>
          </w:tcPr>
          <w:p w14:paraId="79125710" w14:textId="08183435" w:rsidR="00325EFF" w:rsidRPr="00C12274" w:rsidRDefault="00325EFF" w:rsidP="009740A7">
            <w:pPr>
              <w:pStyle w:val="RCTstable"/>
            </w:pPr>
            <w:r w:rsidRPr="00C12274">
              <w:t>The study participants and the qualified fitness instructors who supervised the exercise sessions were not blinded to the group allocation</w:t>
            </w:r>
          </w:p>
        </w:tc>
      </w:tr>
      <w:tr w:rsidR="008E765F" w:rsidRPr="00C12274" w14:paraId="477985F9" w14:textId="77777777" w:rsidTr="00BC7AEC">
        <w:trPr>
          <w:cantSplit/>
        </w:trPr>
        <w:tc>
          <w:tcPr>
            <w:tcW w:w="1560" w:type="dxa"/>
            <w:shd w:val="clear" w:color="D9E2F3" w:themeColor="accent1" w:themeTint="33" w:fill="auto"/>
          </w:tcPr>
          <w:p w14:paraId="2E0CC2BF" w14:textId="77777777" w:rsidR="008E765F" w:rsidRPr="00C12274" w:rsidRDefault="008E765F" w:rsidP="00611251">
            <w:pPr>
              <w:keepNext/>
              <w:spacing w:before="40" w:after="40" w:line="220" w:lineRule="exact"/>
              <w:rPr>
                <w:sz w:val="16"/>
                <w:szCs w:val="16"/>
              </w:rPr>
            </w:pPr>
            <w:r w:rsidRPr="00C12274">
              <w:rPr>
                <w:sz w:val="16"/>
                <w:szCs w:val="16"/>
              </w:rPr>
              <w:t>Incomplete outcome data</w:t>
            </w:r>
          </w:p>
        </w:tc>
        <w:tc>
          <w:tcPr>
            <w:tcW w:w="1275" w:type="dxa"/>
            <w:shd w:val="clear" w:color="D9E2F3" w:themeColor="accent1" w:themeTint="33" w:fill="FF4D19"/>
          </w:tcPr>
          <w:p w14:paraId="3A97EEBB" w14:textId="77777777" w:rsidR="008E765F" w:rsidRPr="00C12274" w:rsidRDefault="008E765F" w:rsidP="00611251">
            <w:pPr>
              <w:keepNext/>
              <w:spacing w:before="40" w:after="40" w:line="220" w:lineRule="exact"/>
              <w:rPr>
                <w:sz w:val="16"/>
                <w:szCs w:val="16"/>
              </w:rPr>
            </w:pPr>
            <w:r w:rsidRPr="00C12274">
              <w:rPr>
                <w:sz w:val="16"/>
                <w:szCs w:val="16"/>
              </w:rPr>
              <w:t>High risk</w:t>
            </w:r>
          </w:p>
        </w:tc>
        <w:tc>
          <w:tcPr>
            <w:tcW w:w="11199" w:type="dxa"/>
            <w:shd w:val="clear" w:color="D9E2F3" w:themeColor="accent1" w:themeTint="33" w:fill="auto"/>
          </w:tcPr>
          <w:p w14:paraId="71AE5180" w14:textId="77777777" w:rsidR="008E765F" w:rsidRPr="00C12274" w:rsidRDefault="008E765F" w:rsidP="00611251">
            <w:pPr>
              <w:keepNext/>
              <w:spacing w:before="40" w:after="40" w:line="220" w:lineRule="exact"/>
              <w:rPr>
                <w:sz w:val="16"/>
                <w:szCs w:val="16"/>
                <w:lang w:val="en-US"/>
              </w:rPr>
            </w:pPr>
            <w:r w:rsidRPr="00C12274">
              <w:rPr>
                <w:sz w:val="16"/>
                <w:szCs w:val="16"/>
                <w:lang w:val="en-US"/>
              </w:rPr>
              <w:t xml:space="preserve">Unbalanced losses; 51% in intervention group and 30% in the control group. </w:t>
            </w:r>
          </w:p>
        </w:tc>
      </w:tr>
      <w:tr w:rsidR="008E765F" w:rsidRPr="00C12274" w14:paraId="19DA2FEC" w14:textId="77777777" w:rsidTr="00BC7AEC">
        <w:trPr>
          <w:cantSplit/>
        </w:trPr>
        <w:tc>
          <w:tcPr>
            <w:tcW w:w="1560" w:type="dxa"/>
            <w:shd w:val="clear" w:color="D9E2F3" w:themeColor="accent1" w:themeTint="33" w:fill="auto"/>
          </w:tcPr>
          <w:p w14:paraId="1C157FA5" w14:textId="77777777" w:rsidR="008E765F" w:rsidRPr="00C12274" w:rsidRDefault="008E765F" w:rsidP="00611251">
            <w:pPr>
              <w:spacing w:before="40" w:after="40" w:line="220" w:lineRule="exact"/>
              <w:rPr>
                <w:sz w:val="16"/>
                <w:szCs w:val="16"/>
              </w:rPr>
            </w:pPr>
            <w:r w:rsidRPr="00C12274">
              <w:rPr>
                <w:sz w:val="16"/>
                <w:szCs w:val="16"/>
              </w:rPr>
              <w:t>Selective reporting</w:t>
            </w:r>
          </w:p>
        </w:tc>
        <w:tc>
          <w:tcPr>
            <w:tcW w:w="1275" w:type="dxa"/>
            <w:shd w:val="clear" w:color="D9E2F3" w:themeColor="accent1" w:themeTint="33" w:fill="70AD47" w:themeFill="accent6"/>
          </w:tcPr>
          <w:p w14:paraId="7FCE9CC7" w14:textId="77777777" w:rsidR="008E765F" w:rsidRPr="00C12274" w:rsidRDefault="008E765F" w:rsidP="00611251">
            <w:pPr>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34617535" w14:textId="77777777" w:rsidR="008E765F" w:rsidRPr="00C12274" w:rsidRDefault="008E765F" w:rsidP="00611251">
            <w:pPr>
              <w:spacing w:before="40" w:after="40" w:line="220" w:lineRule="exact"/>
              <w:rPr>
                <w:sz w:val="16"/>
                <w:szCs w:val="16"/>
              </w:rPr>
            </w:pPr>
            <w:r w:rsidRPr="00C12274">
              <w:rPr>
                <w:sz w:val="16"/>
                <w:szCs w:val="16"/>
              </w:rPr>
              <w:t>Pre-specified outcomes reported.</w:t>
            </w:r>
          </w:p>
        </w:tc>
      </w:tr>
      <w:tr w:rsidR="008E765F" w:rsidRPr="00C12274" w14:paraId="22EDC38D" w14:textId="77777777" w:rsidTr="00BC7AEC">
        <w:trPr>
          <w:cantSplit/>
        </w:trPr>
        <w:tc>
          <w:tcPr>
            <w:tcW w:w="1560" w:type="dxa"/>
            <w:shd w:val="clear" w:color="D9E2F3" w:themeColor="accent1" w:themeTint="33" w:fill="auto"/>
          </w:tcPr>
          <w:p w14:paraId="626D3704" w14:textId="77777777" w:rsidR="008E765F" w:rsidRPr="00C12274" w:rsidRDefault="008E765F" w:rsidP="00611251">
            <w:pPr>
              <w:spacing w:before="40" w:after="40" w:line="220" w:lineRule="exact"/>
              <w:rPr>
                <w:sz w:val="16"/>
                <w:szCs w:val="16"/>
                <w:lang w:val="en-US"/>
              </w:rPr>
            </w:pPr>
            <w:r w:rsidRPr="00C12274">
              <w:rPr>
                <w:sz w:val="16"/>
                <w:szCs w:val="16"/>
                <w:lang w:val="en-US"/>
              </w:rPr>
              <w:t xml:space="preserve">Other limitations </w:t>
            </w:r>
          </w:p>
        </w:tc>
        <w:tc>
          <w:tcPr>
            <w:tcW w:w="1275" w:type="dxa"/>
            <w:shd w:val="clear" w:color="D9E2F3" w:themeColor="accent1" w:themeTint="33" w:fill="70AD47" w:themeFill="accent6"/>
          </w:tcPr>
          <w:p w14:paraId="12E47CD5" w14:textId="77777777" w:rsidR="008E765F" w:rsidRPr="00C12274" w:rsidRDefault="008E765F" w:rsidP="00611251">
            <w:pPr>
              <w:spacing w:before="40" w:after="40" w:line="220" w:lineRule="exact"/>
              <w:rPr>
                <w:sz w:val="16"/>
                <w:szCs w:val="16"/>
                <w:lang w:val="en-US"/>
              </w:rPr>
            </w:pPr>
            <w:r w:rsidRPr="00C12274">
              <w:rPr>
                <w:sz w:val="16"/>
                <w:szCs w:val="16"/>
                <w:lang w:val="en-US"/>
              </w:rPr>
              <w:t>Low risk</w:t>
            </w:r>
          </w:p>
        </w:tc>
        <w:tc>
          <w:tcPr>
            <w:tcW w:w="11199" w:type="dxa"/>
            <w:shd w:val="clear" w:color="D9E2F3" w:themeColor="accent1" w:themeTint="33" w:fill="auto"/>
          </w:tcPr>
          <w:p w14:paraId="6295ABD4" w14:textId="77777777" w:rsidR="008E765F" w:rsidRPr="00C12274" w:rsidRDefault="008E765F" w:rsidP="00611251">
            <w:pPr>
              <w:spacing w:before="40" w:after="40" w:line="220" w:lineRule="exact"/>
              <w:rPr>
                <w:sz w:val="16"/>
                <w:szCs w:val="16"/>
                <w:lang w:val="en-US"/>
              </w:rPr>
            </w:pPr>
            <w:r w:rsidRPr="00C12274">
              <w:rPr>
                <w:sz w:val="16"/>
                <w:szCs w:val="16"/>
                <w:lang w:val="en-US"/>
              </w:rPr>
              <w:t>No significant differences between baseline characteristics of groups</w:t>
            </w:r>
          </w:p>
        </w:tc>
      </w:tr>
      <w:tr w:rsidR="008E765F" w:rsidRPr="00C12274" w14:paraId="71F5BC83" w14:textId="77777777" w:rsidTr="00BC7AEC">
        <w:trPr>
          <w:cantSplit/>
        </w:trPr>
        <w:tc>
          <w:tcPr>
            <w:tcW w:w="14034" w:type="dxa"/>
            <w:gridSpan w:val="3"/>
            <w:shd w:val="solid" w:color="D9E2F3" w:themeColor="accent1" w:themeTint="33" w:fill="auto"/>
          </w:tcPr>
          <w:p w14:paraId="1673C268" w14:textId="6BE82D92" w:rsidR="008E765F" w:rsidRPr="00C12274" w:rsidRDefault="008E765F" w:rsidP="002747EA">
            <w:pPr>
              <w:pStyle w:val="Tablecell"/>
              <w:keepNext/>
              <w:spacing w:line="220" w:lineRule="exact"/>
              <w:rPr>
                <w:rFonts w:eastAsiaTheme="minorHAnsi"/>
                <w:b/>
                <w:sz w:val="16"/>
                <w:szCs w:val="16"/>
                <w:lang w:val="en-US"/>
              </w:rPr>
            </w:pPr>
            <w:r w:rsidRPr="00C12274">
              <w:rPr>
                <w:rFonts w:eastAsiaTheme="minorHAnsi"/>
                <w:b/>
                <w:noProof/>
                <w:sz w:val="16"/>
                <w:szCs w:val="16"/>
                <w:lang w:val="en-US"/>
              </w:rPr>
              <w:t>Petrov Fieril et al 2015</w:t>
            </w:r>
            <w:r>
              <w:rPr>
                <w:sz w:val="16"/>
                <w:szCs w:val="16"/>
              </w:rPr>
              <w:fldChar w:fldCharType="begin">
                <w:fldData xml:space="preserve">PEVuZE5vdGU+PENpdGU+PEF1dGhvcj5QZXRyb3YgRmllcmlsPC9BdXRob3I+PFllYXI+MjAxNTwv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</w:fldData>
              </w:fldChar>
            </w:r>
            <w:r w:rsidR="002747EA">
              <w:rPr>
                <w:sz w:val="16"/>
                <w:szCs w:val="16"/>
              </w:rPr>
              <w:instrText xml:space="preserve"> ADDIN EN.CITE </w:instrText>
            </w:r>
            <w:r w:rsidR="002747EA">
              <w:rPr>
                <w:sz w:val="16"/>
                <w:szCs w:val="16"/>
              </w:rPr>
              <w:fldChar w:fldCharType="begin">
                <w:fldData xml:space="preserve">PEVuZE5vdGU+PENpdGU+PEF1dGhvcj5QZXRyb3YgRmllcmlsPC9BdXRob3I+PFllYXI+MjAxNTwv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</w:fldData>
              </w:fldChar>
            </w:r>
            <w:r w:rsidR="002747EA">
              <w:rPr>
                <w:sz w:val="16"/>
                <w:szCs w:val="16"/>
              </w:rPr>
              <w:instrText xml:space="preserve"> ADDIN EN.CITE.DATA </w:instrText>
            </w:r>
            <w:r w:rsidR="002747EA">
              <w:rPr>
                <w:sz w:val="16"/>
                <w:szCs w:val="16"/>
              </w:rPr>
            </w:r>
            <w:r w:rsidR="002747EA">
              <w:rPr>
                <w:sz w:val="16"/>
                <w:szCs w:val="16"/>
              </w:rPr>
              <w:fldChar w:fldCharType="end"/>
            </w:r>
            <w:r>
              <w:rPr>
                <w:sz w:val="16"/>
                <w:szCs w:val="16"/>
              </w:rPr>
            </w:r>
            <w:r>
              <w:rPr>
                <w:sz w:val="16"/>
                <w:szCs w:val="16"/>
              </w:rPr>
              <w:fldChar w:fldCharType="separate"/>
            </w:r>
            <w:r w:rsidR="002747EA" w:rsidRPr="002747EA">
              <w:rPr>
                <w:noProof/>
                <w:szCs w:val="16"/>
                <w:vertAlign w:val="superscript"/>
              </w:rPr>
              <w:t>453</w:t>
            </w:r>
            <w:r>
              <w:rPr>
                <w:sz w:val="16"/>
                <w:szCs w:val="16"/>
              </w:rPr>
              <w:fldChar w:fldCharType="end"/>
            </w:r>
          </w:p>
        </w:tc>
      </w:tr>
      <w:tr w:rsidR="008E765F" w:rsidRPr="00C12274" w14:paraId="703F6E50" w14:textId="77777777" w:rsidTr="00BC7AEC">
        <w:trPr>
          <w:cantSplit/>
        </w:trPr>
        <w:tc>
          <w:tcPr>
            <w:tcW w:w="1560" w:type="dxa"/>
            <w:shd w:val="clear" w:color="D9E2F3" w:themeColor="accent1" w:themeTint="33" w:fill="auto"/>
          </w:tcPr>
          <w:p w14:paraId="7B4DD849" w14:textId="77777777" w:rsidR="008E765F" w:rsidRPr="00C12274" w:rsidRDefault="008E765F" w:rsidP="006045AE">
            <w:pPr>
              <w:keepNext/>
              <w:spacing w:before="40" w:after="40" w:line="220" w:lineRule="exact"/>
              <w:rPr>
                <w:sz w:val="16"/>
                <w:szCs w:val="16"/>
              </w:rPr>
            </w:pPr>
            <w:r w:rsidRPr="00C12274">
              <w:rPr>
                <w:sz w:val="16"/>
                <w:szCs w:val="16"/>
              </w:rPr>
              <w:t>Random sequence generation</w:t>
            </w:r>
          </w:p>
        </w:tc>
        <w:tc>
          <w:tcPr>
            <w:tcW w:w="1275" w:type="dxa"/>
            <w:shd w:val="clear" w:color="D9E2F3" w:themeColor="accent1" w:themeTint="33" w:fill="FFC000" w:themeFill="accent4"/>
          </w:tcPr>
          <w:p w14:paraId="746F5B88" w14:textId="77777777" w:rsidR="008E765F" w:rsidRPr="00C12274" w:rsidRDefault="008E765F" w:rsidP="006045AE">
            <w:pPr>
              <w:keepNext/>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6F1769B6" w14:textId="77777777" w:rsidR="008E765F" w:rsidRPr="00C12274" w:rsidRDefault="008E765F" w:rsidP="006045AE">
            <w:pPr>
              <w:pStyle w:val="RCTstable"/>
              <w:keepNext/>
            </w:pPr>
            <w:r w:rsidRPr="00C12274">
              <w:t>Participants were randomly assigned to either the intervention group or the control group (allocation ratio 1:1)“, however the group sizes were significantly different (51 vs 41, respectively)</w:t>
            </w:r>
          </w:p>
        </w:tc>
      </w:tr>
      <w:tr w:rsidR="008E765F" w:rsidRPr="00C12274" w14:paraId="063D4B80" w14:textId="77777777" w:rsidTr="00BC7AEC">
        <w:trPr>
          <w:cantSplit/>
        </w:trPr>
        <w:tc>
          <w:tcPr>
            <w:tcW w:w="1560" w:type="dxa"/>
            <w:shd w:val="clear" w:color="D9E2F3" w:themeColor="accent1" w:themeTint="33" w:fill="auto"/>
          </w:tcPr>
          <w:p w14:paraId="4C77F55D" w14:textId="77777777" w:rsidR="008E765F" w:rsidRPr="00C12274" w:rsidRDefault="008E765F" w:rsidP="006045AE">
            <w:pPr>
              <w:keepNext/>
              <w:spacing w:before="40" w:after="40" w:line="220" w:lineRule="exact"/>
              <w:rPr>
                <w:sz w:val="16"/>
                <w:szCs w:val="16"/>
              </w:rPr>
            </w:pPr>
            <w:r w:rsidRPr="00C12274">
              <w:rPr>
                <w:sz w:val="16"/>
                <w:szCs w:val="16"/>
              </w:rPr>
              <w:t xml:space="preserve">Allocation concealment </w:t>
            </w:r>
          </w:p>
        </w:tc>
        <w:tc>
          <w:tcPr>
            <w:tcW w:w="1275" w:type="dxa"/>
            <w:shd w:val="clear" w:color="D9E2F3" w:themeColor="accent1" w:themeTint="33" w:fill="70AD47" w:themeFill="accent6"/>
          </w:tcPr>
          <w:p w14:paraId="310CC5D4" w14:textId="77777777" w:rsidR="008E765F" w:rsidRPr="00C12274" w:rsidRDefault="008E765F" w:rsidP="006045AE">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520E3613" w14:textId="77777777" w:rsidR="008E765F" w:rsidRPr="00C12274" w:rsidRDefault="008E765F" w:rsidP="006045AE">
            <w:pPr>
              <w:pStyle w:val="RCTstable"/>
              <w:keepNext/>
            </w:pPr>
            <w:r w:rsidRPr="00C12274">
              <w:t>The research coordinator performed the randomization by using opaque sealed envelopes, which were randomly picked out before the meeting with each participant.</w:t>
            </w:r>
          </w:p>
        </w:tc>
      </w:tr>
      <w:tr w:rsidR="008E765F" w:rsidRPr="00C12274" w14:paraId="5AA7A7DB" w14:textId="77777777" w:rsidTr="00BC7AEC">
        <w:trPr>
          <w:cantSplit/>
        </w:trPr>
        <w:tc>
          <w:tcPr>
            <w:tcW w:w="1560" w:type="dxa"/>
            <w:shd w:val="clear" w:color="D9E2F3" w:themeColor="accent1" w:themeTint="33" w:fill="auto"/>
          </w:tcPr>
          <w:p w14:paraId="788623BF" w14:textId="77777777" w:rsidR="008E765F" w:rsidRPr="00C12274" w:rsidRDefault="008E765F" w:rsidP="006045AE">
            <w:pPr>
              <w:keepNext/>
              <w:spacing w:before="40" w:after="40" w:line="220" w:lineRule="exact"/>
              <w:rPr>
                <w:sz w:val="16"/>
                <w:szCs w:val="16"/>
              </w:rPr>
            </w:pPr>
            <w:r w:rsidRPr="00C12274">
              <w:rPr>
                <w:sz w:val="16"/>
                <w:szCs w:val="16"/>
              </w:rPr>
              <w:t xml:space="preserve">Blinding </w:t>
            </w:r>
          </w:p>
        </w:tc>
        <w:tc>
          <w:tcPr>
            <w:tcW w:w="1275" w:type="dxa"/>
            <w:shd w:val="clear" w:color="D9E2F3" w:themeColor="accent1" w:themeTint="33" w:fill="FF4D19"/>
          </w:tcPr>
          <w:p w14:paraId="4D1643B5" w14:textId="21074638" w:rsidR="008E765F" w:rsidRPr="00C12274" w:rsidRDefault="00325EFF" w:rsidP="006045AE">
            <w:pPr>
              <w:keepNext/>
              <w:spacing w:before="40" w:after="40" w:line="220" w:lineRule="exact"/>
              <w:rPr>
                <w:sz w:val="16"/>
                <w:szCs w:val="16"/>
              </w:rPr>
            </w:pPr>
            <w:r>
              <w:rPr>
                <w:sz w:val="16"/>
                <w:szCs w:val="16"/>
              </w:rPr>
              <w:t>High</w:t>
            </w:r>
            <w:r w:rsidR="008E765F" w:rsidRPr="00C12274">
              <w:rPr>
                <w:sz w:val="16"/>
                <w:szCs w:val="16"/>
              </w:rPr>
              <w:t xml:space="preserve"> risk</w:t>
            </w:r>
          </w:p>
        </w:tc>
        <w:tc>
          <w:tcPr>
            <w:tcW w:w="11199" w:type="dxa"/>
            <w:shd w:val="clear" w:color="D9E2F3" w:themeColor="accent1" w:themeTint="33" w:fill="auto"/>
          </w:tcPr>
          <w:p w14:paraId="6A305131" w14:textId="7E3AB299" w:rsidR="008E765F" w:rsidRPr="00C12274" w:rsidRDefault="008E765F" w:rsidP="006045AE">
            <w:pPr>
              <w:pStyle w:val="RCTstable"/>
              <w:keepNext/>
            </w:pPr>
            <w:r w:rsidRPr="00C12274">
              <w:t xml:space="preserve">Not blinded to participants. </w:t>
            </w:r>
          </w:p>
        </w:tc>
      </w:tr>
      <w:tr w:rsidR="00325EFF" w:rsidRPr="00C12274" w14:paraId="29648084" w14:textId="77777777" w:rsidTr="00BC7AEC">
        <w:trPr>
          <w:cantSplit/>
        </w:trPr>
        <w:tc>
          <w:tcPr>
            <w:tcW w:w="1560" w:type="dxa"/>
            <w:shd w:val="clear" w:color="D9E2F3" w:themeColor="accent1" w:themeTint="33" w:fill="auto"/>
          </w:tcPr>
          <w:p w14:paraId="095D7845" w14:textId="77777777" w:rsidR="00325EFF" w:rsidRPr="00C12274" w:rsidRDefault="00325EFF" w:rsidP="009740A7">
            <w:pPr>
              <w:spacing w:before="40" w:after="40" w:line="220" w:lineRule="exact"/>
              <w:rPr>
                <w:sz w:val="16"/>
                <w:szCs w:val="16"/>
              </w:rPr>
            </w:pPr>
            <w:r>
              <w:rPr>
                <w:sz w:val="16"/>
                <w:szCs w:val="16"/>
              </w:rPr>
              <w:t>Detection bias</w:t>
            </w:r>
          </w:p>
        </w:tc>
        <w:tc>
          <w:tcPr>
            <w:tcW w:w="1275" w:type="dxa"/>
            <w:shd w:val="clear" w:color="D9E2F3" w:themeColor="accent1" w:themeTint="33" w:fill="70AD47" w:themeFill="accent6"/>
          </w:tcPr>
          <w:p w14:paraId="61DBA9BC" w14:textId="1B0DF62E" w:rsidR="00325EFF" w:rsidRPr="00C12274" w:rsidRDefault="00325EFF" w:rsidP="009740A7">
            <w:pPr>
              <w:spacing w:before="40" w:after="40" w:line="220" w:lineRule="exact"/>
              <w:rPr>
                <w:sz w:val="16"/>
                <w:szCs w:val="16"/>
              </w:rPr>
            </w:pPr>
            <w:r>
              <w:rPr>
                <w:sz w:val="16"/>
                <w:szCs w:val="16"/>
              </w:rPr>
              <w:t>Low</w:t>
            </w:r>
            <w:r w:rsidRPr="00C12274">
              <w:rPr>
                <w:sz w:val="16"/>
                <w:szCs w:val="16"/>
              </w:rPr>
              <w:t xml:space="preserve"> risk</w:t>
            </w:r>
          </w:p>
        </w:tc>
        <w:tc>
          <w:tcPr>
            <w:tcW w:w="11199" w:type="dxa"/>
            <w:shd w:val="clear" w:color="D9E2F3" w:themeColor="accent1" w:themeTint="33" w:fill="auto"/>
          </w:tcPr>
          <w:p w14:paraId="430B73C1" w14:textId="0C55E6CD" w:rsidR="00325EFF" w:rsidRPr="00C12274" w:rsidRDefault="00325EFF" w:rsidP="009740A7">
            <w:pPr>
              <w:pStyle w:val="RCTstable"/>
            </w:pPr>
            <w:r w:rsidRPr="00C12274">
              <w:t>All data were collected at a primary health care location by an investigator who was blinded to group allocation</w:t>
            </w:r>
          </w:p>
        </w:tc>
      </w:tr>
      <w:tr w:rsidR="008E765F" w:rsidRPr="00C12274" w14:paraId="49C848FA" w14:textId="77777777" w:rsidTr="00BC7AEC">
        <w:trPr>
          <w:cantSplit/>
        </w:trPr>
        <w:tc>
          <w:tcPr>
            <w:tcW w:w="1560" w:type="dxa"/>
            <w:shd w:val="clear" w:color="D9E2F3" w:themeColor="accent1" w:themeTint="33" w:fill="auto"/>
          </w:tcPr>
          <w:p w14:paraId="6CDF5B57" w14:textId="77777777" w:rsidR="008E765F" w:rsidRPr="00C12274" w:rsidRDefault="008E765F" w:rsidP="00611251">
            <w:pPr>
              <w:spacing w:before="40" w:after="40" w:line="220" w:lineRule="exact"/>
              <w:rPr>
                <w:sz w:val="16"/>
                <w:szCs w:val="16"/>
              </w:rPr>
            </w:pPr>
            <w:r w:rsidRPr="00C12274">
              <w:rPr>
                <w:sz w:val="16"/>
                <w:szCs w:val="16"/>
              </w:rPr>
              <w:t>Incomplete outcome data</w:t>
            </w:r>
          </w:p>
        </w:tc>
        <w:tc>
          <w:tcPr>
            <w:tcW w:w="1275" w:type="dxa"/>
            <w:shd w:val="clear" w:color="D9E2F3" w:themeColor="accent1" w:themeTint="33" w:fill="FF4D19"/>
          </w:tcPr>
          <w:p w14:paraId="4FC01031" w14:textId="77777777" w:rsidR="008E765F" w:rsidRPr="00C12274" w:rsidRDefault="008E765F" w:rsidP="00611251">
            <w:pPr>
              <w:spacing w:before="40" w:after="40" w:line="220" w:lineRule="exact"/>
              <w:rPr>
                <w:sz w:val="16"/>
                <w:szCs w:val="16"/>
              </w:rPr>
            </w:pPr>
            <w:r w:rsidRPr="00C12274">
              <w:rPr>
                <w:sz w:val="16"/>
                <w:szCs w:val="16"/>
              </w:rPr>
              <w:t>High risk</w:t>
            </w:r>
          </w:p>
        </w:tc>
        <w:tc>
          <w:tcPr>
            <w:tcW w:w="11199" w:type="dxa"/>
            <w:shd w:val="clear" w:color="D9E2F3" w:themeColor="accent1" w:themeTint="33" w:fill="auto"/>
          </w:tcPr>
          <w:p w14:paraId="1639FDBF" w14:textId="77777777" w:rsidR="008E765F" w:rsidRPr="00C12274" w:rsidRDefault="008E765F" w:rsidP="00611251">
            <w:pPr>
              <w:pStyle w:val="RCTstable"/>
            </w:pPr>
            <w:r w:rsidRPr="00C12274">
              <w:t>25% and 18% of participants dropped out of the intervention and control groups, respectively</w:t>
            </w:r>
          </w:p>
        </w:tc>
      </w:tr>
      <w:tr w:rsidR="008E765F" w:rsidRPr="00C12274" w14:paraId="16F652C7" w14:textId="77777777" w:rsidTr="00BC7AEC">
        <w:trPr>
          <w:cantSplit/>
        </w:trPr>
        <w:tc>
          <w:tcPr>
            <w:tcW w:w="1560" w:type="dxa"/>
            <w:shd w:val="clear" w:color="D9E2F3" w:themeColor="accent1" w:themeTint="33" w:fill="auto"/>
          </w:tcPr>
          <w:p w14:paraId="23A46854" w14:textId="77777777" w:rsidR="008E765F" w:rsidRPr="00C12274" w:rsidRDefault="008E765F" w:rsidP="00611251">
            <w:pPr>
              <w:spacing w:before="40" w:after="40" w:line="220" w:lineRule="exact"/>
              <w:rPr>
                <w:sz w:val="16"/>
                <w:szCs w:val="16"/>
              </w:rPr>
            </w:pPr>
            <w:r w:rsidRPr="00C12274">
              <w:rPr>
                <w:sz w:val="16"/>
                <w:szCs w:val="16"/>
              </w:rPr>
              <w:t>Selective reporting</w:t>
            </w:r>
          </w:p>
        </w:tc>
        <w:tc>
          <w:tcPr>
            <w:tcW w:w="1275" w:type="dxa"/>
            <w:shd w:val="clear" w:color="D9E2F3" w:themeColor="accent1" w:themeTint="33" w:fill="FF4D19"/>
          </w:tcPr>
          <w:p w14:paraId="75431942" w14:textId="77777777" w:rsidR="008E765F" w:rsidRPr="00C12274" w:rsidRDefault="008E765F" w:rsidP="00611251">
            <w:pPr>
              <w:spacing w:before="40" w:after="40" w:line="220" w:lineRule="exact"/>
              <w:rPr>
                <w:sz w:val="16"/>
                <w:szCs w:val="16"/>
              </w:rPr>
            </w:pPr>
            <w:r w:rsidRPr="00C12274">
              <w:rPr>
                <w:sz w:val="16"/>
                <w:szCs w:val="16"/>
              </w:rPr>
              <w:t>High risk</w:t>
            </w:r>
          </w:p>
        </w:tc>
        <w:tc>
          <w:tcPr>
            <w:tcW w:w="11199" w:type="dxa"/>
            <w:shd w:val="clear" w:color="D9E2F3" w:themeColor="accent1" w:themeTint="33" w:fill="auto"/>
          </w:tcPr>
          <w:p w14:paraId="2A2CE267" w14:textId="77777777" w:rsidR="008E765F" w:rsidRPr="00C12274" w:rsidRDefault="008E765F" w:rsidP="00611251">
            <w:pPr>
              <w:pStyle w:val="RCTstable"/>
            </w:pPr>
            <w:r w:rsidRPr="00C12274">
              <w:t>Protocol not seen. GWG and EGWG not reported.</w:t>
            </w:r>
          </w:p>
        </w:tc>
      </w:tr>
      <w:tr w:rsidR="008E765F" w:rsidRPr="00C12274" w14:paraId="0871E769" w14:textId="77777777" w:rsidTr="00BC7AEC">
        <w:trPr>
          <w:cantSplit/>
        </w:trPr>
        <w:tc>
          <w:tcPr>
            <w:tcW w:w="1560" w:type="dxa"/>
            <w:shd w:val="clear" w:color="D9E2F3" w:themeColor="accent1" w:themeTint="33" w:fill="auto"/>
          </w:tcPr>
          <w:p w14:paraId="02D2491B" w14:textId="77777777" w:rsidR="008E765F" w:rsidRPr="00C12274" w:rsidRDefault="008E765F" w:rsidP="00611251">
            <w:pPr>
              <w:spacing w:before="40" w:after="40" w:line="220" w:lineRule="exact"/>
              <w:rPr>
                <w:sz w:val="16"/>
                <w:szCs w:val="16"/>
                <w:lang w:val="en-US"/>
              </w:rPr>
            </w:pPr>
            <w:r w:rsidRPr="00C12274">
              <w:rPr>
                <w:sz w:val="16"/>
                <w:szCs w:val="16"/>
                <w:lang w:val="en-US"/>
              </w:rPr>
              <w:t xml:space="preserve">Other limitations </w:t>
            </w:r>
          </w:p>
        </w:tc>
        <w:tc>
          <w:tcPr>
            <w:tcW w:w="1275" w:type="dxa"/>
            <w:shd w:val="clear" w:color="D9E2F3" w:themeColor="accent1" w:themeTint="33" w:fill="70AD47" w:themeFill="accent6"/>
          </w:tcPr>
          <w:p w14:paraId="584B35BF" w14:textId="77777777" w:rsidR="008E765F" w:rsidRPr="00C12274" w:rsidRDefault="008E765F" w:rsidP="00611251">
            <w:pPr>
              <w:spacing w:before="40" w:after="40" w:line="220" w:lineRule="exact"/>
              <w:rPr>
                <w:sz w:val="16"/>
                <w:szCs w:val="16"/>
                <w:lang w:val="en-US"/>
              </w:rPr>
            </w:pPr>
            <w:r w:rsidRPr="00C12274">
              <w:rPr>
                <w:sz w:val="16"/>
                <w:szCs w:val="16"/>
                <w:lang w:val="en-US"/>
              </w:rPr>
              <w:t>Low risk</w:t>
            </w:r>
          </w:p>
        </w:tc>
        <w:tc>
          <w:tcPr>
            <w:tcW w:w="11199" w:type="dxa"/>
            <w:shd w:val="clear" w:color="D9E2F3" w:themeColor="accent1" w:themeTint="33" w:fill="auto"/>
          </w:tcPr>
          <w:p w14:paraId="5859CF48" w14:textId="77777777" w:rsidR="008E765F" w:rsidRPr="00C12274" w:rsidRDefault="008E765F" w:rsidP="00611251">
            <w:pPr>
              <w:spacing w:before="40" w:after="40" w:line="220" w:lineRule="exact"/>
              <w:rPr>
                <w:sz w:val="16"/>
                <w:szCs w:val="16"/>
                <w:lang w:val="en-US"/>
              </w:rPr>
            </w:pPr>
            <w:r w:rsidRPr="00C12274">
              <w:rPr>
                <w:sz w:val="16"/>
                <w:szCs w:val="16"/>
                <w:lang w:val="en-US"/>
              </w:rPr>
              <w:t>No significant differences between baseline characteristics of groups</w:t>
            </w:r>
          </w:p>
        </w:tc>
      </w:tr>
      <w:tr w:rsidR="008E765F" w:rsidRPr="00C12274" w14:paraId="3C6E3425" w14:textId="77777777" w:rsidTr="00BC7AEC">
        <w:trPr>
          <w:cantSplit/>
        </w:trPr>
        <w:tc>
          <w:tcPr>
            <w:tcW w:w="14034" w:type="dxa"/>
            <w:gridSpan w:val="3"/>
            <w:shd w:val="solid" w:color="D9E2F3" w:themeColor="accent1" w:themeTint="33" w:fill="auto"/>
          </w:tcPr>
          <w:p w14:paraId="14C749FD" w14:textId="489BA4E6" w:rsidR="008E765F" w:rsidRPr="00C12274" w:rsidRDefault="008E765F" w:rsidP="002747EA">
            <w:pPr>
              <w:pStyle w:val="Tablecell"/>
              <w:keepNext/>
              <w:spacing w:line="220" w:lineRule="exact"/>
              <w:rPr>
                <w:rFonts w:eastAsiaTheme="minorHAnsi"/>
                <w:b/>
                <w:sz w:val="16"/>
                <w:szCs w:val="16"/>
                <w:lang w:val="en-US"/>
              </w:rPr>
            </w:pPr>
            <w:r w:rsidRPr="00C12274">
              <w:rPr>
                <w:rFonts w:eastAsiaTheme="minorHAnsi"/>
                <w:b/>
                <w:noProof/>
                <w:sz w:val="16"/>
                <w:szCs w:val="16"/>
                <w:lang w:val="en-US"/>
              </w:rPr>
              <w:t>Pinzon et al 2012</w:t>
            </w:r>
            <w:r>
              <w:rPr>
                <w:sz w:val="16"/>
                <w:szCs w:val="16"/>
              </w:rPr>
              <w:fldChar w:fldCharType="begin">
                <w:fldData xml:space="preserve">PEVuZE5vdGU+PENpdGU+PEF1dGhvcj5QaW56b248L0F1dGhvcj48WWVhcj4yMDEyPC9ZZWFyPjxS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</w:fldData>
              </w:fldChar>
            </w:r>
            <w:r w:rsidR="002747EA">
              <w:rPr>
                <w:sz w:val="16"/>
                <w:szCs w:val="16"/>
              </w:rPr>
              <w:instrText xml:space="preserve"> ADDIN EN.CITE </w:instrText>
            </w:r>
            <w:r w:rsidR="002747EA">
              <w:rPr>
                <w:sz w:val="16"/>
                <w:szCs w:val="16"/>
              </w:rPr>
              <w:fldChar w:fldCharType="begin">
                <w:fldData xml:space="preserve">PEVuZE5vdGU+PENpdGU+PEF1dGhvcj5QaW56b248L0F1dGhvcj48WWVhcj4yMDEyPC9ZZWFyPjxS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</w:fldData>
              </w:fldChar>
            </w:r>
            <w:r w:rsidR="002747EA">
              <w:rPr>
                <w:sz w:val="16"/>
                <w:szCs w:val="16"/>
              </w:rPr>
              <w:instrText xml:space="preserve"> ADDIN EN.CITE.DATA </w:instrText>
            </w:r>
            <w:r w:rsidR="002747EA">
              <w:rPr>
                <w:sz w:val="16"/>
                <w:szCs w:val="16"/>
              </w:rPr>
            </w:r>
            <w:r w:rsidR="002747EA">
              <w:rPr>
                <w:sz w:val="16"/>
                <w:szCs w:val="16"/>
              </w:rPr>
              <w:fldChar w:fldCharType="end"/>
            </w:r>
            <w:r>
              <w:rPr>
                <w:sz w:val="16"/>
                <w:szCs w:val="16"/>
              </w:rPr>
            </w:r>
            <w:r>
              <w:rPr>
                <w:sz w:val="16"/>
                <w:szCs w:val="16"/>
              </w:rPr>
              <w:fldChar w:fldCharType="separate"/>
            </w:r>
            <w:r w:rsidR="002747EA" w:rsidRPr="002747EA">
              <w:rPr>
                <w:noProof/>
                <w:szCs w:val="16"/>
                <w:vertAlign w:val="superscript"/>
              </w:rPr>
              <w:t>441</w:t>
            </w:r>
            <w:r>
              <w:rPr>
                <w:sz w:val="16"/>
                <w:szCs w:val="16"/>
              </w:rPr>
              <w:fldChar w:fldCharType="end"/>
            </w:r>
          </w:p>
        </w:tc>
      </w:tr>
      <w:tr w:rsidR="008E765F" w:rsidRPr="00C12274" w14:paraId="2EE158B7" w14:textId="77777777" w:rsidTr="00BC7AEC">
        <w:trPr>
          <w:cantSplit/>
        </w:trPr>
        <w:tc>
          <w:tcPr>
            <w:tcW w:w="1560" w:type="dxa"/>
            <w:shd w:val="clear" w:color="D9E2F3" w:themeColor="accent1" w:themeTint="33" w:fill="auto"/>
          </w:tcPr>
          <w:p w14:paraId="6AD342FC" w14:textId="77777777" w:rsidR="008E765F" w:rsidRPr="00C12274" w:rsidRDefault="008E765F" w:rsidP="00611251">
            <w:pPr>
              <w:keepNext/>
              <w:spacing w:before="40" w:after="40" w:line="220" w:lineRule="exact"/>
              <w:rPr>
                <w:sz w:val="16"/>
                <w:szCs w:val="16"/>
              </w:rPr>
            </w:pPr>
            <w:r w:rsidRPr="00C12274">
              <w:rPr>
                <w:sz w:val="16"/>
                <w:szCs w:val="16"/>
              </w:rPr>
              <w:t>Random sequence generation</w:t>
            </w:r>
          </w:p>
        </w:tc>
        <w:tc>
          <w:tcPr>
            <w:tcW w:w="1275" w:type="dxa"/>
            <w:shd w:val="clear" w:color="D9E2F3" w:themeColor="accent1" w:themeTint="33" w:fill="70AD47" w:themeFill="accent6"/>
          </w:tcPr>
          <w:p w14:paraId="45BDABB1" w14:textId="77777777" w:rsidR="008E765F" w:rsidRPr="00C12274" w:rsidRDefault="008E765F" w:rsidP="00611251">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18707FBE" w14:textId="77777777" w:rsidR="008E765F" w:rsidRPr="00C12274" w:rsidRDefault="008E765F" w:rsidP="00611251">
            <w:pPr>
              <w:pStyle w:val="RCTstable"/>
              <w:keepNext/>
            </w:pPr>
            <w:r w:rsidRPr="00C12274">
              <w:t xml:space="preserve">The volunteers were randomly allocated to one of two groups, according to admission order, following a computer-generated randomisation list. </w:t>
            </w:r>
          </w:p>
        </w:tc>
      </w:tr>
      <w:tr w:rsidR="008E765F" w:rsidRPr="00C12274" w14:paraId="6C8A3095" w14:textId="77777777" w:rsidTr="00BC7AEC">
        <w:trPr>
          <w:cantSplit/>
        </w:trPr>
        <w:tc>
          <w:tcPr>
            <w:tcW w:w="1560" w:type="dxa"/>
            <w:shd w:val="clear" w:color="D9E2F3" w:themeColor="accent1" w:themeTint="33" w:fill="auto"/>
          </w:tcPr>
          <w:p w14:paraId="16154345" w14:textId="77777777" w:rsidR="008E765F" w:rsidRPr="00C12274" w:rsidRDefault="008E765F" w:rsidP="00611251">
            <w:pPr>
              <w:keepNext/>
              <w:spacing w:before="40" w:after="40" w:line="220" w:lineRule="exact"/>
              <w:rPr>
                <w:sz w:val="16"/>
                <w:szCs w:val="16"/>
              </w:rPr>
            </w:pPr>
            <w:r w:rsidRPr="00C12274">
              <w:rPr>
                <w:sz w:val="16"/>
                <w:szCs w:val="16"/>
              </w:rPr>
              <w:t xml:space="preserve">Allocation concealment </w:t>
            </w:r>
          </w:p>
        </w:tc>
        <w:tc>
          <w:tcPr>
            <w:tcW w:w="1275" w:type="dxa"/>
            <w:shd w:val="clear" w:color="D9E2F3" w:themeColor="accent1" w:themeTint="33" w:fill="70AD47" w:themeFill="accent6"/>
          </w:tcPr>
          <w:p w14:paraId="48C258ED" w14:textId="77777777" w:rsidR="008E765F" w:rsidRPr="00C12274" w:rsidRDefault="008E765F" w:rsidP="00611251">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62DA520A" w14:textId="77777777" w:rsidR="008E765F" w:rsidRPr="00C12274" w:rsidRDefault="008E765F" w:rsidP="00611251">
            <w:pPr>
              <w:pStyle w:val="RCTstable"/>
              <w:keepNext/>
            </w:pPr>
            <w:r w:rsidRPr="00C12274">
              <w:t>To guarantee concealment for randomisation, each sequential number corresponded to a sealed opaque envelope containing the questionnaires and information regarding the randomization group. </w:t>
            </w:r>
          </w:p>
        </w:tc>
      </w:tr>
      <w:tr w:rsidR="008E765F" w:rsidRPr="00C12274" w14:paraId="4B3A96F3" w14:textId="77777777" w:rsidTr="00BC7AEC">
        <w:trPr>
          <w:cantSplit/>
        </w:trPr>
        <w:tc>
          <w:tcPr>
            <w:tcW w:w="1560" w:type="dxa"/>
            <w:shd w:val="clear" w:color="D9E2F3" w:themeColor="accent1" w:themeTint="33" w:fill="auto"/>
          </w:tcPr>
          <w:p w14:paraId="0C76B400" w14:textId="77777777" w:rsidR="008E765F" w:rsidRPr="00C12274" w:rsidRDefault="008E765F" w:rsidP="00611251">
            <w:pPr>
              <w:keepNext/>
              <w:spacing w:before="40" w:after="40" w:line="220" w:lineRule="exact"/>
              <w:rPr>
                <w:sz w:val="16"/>
                <w:szCs w:val="16"/>
              </w:rPr>
            </w:pPr>
            <w:r w:rsidRPr="00C12274">
              <w:rPr>
                <w:sz w:val="16"/>
                <w:szCs w:val="16"/>
              </w:rPr>
              <w:t xml:space="preserve">Blinding </w:t>
            </w:r>
          </w:p>
        </w:tc>
        <w:tc>
          <w:tcPr>
            <w:tcW w:w="1275" w:type="dxa"/>
            <w:shd w:val="clear" w:color="D9E2F3" w:themeColor="accent1" w:themeTint="33" w:fill="FF4D19"/>
          </w:tcPr>
          <w:p w14:paraId="40E41ED2" w14:textId="03079B3F" w:rsidR="008E765F" w:rsidRPr="00C12274" w:rsidRDefault="00516C26" w:rsidP="00611251">
            <w:pPr>
              <w:keepNext/>
              <w:spacing w:before="40" w:after="40" w:line="220" w:lineRule="exact"/>
              <w:rPr>
                <w:sz w:val="16"/>
                <w:szCs w:val="16"/>
              </w:rPr>
            </w:pPr>
            <w:r>
              <w:rPr>
                <w:sz w:val="16"/>
                <w:szCs w:val="16"/>
              </w:rPr>
              <w:t>High</w:t>
            </w:r>
            <w:r w:rsidR="008E765F" w:rsidRPr="00C12274">
              <w:rPr>
                <w:sz w:val="16"/>
                <w:szCs w:val="16"/>
              </w:rPr>
              <w:t xml:space="preserve"> risk</w:t>
            </w:r>
          </w:p>
        </w:tc>
        <w:tc>
          <w:tcPr>
            <w:tcW w:w="11199" w:type="dxa"/>
            <w:shd w:val="clear" w:color="D9E2F3" w:themeColor="accent1" w:themeTint="33" w:fill="auto"/>
          </w:tcPr>
          <w:p w14:paraId="0A7F2852" w14:textId="6A1458A0" w:rsidR="008E765F" w:rsidRPr="00C12274" w:rsidRDefault="008E765F" w:rsidP="00611251">
            <w:pPr>
              <w:pStyle w:val="RCTstable"/>
              <w:keepNext/>
            </w:pPr>
            <w:r w:rsidRPr="00C12274">
              <w:t>Due to the nature of the study, it was not possible to blind the women participating.</w:t>
            </w:r>
          </w:p>
        </w:tc>
      </w:tr>
      <w:tr w:rsidR="00D77937" w:rsidRPr="00C12274" w14:paraId="14E06017" w14:textId="77777777" w:rsidTr="00BC7AEC">
        <w:trPr>
          <w:cantSplit/>
        </w:trPr>
        <w:tc>
          <w:tcPr>
            <w:tcW w:w="1560" w:type="dxa"/>
            <w:shd w:val="clear" w:color="D9E2F3" w:themeColor="accent1" w:themeTint="33" w:fill="auto"/>
          </w:tcPr>
          <w:p w14:paraId="66216611" w14:textId="77777777" w:rsidR="00D77937" w:rsidRPr="00C12274" w:rsidRDefault="00D77937" w:rsidP="009740A7">
            <w:pPr>
              <w:spacing w:before="40" w:after="40" w:line="220" w:lineRule="exact"/>
              <w:rPr>
                <w:sz w:val="16"/>
                <w:szCs w:val="16"/>
              </w:rPr>
            </w:pPr>
            <w:r>
              <w:rPr>
                <w:sz w:val="16"/>
                <w:szCs w:val="16"/>
              </w:rPr>
              <w:t>Detection bias</w:t>
            </w:r>
          </w:p>
        </w:tc>
        <w:tc>
          <w:tcPr>
            <w:tcW w:w="1275" w:type="dxa"/>
            <w:shd w:val="clear" w:color="D9E2F3" w:themeColor="accent1" w:themeTint="33" w:fill="70AD47" w:themeFill="accent6"/>
          </w:tcPr>
          <w:p w14:paraId="2A5589E5" w14:textId="77777777" w:rsidR="00D77937" w:rsidRPr="00C12274" w:rsidRDefault="00D77937" w:rsidP="009740A7">
            <w:pPr>
              <w:spacing w:before="40" w:after="40" w:line="220" w:lineRule="exact"/>
              <w:rPr>
                <w:sz w:val="16"/>
                <w:szCs w:val="16"/>
              </w:rPr>
            </w:pPr>
            <w:r>
              <w:rPr>
                <w:sz w:val="16"/>
                <w:szCs w:val="16"/>
              </w:rPr>
              <w:t>Low</w:t>
            </w:r>
            <w:r w:rsidRPr="00C12274">
              <w:rPr>
                <w:sz w:val="16"/>
                <w:szCs w:val="16"/>
              </w:rPr>
              <w:t xml:space="preserve"> risk</w:t>
            </w:r>
          </w:p>
        </w:tc>
        <w:tc>
          <w:tcPr>
            <w:tcW w:w="11199" w:type="dxa"/>
            <w:shd w:val="clear" w:color="D9E2F3" w:themeColor="accent1" w:themeTint="33" w:fill="auto"/>
          </w:tcPr>
          <w:p w14:paraId="2E97E95D" w14:textId="69258E40" w:rsidR="00D77937" w:rsidRPr="00C12274" w:rsidRDefault="00516C26" w:rsidP="009740A7">
            <w:pPr>
              <w:pStyle w:val="RCTstable"/>
            </w:pPr>
            <w:r w:rsidRPr="00C12274">
              <w:t>Research assistants were blinded to the group assignment of the subjects and were in charge of the prenatal care of the women.</w:t>
            </w:r>
          </w:p>
        </w:tc>
      </w:tr>
      <w:tr w:rsidR="008E765F" w:rsidRPr="00C12274" w14:paraId="5D80024C" w14:textId="77777777" w:rsidTr="00BC7AEC">
        <w:trPr>
          <w:cantSplit/>
        </w:trPr>
        <w:tc>
          <w:tcPr>
            <w:tcW w:w="1560" w:type="dxa"/>
            <w:shd w:val="clear" w:color="D9E2F3" w:themeColor="accent1" w:themeTint="33" w:fill="auto"/>
          </w:tcPr>
          <w:p w14:paraId="21BDB4DB" w14:textId="77777777" w:rsidR="008E765F" w:rsidRPr="00C12274" w:rsidRDefault="008E765F" w:rsidP="00611251">
            <w:pPr>
              <w:keepNext/>
              <w:spacing w:before="40" w:after="40" w:line="220" w:lineRule="exact"/>
              <w:rPr>
                <w:sz w:val="16"/>
                <w:szCs w:val="16"/>
              </w:rPr>
            </w:pPr>
            <w:r w:rsidRPr="00C12274">
              <w:rPr>
                <w:sz w:val="16"/>
                <w:szCs w:val="16"/>
              </w:rPr>
              <w:t>Incomplete outcome data</w:t>
            </w:r>
          </w:p>
        </w:tc>
        <w:tc>
          <w:tcPr>
            <w:tcW w:w="1275" w:type="dxa"/>
            <w:shd w:val="clear" w:color="D9E2F3" w:themeColor="accent1" w:themeTint="33" w:fill="FF4D19"/>
          </w:tcPr>
          <w:p w14:paraId="05D00177" w14:textId="77777777" w:rsidR="008E765F" w:rsidRPr="00C12274" w:rsidRDefault="008E765F" w:rsidP="00611251">
            <w:pPr>
              <w:keepNext/>
              <w:spacing w:before="40" w:after="40" w:line="220" w:lineRule="exact"/>
              <w:rPr>
                <w:sz w:val="16"/>
                <w:szCs w:val="16"/>
              </w:rPr>
            </w:pPr>
            <w:r w:rsidRPr="00C12274">
              <w:rPr>
                <w:sz w:val="16"/>
                <w:szCs w:val="16"/>
              </w:rPr>
              <w:t>High risk</w:t>
            </w:r>
          </w:p>
        </w:tc>
        <w:tc>
          <w:tcPr>
            <w:tcW w:w="11199" w:type="dxa"/>
            <w:shd w:val="clear" w:color="D9E2F3" w:themeColor="accent1" w:themeTint="33" w:fill="auto"/>
          </w:tcPr>
          <w:p w14:paraId="17D4E5C9" w14:textId="77777777" w:rsidR="008E765F" w:rsidRPr="00C12274" w:rsidRDefault="008E765F" w:rsidP="00611251">
            <w:pPr>
              <w:pStyle w:val="RCTstable"/>
              <w:keepNext/>
            </w:pPr>
            <w:r w:rsidRPr="00C12274">
              <w:t>14 women withdrew early (22%; 9 in study and 5 in control arm) therefore 50/64 women assessed for fitness outcomes. Weight and pregnancy outcome data were only available for 35/64 women (55%; 18 in study and 17 in control group)</w:t>
            </w:r>
          </w:p>
        </w:tc>
      </w:tr>
      <w:tr w:rsidR="008E765F" w:rsidRPr="00C12274" w14:paraId="2491CC7B" w14:textId="77777777" w:rsidTr="00BC7AEC">
        <w:trPr>
          <w:cantSplit/>
        </w:trPr>
        <w:tc>
          <w:tcPr>
            <w:tcW w:w="1560" w:type="dxa"/>
            <w:shd w:val="clear" w:color="D9E2F3" w:themeColor="accent1" w:themeTint="33" w:fill="auto"/>
          </w:tcPr>
          <w:p w14:paraId="12E4F2E1" w14:textId="77777777" w:rsidR="008E765F" w:rsidRPr="00C12274" w:rsidRDefault="008E765F" w:rsidP="00611251">
            <w:pPr>
              <w:spacing w:before="40" w:after="40" w:line="220" w:lineRule="exact"/>
              <w:rPr>
                <w:sz w:val="16"/>
                <w:szCs w:val="16"/>
              </w:rPr>
            </w:pPr>
            <w:r w:rsidRPr="00C12274">
              <w:rPr>
                <w:sz w:val="16"/>
                <w:szCs w:val="16"/>
              </w:rPr>
              <w:t>Selective reporting</w:t>
            </w:r>
          </w:p>
        </w:tc>
        <w:tc>
          <w:tcPr>
            <w:tcW w:w="1275" w:type="dxa"/>
            <w:shd w:val="clear" w:color="D9E2F3" w:themeColor="accent1" w:themeTint="33" w:fill="FFC000" w:themeFill="accent4"/>
          </w:tcPr>
          <w:p w14:paraId="74467056" w14:textId="77777777" w:rsidR="008E765F" w:rsidRPr="00C12274" w:rsidRDefault="008E765F" w:rsidP="00611251">
            <w:pPr>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4D5081D6" w14:textId="77777777" w:rsidR="008E765F" w:rsidRPr="00C12274" w:rsidRDefault="008E765F" w:rsidP="00611251">
            <w:pPr>
              <w:pStyle w:val="RCTstable"/>
            </w:pPr>
            <w:r w:rsidRPr="00C12274">
              <w:t>Unable to comment as study protocol not seen.</w:t>
            </w:r>
          </w:p>
        </w:tc>
      </w:tr>
      <w:tr w:rsidR="008E765F" w:rsidRPr="00C12274" w14:paraId="50D8C288" w14:textId="77777777" w:rsidTr="00BC7AEC">
        <w:trPr>
          <w:cantSplit/>
        </w:trPr>
        <w:tc>
          <w:tcPr>
            <w:tcW w:w="1560" w:type="dxa"/>
            <w:shd w:val="clear" w:color="D9E2F3" w:themeColor="accent1" w:themeTint="33" w:fill="auto"/>
          </w:tcPr>
          <w:p w14:paraId="085E4714" w14:textId="77777777" w:rsidR="008E765F" w:rsidRPr="00C12274" w:rsidRDefault="008E765F" w:rsidP="00611251">
            <w:pPr>
              <w:spacing w:before="40" w:after="40" w:line="220" w:lineRule="exact"/>
              <w:rPr>
                <w:sz w:val="16"/>
                <w:szCs w:val="16"/>
                <w:lang w:val="en-US"/>
              </w:rPr>
            </w:pPr>
            <w:r w:rsidRPr="00C12274">
              <w:rPr>
                <w:sz w:val="16"/>
                <w:szCs w:val="16"/>
                <w:lang w:val="en-US"/>
              </w:rPr>
              <w:t xml:space="preserve">Other limitations </w:t>
            </w:r>
          </w:p>
        </w:tc>
        <w:tc>
          <w:tcPr>
            <w:tcW w:w="1275" w:type="dxa"/>
            <w:shd w:val="clear" w:color="D9E2F3" w:themeColor="accent1" w:themeTint="33" w:fill="70AD47" w:themeFill="accent6"/>
          </w:tcPr>
          <w:p w14:paraId="23D98D2E" w14:textId="77777777" w:rsidR="008E765F" w:rsidRPr="00C12274" w:rsidRDefault="008E765F" w:rsidP="00611251">
            <w:pPr>
              <w:spacing w:before="40" w:after="40" w:line="220" w:lineRule="exact"/>
              <w:rPr>
                <w:sz w:val="16"/>
                <w:szCs w:val="16"/>
                <w:lang w:val="en-US"/>
              </w:rPr>
            </w:pPr>
            <w:r w:rsidRPr="00C12274">
              <w:rPr>
                <w:sz w:val="16"/>
                <w:szCs w:val="16"/>
                <w:lang w:val="en-US"/>
              </w:rPr>
              <w:t>Low risk</w:t>
            </w:r>
          </w:p>
        </w:tc>
        <w:tc>
          <w:tcPr>
            <w:tcW w:w="11199" w:type="dxa"/>
            <w:shd w:val="clear" w:color="D9E2F3" w:themeColor="accent1" w:themeTint="33" w:fill="auto"/>
          </w:tcPr>
          <w:p w14:paraId="6C09D90D" w14:textId="77777777" w:rsidR="008E765F" w:rsidRPr="00C12274" w:rsidRDefault="008E765F" w:rsidP="00611251">
            <w:pPr>
              <w:spacing w:before="40" w:after="40" w:line="220" w:lineRule="exact"/>
              <w:rPr>
                <w:sz w:val="16"/>
                <w:szCs w:val="16"/>
                <w:lang w:val="en-US"/>
              </w:rPr>
            </w:pPr>
            <w:r w:rsidRPr="00C12274">
              <w:rPr>
                <w:sz w:val="16"/>
                <w:szCs w:val="16"/>
                <w:lang w:val="en-US"/>
              </w:rPr>
              <w:t>No significant differences between baseline characteristics of groups</w:t>
            </w:r>
          </w:p>
        </w:tc>
      </w:tr>
      <w:tr w:rsidR="008E765F" w:rsidRPr="00C12274" w14:paraId="22AB96B3" w14:textId="77777777" w:rsidTr="00BC7AEC">
        <w:trPr>
          <w:cantSplit/>
        </w:trPr>
        <w:tc>
          <w:tcPr>
            <w:tcW w:w="14034" w:type="dxa"/>
            <w:gridSpan w:val="3"/>
            <w:shd w:val="solid" w:color="D9E2F3" w:themeColor="accent1" w:themeTint="33" w:fill="auto"/>
          </w:tcPr>
          <w:p w14:paraId="26ABAA28" w14:textId="2C247047" w:rsidR="008E765F" w:rsidRPr="00C12274" w:rsidRDefault="008E765F" w:rsidP="002747EA">
            <w:pPr>
              <w:pStyle w:val="Tablecell"/>
              <w:keepNext/>
              <w:spacing w:line="220" w:lineRule="exact"/>
              <w:rPr>
                <w:rFonts w:eastAsiaTheme="minorHAnsi"/>
                <w:b/>
                <w:sz w:val="16"/>
                <w:szCs w:val="16"/>
                <w:lang w:val="en-US"/>
              </w:rPr>
            </w:pPr>
            <w:r w:rsidRPr="00C12274">
              <w:rPr>
                <w:rFonts w:eastAsiaTheme="minorHAnsi"/>
                <w:b/>
                <w:noProof/>
                <w:sz w:val="16"/>
                <w:szCs w:val="16"/>
                <w:lang w:val="en-US"/>
              </w:rPr>
              <w:t>Price et al 2012</w:t>
            </w:r>
            <w:r>
              <w:rPr>
                <w:sz w:val="16"/>
                <w:szCs w:val="16"/>
              </w:rPr>
              <w:fldChar w:fldCharType="begin"/>
            </w:r>
            <w:r w:rsidR="002747EA">
              <w:rPr>
                <w:sz w:val="16"/>
                <w:szCs w:val="16"/>
              </w:rPr>
              <w:instrText xml:space="preserve"> ADDIN EN.CITE &lt;EndNote&gt;&lt;Cite&gt;&lt;Author&gt;Price&lt;/Author&gt;&lt;Year&gt;2012&lt;/Year&gt;&lt;RecNum&gt;707&lt;/RecNum&gt;&lt;DisplayText&gt;&lt;style face="superscript" font="Trebuchet MS" size="9"&gt;442&lt;/style&gt;&lt;/DisplayText&gt;&lt;record&gt;&lt;rec-number&gt;707&lt;/rec-number&gt;&lt;foreign-keys&gt;&lt;key app="EN" db-id="exvasrfx2dtraoesasxp2szsxa2df502592x" timestamp="1540532222"&gt;707&lt;/key&gt;&lt;/foreign-keys&gt;&lt;ref-type name="Journal Article"&gt;17&lt;/ref-type&gt;&lt;contributors&gt;&lt;authors&gt;&lt;author&gt;Price, B. B.&lt;/author&gt;&lt;author&gt;Amini, S. B.&lt;/author&gt;&lt;author&gt;Kappeler, K.&lt;/author&gt;&lt;/authors&gt;&lt;/contributors&gt;&lt;auth-address&gt;Professional Association, Austin, TX, USA. beeprice@grandecom.net&lt;/auth-address&gt;&lt;titles&gt;&lt;title&gt;Exercise in pregnancy: effect on fitness and obstetric outcomes-a randomized trial&lt;/title&gt;&lt;secondary-title&gt;Med Sci Sports Exerc&lt;/secondary-title&gt;&lt;/titles&gt;&lt;periodical&gt;&lt;full-title&gt;Med Sci Sports Exerc&lt;/full-title&gt;&lt;/periodical&gt;&lt;pages&gt;2263-9&lt;/pages&gt;&lt;volume&gt;44&lt;/volume&gt;&lt;number&gt;12&lt;/number&gt;&lt;edition&gt;2012/07/31&lt;/edition&gt;&lt;keywords&gt;&lt;keyword&gt;Adolescent&lt;/keyword&gt;&lt;keyword&gt;Adult&lt;/keyword&gt;&lt;keyword&gt;Exercise/*physiology&lt;/keyword&gt;&lt;keyword&gt;Female&lt;/keyword&gt;&lt;keyword&gt;Gestational Age&lt;/keyword&gt;&lt;keyword&gt;Humans&lt;/keyword&gt;&lt;keyword&gt;Muscle Strength/physiology&lt;/keyword&gt;&lt;keyword&gt;Outcome Assessment (Health Care)&lt;/keyword&gt;&lt;keyword&gt;Physical Fitness/*physiology&lt;/keyword&gt;&lt;keyword&gt;Pregnancy&lt;/keyword&gt;&lt;keyword&gt;*Pregnancy Outcome&lt;/keyword&gt;&lt;keyword&gt;Prospective Studies&lt;/keyword&gt;&lt;keyword&gt;Texas&lt;/keyword&gt;&lt;keyword&gt;Young Adult&lt;/keyword&gt;&lt;/keywords&gt;&lt;dates&gt;&lt;year&gt;2012&lt;/year&gt;&lt;pub-dates&gt;&lt;date&gt;Dec&lt;/date&gt;&lt;/pub-dates&gt;&lt;/dates&gt;&lt;isbn&gt;1530-0315 (Electronic)&amp;#xD;0195-9131 (Linking)&lt;/isbn&gt;&lt;accession-num&gt;22843114&lt;/accession-num&gt;&lt;urls&gt;&lt;related-urls&gt;&lt;url&gt;https://www.ncbi.nlm.nih.gov/pubmed/22843114&lt;/url&gt;&lt;/related-urls&gt;&lt;/urls&gt;&lt;electronic-resource-num&gt;10.1249/MSS.0b013e318267ad67&lt;/electronic-resource-num&gt;&lt;/record&gt;&lt;/Cite&gt;&lt;/EndNote&gt;</w:instrText>
            </w:r>
            <w:r>
              <w:rPr>
                <w:sz w:val="16"/>
                <w:szCs w:val="16"/>
              </w:rPr>
              <w:fldChar w:fldCharType="separate"/>
            </w:r>
            <w:r w:rsidR="002747EA" w:rsidRPr="002747EA">
              <w:rPr>
                <w:noProof/>
                <w:szCs w:val="16"/>
                <w:vertAlign w:val="superscript"/>
              </w:rPr>
              <w:t>442</w:t>
            </w:r>
            <w:r>
              <w:rPr>
                <w:sz w:val="16"/>
                <w:szCs w:val="16"/>
              </w:rPr>
              <w:fldChar w:fldCharType="end"/>
            </w:r>
          </w:p>
        </w:tc>
      </w:tr>
      <w:tr w:rsidR="008E765F" w:rsidRPr="00C12274" w14:paraId="1820562E" w14:textId="77777777" w:rsidTr="00BC7AEC">
        <w:trPr>
          <w:cantSplit/>
        </w:trPr>
        <w:tc>
          <w:tcPr>
            <w:tcW w:w="1560" w:type="dxa"/>
            <w:shd w:val="clear" w:color="D9E2F3" w:themeColor="accent1" w:themeTint="33" w:fill="auto"/>
          </w:tcPr>
          <w:p w14:paraId="2BC12686" w14:textId="77777777" w:rsidR="008E765F" w:rsidRPr="00C12274" w:rsidRDefault="008E765F" w:rsidP="006045AE">
            <w:pPr>
              <w:keepNext/>
              <w:spacing w:before="40" w:after="40" w:line="220" w:lineRule="exact"/>
              <w:rPr>
                <w:sz w:val="16"/>
                <w:szCs w:val="16"/>
              </w:rPr>
            </w:pPr>
            <w:r w:rsidRPr="00C12274">
              <w:rPr>
                <w:sz w:val="16"/>
                <w:szCs w:val="16"/>
              </w:rPr>
              <w:t>Random sequence generation</w:t>
            </w:r>
          </w:p>
        </w:tc>
        <w:tc>
          <w:tcPr>
            <w:tcW w:w="1275" w:type="dxa"/>
            <w:shd w:val="clear" w:color="D9E2F3" w:themeColor="accent1" w:themeTint="33" w:fill="FFC000" w:themeFill="accent4"/>
          </w:tcPr>
          <w:p w14:paraId="2BEF9FD3" w14:textId="77777777" w:rsidR="008E765F" w:rsidRPr="00C12274" w:rsidRDefault="008E765F" w:rsidP="006045AE">
            <w:pPr>
              <w:keepNext/>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22D31D86" w14:textId="77777777" w:rsidR="008E765F" w:rsidRPr="00C12274" w:rsidRDefault="008E765F" w:rsidP="006045AE">
            <w:pPr>
              <w:pStyle w:val="RCTstable"/>
              <w:keepNext/>
            </w:pPr>
            <w:r w:rsidRPr="00C12274">
              <w:t>Randomly assigned</w:t>
            </w:r>
          </w:p>
        </w:tc>
      </w:tr>
      <w:tr w:rsidR="008E765F" w:rsidRPr="00C12274" w14:paraId="08760615" w14:textId="77777777" w:rsidTr="00BC7AEC">
        <w:trPr>
          <w:cantSplit/>
        </w:trPr>
        <w:tc>
          <w:tcPr>
            <w:tcW w:w="1560" w:type="dxa"/>
            <w:shd w:val="clear" w:color="D9E2F3" w:themeColor="accent1" w:themeTint="33" w:fill="auto"/>
          </w:tcPr>
          <w:p w14:paraId="2B96D48A" w14:textId="77777777" w:rsidR="008E765F" w:rsidRPr="00C12274" w:rsidRDefault="008E765F" w:rsidP="006045AE">
            <w:pPr>
              <w:keepNext/>
              <w:spacing w:before="40" w:after="40" w:line="220" w:lineRule="exact"/>
              <w:rPr>
                <w:sz w:val="16"/>
                <w:szCs w:val="16"/>
              </w:rPr>
            </w:pPr>
            <w:r w:rsidRPr="00C12274">
              <w:rPr>
                <w:sz w:val="16"/>
                <w:szCs w:val="16"/>
              </w:rPr>
              <w:t xml:space="preserve">Allocation concealment </w:t>
            </w:r>
          </w:p>
        </w:tc>
        <w:tc>
          <w:tcPr>
            <w:tcW w:w="1275" w:type="dxa"/>
            <w:shd w:val="clear" w:color="D9E2F3" w:themeColor="accent1" w:themeTint="33" w:fill="70AD47" w:themeFill="accent6"/>
          </w:tcPr>
          <w:p w14:paraId="546483F4" w14:textId="77777777" w:rsidR="008E765F" w:rsidRPr="00C12274" w:rsidRDefault="008E765F" w:rsidP="006045AE">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2F270EF8" w14:textId="77777777" w:rsidR="008E765F" w:rsidRPr="00C12274" w:rsidRDefault="008E765F" w:rsidP="006045AE">
            <w:pPr>
              <w:pStyle w:val="RCTstable"/>
              <w:keepNext/>
            </w:pPr>
            <w:r w:rsidRPr="00C12274">
              <w:t>Subjects were randomised using numbered, opaque envelopes containing an equal number of group assignments prepared by the study statistician</w:t>
            </w:r>
          </w:p>
        </w:tc>
      </w:tr>
      <w:tr w:rsidR="00516C26" w:rsidRPr="00C12274" w14:paraId="4E0FB309" w14:textId="77777777" w:rsidTr="00BC7AEC">
        <w:trPr>
          <w:cantSplit/>
        </w:trPr>
        <w:tc>
          <w:tcPr>
            <w:tcW w:w="1560" w:type="dxa"/>
            <w:shd w:val="clear" w:color="D9E2F3" w:themeColor="accent1" w:themeTint="33" w:fill="auto"/>
          </w:tcPr>
          <w:p w14:paraId="32D3F9C5" w14:textId="77777777" w:rsidR="00516C26" w:rsidRPr="00C12274" w:rsidRDefault="00516C26" w:rsidP="006045AE">
            <w:pPr>
              <w:keepNext/>
              <w:spacing w:before="40" w:after="40" w:line="220" w:lineRule="exact"/>
              <w:rPr>
                <w:sz w:val="16"/>
                <w:szCs w:val="16"/>
              </w:rPr>
            </w:pPr>
            <w:r w:rsidRPr="00C12274">
              <w:rPr>
                <w:sz w:val="16"/>
                <w:szCs w:val="16"/>
              </w:rPr>
              <w:t xml:space="preserve">Blinding </w:t>
            </w:r>
          </w:p>
        </w:tc>
        <w:tc>
          <w:tcPr>
            <w:tcW w:w="1275" w:type="dxa"/>
            <w:shd w:val="clear" w:color="D9E2F3" w:themeColor="accent1" w:themeTint="33" w:fill="FF4D19"/>
          </w:tcPr>
          <w:p w14:paraId="0921BF81" w14:textId="77777777" w:rsidR="00516C26" w:rsidRPr="00C12274" w:rsidRDefault="00516C26" w:rsidP="006045AE">
            <w:pPr>
              <w:keepNext/>
              <w:spacing w:before="40" w:after="40" w:line="220" w:lineRule="exact"/>
              <w:rPr>
                <w:sz w:val="16"/>
                <w:szCs w:val="16"/>
              </w:rPr>
            </w:pPr>
            <w:r w:rsidRPr="00C12274">
              <w:rPr>
                <w:sz w:val="16"/>
                <w:szCs w:val="16"/>
              </w:rPr>
              <w:t>High risk</w:t>
            </w:r>
          </w:p>
        </w:tc>
        <w:tc>
          <w:tcPr>
            <w:tcW w:w="11199" w:type="dxa"/>
            <w:vMerge w:val="restart"/>
            <w:shd w:val="clear" w:color="D9E2F3" w:themeColor="accent1" w:themeTint="33" w:fill="auto"/>
          </w:tcPr>
          <w:p w14:paraId="6EBC6F88" w14:textId="77777777" w:rsidR="00516C26" w:rsidRPr="00C12274" w:rsidRDefault="00516C26" w:rsidP="006045AE">
            <w:pPr>
              <w:pStyle w:val="RCTstable"/>
              <w:keepNext/>
            </w:pPr>
            <w:r w:rsidRPr="00C12274">
              <w:t>Participants and personnel not blinded. Author kept a log of attendance</w:t>
            </w:r>
            <w:r w:rsidRPr="008D5FB7">
              <w:t xml:space="preserve"> and seemed to perform the fitness assessments</w:t>
            </w:r>
          </w:p>
        </w:tc>
      </w:tr>
      <w:tr w:rsidR="00516C26" w:rsidRPr="00C12274" w14:paraId="3806D7E1" w14:textId="77777777" w:rsidTr="00BC7AEC">
        <w:trPr>
          <w:cantSplit/>
        </w:trPr>
        <w:tc>
          <w:tcPr>
            <w:tcW w:w="1560" w:type="dxa"/>
            <w:shd w:val="clear" w:color="D9E2F3" w:themeColor="accent1" w:themeTint="33" w:fill="auto"/>
          </w:tcPr>
          <w:p w14:paraId="397E79C8" w14:textId="77777777" w:rsidR="00516C26" w:rsidRPr="00C12274" w:rsidRDefault="00516C26" w:rsidP="009740A7">
            <w:pPr>
              <w:spacing w:before="40" w:after="40" w:line="220" w:lineRule="exact"/>
              <w:rPr>
                <w:sz w:val="16"/>
                <w:szCs w:val="16"/>
              </w:rPr>
            </w:pPr>
            <w:r>
              <w:rPr>
                <w:sz w:val="16"/>
                <w:szCs w:val="16"/>
              </w:rPr>
              <w:t>Detection bias</w:t>
            </w:r>
          </w:p>
        </w:tc>
        <w:tc>
          <w:tcPr>
            <w:tcW w:w="1275" w:type="dxa"/>
            <w:shd w:val="clear" w:color="D9E2F3" w:themeColor="accent1" w:themeTint="33" w:fill="FF4D19"/>
          </w:tcPr>
          <w:p w14:paraId="4412B789" w14:textId="047C927E" w:rsidR="00516C26" w:rsidRPr="00C12274" w:rsidRDefault="00516C26" w:rsidP="009740A7">
            <w:pPr>
              <w:spacing w:before="40" w:after="40" w:line="220" w:lineRule="exact"/>
              <w:rPr>
                <w:sz w:val="16"/>
                <w:szCs w:val="16"/>
              </w:rPr>
            </w:pPr>
            <w:r>
              <w:rPr>
                <w:sz w:val="16"/>
                <w:szCs w:val="16"/>
              </w:rPr>
              <w:t>High</w:t>
            </w:r>
            <w:r w:rsidRPr="00C12274">
              <w:rPr>
                <w:sz w:val="16"/>
                <w:szCs w:val="16"/>
              </w:rPr>
              <w:t xml:space="preserve"> risk</w:t>
            </w:r>
          </w:p>
        </w:tc>
        <w:tc>
          <w:tcPr>
            <w:tcW w:w="11199" w:type="dxa"/>
            <w:vMerge/>
            <w:shd w:val="clear" w:color="D9E2F3" w:themeColor="accent1" w:themeTint="33" w:fill="auto"/>
          </w:tcPr>
          <w:p w14:paraId="1D17E05C" w14:textId="3A0CAEFC" w:rsidR="00516C26" w:rsidRPr="00C12274" w:rsidRDefault="00516C26" w:rsidP="009740A7">
            <w:pPr>
              <w:pStyle w:val="RCTstable"/>
            </w:pPr>
          </w:p>
        </w:tc>
      </w:tr>
      <w:tr w:rsidR="008E765F" w:rsidRPr="00C12274" w14:paraId="29B87BCA" w14:textId="77777777" w:rsidTr="00BC7AEC">
        <w:trPr>
          <w:cantSplit/>
        </w:trPr>
        <w:tc>
          <w:tcPr>
            <w:tcW w:w="1560" w:type="dxa"/>
            <w:shd w:val="clear" w:color="D9E2F3" w:themeColor="accent1" w:themeTint="33" w:fill="auto"/>
          </w:tcPr>
          <w:p w14:paraId="4B543936" w14:textId="77777777" w:rsidR="008E765F" w:rsidRPr="00C12274" w:rsidRDefault="008E765F" w:rsidP="00611251">
            <w:pPr>
              <w:spacing w:before="40" w:after="40" w:line="220" w:lineRule="exact"/>
              <w:rPr>
                <w:sz w:val="16"/>
                <w:szCs w:val="16"/>
              </w:rPr>
            </w:pPr>
            <w:r w:rsidRPr="00C12274">
              <w:rPr>
                <w:sz w:val="16"/>
                <w:szCs w:val="16"/>
              </w:rPr>
              <w:t>Incomplete outcome data</w:t>
            </w:r>
          </w:p>
        </w:tc>
        <w:tc>
          <w:tcPr>
            <w:tcW w:w="1275" w:type="dxa"/>
            <w:shd w:val="clear" w:color="D9E2F3" w:themeColor="accent1" w:themeTint="33" w:fill="FF4D19"/>
          </w:tcPr>
          <w:p w14:paraId="79239764" w14:textId="77777777" w:rsidR="008E765F" w:rsidRPr="00C12274" w:rsidRDefault="008E765F" w:rsidP="00611251">
            <w:pPr>
              <w:spacing w:before="40" w:after="40" w:line="220" w:lineRule="exact"/>
              <w:rPr>
                <w:sz w:val="16"/>
                <w:szCs w:val="16"/>
              </w:rPr>
            </w:pPr>
            <w:r w:rsidRPr="00C12274">
              <w:rPr>
                <w:sz w:val="16"/>
                <w:szCs w:val="16"/>
              </w:rPr>
              <w:t>High risk</w:t>
            </w:r>
          </w:p>
        </w:tc>
        <w:tc>
          <w:tcPr>
            <w:tcW w:w="11199" w:type="dxa"/>
            <w:shd w:val="clear" w:color="D9E2F3" w:themeColor="accent1" w:themeTint="33" w:fill="auto"/>
          </w:tcPr>
          <w:p w14:paraId="6573E22B" w14:textId="77777777" w:rsidR="008E765F" w:rsidRPr="00C12274" w:rsidRDefault="008E765F" w:rsidP="00611251">
            <w:pPr>
              <w:pStyle w:val="RCTstable"/>
            </w:pPr>
            <w:r w:rsidRPr="00C12274">
              <w:t>12/43 (28%) and 17/48 (35%) dropped out in the intervention and control groups, respectively.</w:t>
            </w:r>
          </w:p>
        </w:tc>
      </w:tr>
      <w:tr w:rsidR="008E765F" w:rsidRPr="00C12274" w14:paraId="11AC51FF" w14:textId="77777777" w:rsidTr="00BC7AEC">
        <w:trPr>
          <w:cantSplit/>
        </w:trPr>
        <w:tc>
          <w:tcPr>
            <w:tcW w:w="1560" w:type="dxa"/>
            <w:shd w:val="clear" w:color="D9E2F3" w:themeColor="accent1" w:themeTint="33" w:fill="auto"/>
          </w:tcPr>
          <w:p w14:paraId="2571CB00" w14:textId="77777777" w:rsidR="008E765F" w:rsidRPr="00C12274" w:rsidRDefault="008E765F" w:rsidP="00611251">
            <w:pPr>
              <w:spacing w:before="40" w:after="40" w:line="220" w:lineRule="exact"/>
              <w:rPr>
                <w:sz w:val="16"/>
                <w:szCs w:val="16"/>
              </w:rPr>
            </w:pPr>
            <w:r w:rsidRPr="00C12274">
              <w:rPr>
                <w:sz w:val="16"/>
                <w:szCs w:val="16"/>
              </w:rPr>
              <w:t>Selective reporting</w:t>
            </w:r>
          </w:p>
        </w:tc>
        <w:tc>
          <w:tcPr>
            <w:tcW w:w="1275" w:type="dxa"/>
            <w:shd w:val="clear" w:color="D9E2F3" w:themeColor="accent1" w:themeTint="33" w:fill="FFC000" w:themeFill="accent4"/>
          </w:tcPr>
          <w:p w14:paraId="198597F1" w14:textId="77777777" w:rsidR="008E765F" w:rsidRPr="00C12274" w:rsidRDefault="008E765F" w:rsidP="00611251">
            <w:pPr>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3522C355" w14:textId="77777777" w:rsidR="008E765F" w:rsidRPr="00C12274" w:rsidRDefault="008E765F" w:rsidP="00611251">
            <w:pPr>
              <w:pStyle w:val="RCTstable"/>
            </w:pPr>
            <w:r w:rsidRPr="00C12274">
              <w:t>Mean weight gain (12.4 kg vs 10.5 kg in intervention and control groups, respectively) was NR with standard deviations or denominators so these data were not usable in this meta-analysis</w:t>
            </w:r>
          </w:p>
        </w:tc>
      </w:tr>
      <w:tr w:rsidR="008E765F" w:rsidRPr="00C12274" w14:paraId="2CC7A364" w14:textId="77777777" w:rsidTr="00BC7AEC">
        <w:trPr>
          <w:cantSplit/>
        </w:trPr>
        <w:tc>
          <w:tcPr>
            <w:tcW w:w="1560" w:type="dxa"/>
            <w:shd w:val="clear" w:color="D9E2F3" w:themeColor="accent1" w:themeTint="33" w:fill="auto"/>
          </w:tcPr>
          <w:p w14:paraId="1AD26D5E" w14:textId="77777777" w:rsidR="008E765F" w:rsidRPr="00C12274" w:rsidRDefault="008E765F" w:rsidP="00611251">
            <w:pPr>
              <w:spacing w:before="40" w:after="40" w:line="220" w:lineRule="exact"/>
              <w:rPr>
                <w:sz w:val="16"/>
                <w:szCs w:val="16"/>
                <w:lang w:val="en-US"/>
              </w:rPr>
            </w:pPr>
            <w:r w:rsidRPr="00C12274">
              <w:rPr>
                <w:sz w:val="16"/>
                <w:szCs w:val="16"/>
                <w:lang w:val="en-US"/>
              </w:rPr>
              <w:t xml:space="preserve">Other limitations </w:t>
            </w:r>
          </w:p>
        </w:tc>
        <w:tc>
          <w:tcPr>
            <w:tcW w:w="1275" w:type="dxa"/>
            <w:shd w:val="clear" w:color="D9E2F3" w:themeColor="accent1" w:themeTint="33" w:fill="FF4D19"/>
          </w:tcPr>
          <w:p w14:paraId="15BA7ECD" w14:textId="77777777" w:rsidR="008E765F" w:rsidRPr="00C12274" w:rsidRDefault="008E765F" w:rsidP="00611251">
            <w:pPr>
              <w:spacing w:before="40" w:after="40" w:line="220" w:lineRule="exact"/>
              <w:rPr>
                <w:sz w:val="16"/>
                <w:szCs w:val="16"/>
                <w:lang w:val="en-US"/>
              </w:rPr>
            </w:pPr>
            <w:r w:rsidRPr="00C12274">
              <w:rPr>
                <w:sz w:val="16"/>
                <w:szCs w:val="16"/>
                <w:lang w:val="en-US"/>
              </w:rPr>
              <w:t>High risk</w:t>
            </w:r>
          </w:p>
        </w:tc>
        <w:tc>
          <w:tcPr>
            <w:tcW w:w="11199" w:type="dxa"/>
            <w:shd w:val="clear" w:color="D9E2F3" w:themeColor="accent1" w:themeTint="33" w:fill="auto"/>
          </w:tcPr>
          <w:p w14:paraId="2E9F352C" w14:textId="77777777" w:rsidR="008E765F" w:rsidRPr="00C12274" w:rsidRDefault="008E765F" w:rsidP="00611251">
            <w:pPr>
              <w:pStyle w:val="RCTstable"/>
            </w:pPr>
            <w:r w:rsidRPr="00C12274">
              <w:t>Baseline BMI was significantly lower in the intervention group and loss to follow-up was high. Also, ”control subjects were told not to exercise because it would blur the distinction between the groups“. This contributed to high drop out rates in the control group and may make results less generalisable by enforcing no exercise.</w:t>
            </w:r>
          </w:p>
        </w:tc>
      </w:tr>
      <w:tr w:rsidR="008E765F" w:rsidRPr="00C12274" w14:paraId="3B698611" w14:textId="77777777" w:rsidTr="00BC7AEC">
        <w:trPr>
          <w:cantSplit/>
        </w:trPr>
        <w:tc>
          <w:tcPr>
            <w:tcW w:w="14034" w:type="dxa"/>
            <w:gridSpan w:val="3"/>
            <w:shd w:val="solid" w:color="D9E2F3" w:themeColor="accent1" w:themeTint="33" w:fill="auto"/>
          </w:tcPr>
          <w:p w14:paraId="01D3F4F8" w14:textId="53B65988" w:rsidR="008E765F" w:rsidRPr="00C12274" w:rsidRDefault="008E765F" w:rsidP="002747EA">
            <w:pPr>
              <w:pStyle w:val="Tablecell"/>
              <w:keepNext/>
              <w:spacing w:line="220" w:lineRule="exact"/>
              <w:rPr>
                <w:rFonts w:eastAsiaTheme="minorHAnsi"/>
                <w:b/>
                <w:sz w:val="16"/>
                <w:szCs w:val="16"/>
                <w:lang w:val="en-US"/>
              </w:rPr>
            </w:pPr>
            <w:r w:rsidRPr="00C12274">
              <w:rPr>
                <w:rFonts w:eastAsiaTheme="minorHAnsi"/>
                <w:b/>
                <w:noProof/>
                <w:sz w:val="16"/>
                <w:szCs w:val="16"/>
                <w:lang w:val="en-US"/>
              </w:rPr>
              <w:t>Renault et al 2014</w:t>
            </w:r>
            <w:r>
              <w:rPr>
                <w:sz w:val="16"/>
                <w:szCs w:val="16"/>
              </w:rPr>
              <w:fldChar w:fldCharType="begin">
                <w:fldData xml:space="preserve">PEVuZE5vdGU+PENpdGU+PEF1dGhvcj5SZW5hdWx0PC9BdXRob3I+PFllYXI+MjAxNDwvWWVhcj48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</w:fldData>
              </w:fldChar>
            </w:r>
            <w:r w:rsidR="002747EA">
              <w:rPr>
                <w:sz w:val="16"/>
                <w:szCs w:val="16"/>
              </w:rPr>
              <w:instrText xml:space="preserve"> ADDIN EN.CITE </w:instrText>
            </w:r>
            <w:r w:rsidR="002747EA">
              <w:rPr>
                <w:sz w:val="16"/>
                <w:szCs w:val="16"/>
              </w:rPr>
              <w:fldChar w:fldCharType="begin">
                <w:fldData xml:space="preserve">PEVuZE5vdGU+PENpdGU+PEF1dGhvcj5SZW5hdWx0PC9BdXRob3I+PFllYXI+MjAxNDwvWWVhcj48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</w:fldData>
              </w:fldChar>
            </w:r>
            <w:r w:rsidR="002747EA">
              <w:rPr>
                <w:sz w:val="16"/>
                <w:szCs w:val="16"/>
              </w:rPr>
              <w:instrText xml:space="preserve"> ADDIN EN.CITE.DATA </w:instrText>
            </w:r>
            <w:r w:rsidR="002747EA">
              <w:rPr>
                <w:sz w:val="16"/>
                <w:szCs w:val="16"/>
              </w:rPr>
            </w:r>
            <w:r w:rsidR="002747EA">
              <w:rPr>
                <w:sz w:val="16"/>
                <w:szCs w:val="16"/>
              </w:rPr>
              <w:fldChar w:fldCharType="end"/>
            </w:r>
            <w:r>
              <w:rPr>
                <w:sz w:val="16"/>
                <w:szCs w:val="16"/>
              </w:rPr>
            </w:r>
            <w:r>
              <w:rPr>
                <w:sz w:val="16"/>
                <w:szCs w:val="16"/>
              </w:rPr>
              <w:fldChar w:fldCharType="separate"/>
            </w:r>
            <w:r w:rsidR="002747EA" w:rsidRPr="002747EA">
              <w:rPr>
                <w:noProof/>
                <w:szCs w:val="16"/>
                <w:vertAlign w:val="superscript"/>
              </w:rPr>
              <w:t>451</w:t>
            </w:r>
            <w:r>
              <w:rPr>
                <w:sz w:val="16"/>
                <w:szCs w:val="16"/>
              </w:rPr>
              <w:fldChar w:fldCharType="end"/>
            </w:r>
          </w:p>
        </w:tc>
      </w:tr>
      <w:tr w:rsidR="008E765F" w:rsidRPr="00C12274" w14:paraId="0BFC4B78" w14:textId="77777777" w:rsidTr="00BC7AEC">
        <w:trPr>
          <w:cantSplit/>
        </w:trPr>
        <w:tc>
          <w:tcPr>
            <w:tcW w:w="1560" w:type="dxa"/>
            <w:shd w:val="clear" w:color="D9E2F3" w:themeColor="accent1" w:themeTint="33" w:fill="auto"/>
          </w:tcPr>
          <w:p w14:paraId="5A4907F4" w14:textId="77777777" w:rsidR="008E765F" w:rsidRPr="00C12274" w:rsidRDefault="008E765F" w:rsidP="00611251">
            <w:pPr>
              <w:keepNext/>
              <w:spacing w:before="40" w:after="40" w:line="220" w:lineRule="exact"/>
              <w:rPr>
                <w:sz w:val="16"/>
                <w:szCs w:val="16"/>
              </w:rPr>
            </w:pPr>
            <w:r w:rsidRPr="00C12274">
              <w:rPr>
                <w:sz w:val="16"/>
                <w:szCs w:val="16"/>
              </w:rPr>
              <w:t>Random sequence generation</w:t>
            </w:r>
          </w:p>
        </w:tc>
        <w:tc>
          <w:tcPr>
            <w:tcW w:w="1275" w:type="dxa"/>
            <w:shd w:val="clear" w:color="D9E2F3" w:themeColor="accent1" w:themeTint="33" w:fill="FFC000" w:themeFill="accent4"/>
          </w:tcPr>
          <w:p w14:paraId="3EC2FAF3" w14:textId="77777777" w:rsidR="008E765F" w:rsidRPr="00C12274" w:rsidRDefault="008E765F" w:rsidP="00611251">
            <w:pPr>
              <w:keepNext/>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592217EA" w14:textId="77777777" w:rsidR="008E765F" w:rsidRPr="00C12274" w:rsidRDefault="008E765F" w:rsidP="00611251">
            <w:pPr>
              <w:pStyle w:val="RCTstable"/>
              <w:keepNext/>
            </w:pPr>
            <w:r w:rsidRPr="00C12274">
              <w:t>The randomization was stratified according to parity to ensure equal distribution of primiparous in the 3 groups</w:t>
            </w:r>
          </w:p>
        </w:tc>
      </w:tr>
      <w:tr w:rsidR="008E765F" w:rsidRPr="00C12274" w14:paraId="5A22BC88" w14:textId="77777777" w:rsidTr="00BC7AEC">
        <w:trPr>
          <w:cantSplit/>
        </w:trPr>
        <w:tc>
          <w:tcPr>
            <w:tcW w:w="1560" w:type="dxa"/>
            <w:shd w:val="clear" w:color="D9E2F3" w:themeColor="accent1" w:themeTint="33" w:fill="auto"/>
          </w:tcPr>
          <w:p w14:paraId="68E7FDCD" w14:textId="77777777" w:rsidR="008E765F" w:rsidRPr="00C12274" w:rsidRDefault="008E765F" w:rsidP="00611251">
            <w:pPr>
              <w:keepNext/>
              <w:spacing w:before="40" w:after="40" w:line="220" w:lineRule="exact"/>
              <w:rPr>
                <w:sz w:val="16"/>
                <w:szCs w:val="16"/>
              </w:rPr>
            </w:pPr>
            <w:r w:rsidRPr="00C12274">
              <w:rPr>
                <w:sz w:val="16"/>
                <w:szCs w:val="16"/>
              </w:rPr>
              <w:t xml:space="preserve">Allocation concealment </w:t>
            </w:r>
          </w:p>
        </w:tc>
        <w:tc>
          <w:tcPr>
            <w:tcW w:w="1275" w:type="dxa"/>
            <w:shd w:val="clear" w:color="D9E2F3" w:themeColor="accent1" w:themeTint="33" w:fill="70AD47" w:themeFill="accent6"/>
          </w:tcPr>
          <w:p w14:paraId="27009F0E" w14:textId="77777777" w:rsidR="008E765F" w:rsidRPr="00C12274" w:rsidRDefault="008E765F" w:rsidP="00611251">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5DE2A00B" w14:textId="77777777" w:rsidR="008E765F" w:rsidRPr="00C12274" w:rsidRDefault="008E765F" w:rsidP="00611251">
            <w:pPr>
              <w:pStyle w:val="RCTstable"/>
              <w:keepNext/>
            </w:pPr>
            <w:r w:rsidRPr="00C12274">
              <w:t>Web allocation by an independent organisation properly concealed the procedure</w:t>
            </w:r>
          </w:p>
        </w:tc>
      </w:tr>
      <w:tr w:rsidR="008E765F" w:rsidRPr="00C12274" w14:paraId="054A283D" w14:textId="77777777" w:rsidTr="00BC7AEC">
        <w:trPr>
          <w:cantSplit/>
        </w:trPr>
        <w:tc>
          <w:tcPr>
            <w:tcW w:w="1560" w:type="dxa"/>
            <w:shd w:val="clear" w:color="D9E2F3" w:themeColor="accent1" w:themeTint="33" w:fill="auto"/>
          </w:tcPr>
          <w:p w14:paraId="01A794E3" w14:textId="77777777" w:rsidR="008E765F" w:rsidRPr="00C12274" w:rsidRDefault="008E765F" w:rsidP="00611251">
            <w:pPr>
              <w:keepNext/>
              <w:spacing w:before="40" w:after="40" w:line="220" w:lineRule="exact"/>
              <w:rPr>
                <w:sz w:val="16"/>
                <w:szCs w:val="16"/>
              </w:rPr>
            </w:pPr>
            <w:r w:rsidRPr="00C12274">
              <w:rPr>
                <w:sz w:val="16"/>
                <w:szCs w:val="16"/>
              </w:rPr>
              <w:t xml:space="preserve">Blinding </w:t>
            </w:r>
          </w:p>
        </w:tc>
        <w:tc>
          <w:tcPr>
            <w:tcW w:w="1275" w:type="dxa"/>
            <w:shd w:val="clear" w:color="D9E2F3" w:themeColor="accent1" w:themeTint="33" w:fill="FF4D19"/>
          </w:tcPr>
          <w:p w14:paraId="15077606" w14:textId="033BD293" w:rsidR="008E765F" w:rsidRPr="00C12274" w:rsidRDefault="00516C26" w:rsidP="00611251">
            <w:pPr>
              <w:keepNext/>
              <w:spacing w:before="40" w:after="40" w:line="220" w:lineRule="exact"/>
              <w:rPr>
                <w:sz w:val="16"/>
                <w:szCs w:val="16"/>
              </w:rPr>
            </w:pPr>
            <w:r>
              <w:rPr>
                <w:sz w:val="16"/>
                <w:szCs w:val="16"/>
              </w:rPr>
              <w:t>High</w:t>
            </w:r>
            <w:r w:rsidR="008E765F" w:rsidRPr="00C12274">
              <w:rPr>
                <w:sz w:val="16"/>
                <w:szCs w:val="16"/>
              </w:rPr>
              <w:t xml:space="preserve"> risk</w:t>
            </w:r>
          </w:p>
        </w:tc>
        <w:tc>
          <w:tcPr>
            <w:tcW w:w="11199" w:type="dxa"/>
            <w:shd w:val="clear" w:color="D9E2F3" w:themeColor="accent1" w:themeTint="33" w:fill="auto"/>
          </w:tcPr>
          <w:p w14:paraId="5A478870" w14:textId="0A178705" w:rsidR="008E765F" w:rsidRPr="00C12274" w:rsidRDefault="008E765F" w:rsidP="00516C26">
            <w:pPr>
              <w:pStyle w:val="RCTstable"/>
              <w:keepNext/>
            </w:pPr>
            <w:r w:rsidRPr="00C12274">
              <w:t xml:space="preserve">Blinding not possible due to the nature of the study. </w:t>
            </w:r>
          </w:p>
        </w:tc>
      </w:tr>
      <w:tr w:rsidR="00516C26" w:rsidRPr="00C12274" w14:paraId="792FFBC1" w14:textId="77777777" w:rsidTr="00BC7AEC">
        <w:trPr>
          <w:cantSplit/>
        </w:trPr>
        <w:tc>
          <w:tcPr>
            <w:tcW w:w="1560" w:type="dxa"/>
            <w:shd w:val="clear" w:color="D9E2F3" w:themeColor="accent1" w:themeTint="33" w:fill="auto"/>
          </w:tcPr>
          <w:p w14:paraId="76E3D2D5" w14:textId="77777777" w:rsidR="00516C26" w:rsidRPr="00C12274" w:rsidRDefault="00516C26" w:rsidP="009740A7">
            <w:pPr>
              <w:spacing w:before="40" w:after="40" w:line="220" w:lineRule="exact"/>
              <w:rPr>
                <w:sz w:val="16"/>
                <w:szCs w:val="16"/>
              </w:rPr>
            </w:pPr>
            <w:r>
              <w:rPr>
                <w:sz w:val="16"/>
                <w:szCs w:val="16"/>
              </w:rPr>
              <w:t>Detection bias</w:t>
            </w:r>
          </w:p>
        </w:tc>
        <w:tc>
          <w:tcPr>
            <w:tcW w:w="1275" w:type="dxa"/>
            <w:shd w:val="clear" w:color="D9E2F3" w:themeColor="accent1" w:themeTint="33" w:fill="FFC000" w:themeFill="accent4"/>
          </w:tcPr>
          <w:p w14:paraId="1D1C3F40" w14:textId="2359AFB1" w:rsidR="00516C26" w:rsidRPr="00C12274" w:rsidRDefault="00516C26" w:rsidP="009740A7">
            <w:pPr>
              <w:spacing w:before="40" w:after="40" w:line="220" w:lineRule="exact"/>
              <w:rPr>
                <w:sz w:val="16"/>
                <w:szCs w:val="16"/>
              </w:rPr>
            </w:pPr>
            <w:r>
              <w:rPr>
                <w:sz w:val="16"/>
                <w:szCs w:val="16"/>
              </w:rPr>
              <w:t>Unclear</w:t>
            </w:r>
            <w:r w:rsidRPr="00C12274">
              <w:rPr>
                <w:sz w:val="16"/>
                <w:szCs w:val="16"/>
              </w:rPr>
              <w:t xml:space="preserve"> risk</w:t>
            </w:r>
          </w:p>
        </w:tc>
        <w:tc>
          <w:tcPr>
            <w:tcW w:w="11199" w:type="dxa"/>
            <w:shd w:val="clear" w:color="D9E2F3" w:themeColor="accent1" w:themeTint="33" w:fill="auto"/>
          </w:tcPr>
          <w:p w14:paraId="5FB3361E" w14:textId="7541919C" w:rsidR="00516C26" w:rsidRPr="00C12274" w:rsidRDefault="00516C26" w:rsidP="009740A7">
            <w:pPr>
              <w:pStyle w:val="RCTstable"/>
            </w:pPr>
            <w:r w:rsidRPr="00C12274">
              <w:t>Assessor blinding not described.</w:t>
            </w:r>
          </w:p>
        </w:tc>
      </w:tr>
      <w:tr w:rsidR="008E765F" w:rsidRPr="00C12274" w14:paraId="7ADAA1C4" w14:textId="77777777" w:rsidTr="00BC7AEC">
        <w:trPr>
          <w:cantSplit/>
        </w:trPr>
        <w:tc>
          <w:tcPr>
            <w:tcW w:w="1560" w:type="dxa"/>
            <w:shd w:val="clear" w:color="D9E2F3" w:themeColor="accent1" w:themeTint="33" w:fill="auto"/>
          </w:tcPr>
          <w:p w14:paraId="08F66B67" w14:textId="77777777" w:rsidR="008E765F" w:rsidRPr="00C12274" w:rsidRDefault="008E765F" w:rsidP="00611251">
            <w:pPr>
              <w:spacing w:before="40" w:after="40" w:line="220" w:lineRule="exact"/>
              <w:rPr>
                <w:sz w:val="16"/>
                <w:szCs w:val="16"/>
              </w:rPr>
            </w:pPr>
            <w:r w:rsidRPr="00C12274">
              <w:rPr>
                <w:sz w:val="16"/>
                <w:szCs w:val="16"/>
              </w:rPr>
              <w:t>Incomplete outcome data</w:t>
            </w:r>
          </w:p>
        </w:tc>
        <w:tc>
          <w:tcPr>
            <w:tcW w:w="1275" w:type="dxa"/>
            <w:shd w:val="clear" w:color="D9E2F3" w:themeColor="accent1" w:themeTint="33" w:fill="70AD47" w:themeFill="accent6"/>
          </w:tcPr>
          <w:p w14:paraId="70830D94" w14:textId="77777777" w:rsidR="008E765F" w:rsidRPr="00C12274" w:rsidRDefault="008E765F" w:rsidP="00611251">
            <w:pPr>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6EACEBB0" w14:textId="77777777" w:rsidR="008E765F" w:rsidRPr="00C12274" w:rsidRDefault="008E765F" w:rsidP="00611251">
            <w:pPr>
              <w:pStyle w:val="RCTstable"/>
            </w:pPr>
            <w:r w:rsidRPr="00C12274">
              <w:t>Low attrition rates for most outcomes.</w:t>
            </w:r>
          </w:p>
        </w:tc>
      </w:tr>
      <w:tr w:rsidR="008E765F" w:rsidRPr="00C12274" w14:paraId="119AC88A" w14:textId="77777777" w:rsidTr="00BC7AEC">
        <w:trPr>
          <w:cantSplit/>
        </w:trPr>
        <w:tc>
          <w:tcPr>
            <w:tcW w:w="1560" w:type="dxa"/>
            <w:shd w:val="clear" w:color="D9E2F3" w:themeColor="accent1" w:themeTint="33" w:fill="auto"/>
          </w:tcPr>
          <w:p w14:paraId="307CCC86" w14:textId="77777777" w:rsidR="008E765F" w:rsidRPr="00C12274" w:rsidRDefault="008E765F" w:rsidP="00611251">
            <w:pPr>
              <w:spacing w:before="40" w:after="40" w:line="220" w:lineRule="exact"/>
              <w:rPr>
                <w:sz w:val="16"/>
                <w:szCs w:val="16"/>
              </w:rPr>
            </w:pPr>
            <w:r w:rsidRPr="00C12274">
              <w:rPr>
                <w:sz w:val="16"/>
                <w:szCs w:val="16"/>
              </w:rPr>
              <w:t>Selective reporting</w:t>
            </w:r>
          </w:p>
        </w:tc>
        <w:tc>
          <w:tcPr>
            <w:tcW w:w="1275" w:type="dxa"/>
            <w:shd w:val="clear" w:color="D9E2F3" w:themeColor="accent1" w:themeTint="33" w:fill="FFC000" w:themeFill="accent4"/>
          </w:tcPr>
          <w:p w14:paraId="3EBEEEF2" w14:textId="77777777" w:rsidR="008E765F" w:rsidRPr="00C12274" w:rsidRDefault="008E765F" w:rsidP="00611251">
            <w:pPr>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3DE19195" w14:textId="77777777" w:rsidR="008E765F" w:rsidRPr="00C12274" w:rsidRDefault="008E765F" w:rsidP="00611251">
            <w:pPr>
              <w:pStyle w:val="RCTstable"/>
            </w:pPr>
            <w:r w:rsidRPr="00C12274">
              <w:t>Could not determine.</w:t>
            </w:r>
          </w:p>
        </w:tc>
      </w:tr>
      <w:tr w:rsidR="008E765F" w:rsidRPr="00C12274" w14:paraId="0A4EC645" w14:textId="77777777" w:rsidTr="00BC7AEC">
        <w:trPr>
          <w:cantSplit/>
        </w:trPr>
        <w:tc>
          <w:tcPr>
            <w:tcW w:w="1560" w:type="dxa"/>
            <w:shd w:val="clear" w:color="D9E2F3" w:themeColor="accent1" w:themeTint="33" w:fill="auto"/>
          </w:tcPr>
          <w:p w14:paraId="7A0C0D94" w14:textId="77777777" w:rsidR="008E765F" w:rsidRPr="00C12274" w:rsidRDefault="008E765F" w:rsidP="00611251">
            <w:pPr>
              <w:spacing w:before="40" w:after="40" w:line="220" w:lineRule="exact"/>
              <w:rPr>
                <w:sz w:val="16"/>
                <w:szCs w:val="16"/>
                <w:lang w:val="en-US"/>
              </w:rPr>
            </w:pPr>
            <w:r w:rsidRPr="00C12274">
              <w:rPr>
                <w:sz w:val="16"/>
                <w:szCs w:val="16"/>
                <w:lang w:val="en-US"/>
              </w:rPr>
              <w:t xml:space="preserve">Other limitations </w:t>
            </w:r>
          </w:p>
        </w:tc>
        <w:tc>
          <w:tcPr>
            <w:tcW w:w="1275" w:type="dxa"/>
            <w:shd w:val="clear" w:color="D9E2F3" w:themeColor="accent1" w:themeTint="33" w:fill="70AD47" w:themeFill="accent6"/>
          </w:tcPr>
          <w:p w14:paraId="3B71D07D" w14:textId="77777777" w:rsidR="008E765F" w:rsidRPr="00C12274" w:rsidRDefault="008E765F" w:rsidP="00611251">
            <w:pPr>
              <w:spacing w:before="40" w:after="40" w:line="220" w:lineRule="exact"/>
              <w:rPr>
                <w:sz w:val="16"/>
                <w:szCs w:val="16"/>
                <w:lang w:val="en-US"/>
              </w:rPr>
            </w:pPr>
            <w:r w:rsidRPr="00C12274">
              <w:rPr>
                <w:sz w:val="16"/>
                <w:szCs w:val="16"/>
                <w:lang w:val="en-US"/>
              </w:rPr>
              <w:t>Low risk</w:t>
            </w:r>
          </w:p>
        </w:tc>
        <w:tc>
          <w:tcPr>
            <w:tcW w:w="11199" w:type="dxa"/>
            <w:shd w:val="clear" w:color="D9E2F3" w:themeColor="accent1" w:themeTint="33" w:fill="auto"/>
          </w:tcPr>
          <w:p w14:paraId="185830A4" w14:textId="77777777" w:rsidR="008E765F" w:rsidRPr="00C12274" w:rsidRDefault="008E765F" w:rsidP="00611251">
            <w:pPr>
              <w:pStyle w:val="RCTstable"/>
            </w:pPr>
            <w:r w:rsidRPr="00C12274">
              <w:t>Baseline characteristics were comparable. Good compliance.</w:t>
            </w:r>
          </w:p>
        </w:tc>
      </w:tr>
      <w:tr w:rsidR="008E765F" w:rsidRPr="00C12274" w14:paraId="560F94AB" w14:textId="77777777" w:rsidTr="00BC7AEC">
        <w:trPr>
          <w:cantSplit/>
        </w:trPr>
        <w:tc>
          <w:tcPr>
            <w:tcW w:w="14034" w:type="dxa"/>
            <w:gridSpan w:val="3"/>
            <w:shd w:val="solid" w:color="D9E2F3" w:themeColor="accent1" w:themeTint="33" w:fill="auto"/>
          </w:tcPr>
          <w:p w14:paraId="0B18EB82" w14:textId="39A790BC" w:rsidR="008E765F" w:rsidRPr="00C12274" w:rsidRDefault="008E765F" w:rsidP="002747EA">
            <w:pPr>
              <w:pStyle w:val="Tablecell"/>
              <w:keepNext/>
              <w:spacing w:line="220" w:lineRule="exact"/>
              <w:rPr>
                <w:rFonts w:eastAsiaTheme="minorHAnsi"/>
                <w:b/>
                <w:sz w:val="16"/>
                <w:szCs w:val="16"/>
                <w:lang w:val="en-US"/>
              </w:rPr>
            </w:pPr>
            <w:r w:rsidRPr="00C12274">
              <w:rPr>
                <w:rFonts w:eastAsiaTheme="minorHAnsi"/>
                <w:b/>
                <w:noProof/>
                <w:sz w:val="16"/>
                <w:szCs w:val="16"/>
                <w:lang w:val="en-US"/>
              </w:rPr>
              <w:t>Ruiz et al 2013</w:t>
            </w:r>
            <w:r>
              <w:rPr>
                <w:rFonts w:eastAsiaTheme="minorHAnsi"/>
                <w:sz w:val="16"/>
                <w:szCs w:val="16"/>
                <w:lang w:val="en-US"/>
              </w:rPr>
              <w:fldChar w:fldCharType="begin">
                <w:fldData xml:space="preserve">PEVuZE5vdGU+PENpdGU+PEF1dGhvcj5SdWl6PC9BdXRob3I+PFllYXI+MjAxMzwvWWVhcj48UmVj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</w:fldData>
              </w:fldChar>
            </w:r>
            <w:r w:rsidR="002747EA">
              <w:rPr>
                <w:rFonts w:eastAsiaTheme="minorHAnsi"/>
                <w:sz w:val="16"/>
                <w:szCs w:val="16"/>
                <w:lang w:val="en-US"/>
              </w:rPr>
              <w:instrText xml:space="preserve"> ADDIN EN.CITE </w:instrText>
            </w:r>
            <w:r w:rsidR="002747EA">
              <w:rPr>
                <w:rFonts w:eastAsiaTheme="minorHAnsi"/>
                <w:sz w:val="16"/>
                <w:szCs w:val="16"/>
                <w:lang w:val="en-US"/>
              </w:rPr>
              <w:fldChar w:fldCharType="begin">
                <w:fldData xml:space="preserve">PEVuZE5vdGU+PENpdGU+PEF1dGhvcj5SdWl6PC9BdXRob3I+PFllYXI+MjAxMzwvWWVhcj48UmVj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</w:fldData>
              </w:fldChar>
            </w:r>
            <w:r w:rsidR="002747EA">
              <w:rPr>
                <w:rFonts w:eastAsiaTheme="minorHAnsi"/>
                <w:sz w:val="16"/>
                <w:szCs w:val="16"/>
                <w:lang w:val="en-US"/>
              </w:rPr>
              <w:instrText xml:space="preserve"> ADDIN EN.CITE.DATA </w:instrText>
            </w:r>
            <w:r w:rsidR="002747EA">
              <w:rPr>
                <w:rFonts w:eastAsiaTheme="minorHAnsi"/>
                <w:sz w:val="16"/>
                <w:szCs w:val="16"/>
                <w:lang w:val="en-US"/>
              </w:rPr>
            </w:r>
            <w:r w:rsidR="002747EA">
              <w:rPr>
                <w:rFonts w:eastAsiaTheme="minorHAnsi"/>
                <w:sz w:val="16"/>
                <w:szCs w:val="16"/>
                <w:lang w:val="en-US"/>
              </w:rPr>
              <w:fldChar w:fldCharType="end"/>
            </w:r>
            <w:r>
              <w:rPr>
                <w:rFonts w:eastAsiaTheme="minorHAnsi"/>
                <w:sz w:val="16"/>
                <w:szCs w:val="16"/>
                <w:lang w:val="en-US"/>
              </w:rPr>
            </w:r>
            <w:r>
              <w:rPr>
                <w:rFonts w:eastAsiaTheme="minorHAnsi"/>
                <w:sz w:val="16"/>
                <w:szCs w:val="16"/>
                <w:lang w:val="en-US"/>
              </w:rPr>
              <w:fldChar w:fldCharType="separate"/>
            </w:r>
            <w:r w:rsidR="002747EA" w:rsidRPr="002747EA">
              <w:rPr>
                <w:rFonts w:eastAsiaTheme="minorHAnsi"/>
                <w:noProof/>
                <w:szCs w:val="16"/>
                <w:vertAlign w:val="superscript"/>
                <w:lang w:val="en-US"/>
              </w:rPr>
              <w:t>443</w:t>
            </w:r>
            <w:r>
              <w:rPr>
                <w:rFonts w:eastAsiaTheme="minorHAnsi"/>
                <w:sz w:val="16"/>
                <w:szCs w:val="16"/>
                <w:lang w:val="en-US"/>
              </w:rPr>
              <w:fldChar w:fldCharType="end"/>
            </w:r>
          </w:p>
        </w:tc>
      </w:tr>
      <w:tr w:rsidR="008E765F" w:rsidRPr="00C12274" w14:paraId="7DF8A7F7" w14:textId="77777777" w:rsidTr="00BC7AEC">
        <w:trPr>
          <w:cantSplit/>
        </w:trPr>
        <w:tc>
          <w:tcPr>
            <w:tcW w:w="1560" w:type="dxa"/>
            <w:shd w:val="clear" w:color="D9E2F3" w:themeColor="accent1" w:themeTint="33" w:fill="auto"/>
          </w:tcPr>
          <w:p w14:paraId="2EC75809" w14:textId="77777777" w:rsidR="008E765F" w:rsidRPr="00C12274" w:rsidRDefault="008E765F" w:rsidP="00611251">
            <w:pPr>
              <w:keepNext/>
              <w:spacing w:before="40" w:after="40" w:line="220" w:lineRule="exact"/>
              <w:rPr>
                <w:sz w:val="16"/>
                <w:szCs w:val="16"/>
              </w:rPr>
            </w:pPr>
            <w:r w:rsidRPr="00C12274">
              <w:rPr>
                <w:sz w:val="16"/>
                <w:szCs w:val="16"/>
              </w:rPr>
              <w:t>Random sequence generation</w:t>
            </w:r>
          </w:p>
        </w:tc>
        <w:tc>
          <w:tcPr>
            <w:tcW w:w="1275" w:type="dxa"/>
            <w:shd w:val="clear" w:color="D9E2F3" w:themeColor="accent1" w:themeTint="33" w:fill="70AD47" w:themeFill="accent6"/>
          </w:tcPr>
          <w:p w14:paraId="30892B09" w14:textId="77777777" w:rsidR="008E765F" w:rsidRPr="00C12274" w:rsidRDefault="008E765F" w:rsidP="00611251">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1944C2FA" w14:textId="77777777" w:rsidR="008E765F" w:rsidRPr="00C12274" w:rsidRDefault="008E765F" w:rsidP="00611251">
            <w:pPr>
              <w:pStyle w:val="RCTstable"/>
              <w:keepNext/>
            </w:pPr>
            <w:r w:rsidRPr="00C12274">
              <w:t>Computer generated.</w:t>
            </w:r>
          </w:p>
        </w:tc>
      </w:tr>
      <w:tr w:rsidR="008E765F" w:rsidRPr="00C12274" w14:paraId="04FCA7DF" w14:textId="77777777" w:rsidTr="00BC7AEC">
        <w:trPr>
          <w:cantSplit/>
        </w:trPr>
        <w:tc>
          <w:tcPr>
            <w:tcW w:w="1560" w:type="dxa"/>
            <w:shd w:val="clear" w:color="D9E2F3" w:themeColor="accent1" w:themeTint="33" w:fill="auto"/>
          </w:tcPr>
          <w:p w14:paraId="4750A2F2" w14:textId="77777777" w:rsidR="008E765F" w:rsidRPr="00C12274" w:rsidRDefault="008E765F" w:rsidP="00611251">
            <w:pPr>
              <w:keepNext/>
              <w:spacing w:before="40" w:after="40" w:line="220" w:lineRule="exact"/>
              <w:rPr>
                <w:sz w:val="16"/>
                <w:szCs w:val="16"/>
              </w:rPr>
            </w:pPr>
            <w:r w:rsidRPr="00C12274">
              <w:rPr>
                <w:sz w:val="16"/>
                <w:szCs w:val="16"/>
              </w:rPr>
              <w:t xml:space="preserve">Allocation concealment </w:t>
            </w:r>
          </w:p>
        </w:tc>
        <w:tc>
          <w:tcPr>
            <w:tcW w:w="1275" w:type="dxa"/>
            <w:shd w:val="clear" w:color="D9E2F3" w:themeColor="accent1" w:themeTint="33" w:fill="FFC000" w:themeFill="accent4"/>
          </w:tcPr>
          <w:p w14:paraId="7B87ED43" w14:textId="77777777" w:rsidR="008E765F" w:rsidRPr="00C12274" w:rsidRDefault="008E765F" w:rsidP="00611251">
            <w:pPr>
              <w:keepNext/>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28A60AE4" w14:textId="77777777" w:rsidR="008E765F" w:rsidRPr="00C12274" w:rsidRDefault="008E765F" w:rsidP="00611251">
            <w:pPr>
              <w:pStyle w:val="RCTstable"/>
              <w:keepNext/>
            </w:pPr>
            <w:r w:rsidRPr="00C12274">
              <w:t>Not described</w:t>
            </w:r>
          </w:p>
        </w:tc>
      </w:tr>
      <w:tr w:rsidR="008E765F" w:rsidRPr="00C12274" w14:paraId="76978313" w14:textId="77777777" w:rsidTr="00BC7AEC">
        <w:trPr>
          <w:cantSplit/>
        </w:trPr>
        <w:tc>
          <w:tcPr>
            <w:tcW w:w="1560" w:type="dxa"/>
            <w:shd w:val="clear" w:color="D9E2F3" w:themeColor="accent1" w:themeTint="33" w:fill="auto"/>
          </w:tcPr>
          <w:p w14:paraId="6BC0BDB9" w14:textId="77777777" w:rsidR="008E765F" w:rsidRPr="00C12274" w:rsidRDefault="008E765F" w:rsidP="00611251">
            <w:pPr>
              <w:keepNext/>
              <w:spacing w:before="40" w:after="40" w:line="220" w:lineRule="exact"/>
              <w:rPr>
                <w:sz w:val="16"/>
                <w:szCs w:val="16"/>
              </w:rPr>
            </w:pPr>
            <w:r w:rsidRPr="00C12274">
              <w:rPr>
                <w:sz w:val="16"/>
                <w:szCs w:val="16"/>
              </w:rPr>
              <w:t xml:space="preserve">Blinding </w:t>
            </w:r>
          </w:p>
        </w:tc>
        <w:tc>
          <w:tcPr>
            <w:tcW w:w="1275" w:type="dxa"/>
            <w:shd w:val="clear" w:color="D9E2F3" w:themeColor="accent1" w:themeTint="33" w:fill="FFC000" w:themeFill="accent4"/>
          </w:tcPr>
          <w:p w14:paraId="5C3B4663" w14:textId="77777777" w:rsidR="008E765F" w:rsidRPr="00C12274" w:rsidRDefault="008E765F" w:rsidP="00611251">
            <w:pPr>
              <w:keepNext/>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69081842" w14:textId="77777777" w:rsidR="008E765F" w:rsidRPr="00C12274" w:rsidRDefault="008E765F" w:rsidP="00611251">
            <w:pPr>
              <w:pStyle w:val="RCTstable"/>
              <w:keepNext/>
              <w:rPr>
                <w:rFonts w:ascii="Times" w:hAnsi="Times"/>
                <w:color w:val="181A18"/>
                <w:sz w:val="15"/>
                <w:szCs w:val="15"/>
              </w:rPr>
            </w:pPr>
            <w:r w:rsidRPr="00C12274">
              <w:t>Not described</w:t>
            </w:r>
          </w:p>
        </w:tc>
      </w:tr>
      <w:tr w:rsidR="00F04834" w:rsidRPr="00C12274" w14:paraId="61BA522A" w14:textId="77777777" w:rsidTr="00BC7AEC">
        <w:trPr>
          <w:cantSplit/>
        </w:trPr>
        <w:tc>
          <w:tcPr>
            <w:tcW w:w="1560" w:type="dxa"/>
            <w:shd w:val="clear" w:color="D9E2F3" w:themeColor="accent1" w:themeTint="33" w:fill="auto"/>
          </w:tcPr>
          <w:p w14:paraId="44D07216" w14:textId="77777777" w:rsidR="00F04834" w:rsidRPr="00C12274" w:rsidRDefault="00F04834" w:rsidP="009740A7">
            <w:pPr>
              <w:spacing w:before="40" w:after="40" w:line="220" w:lineRule="exact"/>
              <w:rPr>
                <w:sz w:val="16"/>
                <w:szCs w:val="16"/>
              </w:rPr>
            </w:pPr>
            <w:r>
              <w:rPr>
                <w:sz w:val="16"/>
                <w:szCs w:val="16"/>
              </w:rPr>
              <w:t>Detection bias</w:t>
            </w:r>
          </w:p>
        </w:tc>
        <w:tc>
          <w:tcPr>
            <w:tcW w:w="1275" w:type="dxa"/>
            <w:shd w:val="clear" w:color="D9E2F3" w:themeColor="accent1" w:themeTint="33" w:fill="FFC000" w:themeFill="accent4"/>
          </w:tcPr>
          <w:p w14:paraId="0BB5A03E" w14:textId="77777777" w:rsidR="00F04834" w:rsidRPr="00C12274" w:rsidRDefault="00F04834" w:rsidP="009740A7">
            <w:pPr>
              <w:spacing w:before="40" w:after="40" w:line="220" w:lineRule="exact"/>
              <w:rPr>
                <w:sz w:val="16"/>
                <w:szCs w:val="16"/>
              </w:rPr>
            </w:pPr>
            <w:r>
              <w:rPr>
                <w:sz w:val="16"/>
                <w:szCs w:val="16"/>
              </w:rPr>
              <w:t>Unclear</w:t>
            </w:r>
            <w:r w:rsidRPr="00C12274">
              <w:rPr>
                <w:sz w:val="16"/>
                <w:szCs w:val="16"/>
              </w:rPr>
              <w:t xml:space="preserve"> risk</w:t>
            </w:r>
          </w:p>
        </w:tc>
        <w:tc>
          <w:tcPr>
            <w:tcW w:w="11199" w:type="dxa"/>
            <w:shd w:val="clear" w:color="D9E2F3" w:themeColor="accent1" w:themeTint="33" w:fill="auto"/>
          </w:tcPr>
          <w:p w14:paraId="51D133BA" w14:textId="4525AC67" w:rsidR="00F04834" w:rsidRPr="00C12274" w:rsidRDefault="00F04834" w:rsidP="009740A7">
            <w:pPr>
              <w:pStyle w:val="RCTstable"/>
            </w:pPr>
            <w:r>
              <w:t>N</w:t>
            </w:r>
            <w:r w:rsidRPr="00C12274">
              <w:t>ot described.</w:t>
            </w:r>
          </w:p>
        </w:tc>
      </w:tr>
      <w:tr w:rsidR="008E765F" w:rsidRPr="00C12274" w14:paraId="207DE7AF" w14:textId="77777777" w:rsidTr="00BC7AEC">
        <w:trPr>
          <w:cantSplit/>
        </w:trPr>
        <w:tc>
          <w:tcPr>
            <w:tcW w:w="1560" w:type="dxa"/>
            <w:shd w:val="clear" w:color="D9E2F3" w:themeColor="accent1" w:themeTint="33" w:fill="auto"/>
          </w:tcPr>
          <w:p w14:paraId="2D8C6DB5" w14:textId="77777777" w:rsidR="008E765F" w:rsidRPr="00C12274" w:rsidRDefault="008E765F" w:rsidP="00611251">
            <w:pPr>
              <w:keepNext/>
              <w:spacing w:before="40" w:after="40" w:line="220" w:lineRule="exact"/>
              <w:rPr>
                <w:sz w:val="16"/>
                <w:szCs w:val="16"/>
              </w:rPr>
            </w:pPr>
            <w:r w:rsidRPr="00C12274">
              <w:rPr>
                <w:sz w:val="16"/>
                <w:szCs w:val="16"/>
              </w:rPr>
              <w:t>Incomplete outcome data</w:t>
            </w:r>
          </w:p>
        </w:tc>
        <w:tc>
          <w:tcPr>
            <w:tcW w:w="1275" w:type="dxa"/>
            <w:shd w:val="clear" w:color="D9E2F3" w:themeColor="accent1" w:themeTint="33" w:fill="FFC000" w:themeFill="accent4"/>
          </w:tcPr>
          <w:p w14:paraId="7F5991B1" w14:textId="77777777" w:rsidR="008E765F" w:rsidRPr="00C12274" w:rsidRDefault="008E765F" w:rsidP="00611251">
            <w:pPr>
              <w:keepNext/>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2A372472" w14:textId="77777777" w:rsidR="008E765F" w:rsidRPr="00C12274" w:rsidRDefault="008E765F" w:rsidP="00611251">
            <w:pPr>
              <w:pStyle w:val="RCTstable"/>
              <w:keepNext/>
              <w:rPr>
                <w:szCs w:val="24"/>
              </w:rPr>
            </w:pPr>
            <w:r w:rsidRPr="00C12274">
              <w:t>14% attrition overall. 68 women in the control arm and 70 in the intervention arm were lost to follow-up. No protocol deviations</w:t>
            </w:r>
          </w:p>
        </w:tc>
      </w:tr>
      <w:tr w:rsidR="008E765F" w:rsidRPr="00C12274" w14:paraId="73EE85F9" w14:textId="77777777" w:rsidTr="00BC7AEC">
        <w:trPr>
          <w:cantSplit/>
        </w:trPr>
        <w:tc>
          <w:tcPr>
            <w:tcW w:w="1560" w:type="dxa"/>
            <w:shd w:val="clear" w:color="D9E2F3" w:themeColor="accent1" w:themeTint="33" w:fill="auto"/>
          </w:tcPr>
          <w:p w14:paraId="192DD5E1" w14:textId="77777777" w:rsidR="008E765F" w:rsidRPr="00C12274" w:rsidRDefault="008E765F" w:rsidP="00611251">
            <w:pPr>
              <w:spacing w:before="40" w:after="40" w:line="220" w:lineRule="exact"/>
              <w:rPr>
                <w:sz w:val="16"/>
                <w:szCs w:val="16"/>
              </w:rPr>
            </w:pPr>
            <w:r w:rsidRPr="00C12274">
              <w:rPr>
                <w:sz w:val="16"/>
                <w:szCs w:val="16"/>
              </w:rPr>
              <w:t>Selective reporting</w:t>
            </w:r>
          </w:p>
        </w:tc>
        <w:tc>
          <w:tcPr>
            <w:tcW w:w="1275" w:type="dxa"/>
            <w:shd w:val="clear" w:color="D9E2F3" w:themeColor="accent1" w:themeTint="33" w:fill="70AD47" w:themeFill="accent6"/>
          </w:tcPr>
          <w:p w14:paraId="0E72E026" w14:textId="77777777" w:rsidR="008E765F" w:rsidRPr="00C12274" w:rsidRDefault="008E765F" w:rsidP="00611251">
            <w:pPr>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680DC940" w14:textId="77777777" w:rsidR="008E765F" w:rsidRPr="00C12274" w:rsidRDefault="008E765F" w:rsidP="00611251">
            <w:pPr>
              <w:spacing w:before="40" w:after="40" w:line="220" w:lineRule="exact"/>
              <w:rPr>
                <w:sz w:val="16"/>
                <w:szCs w:val="16"/>
              </w:rPr>
            </w:pPr>
            <w:r w:rsidRPr="00C12274">
              <w:rPr>
                <w:sz w:val="16"/>
                <w:szCs w:val="16"/>
              </w:rPr>
              <w:t>Pre-specified outcomes reported.</w:t>
            </w:r>
          </w:p>
        </w:tc>
      </w:tr>
      <w:tr w:rsidR="008E765F" w:rsidRPr="00C12274" w14:paraId="07A5267D" w14:textId="77777777" w:rsidTr="00BC7AEC">
        <w:trPr>
          <w:cantSplit/>
        </w:trPr>
        <w:tc>
          <w:tcPr>
            <w:tcW w:w="1560" w:type="dxa"/>
            <w:shd w:val="clear" w:color="D9E2F3" w:themeColor="accent1" w:themeTint="33" w:fill="auto"/>
          </w:tcPr>
          <w:p w14:paraId="2096869D" w14:textId="77777777" w:rsidR="008E765F" w:rsidRPr="00C12274" w:rsidRDefault="008E765F" w:rsidP="00611251">
            <w:pPr>
              <w:spacing w:before="40" w:after="40" w:line="220" w:lineRule="exact"/>
              <w:rPr>
                <w:sz w:val="16"/>
                <w:szCs w:val="16"/>
                <w:lang w:val="en-US"/>
              </w:rPr>
            </w:pPr>
            <w:r w:rsidRPr="00C12274">
              <w:rPr>
                <w:sz w:val="16"/>
                <w:szCs w:val="16"/>
                <w:lang w:val="en-US"/>
              </w:rPr>
              <w:t xml:space="preserve">Other limitations </w:t>
            </w:r>
          </w:p>
        </w:tc>
        <w:tc>
          <w:tcPr>
            <w:tcW w:w="1275" w:type="dxa"/>
            <w:shd w:val="clear" w:color="D9E2F3" w:themeColor="accent1" w:themeTint="33" w:fill="70AD47" w:themeFill="accent6"/>
          </w:tcPr>
          <w:p w14:paraId="49B6F0E7" w14:textId="77777777" w:rsidR="008E765F" w:rsidRPr="00C12274" w:rsidRDefault="008E765F" w:rsidP="00611251">
            <w:pPr>
              <w:spacing w:before="40" w:after="40" w:line="220" w:lineRule="exact"/>
              <w:rPr>
                <w:sz w:val="16"/>
                <w:szCs w:val="16"/>
                <w:lang w:val="en-US"/>
              </w:rPr>
            </w:pPr>
            <w:r w:rsidRPr="00C12274">
              <w:rPr>
                <w:sz w:val="16"/>
                <w:szCs w:val="16"/>
                <w:lang w:val="en-US"/>
              </w:rPr>
              <w:t>Low risk</w:t>
            </w:r>
          </w:p>
        </w:tc>
        <w:tc>
          <w:tcPr>
            <w:tcW w:w="11199" w:type="dxa"/>
            <w:shd w:val="clear" w:color="D9E2F3" w:themeColor="accent1" w:themeTint="33" w:fill="auto"/>
          </w:tcPr>
          <w:p w14:paraId="0A44ACC8" w14:textId="77777777" w:rsidR="008E765F" w:rsidRPr="00C12274" w:rsidRDefault="008E765F" w:rsidP="00611251">
            <w:pPr>
              <w:spacing w:before="40" w:after="40" w:line="220" w:lineRule="exact"/>
              <w:rPr>
                <w:sz w:val="16"/>
                <w:szCs w:val="16"/>
                <w:lang w:val="en-US"/>
              </w:rPr>
            </w:pPr>
            <w:r w:rsidRPr="00C12274">
              <w:rPr>
                <w:sz w:val="16"/>
                <w:szCs w:val="16"/>
                <w:lang w:val="en-US"/>
              </w:rPr>
              <w:t>No significant differences between baseline characteristics of groups</w:t>
            </w:r>
          </w:p>
        </w:tc>
      </w:tr>
      <w:tr w:rsidR="008E765F" w:rsidRPr="00C12274" w14:paraId="66730FF9" w14:textId="77777777" w:rsidTr="00BC7AEC">
        <w:trPr>
          <w:cantSplit/>
        </w:trPr>
        <w:tc>
          <w:tcPr>
            <w:tcW w:w="14034" w:type="dxa"/>
            <w:gridSpan w:val="3"/>
            <w:shd w:val="solid" w:color="D9E2F3" w:themeColor="accent1" w:themeTint="33" w:fill="auto"/>
          </w:tcPr>
          <w:p w14:paraId="65C234DE" w14:textId="2C1170C3" w:rsidR="008E765F" w:rsidRPr="00992BA6" w:rsidRDefault="008E765F" w:rsidP="002747EA">
            <w:pPr>
              <w:pStyle w:val="Tablecell"/>
              <w:keepNext/>
              <w:spacing w:line="220" w:lineRule="exact"/>
              <w:rPr>
                <w:rFonts w:eastAsiaTheme="minorHAnsi"/>
                <w:sz w:val="16"/>
                <w:szCs w:val="16"/>
                <w:lang w:val="en-US"/>
              </w:rPr>
            </w:pPr>
            <w:r w:rsidRPr="00C12274">
              <w:rPr>
                <w:rFonts w:eastAsiaTheme="minorHAnsi"/>
                <w:b/>
                <w:noProof/>
                <w:sz w:val="16"/>
                <w:szCs w:val="16"/>
                <w:lang w:val="en-US"/>
              </w:rPr>
              <w:t>Seneviratne et al 2016</w:t>
            </w:r>
            <w:r>
              <w:rPr>
                <w:rFonts w:eastAsiaTheme="minorHAnsi"/>
                <w:sz w:val="16"/>
                <w:szCs w:val="16"/>
                <w:lang w:val="en-US"/>
              </w:rPr>
              <w:fldChar w:fldCharType="begin">
                <w:fldData xml:space="preserve">PEVuZE5vdGU+PENpdGU+PEF1dGhvcj5TZW5ldmlyYXRuZTwvQXV0aG9yPjxZZWFyPjIwMTY8L1ll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</w:fldData>
              </w:fldChar>
            </w:r>
            <w:r w:rsidR="002747EA">
              <w:rPr>
                <w:rFonts w:eastAsiaTheme="minorHAnsi"/>
                <w:sz w:val="16"/>
                <w:szCs w:val="16"/>
                <w:lang w:val="en-US"/>
              </w:rPr>
              <w:instrText xml:space="preserve"> ADDIN EN.CITE </w:instrText>
            </w:r>
            <w:r w:rsidR="002747EA">
              <w:rPr>
                <w:rFonts w:eastAsiaTheme="minorHAnsi"/>
                <w:sz w:val="16"/>
                <w:szCs w:val="16"/>
                <w:lang w:val="en-US"/>
              </w:rPr>
              <w:fldChar w:fldCharType="begin">
                <w:fldData xml:space="preserve">PEVuZE5vdGU+PENpdGU+PEF1dGhvcj5TZW5ldmlyYXRuZTwvQXV0aG9yPjxZZWFyPjIwMTY8L1ll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</w:fldData>
              </w:fldChar>
            </w:r>
            <w:r w:rsidR="002747EA">
              <w:rPr>
                <w:rFonts w:eastAsiaTheme="minorHAnsi"/>
                <w:sz w:val="16"/>
                <w:szCs w:val="16"/>
                <w:lang w:val="en-US"/>
              </w:rPr>
              <w:instrText xml:space="preserve"> ADDIN EN.CITE.DATA </w:instrText>
            </w:r>
            <w:r w:rsidR="002747EA">
              <w:rPr>
                <w:rFonts w:eastAsiaTheme="minorHAnsi"/>
                <w:sz w:val="16"/>
                <w:szCs w:val="16"/>
                <w:lang w:val="en-US"/>
              </w:rPr>
            </w:r>
            <w:r w:rsidR="002747EA">
              <w:rPr>
                <w:rFonts w:eastAsiaTheme="minorHAnsi"/>
                <w:sz w:val="16"/>
                <w:szCs w:val="16"/>
                <w:lang w:val="en-US"/>
              </w:rPr>
              <w:fldChar w:fldCharType="end"/>
            </w:r>
            <w:r>
              <w:rPr>
                <w:rFonts w:eastAsiaTheme="minorHAnsi"/>
                <w:sz w:val="16"/>
                <w:szCs w:val="16"/>
                <w:lang w:val="en-US"/>
              </w:rPr>
            </w:r>
            <w:r>
              <w:rPr>
                <w:rFonts w:eastAsiaTheme="minorHAnsi"/>
                <w:sz w:val="16"/>
                <w:szCs w:val="16"/>
                <w:lang w:val="en-US"/>
              </w:rPr>
              <w:fldChar w:fldCharType="separate"/>
            </w:r>
            <w:r w:rsidR="002747EA" w:rsidRPr="002747EA">
              <w:rPr>
                <w:rFonts w:eastAsiaTheme="minorHAnsi"/>
                <w:noProof/>
                <w:szCs w:val="16"/>
                <w:vertAlign w:val="superscript"/>
                <w:lang w:val="en-US"/>
              </w:rPr>
              <w:t>273</w:t>
            </w:r>
            <w:r>
              <w:rPr>
                <w:rFonts w:eastAsiaTheme="minorHAnsi"/>
                <w:sz w:val="16"/>
                <w:szCs w:val="16"/>
                <w:lang w:val="en-US"/>
              </w:rPr>
              <w:fldChar w:fldCharType="end"/>
            </w:r>
          </w:p>
        </w:tc>
      </w:tr>
      <w:tr w:rsidR="008E765F" w:rsidRPr="00C12274" w14:paraId="7971102A" w14:textId="77777777" w:rsidTr="00BC7AEC">
        <w:trPr>
          <w:cantSplit/>
        </w:trPr>
        <w:tc>
          <w:tcPr>
            <w:tcW w:w="1560" w:type="dxa"/>
            <w:shd w:val="clear" w:color="D9E2F3" w:themeColor="accent1" w:themeTint="33" w:fill="auto"/>
          </w:tcPr>
          <w:p w14:paraId="6738AFCD" w14:textId="77777777" w:rsidR="008E765F" w:rsidRPr="00C12274" w:rsidRDefault="008E765F" w:rsidP="00611251">
            <w:pPr>
              <w:keepNext/>
              <w:spacing w:before="40" w:after="40" w:line="220" w:lineRule="exact"/>
              <w:rPr>
                <w:sz w:val="16"/>
                <w:szCs w:val="16"/>
              </w:rPr>
            </w:pPr>
            <w:r w:rsidRPr="00C12274">
              <w:rPr>
                <w:sz w:val="16"/>
                <w:szCs w:val="16"/>
              </w:rPr>
              <w:t>Random sequence generation</w:t>
            </w:r>
          </w:p>
        </w:tc>
        <w:tc>
          <w:tcPr>
            <w:tcW w:w="1275" w:type="dxa"/>
            <w:shd w:val="clear" w:color="D9E2F3" w:themeColor="accent1" w:themeTint="33" w:fill="70AD47" w:themeFill="accent6"/>
          </w:tcPr>
          <w:p w14:paraId="04BD3E57" w14:textId="77777777" w:rsidR="008E765F" w:rsidRPr="00C12274" w:rsidRDefault="008E765F" w:rsidP="00611251">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6B0D548A" w14:textId="77777777" w:rsidR="008E765F" w:rsidRPr="00C12274" w:rsidRDefault="008E765F" w:rsidP="00611251">
            <w:pPr>
              <w:pStyle w:val="RCTstable"/>
              <w:keepNext/>
            </w:pPr>
            <w:r w:rsidRPr="00C12274">
              <w:t xml:space="preserve">Randomisation sequences were generated by a biostatistician with no clinical involvement in the trial, and were used sequentially according to enrolment order. </w:t>
            </w:r>
          </w:p>
        </w:tc>
      </w:tr>
      <w:tr w:rsidR="008E765F" w:rsidRPr="00C12274" w14:paraId="79D2263D" w14:textId="77777777" w:rsidTr="00BC7AEC">
        <w:trPr>
          <w:cantSplit/>
        </w:trPr>
        <w:tc>
          <w:tcPr>
            <w:tcW w:w="1560" w:type="dxa"/>
            <w:shd w:val="clear" w:color="D9E2F3" w:themeColor="accent1" w:themeTint="33" w:fill="auto"/>
          </w:tcPr>
          <w:p w14:paraId="018619F7" w14:textId="77777777" w:rsidR="008E765F" w:rsidRPr="00C12274" w:rsidRDefault="008E765F" w:rsidP="00611251">
            <w:pPr>
              <w:keepNext/>
              <w:spacing w:before="40" w:after="40" w:line="220" w:lineRule="exact"/>
              <w:rPr>
                <w:sz w:val="16"/>
                <w:szCs w:val="16"/>
              </w:rPr>
            </w:pPr>
            <w:r w:rsidRPr="00C12274">
              <w:rPr>
                <w:sz w:val="16"/>
                <w:szCs w:val="16"/>
              </w:rPr>
              <w:t xml:space="preserve">Allocation concealment </w:t>
            </w:r>
          </w:p>
        </w:tc>
        <w:tc>
          <w:tcPr>
            <w:tcW w:w="1275" w:type="dxa"/>
            <w:shd w:val="clear" w:color="D9E2F3" w:themeColor="accent1" w:themeTint="33" w:fill="70AD47" w:themeFill="accent6"/>
          </w:tcPr>
          <w:p w14:paraId="109ED234" w14:textId="77777777" w:rsidR="008E765F" w:rsidRPr="00C12274" w:rsidRDefault="008E765F" w:rsidP="00611251">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37F2D495" w14:textId="77777777" w:rsidR="008E765F" w:rsidRPr="00C12274" w:rsidRDefault="008E765F" w:rsidP="00611251">
            <w:pPr>
              <w:pStyle w:val="RCTstable"/>
              <w:keepNext/>
            </w:pPr>
            <w:r w:rsidRPr="00C12274">
              <w:t>Randomisation sequences were stored securely with password protection, and group allocation revealed to participants only after completion of baseline assessments. The recruitment coordinator (responsible for order of enrolment) did not have access to the randomisation tables at any time, maintaining allocation concealment.</w:t>
            </w:r>
          </w:p>
        </w:tc>
      </w:tr>
      <w:tr w:rsidR="008E765F" w:rsidRPr="00C12274" w14:paraId="565C6105" w14:textId="77777777" w:rsidTr="00BC7AEC">
        <w:trPr>
          <w:cantSplit/>
        </w:trPr>
        <w:tc>
          <w:tcPr>
            <w:tcW w:w="1560" w:type="dxa"/>
            <w:shd w:val="clear" w:color="D9E2F3" w:themeColor="accent1" w:themeTint="33" w:fill="auto"/>
          </w:tcPr>
          <w:p w14:paraId="0E11ED0C" w14:textId="77777777" w:rsidR="008E765F" w:rsidRPr="00C12274" w:rsidRDefault="008E765F" w:rsidP="00611251">
            <w:pPr>
              <w:keepNext/>
              <w:spacing w:before="40" w:after="40" w:line="220" w:lineRule="exact"/>
              <w:rPr>
                <w:sz w:val="16"/>
                <w:szCs w:val="16"/>
              </w:rPr>
            </w:pPr>
            <w:r w:rsidRPr="00C12274">
              <w:rPr>
                <w:sz w:val="16"/>
                <w:szCs w:val="16"/>
              </w:rPr>
              <w:t xml:space="preserve">Blinding </w:t>
            </w:r>
          </w:p>
        </w:tc>
        <w:tc>
          <w:tcPr>
            <w:tcW w:w="1275" w:type="dxa"/>
            <w:shd w:val="clear" w:color="D9E2F3" w:themeColor="accent1" w:themeTint="33" w:fill="FFC000" w:themeFill="accent4"/>
          </w:tcPr>
          <w:p w14:paraId="60BF94A3" w14:textId="77777777" w:rsidR="008E765F" w:rsidRPr="00C12274" w:rsidRDefault="008E765F" w:rsidP="00611251">
            <w:pPr>
              <w:keepNext/>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30B622A8" w14:textId="5B1AF3CB" w:rsidR="008E765F" w:rsidRPr="00C12274" w:rsidRDefault="008E765F" w:rsidP="00F04834">
            <w:pPr>
              <w:pStyle w:val="RCTstable"/>
              <w:keepNext/>
            </w:pPr>
            <w:r w:rsidRPr="00C12274">
              <w:t xml:space="preserve">Due to the nature of the intervention, participants were un-blinded to group allocation after completion of baseline assessments. </w:t>
            </w:r>
          </w:p>
        </w:tc>
      </w:tr>
      <w:tr w:rsidR="00F04834" w:rsidRPr="00C12274" w14:paraId="201B871C" w14:textId="77777777" w:rsidTr="00BC7AEC">
        <w:trPr>
          <w:cantSplit/>
        </w:trPr>
        <w:tc>
          <w:tcPr>
            <w:tcW w:w="1560" w:type="dxa"/>
            <w:shd w:val="clear" w:color="D9E2F3" w:themeColor="accent1" w:themeTint="33" w:fill="auto"/>
          </w:tcPr>
          <w:p w14:paraId="5153C5B5" w14:textId="77777777" w:rsidR="00F04834" w:rsidRPr="00C12274" w:rsidRDefault="00F04834" w:rsidP="009740A7">
            <w:pPr>
              <w:spacing w:before="40" w:after="40" w:line="220" w:lineRule="exact"/>
              <w:rPr>
                <w:sz w:val="16"/>
                <w:szCs w:val="16"/>
              </w:rPr>
            </w:pPr>
            <w:r>
              <w:rPr>
                <w:sz w:val="16"/>
                <w:szCs w:val="16"/>
              </w:rPr>
              <w:t>Detection bias</w:t>
            </w:r>
          </w:p>
        </w:tc>
        <w:tc>
          <w:tcPr>
            <w:tcW w:w="1275" w:type="dxa"/>
            <w:shd w:val="clear" w:color="D9E2F3" w:themeColor="accent1" w:themeTint="33" w:fill="FFC000" w:themeFill="accent4"/>
          </w:tcPr>
          <w:p w14:paraId="15D485E0" w14:textId="77777777" w:rsidR="00F04834" w:rsidRPr="00C12274" w:rsidRDefault="00F04834" w:rsidP="009740A7">
            <w:pPr>
              <w:spacing w:before="40" w:after="40" w:line="220" w:lineRule="exact"/>
              <w:rPr>
                <w:sz w:val="16"/>
                <w:szCs w:val="16"/>
              </w:rPr>
            </w:pPr>
            <w:r>
              <w:rPr>
                <w:sz w:val="16"/>
                <w:szCs w:val="16"/>
              </w:rPr>
              <w:t>Unclear</w:t>
            </w:r>
            <w:r w:rsidRPr="00C12274">
              <w:rPr>
                <w:sz w:val="16"/>
                <w:szCs w:val="16"/>
              </w:rPr>
              <w:t xml:space="preserve"> risk</w:t>
            </w:r>
          </w:p>
        </w:tc>
        <w:tc>
          <w:tcPr>
            <w:tcW w:w="11199" w:type="dxa"/>
            <w:shd w:val="clear" w:color="D9E2F3" w:themeColor="accent1" w:themeTint="33" w:fill="auto"/>
          </w:tcPr>
          <w:p w14:paraId="1520A30B" w14:textId="77777777" w:rsidR="00F04834" w:rsidRPr="00C12274" w:rsidRDefault="00F04834" w:rsidP="009740A7">
            <w:pPr>
              <w:pStyle w:val="RCTstable"/>
            </w:pPr>
            <w:r w:rsidRPr="00C12274">
              <w:t>Assessor blinding not described.</w:t>
            </w:r>
          </w:p>
        </w:tc>
      </w:tr>
      <w:tr w:rsidR="008E765F" w:rsidRPr="00C12274" w14:paraId="4D5ACC7E" w14:textId="77777777" w:rsidTr="00BC7AEC">
        <w:trPr>
          <w:cantSplit/>
        </w:trPr>
        <w:tc>
          <w:tcPr>
            <w:tcW w:w="1560" w:type="dxa"/>
            <w:shd w:val="clear" w:color="D9E2F3" w:themeColor="accent1" w:themeTint="33" w:fill="auto"/>
          </w:tcPr>
          <w:p w14:paraId="3102DC6D" w14:textId="77777777" w:rsidR="008E765F" w:rsidRPr="00C12274" w:rsidRDefault="008E765F" w:rsidP="00611251">
            <w:pPr>
              <w:spacing w:before="40" w:after="40" w:line="220" w:lineRule="exact"/>
              <w:rPr>
                <w:sz w:val="16"/>
                <w:szCs w:val="16"/>
              </w:rPr>
            </w:pPr>
            <w:r w:rsidRPr="00C12274">
              <w:rPr>
                <w:sz w:val="16"/>
                <w:szCs w:val="16"/>
              </w:rPr>
              <w:t>Incomplete outcome data</w:t>
            </w:r>
          </w:p>
        </w:tc>
        <w:tc>
          <w:tcPr>
            <w:tcW w:w="1275" w:type="dxa"/>
            <w:shd w:val="clear" w:color="D9E2F3" w:themeColor="accent1" w:themeTint="33" w:fill="70AD47" w:themeFill="accent6"/>
          </w:tcPr>
          <w:p w14:paraId="55CF12BE" w14:textId="77777777" w:rsidR="008E765F" w:rsidRPr="00C12274" w:rsidRDefault="008E765F" w:rsidP="00611251">
            <w:pPr>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040EF85D" w14:textId="77777777" w:rsidR="008E765F" w:rsidRPr="00C12274" w:rsidRDefault="008E765F" w:rsidP="00611251">
            <w:pPr>
              <w:spacing w:before="40" w:after="40" w:line="220" w:lineRule="exact"/>
              <w:rPr>
                <w:sz w:val="16"/>
                <w:szCs w:val="16"/>
                <w:lang w:val="en-US"/>
              </w:rPr>
            </w:pPr>
            <w:r w:rsidRPr="00C12274">
              <w:rPr>
                <w:sz w:val="16"/>
                <w:szCs w:val="16"/>
                <w:lang w:val="en-US"/>
              </w:rPr>
              <w:t>ITT analysis conducted.</w:t>
            </w:r>
          </w:p>
        </w:tc>
      </w:tr>
      <w:tr w:rsidR="008E765F" w:rsidRPr="00C12274" w14:paraId="0F20A445" w14:textId="77777777" w:rsidTr="00BC7AEC">
        <w:trPr>
          <w:cantSplit/>
        </w:trPr>
        <w:tc>
          <w:tcPr>
            <w:tcW w:w="1560" w:type="dxa"/>
            <w:shd w:val="clear" w:color="D9E2F3" w:themeColor="accent1" w:themeTint="33" w:fill="auto"/>
          </w:tcPr>
          <w:p w14:paraId="2F63ED45" w14:textId="77777777" w:rsidR="008E765F" w:rsidRPr="00C12274" w:rsidRDefault="008E765F" w:rsidP="00611251">
            <w:pPr>
              <w:spacing w:before="40" w:after="40" w:line="220" w:lineRule="exact"/>
              <w:rPr>
                <w:sz w:val="16"/>
                <w:szCs w:val="16"/>
              </w:rPr>
            </w:pPr>
            <w:r w:rsidRPr="00C12274">
              <w:rPr>
                <w:sz w:val="16"/>
                <w:szCs w:val="16"/>
              </w:rPr>
              <w:t>Selective reporting</w:t>
            </w:r>
          </w:p>
        </w:tc>
        <w:tc>
          <w:tcPr>
            <w:tcW w:w="1275" w:type="dxa"/>
            <w:shd w:val="clear" w:color="D9E2F3" w:themeColor="accent1" w:themeTint="33" w:fill="70AD47" w:themeFill="accent6"/>
          </w:tcPr>
          <w:p w14:paraId="27922E55" w14:textId="77777777" w:rsidR="008E765F" w:rsidRPr="00C12274" w:rsidRDefault="008E765F" w:rsidP="00611251">
            <w:pPr>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2E084A8C" w14:textId="77777777" w:rsidR="008E765F" w:rsidRPr="00C12274" w:rsidRDefault="008E765F" w:rsidP="00611251">
            <w:pPr>
              <w:spacing w:before="40" w:after="40" w:line="220" w:lineRule="exact"/>
              <w:rPr>
                <w:sz w:val="16"/>
                <w:szCs w:val="16"/>
              </w:rPr>
            </w:pPr>
            <w:r w:rsidRPr="00C12274">
              <w:rPr>
                <w:sz w:val="16"/>
                <w:szCs w:val="16"/>
              </w:rPr>
              <w:t>Pre-specified outcomes reported.</w:t>
            </w:r>
          </w:p>
        </w:tc>
      </w:tr>
      <w:tr w:rsidR="008E765F" w:rsidRPr="00C12274" w14:paraId="3CDF66EF" w14:textId="77777777" w:rsidTr="00BC7AEC">
        <w:trPr>
          <w:cantSplit/>
        </w:trPr>
        <w:tc>
          <w:tcPr>
            <w:tcW w:w="1560" w:type="dxa"/>
            <w:shd w:val="clear" w:color="D9E2F3" w:themeColor="accent1" w:themeTint="33" w:fill="auto"/>
          </w:tcPr>
          <w:p w14:paraId="724AA283" w14:textId="77777777" w:rsidR="008E765F" w:rsidRPr="00C12274" w:rsidRDefault="008E765F" w:rsidP="00611251">
            <w:pPr>
              <w:spacing w:before="40" w:after="40" w:line="220" w:lineRule="exact"/>
              <w:rPr>
                <w:sz w:val="16"/>
                <w:szCs w:val="16"/>
                <w:lang w:val="en-US"/>
              </w:rPr>
            </w:pPr>
            <w:r w:rsidRPr="00C12274">
              <w:rPr>
                <w:sz w:val="16"/>
                <w:szCs w:val="16"/>
                <w:lang w:val="en-US"/>
              </w:rPr>
              <w:t xml:space="preserve">Other limitations </w:t>
            </w:r>
          </w:p>
        </w:tc>
        <w:tc>
          <w:tcPr>
            <w:tcW w:w="1275" w:type="dxa"/>
            <w:shd w:val="clear" w:color="D9E2F3" w:themeColor="accent1" w:themeTint="33" w:fill="70AD47" w:themeFill="accent6"/>
          </w:tcPr>
          <w:p w14:paraId="34496551" w14:textId="77777777" w:rsidR="008E765F" w:rsidRPr="00C12274" w:rsidRDefault="008E765F" w:rsidP="00611251">
            <w:pPr>
              <w:spacing w:before="40" w:after="40" w:line="220" w:lineRule="exact"/>
              <w:rPr>
                <w:sz w:val="16"/>
                <w:szCs w:val="16"/>
                <w:lang w:val="en-US"/>
              </w:rPr>
            </w:pPr>
            <w:r w:rsidRPr="00C12274">
              <w:rPr>
                <w:sz w:val="16"/>
                <w:szCs w:val="16"/>
                <w:lang w:val="en-US"/>
              </w:rPr>
              <w:t>Low risk</w:t>
            </w:r>
          </w:p>
        </w:tc>
        <w:tc>
          <w:tcPr>
            <w:tcW w:w="11199" w:type="dxa"/>
            <w:shd w:val="clear" w:color="D9E2F3" w:themeColor="accent1" w:themeTint="33" w:fill="auto"/>
          </w:tcPr>
          <w:p w14:paraId="7EC0934A" w14:textId="77777777" w:rsidR="008E765F" w:rsidRPr="00C12274" w:rsidRDefault="008E765F" w:rsidP="00611251">
            <w:pPr>
              <w:spacing w:before="40" w:after="40" w:line="220" w:lineRule="exact"/>
              <w:rPr>
                <w:sz w:val="16"/>
                <w:szCs w:val="16"/>
                <w:lang w:val="en-US"/>
              </w:rPr>
            </w:pPr>
            <w:r w:rsidRPr="00C12274">
              <w:rPr>
                <w:sz w:val="16"/>
                <w:szCs w:val="16"/>
                <w:lang w:val="en-US"/>
              </w:rPr>
              <w:t>No significant differences between baseline characteristics of groups</w:t>
            </w:r>
          </w:p>
        </w:tc>
      </w:tr>
      <w:tr w:rsidR="008E765F" w:rsidRPr="00C12274" w14:paraId="06D6B9AD" w14:textId="77777777" w:rsidTr="00BC7AEC">
        <w:trPr>
          <w:cantSplit/>
        </w:trPr>
        <w:tc>
          <w:tcPr>
            <w:tcW w:w="14034" w:type="dxa"/>
            <w:gridSpan w:val="3"/>
            <w:shd w:val="solid" w:color="D9E2F3" w:themeColor="accent1" w:themeTint="33" w:fill="auto"/>
          </w:tcPr>
          <w:p w14:paraId="617CABC6" w14:textId="17E7289F" w:rsidR="008E765F" w:rsidRPr="00992BA6" w:rsidRDefault="008E765F" w:rsidP="002747EA">
            <w:pPr>
              <w:pStyle w:val="Tablecell"/>
              <w:keepNext/>
              <w:spacing w:line="220" w:lineRule="exact"/>
              <w:rPr>
                <w:rFonts w:eastAsiaTheme="minorHAnsi"/>
                <w:sz w:val="16"/>
                <w:szCs w:val="16"/>
                <w:lang w:val="en-US"/>
              </w:rPr>
            </w:pPr>
            <w:r w:rsidRPr="00C12274">
              <w:rPr>
                <w:rFonts w:eastAsiaTheme="minorHAnsi"/>
                <w:b/>
                <w:noProof/>
                <w:sz w:val="16"/>
                <w:szCs w:val="16"/>
                <w:lang w:val="en-US"/>
              </w:rPr>
              <w:t>Simmons et al 2017</w:t>
            </w:r>
            <w:r>
              <w:rPr>
                <w:rFonts w:eastAsiaTheme="minorHAnsi"/>
                <w:sz w:val="16"/>
                <w:szCs w:val="16"/>
                <w:lang w:val="en-US"/>
              </w:rPr>
              <w:fldChar w:fldCharType="begin">
                <w:fldData xml:space="preserve">PEVuZE5vdGU+PENpdGU+PEF1dGhvcj5TaW1tb25zPC9BdXRob3I+PFllYXI+MjAxNzwvWWVhcj48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</w:fldData>
              </w:fldChar>
            </w:r>
            <w:r w:rsidR="002747EA">
              <w:rPr>
                <w:rFonts w:eastAsiaTheme="minorHAnsi"/>
                <w:sz w:val="16"/>
                <w:szCs w:val="16"/>
                <w:lang w:val="en-US"/>
              </w:rPr>
              <w:instrText xml:space="preserve"> ADDIN EN.CITE </w:instrText>
            </w:r>
            <w:r w:rsidR="002747EA">
              <w:rPr>
                <w:rFonts w:eastAsiaTheme="minorHAnsi"/>
                <w:sz w:val="16"/>
                <w:szCs w:val="16"/>
                <w:lang w:val="en-US"/>
              </w:rPr>
              <w:fldChar w:fldCharType="begin">
                <w:fldData xml:space="preserve">PEVuZE5vdGU+PENpdGU+PEF1dGhvcj5TaW1tb25zPC9BdXRob3I+PFllYXI+MjAxNzwvWWVhcj48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</w:fldData>
              </w:fldChar>
            </w:r>
            <w:r w:rsidR="002747EA">
              <w:rPr>
                <w:rFonts w:eastAsiaTheme="minorHAnsi"/>
                <w:sz w:val="16"/>
                <w:szCs w:val="16"/>
                <w:lang w:val="en-US"/>
              </w:rPr>
              <w:instrText xml:space="preserve"> ADDIN EN.CITE.DATA </w:instrText>
            </w:r>
            <w:r w:rsidR="002747EA">
              <w:rPr>
                <w:rFonts w:eastAsiaTheme="minorHAnsi"/>
                <w:sz w:val="16"/>
                <w:szCs w:val="16"/>
                <w:lang w:val="en-US"/>
              </w:rPr>
            </w:r>
            <w:r w:rsidR="002747EA">
              <w:rPr>
                <w:rFonts w:eastAsiaTheme="minorHAnsi"/>
                <w:sz w:val="16"/>
                <w:szCs w:val="16"/>
                <w:lang w:val="en-US"/>
              </w:rPr>
              <w:fldChar w:fldCharType="end"/>
            </w:r>
            <w:r>
              <w:rPr>
                <w:rFonts w:eastAsiaTheme="minorHAnsi"/>
                <w:sz w:val="16"/>
                <w:szCs w:val="16"/>
                <w:lang w:val="en-US"/>
              </w:rPr>
            </w:r>
            <w:r>
              <w:rPr>
                <w:rFonts w:eastAsiaTheme="minorHAnsi"/>
                <w:sz w:val="16"/>
                <w:szCs w:val="16"/>
                <w:lang w:val="en-US"/>
              </w:rPr>
              <w:fldChar w:fldCharType="separate"/>
            </w:r>
            <w:r w:rsidR="002747EA" w:rsidRPr="002747EA">
              <w:rPr>
                <w:rFonts w:eastAsiaTheme="minorHAnsi"/>
                <w:noProof/>
                <w:szCs w:val="16"/>
                <w:vertAlign w:val="superscript"/>
                <w:lang w:val="en-US"/>
              </w:rPr>
              <w:t>402</w:t>
            </w:r>
            <w:r>
              <w:rPr>
                <w:rFonts w:eastAsiaTheme="minorHAnsi"/>
                <w:sz w:val="16"/>
                <w:szCs w:val="16"/>
                <w:lang w:val="en-US"/>
              </w:rPr>
              <w:fldChar w:fldCharType="end"/>
            </w:r>
          </w:p>
        </w:tc>
      </w:tr>
      <w:tr w:rsidR="008E765F" w:rsidRPr="00C12274" w14:paraId="3E46CE7B" w14:textId="77777777" w:rsidTr="00BC7AEC">
        <w:trPr>
          <w:cantSplit/>
        </w:trPr>
        <w:tc>
          <w:tcPr>
            <w:tcW w:w="1560" w:type="dxa"/>
            <w:shd w:val="clear" w:color="D9E2F3" w:themeColor="accent1" w:themeTint="33" w:fill="auto"/>
          </w:tcPr>
          <w:p w14:paraId="769DE727" w14:textId="77777777" w:rsidR="008E765F" w:rsidRPr="00C12274" w:rsidRDefault="008E765F" w:rsidP="00611251">
            <w:pPr>
              <w:keepNext/>
              <w:spacing w:before="40" w:after="40" w:line="220" w:lineRule="exact"/>
              <w:rPr>
                <w:sz w:val="16"/>
                <w:szCs w:val="16"/>
              </w:rPr>
            </w:pPr>
            <w:r w:rsidRPr="00C12274">
              <w:rPr>
                <w:sz w:val="16"/>
                <w:szCs w:val="16"/>
              </w:rPr>
              <w:t>Random sequence generation</w:t>
            </w:r>
          </w:p>
        </w:tc>
        <w:tc>
          <w:tcPr>
            <w:tcW w:w="1275" w:type="dxa"/>
            <w:shd w:val="clear" w:color="D9E2F3" w:themeColor="accent1" w:themeTint="33" w:fill="70AD47" w:themeFill="accent6"/>
          </w:tcPr>
          <w:p w14:paraId="22B9C40C" w14:textId="77777777" w:rsidR="008E765F" w:rsidRPr="00C12274" w:rsidRDefault="008E765F" w:rsidP="00611251">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4BA2C405" w14:textId="77777777" w:rsidR="008E765F" w:rsidRPr="00C12274" w:rsidRDefault="008E765F" w:rsidP="00611251">
            <w:pPr>
              <w:pStyle w:val="RCTstable"/>
              <w:keepNext/>
            </w:pPr>
            <w:r w:rsidRPr="00C12274">
              <w:t xml:space="preserve">Randomization to either HE+PA, HE, PA, or UC (Fig. 1) was performed using a computerized electronic random number generator, prestratified for site. </w:t>
            </w:r>
          </w:p>
        </w:tc>
      </w:tr>
      <w:tr w:rsidR="008E765F" w:rsidRPr="00C12274" w14:paraId="06CA0DFE" w14:textId="77777777" w:rsidTr="00BC7AEC">
        <w:trPr>
          <w:cantSplit/>
        </w:trPr>
        <w:tc>
          <w:tcPr>
            <w:tcW w:w="1560" w:type="dxa"/>
            <w:shd w:val="clear" w:color="D9E2F3" w:themeColor="accent1" w:themeTint="33" w:fill="auto"/>
          </w:tcPr>
          <w:p w14:paraId="3D6C1648" w14:textId="77777777" w:rsidR="008E765F" w:rsidRPr="00C12274" w:rsidRDefault="008E765F" w:rsidP="00611251">
            <w:pPr>
              <w:keepNext/>
              <w:spacing w:before="40" w:after="40" w:line="220" w:lineRule="exact"/>
              <w:rPr>
                <w:sz w:val="16"/>
                <w:szCs w:val="16"/>
              </w:rPr>
            </w:pPr>
            <w:r w:rsidRPr="00C12274">
              <w:rPr>
                <w:sz w:val="16"/>
                <w:szCs w:val="16"/>
              </w:rPr>
              <w:t xml:space="preserve">Allocation concealment </w:t>
            </w:r>
          </w:p>
        </w:tc>
        <w:tc>
          <w:tcPr>
            <w:tcW w:w="1275" w:type="dxa"/>
            <w:shd w:val="clear" w:color="D9E2F3" w:themeColor="accent1" w:themeTint="33" w:fill="70AD47" w:themeFill="accent6"/>
          </w:tcPr>
          <w:p w14:paraId="769F9A93" w14:textId="77777777" w:rsidR="008E765F" w:rsidRPr="00C12274" w:rsidRDefault="008E765F" w:rsidP="00611251">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63F9F21C" w14:textId="77777777" w:rsidR="008E765F" w:rsidRPr="00C12274" w:rsidRDefault="008E765F" w:rsidP="00611251">
            <w:pPr>
              <w:pStyle w:val="RCTstable"/>
              <w:keepNext/>
            </w:pPr>
            <w:r w:rsidRPr="00C12274">
              <w:t xml:space="preserve">The trial coordinator (D.S.) prepared and distributed sealed opaque envelopes, containing group allocations to each site. The allocation outcome was communicated to the participants by the coach. </w:t>
            </w:r>
          </w:p>
        </w:tc>
      </w:tr>
      <w:tr w:rsidR="00F04834" w:rsidRPr="00C12274" w14:paraId="401E923A" w14:textId="77777777" w:rsidTr="00BC7AEC">
        <w:trPr>
          <w:cantSplit/>
        </w:trPr>
        <w:tc>
          <w:tcPr>
            <w:tcW w:w="1560" w:type="dxa"/>
            <w:shd w:val="clear" w:color="D9E2F3" w:themeColor="accent1" w:themeTint="33" w:fill="auto"/>
          </w:tcPr>
          <w:p w14:paraId="10877961" w14:textId="77777777" w:rsidR="00F04834" w:rsidRPr="00C12274" w:rsidRDefault="00F04834" w:rsidP="00611251">
            <w:pPr>
              <w:keepNext/>
              <w:spacing w:before="40" w:after="40" w:line="220" w:lineRule="exact"/>
              <w:rPr>
                <w:sz w:val="16"/>
                <w:szCs w:val="16"/>
              </w:rPr>
            </w:pPr>
            <w:r w:rsidRPr="00C12274">
              <w:rPr>
                <w:sz w:val="16"/>
                <w:szCs w:val="16"/>
              </w:rPr>
              <w:t xml:space="preserve">Blinding </w:t>
            </w:r>
          </w:p>
        </w:tc>
        <w:tc>
          <w:tcPr>
            <w:tcW w:w="1275" w:type="dxa"/>
            <w:shd w:val="clear" w:color="D9E2F3" w:themeColor="accent1" w:themeTint="33" w:fill="FF4D19"/>
          </w:tcPr>
          <w:p w14:paraId="3848493E" w14:textId="2F42430C" w:rsidR="00F04834" w:rsidRPr="00C12274" w:rsidRDefault="00F04834" w:rsidP="00611251">
            <w:pPr>
              <w:keepNext/>
              <w:spacing w:before="40" w:after="40" w:line="220" w:lineRule="exact"/>
              <w:rPr>
                <w:sz w:val="16"/>
                <w:szCs w:val="16"/>
              </w:rPr>
            </w:pPr>
            <w:r>
              <w:rPr>
                <w:sz w:val="16"/>
                <w:szCs w:val="16"/>
              </w:rPr>
              <w:t>High</w:t>
            </w:r>
            <w:r w:rsidRPr="00C12274">
              <w:rPr>
                <w:sz w:val="16"/>
                <w:szCs w:val="16"/>
              </w:rPr>
              <w:t xml:space="preserve"> risk</w:t>
            </w:r>
          </w:p>
        </w:tc>
        <w:tc>
          <w:tcPr>
            <w:tcW w:w="11199" w:type="dxa"/>
            <w:vMerge w:val="restart"/>
            <w:shd w:val="clear" w:color="D9E2F3" w:themeColor="accent1" w:themeTint="33" w:fill="auto"/>
          </w:tcPr>
          <w:p w14:paraId="482EA28B" w14:textId="77777777" w:rsidR="00F04834" w:rsidRPr="00C12274" w:rsidRDefault="00F04834" w:rsidP="00611251">
            <w:pPr>
              <w:pStyle w:val="RCTstable"/>
              <w:keepNext/>
              <w:rPr>
                <w:rFonts w:ascii="Times" w:hAnsi="Times"/>
                <w:color w:val="181A18"/>
                <w:sz w:val="15"/>
                <w:szCs w:val="15"/>
              </w:rPr>
            </w:pPr>
            <w:r w:rsidRPr="00C12274">
              <w:t>The staff involved with measurements, but not the participants, were kept unaware of the intervention. Statistical analyses were performed blinded for allocation.</w:t>
            </w:r>
          </w:p>
        </w:tc>
      </w:tr>
      <w:tr w:rsidR="00F04834" w:rsidRPr="00C12274" w14:paraId="24A6FEF7" w14:textId="77777777" w:rsidTr="00BC7AEC">
        <w:trPr>
          <w:cantSplit/>
        </w:trPr>
        <w:tc>
          <w:tcPr>
            <w:tcW w:w="1560" w:type="dxa"/>
            <w:shd w:val="clear" w:color="D9E2F3" w:themeColor="accent1" w:themeTint="33" w:fill="auto"/>
          </w:tcPr>
          <w:p w14:paraId="5CFB83CB" w14:textId="77777777" w:rsidR="00F04834" w:rsidRPr="00C12274" w:rsidRDefault="00F04834" w:rsidP="009740A7">
            <w:pPr>
              <w:spacing w:before="40" w:after="40" w:line="220" w:lineRule="exact"/>
              <w:rPr>
                <w:sz w:val="16"/>
                <w:szCs w:val="16"/>
              </w:rPr>
            </w:pPr>
            <w:r>
              <w:rPr>
                <w:sz w:val="16"/>
                <w:szCs w:val="16"/>
              </w:rPr>
              <w:t>Detection bias</w:t>
            </w:r>
          </w:p>
        </w:tc>
        <w:tc>
          <w:tcPr>
            <w:tcW w:w="1275" w:type="dxa"/>
            <w:shd w:val="clear" w:color="D9E2F3" w:themeColor="accent1" w:themeTint="33" w:fill="70AD47" w:themeFill="accent6"/>
          </w:tcPr>
          <w:p w14:paraId="37FBE07B" w14:textId="1C918158" w:rsidR="00F04834" w:rsidRPr="00C12274" w:rsidRDefault="00F04834" w:rsidP="009740A7">
            <w:pPr>
              <w:spacing w:before="40" w:after="40" w:line="220" w:lineRule="exact"/>
              <w:rPr>
                <w:sz w:val="16"/>
                <w:szCs w:val="16"/>
              </w:rPr>
            </w:pPr>
            <w:r>
              <w:rPr>
                <w:sz w:val="16"/>
                <w:szCs w:val="16"/>
              </w:rPr>
              <w:t>Low</w:t>
            </w:r>
            <w:r w:rsidRPr="00C12274">
              <w:rPr>
                <w:sz w:val="16"/>
                <w:szCs w:val="16"/>
              </w:rPr>
              <w:t xml:space="preserve"> risk</w:t>
            </w:r>
          </w:p>
        </w:tc>
        <w:tc>
          <w:tcPr>
            <w:tcW w:w="11199" w:type="dxa"/>
            <w:vMerge/>
            <w:shd w:val="clear" w:color="D9E2F3" w:themeColor="accent1" w:themeTint="33" w:fill="auto"/>
          </w:tcPr>
          <w:p w14:paraId="54DFB170" w14:textId="35900513" w:rsidR="00F04834" w:rsidRPr="00C12274" w:rsidRDefault="00F04834" w:rsidP="009740A7">
            <w:pPr>
              <w:pStyle w:val="RCTstable"/>
            </w:pPr>
          </w:p>
        </w:tc>
      </w:tr>
      <w:tr w:rsidR="008E765F" w:rsidRPr="00C12274" w14:paraId="72CE238F" w14:textId="77777777" w:rsidTr="00BC7AEC">
        <w:trPr>
          <w:cantSplit/>
        </w:trPr>
        <w:tc>
          <w:tcPr>
            <w:tcW w:w="1560" w:type="dxa"/>
            <w:shd w:val="clear" w:color="D9E2F3" w:themeColor="accent1" w:themeTint="33" w:fill="auto"/>
          </w:tcPr>
          <w:p w14:paraId="6FDC8BD7" w14:textId="77777777" w:rsidR="008E765F" w:rsidRPr="00C12274" w:rsidRDefault="008E765F" w:rsidP="00611251">
            <w:pPr>
              <w:spacing w:before="40" w:after="40" w:line="220" w:lineRule="exact"/>
              <w:rPr>
                <w:sz w:val="16"/>
                <w:szCs w:val="16"/>
              </w:rPr>
            </w:pPr>
            <w:r w:rsidRPr="00C12274">
              <w:rPr>
                <w:sz w:val="16"/>
                <w:szCs w:val="16"/>
              </w:rPr>
              <w:t>Incomplete outcome data</w:t>
            </w:r>
          </w:p>
        </w:tc>
        <w:tc>
          <w:tcPr>
            <w:tcW w:w="1275" w:type="dxa"/>
            <w:shd w:val="clear" w:color="D9E2F3" w:themeColor="accent1" w:themeTint="33" w:fill="70AD47" w:themeFill="accent6"/>
          </w:tcPr>
          <w:p w14:paraId="7AEDAFF6" w14:textId="77777777" w:rsidR="008E765F" w:rsidRPr="00C12274" w:rsidRDefault="008E765F" w:rsidP="00611251">
            <w:pPr>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0B847020" w14:textId="77777777" w:rsidR="008E765F" w:rsidRPr="00C12274" w:rsidRDefault="008E765F" w:rsidP="00611251">
            <w:pPr>
              <w:pStyle w:val="RCTstable"/>
            </w:pPr>
            <w:r w:rsidRPr="00C12274">
              <w:t xml:space="preserve">Data were analysed according to intention to treat and according to an </w:t>
            </w:r>
            <w:r w:rsidRPr="00C12274">
              <w:rPr>
                <w:rFonts w:ascii="Helvetica" w:hAnsi="Helvetica"/>
              </w:rPr>
              <w:t xml:space="preserve">a priori </w:t>
            </w:r>
            <w:r w:rsidRPr="00C12274">
              <w:t>statistical analysis plan. Differences between subjects withdrawing from the study and those who stayed in the study were assessed.</w:t>
            </w:r>
          </w:p>
        </w:tc>
      </w:tr>
      <w:tr w:rsidR="008E765F" w:rsidRPr="00C12274" w14:paraId="331AAA1A" w14:textId="77777777" w:rsidTr="00BC7AEC">
        <w:trPr>
          <w:cantSplit/>
        </w:trPr>
        <w:tc>
          <w:tcPr>
            <w:tcW w:w="1560" w:type="dxa"/>
            <w:shd w:val="clear" w:color="D9E2F3" w:themeColor="accent1" w:themeTint="33" w:fill="auto"/>
          </w:tcPr>
          <w:p w14:paraId="69371E08" w14:textId="77777777" w:rsidR="008E765F" w:rsidRPr="00C12274" w:rsidRDefault="008E765F" w:rsidP="00611251">
            <w:pPr>
              <w:spacing w:before="40" w:after="40" w:line="220" w:lineRule="exact"/>
              <w:rPr>
                <w:sz w:val="16"/>
                <w:szCs w:val="16"/>
              </w:rPr>
            </w:pPr>
            <w:r w:rsidRPr="00C12274">
              <w:rPr>
                <w:sz w:val="16"/>
                <w:szCs w:val="16"/>
              </w:rPr>
              <w:t>Selective reporting</w:t>
            </w:r>
          </w:p>
        </w:tc>
        <w:tc>
          <w:tcPr>
            <w:tcW w:w="1275" w:type="dxa"/>
            <w:shd w:val="clear" w:color="D9E2F3" w:themeColor="accent1" w:themeTint="33" w:fill="70AD47" w:themeFill="accent6"/>
          </w:tcPr>
          <w:p w14:paraId="02880721" w14:textId="77777777" w:rsidR="008E765F" w:rsidRPr="00C12274" w:rsidRDefault="008E765F" w:rsidP="00611251">
            <w:pPr>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378637E2" w14:textId="77777777" w:rsidR="008E765F" w:rsidRPr="00C12274" w:rsidRDefault="008E765F" w:rsidP="00611251">
            <w:pPr>
              <w:spacing w:before="40" w:after="40" w:line="220" w:lineRule="exact"/>
              <w:rPr>
                <w:sz w:val="16"/>
                <w:szCs w:val="16"/>
              </w:rPr>
            </w:pPr>
            <w:r w:rsidRPr="00C12274">
              <w:rPr>
                <w:sz w:val="16"/>
                <w:szCs w:val="16"/>
              </w:rPr>
              <w:t>Pre-specified outcomes reported.</w:t>
            </w:r>
          </w:p>
        </w:tc>
      </w:tr>
      <w:tr w:rsidR="008E765F" w:rsidRPr="00C12274" w14:paraId="6C204528" w14:textId="77777777" w:rsidTr="00BC7AEC">
        <w:trPr>
          <w:cantSplit/>
        </w:trPr>
        <w:tc>
          <w:tcPr>
            <w:tcW w:w="1560" w:type="dxa"/>
            <w:shd w:val="clear" w:color="D9E2F3" w:themeColor="accent1" w:themeTint="33" w:fill="auto"/>
          </w:tcPr>
          <w:p w14:paraId="20FC7F7D" w14:textId="77777777" w:rsidR="008E765F" w:rsidRPr="00C12274" w:rsidRDefault="008E765F" w:rsidP="00611251">
            <w:pPr>
              <w:spacing w:before="40" w:after="40" w:line="220" w:lineRule="exact"/>
              <w:rPr>
                <w:sz w:val="16"/>
                <w:szCs w:val="16"/>
                <w:lang w:val="en-US"/>
              </w:rPr>
            </w:pPr>
            <w:r w:rsidRPr="00C12274">
              <w:rPr>
                <w:sz w:val="16"/>
                <w:szCs w:val="16"/>
                <w:lang w:val="en-US"/>
              </w:rPr>
              <w:t xml:space="preserve">Other limitations </w:t>
            </w:r>
          </w:p>
        </w:tc>
        <w:tc>
          <w:tcPr>
            <w:tcW w:w="1275" w:type="dxa"/>
            <w:shd w:val="clear" w:color="D9E2F3" w:themeColor="accent1" w:themeTint="33" w:fill="70AD47" w:themeFill="accent6"/>
          </w:tcPr>
          <w:p w14:paraId="11B3A24C" w14:textId="77777777" w:rsidR="008E765F" w:rsidRPr="00C12274" w:rsidRDefault="008E765F" w:rsidP="00611251">
            <w:pPr>
              <w:spacing w:before="40" w:after="40" w:line="220" w:lineRule="exact"/>
              <w:rPr>
                <w:sz w:val="16"/>
                <w:szCs w:val="16"/>
                <w:lang w:val="en-US"/>
              </w:rPr>
            </w:pPr>
            <w:r w:rsidRPr="00C12274">
              <w:rPr>
                <w:sz w:val="16"/>
                <w:szCs w:val="16"/>
                <w:lang w:val="en-US"/>
              </w:rPr>
              <w:t>Low risk</w:t>
            </w:r>
          </w:p>
        </w:tc>
        <w:tc>
          <w:tcPr>
            <w:tcW w:w="11199" w:type="dxa"/>
            <w:shd w:val="clear" w:color="D9E2F3" w:themeColor="accent1" w:themeTint="33" w:fill="auto"/>
          </w:tcPr>
          <w:p w14:paraId="336606D1" w14:textId="77777777" w:rsidR="008E765F" w:rsidRPr="00C12274" w:rsidRDefault="008E765F" w:rsidP="00611251">
            <w:pPr>
              <w:spacing w:before="40" w:after="40" w:line="220" w:lineRule="exact"/>
              <w:rPr>
                <w:sz w:val="16"/>
                <w:szCs w:val="16"/>
                <w:lang w:val="en-US"/>
              </w:rPr>
            </w:pPr>
            <w:r w:rsidRPr="00C12274">
              <w:rPr>
                <w:sz w:val="16"/>
                <w:szCs w:val="16"/>
                <w:lang w:val="en-US"/>
              </w:rPr>
              <w:t>No significant differences between baseline characteristics of groups</w:t>
            </w:r>
          </w:p>
        </w:tc>
      </w:tr>
      <w:tr w:rsidR="008E765F" w:rsidRPr="00C12274" w14:paraId="7518FBE7" w14:textId="77777777" w:rsidTr="00BC7AEC">
        <w:trPr>
          <w:cantSplit/>
        </w:trPr>
        <w:tc>
          <w:tcPr>
            <w:tcW w:w="14034" w:type="dxa"/>
            <w:gridSpan w:val="3"/>
            <w:shd w:val="solid" w:color="D9E2F3" w:themeColor="accent1" w:themeTint="33" w:fill="auto"/>
          </w:tcPr>
          <w:p w14:paraId="2D0A0971" w14:textId="383AA533" w:rsidR="008E765F" w:rsidRPr="00992BA6" w:rsidRDefault="008E765F" w:rsidP="002747EA">
            <w:pPr>
              <w:pStyle w:val="Tablecell"/>
              <w:keepNext/>
              <w:spacing w:line="220" w:lineRule="exact"/>
              <w:rPr>
                <w:rFonts w:eastAsiaTheme="minorHAnsi"/>
                <w:sz w:val="16"/>
                <w:szCs w:val="16"/>
                <w:lang w:val="en-US"/>
              </w:rPr>
            </w:pPr>
            <w:r w:rsidRPr="00C12274">
              <w:rPr>
                <w:rFonts w:eastAsiaTheme="minorHAnsi"/>
                <w:b/>
                <w:noProof/>
                <w:sz w:val="16"/>
                <w:szCs w:val="16"/>
                <w:lang w:val="en-US"/>
              </w:rPr>
              <w:t>SongØYgard et al 2012</w:t>
            </w:r>
            <w:r>
              <w:rPr>
                <w:rFonts w:eastAsiaTheme="minorHAnsi"/>
                <w:sz w:val="16"/>
                <w:szCs w:val="16"/>
                <w:lang w:val="en-US"/>
              </w:rPr>
              <w:fldChar w:fldCharType="begin"/>
            </w:r>
            <w:r w:rsidR="002747EA">
              <w:rPr>
                <w:rFonts w:eastAsiaTheme="minorHAnsi"/>
                <w:sz w:val="16"/>
                <w:szCs w:val="16"/>
                <w:lang w:val="en-US"/>
              </w:rPr>
              <w:instrText xml:space="preserve"> ADDIN EN.CITE &lt;EndNote&gt;&lt;Cite&gt;&lt;Author&gt;SongØYgard&lt;/Author&gt;&lt;Year&gt;2012&lt;/Year&gt;&lt;RecNum&gt;866&lt;/RecNum&gt;&lt;DisplayText&gt;&lt;style face="superscript" font="Trebuchet MS" size="9"&gt;444&lt;/style&gt;&lt;/DisplayText&gt;&lt;record&gt;&lt;rec-number&gt;866&lt;/rec-number&gt;&lt;foreign-keys&gt;&lt;key app="EN" db-id="exvasrfx2dtraoesasxp2szsxa2df502592x" timestamp="1541540693"&gt;866&lt;/key&gt;&lt;key app="ENWeb" db-id=""&gt;0&lt;/key&gt;&lt;/foreign-keys&gt;&lt;ref-type name="Journal Article"&gt;17&lt;/ref-type&gt;&lt;contributors&gt;&lt;authors&gt;&lt;author&gt;SongØYgard, Kristian M.&lt;/author&gt;&lt;author&gt;Stafne, Signe N.&lt;/author&gt;&lt;author&gt;Evensen, Kari Anne I.&lt;/author&gt;&lt;author&gt;Salvesen, Kjell Å&lt;/author&gt;&lt;author&gt;Vik, Torstein&lt;/author&gt;&lt;author&gt;MØRkved, S. I. V.&lt;/author&gt;&lt;/authors&gt;&lt;/contributors&gt;&lt;titles&gt;&lt;title&gt;Does exercise during pregnancy prevent postnatal depression?&lt;/title&gt;&lt;secondary-title&gt;Acta Obstetricia et Gynecologica Scandinavica&lt;/secondary-title&gt;&lt;/titles&gt;&lt;periodical&gt;&lt;full-title&gt;Acta Obstetricia et Gynecologica Scandinavica&lt;/full-title&gt;&lt;/periodical&gt;&lt;pages&gt;62-67&lt;/pages&gt;&lt;volume&gt;91&lt;/volume&gt;&lt;number&gt;1&lt;/number&gt;&lt;section&gt;62&lt;/section&gt;&lt;dates&gt;&lt;year&gt;2012&lt;/year&gt;&lt;/dates&gt;&lt;isbn&gt;00016349&lt;/isbn&gt;&lt;urls&gt;&lt;/urls&gt;&lt;electronic-resource-num&gt;10.1111/j.1600-0412.2011.01262.x&lt;/electronic-resource-num&gt;&lt;/record&gt;&lt;/Cite&gt;&lt;/EndNote&gt;</w:instrText>
            </w:r>
            <w:r>
              <w:rPr>
                <w:rFonts w:eastAsiaTheme="minorHAnsi"/>
                <w:sz w:val="16"/>
                <w:szCs w:val="16"/>
                <w:lang w:val="en-US"/>
              </w:rPr>
              <w:fldChar w:fldCharType="separate"/>
            </w:r>
            <w:r w:rsidR="002747EA" w:rsidRPr="002747EA">
              <w:rPr>
                <w:rFonts w:eastAsiaTheme="minorHAnsi"/>
                <w:noProof/>
                <w:szCs w:val="16"/>
                <w:vertAlign w:val="superscript"/>
                <w:lang w:val="en-US"/>
              </w:rPr>
              <w:t>444</w:t>
            </w:r>
            <w:r>
              <w:rPr>
                <w:rFonts w:eastAsiaTheme="minorHAnsi"/>
                <w:sz w:val="16"/>
                <w:szCs w:val="16"/>
                <w:lang w:val="en-US"/>
              </w:rPr>
              <w:fldChar w:fldCharType="end"/>
            </w:r>
          </w:p>
        </w:tc>
      </w:tr>
      <w:tr w:rsidR="008E765F" w:rsidRPr="00C12274" w14:paraId="02A24D11" w14:textId="77777777" w:rsidTr="00BC7AEC">
        <w:trPr>
          <w:cantSplit/>
        </w:trPr>
        <w:tc>
          <w:tcPr>
            <w:tcW w:w="1560" w:type="dxa"/>
            <w:shd w:val="clear" w:color="D9E2F3" w:themeColor="accent1" w:themeTint="33" w:fill="auto"/>
          </w:tcPr>
          <w:p w14:paraId="5A84D489" w14:textId="77777777" w:rsidR="008E765F" w:rsidRPr="00C12274" w:rsidRDefault="008E765F" w:rsidP="00611251">
            <w:pPr>
              <w:keepNext/>
              <w:spacing w:before="40" w:after="40" w:line="220" w:lineRule="exact"/>
              <w:rPr>
                <w:sz w:val="16"/>
                <w:szCs w:val="16"/>
              </w:rPr>
            </w:pPr>
            <w:r w:rsidRPr="00C12274">
              <w:rPr>
                <w:sz w:val="16"/>
                <w:szCs w:val="16"/>
              </w:rPr>
              <w:t>Random sequence generation</w:t>
            </w:r>
          </w:p>
        </w:tc>
        <w:tc>
          <w:tcPr>
            <w:tcW w:w="1275" w:type="dxa"/>
            <w:shd w:val="clear" w:color="D9E2F3" w:themeColor="accent1" w:themeTint="33" w:fill="70AD47" w:themeFill="accent6"/>
          </w:tcPr>
          <w:p w14:paraId="34DA8348" w14:textId="77777777" w:rsidR="008E765F" w:rsidRPr="00C12274" w:rsidRDefault="008E765F" w:rsidP="00611251">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3DEB3022" w14:textId="77777777" w:rsidR="008E765F" w:rsidRPr="00C12274" w:rsidRDefault="008E765F" w:rsidP="00611251">
            <w:pPr>
              <w:pStyle w:val="RCTstable"/>
              <w:keepNext/>
            </w:pPr>
            <w:r w:rsidRPr="00C12274">
              <w:t>The women were randomly allocated in blocks of 30 to intervention and control groups following a computerized randomization procedure.</w:t>
            </w:r>
          </w:p>
        </w:tc>
      </w:tr>
      <w:tr w:rsidR="008E765F" w:rsidRPr="00C12274" w14:paraId="494D69F1" w14:textId="77777777" w:rsidTr="00BC7AEC">
        <w:trPr>
          <w:cantSplit/>
        </w:trPr>
        <w:tc>
          <w:tcPr>
            <w:tcW w:w="1560" w:type="dxa"/>
            <w:shd w:val="clear" w:color="D9E2F3" w:themeColor="accent1" w:themeTint="33" w:fill="auto"/>
          </w:tcPr>
          <w:p w14:paraId="277327F2" w14:textId="77777777" w:rsidR="008E765F" w:rsidRPr="00C12274" w:rsidRDefault="008E765F" w:rsidP="00611251">
            <w:pPr>
              <w:keepNext/>
              <w:spacing w:before="40" w:after="40" w:line="220" w:lineRule="exact"/>
              <w:rPr>
                <w:sz w:val="16"/>
                <w:szCs w:val="16"/>
              </w:rPr>
            </w:pPr>
            <w:r w:rsidRPr="00C12274">
              <w:rPr>
                <w:sz w:val="16"/>
                <w:szCs w:val="16"/>
              </w:rPr>
              <w:t xml:space="preserve">Allocation concealment </w:t>
            </w:r>
          </w:p>
        </w:tc>
        <w:tc>
          <w:tcPr>
            <w:tcW w:w="1275" w:type="dxa"/>
            <w:shd w:val="clear" w:color="D9E2F3" w:themeColor="accent1" w:themeTint="33" w:fill="FFC000" w:themeFill="accent4"/>
          </w:tcPr>
          <w:p w14:paraId="07D02D30" w14:textId="77777777" w:rsidR="008E765F" w:rsidRPr="00C12274" w:rsidRDefault="008E765F" w:rsidP="00611251">
            <w:pPr>
              <w:keepNext/>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58622C61" w14:textId="77777777" w:rsidR="008E765F" w:rsidRPr="00C12274" w:rsidRDefault="008E765F" w:rsidP="00611251">
            <w:pPr>
              <w:pStyle w:val="RCTstable"/>
              <w:keepNext/>
            </w:pPr>
            <w:r w:rsidRPr="00C12274">
              <w:t>Not described</w:t>
            </w:r>
          </w:p>
        </w:tc>
      </w:tr>
      <w:tr w:rsidR="008E765F" w:rsidRPr="00C12274" w14:paraId="2759F688" w14:textId="77777777" w:rsidTr="00BC7AEC">
        <w:trPr>
          <w:cantSplit/>
        </w:trPr>
        <w:tc>
          <w:tcPr>
            <w:tcW w:w="1560" w:type="dxa"/>
            <w:shd w:val="clear" w:color="D9E2F3" w:themeColor="accent1" w:themeTint="33" w:fill="auto"/>
          </w:tcPr>
          <w:p w14:paraId="39E62130" w14:textId="77777777" w:rsidR="008E765F" w:rsidRPr="00C12274" w:rsidRDefault="008E765F" w:rsidP="00611251">
            <w:pPr>
              <w:keepNext/>
              <w:spacing w:before="40" w:after="40" w:line="220" w:lineRule="exact"/>
              <w:rPr>
                <w:sz w:val="16"/>
                <w:szCs w:val="16"/>
              </w:rPr>
            </w:pPr>
            <w:r w:rsidRPr="00C12274">
              <w:rPr>
                <w:sz w:val="16"/>
                <w:szCs w:val="16"/>
              </w:rPr>
              <w:t xml:space="preserve">Blinding </w:t>
            </w:r>
          </w:p>
        </w:tc>
        <w:tc>
          <w:tcPr>
            <w:tcW w:w="1275" w:type="dxa"/>
            <w:shd w:val="clear" w:color="D9E2F3" w:themeColor="accent1" w:themeTint="33" w:fill="FF4D19"/>
          </w:tcPr>
          <w:p w14:paraId="4C93F1B9" w14:textId="3E29545B" w:rsidR="008E765F" w:rsidRPr="00C12274" w:rsidRDefault="00F04834" w:rsidP="00611251">
            <w:pPr>
              <w:keepNext/>
              <w:spacing w:before="40" w:after="40" w:line="220" w:lineRule="exact"/>
              <w:rPr>
                <w:sz w:val="16"/>
                <w:szCs w:val="16"/>
              </w:rPr>
            </w:pPr>
            <w:r>
              <w:rPr>
                <w:sz w:val="16"/>
                <w:szCs w:val="16"/>
              </w:rPr>
              <w:t>High</w:t>
            </w:r>
            <w:r w:rsidR="008E765F" w:rsidRPr="00C12274">
              <w:rPr>
                <w:sz w:val="16"/>
                <w:szCs w:val="16"/>
              </w:rPr>
              <w:t xml:space="preserve"> risk</w:t>
            </w:r>
          </w:p>
        </w:tc>
        <w:tc>
          <w:tcPr>
            <w:tcW w:w="11199" w:type="dxa"/>
            <w:shd w:val="clear" w:color="D9E2F3" w:themeColor="accent1" w:themeTint="33" w:fill="auto"/>
          </w:tcPr>
          <w:p w14:paraId="62AD2464" w14:textId="622928F6" w:rsidR="008E765F" w:rsidRPr="00C12274" w:rsidRDefault="008E765F" w:rsidP="00F04834">
            <w:pPr>
              <w:pStyle w:val="RCTstable"/>
              <w:keepNext/>
            </w:pPr>
            <w:r w:rsidRPr="00C12274">
              <w:t xml:space="preserve">Due to the nature of the intervention, participants were not blinded to allocation. </w:t>
            </w:r>
          </w:p>
        </w:tc>
      </w:tr>
      <w:tr w:rsidR="00F04834" w:rsidRPr="00C12274" w14:paraId="51806112" w14:textId="77777777" w:rsidTr="00BC7AEC">
        <w:trPr>
          <w:cantSplit/>
        </w:trPr>
        <w:tc>
          <w:tcPr>
            <w:tcW w:w="1560" w:type="dxa"/>
            <w:shd w:val="clear" w:color="D9E2F3" w:themeColor="accent1" w:themeTint="33" w:fill="auto"/>
          </w:tcPr>
          <w:p w14:paraId="19800974" w14:textId="77777777" w:rsidR="00F04834" w:rsidRPr="00C12274" w:rsidRDefault="00F04834" w:rsidP="009740A7">
            <w:pPr>
              <w:spacing w:before="40" w:after="40" w:line="220" w:lineRule="exact"/>
              <w:rPr>
                <w:sz w:val="16"/>
                <w:szCs w:val="16"/>
              </w:rPr>
            </w:pPr>
            <w:r>
              <w:rPr>
                <w:sz w:val="16"/>
                <w:szCs w:val="16"/>
              </w:rPr>
              <w:t>Detection bias</w:t>
            </w:r>
          </w:p>
        </w:tc>
        <w:tc>
          <w:tcPr>
            <w:tcW w:w="1275" w:type="dxa"/>
            <w:shd w:val="clear" w:color="D9E2F3" w:themeColor="accent1" w:themeTint="33" w:fill="70AD47" w:themeFill="accent6"/>
          </w:tcPr>
          <w:p w14:paraId="5FF75BE3" w14:textId="5E5458BE" w:rsidR="00F04834" w:rsidRPr="00C12274" w:rsidRDefault="00F04834" w:rsidP="009740A7">
            <w:pPr>
              <w:spacing w:before="40" w:after="40" w:line="220" w:lineRule="exact"/>
              <w:rPr>
                <w:sz w:val="16"/>
                <w:szCs w:val="16"/>
              </w:rPr>
            </w:pPr>
            <w:r>
              <w:rPr>
                <w:sz w:val="16"/>
                <w:szCs w:val="16"/>
              </w:rPr>
              <w:t>Low</w:t>
            </w:r>
            <w:r w:rsidRPr="00C12274">
              <w:rPr>
                <w:sz w:val="16"/>
                <w:szCs w:val="16"/>
              </w:rPr>
              <w:t xml:space="preserve"> risk</w:t>
            </w:r>
          </w:p>
        </w:tc>
        <w:tc>
          <w:tcPr>
            <w:tcW w:w="11199" w:type="dxa"/>
            <w:shd w:val="clear" w:color="D9E2F3" w:themeColor="accent1" w:themeTint="33" w:fill="auto"/>
          </w:tcPr>
          <w:p w14:paraId="2F8D0EE0" w14:textId="2D12044D" w:rsidR="00F04834" w:rsidRPr="00C12274" w:rsidRDefault="00F04834" w:rsidP="009740A7">
            <w:pPr>
              <w:pStyle w:val="RCTstable"/>
            </w:pPr>
            <w:r w:rsidRPr="00C12274">
              <w:t>Authors who analysed the data were not involved in the intervention and were blinded to allocation.</w:t>
            </w:r>
          </w:p>
        </w:tc>
      </w:tr>
      <w:tr w:rsidR="008E765F" w:rsidRPr="00C12274" w14:paraId="167E98B1" w14:textId="77777777" w:rsidTr="00BC7AEC">
        <w:trPr>
          <w:cantSplit/>
        </w:trPr>
        <w:tc>
          <w:tcPr>
            <w:tcW w:w="1560" w:type="dxa"/>
            <w:shd w:val="clear" w:color="D9E2F3" w:themeColor="accent1" w:themeTint="33" w:fill="auto"/>
          </w:tcPr>
          <w:p w14:paraId="41538FF4" w14:textId="77777777" w:rsidR="008E765F" w:rsidRPr="00C12274" w:rsidRDefault="008E765F" w:rsidP="00611251">
            <w:pPr>
              <w:spacing w:before="40" w:after="40" w:line="220" w:lineRule="exact"/>
              <w:rPr>
                <w:sz w:val="16"/>
                <w:szCs w:val="16"/>
              </w:rPr>
            </w:pPr>
            <w:r w:rsidRPr="00C12274">
              <w:rPr>
                <w:sz w:val="16"/>
                <w:szCs w:val="16"/>
              </w:rPr>
              <w:t>Incomplete outcome data</w:t>
            </w:r>
          </w:p>
        </w:tc>
        <w:tc>
          <w:tcPr>
            <w:tcW w:w="1275" w:type="dxa"/>
            <w:shd w:val="clear" w:color="D9E2F3" w:themeColor="accent1" w:themeTint="33" w:fill="FF4D19"/>
          </w:tcPr>
          <w:p w14:paraId="3DC66798" w14:textId="77777777" w:rsidR="008E765F" w:rsidRPr="00C12274" w:rsidRDefault="008E765F" w:rsidP="00611251">
            <w:pPr>
              <w:spacing w:before="40" w:after="40" w:line="220" w:lineRule="exact"/>
              <w:rPr>
                <w:sz w:val="16"/>
                <w:szCs w:val="16"/>
              </w:rPr>
            </w:pPr>
            <w:r w:rsidRPr="00C12274">
              <w:rPr>
                <w:sz w:val="16"/>
                <w:szCs w:val="16"/>
              </w:rPr>
              <w:t>High risk</w:t>
            </w:r>
          </w:p>
        </w:tc>
        <w:tc>
          <w:tcPr>
            <w:tcW w:w="11199" w:type="dxa"/>
            <w:shd w:val="clear" w:color="D9E2F3" w:themeColor="accent1" w:themeTint="33" w:fill="auto"/>
          </w:tcPr>
          <w:p w14:paraId="7F8117E5" w14:textId="77777777" w:rsidR="008E765F" w:rsidRPr="00C12274" w:rsidRDefault="008E765F" w:rsidP="00611251">
            <w:pPr>
              <w:pStyle w:val="RCTstable"/>
            </w:pPr>
            <w:r w:rsidRPr="00C12274">
              <w:rPr>
                <w:lang w:val="en-US"/>
              </w:rPr>
              <w:t xml:space="preserve">Unbalanced high attrition; </w:t>
            </w:r>
            <w:r w:rsidRPr="00C12274">
              <w:t xml:space="preserve">11.7% in the intervention group and 20.2% in the </w:t>
            </w:r>
            <w:r w:rsidRPr="00C12274">
              <w:rPr>
                <w:rFonts w:ascii="Helvetica" w:hAnsi="Helvetica"/>
              </w:rPr>
              <w:t>control group</w:t>
            </w:r>
            <w:r w:rsidRPr="00C12274">
              <w:t>. Only 57% of women followed the recommended exercise protocol.</w:t>
            </w:r>
          </w:p>
        </w:tc>
      </w:tr>
      <w:tr w:rsidR="008E765F" w:rsidRPr="00C12274" w14:paraId="5CFE6E1C" w14:textId="77777777" w:rsidTr="00BC7AEC">
        <w:trPr>
          <w:cantSplit/>
        </w:trPr>
        <w:tc>
          <w:tcPr>
            <w:tcW w:w="1560" w:type="dxa"/>
            <w:shd w:val="clear" w:color="D9E2F3" w:themeColor="accent1" w:themeTint="33" w:fill="auto"/>
          </w:tcPr>
          <w:p w14:paraId="11B47261" w14:textId="77777777" w:rsidR="008E765F" w:rsidRPr="00C12274" w:rsidRDefault="008E765F" w:rsidP="00611251">
            <w:pPr>
              <w:spacing w:before="40" w:after="40" w:line="220" w:lineRule="exact"/>
              <w:rPr>
                <w:sz w:val="16"/>
                <w:szCs w:val="16"/>
              </w:rPr>
            </w:pPr>
            <w:r w:rsidRPr="00C12274">
              <w:rPr>
                <w:sz w:val="16"/>
                <w:szCs w:val="16"/>
              </w:rPr>
              <w:t>Selective reporting</w:t>
            </w:r>
          </w:p>
        </w:tc>
        <w:tc>
          <w:tcPr>
            <w:tcW w:w="1275" w:type="dxa"/>
            <w:shd w:val="clear" w:color="D9E2F3" w:themeColor="accent1" w:themeTint="33" w:fill="70AD47" w:themeFill="accent6"/>
          </w:tcPr>
          <w:p w14:paraId="5294AFEE" w14:textId="77777777" w:rsidR="008E765F" w:rsidRPr="00C12274" w:rsidRDefault="008E765F" w:rsidP="00611251">
            <w:pPr>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2D2E1C3F" w14:textId="77777777" w:rsidR="008E765F" w:rsidRPr="00C12274" w:rsidRDefault="008E765F" w:rsidP="00611251">
            <w:pPr>
              <w:spacing w:before="40" w:after="40" w:line="220" w:lineRule="exact"/>
              <w:rPr>
                <w:sz w:val="16"/>
                <w:szCs w:val="16"/>
              </w:rPr>
            </w:pPr>
            <w:r w:rsidRPr="00C12274">
              <w:rPr>
                <w:sz w:val="16"/>
                <w:szCs w:val="16"/>
              </w:rPr>
              <w:t>Pre-specified outcomes reported.</w:t>
            </w:r>
          </w:p>
        </w:tc>
      </w:tr>
      <w:tr w:rsidR="008E765F" w:rsidRPr="00C12274" w14:paraId="17D7531E" w14:textId="77777777" w:rsidTr="00BC7AEC">
        <w:trPr>
          <w:cantSplit/>
        </w:trPr>
        <w:tc>
          <w:tcPr>
            <w:tcW w:w="1560" w:type="dxa"/>
            <w:shd w:val="clear" w:color="D9E2F3" w:themeColor="accent1" w:themeTint="33" w:fill="auto"/>
          </w:tcPr>
          <w:p w14:paraId="27D2FE1E" w14:textId="77777777" w:rsidR="008E765F" w:rsidRPr="00C12274" w:rsidRDefault="008E765F" w:rsidP="00611251">
            <w:pPr>
              <w:spacing w:before="40" w:after="40" w:line="220" w:lineRule="exact"/>
              <w:rPr>
                <w:sz w:val="16"/>
                <w:szCs w:val="16"/>
                <w:lang w:val="en-US"/>
              </w:rPr>
            </w:pPr>
            <w:r w:rsidRPr="00C12274">
              <w:rPr>
                <w:sz w:val="16"/>
                <w:szCs w:val="16"/>
                <w:lang w:val="en-US"/>
              </w:rPr>
              <w:t xml:space="preserve">Other limitations </w:t>
            </w:r>
          </w:p>
        </w:tc>
        <w:tc>
          <w:tcPr>
            <w:tcW w:w="1275" w:type="dxa"/>
            <w:shd w:val="clear" w:color="D9E2F3" w:themeColor="accent1" w:themeTint="33" w:fill="70AD47" w:themeFill="accent6"/>
          </w:tcPr>
          <w:p w14:paraId="646B857C" w14:textId="77777777" w:rsidR="008E765F" w:rsidRPr="00C12274" w:rsidRDefault="008E765F" w:rsidP="00611251">
            <w:pPr>
              <w:spacing w:before="40" w:after="40" w:line="220" w:lineRule="exact"/>
              <w:rPr>
                <w:sz w:val="16"/>
                <w:szCs w:val="16"/>
                <w:lang w:val="en-US"/>
              </w:rPr>
            </w:pPr>
            <w:r w:rsidRPr="00C12274">
              <w:rPr>
                <w:sz w:val="16"/>
                <w:szCs w:val="16"/>
                <w:lang w:val="en-US"/>
              </w:rPr>
              <w:t>Low risk</w:t>
            </w:r>
          </w:p>
        </w:tc>
        <w:tc>
          <w:tcPr>
            <w:tcW w:w="11199" w:type="dxa"/>
            <w:shd w:val="clear" w:color="D9E2F3" w:themeColor="accent1" w:themeTint="33" w:fill="auto"/>
          </w:tcPr>
          <w:p w14:paraId="0BECD5EB" w14:textId="77777777" w:rsidR="008E765F" w:rsidRPr="00C12274" w:rsidRDefault="008E765F" w:rsidP="00611251">
            <w:pPr>
              <w:spacing w:before="40" w:after="40" w:line="220" w:lineRule="exact"/>
              <w:rPr>
                <w:sz w:val="16"/>
                <w:szCs w:val="16"/>
                <w:lang w:val="en-US"/>
              </w:rPr>
            </w:pPr>
            <w:r w:rsidRPr="00C12274">
              <w:rPr>
                <w:sz w:val="16"/>
                <w:szCs w:val="16"/>
                <w:lang w:val="en-US"/>
              </w:rPr>
              <w:t>No significant differences between baseline characteristics of groups</w:t>
            </w:r>
          </w:p>
        </w:tc>
      </w:tr>
      <w:tr w:rsidR="008E765F" w:rsidRPr="00C12274" w14:paraId="1D736EA6" w14:textId="77777777" w:rsidTr="00BC7AEC">
        <w:trPr>
          <w:cantSplit/>
        </w:trPr>
        <w:tc>
          <w:tcPr>
            <w:tcW w:w="14034" w:type="dxa"/>
            <w:gridSpan w:val="3"/>
            <w:shd w:val="solid" w:color="D9E2F3" w:themeColor="accent1" w:themeTint="33" w:fill="auto"/>
          </w:tcPr>
          <w:p w14:paraId="3A9C68F6" w14:textId="3B2E4F33" w:rsidR="008E765F" w:rsidRPr="00C12274" w:rsidRDefault="008E765F" w:rsidP="002747EA">
            <w:pPr>
              <w:pStyle w:val="Tablecell"/>
              <w:keepNext/>
              <w:spacing w:line="220" w:lineRule="exact"/>
              <w:rPr>
                <w:rFonts w:eastAsiaTheme="minorHAnsi"/>
                <w:b/>
                <w:sz w:val="16"/>
                <w:szCs w:val="16"/>
                <w:lang w:val="en-US"/>
              </w:rPr>
            </w:pPr>
            <w:r w:rsidRPr="00C12274">
              <w:rPr>
                <w:rFonts w:eastAsiaTheme="minorHAnsi"/>
                <w:b/>
                <w:noProof/>
                <w:sz w:val="16"/>
                <w:szCs w:val="16"/>
                <w:lang w:val="en-US"/>
              </w:rPr>
              <w:t>Stafne et al 2012</w:t>
            </w:r>
            <w:r>
              <w:rPr>
                <w:sz w:val="16"/>
                <w:szCs w:val="16"/>
              </w:rPr>
              <w:fldChar w:fldCharType="begin"/>
            </w:r>
            <w:r w:rsidR="002747EA">
              <w:rPr>
                <w:sz w:val="16"/>
                <w:szCs w:val="16"/>
              </w:rPr>
              <w:instrText xml:space="preserve"> ADDIN EN.CITE &lt;EndNote&gt;&lt;Cite&gt;&lt;Author&gt;Stafne&lt;/Author&gt;&lt;Year&gt;2012&lt;/Year&gt;&lt;RecNum&gt;1060&lt;/RecNum&gt;&lt;DisplayText&gt;&lt;style face="superscript" font="Trebuchet MS" size="9"&gt;445&lt;/style&gt;&lt;/DisplayText&gt;&lt;record&gt;&lt;rec-number&gt;1060&lt;/rec-number&gt;&lt;foreign-keys&gt;&lt;key app="EN" db-id="exvasrfx2dtraoesasxp2szsxa2df502592x" timestamp="1548983476"&gt;1060&lt;/key&gt;&lt;/foreign-keys&gt;&lt;ref-type name="Journal Article"&gt;17&lt;/ref-type&gt;&lt;contributors&gt;&lt;authors&gt;&lt;author&gt;Stafne, Signe N.&lt;/author&gt;&lt;author&gt;Salvesen, Kjell </w:instrText>
            </w:r>
            <w:r w:rsidR="002747EA">
              <w:rPr>
                <w:rFonts w:ascii="MS Mincho" w:eastAsia="MS Mincho" w:hAnsi="MS Mincho" w:cs="MS Mincho"/>
                <w:sz w:val="16"/>
                <w:szCs w:val="16"/>
              </w:rPr>
              <w:instrText>Å</w:instrText>
            </w:r>
            <w:r w:rsidR="002747EA">
              <w:rPr>
                <w:sz w:val="16"/>
                <w:szCs w:val="16"/>
              </w:rPr>
              <w:instrText>&lt;/author&gt;&lt;author&gt;Romundstad, Pål R.&lt;/author&gt;&lt;author&gt;Eggebø, Torbjørn M.&lt;/author&gt;&lt;author&gt;Carlsen, Sven M.&lt;/author&gt;&lt;author&gt;Mørkved, Siv&lt;/author&gt;&lt;/authors&gt;&lt;/contributors&gt;&lt;titles&gt;&lt;title&gt;Regular Exercise During Pregnancy to Prevent Gestational Diabetes&lt;/title&gt;&lt;secondary-title&gt;Obstetrics &amp;amp; Gynecology&lt;/secondary-title&gt;&lt;/titles&gt;&lt;periodical&gt;&lt;full-title&gt;Obstetrics &amp;amp; Gynecology&lt;/full-title&gt;&lt;/periodical&gt;&lt;pages&gt;29-36&lt;/pages&gt;&lt;volume&gt;119&lt;/volume&gt;&lt;number&gt;1&lt;/number&gt;&lt;section&gt;29&lt;/section&gt;&lt;dates&gt;&lt;year&gt;2012&lt;/year&gt;&lt;/dates&gt;&lt;isbn&gt;0029-7844&lt;/isbn&gt;&lt;urls&gt;&lt;/urls&gt;&lt;electronic-resource-num&gt;10.1097/AOG.0b013e3182393f86&lt;/electronic-resource-num&gt;&lt;/record&gt;&lt;/Cite&gt;&lt;/EndNote&gt;</w:instrText>
            </w:r>
            <w:r>
              <w:rPr>
                <w:sz w:val="16"/>
                <w:szCs w:val="16"/>
              </w:rPr>
              <w:fldChar w:fldCharType="separate"/>
            </w:r>
            <w:r w:rsidR="002747EA" w:rsidRPr="002747EA">
              <w:rPr>
                <w:noProof/>
                <w:szCs w:val="16"/>
                <w:vertAlign w:val="superscript"/>
              </w:rPr>
              <w:t>445</w:t>
            </w:r>
            <w:r>
              <w:rPr>
                <w:sz w:val="16"/>
                <w:szCs w:val="16"/>
              </w:rPr>
              <w:fldChar w:fldCharType="end"/>
            </w:r>
          </w:p>
        </w:tc>
      </w:tr>
      <w:tr w:rsidR="008E765F" w:rsidRPr="00C12274" w14:paraId="64138F7E" w14:textId="77777777" w:rsidTr="00BC7AEC">
        <w:trPr>
          <w:cantSplit/>
        </w:trPr>
        <w:tc>
          <w:tcPr>
            <w:tcW w:w="1560" w:type="dxa"/>
            <w:shd w:val="clear" w:color="D9E2F3" w:themeColor="accent1" w:themeTint="33" w:fill="auto"/>
          </w:tcPr>
          <w:p w14:paraId="7068A281" w14:textId="77777777" w:rsidR="008E765F" w:rsidRPr="00C12274" w:rsidRDefault="008E765F" w:rsidP="00611251">
            <w:pPr>
              <w:keepNext/>
              <w:spacing w:before="40" w:after="40" w:line="220" w:lineRule="exact"/>
              <w:rPr>
                <w:sz w:val="16"/>
                <w:szCs w:val="16"/>
              </w:rPr>
            </w:pPr>
            <w:r w:rsidRPr="00C12274">
              <w:rPr>
                <w:sz w:val="16"/>
                <w:szCs w:val="16"/>
              </w:rPr>
              <w:t>Random sequence generation</w:t>
            </w:r>
          </w:p>
        </w:tc>
        <w:tc>
          <w:tcPr>
            <w:tcW w:w="1275" w:type="dxa"/>
            <w:shd w:val="clear" w:color="D9E2F3" w:themeColor="accent1" w:themeTint="33" w:fill="70AD47" w:themeFill="accent6"/>
          </w:tcPr>
          <w:p w14:paraId="792F24A6" w14:textId="77777777" w:rsidR="008E765F" w:rsidRPr="00C12274" w:rsidRDefault="008E765F" w:rsidP="00611251">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209DE2D3" w14:textId="77777777" w:rsidR="008E765F" w:rsidRPr="00C12274" w:rsidRDefault="008E765F" w:rsidP="00611251">
            <w:pPr>
              <w:pStyle w:val="RCTstable"/>
              <w:keepNext/>
            </w:pPr>
            <w:r w:rsidRPr="00C12274">
              <w:t xml:space="preserve">Concealed randomization in blocks of 30 was performed at the Unit for Applied Clinical Research, Norwegian University of Technology and Science, by a Web-based computerized procedure. </w:t>
            </w:r>
          </w:p>
        </w:tc>
      </w:tr>
      <w:tr w:rsidR="008E765F" w:rsidRPr="00C12274" w14:paraId="09DDF2CF" w14:textId="77777777" w:rsidTr="00BC7AEC">
        <w:trPr>
          <w:cantSplit/>
        </w:trPr>
        <w:tc>
          <w:tcPr>
            <w:tcW w:w="1560" w:type="dxa"/>
            <w:shd w:val="clear" w:color="D9E2F3" w:themeColor="accent1" w:themeTint="33" w:fill="auto"/>
          </w:tcPr>
          <w:p w14:paraId="5D74C29E" w14:textId="77777777" w:rsidR="008E765F" w:rsidRPr="00C12274" w:rsidRDefault="008E765F" w:rsidP="00611251">
            <w:pPr>
              <w:keepNext/>
              <w:spacing w:before="40" w:after="40" w:line="220" w:lineRule="exact"/>
              <w:rPr>
                <w:sz w:val="16"/>
                <w:szCs w:val="16"/>
              </w:rPr>
            </w:pPr>
            <w:r w:rsidRPr="00C12274">
              <w:rPr>
                <w:sz w:val="16"/>
                <w:szCs w:val="16"/>
              </w:rPr>
              <w:t xml:space="preserve">Allocation concealment </w:t>
            </w:r>
          </w:p>
        </w:tc>
        <w:tc>
          <w:tcPr>
            <w:tcW w:w="1275" w:type="dxa"/>
            <w:shd w:val="clear" w:color="D9E2F3" w:themeColor="accent1" w:themeTint="33" w:fill="70AD47" w:themeFill="accent6"/>
          </w:tcPr>
          <w:p w14:paraId="635B0C2D" w14:textId="77777777" w:rsidR="008E765F" w:rsidRPr="00C12274" w:rsidRDefault="008E765F" w:rsidP="00611251">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36EEFFF4" w14:textId="77777777" w:rsidR="008E765F" w:rsidRPr="00C12274" w:rsidRDefault="008E765F" w:rsidP="00611251">
            <w:pPr>
              <w:pStyle w:val="RCTstable"/>
              <w:keepNext/>
            </w:pPr>
            <w:r w:rsidRPr="00C12274">
              <w:t>The staff involved with training or outcome assessments had no influence on the randomization procedure.</w:t>
            </w:r>
          </w:p>
        </w:tc>
      </w:tr>
      <w:tr w:rsidR="008E765F" w:rsidRPr="00C12274" w14:paraId="433E4DC1" w14:textId="77777777" w:rsidTr="00BC7AEC">
        <w:trPr>
          <w:cantSplit/>
        </w:trPr>
        <w:tc>
          <w:tcPr>
            <w:tcW w:w="1560" w:type="dxa"/>
            <w:shd w:val="clear" w:color="D9E2F3" w:themeColor="accent1" w:themeTint="33" w:fill="auto"/>
          </w:tcPr>
          <w:p w14:paraId="22B8A766" w14:textId="77777777" w:rsidR="008E765F" w:rsidRPr="00C12274" w:rsidRDefault="008E765F" w:rsidP="00611251">
            <w:pPr>
              <w:keepNext/>
              <w:spacing w:before="40" w:after="40" w:line="220" w:lineRule="exact"/>
              <w:rPr>
                <w:sz w:val="16"/>
                <w:szCs w:val="16"/>
              </w:rPr>
            </w:pPr>
            <w:r w:rsidRPr="00C12274">
              <w:rPr>
                <w:sz w:val="16"/>
                <w:szCs w:val="16"/>
              </w:rPr>
              <w:t xml:space="preserve">Blinding </w:t>
            </w:r>
          </w:p>
        </w:tc>
        <w:tc>
          <w:tcPr>
            <w:tcW w:w="1275" w:type="dxa"/>
            <w:shd w:val="clear" w:color="D9E2F3" w:themeColor="accent1" w:themeTint="33" w:fill="FF4D19"/>
          </w:tcPr>
          <w:p w14:paraId="20FAB060" w14:textId="161ABB8E" w:rsidR="008E765F" w:rsidRPr="00C12274" w:rsidRDefault="00F04834" w:rsidP="00611251">
            <w:pPr>
              <w:keepNext/>
              <w:spacing w:before="40" w:after="40" w:line="220" w:lineRule="exact"/>
              <w:rPr>
                <w:sz w:val="16"/>
                <w:szCs w:val="16"/>
              </w:rPr>
            </w:pPr>
            <w:r>
              <w:rPr>
                <w:sz w:val="16"/>
                <w:szCs w:val="16"/>
              </w:rPr>
              <w:t>High</w:t>
            </w:r>
            <w:r w:rsidR="008E765F" w:rsidRPr="00C12274">
              <w:rPr>
                <w:sz w:val="16"/>
                <w:szCs w:val="16"/>
              </w:rPr>
              <w:t xml:space="preserve"> risk</w:t>
            </w:r>
          </w:p>
        </w:tc>
        <w:tc>
          <w:tcPr>
            <w:tcW w:w="11199" w:type="dxa"/>
            <w:shd w:val="clear" w:color="D9E2F3" w:themeColor="accent1" w:themeTint="33" w:fill="auto"/>
          </w:tcPr>
          <w:p w14:paraId="4C4D0ED1" w14:textId="3E4C3C2E" w:rsidR="008E765F" w:rsidRPr="00C12274" w:rsidRDefault="008E765F" w:rsidP="00F04834">
            <w:pPr>
              <w:pStyle w:val="RCTstable"/>
              <w:keepNext/>
            </w:pPr>
            <w:r w:rsidRPr="00C12274">
              <w:t xml:space="preserve">Because of the nature of the study it was not blinded. </w:t>
            </w:r>
          </w:p>
        </w:tc>
      </w:tr>
      <w:tr w:rsidR="00F04834" w:rsidRPr="00C12274" w14:paraId="3EC3F12D" w14:textId="77777777" w:rsidTr="00BC7AEC">
        <w:trPr>
          <w:cantSplit/>
        </w:trPr>
        <w:tc>
          <w:tcPr>
            <w:tcW w:w="1560" w:type="dxa"/>
            <w:shd w:val="clear" w:color="D9E2F3" w:themeColor="accent1" w:themeTint="33" w:fill="auto"/>
          </w:tcPr>
          <w:p w14:paraId="0431EB3F" w14:textId="77777777" w:rsidR="00F04834" w:rsidRPr="00C12274" w:rsidRDefault="00F04834" w:rsidP="009740A7">
            <w:pPr>
              <w:spacing w:before="40" w:after="40" w:line="220" w:lineRule="exact"/>
              <w:rPr>
                <w:sz w:val="16"/>
                <w:szCs w:val="16"/>
              </w:rPr>
            </w:pPr>
            <w:r>
              <w:rPr>
                <w:sz w:val="16"/>
                <w:szCs w:val="16"/>
              </w:rPr>
              <w:t>Detection bias</w:t>
            </w:r>
          </w:p>
        </w:tc>
        <w:tc>
          <w:tcPr>
            <w:tcW w:w="1275" w:type="dxa"/>
            <w:shd w:val="clear" w:color="D9E2F3" w:themeColor="accent1" w:themeTint="33" w:fill="FFC000" w:themeFill="accent4"/>
          </w:tcPr>
          <w:p w14:paraId="0A1A811E" w14:textId="4A596DFF" w:rsidR="00F04834" w:rsidRPr="00C12274" w:rsidRDefault="00F04834" w:rsidP="009740A7">
            <w:pPr>
              <w:spacing w:before="40" w:after="40" w:line="220" w:lineRule="exact"/>
              <w:rPr>
                <w:sz w:val="16"/>
                <w:szCs w:val="16"/>
              </w:rPr>
            </w:pPr>
            <w:r>
              <w:rPr>
                <w:sz w:val="16"/>
                <w:szCs w:val="16"/>
              </w:rPr>
              <w:t>Unclear</w:t>
            </w:r>
            <w:r w:rsidRPr="00C12274">
              <w:rPr>
                <w:sz w:val="16"/>
                <w:szCs w:val="16"/>
              </w:rPr>
              <w:t xml:space="preserve"> risk</w:t>
            </w:r>
          </w:p>
        </w:tc>
        <w:tc>
          <w:tcPr>
            <w:tcW w:w="11199" w:type="dxa"/>
            <w:shd w:val="clear" w:color="D9E2F3" w:themeColor="accent1" w:themeTint="33" w:fill="auto"/>
          </w:tcPr>
          <w:p w14:paraId="35D81C56" w14:textId="4D6E0D09" w:rsidR="00F04834" w:rsidRPr="00C12274" w:rsidRDefault="00F04834" w:rsidP="009740A7">
            <w:pPr>
              <w:pStyle w:val="RCTstable"/>
            </w:pPr>
            <w:r>
              <w:t>A</w:t>
            </w:r>
            <w:r w:rsidRPr="00C12274">
              <w:t>nalyses of glucose and insulin levels were perform</w:t>
            </w:r>
            <w:r>
              <w:t>ed blinded for group allocation</w:t>
            </w:r>
            <w:r w:rsidRPr="00C12274">
              <w:t>; no information on whether outcome assessors for other outcomes were blinded for group allocation</w:t>
            </w:r>
          </w:p>
        </w:tc>
      </w:tr>
      <w:tr w:rsidR="008E765F" w:rsidRPr="00C12274" w14:paraId="31A476C1" w14:textId="77777777" w:rsidTr="00BC7AEC">
        <w:trPr>
          <w:cantSplit/>
        </w:trPr>
        <w:tc>
          <w:tcPr>
            <w:tcW w:w="1560" w:type="dxa"/>
            <w:shd w:val="clear" w:color="D9E2F3" w:themeColor="accent1" w:themeTint="33" w:fill="auto"/>
          </w:tcPr>
          <w:p w14:paraId="4839B92F" w14:textId="77777777" w:rsidR="008E765F" w:rsidRPr="00C12274" w:rsidRDefault="008E765F" w:rsidP="00611251">
            <w:pPr>
              <w:keepNext/>
              <w:spacing w:before="40" w:after="40" w:line="220" w:lineRule="exact"/>
              <w:rPr>
                <w:sz w:val="16"/>
                <w:szCs w:val="16"/>
              </w:rPr>
            </w:pPr>
            <w:r w:rsidRPr="00C12274">
              <w:rPr>
                <w:sz w:val="16"/>
                <w:szCs w:val="16"/>
              </w:rPr>
              <w:t>Incomplete outcome data</w:t>
            </w:r>
          </w:p>
        </w:tc>
        <w:tc>
          <w:tcPr>
            <w:tcW w:w="1275" w:type="dxa"/>
            <w:shd w:val="clear" w:color="D9E2F3" w:themeColor="accent1" w:themeTint="33" w:fill="FF4D19"/>
          </w:tcPr>
          <w:p w14:paraId="69821245" w14:textId="77777777" w:rsidR="008E765F" w:rsidRPr="00C12274" w:rsidRDefault="008E765F" w:rsidP="00611251">
            <w:pPr>
              <w:keepNext/>
              <w:spacing w:before="40" w:after="40" w:line="220" w:lineRule="exact"/>
              <w:rPr>
                <w:sz w:val="16"/>
                <w:szCs w:val="16"/>
              </w:rPr>
            </w:pPr>
            <w:r w:rsidRPr="00C12274">
              <w:rPr>
                <w:sz w:val="16"/>
                <w:szCs w:val="16"/>
              </w:rPr>
              <w:t>High risk</w:t>
            </w:r>
          </w:p>
        </w:tc>
        <w:tc>
          <w:tcPr>
            <w:tcW w:w="11199" w:type="dxa"/>
            <w:shd w:val="clear" w:color="D9E2F3" w:themeColor="accent1" w:themeTint="33" w:fill="auto"/>
          </w:tcPr>
          <w:p w14:paraId="3E03C4DF" w14:textId="77777777" w:rsidR="008E765F" w:rsidRPr="00C12274" w:rsidRDefault="008E765F" w:rsidP="00611251">
            <w:pPr>
              <w:pStyle w:val="RCTstable"/>
            </w:pPr>
            <w:r w:rsidRPr="00C12274">
              <w:t>18% dropout overall with more dropouts in the control group (24% vs the intervention group 13%)</w:t>
            </w:r>
          </w:p>
        </w:tc>
      </w:tr>
      <w:tr w:rsidR="008E765F" w:rsidRPr="00C12274" w14:paraId="12E32058" w14:textId="77777777" w:rsidTr="00BC7AEC">
        <w:trPr>
          <w:cantSplit/>
        </w:trPr>
        <w:tc>
          <w:tcPr>
            <w:tcW w:w="1560" w:type="dxa"/>
            <w:shd w:val="clear" w:color="D9E2F3" w:themeColor="accent1" w:themeTint="33" w:fill="auto"/>
          </w:tcPr>
          <w:p w14:paraId="0D6C987E" w14:textId="77777777" w:rsidR="008E765F" w:rsidRPr="00C12274" w:rsidRDefault="008E765F" w:rsidP="00611251">
            <w:pPr>
              <w:spacing w:before="40" w:after="40" w:line="220" w:lineRule="exact"/>
              <w:rPr>
                <w:sz w:val="16"/>
                <w:szCs w:val="16"/>
              </w:rPr>
            </w:pPr>
            <w:r w:rsidRPr="00C12274">
              <w:rPr>
                <w:sz w:val="16"/>
                <w:szCs w:val="16"/>
              </w:rPr>
              <w:t>Selective reporting</w:t>
            </w:r>
          </w:p>
        </w:tc>
        <w:tc>
          <w:tcPr>
            <w:tcW w:w="1275" w:type="dxa"/>
            <w:shd w:val="clear" w:color="D9E2F3" w:themeColor="accent1" w:themeTint="33" w:fill="70AD47" w:themeFill="accent6"/>
          </w:tcPr>
          <w:p w14:paraId="1A22CD1A" w14:textId="77777777" w:rsidR="008E765F" w:rsidRPr="00C12274" w:rsidRDefault="008E765F" w:rsidP="00611251">
            <w:pPr>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4423222E" w14:textId="77777777" w:rsidR="008E765F" w:rsidRPr="00C12274" w:rsidRDefault="008E765F" w:rsidP="00611251">
            <w:pPr>
              <w:spacing w:before="40" w:after="40" w:line="220" w:lineRule="exact"/>
              <w:rPr>
                <w:sz w:val="16"/>
                <w:szCs w:val="16"/>
              </w:rPr>
            </w:pPr>
            <w:r w:rsidRPr="00C12274">
              <w:rPr>
                <w:sz w:val="16"/>
                <w:szCs w:val="16"/>
              </w:rPr>
              <w:t>Pre-specified outcomes reported.</w:t>
            </w:r>
          </w:p>
        </w:tc>
      </w:tr>
      <w:tr w:rsidR="008E765F" w:rsidRPr="00C12274" w14:paraId="2C139330" w14:textId="77777777" w:rsidTr="00BC7AEC">
        <w:trPr>
          <w:cantSplit/>
        </w:trPr>
        <w:tc>
          <w:tcPr>
            <w:tcW w:w="1560" w:type="dxa"/>
            <w:shd w:val="clear" w:color="D9E2F3" w:themeColor="accent1" w:themeTint="33" w:fill="auto"/>
          </w:tcPr>
          <w:p w14:paraId="2E5C9D72" w14:textId="77777777" w:rsidR="008E765F" w:rsidRPr="00C12274" w:rsidRDefault="008E765F" w:rsidP="00611251">
            <w:pPr>
              <w:spacing w:before="40" w:after="40" w:line="220" w:lineRule="exact"/>
              <w:rPr>
                <w:sz w:val="16"/>
                <w:szCs w:val="16"/>
                <w:lang w:val="en-US"/>
              </w:rPr>
            </w:pPr>
            <w:r w:rsidRPr="00C12274">
              <w:rPr>
                <w:sz w:val="16"/>
                <w:szCs w:val="16"/>
                <w:lang w:val="en-US"/>
              </w:rPr>
              <w:t xml:space="preserve">Other limitations </w:t>
            </w:r>
          </w:p>
        </w:tc>
        <w:tc>
          <w:tcPr>
            <w:tcW w:w="1275" w:type="dxa"/>
            <w:shd w:val="clear" w:color="D9E2F3" w:themeColor="accent1" w:themeTint="33" w:fill="FF4D19"/>
          </w:tcPr>
          <w:p w14:paraId="3210F136" w14:textId="77777777" w:rsidR="008E765F" w:rsidRPr="00C12274" w:rsidRDefault="008E765F" w:rsidP="00611251">
            <w:pPr>
              <w:spacing w:before="40" w:after="40" w:line="220" w:lineRule="exact"/>
              <w:rPr>
                <w:sz w:val="16"/>
                <w:szCs w:val="16"/>
                <w:lang w:val="en-US"/>
              </w:rPr>
            </w:pPr>
            <w:r w:rsidRPr="00C12274">
              <w:rPr>
                <w:sz w:val="16"/>
                <w:szCs w:val="16"/>
                <w:lang w:val="en-US"/>
              </w:rPr>
              <w:t>High risk</w:t>
            </w:r>
          </w:p>
        </w:tc>
        <w:tc>
          <w:tcPr>
            <w:tcW w:w="11199" w:type="dxa"/>
            <w:shd w:val="clear" w:color="D9E2F3" w:themeColor="accent1" w:themeTint="33" w:fill="auto"/>
          </w:tcPr>
          <w:p w14:paraId="4F027371" w14:textId="77777777" w:rsidR="008E765F" w:rsidRPr="00C12274" w:rsidRDefault="008E765F" w:rsidP="00611251">
            <w:pPr>
              <w:pStyle w:val="RCTstable"/>
            </w:pPr>
            <w:r w:rsidRPr="00C12274">
              <w:t>At baseline, women in the intervention group had lower insulin resistance. Women lost to follow-up reported performing less regular exercise before pregnancy than women completing the study</w:t>
            </w:r>
          </w:p>
        </w:tc>
      </w:tr>
      <w:tr w:rsidR="008E765F" w:rsidRPr="00C12274" w14:paraId="25A20E15" w14:textId="77777777" w:rsidTr="00BC7AEC">
        <w:trPr>
          <w:cantSplit/>
        </w:trPr>
        <w:tc>
          <w:tcPr>
            <w:tcW w:w="14034" w:type="dxa"/>
            <w:gridSpan w:val="3"/>
            <w:shd w:val="solid" w:color="D9E2F3" w:themeColor="accent1" w:themeTint="33" w:fill="auto"/>
          </w:tcPr>
          <w:p w14:paraId="060269D0" w14:textId="00AB93BE" w:rsidR="008E765F" w:rsidRPr="00992BA6" w:rsidRDefault="008E765F" w:rsidP="002747EA">
            <w:pPr>
              <w:pStyle w:val="Tablecell"/>
              <w:keepNext/>
              <w:spacing w:line="220" w:lineRule="exact"/>
              <w:rPr>
                <w:rFonts w:eastAsiaTheme="minorHAnsi"/>
                <w:sz w:val="16"/>
                <w:szCs w:val="16"/>
                <w:lang w:val="en-US"/>
              </w:rPr>
            </w:pPr>
            <w:r w:rsidRPr="00C12274">
              <w:rPr>
                <w:rFonts w:eastAsiaTheme="minorHAnsi"/>
                <w:b/>
                <w:noProof/>
                <w:sz w:val="16"/>
                <w:szCs w:val="16"/>
                <w:lang w:val="en-US"/>
              </w:rPr>
              <w:t>Taniguchi &amp; Sato 2016</w:t>
            </w:r>
            <w:r>
              <w:rPr>
                <w:rFonts w:eastAsiaTheme="minorHAnsi"/>
                <w:sz w:val="16"/>
                <w:szCs w:val="16"/>
                <w:lang w:val="en-US"/>
              </w:rPr>
              <w:fldChar w:fldCharType="begin"/>
            </w:r>
            <w:r w:rsidR="002747EA">
              <w:rPr>
                <w:rFonts w:eastAsiaTheme="minorHAnsi"/>
                <w:sz w:val="16"/>
                <w:szCs w:val="16"/>
                <w:lang w:val="en-US"/>
              </w:rPr>
              <w:instrText xml:space="preserve"> ADDIN EN.CITE &lt;EndNote&gt;&lt;Cite&gt;&lt;Author&gt;Taniguchi&lt;/Author&gt;&lt;Year&gt;2016&lt;/Year&gt;&lt;RecNum&gt;911&lt;/RecNum&gt;&lt;DisplayText&gt;&lt;style face="superscript" font="Trebuchet MS" size="9"&gt;299&lt;/style&gt;&lt;/DisplayText&gt;&lt;record&gt;&lt;rec-number&gt;911&lt;/rec-number&gt;&lt;foreign-keys&gt;&lt;key app="EN" db-id="exvasrfx2dtraoesasxp2szsxa2df502592x" timestamp="1541540861"&gt;911&lt;/key&gt;&lt;key app="ENWeb" db-id=""&gt;0&lt;/key&gt;&lt;/foreign-keys&gt;&lt;ref-type name="Journal Article"&gt;17&lt;/ref-type&gt;&lt;contributors&gt;&lt;authors&gt;&lt;author&gt;Taniguchi, C.&lt;/author&gt;&lt;author&gt;Sato, C.&lt;/author&gt;&lt;/authors&gt;&lt;/contributors&gt;&lt;auth-address&gt;Kanagawa University of Human Services, Kanagawa Prefecture, Japan. taniguchi.m7b@kuhs.ac.jp.&amp;#xD;Otsuka Medical Clinic, Toshima-ku, Japan.&lt;/auth-address&gt;&lt;titles&gt;&lt;title&gt;Home-based walking during pregnancy affects mood and birth outcomes among sedentary women: A randomized controlled trial&lt;/title&gt;&lt;secondary-title&gt;Int J Nurs Pract&lt;/secondary-title&gt;&lt;/titles&gt;&lt;periodical&gt;&lt;full-title&gt;Int J Nurs Pract&lt;/full-title&gt;&lt;/periodical&gt;&lt;pages&gt;420-426&lt;/pages&gt;&lt;volume&gt;22&lt;/volume&gt;&lt;number&gt;5&lt;/number&gt;&lt;edition&gt;2016/06/09&lt;/edition&gt;&lt;keywords&gt;&lt;keyword&gt;Adult&lt;/keyword&gt;&lt;keyword&gt;*Affect&lt;/keyword&gt;&lt;keyword&gt;Female&lt;/keyword&gt;&lt;keyword&gt;Humans&lt;/keyword&gt;&lt;keyword&gt;Pregnancy&lt;/keyword&gt;&lt;keyword&gt;*Pregnancy Outcome&lt;/keyword&gt;&lt;keyword&gt;*Sedentary Lifestyle&lt;/keyword&gt;&lt;keyword&gt;*Walking&lt;/keyword&gt;&lt;keyword&gt;Young Adult&lt;/keyword&gt;&lt;keyword&gt;*Profile of Mood States&lt;/keyword&gt;&lt;keyword&gt;*exercise&lt;/keyword&gt;&lt;keyword&gt;*nursing&lt;/keyword&gt;&lt;keyword&gt;*pregnancy&lt;/keyword&gt;&lt;keyword&gt;*randomized controlled trial&lt;/keyword&gt;&lt;/keywords&gt;&lt;dates&gt;&lt;year&gt;2016&lt;/year&gt;&lt;pub-dates&gt;&lt;date&gt;Oct&lt;/date&gt;&lt;/pub-dates&gt;&lt;/dates&gt;&lt;isbn&gt;1440-172X (Electronic)&amp;#xD;1322-7114 (Linking)&lt;/isbn&gt;&lt;accession-num&gt;27272937&lt;/accession-num&gt;&lt;urls&gt;&lt;related-urls&gt;&lt;url&gt;https://www.ncbi.nlm.nih.gov/pubmed/27272937&lt;/url&gt;&lt;/related-urls&gt;&lt;/urls&gt;&lt;electronic-resource-num&gt;10.1111/ijn.12453&lt;/electronic-resource-num&gt;&lt;/record&gt;&lt;/Cite&gt;&lt;/EndNote&gt;</w:instrText>
            </w:r>
            <w:r>
              <w:rPr>
                <w:rFonts w:eastAsiaTheme="minorHAnsi"/>
                <w:sz w:val="16"/>
                <w:szCs w:val="16"/>
                <w:lang w:val="en-US"/>
              </w:rPr>
              <w:fldChar w:fldCharType="separate"/>
            </w:r>
            <w:r w:rsidR="002747EA" w:rsidRPr="002747EA">
              <w:rPr>
                <w:rFonts w:eastAsiaTheme="minorHAnsi"/>
                <w:noProof/>
                <w:szCs w:val="16"/>
                <w:vertAlign w:val="superscript"/>
                <w:lang w:val="en-US"/>
              </w:rPr>
              <w:t>299</w:t>
            </w:r>
            <w:r>
              <w:rPr>
                <w:rFonts w:eastAsiaTheme="minorHAnsi"/>
                <w:sz w:val="16"/>
                <w:szCs w:val="16"/>
                <w:lang w:val="en-US"/>
              </w:rPr>
              <w:fldChar w:fldCharType="end"/>
            </w:r>
          </w:p>
        </w:tc>
      </w:tr>
      <w:tr w:rsidR="008E765F" w:rsidRPr="00C12274" w14:paraId="77AA5C74" w14:textId="77777777" w:rsidTr="00BC7AEC">
        <w:trPr>
          <w:cantSplit/>
        </w:trPr>
        <w:tc>
          <w:tcPr>
            <w:tcW w:w="1560" w:type="dxa"/>
            <w:shd w:val="clear" w:color="D9E2F3" w:themeColor="accent1" w:themeTint="33" w:fill="auto"/>
          </w:tcPr>
          <w:p w14:paraId="5502F3F9" w14:textId="77777777" w:rsidR="008E765F" w:rsidRPr="00C12274" w:rsidRDefault="008E765F" w:rsidP="00611251">
            <w:pPr>
              <w:keepNext/>
              <w:spacing w:before="40" w:after="40" w:line="220" w:lineRule="exact"/>
              <w:rPr>
                <w:sz w:val="16"/>
                <w:szCs w:val="16"/>
              </w:rPr>
            </w:pPr>
            <w:r w:rsidRPr="00C12274">
              <w:rPr>
                <w:sz w:val="16"/>
                <w:szCs w:val="16"/>
              </w:rPr>
              <w:t>Random sequence generation</w:t>
            </w:r>
          </w:p>
        </w:tc>
        <w:tc>
          <w:tcPr>
            <w:tcW w:w="1275" w:type="dxa"/>
            <w:shd w:val="clear" w:color="D9E2F3" w:themeColor="accent1" w:themeTint="33" w:fill="FFC000" w:themeFill="accent4"/>
          </w:tcPr>
          <w:p w14:paraId="6D568812" w14:textId="77777777" w:rsidR="008E765F" w:rsidRPr="00C12274" w:rsidRDefault="008E765F" w:rsidP="00611251">
            <w:pPr>
              <w:keepNext/>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2BAF1AF8" w14:textId="77777777" w:rsidR="008E765F" w:rsidRPr="00C12274" w:rsidRDefault="008E765F" w:rsidP="00611251">
            <w:pPr>
              <w:pStyle w:val="RCTstable"/>
              <w:keepNext/>
            </w:pPr>
            <w:r w:rsidRPr="00C12274">
              <w:t>“Random sampling”</w:t>
            </w:r>
          </w:p>
        </w:tc>
      </w:tr>
      <w:tr w:rsidR="008E765F" w:rsidRPr="00C12274" w14:paraId="14408A25" w14:textId="77777777" w:rsidTr="00BC7AEC">
        <w:trPr>
          <w:cantSplit/>
        </w:trPr>
        <w:tc>
          <w:tcPr>
            <w:tcW w:w="1560" w:type="dxa"/>
            <w:shd w:val="clear" w:color="D9E2F3" w:themeColor="accent1" w:themeTint="33" w:fill="auto"/>
          </w:tcPr>
          <w:p w14:paraId="5DA9CF77" w14:textId="77777777" w:rsidR="008E765F" w:rsidRPr="00C12274" w:rsidRDefault="008E765F" w:rsidP="00611251">
            <w:pPr>
              <w:keepNext/>
              <w:spacing w:before="40" w:after="40" w:line="220" w:lineRule="exact"/>
              <w:rPr>
                <w:sz w:val="16"/>
                <w:szCs w:val="16"/>
              </w:rPr>
            </w:pPr>
            <w:r w:rsidRPr="00C12274">
              <w:rPr>
                <w:sz w:val="16"/>
                <w:szCs w:val="16"/>
              </w:rPr>
              <w:t xml:space="preserve">Allocation concealment </w:t>
            </w:r>
          </w:p>
        </w:tc>
        <w:tc>
          <w:tcPr>
            <w:tcW w:w="1275" w:type="dxa"/>
            <w:shd w:val="clear" w:color="D9E2F3" w:themeColor="accent1" w:themeTint="33" w:fill="70AD47" w:themeFill="accent6"/>
          </w:tcPr>
          <w:p w14:paraId="5688F5D9" w14:textId="77777777" w:rsidR="008E765F" w:rsidRPr="00C12274" w:rsidRDefault="008E765F" w:rsidP="00611251">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5F4C7C11" w14:textId="77777777" w:rsidR="008E765F" w:rsidRPr="00C12274" w:rsidRDefault="008E765F" w:rsidP="00611251">
            <w:pPr>
              <w:pStyle w:val="RCTstable"/>
              <w:keepNext/>
            </w:pPr>
            <w:r w:rsidRPr="00C12274">
              <w:t>The researcher handed out sealed, sequentially numbered opaque envelopes in turn. The doctor and clinic staff members were unaware of which groups the participants had been assigned to until the end of the study.</w:t>
            </w:r>
          </w:p>
        </w:tc>
      </w:tr>
      <w:tr w:rsidR="008E765F" w:rsidRPr="00C12274" w14:paraId="0F9FE4C9" w14:textId="77777777" w:rsidTr="00BC7AEC">
        <w:trPr>
          <w:cantSplit/>
        </w:trPr>
        <w:tc>
          <w:tcPr>
            <w:tcW w:w="1560" w:type="dxa"/>
            <w:shd w:val="clear" w:color="D9E2F3" w:themeColor="accent1" w:themeTint="33" w:fill="auto"/>
          </w:tcPr>
          <w:p w14:paraId="0B006B7C" w14:textId="77777777" w:rsidR="008E765F" w:rsidRPr="00C12274" w:rsidRDefault="008E765F" w:rsidP="00611251">
            <w:pPr>
              <w:keepNext/>
              <w:spacing w:before="40" w:after="40" w:line="220" w:lineRule="exact"/>
              <w:rPr>
                <w:sz w:val="16"/>
                <w:szCs w:val="16"/>
              </w:rPr>
            </w:pPr>
            <w:r w:rsidRPr="00C12274">
              <w:rPr>
                <w:sz w:val="16"/>
                <w:szCs w:val="16"/>
              </w:rPr>
              <w:t xml:space="preserve">Blinding </w:t>
            </w:r>
          </w:p>
        </w:tc>
        <w:tc>
          <w:tcPr>
            <w:tcW w:w="1275" w:type="dxa"/>
            <w:shd w:val="clear" w:color="D9E2F3" w:themeColor="accent1" w:themeTint="33" w:fill="FFC000" w:themeFill="accent4"/>
          </w:tcPr>
          <w:p w14:paraId="2A2836CF" w14:textId="77777777" w:rsidR="008E765F" w:rsidRPr="00C12274" w:rsidRDefault="008E765F" w:rsidP="00611251">
            <w:pPr>
              <w:keepNext/>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63CB76F8" w14:textId="77777777" w:rsidR="008E765F" w:rsidRPr="00C12274" w:rsidRDefault="008E765F" w:rsidP="00611251">
            <w:pPr>
              <w:pStyle w:val="RCTstable"/>
              <w:keepNext/>
            </w:pPr>
            <w:r w:rsidRPr="00C12274">
              <w:t>Not described</w:t>
            </w:r>
          </w:p>
        </w:tc>
      </w:tr>
      <w:tr w:rsidR="00F04834" w:rsidRPr="00C12274" w14:paraId="76A3015E" w14:textId="77777777" w:rsidTr="00BC7AEC">
        <w:trPr>
          <w:cantSplit/>
        </w:trPr>
        <w:tc>
          <w:tcPr>
            <w:tcW w:w="1560" w:type="dxa"/>
            <w:shd w:val="clear" w:color="D9E2F3" w:themeColor="accent1" w:themeTint="33" w:fill="auto"/>
          </w:tcPr>
          <w:p w14:paraId="0681672B" w14:textId="77777777" w:rsidR="00F04834" w:rsidRPr="00C12274" w:rsidRDefault="00F04834" w:rsidP="009740A7">
            <w:pPr>
              <w:spacing w:before="40" w:after="40" w:line="220" w:lineRule="exact"/>
              <w:rPr>
                <w:sz w:val="16"/>
                <w:szCs w:val="16"/>
              </w:rPr>
            </w:pPr>
            <w:r>
              <w:rPr>
                <w:sz w:val="16"/>
                <w:szCs w:val="16"/>
              </w:rPr>
              <w:t>Detection bias</w:t>
            </w:r>
          </w:p>
        </w:tc>
        <w:tc>
          <w:tcPr>
            <w:tcW w:w="1275" w:type="dxa"/>
            <w:shd w:val="clear" w:color="D9E2F3" w:themeColor="accent1" w:themeTint="33" w:fill="FFC000" w:themeFill="accent4"/>
          </w:tcPr>
          <w:p w14:paraId="2D5FA202" w14:textId="77777777" w:rsidR="00F04834" w:rsidRPr="00C12274" w:rsidRDefault="00F04834" w:rsidP="009740A7">
            <w:pPr>
              <w:spacing w:before="40" w:after="40" w:line="220" w:lineRule="exact"/>
              <w:rPr>
                <w:sz w:val="16"/>
                <w:szCs w:val="16"/>
              </w:rPr>
            </w:pPr>
            <w:r>
              <w:rPr>
                <w:sz w:val="16"/>
                <w:szCs w:val="16"/>
              </w:rPr>
              <w:t>Unclear</w:t>
            </w:r>
            <w:r w:rsidRPr="00C12274">
              <w:rPr>
                <w:sz w:val="16"/>
                <w:szCs w:val="16"/>
              </w:rPr>
              <w:t xml:space="preserve"> risk</w:t>
            </w:r>
          </w:p>
        </w:tc>
        <w:tc>
          <w:tcPr>
            <w:tcW w:w="11199" w:type="dxa"/>
            <w:shd w:val="clear" w:color="D9E2F3" w:themeColor="accent1" w:themeTint="33" w:fill="auto"/>
          </w:tcPr>
          <w:p w14:paraId="48D6E1D8" w14:textId="6E200EA8" w:rsidR="00F04834" w:rsidRPr="00C12274" w:rsidRDefault="00F04834" w:rsidP="009740A7">
            <w:pPr>
              <w:pStyle w:val="RCTstable"/>
            </w:pPr>
            <w:r w:rsidRPr="00C12274">
              <w:t>Not described</w:t>
            </w:r>
          </w:p>
        </w:tc>
      </w:tr>
      <w:tr w:rsidR="008E765F" w:rsidRPr="00C12274" w14:paraId="4F02E3D7" w14:textId="77777777" w:rsidTr="00BC7AEC">
        <w:trPr>
          <w:cantSplit/>
        </w:trPr>
        <w:tc>
          <w:tcPr>
            <w:tcW w:w="1560" w:type="dxa"/>
            <w:shd w:val="clear" w:color="D9E2F3" w:themeColor="accent1" w:themeTint="33" w:fill="auto"/>
          </w:tcPr>
          <w:p w14:paraId="04189A96" w14:textId="77777777" w:rsidR="008E765F" w:rsidRPr="00C12274" w:rsidRDefault="008E765F" w:rsidP="00611251">
            <w:pPr>
              <w:spacing w:before="40" w:after="40" w:line="220" w:lineRule="exact"/>
              <w:rPr>
                <w:sz w:val="16"/>
                <w:szCs w:val="16"/>
              </w:rPr>
            </w:pPr>
            <w:r w:rsidRPr="00C12274">
              <w:rPr>
                <w:sz w:val="16"/>
                <w:szCs w:val="16"/>
              </w:rPr>
              <w:t>Incomplete outcome data</w:t>
            </w:r>
          </w:p>
        </w:tc>
        <w:tc>
          <w:tcPr>
            <w:tcW w:w="1275" w:type="dxa"/>
            <w:shd w:val="clear" w:color="D9E2F3" w:themeColor="accent1" w:themeTint="33" w:fill="FFC000" w:themeFill="accent4"/>
          </w:tcPr>
          <w:p w14:paraId="3EEF1C5F" w14:textId="77777777" w:rsidR="008E765F" w:rsidRPr="00C12274" w:rsidRDefault="008E765F" w:rsidP="00611251">
            <w:pPr>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762044F8" w14:textId="77777777" w:rsidR="008E765F" w:rsidRPr="00C12274" w:rsidRDefault="008E765F" w:rsidP="00611251">
            <w:pPr>
              <w:pStyle w:val="RCTstable"/>
            </w:pPr>
            <w:r w:rsidRPr="00C12274">
              <w:t xml:space="preserve">Six women in the walking group dropped out during the study period as did </w:t>
            </w:r>
            <w:r w:rsidRPr="00C12274">
              <w:rPr>
                <w:rFonts w:ascii="Helvetica" w:hAnsi="Helvetica"/>
              </w:rPr>
              <w:t>fi</w:t>
            </w:r>
            <w:r w:rsidRPr="00C12274">
              <w:t xml:space="preserve">ve women in the control group. Only </w:t>
            </w:r>
            <w:r w:rsidRPr="00C12274">
              <w:rPr>
                <w:rFonts w:ascii="Helvetica" w:hAnsi="Helvetica"/>
              </w:rPr>
              <w:t>fi</w:t>
            </w:r>
            <w:r w:rsidRPr="00C12274">
              <w:t>ve (of 54) women completed 100% of the intervention, although 32 completed 80% or more.</w:t>
            </w:r>
          </w:p>
        </w:tc>
      </w:tr>
      <w:tr w:rsidR="008E765F" w:rsidRPr="00C12274" w14:paraId="4666F041" w14:textId="77777777" w:rsidTr="00BC7AEC">
        <w:trPr>
          <w:cantSplit/>
        </w:trPr>
        <w:tc>
          <w:tcPr>
            <w:tcW w:w="1560" w:type="dxa"/>
            <w:shd w:val="clear" w:color="D9E2F3" w:themeColor="accent1" w:themeTint="33" w:fill="auto"/>
          </w:tcPr>
          <w:p w14:paraId="3CEB91C9" w14:textId="77777777" w:rsidR="008E765F" w:rsidRPr="00C12274" w:rsidRDefault="008E765F" w:rsidP="00611251">
            <w:pPr>
              <w:spacing w:before="40" w:after="40" w:line="220" w:lineRule="exact"/>
              <w:rPr>
                <w:sz w:val="16"/>
                <w:szCs w:val="16"/>
              </w:rPr>
            </w:pPr>
            <w:r w:rsidRPr="00C12274">
              <w:rPr>
                <w:sz w:val="16"/>
                <w:szCs w:val="16"/>
              </w:rPr>
              <w:t>Selective reporting</w:t>
            </w:r>
          </w:p>
        </w:tc>
        <w:tc>
          <w:tcPr>
            <w:tcW w:w="1275" w:type="dxa"/>
            <w:shd w:val="clear" w:color="D9E2F3" w:themeColor="accent1" w:themeTint="33" w:fill="70AD47" w:themeFill="accent6"/>
          </w:tcPr>
          <w:p w14:paraId="3444AE54" w14:textId="77777777" w:rsidR="008E765F" w:rsidRPr="00C12274" w:rsidRDefault="008E765F" w:rsidP="00611251">
            <w:pPr>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49E08BFB" w14:textId="77777777" w:rsidR="008E765F" w:rsidRPr="00C12274" w:rsidRDefault="008E765F" w:rsidP="00611251">
            <w:pPr>
              <w:spacing w:before="40" w:after="40" w:line="220" w:lineRule="exact"/>
              <w:rPr>
                <w:sz w:val="16"/>
                <w:szCs w:val="16"/>
              </w:rPr>
            </w:pPr>
            <w:r w:rsidRPr="00C12274">
              <w:rPr>
                <w:sz w:val="16"/>
                <w:szCs w:val="16"/>
              </w:rPr>
              <w:t>Pre-specified outcomes reported.</w:t>
            </w:r>
          </w:p>
        </w:tc>
      </w:tr>
      <w:tr w:rsidR="008E765F" w:rsidRPr="00C12274" w14:paraId="5CBECC2F" w14:textId="77777777" w:rsidTr="00BC7AEC">
        <w:trPr>
          <w:cantSplit/>
        </w:trPr>
        <w:tc>
          <w:tcPr>
            <w:tcW w:w="1560" w:type="dxa"/>
            <w:shd w:val="clear" w:color="D9E2F3" w:themeColor="accent1" w:themeTint="33" w:fill="auto"/>
          </w:tcPr>
          <w:p w14:paraId="761BBFCF" w14:textId="77777777" w:rsidR="008E765F" w:rsidRPr="00C12274" w:rsidRDefault="008E765F" w:rsidP="00611251">
            <w:pPr>
              <w:spacing w:before="40" w:after="40" w:line="220" w:lineRule="exact"/>
              <w:rPr>
                <w:sz w:val="16"/>
                <w:szCs w:val="16"/>
                <w:lang w:val="en-US"/>
              </w:rPr>
            </w:pPr>
            <w:r w:rsidRPr="00C12274">
              <w:rPr>
                <w:sz w:val="16"/>
                <w:szCs w:val="16"/>
                <w:lang w:val="en-US"/>
              </w:rPr>
              <w:t xml:space="preserve">Other limitations </w:t>
            </w:r>
          </w:p>
        </w:tc>
        <w:tc>
          <w:tcPr>
            <w:tcW w:w="1275" w:type="dxa"/>
            <w:shd w:val="clear" w:color="D9E2F3" w:themeColor="accent1" w:themeTint="33" w:fill="70AD47" w:themeFill="accent6"/>
          </w:tcPr>
          <w:p w14:paraId="219A4C02" w14:textId="77777777" w:rsidR="008E765F" w:rsidRPr="00C12274" w:rsidRDefault="008E765F" w:rsidP="00611251">
            <w:pPr>
              <w:spacing w:before="40" w:after="40" w:line="220" w:lineRule="exact"/>
              <w:rPr>
                <w:sz w:val="16"/>
                <w:szCs w:val="16"/>
                <w:lang w:val="en-US"/>
              </w:rPr>
            </w:pPr>
            <w:r w:rsidRPr="00C12274">
              <w:rPr>
                <w:sz w:val="16"/>
                <w:szCs w:val="16"/>
                <w:lang w:val="en-US"/>
              </w:rPr>
              <w:t>Low risk</w:t>
            </w:r>
          </w:p>
        </w:tc>
        <w:tc>
          <w:tcPr>
            <w:tcW w:w="11199" w:type="dxa"/>
            <w:shd w:val="clear" w:color="D9E2F3" w:themeColor="accent1" w:themeTint="33" w:fill="auto"/>
          </w:tcPr>
          <w:p w14:paraId="37629A1B" w14:textId="77777777" w:rsidR="008E765F" w:rsidRPr="00C12274" w:rsidRDefault="008E765F" w:rsidP="00611251">
            <w:pPr>
              <w:spacing w:before="40" w:after="40" w:line="220" w:lineRule="exact"/>
              <w:rPr>
                <w:sz w:val="16"/>
                <w:szCs w:val="16"/>
                <w:lang w:val="en-US"/>
              </w:rPr>
            </w:pPr>
            <w:r w:rsidRPr="00C12274">
              <w:rPr>
                <w:sz w:val="16"/>
                <w:szCs w:val="16"/>
                <w:lang w:val="en-US"/>
              </w:rPr>
              <w:t>No significant differences between baseline characteristics of groups</w:t>
            </w:r>
          </w:p>
        </w:tc>
      </w:tr>
      <w:tr w:rsidR="00237E23" w:rsidRPr="00C12274" w14:paraId="6DBBC366" w14:textId="77777777" w:rsidTr="00237E23">
        <w:trPr>
          <w:cantSplit/>
        </w:trPr>
        <w:tc>
          <w:tcPr>
            <w:tcW w:w="14034" w:type="dxa"/>
            <w:gridSpan w:val="3"/>
            <w:shd w:val="solid" w:color="D9E2F3" w:themeColor="accent1" w:themeTint="33" w:fill="auto"/>
          </w:tcPr>
          <w:p w14:paraId="29AD0594" w14:textId="301D660E" w:rsidR="00237E23" w:rsidRPr="00992BA6" w:rsidRDefault="00AF552E" w:rsidP="002747EA">
            <w:pPr>
              <w:pStyle w:val="Tablecell"/>
              <w:keepNext/>
              <w:spacing w:line="220" w:lineRule="exact"/>
              <w:rPr>
                <w:rFonts w:eastAsiaTheme="minorHAnsi"/>
                <w:sz w:val="16"/>
                <w:szCs w:val="16"/>
                <w:lang w:val="en-US"/>
              </w:rPr>
            </w:pPr>
            <w:r>
              <w:rPr>
                <w:rFonts w:eastAsiaTheme="minorHAnsi"/>
                <w:b/>
                <w:noProof/>
                <w:sz w:val="16"/>
                <w:szCs w:val="16"/>
                <w:lang w:val="en-US"/>
              </w:rPr>
              <w:t>Vargas-Terrones et al 2018</w:t>
            </w:r>
            <w:r w:rsidR="00D07346">
              <w:rPr>
                <w:rFonts w:eastAsiaTheme="minorHAnsi"/>
                <w:sz w:val="16"/>
                <w:szCs w:val="16"/>
                <w:lang w:val="en-US"/>
              </w:rPr>
              <w:fldChar w:fldCharType="begin">
                <w:fldData xml:space="preserve">PEVuZE5vdGU+PENpdGU+PEF1dGhvcj5WYXJnYXMtVGVycm9uZXM8L0F1dGhvcj48WWVhcj4yMDE5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</w:fldData>
              </w:fldChar>
            </w:r>
            <w:r w:rsidR="002747EA">
              <w:rPr>
                <w:rFonts w:eastAsiaTheme="minorHAnsi"/>
                <w:sz w:val="16"/>
                <w:szCs w:val="16"/>
                <w:lang w:val="en-US"/>
              </w:rPr>
              <w:instrText xml:space="preserve"> ADDIN EN.CITE </w:instrText>
            </w:r>
            <w:r w:rsidR="002747EA">
              <w:rPr>
                <w:rFonts w:eastAsiaTheme="minorHAnsi"/>
                <w:sz w:val="16"/>
                <w:szCs w:val="16"/>
                <w:lang w:val="en-US"/>
              </w:rPr>
              <w:fldChar w:fldCharType="begin">
                <w:fldData xml:space="preserve">PEVuZE5vdGU+PENpdGU+PEF1dGhvcj5WYXJnYXMtVGVycm9uZXM8L0F1dGhvcj48WWVhcj4yMDE5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</w:fldData>
              </w:fldChar>
            </w:r>
            <w:r w:rsidR="002747EA">
              <w:rPr>
                <w:rFonts w:eastAsiaTheme="minorHAnsi"/>
                <w:sz w:val="16"/>
                <w:szCs w:val="16"/>
                <w:lang w:val="en-US"/>
              </w:rPr>
              <w:instrText xml:space="preserve"> ADDIN EN.CITE.DATA </w:instrText>
            </w:r>
            <w:r w:rsidR="002747EA">
              <w:rPr>
                <w:rFonts w:eastAsiaTheme="minorHAnsi"/>
                <w:sz w:val="16"/>
                <w:szCs w:val="16"/>
                <w:lang w:val="en-US"/>
              </w:rPr>
            </w:r>
            <w:r w:rsidR="002747EA">
              <w:rPr>
                <w:rFonts w:eastAsiaTheme="minorHAnsi"/>
                <w:sz w:val="16"/>
                <w:szCs w:val="16"/>
                <w:lang w:val="en-US"/>
              </w:rPr>
              <w:fldChar w:fldCharType="end"/>
            </w:r>
            <w:r w:rsidR="00D07346">
              <w:rPr>
                <w:rFonts w:eastAsiaTheme="minorHAnsi"/>
                <w:sz w:val="16"/>
                <w:szCs w:val="16"/>
                <w:lang w:val="en-US"/>
              </w:rPr>
            </w:r>
            <w:r w:rsidR="00D07346">
              <w:rPr>
                <w:rFonts w:eastAsiaTheme="minorHAnsi"/>
                <w:sz w:val="16"/>
                <w:szCs w:val="16"/>
                <w:lang w:val="en-US"/>
              </w:rPr>
              <w:fldChar w:fldCharType="separate"/>
            </w:r>
            <w:r w:rsidR="002747EA" w:rsidRPr="002747EA">
              <w:rPr>
                <w:rFonts w:eastAsiaTheme="minorHAnsi"/>
                <w:noProof/>
                <w:szCs w:val="16"/>
                <w:vertAlign w:val="superscript"/>
                <w:lang w:val="en-US"/>
              </w:rPr>
              <w:t>446</w:t>
            </w:r>
            <w:r w:rsidR="00D07346">
              <w:rPr>
                <w:rFonts w:eastAsiaTheme="minorHAnsi"/>
                <w:sz w:val="16"/>
                <w:szCs w:val="16"/>
                <w:lang w:val="en-US"/>
              </w:rPr>
              <w:fldChar w:fldCharType="end"/>
            </w:r>
          </w:p>
        </w:tc>
      </w:tr>
      <w:tr w:rsidR="00237E23" w:rsidRPr="00C12274" w14:paraId="4E2ED6B5" w14:textId="77777777" w:rsidTr="0030223E">
        <w:trPr>
          <w:cantSplit/>
        </w:trPr>
        <w:tc>
          <w:tcPr>
            <w:tcW w:w="1560" w:type="dxa"/>
            <w:shd w:val="clear" w:color="D9E2F3" w:themeColor="accent1" w:themeTint="33" w:fill="auto"/>
          </w:tcPr>
          <w:p w14:paraId="57440894" w14:textId="77777777" w:rsidR="00237E23" w:rsidRPr="00C12274" w:rsidRDefault="00237E23" w:rsidP="00237E23">
            <w:pPr>
              <w:keepNext/>
              <w:spacing w:before="40" w:after="40" w:line="220" w:lineRule="exact"/>
              <w:rPr>
                <w:sz w:val="16"/>
                <w:szCs w:val="16"/>
              </w:rPr>
            </w:pPr>
            <w:r w:rsidRPr="00C12274">
              <w:rPr>
                <w:sz w:val="16"/>
                <w:szCs w:val="16"/>
              </w:rPr>
              <w:t>Random sequence generation</w:t>
            </w:r>
          </w:p>
        </w:tc>
        <w:tc>
          <w:tcPr>
            <w:tcW w:w="1275" w:type="dxa"/>
            <w:tcBorders>
              <w:bottom w:val="single" w:sz="4" w:space="0" w:color="auto"/>
            </w:tcBorders>
            <w:shd w:val="clear" w:color="D9E2F3" w:themeColor="accent1" w:themeTint="33" w:fill="70AD47" w:themeFill="accent6"/>
          </w:tcPr>
          <w:p w14:paraId="6809FE97" w14:textId="2594FAB5" w:rsidR="00237E23" w:rsidRPr="00C12274" w:rsidRDefault="002C1E4A" w:rsidP="00237E23">
            <w:pPr>
              <w:keepNext/>
              <w:spacing w:before="40" w:after="40" w:line="220" w:lineRule="exact"/>
              <w:rPr>
                <w:sz w:val="16"/>
                <w:szCs w:val="16"/>
              </w:rPr>
            </w:pPr>
            <w:r>
              <w:rPr>
                <w:sz w:val="16"/>
                <w:szCs w:val="16"/>
              </w:rPr>
              <w:t>Low</w:t>
            </w:r>
            <w:r w:rsidR="00237E23" w:rsidRPr="00C12274">
              <w:rPr>
                <w:sz w:val="16"/>
                <w:szCs w:val="16"/>
              </w:rPr>
              <w:t xml:space="preserve"> risk</w:t>
            </w:r>
          </w:p>
        </w:tc>
        <w:tc>
          <w:tcPr>
            <w:tcW w:w="11199" w:type="dxa"/>
            <w:shd w:val="clear" w:color="D9E2F3" w:themeColor="accent1" w:themeTint="33" w:fill="auto"/>
          </w:tcPr>
          <w:p w14:paraId="6278C51D" w14:textId="1521ABAD" w:rsidR="00237E23" w:rsidRPr="002C1E4A" w:rsidRDefault="00DD6DCC" w:rsidP="0030223E">
            <w:pPr>
              <w:pStyle w:val="RCTstable"/>
            </w:pPr>
            <w:r>
              <w:t>“</w:t>
            </w:r>
            <w:r w:rsidR="002C1E4A" w:rsidRPr="002C1E4A">
              <w:t>A simple randomisation was performed with the Epidat V.3.1</w:t>
            </w:r>
            <w:r w:rsidR="002C1E4A">
              <w:t xml:space="preserve"> </w:t>
            </w:r>
            <w:r w:rsidR="002C1E4A" w:rsidRPr="002C1E4A">
              <w:t>program to allocate the participants into two groups in order</w:t>
            </w:r>
            <w:r w:rsidR="002C1E4A">
              <w:t xml:space="preserve"> </w:t>
            </w:r>
            <w:r w:rsidR="002C1E4A" w:rsidRPr="002C1E4A">
              <w:t>of entry: intervention group (IG) and control group (CG). For</w:t>
            </w:r>
            <w:r w:rsidR="002C1E4A">
              <w:t xml:space="preserve"> </w:t>
            </w:r>
            <w:r w:rsidR="002C1E4A" w:rsidRPr="002C1E4A">
              <w:t>this, a computer-generated list of random numbers (n=200) was</w:t>
            </w:r>
            <w:r w:rsidR="002C1E4A">
              <w:t xml:space="preserve"> </w:t>
            </w:r>
            <w:r w:rsidR="002C1E4A" w:rsidRPr="002C1E4A">
              <w:t>created through the Epidat option of balanced groups (similar</w:t>
            </w:r>
            <w:r w:rsidR="002C1E4A">
              <w:t xml:space="preserve"> </w:t>
            </w:r>
            <w:r w:rsidR="002C1E4A" w:rsidRPr="002C1E4A">
              <w:t>but not of equal size).</w:t>
            </w:r>
            <w:r>
              <w:t>”</w:t>
            </w:r>
          </w:p>
        </w:tc>
      </w:tr>
      <w:tr w:rsidR="00237E23" w:rsidRPr="00C12274" w14:paraId="0F395D26" w14:textId="77777777" w:rsidTr="0030223E">
        <w:trPr>
          <w:cantSplit/>
        </w:trPr>
        <w:tc>
          <w:tcPr>
            <w:tcW w:w="1560" w:type="dxa"/>
            <w:shd w:val="clear" w:color="D9E2F3" w:themeColor="accent1" w:themeTint="33" w:fill="auto"/>
          </w:tcPr>
          <w:p w14:paraId="75EFAA2E" w14:textId="77777777" w:rsidR="00237E23" w:rsidRPr="00C12274" w:rsidRDefault="00237E23" w:rsidP="00237E23">
            <w:pPr>
              <w:keepNext/>
              <w:spacing w:before="40" w:after="40" w:line="220" w:lineRule="exact"/>
              <w:rPr>
                <w:sz w:val="16"/>
                <w:szCs w:val="16"/>
              </w:rPr>
            </w:pPr>
            <w:r w:rsidRPr="00C12274">
              <w:rPr>
                <w:sz w:val="16"/>
                <w:szCs w:val="16"/>
              </w:rPr>
              <w:t xml:space="preserve">Allocation concealment </w:t>
            </w:r>
          </w:p>
        </w:tc>
        <w:tc>
          <w:tcPr>
            <w:tcW w:w="1275" w:type="dxa"/>
            <w:shd w:val="clear" w:color="auto" w:fill="FFC000" w:themeFill="accent4"/>
          </w:tcPr>
          <w:p w14:paraId="06608B0B" w14:textId="673F5510" w:rsidR="00237E23" w:rsidRPr="00C12274" w:rsidRDefault="00990FE0" w:rsidP="00237E23">
            <w:pPr>
              <w:keepNext/>
              <w:spacing w:before="40" w:after="40" w:line="220" w:lineRule="exact"/>
              <w:rPr>
                <w:sz w:val="16"/>
                <w:szCs w:val="16"/>
              </w:rPr>
            </w:pPr>
            <w:r>
              <w:rPr>
                <w:sz w:val="16"/>
                <w:szCs w:val="16"/>
              </w:rPr>
              <w:t>Unclear</w:t>
            </w:r>
            <w:r w:rsidR="00237E23" w:rsidRPr="00C12274">
              <w:rPr>
                <w:sz w:val="16"/>
                <w:szCs w:val="16"/>
              </w:rPr>
              <w:t xml:space="preserve"> risk</w:t>
            </w:r>
          </w:p>
        </w:tc>
        <w:tc>
          <w:tcPr>
            <w:tcW w:w="11199" w:type="dxa"/>
            <w:shd w:val="clear" w:color="D9E2F3" w:themeColor="accent1" w:themeTint="33" w:fill="auto"/>
          </w:tcPr>
          <w:p w14:paraId="40C2E0DD" w14:textId="600038A6" w:rsidR="00237E23" w:rsidRPr="00C12274" w:rsidRDefault="00990FE0" w:rsidP="00237E23">
            <w:pPr>
              <w:pStyle w:val="RCTstable"/>
              <w:keepNext/>
            </w:pPr>
            <w:r>
              <w:t>Not described</w:t>
            </w:r>
          </w:p>
        </w:tc>
      </w:tr>
      <w:tr w:rsidR="00237E23" w:rsidRPr="00C12274" w14:paraId="70B27E8B" w14:textId="77777777" w:rsidTr="0030223E">
        <w:trPr>
          <w:cantSplit/>
        </w:trPr>
        <w:tc>
          <w:tcPr>
            <w:tcW w:w="1560" w:type="dxa"/>
            <w:shd w:val="clear" w:color="D9E2F3" w:themeColor="accent1" w:themeTint="33" w:fill="auto"/>
          </w:tcPr>
          <w:p w14:paraId="26B72CA2" w14:textId="77777777" w:rsidR="00237E23" w:rsidRPr="00C12274" w:rsidRDefault="00237E23" w:rsidP="00237E23">
            <w:pPr>
              <w:keepNext/>
              <w:spacing w:before="40" w:after="40" w:line="220" w:lineRule="exact"/>
              <w:rPr>
                <w:sz w:val="16"/>
                <w:szCs w:val="16"/>
              </w:rPr>
            </w:pPr>
            <w:r w:rsidRPr="00C12274">
              <w:rPr>
                <w:sz w:val="16"/>
                <w:szCs w:val="16"/>
              </w:rPr>
              <w:t xml:space="preserve">Blinding </w:t>
            </w:r>
          </w:p>
        </w:tc>
        <w:tc>
          <w:tcPr>
            <w:tcW w:w="1275" w:type="dxa"/>
            <w:shd w:val="clear" w:color="auto" w:fill="FFC000" w:themeFill="accent4"/>
          </w:tcPr>
          <w:p w14:paraId="5C3814AC" w14:textId="77777777" w:rsidR="00237E23" w:rsidRPr="00C12274" w:rsidRDefault="00237E23" w:rsidP="00237E23">
            <w:pPr>
              <w:keepNext/>
              <w:spacing w:before="40" w:after="40" w:line="220" w:lineRule="exact"/>
              <w:rPr>
                <w:sz w:val="16"/>
                <w:szCs w:val="16"/>
              </w:rPr>
            </w:pPr>
            <w:r w:rsidRPr="00C12274">
              <w:rPr>
                <w:sz w:val="16"/>
                <w:szCs w:val="16"/>
              </w:rPr>
              <w:t>Unclear risk</w:t>
            </w:r>
          </w:p>
        </w:tc>
        <w:tc>
          <w:tcPr>
            <w:tcW w:w="11199" w:type="dxa"/>
            <w:shd w:val="clear" w:color="D9E2F3" w:themeColor="accent1" w:themeTint="33" w:fill="auto"/>
          </w:tcPr>
          <w:p w14:paraId="6E7DF1CF" w14:textId="77777777" w:rsidR="00237E23" w:rsidRPr="00C12274" w:rsidRDefault="00237E23" w:rsidP="00237E23">
            <w:pPr>
              <w:pStyle w:val="RCTstable"/>
              <w:keepNext/>
            </w:pPr>
            <w:r w:rsidRPr="00C12274">
              <w:t>Not described</w:t>
            </w:r>
          </w:p>
        </w:tc>
      </w:tr>
      <w:tr w:rsidR="00237E23" w:rsidRPr="00C12274" w14:paraId="3BC55F4D" w14:textId="77777777" w:rsidTr="0030223E">
        <w:trPr>
          <w:cantSplit/>
        </w:trPr>
        <w:tc>
          <w:tcPr>
            <w:tcW w:w="1560" w:type="dxa"/>
            <w:shd w:val="clear" w:color="D9E2F3" w:themeColor="accent1" w:themeTint="33" w:fill="auto"/>
          </w:tcPr>
          <w:p w14:paraId="0AAD8D84" w14:textId="77777777" w:rsidR="00237E23" w:rsidRPr="00C12274" w:rsidRDefault="00237E23" w:rsidP="00237E23">
            <w:pPr>
              <w:spacing w:before="40" w:after="40" w:line="220" w:lineRule="exact"/>
              <w:rPr>
                <w:sz w:val="16"/>
                <w:szCs w:val="16"/>
              </w:rPr>
            </w:pPr>
            <w:r>
              <w:rPr>
                <w:sz w:val="16"/>
                <w:szCs w:val="16"/>
              </w:rPr>
              <w:t>Detection bias</w:t>
            </w:r>
          </w:p>
        </w:tc>
        <w:tc>
          <w:tcPr>
            <w:tcW w:w="1275" w:type="dxa"/>
            <w:tcBorders>
              <w:bottom w:val="single" w:sz="4" w:space="0" w:color="auto"/>
            </w:tcBorders>
            <w:shd w:val="clear" w:color="auto" w:fill="FFC000" w:themeFill="accent4"/>
          </w:tcPr>
          <w:p w14:paraId="3F1AAD89" w14:textId="77777777" w:rsidR="00237E23" w:rsidRPr="00C12274" w:rsidRDefault="00237E23" w:rsidP="00237E23">
            <w:pPr>
              <w:spacing w:before="40" w:after="40" w:line="220" w:lineRule="exact"/>
              <w:rPr>
                <w:sz w:val="16"/>
                <w:szCs w:val="16"/>
              </w:rPr>
            </w:pPr>
            <w:r>
              <w:rPr>
                <w:sz w:val="16"/>
                <w:szCs w:val="16"/>
              </w:rPr>
              <w:t>Unclear</w:t>
            </w:r>
            <w:r w:rsidRPr="00C12274">
              <w:rPr>
                <w:sz w:val="16"/>
                <w:szCs w:val="16"/>
              </w:rPr>
              <w:t xml:space="preserve"> risk</w:t>
            </w:r>
          </w:p>
        </w:tc>
        <w:tc>
          <w:tcPr>
            <w:tcW w:w="11199" w:type="dxa"/>
            <w:shd w:val="clear" w:color="D9E2F3" w:themeColor="accent1" w:themeTint="33" w:fill="auto"/>
          </w:tcPr>
          <w:p w14:paraId="7D803D87" w14:textId="77777777" w:rsidR="00237E23" w:rsidRPr="00C12274" w:rsidRDefault="00237E23" w:rsidP="00237E23">
            <w:pPr>
              <w:pStyle w:val="RCTstable"/>
            </w:pPr>
            <w:r w:rsidRPr="00C12274">
              <w:t>Not described</w:t>
            </w:r>
          </w:p>
        </w:tc>
      </w:tr>
      <w:tr w:rsidR="00237E23" w:rsidRPr="00C12274" w14:paraId="350548FB" w14:textId="77777777" w:rsidTr="0030223E">
        <w:trPr>
          <w:cantSplit/>
        </w:trPr>
        <w:tc>
          <w:tcPr>
            <w:tcW w:w="1560" w:type="dxa"/>
            <w:shd w:val="clear" w:color="D9E2F3" w:themeColor="accent1" w:themeTint="33" w:fill="auto"/>
          </w:tcPr>
          <w:p w14:paraId="1DE5DF2C" w14:textId="77777777" w:rsidR="00237E23" w:rsidRPr="00C12274" w:rsidRDefault="00237E23" w:rsidP="00237E23">
            <w:pPr>
              <w:spacing w:before="40" w:after="40" w:line="220" w:lineRule="exact"/>
              <w:rPr>
                <w:sz w:val="16"/>
                <w:szCs w:val="16"/>
              </w:rPr>
            </w:pPr>
            <w:r w:rsidRPr="00C12274">
              <w:rPr>
                <w:sz w:val="16"/>
                <w:szCs w:val="16"/>
              </w:rPr>
              <w:t>Incomplete outcome data</w:t>
            </w:r>
          </w:p>
        </w:tc>
        <w:tc>
          <w:tcPr>
            <w:tcW w:w="1275" w:type="dxa"/>
            <w:shd w:val="clear" w:color="D9E2F3" w:themeColor="accent1" w:themeTint="33" w:fill="FF4D19"/>
          </w:tcPr>
          <w:p w14:paraId="16AF586E" w14:textId="68CC7435" w:rsidR="00237E23" w:rsidRPr="00C12274" w:rsidRDefault="0066158E" w:rsidP="00237E23">
            <w:pPr>
              <w:spacing w:before="40" w:after="40" w:line="220" w:lineRule="exact"/>
              <w:rPr>
                <w:sz w:val="16"/>
                <w:szCs w:val="16"/>
              </w:rPr>
            </w:pPr>
            <w:r>
              <w:rPr>
                <w:sz w:val="16"/>
                <w:szCs w:val="16"/>
              </w:rPr>
              <w:t>High</w:t>
            </w:r>
            <w:r w:rsidR="00237E23" w:rsidRPr="00C12274">
              <w:rPr>
                <w:sz w:val="16"/>
                <w:szCs w:val="16"/>
              </w:rPr>
              <w:t xml:space="preserve"> risk</w:t>
            </w:r>
          </w:p>
        </w:tc>
        <w:tc>
          <w:tcPr>
            <w:tcW w:w="11199" w:type="dxa"/>
            <w:shd w:val="clear" w:color="D9E2F3" w:themeColor="accent1" w:themeTint="33" w:fill="auto"/>
          </w:tcPr>
          <w:p w14:paraId="5FE02556" w14:textId="23CECD1B" w:rsidR="00237E23" w:rsidRPr="0066158E" w:rsidRDefault="0066158E" w:rsidP="0066158E">
            <w:pPr>
              <w:pStyle w:val="RCTstable"/>
            </w:pPr>
            <w:r>
              <w:t>“</w:t>
            </w:r>
            <w:r w:rsidRPr="0066158E">
              <w:t>Significant differences were found in the percentage of participants</w:t>
            </w:r>
            <w:r>
              <w:t xml:space="preserve"> </w:t>
            </w:r>
            <w:r w:rsidRPr="0066158E">
              <w:t>who dropped out of the study (</w:t>
            </w:r>
            <w:r w:rsidRPr="0066158E">
              <w:rPr>
                <w:rFonts w:ascii="Helvetica" w:hAnsi="Helvetica"/>
              </w:rPr>
              <w:t>χ</w:t>
            </w:r>
            <w:r w:rsidRPr="0066158E">
              <w:rPr>
                <w:sz w:val="9"/>
                <w:szCs w:val="9"/>
              </w:rPr>
              <w:t>2</w:t>
            </w:r>
            <w:r w:rsidRPr="0066158E">
              <w:t>=6.72; p=0.01), being</w:t>
            </w:r>
            <w:r>
              <w:t xml:space="preserve"> </w:t>
            </w:r>
            <w:r w:rsidRPr="0066158E">
              <w:t>13% (n=7) in the CG compared with 1.4% (n=1) in the IG,</w:t>
            </w:r>
            <w:r>
              <w:t xml:space="preserve"> </w:t>
            </w:r>
            <w:r w:rsidRPr="0066158E">
              <w:t>based on the data available at 6 weeks postpartum.</w:t>
            </w:r>
            <w:r>
              <w:t>”</w:t>
            </w:r>
          </w:p>
        </w:tc>
      </w:tr>
      <w:tr w:rsidR="00237E23" w:rsidRPr="00C12274" w14:paraId="0FC76651" w14:textId="77777777" w:rsidTr="00237E23">
        <w:trPr>
          <w:cantSplit/>
        </w:trPr>
        <w:tc>
          <w:tcPr>
            <w:tcW w:w="1560" w:type="dxa"/>
            <w:shd w:val="clear" w:color="D9E2F3" w:themeColor="accent1" w:themeTint="33" w:fill="auto"/>
          </w:tcPr>
          <w:p w14:paraId="26CD9EE0" w14:textId="77777777" w:rsidR="00237E23" w:rsidRPr="00C12274" w:rsidRDefault="00237E23" w:rsidP="00237E23">
            <w:pPr>
              <w:spacing w:before="40" w:after="40" w:line="220" w:lineRule="exact"/>
              <w:rPr>
                <w:sz w:val="16"/>
                <w:szCs w:val="16"/>
              </w:rPr>
            </w:pPr>
            <w:r w:rsidRPr="00C12274">
              <w:rPr>
                <w:sz w:val="16"/>
                <w:szCs w:val="16"/>
              </w:rPr>
              <w:t>Selective reporting</w:t>
            </w:r>
          </w:p>
        </w:tc>
        <w:tc>
          <w:tcPr>
            <w:tcW w:w="1275" w:type="dxa"/>
            <w:shd w:val="clear" w:color="D9E2F3" w:themeColor="accent1" w:themeTint="33" w:fill="70AD47" w:themeFill="accent6"/>
          </w:tcPr>
          <w:p w14:paraId="3954BB1C" w14:textId="77777777" w:rsidR="00237E23" w:rsidRPr="00C12274" w:rsidRDefault="00237E23" w:rsidP="00237E23">
            <w:pPr>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029B02CF" w14:textId="77777777" w:rsidR="00237E23" w:rsidRPr="00C12274" w:rsidRDefault="00237E23" w:rsidP="00237E23">
            <w:pPr>
              <w:spacing w:before="40" w:after="40" w:line="220" w:lineRule="exact"/>
              <w:rPr>
                <w:sz w:val="16"/>
                <w:szCs w:val="16"/>
              </w:rPr>
            </w:pPr>
            <w:r w:rsidRPr="00C12274">
              <w:rPr>
                <w:sz w:val="16"/>
                <w:szCs w:val="16"/>
              </w:rPr>
              <w:t>Pre-specified outcomes reported.</w:t>
            </w:r>
          </w:p>
        </w:tc>
      </w:tr>
      <w:tr w:rsidR="00237E23" w:rsidRPr="00C12274" w14:paraId="1E35955C" w14:textId="77777777" w:rsidTr="00237E23">
        <w:trPr>
          <w:cantSplit/>
        </w:trPr>
        <w:tc>
          <w:tcPr>
            <w:tcW w:w="1560" w:type="dxa"/>
            <w:shd w:val="clear" w:color="D9E2F3" w:themeColor="accent1" w:themeTint="33" w:fill="auto"/>
          </w:tcPr>
          <w:p w14:paraId="6FACDDDC" w14:textId="77777777" w:rsidR="00237E23" w:rsidRPr="00C12274" w:rsidRDefault="00237E23" w:rsidP="00237E23">
            <w:pPr>
              <w:spacing w:before="40" w:after="40" w:line="220" w:lineRule="exact"/>
              <w:rPr>
                <w:sz w:val="16"/>
                <w:szCs w:val="16"/>
                <w:lang w:val="en-US"/>
              </w:rPr>
            </w:pPr>
            <w:r w:rsidRPr="00C12274">
              <w:rPr>
                <w:sz w:val="16"/>
                <w:szCs w:val="16"/>
                <w:lang w:val="en-US"/>
              </w:rPr>
              <w:t xml:space="preserve">Other limitations </w:t>
            </w:r>
          </w:p>
        </w:tc>
        <w:tc>
          <w:tcPr>
            <w:tcW w:w="1275" w:type="dxa"/>
            <w:shd w:val="clear" w:color="D9E2F3" w:themeColor="accent1" w:themeTint="33" w:fill="70AD47" w:themeFill="accent6"/>
          </w:tcPr>
          <w:p w14:paraId="55C826C0" w14:textId="77777777" w:rsidR="00237E23" w:rsidRPr="00C12274" w:rsidRDefault="00237E23" w:rsidP="00237E23">
            <w:pPr>
              <w:spacing w:before="40" w:after="40" w:line="220" w:lineRule="exact"/>
              <w:rPr>
                <w:sz w:val="16"/>
                <w:szCs w:val="16"/>
                <w:lang w:val="en-US"/>
              </w:rPr>
            </w:pPr>
            <w:r w:rsidRPr="00C12274">
              <w:rPr>
                <w:sz w:val="16"/>
                <w:szCs w:val="16"/>
                <w:lang w:val="en-US"/>
              </w:rPr>
              <w:t>Low risk</w:t>
            </w:r>
          </w:p>
        </w:tc>
        <w:tc>
          <w:tcPr>
            <w:tcW w:w="11199" w:type="dxa"/>
            <w:shd w:val="clear" w:color="D9E2F3" w:themeColor="accent1" w:themeTint="33" w:fill="auto"/>
          </w:tcPr>
          <w:p w14:paraId="7A8367E4" w14:textId="77777777" w:rsidR="00237E23" w:rsidRPr="00C12274" w:rsidRDefault="00237E23" w:rsidP="00237E23">
            <w:pPr>
              <w:spacing w:before="40" w:after="40" w:line="220" w:lineRule="exact"/>
              <w:rPr>
                <w:sz w:val="16"/>
                <w:szCs w:val="16"/>
                <w:lang w:val="en-US"/>
              </w:rPr>
            </w:pPr>
            <w:r w:rsidRPr="00C12274">
              <w:rPr>
                <w:sz w:val="16"/>
                <w:szCs w:val="16"/>
                <w:lang w:val="en-US"/>
              </w:rPr>
              <w:t>No significant differences between baseline characteristics of groups</w:t>
            </w:r>
          </w:p>
        </w:tc>
      </w:tr>
      <w:tr w:rsidR="008E765F" w:rsidRPr="00C12274" w14:paraId="47A622F0" w14:textId="77777777" w:rsidTr="00BC7AEC">
        <w:trPr>
          <w:cantSplit/>
        </w:trPr>
        <w:tc>
          <w:tcPr>
            <w:tcW w:w="14034" w:type="dxa"/>
            <w:gridSpan w:val="3"/>
            <w:shd w:val="solid" w:color="D9E2F3" w:themeColor="accent1" w:themeTint="33" w:fill="auto"/>
          </w:tcPr>
          <w:p w14:paraId="1EAC00C4" w14:textId="3F88E3BE" w:rsidR="008E765F" w:rsidRPr="0093032B" w:rsidRDefault="008E765F" w:rsidP="002747EA">
            <w:pPr>
              <w:pStyle w:val="Tablecell"/>
              <w:keepNext/>
              <w:spacing w:line="220" w:lineRule="exact"/>
              <w:rPr>
                <w:rFonts w:eastAsiaTheme="minorHAnsi"/>
                <w:sz w:val="16"/>
                <w:szCs w:val="16"/>
                <w:lang w:val="en-US"/>
              </w:rPr>
            </w:pPr>
            <w:r w:rsidRPr="00C12274">
              <w:rPr>
                <w:rFonts w:eastAsiaTheme="minorHAnsi"/>
                <w:b/>
                <w:noProof/>
                <w:sz w:val="16"/>
                <w:szCs w:val="16"/>
                <w:lang w:val="en-US"/>
              </w:rPr>
              <w:t>Wang et al 2017</w:t>
            </w:r>
            <w:r>
              <w:rPr>
                <w:rFonts w:eastAsiaTheme="minorHAnsi"/>
                <w:sz w:val="16"/>
                <w:szCs w:val="16"/>
                <w:lang w:val="en-US"/>
              </w:rPr>
              <w:fldChar w:fldCharType="begin">
                <w:fldData xml:space="preserve">PEVuZE5vdGU+PENpdGU+PEF1dGhvcj5XYW5nPC9BdXRob3I+PFllYXI+MjAxNzwvWWVhcj48UmVj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</w:fldData>
              </w:fldChar>
            </w:r>
            <w:r w:rsidR="002747EA">
              <w:rPr>
                <w:rFonts w:eastAsiaTheme="minorHAnsi"/>
                <w:sz w:val="16"/>
                <w:szCs w:val="16"/>
                <w:lang w:val="en-US"/>
              </w:rPr>
              <w:instrText xml:space="preserve"> ADDIN EN.CITE </w:instrText>
            </w:r>
            <w:r w:rsidR="002747EA">
              <w:rPr>
                <w:rFonts w:eastAsiaTheme="minorHAnsi"/>
                <w:sz w:val="16"/>
                <w:szCs w:val="16"/>
                <w:lang w:val="en-US"/>
              </w:rPr>
              <w:fldChar w:fldCharType="begin">
                <w:fldData xml:space="preserve">PEVuZE5vdGU+PENpdGU+PEF1dGhvcj5XYW5nPC9BdXRob3I+PFllYXI+MjAxNzwvWWVhcj48UmVj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</w:fldData>
              </w:fldChar>
            </w:r>
            <w:r w:rsidR="002747EA">
              <w:rPr>
                <w:rFonts w:eastAsiaTheme="minorHAnsi"/>
                <w:sz w:val="16"/>
                <w:szCs w:val="16"/>
                <w:lang w:val="en-US"/>
              </w:rPr>
              <w:instrText xml:space="preserve"> ADDIN EN.CITE.DATA </w:instrText>
            </w:r>
            <w:r w:rsidR="002747EA">
              <w:rPr>
                <w:rFonts w:eastAsiaTheme="minorHAnsi"/>
                <w:sz w:val="16"/>
                <w:szCs w:val="16"/>
                <w:lang w:val="en-US"/>
              </w:rPr>
            </w:r>
            <w:r w:rsidR="002747EA">
              <w:rPr>
                <w:rFonts w:eastAsiaTheme="minorHAnsi"/>
                <w:sz w:val="16"/>
                <w:szCs w:val="16"/>
                <w:lang w:val="en-US"/>
              </w:rPr>
              <w:fldChar w:fldCharType="end"/>
            </w:r>
            <w:r>
              <w:rPr>
                <w:rFonts w:eastAsiaTheme="minorHAnsi"/>
                <w:sz w:val="16"/>
                <w:szCs w:val="16"/>
                <w:lang w:val="en-US"/>
              </w:rPr>
            </w:r>
            <w:r>
              <w:rPr>
                <w:rFonts w:eastAsiaTheme="minorHAnsi"/>
                <w:sz w:val="16"/>
                <w:szCs w:val="16"/>
                <w:lang w:val="en-US"/>
              </w:rPr>
              <w:fldChar w:fldCharType="separate"/>
            </w:r>
            <w:r w:rsidR="002747EA" w:rsidRPr="002747EA">
              <w:rPr>
                <w:rFonts w:eastAsiaTheme="minorHAnsi"/>
                <w:noProof/>
                <w:szCs w:val="16"/>
                <w:vertAlign w:val="superscript"/>
                <w:lang w:val="en-US"/>
              </w:rPr>
              <w:t>452</w:t>
            </w:r>
            <w:r>
              <w:rPr>
                <w:rFonts w:eastAsiaTheme="minorHAnsi"/>
                <w:sz w:val="16"/>
                <w:szCs w:val="16"/>
                <w:lang w:val="en-US"/>
              </w:rPr>
              <w:fldChar w:fldCharType="end"/>
            </w:r>
          </w:p>
        </w:tc>
      </w:tr>
      <w:tr w:rsidR="008E765F" w:rsidRPr="00C12274" w14:paraId="0B841FD5" w14:textId="77777777" w:rsidTr="00BC7AEC">
        <w:trPr>
          <w:cantSplit/>
        </w:trPr>
        <w:tc>
          <w:tcPr>
            <w:tcW w:w="1560" w:type="dxa"/>
            <w:shd w:val="clear" w:color="D9E2F3" w:themeColor="accent1" w:themeTint="33" w:fill="auto"/>
          </w:tcPr>
          <w:p w14:paraId="4B9732D2" w14:textId="77777777" w:rsidR="008E765F" w:rsidRPr="00C12274" w:rsidRDefault="008E765F" w:rsidP="0030223E">
            <w:pPr>
              <w:keepNext/>
              <w:spacing w:before="40" w:after="40" w:line="220" w:lineRule="exact"/>
              <w:rPr>
                <w:sz w:val="16"/>
                <w:szCs w:val="16"/>
              </w:rPr>
            </w:pPr>
            <w:r w:rsidRPr="00C12274">
              <w:rPr>
                <w:sz w:val="16"/>
                <w:szCs w:val="16"/>
              </w:rPr>
              <w:t>Random sequence generation</w:t>
            </w:r>
          </w:p>
        </w:tc>
        <w:tc>
          <w:tcPr>
            <w:tcW w:w="1275" w:type="dxa"/>
            <w:shd w:val="clear" w:color="D9E2F3" w:themeColor="accent1" w:themeTint="33" w:fill="70AD47" w:themeFill="accent6"/>
          </w:tcPr>
          <w:p w14:paraId="02856FC5" w14:textId="77777777" w:rsidR="008E765F" w:rsidRPr="00C12274" w:rsidRDefault="008E765F" w:rsidP="0030223E">
            <w:pPr>
              <w:keepNext/>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541D84FF" w14:textId="77777777" w:rsidR="008E765F" w:rsidRPr="00C12274" w:rsidRDefault="008E765F" w:rsidP="0030223E">
            <w:pPr>
              <w:pStyle w:val="RCTstable"/>
              <w:keepNext/>
            </w:pPr>
            <w:r w:rsidRPr="00C12274">
              <w:t xml:space="preserve">Women were randomly allocated using an automatic computer-generated random number table. </w:t>
            </w:r>
          </w:p>
        </w:tc>
      </w:tr>
      <w:tr w:rsidR="00F04834" w:rsidRPr="00C12274" w14:paraId="49004C3B" w14:textId="77777777" w:rsidTr="00BC7AEC">
        <w:trPr>
          <w:cantSplit/>
        </w:trPr>
        <w:tc>
          <w:tcPr>
            <w:tcW w:w="1560" w:type="dxa"/>
            <w:shd w:val="clear" w:color="D9E2F3" w:themeColor="accent1" w:themeTint="33" w:fill="auto"/>
          </w:tcPr>
          <w:p w14:paraId="66C5D5CA" w14:textId="77777777" w:rsidR="00F04834" w:rsidRPr="00C12274" w:rsidRDefault="00F04834" w:rsidP="0030223E">
            <w:pPr>
              <w:keepNext/>
              <w:spacing w:before="40" w:after="40" w:line="220" w:lineRule="exact"/>
              <w:rPr>
                <w:sz w:val="16"/>
                <w:szCs w:val="16"/>
              </w:rPr>
            </w:pPr>
            <w:r w:rsidRPr="00C12274">
              <w:rPr>
                <w:sz w:val="16"/>
                <w:szCs w:val="16"/>
              </w:rPr>
              <w:t xml:space="preserve">Allocation concealment </w:t>
            </w:r>
          </w:p>
        </w:tc>
        <w:tc>
          <w:tcPr>
            <w:tcW w:w="1275" w:type="dxa"/>
            <w:shd w:val="clear" w:color="D9E2F3" w:themeColor="accent1" w:themeTint="33" w:fill="FF4D19"/>
          </w:tcPr>
          <w:p w14:paraId="4EA7950D" w14:textId="77777777" w:rsidR="00F04834" w:rsidRPr="00C12274" w:rsidRDefault="00F04834" w:rsidP="0030223E">
            <w:pPr>
              <w:keepNext/>
              <w:spacing w:before="40" w:after="40" w:line="220" w:lineRule="exact"/>
              <w:rPr>
                <w:sz w:val="16"/>
                <w:szCs w:val="16"/>
              </w:rPr>
            </w:pPr>
            <w:r w:rsidRPr="00C12274">
              <w:rPr>
                <w:sz w:val="16"/>
                <w:szCs w:val="16"/>
              </w:rPr>
              <w:t>High risk</w:t>
            </w:r>
          </w:p>
        </w:tc>
        <w:tc>
          <w:tcPr>
            <w:tcW w:w="11199" w:type="dxa"/>
            <w:vMerge w:val="restart"/>
            <w:shd w:val="clear" w:color="D9E2F3" w:themeColor="accent1" w:themeTint="33" w:fill="auto"/>
          </w:tcPr>
          <w:p w14:paraId="0E0DF86E" w14:textId="77777777" w:rsidR="00F04834" w:rsidRPr="00C12274" w:rsidRDefault="00F04834" w:rsidP="0030223E">
            <w:pPr>
              <w:pStyle w:val="RCTstable"/>
              <w:keepNext/>
            </w:pPr>
            <w:r w:rsidRPr="00C12274">
              <w:t>Due to the nature of the intervention, all participants and research staff were aware of the allocations.</w:t>
            </w:r>
          </w:p>
        </w:tc>
      </w:tr>
      <w:tr w:rsidR="00F04834" w:rsidRPr="00C12274" w14:paraId="248288C1" w14:textId="77777777" w:rsidTr="00BC7AEC">
        <w:trPr>
          <w:cantSplit/>
        </w:trPr>
        <w:tc>
          <w:tcPr>
            <w:tcW w:w="1560" w:type="dxa"/>
            <w:shd w:val="clear" w:color="D9E2F3" w:themeColor="accent1" w:themeTint="33" w:fill="auto"/>
          </w:tcPr>
          <w:p w14:paraId="2B795D16" w14:textId="77777777" w:rsidR="00F04834" w:rsidRPr="00C12274" w:rsidRDefault="00F04834" w:rsidP="0030223E">
            <w:pPr>
              <w:keepNext/>
              <w:spacing w:before="40" w:after="40" w:line="220" w:lineRule="exact"/>
              <w:rPr>
                <w:sz w:val="16"/>
                <w:szCs w:val="16"/>
              </w:rPr>
            </w:pPr>
            <w:r w:rsidRPr="00C12274">
              <w:rPr>
                <w:sz w:val="16"/>
                <w:szCs w:val="16"/>
              </w:rPr>
              <w:t xml:space="preserve">Blinding </w:t>
            </w:r>
          </w:p>
        </w:tc>
        <w:tc>
          <w:tcPr>
            <w:tcW w:w="1275" w:type="dxa"/>
            <w:shd w:val="clear" w:color="D9E2F3" w:themeColor="accent1" w:themeTint="33" w:fill="FF4D19"/>
          </w:tcPr>
          <w:p w14:paraId="69F4CCD0" w14:textId="77777777" w:rsidR="00F04834" w:rsidRPr="00C12274" w:rsidRDefault="00F04834" w:rsidP="0030223E">
            <w:pPr>
              <w:keepNext/>
              <w:spacing w:before="40" w:after="40" w:line="220" w:lineRule="exact"/>
              <w:rPr>
                <w:sz w:val="16"/>
                <w:szCs w:val="16"/>
              </w:rPr>
            </w:pPr>
            <w:r w:rsidRPr="00C12274">
              <w:rPr>
                <w:sz w:val="16"/>
                <w:szCs w:val="16"/>
              </w:rPr>
              <w:t>High risk</w:t>
            </w:r>
          </w:p>
        </w:tc>
        <w:tc>
          <w:tcPr>
            <w:tcW w:w="11199" w:type="dxa"/>
            <w:vMerge/>
            <w:shd w:val="clear" w:color="D9E2F3" w:themeColor="accent1" w:themeTint="33" w:fill="auto"/>
          </w:tcPr>
          <w:p w14:paraId="6F622DC3" w14:textId="77777777" w:rsidR="00F04834" w:rsidRPr="00C12274" w:rsidRDefault="00F04834" w:rsidP="0030223E">
            <w:pPr>
              <w:pStyle w:val="RCTstable"/>
              <w:keepNext/>
              <w:rPr>
                <w:rFonts w:ascii="Times" w:hAnsi="Times"/>
                <w:color w:val="181A18"/>
                <w:sz w:val="15"/>
                <w:szCs w:val="15"/>
              </w:rPr>
            </w:pPr>
          </w:p>
        </w:tc>
      </w:tr>
      <w:tr w:rsidR="00F04834" w:rsidRPr="00C12274" w14:paraId="4A9071D3" w14:textId="77777777" w:rsidTr="00BC7AEC">
        <w:trPr>
          <w:cantSplit/>
        </w:trPr>
        <w:tc>
          <w:tcPr>
            <w:tcW w:w="1560" w:type="dxa"/>
            <w:shd w:val="clear" w:color="D9E2F3" w:themeColor="accent1" w:themeTint="33" w:fill="auto"/>
          </w:tcPr>
          <w:p w14:paraId="190A1B4E" w14:textId="226B75AF" w:rsidR="00F04834" w:rsidRPr="00C12274" w:rsidRDefault="00F04834" w:rsidP="00611251">
            <w:pPr>
              <w:spacing w:before="40" w:after="40" w:line="220" w:lineRule="exact"/>
              <w:rPr>
                <w:sz w:val="16"/>
                <w:szCs w:val="16"/>
              </w:rPr>
            </w:pPr>
            <w:r>
              <w:rPr>
                <w:sz w:val="16"/>
                <w:szCs w:val="16"/>
              </w:rPr>
              <w:t>Detection bias</w:t>
            </w:r>
          </w:p>
        </w:tc>
        <w:tc>
          <w:tcPr>
            <w:tcW w:w="1275" w:type="dxa"/>
            <w:shd w:val="clear" w:color="D9E2F3" w:themeColor="accent1" w:themeTint="33" w:fill="FF4D19"/>
          </w:tcPr>
          <w:p w14:paraId="33C648FE" w14:textId="0F8E7FBC" w:rsidR="00F04834" w:rsidRPr="00C12274" w:rsidRDefault="00F04834" w:rsidP="00611251">
            <w:pPr>
              <w:spacing w:before="40" w:after="40" w:line="220" w:lineRule="exact"/>
              <w:rPr>
                <w:sz w:val="16"/>
                <w:szCs w:val="16"/>
              </w:rPr>
            </w:pPr>
            <w:r>
              <w:rPr>
                <w:sz w:val="16"/>
                <w:szCs w:val="16"/>
              </w:rPr>
              <w:t>High risk</w:t>
            </w:r>
          </w:p>
        </w:tc>
        <w:tc>
          <w:tcPr>
            <w:tcW w:w="11199" w:type="dxa"/>
            <w:vMerge/>
            <w:shd w:val="clear" w:color="D9E2F3" w:themeColor="accent1" w:themeTint="33" w:fill="auto"/>
          </w:tcPr>
          <w:p w14:paraId="58EB00F4" w14:textId="77777777" w:rsidR="00F04834" w:rsidRPr="00C12274" w:rsidRDefault="00F04834" w:rsidP="00611251">
            <w:pPr>
              <w:spacing w:before="40" w:after="40" w:line="220" w:lineRule="exact"/>
              <w:rPr>
                <w:sz w:val="16"/>
                <w:szCs w:val="16"/>
                <w:lang w:val="en-US"/>
              </w:rPr>
            </w:pPr>
          </w:p>
        </w:tc>
      </w:tr>
      <w:tr w:rsidR="008E765F" w:rsidRPr="00C12274" w14:paraId="13F3F521" w14:textId="77777777" w:rsidTr="00BC7AEC">
        <w:trPr>
          <w:cantSplit/>
        </w:trPr>
        <w:tc>
          <w:tcPr>
            <w:tcW w:w="1560" w:type="dxa"/>
            <w:shd w:val="clear" w:color="D9E2F3" w:themeColor="accent1" w:themeTint="33" w:fill="auto"/>
          </w:tcPr>
          <w:p w14:paraId="3EC511C8" w14:textId="77777777" w:rsidR="008E765F" w:rsidRPr="00C12274" w:rsidRDefault="008E765F" w:rsidP="00611251">
            <w:pPr>
              <w:spacing w:before="40" w:after="40" w:line="220" w:lineRule="exact"/>
              <w:rPr>
                <w:sz w:val="16"/>
                <w:szCs w:val="16"/>
              </w:rPr>
            </w:pPr>
            <w:r w:rsidRPr="00C12274">
              <w:rPr>
                <w:sz w:val="16"/>
                <w:szCs w:val="16"/>
              </w:rPr>
              <w:t>Incomplete outcome data</w:t>
            </w:r>
          </w:p>
        </w:tc>
        <w:tc>
          <w:tcPr>
            <w:tcW w:w="1275" w:type="dxa"/>
            <w:shd w:val="clear" w:color="D9E2F3" w:themeColor="accent1" w:themeTint="33" w:fill="FFC000" w:themeFill="accent4"/>
          </w:tcPr>
          <w:p w14:paraId="2947EBF1" w14:textId="77777777" w:rsidR="008E765F" w:rsidRPr="00C12274" w:rsidRDefault="008E765F" w:rsidP="00611251">
            <w:pPr>
              <w:spacing w:before="40" w:after="40" w:line="220" w:lineRule="exact"/>
              <w:rPr>
                <w:sz w:val="16"/>
                <w:szCs w:val="16"/>
              </w:rPr>
            </w:pPr>
            <w:r w:rsidRPr="00C12274">
              <w:rPr>
                <w:sz w:val="16"/>
                <w:szCs w:val="16"/>
              </w:rPr>
              <w:t>Unclear</w:t>
            </w:r>
          </w:p>
        </w:tc>
        <w:tc>
          <w:tcPr>
            <w:tcW w:w="11199" w:type="dxa"/>
            <w:shd w:val="clear" w:color="D9E2F3" w:themeColor="accent1" w:themeTint="33" w:fill="auto"/>
          </w:tcPr>
          <w:p w14:paraId="47333E90" w14:textId="77777777" w:rsidR="008E765F" w:rsidRPr="00C12274" w:rsidRDefault="008E765F" w:rsidP="00611251">
            <w:pPr>
              <w:spacing w:before="40" w:after="40" w:line="220" w:lineRule="exact"/>
              <w:rPr>
                <w:sz w:val="16"/>
                <w:szCs w:val="16"/>
                <w:lang w:val="en-US"/>
              </w:rPr>
            </w:pPr>
            <w:r w:rsidRPr="00C12274">
              <w:rPr>
                <w:sz w:val="16"/>
                <w:szCs w:val="16"/>
                <w:lang w:val="en-US"/>
              </w:rPr>
              <w:t>High overall attrition (25%). Loss to follow-up was similar in the intervention (25%) and control (24%) groups.</w:t>
            </w:r>
          </w:p>
        </w:tc>
      </w:tr>
      <w:tr w:rsidR="008E765F" w:rsidRPr="00C12274" w14:paraId="28454356" w14:textId="77777777" w:rsidTr="00BC7AEC">
        <w:trPr>
          <w:cantSplit/>
        </w:trPr>
        <w:tc>
          <w:tcPr>
            <w:tcW w:w="1560" w:type="dxa"/>
            <w:shd w:val="clear" w:color="D9E2F3" w:themeColor="accent1" w:themeTint="33" w:fill="auto"/>
          </w:tcPr>
          <w:p w14:paraId="110FAC29" w14:textId="77777777" w:rsidR="008E765F" w:rsidRPr="00C12274" w:rsidRDefault="008E765F" w:rsidP="00611251">
            <w:pPr>
              <w:spacing w:before="40" w:after="40" w:line="220" w:lineRule="exact"/>
              <w:rPr>
                <w:sz w:val="16"/>
                <w:szCs w:val="16"/>
              </w:rPr>
            </w:pPr>
            <w:r w:rsidRPr="00C12274">
              <w:rPr>
                <w:sz w:val="16"/>
                <w:szCs w:val="16"/>
              </w:rPr>
              <w:t>Selective reporting</w:t>
            </w:r>
          </w:p>
        </w:tc>
        <w:tc>
          <w:tcPr>
            <w:tcW w:w="1275" w:type="dxa"/>
            <w:shd w:val="clear" w:color="D9E2F3" w:themeColor="accent1" w:themeTint="33" w:fill="70AD47" w:themeFill="accent6"/>
          </w:tcPr>
          <w:p w14:paraId="214C6B13" w14:textId="77777777" w:rsidR="008E765F" w:rsidRPr="00C12274" w:rsidRDefault="008E765F" w:rsidP="00611251">
            <w:pPr>
              <w:spacing w:before="40" w:after="40" w:line="220" w:lineRule="exact"/>
              <w:rPr>
                <w:sz w:val="16"/>
                <w:szCs w:val="16"/>
              </w:rPr>
            </w:pPr>
            <w:r w:rsidRPr="00C12274">
              <w:rPr>
                <w:sz w:val="16"/>
                <w:szCs w:val="16"/>
              </w:rPr>
              <w:t>Low risk</w:t>
            </w:r>
          </w:p>
        </w:tc>
        <w:tc>
          <w:tcPr>
            <w:tcW w:w="11199" w:type="dxa"/>
            <w:shd w:val="clear" w:color="D9E2F3" w:themeColor="accent1" w:themeTint="33" w:fill="auto"/>
          </w:tcPr>
          <w:p w14:paraId="0BB48B00" w14:textId="77777777" w:rsidR="008E765F" w:rsidRPr="00C12274" w:rsidRDefault="008E765F" w:rsidP="00611251">
            <w:pPr>
              <w:spacing w:before="40" w:after="40" w:line="220" w:lineRule="exact"/>
              <w:rPr>
                <w:sz w:val="16"/>
                <w:szCs w:val="16"/>
              </w:rPr>
            </w:pPr>
            <w:r w:rsidRPr="00C12274">
              <w:rPr>
                <w:sz w:val="16"/>
                <w:szCs w:val="16"/>
              </w:rPr>
              <w:t>Pre-specified outcomes reported.</w:t>
            </w:r>
          </w:p>
        </w:tc>
      </w:tr>
      <w:tr w:rsidR="008E765F" w:rsidRPr="00C12274" w14:paraId="27BEE454" w14:textId="77777777" w:rsidTr="00BC7AEC">
        <w:trPr>
          <w:cantSplit/>
        </w:trPr>
        <w:tc>
          <w:tcPr>
            <w:tcW w:w="1560" w:type="dxa"/>
            <w:shd w:val="clear" w:color="D9E2F3" w:themeColor="accent1" w:themeTint="33" w:fill="auto"/>
          </w:tcPr>
          <w:p w14:paraId="043506E6" w14:textId="77777777" w:rsidR="008E765F" w:rsidRPr="00C12274" w:rsidRDefault="008E765F" w:rsidP="00611251">
            <w:pPr>
              <w:spacing w:before="40" w:after="40" w:line="220" w:lineRule="exact"/>
              <w:rPr>
                <w:sz w:val="16"/>
                <w:szCs w:val="16"/>
                <w:lang w:val="en-US"/>
              </w:rPr>
            </w:pPr>
            <w:r w:rsidRPr="00C12274">
              <w:rPr>
                <w:sz w:val="16"/>
                <w:szCs w:val="16"/>
                <w:lang w:val="en-US"/>
              </w:rPr>
              <w:t xml:space="preserve">Other limitations </w:t>
            </w:r>
          </w:p>
        </w:tc>
        <w:tc>
          <w:tcPr>
            <w:tcW w:w="1275" w:type="dxa"/>
            <w:shd w:val="clear" w:color="D9E2F3" w:themeColor="accent1" w:themeTint="33" w:fill="70AD47" w:themeFill="accent6"/>
          </w:tcPr>
          <w:p w14:paraId="01565211" w14:textId="77777777" w:rsidR="008E765F" w:rsidRPr="00C12274" w:rsidRDefault="008E765F" w:rsidP="00611251">
            <w:pPr>
              <w:spacing w:before="40" w:after="40" w:line="220" w:lineRule="exact"/>
              <w:rPr>
                <w:sz w:val="16"/>
                <w:szCs w:val="16"/>
                <w:lang w:val="en-US"/>
              </w:rPr>
            </w:pPr>
            <w:r w:rsidRPr="00C12274">
              <w:rPr>
                <w:sz w:val="16"/>
                <w:szCs w:val="16"/>
                <w:lang w:val="en-US"/>
              </w:rPr>
              <w:t>Low risk</w:t>
            </w:r>
          </w:p>
        </w:tc>
        <w:tc>
          <w:tcPr>
            <w:tcW w:w="11199" w:type="dxa"/>
            <w:shd w:val="clear" w:color="D9E2F3" w:themeColor="accent1" w:themeTint="33" w:fill="auto"/>
          </w:tcPr>
          <w:p w14:paraId="6797059A" w14:textId="77777777" w:rsidR="008E765F" w:rsidRPr="00C12274" w:rsidRDefault="008E765F" w:rsidP="00611251">
            <w:pPr>
              <w:spacing w:before="40" w:after="40" w:line="220" w:lineRule="exact"/>
              <w:rPr>
                <w:sz w:val="16"/>
                <w:szCs w:val="16"/>
                <w:lang w:val="en-US"/>
              </w:rPr>
            </w:pPr>
            <w:r w:rsidRPr="00C12274">
              <w:rPr>
                <w:sz w:val="16"/>
                <w:szCs w:val="16"/>
                <w:lang w:val="en-US"/>
              </w:rPr>
              <w:t>No significant differences between baseline characteristics of groups</w:t>
            </w:r>
          </w:p>
        </w:tc>
      </w:tr>
    </w:tbl>
    <w:p w14:paraId="570F1ABA" w14:textId="73DFDAF9" w:rsidR="008E765F" w:rsidRDefault="008E765F" w:rsidP="00611251">
      <w:pPr>
        <w:pStyle w:val="Heading3"/>
        <w:numPr>
          <w:ilvl w:val="0"/>
          <w:numId w:val="0"/>
        </w:numPr>
      </w:pPr>
      <w:bookmarkStart w:id="272" w:name="_Toc40956563"/>
      <w:r>
        <w:t>Lifestyle counselling intervention studies</w:t>
      </w:r>
      <w:bookmarkEnd w:id="272"/>
    </w:p>
    <w:tbl>
      <w:tblPr>
        <w:tblW w:w="1403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solid" w:color="D9E2F3" w:themeColor="accent1" w:themeTint="33" w:fill="auto"/>
        <w:tblLayout w:type="fixed"/>
        <w:tblLook w:val="0000" w:firstRow="0" w:lastRow="0" w:firstColumn="0" w:lastColumn="0" w:noHBand="0" w:noVBand="0"/>
      </w:tblPr>
      <w:tblGrid>
        <w:gridCol w:w="1560"/>
        <w:gridCol w:w="1275"/>
        <w:gridCol w:w="11199"/>
      </w:tblGrid>
      <w:tr w:rsidR="008E765F" w:rsidRPr="00C12274" w14:paraId="0DBD2FAE" w14:textId="77777777" w:rsidTr="005A5EBF">
        <w:trPr>
          <w:trHeight w:val="99"/>
          <w:tblHeader/>
        </w:trPr>
        <w:tc>
          <w:tcPr>
            <w:tcW w:w="1560" w:type="dxa"/>
            <w:shd w:val="solid" w:color="2F5496" w:themeColor="accent1" w:themeShade="BF" w:fill="auto"/>
          </w:tcPr>
          <w:p w14:paraId="7981385E" w14:textId="77777777" w:rsidR="008E765F" w:rsidRPr="00C12274" w:rsidRDefault="008E765F" w:rsidP="00611251">
            <w:pPr>
              <w:pStyle w:val="Tablecell"/>
              <w:keepNext/>
              <w:rPr>
                <w:rFonts w:eastAsiaTheme="minorHAnsi"/>
                <w:b/>
                <w:color w:val="FFFFFF" w:themeColor="background1"/>
                <w:sz w:val="16"/>
                <w:lang w:val="en-US"/>
              </w:rPr>
            </w:pPr>
            <w:r w:rsidRPr="00C12274">
              <w:rPr>
                <w:rFonts w:eastAsiaTheme="minorHAnsi"/>
                <w:b/>
                <w:color w:val="FFFFFF" w:themeColor="background1"/>
                <w:sz w:val="16"/>
                <w:lang w:val="en-US"/>
              </w:rPr>
              <w:t xml:space="preserve">Study limitation </w:t>
            </w:r>
          </w:p>
        </w:tc>
        <w:tc>
          <w:tcPr>
            <w:tcW w:w="1275" w:type="dxa"/>
            <w:shd w:val="solid" w:color="2F5496" w:themeColor="accent1" w:themeShade="BF" w:fill="auto"/>
          </w:tcPr>
          <w:p w14:paraId="6D5C7671" w14:textId="77777777" w:rsidR="008E765F" w:rsidRPr="00C12274" w:rsidRDefault="008E765F" w:rsidP="00611251">
            <w:pPr>
              <w:pStyle w:val="Tablecell"/>
              <w:keepNext/>
              <w:jc w:val="center"/>
              <w:rPr>
                <w:rFonts w:eastAsiaTheme="minorHAnsi"/>
                <w:b/>
                <w:color w:val="FFFFFF" w:themeColor="background1"/>
                <w:sz w:val="16"/>
                <w:lang w:val="en-US"/>
              </w:rPr>
            </w:pPr>
            <w:r w:rsidRPr="00C12274">
              <w:rPr>
                <w:rFonts w:eastAsiaTheme="minorHAnsi"/>
                <w:b/>
                <w:color w:val="FFFFFF" w:themeColor="background1"/>
                <w:sz w:val="16"/>
                <w:lang w:val="en-US"/>
              </w:rPr>
              <w:t>Judgement</w:t>
            </w:r>
          </w:p>
        </w:tc>
        <w:tc>
          <w:tcPr>
            <w:tcW w:w="11199" w:type="dxa"/>
            <w:shd w:val="solid" w:color="2F5496" w:themeColor="accent1" w:themeShade="BF" w:fill="auto"/>
          </w:tcPr>
          <w:p w14:paraId="0F38B67A" w14:textId="77777777" w:rsidR="008E765F" w:rsidRPr="00C12274" w:rsidRDefault="008E765F" w:rsidP="00611251">
            <w:pPr>
              <w:pStyle w:val="Tablecell"/>
              <w:keepNext/>
              <w:rPr>
                <w:rFonts w:eastAsiaTheme="minorHAnsi"/>
                <w:b/>
                <w:color w:val="FFFFFF" w:themeColor="background1"/>
                <w:sz w:val="16"/>
                <w:lang w:val="en-US"/>
              </w:rPr>
            </w:pPr>
            <w:r w:rsidRPr="00C12274">
              <w:rPr>
                <w:rFonts w:eastAsiaTheme="minorHAnsi"/>
                <w:b/>
                <w:color w:val="FFFFFF" w:themeColor="background1"/>
                <w:sz w:val="16"/>
                <w:lang w:val="en-US"/>
              </w:rPr>
              <w:t>Support for judgement</w:t>
            </w:r>
          </w:p>
        </w:tc>
      </w:tr>
      <w:tr w:rsidR="00A04997" w:rsidRPr="00A657F0" w14:paraId="38942E89" w14:textId="77777777" w:rsidTr="005A5EBF">
        <w:trPr>
          <w:cantSplit/>
        </w:trPr>
        <w:tc>
          <w:tcPr>
            <w:tcW w:w="14034" w:type="dxa"/>
            <w:gridSpan w:val="3"/>
            <w:shd w:val="solid" w:color="D9E2F3" w:themeColor="accent1" w:themeTint="33" w:fill="auto"/>
          </w:tcPr>
          <w:p w14:paraId="11530284" w14:textId="133A60E0" w:rsidR="00A04997" w:rsidRPr="00A657F0" w:rsidRDefault="00A04997" w:rsidP="002747EA">
            <w:pPr>
              <w:pStyle w:val="RCTstable"/>
              <w:keepNext/>
              <w:rPr>
                <w:b/>
              </w:rPr>
            </w:pPr>
            <w:r w:rsidRPr="0025597C">
              <w:rPr>
                <w:rFonts w:ascii="Century Gothic" w:hAnsi="Century Gothic"/>
                <w:b/>
                <w:noProof/>
              </w:rPr>
              <w:t>Alt</w:t>
            </w:r>
            <w:r>
              <w:rPr>
                <w:rFonts w:ascii="Century Gothic" w:hAnsi="Century Gothic"/>
                <w:b/>
                <w:noProof/>
              </w:rPr>
              <w:t>azan</w:t>
            </w:r>
            <w:r w:rsidRPr="0025597C">
              <w:rPr>
                <w:rFonts w:ascii="Century Gothic" w:hAnsi="Century Gothic"/>
                <w:b/>
                <w:noProof/>
              </w:rPr>
              <w:t xml:space="preserve"> et al 20</w:t>
            </w:r>
            <w:r>
              <w:rPr>
                <w:rFonts w:ascii="Century Gothic" w:hAnsi="Century Gothic"/>
                <w:b/>
                <w:noProof/>
              </w:rPr>
              <w:t>19</w:t>
            </w:r>
            <w:r w:rsidR="00E37D04">
              <w:rPr>
                <w:rFonts w:ascii="Century Gothic" w:hAnsi="Century Gothic"/>
                <w:noProof/>
              </w:rPr>
              <w:fldChar w:fldCharType="begin">
                <w:fldData xml:space="preserve">PEVuZE5vdGU+PENpdGU+PEF1dGhvcj5BbHRhemFuPC9BdXRob3I+PFllYXI+MjAxOTwvWWVhcj48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</w:fldData>
              </w:fldChar>
            </w:r>
            <w:r w:rsidR="002747EA">
              <w:rPr>
                <w:rFonts w:ascii="Century Gothic" w:hAnsi="Century Gothic"/>
                <w:noProof/>
              </w:rPr>
              <w:instrText xml:space="preserve"> ADDIN EN.CITE </w:instrText>
            </w:r>
            <w:r w:rsidR="002747EA">
              <w:rPr>
                <w:rFonts w:ascii="Century Gothic" w:hAnsi="Century Gothic"/>
                <w:noProof/>
              </w:rPr>
              <w:fldChar w:fldCharType="begin">
                <w:fldData xml:space="preserve">PEVuZE5vdGU+PENpdGU+PEF1dGhvcj5BbHRhemFuPC9BdXRob3I+PFllYXI+MjAxOTwvWWVhcj48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</w:fldData>
              </w:fldChar>
            </w:r>
            <w:r w:rsidR="002747EA">
              <w:rPr>
                <w:rFonts w:ascii="Century Gothic" w:hAnsi="Century Gothic"/>
                <w:noProof/>
              </w:rPr>
              <w:instrText xml:space="preserve"> ADDIN EN.CITE.DATA </w:instrText>
            </w:r>
            <w:r w:rsidR="002747EA">
              <w:rPr>
                <w:rFonts w:ascii="Century Gothic" w:hAnsi="Century Gothic"/>
                <w:noProof/>
              </w:rPr>
            </w:r>
            <w:r w:rsidR="002747EA">
              <w:rPr>
                <w:rFonts w:ascii="Century Gothic" w:hAnsi="Century Gothic"/>
                <w:noProof/>
              </w:rPr>
              <w:fldChar w:fldCharType="end"/>
            </w:r>
            <w:r w:rsidR="00E37D04">
              <w:rPr>
                <w:rFonts w:ascii="Century Gothic" w:hAnsi="Century Gothic"/>
                <w:noProof/>
              </w:rPr>
            </w:r>
            <w:r w:rsidR="00E37D04">
              <w:rPr>
                <w:rFonts w:ascii="Century Gothic" w:hAnsi="Century Gothic"/>
                <w:noProof/>
              </w:rPr>
              <w:fldChar w:fldCharType="separate"/>
            </w:r>
            <w:r w:rsidR="002747EA" w:rsidRPr="002747EA">
              <w:rPr>
                <w:noProof/>
                <w:sz w:val="18"/>
                <w:vertAlign w:val="superscript"/>
              </w:rPr>
              <w:t>507</w:t>
            </w:r>
            <w:r w:rsidR="00E37D04">
              <w:rPr>
                <w:rFonts w:ascii="Century Gothic" w:hAnsi="Century Gothic"/>
                <w:noProof/>
              </w:rPr>
              <w:fldChar w:fldCharType="end"/>
            </w:r>
          </w:p>
        </w:tc>
      </w:tr>
      <w:tr w:rsidR="00A04997" w:rsidRPr="00822EBF" w14:paraId="45C5C98E" w14:textId="77777777" w:rsidTr="005A5EBF">
        <w:trPr>
          <w:cantSplit/>
        </w:trPr>
        <w:tc>
          <w:tcPr>
            <w:tcW w:w="1560" w:type="dxa"/>
            <w:shd w:val="clear" w:color="D9E2F3" w:themeColor="accent1" w:themeTint="33" w:fill="auto"/>
          </w:tcPr>
          <w:p w14:paraId="27CA1A88" w14:textId="77777777" w:rsidR="00A04997" w:rsidRPr="00822EBF" w:rsidRDefault="00A04997" w:rsidP="00465384">
            <w:pPr>
              <w:pStyle w:val="RCTstable"/>
              <w:keepNext/>
            </w:pPr>
            <w:r w:rsidRPr="00822EBF">
              <w:t>Random sequence generation</w:t>
            </w:r>
          </w:p>
        </w:tc>
        <w:tc>
          <w:tcPr>
            <w:tcW w:w="1275" w:type="dxa"/>
            <w:shd w:val="clear" w:color="D9E2F3" w:themeColor="accent1" w:themeTint="33" w:fill="FF4D19"/>
          </w:tcPr>
          <w:p w14:paraId="0F68A84E" w14:textId="7E4FAC0F" w:rsidR="00A04997" w:rsidRPr="00822EBF" w:rsidRDefault="00E07FA2" w:rsidP="00465384">
            <w:pPr>
              <w:pStyle w:val="RCTstable"/>
              <w:keepNext/>
            </w:pPr>
            <w:r>
              <w:t>High</w:t>
            </w:r>
            <w:r w:rsidR="00A04997" w:rsidRPr="00822EBF">
              <w:t xml:space="preserve"> risk</w:t>
            </w:r>
          </w:p>
        </w:tc>
        <w:tc>
          <w:tcPr>
            <w:tcW w:w="11199" w:type="dxa"/>
            <w:shd w:val="clear" w:color="D9E2F3" w:themeColor="accent1" w:themeTint="33" w:fill="auto"/>
          </w:tcPr>
          <w:p w14:paraId="3D0D6418" w14:textId="45C3790B" w:rsidR="00A04997" w:rsidRPr="00146CE3" w:rsidRDefault="0094128D" w:rsidP="00146CE3">
            <w:pPr>
              <w:pStyle w:val="RCTstable"/>
            </w:pPr>
            <w:r>
              <w:t>“</w:t>
            </w:r>
            <w:r w:rsidR="00146CE3" w:rsidRPr="00146CE3">
              <w:t>Random assignment</w:t>
            </w:r>
            <w:r w:rsidR="00146CE3">
              <w:t xml:space="preserve"> </w:t>
            </w:r>
            <w:r w:rsidR="00146CE3" w:rsidRPr="00146CE3">
              <w:t>was stratified by enrollment body mass index (BMI) class</w:t>
            </w:r>
            <w:r w:rsidR="00146CE3">
              <w:t xml:space="preserve"> </w:t>
            </w:r>
            <w:r w:rsidR="00146CE3" w:rsidRPr="00146CE3">
              <w:t>and was prepared prior to study initiation by the biostatistician</w:t>
            </w:r>
            <w:r w:rsidR="00146CE3">
              <w:t xml:space="preserve"> </w:t>
            </w:r>
            <w:r w:rsidR="00146CE3" w:rsidRPr="00146CE3">
              <w:t xml:space="preserve">who numbered and sealed envelopes until an </w:t>
            </w:r>
            <w:r w:rsidR="00FD5A49">
              <w:t>unbli</w:t>
            </w:r>
            <w:r w:rsidR="00146CE3">
              <w:t xml:space="preserve">nded </w:t>
            </w:r>
            <w:r w:rsidR="00146CE3" w:rsidRPr="00146CE3">
              <w:t>staff member could retrieve the appropriate</w:t>
            </w:r>
            <w:r w:rsidR="00146CE3">
              <w:t xml:space="preserve"> </w:t>
            </w:r>
            <w:r w:rsidR="00146CE3" w:rsidRPr="00146CE3">
              <w:t>envelope.</w:t>
            </w:r>
            <w:r w:rsidR="00146CE3">
              <w:t>”</w:t>
            </w:r>
          </w:p>
        </w:tc>
      </w:tr>
      <w:tr w:rsidR="00A04997" w:rsidRPr="00822EBF" w14:paraId="34309934" w14:textId="77777777" w:rsidTr="005A5EBF">
        <w:trPr>
          <w:cantSplit/>
          <w:trHeight w:val="543"/>
        </w:trPr>
        <w:tc>
          <w:tcPr>
            <w:tcW w:w="1560" w:type="dxa"/>
            <w:shd w:val="clear" w:color="D9E2F3" w:themeColor="accent1" w:themeTint="33" w:fill="auto"/>
          </w:tcPr>
          <w:p w14:paraId="4FD22873" w14:textId="77777777" w:rsidR="00A04997" w:rsidRPr="00822EBF" w:rsidRDefault="00A04997" w:rsidP="00465384">
            <w:pPr>
              <w:pStyle w:val="RCTstable"/>
              <w:keepNext/>
            </w:pPr>
            <w:r w:rsidRPr="00822EBF">
              <w:t xml:space="preserve">Allocation concealment </w:t>
            </w:r>
          </w:p>
        </w:tc>
        <w:tc>
          <w:tcPr>
            <w:tcW w:w="1275" w:type="dxa"/>
            <w:shd w:val="clear" w:color="D9E2F3" w:themeColor="accent1" w:themeTint="33" w:fill="FFC000" w:themeFill="accent4"/>
          </w:tcPr>
          <w:p w14:paraId="4C6691C7" w14:textId="77777777" w:rsidR="00A04997" w:rsidRPr="00822EBF" w:rsidRDefault="00A04997" w:rsidP="00465384">
            <w:pPr>
              <w:pStyle w:val="RCTstable"/>
              <w:keepNext/>
            </w:pPr>
            <w:r w:rsidRPr="00822EBF">
              <w:t>Unclear risk</w:t>
            </w:r>
          </w:p>
        </w:tc>
        <w:tc>
          <w:tcPr>
            <w:tcW w:w="11199" w:type="dxa"/>
            <w:shd w:val="clear" w:color="D9E2F3" w:themeColor="accent1" w:themeTint="33" w:fill="auto"/>
          </w:tcPr>
          <w:p w14:paraId="15F35C82" w14:textId="77777777" w:rsidR="00A04997" w:rsidRPr="00822EBF" w:rsidRDefault="00A04997" w:rsidP="00465384">
            <w:pPr>
              <w:pStyle w:val="RCTstable"/>
              <w:keepNext/>
            </w:pPr>
            <w:r w:rsidRPr="00822EBF">
              <w:t>Not described</w:t>
            </w:r>
          </w:p>
        </w:tc>
      </w:tr>
      <w:tr w:rsidR="00A04997" w:rsidRPr="00822EBF" w14:paraId="56303445" w14:textId="77777777" w:rsidTr="005A5EBF">
        <w:trPr>
          <w:cantSplit/>
        </w:trPr>
        <w:tc>
          <w:tcPr>
            <w:tcW w:w="1560" w:type="dxa"/>
            <w:shd w:val="clear" w:color="D9E2F3" w:themeColor="accent1" w:themeTint="33" w:fill="auto"/>
          </w:tcPr>
          <w:p w14:paraId="47723FA6" w14:textId="77777777" w:rsidR="00A04997" w:rsidRPr="00822EBF" w:rsidRDefault="00A04997" w:rsidP="00465384">
            <w:pPr>
              <w:pStyle w:val="RCTstable"/>
              <w:keepNext/>
            </w:pPr>
            <w:r w:rsidRPr="00822EBF">
              <w:t>Performance bias</w:t>
            </w:r>
          </w:p>
        </w:tc>
        <w:tc>
          <w:tcPr>
            <w:tcW w:w="1275" w:type="dxa"/>
            <w:shd w:val="clear" w:color="D9E2F3" w:themeColor="accent1" w:themeTint="33" w:fill="FFC000" w:themeFill="accent4"/>
          </w:tcPr>
          <w:p w14:paraId="0500A265" w14:textId="45E2E40C" w:rsidR="00A04997" w:rsidRPr="00822EBF" w:rsidRDefault="00146CE3" w:rsidP="00465384">
            <w:pPr>
              <w:pStyle w:val="RCTstable"/>
              <w:keepNext/>
            </w:pPr>
            <w:r>
              <w:t>Unclear</w:t>
            </w:r>
            <w:r w:rsidR="00A04997" w:rsidRPr="00822EBF">
              <w:t xml:space="preserve"> risk</w:t>
            </w:r>
          </w:p>
        </w:tc>
        <w:tc>
          <w:tcPr>
            <w:tcW w:w="11199" w:type="dxa"/>
            <w:shd w:val="clear" w:color="D9E2F3" w:themeColor="accent1" w:themeTint="33" w:fill="auto"/>
          </w:tcPr>
          <w:p w14:paraId="04629D10" w14:textId="1B60F2BC" w:rsidR="00A04997" w:rsidRPr="00822EBF" w:rsidRDefault="00146CE3" w:rsidP="00465384">
            <w:pPr>
              <w:pStyle w:val="RCTstable"/>
              <w:keepNext/>
            </w:pPr>
            <w:r>
              <w:t>Not described</w:t>
            </w:r>
          </w:p>
        </w:tc>
      </w:tr>
      <w:tr w:rsidR="00A04997" w:rsidRPr="00822EBF" w14:paraId="7075FBAB" w14:textId="77777777" w:rsidTr="005A5EBF">
        <w:trPr>
          <w:cantSplit/>
        </w:trPr>
        <w:tc>
          <w:tcPr>
            <w:tcW w:w="1560" w:type="dxa"/>
            <w:shd w:val="clear" w:color="D9E2F3" w:themeColor="accent1" w:themeTint="33" w:fill="auto"/>
          </w:tcPr>
          <w:p w14:paraId="12522385" w14:textId="77777777" w:rsidR="00A04997" w:rsidRPr="00822EBF" w:rsidRDefault="00A04997" w:rsidP="00465384">
            <w:pPr>
              <w:pStyle w:val="RCTstable"/>
            </w:pPr>
            <w:r w:rsidRPr="00822EBF">
              <w:t>Detection bias</w:t>
            </w:r>
          </w:p>
        </w:tc>
        <w:tc>
          <w:tcPr>
            <w:tcW w:w="1275" w:type="dxa"/>
            <w:shd w:val="clear" w:color="D9E2F3" w:themeColor="accent1" w:themeTint="33" w:fill="FF4D19"/>
          </w:tcPr>
          <w:p w14:paraId="742960BB" w14:textId="2ACB7842" w:rsidR="00A04997" w:rsidRPr="00822EBF" w:rsidRDefault="00146CE3" w:rsidP="00465384">
            <w:pPr>
              <w:pStyle w:val="RCTstable"/>
            </w:pPr>
            <w:r>
              <w:t>High</w:t>
            </w:r>
            <w:r w:rsidR="00A04997" w:rsidRPr="00822EBF">
              <w:t xml:space="preserve"> risk</w:t>
            </w:r>
          </w:p>
        </w:tc>
        <w:tc>
          <w:tcPr>
            <w:tcW w:w="11199" w:type="dxa"/>
            <w:shd w:val="clear" w:color="D9E2F3" w:themeColor="accent1" w:themeTint="33" w:fill="auto"/>
          </w:tcPr>
          <w:p w14:paraId="7270E7B5" w14:textId="51F904AD" w:rsidR="00A04997" w:rsidRPr="00822EBF" w:rsidRDefault="00A04997" w:rsidP="00465384">
            <w:pPr>
              <w:pStyle w:val="RCTstable"/>
            </w:pPr>
            <w:r w:rsidRPr="00822EBF">
              <w:t xml:space="preserve">Research assistants </w:t>
            </w:r>
            <w:r w:rsidR="00463F6D">
              <w:t xml:space="preserve">were not </w:t>
            </w:r>
            <w:r w:rsidRPr="00822EBF">
              <w:t>blinded to treatment allocation.</w:t>
            </w:r>
          </w:p>
        </w:tc>
      </w:tr>
      <w:tr w:rsidR="00A04997" w:rsidRPr="00822EBF" w14:paraId="69A5CE67" w14:textId="77777777" w:rsidTr="005A5EBF">
        <w:trPr>
          <w:cantSplit/>
        </w:trPr>
        <w:tc>
          <w:tcPr>
            <w:tcW w:w="1560" w:type="dxa"/>
            <w:shd w:val="clear" w:color="D9E2F3" w:themeColor="accent1" w:themeTint="33" w:fill="auto"/>
          </w:tcPr>
          <w:p w14:paraId="7944C521" w14:textId="77777777" w:rsidR="00A04997" w:rsidRPr="00822EBF" w:rsidRDefault="00A04997" w:rsidP="00465384">
            <w:pPr>
              <w:pStyle w:val="RCTstable"/>
            </w:pPr>
            <w:r w:rsidRPr="00822EBF">
              <w:t>Incomplete outcome data</w:t>
            </w:r>
          </w:p>
        </w:tc>
        <w:tc>
          <w:tcPr>
            <w:tcW w:w="1275" w:type="dxa"/>
            <w:shd w:val="clear" w:color="D9E2F3" w:themeColor="accent1" w:themeTint="33" w:fill="FF4D19"/>
          </w:tcPr>
          <w:p w14:paraId="5E4B867C" w14:textId="12766C0E" w:rsidR="00A04997" w:rsidRPr="00822EBF" w:rsidRDefault="00FD5A49" w:rsidP="00465384">
            <w:pPr>
              <w:pStyle w:val="RCTstable"/>
            </w:pPr>
            <w:r>
              <w:t>High</w:t>
            </w:r>
            <w:r w:rsidR="00A04997" w:rsidRPr="00822EBF">
              <w:t xml:space="preserve"> risk</w:t>
            </w:r>
          </w:p>
        </w:tc>
        <w:tc>
          <w:tcPr>
            <w:tcW w:w="11199" w:type="dxa"/>
            <w:shd w:val="clear" w:color="D9E2F3" w:themeColor="accent1" w:themeTint="33" w:fill="auto"/>
          </w:tcPr>
          <w:p w14:paraId="12733ADC" w14:textId="0993B13B" w:rsidR="00A04997" w:rsidRPr="00C52483" w:rsidRDefault="00C52483" w:rsidP="00C52483">
            <w:pPr>
              <w:pStyle w:val="RCTstable"/>
            </w:pPr>
            <w:r w:rsidRPr="00C52483">
              <w:t>Four women dropped due</w:t>
            </w:r>
            <w:r>
              <w:t xml:space="preserve"> </w:t>
            </w:r>
            <w:r w:rsidRPr="00C52483">
              <w:t>to miscarriage and 7 women did not complete psychological</w:t>
            </w:r>
            <w:r>
              <w:t xml:space="preserve"> </w:t>
            </w:r>
            <w:r w:rsidRPr="00C52483">
              <w:t>assessments after baseline so 11 women were not</w:t>
            </w:r>
            <w:r>
              <w:t xml:space="preserve"> </w:t>
            </w:r>
            <w:r w:rsidRPr="00C52483">
              <w:t>included. Of the 11 women, 5 were dropped from the</w:t>
            </w:r>
            <w:r>
              <w:t xml:space="preserve"> </w:t>
            </w:r>
            <w:r w:rsidRPr="00C52483">
              <w:t>SmartMoms® intervention, and 6 were dropped from the</w:t>
            </w:r>
            <w:r>
              <w:t xml:space="preserve"> </w:t>
            </w:r>
            <w:r w:rsidRPr="00C52483">
              <w:t>Usual Care group.</w:t>
            </w:r>
            <w:r w:rsidR="00FD5A49">
              <w:t xml:space="preserve"> This meant that 86.5% of women randomised to the intervention group and 65% of women randomised to the control group were included in the analysis.</w:t>
            </w:r>
          </w:p>
        </w:tc>
      </w:tr>
      <w:tr w:rsidR="00A04997" w:rsidRPr="00822EBF" w14:paraId="6036F1BB" w14:textId="77777777" w:rsidTr="005A5EBF">
        <w:trPr>
          <w:cantSplit/>
        </w:trPr>
        <w:tc>
          <w:tcPr>
            <w:tcW w:w="1560" w:type="dxa"/>
            <w:shd w:val="clear" w:color="D9E2F3" w:themeColor="accent1" w:themeTint="33" w:fill="auto"/>
          </w:tcPr>
          <w:p w14:paraId="18EC465F" w14:textId="77777777" w:rsidR="00A04997" w:rsidRPr="00822EBF" w:rsidRDefault="00A04997" w:rsidP="00465384">
            <w:pPr>
              <w:pStyle w:val="RCTstable"/>
            </w:pPr>
            <w:r w:rsidRPr="00822EBF">
              <w:t>Selective reporting</w:t>
            </w:r>
          </w:p>
        </w:tc>
        <w:tc>
          <w:tcPr>
            <w:tcW w:w="1275" w:type="dxa"/>
            <w:shd w:val="clear" w:color="D9E2F3" w:themeColor="accent1" w:themeTint="33" w:fill="FFC000" w:themeFill="accent4"/>
          </w:tcPr>
          <w:p w14:paraId="3B547524" w14:textId="77777777" w:rsidR="00A04997" w:rsidRPr="00822EBF" w:rsidRDefault="00A04997" w:rsidP="00465384">
            <w:pPr>
              <w:pStyle w:val="RCTstable"/>
            </w:pPr>
            <w:r w:rsidRPr="00822EBF">
              <w:t>Unclear risk</w:t>
            </w:r>
          </w:p>
        </w:tc>
        <w:tc>
          <w:tcPr>
            <w:tcW w:w="11199" w:type="dxa"/>
            <w:shd w:val="clear" w:color="D9E2F3" w:themeColor="accent1" w:themeTint="33" w:fill="auto"/>
          </w:tcPr>
          <w:p w14:paraId="321EBC9F" w14:textId="77777777" w:rsidR="00A04997" w:rsidRPr="00822EBF" w:rsidRDefault="00A04997" w:rsidP="00465384">
            <w:pPr>
              <w:pStyle w:val="RCTstable"/>
            </w:pPr>
            <w:r w:rsidRPr="00822EBF">
              <w:t>All expected outcomes reported.</w:t>
            </w:r>
          </w:p>
        </w:tc>
      </w:tr>
      <w:tr w:rsidR="00A04997" w:rsidRPr="00822EBF" w14:paraId="03EAB5C2" w14:textId="77777777" w:rsidTr="005A5EBF">
        <w:trPr>
          <w:cantSplit/>
        </w:trPr>
        <w:tc>
          <w:tcPr>
            <w:tcW w:w="1560" w:type="dxa"/>
            <w:shd w:val="clear" w:color="D9E2F3" w:themeColor="accent1" w:themeTint="33" w:fill="auto"/>
          </w:tcPr>
          <w:p w14:paraId="36E48832" w14:textId="77777777" w:rsidR="00A04997" w:rsidRPr="00822EBF" w:rsidRDefault="00A04997" w:rsidP="00465384">
            <w:pPr>
              <w:pStyle w:val="RCTstable"/>
            </w:pPr>
            <w:r w:rsidRPr="00822EBF">
              <w:t xml:space="preserve">Other limitations </w:t>
            </w:r>
          </w:p>
        </w:tc>
        <w:tc>
          <w:tcPr>
            <w:tcW w:w="1275" w:type="dxa"/>
            <w:shd w:val="clear" w:color="D9E2F3" w:themeColor="accent1" w:themeTint="33" w:fill="70AD47" w:themeFill="accent6"/>
          </w:tcPr>
          <w:p w14:paraId="7849CA44" w14:textId="4E0718A3" w:rsidR="00A04997" w:rsidRPr="00822EBF" w:rsidRDefault="00C52483" w:rsidP="00465384">
            <w:pPr>
              <w:pStyle w:val="RCTstable"/>
            </w:pPr>
            <w:r>
              <w:t>Low</w:t>
            </w:r>
            <w:r w:rsidR="00A04997" w:rsidRPr="00822EBF">
              <w:t xml:space="preserve"> risk</w:t>
            </w:r>
          </w:p>
        </w:tc>
        <w:tc>
          <w:tcPr>
            <w:tcW w:w="11199" w:type="dxa"/>
            <w:shd w:val="clear" w:color="D9E2F3" w:themeColor="accent1" w:themeTint="33" w:fill="auto"/>
          </w:tcPr>
          <w:p w14:paraId="41E18651" w14:textId="3916C08A" w:rsidR="00A04997" w:rsidRPr="00C52483" w:rsidRDefault="00C52483" w:rsidP="00C52483">
            <w:pPr>
              <w:pStyle w:val="RCTstable"/>
            </w:pPr>
            <w:r>
              <w:t>“</w:t>
            </w:r>
            <w:r w:rsidRPr="00C52483">
              <w:t>The demographic characteristics of the</w:t>
            </w:r>
            <w:r>
              <w:t xml:space="preserve"> </w:t>
            </w:r>
            <w:r w:rsidRPr="00C52483">
              <w:t>SmartMoms® Intervention and Usual Care groups were</w:t>
            </w:r>
            <w:r>
              <w:t xml:space="preserve"> </w:t>
            </w:r>
            <w:r w:rsidRPr="00C52483">
              <w:t>similar with no statistical differences observed between</w:t>
            </w:r>
            <w:r>
              <w:t xml:space="preserve"> </w:t>
            </w:r>
            <w:r w:rsidRPr="00C52483">
              <w:t xml:space="preserve">groups at </w:t>
            </w:r>
            <w:r>
              <w:t>enrolment.”</w:t>
            </w:r>
          </w:p>
        </w:tc>
      </w:tr>
      <w:tr w:rsidR="008E765F" w:rsidRPr="00A657F0" w14:paraId="3EDE321F" w14:textId="77777777" w:rsidTr="005A5EBF">
        <w:trPr>
          <w:cantSplit/>
        </w:trPr>
        <w:tc>
          <w:tcPr>
            <w:tcW w:w="14034" w:type="dxa"/>
            <w:gridSpan w:val="3"/>
            <w:shd w:val="solid" w:color="D9E2F3" w:themeColor="accent1" w:themeTint="33" w:fill="auto"/>
          </w:tcPr>
          <w:p w14:paraId="2DDAD305" w14:textId="5F81C363" w:rsidR="008E765F" w:rsidRPr="00A657F0" w:rsidRDefault="008E765F" w:rsidP="002747EA">
            <w:pPr>
              <w:pStyle w:val="RCTstable"/>
              <w:keepNext/>
              <w:rPr>
                <w:b/>
              </w:rPr>
            </w:pPr>
            <w:r w:rsidRPr="0025597C">
              <w:rPr>
                <w:rFonts w:ascii="Century Gothic" w:hAnsi="Century Gothic"/>
                <w:b/>
                <w:noProof/>
              </w:rPr>
              <w:t>Althuizen et al 2013</w:t>
            </w:r>
            <w:r>
              <w:rPr>
                <w:rFonts w:ascii="Century Gothic" w:hAnsi="Century Gothic"/>
                <w:b/>
                <w:noProof/>
              </w:rPr>
              <w:fldChar w:fldCharType="begin"/>
            </w:r>
            <w:r w:rsidR="002747EA">
              <w:rPr>
                <w:rFonts w:ascii="Century Gothic" w:hAnsi="Century Gothic"/>
                <w:b/>
                <w:noProof/>
              </w:rPr>
              <w:instrText xml:space="preserve"> ADDIN EN.CITE &lt;EndNote&gt;&lt;Cite&gt;&lt;Author&gt;Althuizen&lt;/Author&gt;&lt;Year&gt;2013&lt;/Year&gt;&lt;RecNum&gt;709&lt;/RecNum&gt;&lt;DisplayText&gt;&lt;style face="superscript" font="Trebuchet MS" size="9"&gt;485&lt;/style&gt;&lt;/DisplayText&gt;&lt;record&gt;&lt;rec-number&gt;709&lt;/rec-number&gt;&lt;foreign-keys&gt;&lt;key app="EN" db-id="exvasrfx2dtraoesasxp2szsxa2df502592x" timestamp="1541462216"&gt;709&lt;/key&gt;&lt;/foreign-keys&gt;&lt;ref-type name="Journal Article"&gt;17&lt;/ref-type&gt;&lt;contributors&gt;&lt;authors&gt;&lt;author&gt;Althuizen, E.&lt;/author&gt;&lt;author&gt;van der Wijden, C. L.&lt;/author&gt;&lt;author&gt;van Mechelen, W.&lt;/author&gt;&lt;author&gt;Seidell, J. C.&lt;/author&gt;&lt;author&gt;van Poppel, M. N.&lt;/author&gt;&lt;/authors&gt;&lt;/contributors&gt;&lt;auth-address&gt;Department of Public and Occupational Health and the EMGO Institute for Health and Care Research, VU University Medical Centre, Amsterdam, The Netherlands.&lt;/auth-address&gt;&lt;titles&gt;&lt;title&gt;The effect of a counselling intervention on weight changes during and after pregnancy: a randomised trial&lt;/title&gt;&lt;secondary-title&gt;BJOG&lt;/secondary-title&gt;&lt;/titles&gt;&lt;periodical&gt;&lt;full-title&gt;BJOG&lt;/full-title&gt;&lt;/periodical&gt;&lt;pages&gt;92-9&lt;/pages&gt;&lt;volume&gt;120&lt;/volume&gt;&lt;number&gt;1&lt;/number&gt;&lt;edition&gt;2012/11/06&lt;/edition&gt;&lt;keywords&gt;&lt;keyword&gt;Adult&lt;/keyword&gt;&lt;keyword&gt;Birth Weight&lt;/keyword&gt;&lt;keyword&gt;Body Mass Index&lt;/keyword&gt;&lt;keyword&gt;Counseling/*methods&lt;/keyword&gt;&lt;keyword&gt;Female&lt;/keyword&gt;&lt;keyword&gt;Humans&lt;/keyword&gt;&lt;keyword&gt;Netherlands&lt;/keyword&gt;&lt;keyword&gt;Overweight/*prevention &amp;amp; control&lt;/keyword&gt;&lt;keyword&gt;Patient Compliance&lt;/keyword&gt;&lt;keyword&gt;Pregnancy&lt;/keyword&gt;&lt;keyword&gt;Pregnancy Complications/*prevention &amp;amp; control&lt;/keyword&gt;&lt;keyword&gt;Pregnancy Outcome&lt;/keyword&gt;&lt;keyword&gt;Prenatal Care/*methods&lt;/keyword&gt;&lt;keyword&gt;Weight Gain&lt;/keyword&gt;&lt;/keywords&gt;&lt;dates&gt;&lt;year&gt;2013&lt;/year&gt;&lt;pub-dates&gt;&lt;date&gt;Jan&lt;/date&gt;&lt;/pub-dates&gt;&lt;/dates&gt;&lt;isbn&gt;1471-0528 (Electronic)&amp;#xD;1470-0328 (Linking)&lt;/isbn&gt;&lt;accession-num&gt;23121074&lt;/accession-num&gt;&lt;urls&gt;&lt;related-urls&gt;&lt;url&gt;https://www.ncbi.nlm.nih.gov/pubmed/23121074&lt;/url&gt;&lt;/related-urls&gt;&lt;/urls&gt;&lt;electronic-resource-num&gt;10.1111/1471-0528.12014&lt;/electronic-resource-num&gt;&lt;/record&gt;&lt;/Cite&gt;&lt;/EndNote&gt;</w:instrText>
            </w:r>
            <w:r>
              <w:rPr>
                <w:rFonts w:ascii="Century Gothic" w:hAnsi="Century Gothic"/>
                <w:b/>
                <w:noProof/>
              </w:rPr>
              <w:fldChar w:fldCharType="separate"/>
            </w:r>
            <w:r w:rsidR="002747EA" w:rsidRPr="002747EA">
              <w:rPr>
                <w:b/>
                <w:noProof/>
                <w:sz w:val="18"/>
                <w:vertAlign w:val="superscript"/>
              </w:rPr>
              <w:t>485</w:t>
            </w:r>
            <w:r>
              <w:rPr>
                <w:rFonts w:ascii="Century Gothic" w:hAnsi="Century Gothic"/>
                <w:b/>
                <w:noProof/>
              </w:rPr>
              <w:fldChar w:fldCharType="end"/>
            </w:r>
          </w:p>
        </w:tc>
      </w:tr>
      <w:tr w:rsidR="008E765F" w:rsidRPr="00822EBF" w14:paraId="02EA5A25" w14:textId="77777777" w:rsidTr="005A5EBF">
        <w:trPr>
          <w:cantSplit/>
        </w:trPr>
        <w:tc>
          <w:tcPr>
            <w:tcW w:w="1560" w:type="dxa"/>
            <w:shd w:val="clear" w:color="D9E2F3" w:themeColor="accent1" w:themeTint="33" w:fill="auto"/>
          </w:tcPr>
          <w:p w14:paraId="6D3597CA" w14:textId="77777777" w:rsidR="008E765F" w:rsidRPr="00822EBF" w:rsidRDefault="008E765F" w:rsidP="00611251">
            <w:pPr>
              <w:pStyle w:val="RCTstable"/>
              <w:keepNext/>
            </w:pPr>
            <w:r w:rsidRPr="00822EBF">
              <w:t>Random sequence generation</w:t>
            </w:r>
          </w:p>
        </w:tc>
        <w:tc>
          <w:tcPr>
            <w:tcW w:w="1275" w:type="dxa"/>
            <w:shd w:val="clear" w:color="D9E2F3" w:themeColor="accent1" w:themeTint="33" w:fill="70AD47" w:themeFill="accent6"/>
          </w:tcPr>
          <w:p w14:paraId="3C0D19FE" w14:textId="77777777" w:rsidR="008E765F" w:rsidRPr="00822EBF" w:rsidRDefault="008E765F" w:rsidP="00611251">
            <w:pPr>
              <w:pStyle w:val="RCTstable"/>
              <w:keepNext/>
            </w:pPr>
            <w:r w:rsidRPr="00822EBF">
              <w:t>Low risk</w:t>
            </w:r>
          </w:p>
        </w:tc>
        <w:tc>
          <w:tcPr>
            <w:tcW w:w="11199" w:type="dxa"/>
            <w:shd w:val="clear" w:color="D9E2F3" w:themeColor="accent1" w:themeTint="33" w:fill="auto"/>
          </w:tcPr>
          <w:p w14:paraId="5DAAF79E" w14:textId="77777777" w:rsidR="008E765F" w:rsidRPr="00822EBF" w:rsidRDefault="008E765F" w:rsidP="00611251">
            <w:pPr>
              <w:pStyle w:val="RCTstable"/>
              <w:keepNext/>
            </w:pPr>
            <w:r>
              <w:t>“</w:t>
            </w:r>
            <w:r w:rsidRPr="00822EBF">
              <w:t>A computerised random number generator drew up an allocation schedule prestratified for midwifery practices.</w:t>
            </w:r>
            <w:r>
              <w:t>”</w:t>
            </w:r>
          </w:p>
        </w:tc>
      </w:tr>
      <w:tr w:rsidR="008E765F" w:rsidRPr="00822EBF" w14:paraId="263CA461" w14:textId="77777777" w:rsidTr="005A5EBF">
        <w:trPr>
          <w:cantSplit/>
        </w:trPr>
        <w:tc>
          <w:tcPr>
            <w:tcW w:w="1560" w:type="dxa"/>
            <w:shd w:val="clear" w:color="D9E2F3" w:themeColor="accent1" w:themeTint="33" w:fill="auto"/>
          </w:tcPr>
          <w:p w14:paraId="7390E693" w14:textId="77777777" w:rsidR="008E765F" w:rsidRPr="00822EBF" w:rsidRDefault="008E765F" w:rsidP="00611251">
            <w:pPr>
              <w:pStyle w:val="RCTstable"/>
              <w:keepNext/>
            </w:pPr>
            <w:r w:rsidRPr="00822EBF">
              <w:t xml:space="preserve">Allocation concealment </w:t>
            </w:r>
          </w:p>
        </w:tc>
        <w:tc>
          <w:tcPr>
            <w:tcW w:w="1275" w:type="dxa"/>
            <w:shd w:val="clear" w:color="D9E2F3" w:themeColor="accent1" w:themeTint="33" w:fill="FFC000" w:themeFill="accent4"/>
          </w:tcPr>
          <w:p w14:paraId="18EA8AE5" w14:textId="77777777" w:rsidR="008E765F" w:rsidRPr="00822EBF" w:rsidRDefault="008E765F" w:rsidP="00611251">
            <w:pPr>
              <w:pStyle w:val="RCTstable"/>
              <w:keepNext/>
            </w:pPr>
            <w:r w:rsidRPr="00822EBF">
              <w:t>Unclear risk</w:t>
            </w:r>
          </w:p>
        </w:tc>
        <w:tc>
          <w:tcPr>
            <w:tcW w:w="11199" w:type="dxa"/>
            <w:shd w:val="clear" w:color="D9E2F3" w:themeColor="accent1" w:themeTint="33" w:fill="auto"/>
          </w:tcPr>
          <w:p w14:paraId="78DF368C" w14:textId="77777777" w:rsidR="008E765F" w:rsidRPr="00822EBF" w:rsidRDefault="008E765F" w:rsidP="00611251">
            <w:pPr>
              <w:pStyle w:val="RCTstable"/>
              <w:keepNext/>
            </w:pPr>
            <w:r w:rsidRPr="00822EBF">
              <w:t>Not described</w:t>
            </w:r>
          </w:p>
        </w:tc>
      </w:tr>
      <w:tr w:rsidR="008E765F" w:rsidRPr="00822EBF" w14:paraId="52E01DA0" w14:textId="77777777" w:rsidTr="005A5EBF">
        <w:trPr>
          <w:cantSplit/>
        </w:trPr>
        <w:tc>
          <w:tcPr>
            <w:tcW w:w="1560" w:type="dxa"/>
            <w:shd w:val="clear" w:color="D9E2F3" w:themeColor="accent1" w:themeTint="33" w:fill="auto"/>
          </w:tcPr>
          <w:p w14:paraId="7F7AD91A" w14:textId="77777777" w:rsidR="008E765F" w:rsidRPr="00822EBF" w:rsidRDefault="008E765F" w:rsidP="00611251">
            <w:pPr>
              <w:pStyle w:val="RCTstable"/>
              <w:keepNext/>
            </w:pPr>
            <w:r w:rsidRPr="00822EBF">
              <w:t>Performance bias</w:t>
            </w:r>
          </w:p>
        </w:tc>
        <w:tc>
          <w:tcPr>
            <w:tcW w:w="1275" w:type="dxa"/>
            <w:shd w:val="clear" w:color="D9E2F3" w:themeColor="accent1" w:themeTint="33" w:fill="FF4D19"/>
          </w:tcPr>
          <w:p w14:paraId="26E7BFAB" w14:textId="77777777" w:rsidR="008E765F" w:rsidRPr="00822EBF" w:rsidRDefault="008E765F" w:rsidP="00611251">
            <w:pPr>
              <w:pStyle w:val="RCTstable"/>
              <w:keepNext/>
            </w:pPr>
            <w:r w:rsidRPr="00822EBF">
              <w:t>High risk</w:t>
            </w:r>
          </w:p>
        </w:tc>
        <w:tc>
          <w:tcPr>
            <w:tcW w:w="11199" w:type="dxa"/>
            <w:shd w:val="clear" w:color="D9E2F3" w:themeColor="accent1" w:themeTint="33" w:fill="auto"/>
          </w:tcPr>
          <w:p w14:paraId="23B0DB77" w14:textId="77777777" w:rsidR="008E765F" w:rsidRPr="00822EBF" w:rsidRDefault="008E765F" w:rsidP="00611251">
            <w:pPr>
              <w:pStyle w:val="RCTstable"/>
              <w:keepNext/>
            </w:pPr>
            <w:r>
              <w:t>“</w:t>
            </w:r>
            <w:r w:rsidRPr="00822EBF">
              <w:t>Participant blinding not possible for the intervention</w:t>
            </w:r>
            <w:r>
              <w:t>.”</w:t>
            </w:r>
          </w:p>
        </w:tc>
      </w:tr>
      <w:tr w:rsidR="008E765F" w:rsidRPr="00822EBF" w14:paraId="4793F29E" w14:textId="77777777" w:rsidTr="005A5EBF">
        <w:trPr>
          <w:cantSplit/>
        </w:trPr>
        <w:tc>
          <w:tcPr>
            <w:tcW w:w="1560" w:type="dxa"/>
            <w:shd w:val="clear" w:color="D9E2F3" w:themeColor="accent1" w:themeTint="33" w:fill="auto"/>
          </w:tcPr>
          <w:p w14:paraId="7ADD6235" w14:textId="77777777" w:rsidR="008E765F" w:rsidRPr="00822EBF" w:rsidRDefault="008E765F" w:rsidP="00611251">
            <w:pPr>
              <w:pStyle w:val="RCTstable"/>
            </w:pPr>
            <w:r w:rsidRPr="00822EBF">
              <w:t>Detection bias</w:t>
            </w:r>
          </w:p>
        </w:tc>
        <w:tc>
          <w:tcPr>
            <w:tcW w:w="1275" w:type="dxa"/>
            <w:shd w:val="clear" w:color="D9E2F3" w:themeColor="accent1" w:themeTint="33" w:fill="70AD47" w:themeFill="accent6"/>
          </w:tcPr>
          <w:p w14:paraId="1A0D785A"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11CEDA28" w14:textId="77777777" w:rsidR="008E765F" w:rsidRPr="00822EBF" w:rsidRDefault="008E765F" w:rsidP="00611251">
            <w:pPr>
              <w:pStyle w:val="RCTstable"/>
            </w:pPr>
            <w:r>
              <w:t>“</w:t>
            </w:r>
            <w:r w:rsidRPr="00822EBF">
              <w:t>Research assistants blinded to treatment allocation.</w:t>
            </w:r>
            <w:r>
              <w:t>”</w:t>
            </w:r>
          </w:p>
        </w:tc>
      </w:tr>
      <w:tr w:rsidR="008E765F" w:rsidRPr="00822EBF" w14:paraId="4E924F49" w14:textId="77777777" w:rsidTr="005A5EBF">
        <w:trPr>
          <w:cantSplit/>
        </w:trPr>
        <w:tc>
          <w:tcPr>
            <w:tcW w:w="1560" w:type="dxa"/>
            <w:shd w:val="clear" w:color="D9E2F3" w:themeColor="accent1" w:themeTint="33" w:fill="auto"/>
          </w:tcPr>
          <w:p w14:paraId="11CF792F" w14:textId="77777777" w:rsidR="008E765F" w:rsidRPr="00822EBF" w:rsidRDefault="008E765F" w:rsidP="00611251">
            <w:pPr>
              <w:pStyle w:val="RCTstable"/>
            </w:pPr>
            <w:r w:rsidRPr="00822EBF">
              <w:t>Incomplete outcome data</w:t>
            </w:r>
          </w:p>
        </w:tc>
        <w:tc>
          <w:tcPr>
            <w:tcW w:w="1275" w:type="dxa"/>
            <w:shd w:val="clear" w:color="D9E2F3" w:themeColor="accent1" w:themeTint="33" w:fill="70AD47" w:themeFill="accent6"/>
          </w:tcPr>
          <w:p w14:paraId="5F68B51F"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4EF9572E" w14:textId="77777777" w:rsidR="008E765F" w:rsidRPr="00822EBF" w:rsidRDefault="008E765F" w:rsidP="00611251">
            <w:pPr>
              <w:pStyle w:val="RCTstable"/>
            </w:pPr>
            <w:r w:rsidRPr="00822EBF">
              <w:t>11% of participants (17 in intervention and 10 in control group) dropped out during the course of the study. Reasons for loss to follow-up given.</w:t>
            </w:r>
          </w:p>
        </w:tc>
      </w:tr>
      <w:tr w:rsidR="008E765F" w:rsidRPr="00822EBF" w14:paraId="4BE3E442" w14:textId="77777777" w:rsidTr="005A5EBF">
        <w:trPr>
          <w:cantSplit/>
        </w:trPr>
        <w:tc>
          <w:tcPr>
            <w:tcW w:w="1560" w:type="dxa"/>
            <w:shd w:val="clear" w:color="D9E2F3" w:themeColor="accent1" w:themeTint="33" w:fill="auto"/>
          </w:tcPr>
          <w:p w14:paraId="5DF8799C" w14:textId="77777777" w:rsidR="008E765F" w:rsidRPr="00822EBF" w:rsidRDefault="008E765F" w:rsidP="00611251">
            <w:pPr>
              <w:pStyle w:val="RCTstable"/>
            </w:pPr>
            <w:r w:rsidRPr="00822EBF">
              <w:t>Selective reporting</w:t>
            </w:r>
          </w:p>
        </w:tc>
        <w:tc>
          <w:tcPr>
            <w:tcW w:w="1275" w:type="dxa"/>
            <w:shd w:val="clear" w:color="D9E2F3" w:themeColor="accent1" w:themeTint="33" w:fill="FFC000" w:themeFill="accent4"/>
          </w:tcPr>
          <w:p w14:paraId="205E4A90" w14:textId="77777777" w:rsidR="008E765F" w:rsidRPr="00822EBF" w:rsidRDefault="008E765F" w:rsidP="00611251">
            <w:pPr>
              <w:pStyle w:val="RCTstable"/>
            </w:pPr>
            <w:r w:rsidRPr="00822EBF">
              <w:t>Unclear risk</w:t>
            </w:r>
          </w:p>
        </w:tc>
        <w:tc>
          <w:tcPr>
            <w:tcW w:w="11199" w:type="dxa"/>
            <w:shd w:val="clear" w:color="D9E2F3" w:themeColor="accent1" w:themeTint="33" w:fill="auto"/>
          </w:tcPr>
          <w:p w14:paraId="5C5F3793" w14:textId="77777777" w:rsidR="008E765F" w:rsidRPr="00822EBF" w:rsidRDefault="008E765F" w:rsidP="00611251">
            <w:pPr>
              <w:pStyle w:val="RCTstable"/>
            </w:pPr>
            <w:r w:rsidRPr="00822EBF">
              <w:t>All expected outcomes reported.</w:t>
            </w:r>
          </w:p>
        </w:tc>
      </w:tr>
      <w:tr w:rsidR="008E765F" w:rsidRPr="00822EBF" w14:paraId="7EF21F42" w14:textId="77777777" w:rsidTr="005A5EBF">
        <w:trPr>
          <w:cantSplit/>
        </w:trPr>
        <w:tc>
          <w:tcPr>
            <w:tcW w:w="1560" w:type="dxa"/>
            <w:shd w:val="clear" w:color="D9E2F3" w:themeColor="accent1" w:themeTint="33" w:fill="auto"/>
          </w:tcPr>
          <w:p w14:paraId="00B89A5D" w14:textId="77777777" w:rsidR="008E765F" w:rsidRPr="00822EBF" w:rsidRDefault="008E765F" w:rsidP="00611251">
            <w:pPr>
              <w:pStyle w:val="RCTstable"/>
            </w:pPr>
            <w:r w:rsidRPr="00822EBF">
              <w:t xml:space="preserve">Other limitations </w:t>
            </w:r>
          </w:p>
        </w:tc>
        <w:tc>
          <w:tcPr>
            <w:tcW w:w="1275" w:type="dxa"/>
            <w:shd w:val="clear" w:color="D9E2F3" w:themeColor="accent1" w:themeTint="33" w:fill="70AD47" w:themeFill="accent6"/>
          </w:tcPr>
          <w:p w14:paraId="450681DB"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25B07E83" w14:textId="77777777" w:rsidR="008E765F" w:rsidRPr="00822EBF" w:rsidRDefault="008E765F" w:rsidP="00611251">
            <w:pPr>
              <w:pStyle w:val="RCTstable"/>
            </w:pPr>
            <w:r w:rsidRPr="00822EBF">
              <w:t>None noted. Baseline characteristics comparable.</w:t>
            </w:r>
          </w:p>
        </w:tc>
      </w:tr>
      <w:tr w:rsidR="008E765F" w:rsidRPr="00A657F0" w14:paraId="65FD843F" w14:textId="77777777" w:rsidTr="005A5EBF">
        <w:trPr>
          <w:cantSplit/>
        </w:trPr>
        <w:tc>
          <w:tcPr>
            <w:tcW w:w="14034" w:type="dxa"/>
            <w:gridSpan w:val="3"/>
            <w:shd w:val="solid" w:color="D9E2F3" w:themeColor="accent1" w:themeTint="33" w:fill="auto"/>
          </w:tcPr>
          <w:p w14:paraId="29A6259B" w14:textId="7BEA69C6" w:rsidR="008E765F" w:rsidRPr="00A657F0" w:rsidRDefault="008E765F" w:rsidP="002747EA">
            <w:pPr>
              <w:pStyle w:val="RCTstable"/>
              <w:keepNext/>
              <w:rPr>
                <w:b/>
              </w:rPr>
            </w:pPr>
            <w:r w:rsidRPr="0025597C">
              <w:rPr>
                <w:rFonts w:ascii="Century Gothic" w:hAnsi="Century Gothic"/>
                <w:b/>
                <w:noProof/>
              </w:rPr>
              <w:t>Asbee et al 2009</w:t>
            </w:r>
            <w:r>
              <w:fldChar w:fldCharType="begin"/>
            </w:r>
            <w:r w:rsidR="002747EA">
              <w:instrText xml:space="preserve"> ADDIN EN.CITE &lt;EndNote&gt;&lt;Cite&gt;&lt;Author&gt;Asbee&lt;/Author&gt;&lt;Year&gt;2009&lt;/Year&gt;&lt;RecNum&gt;666&lt;/RecNum&gt;&lt;DisplayText&gt;&lt;style face="superscript" font="Trebuchet MS" size="9"&gt;488&lt;/style&gt;&lt;/DisplayText&gt;&lt;record&gt;&lt;rec-number&gt;666&lt;/rec-number&gt;&lt;foreign-keys&gt;&lt;key app="EN" db-id="exvasrfx2dtraoesasxp2szsxa2df502592x" timestamp="1540526495"&gt;666&lt;/key&gt;&lt;/foreign-keys&gt;&lt;ref-type name="Journal Article"&gt;17&lt;/ref-type&gt;&lt;contributors&gt;&lt;authors&gt;&lt;author&gt;Asbee, S. M.&lt;/author&gt;&lt;author&gt;Jenkins, T. R.&lt;/author&gt;&lt;author&gt;Butler, J. R.&lt;/author&gt;&lt;author&gt;White, J.&lt;/author&gt;&lt;author&gt;Elliot, M.&lt;/author&gt;&lt;author&gt;Rutledge, A.&lt;/author&gt;&lt;/authors&gt;&lt;/contributors&gt;&lt;auth-address&gt;Carolinas Medical Center, Charlotte, North Carolina, USA. drshelly@earthlink.net&lt;/auth-address&gt;&lt;titles&gt;&lt;title&gt;Preventing excessive weight gain during pregnancy through dietary and lifestyle counseling: a randomized controlled trial&lt;/title&gt;&lt;secondary-title&gt;Obstet Gynecol&lt;/secondary-title&gt;&lt;/titles&gt;&lt;periodical&gt;&lt;full-title&gt;Obstet Gynecol&lt;/full-title&gt;&lt;/periodical&gt;&lt;pages&gt;305-12&lt;/pages&gt;&lt;volume&gt;113&lt;/volume&gt;&lt;number&gt;2 Pt 1&lt;/number&gt;&lt;edition&gt;2009/01/22&lt;/edition&gt;&lt;keywords&gt;&lt;keyword&gt;Adult&lt;/keyword&gt;&lt;keyword&gt;Birth Weight&lt;/keyword&gt;&lt;keyword&gt;Body Mass Index&lt;/keyword&gt;&lt;keyword&gt;*Directive Counseling&lt;/keyword&gt;&lt;keyword&gt;Female&lt;/keyword&gt;&lt;keyword&gt;Humans&lt;/keyword&gt;&lt;keyword&gt;Infant, Newborn&lt;/keyword&gt;&lt;keyword&gt;Middle Aged&lt;/keyword&gt;&lt;keyword&gt;Obesity/*diet therapy/*prevention &amp;amp; control&lt;/keyword&gt;&lt;keyword&gt;Patient Compliance&lt;/keyword&gt;&lt;keyword&gt;Pregnancy&lt;/keyword&gt;&lt;keyword&gt;Pregnancy Complications/*diet therapy/*prevention &amp;amp; control&lt;/keyword&gt;&lt;keyword&gt;Prenatal Care/*methods&lt;/keyword&gt;&lt;keyword&gt;Risk Reduction Behavior&lt;/keyword&gt;&lt;keyword&gt;Weight Gain&lt;/keyword&gt;&lt;keyword&gt;Young Adult&lt;/keyword&gt;&lt;/keywords&gt;&lt;dates&gt;&lt;year&gt;2009&lt;/year&gt;&lt;pub-dates&gt;&lt;date&gt;Feb&lt;/date&gt;&lt;/pub-dates&gt;&lt;/dates&gt;&lt;isbn&gt;0029-7844 (Print)&amp;#xD;0029-7844 (Linking)&lt;/isbn&gt;&lt;accession-num&gt;19155899&lt;/accession-num&gt;&lt;urls&gt;&lt;related-urls&gt;&lt;url&gt;https://www.ncbi.nlm.nih.gov/pubmed/19155899&lt;/url&gt;&lt;/related-urls&gt;&lt;/urls&gt;&lt;electronic-resource-num&gt;10.1097/AOG.0b013e318195baef&lt;/electronic-resource-num&gt;&lt;/record&gt;&lt;/Cite&gt;&lt;/EndNote&gt;</w:instrText>
            </w:r>
            <w:r>
              <w:fldChar w:fldCharType="separate"/>
            </w:r>
            <w:r w:rsidR="002747EA" w:rsidRPr="002747EA">
              <w:rPr>
                <w:noProof/>
                <w:sz w:val="18"/>
                <w:vertAlign w:val="superscript"/>
              </w:rPr>
              <w:t>488</w:t>
            </w:r>
            <w:r>
              <w:fldChar w:fldCharType="end"/>
            </w:r>
          </w:p>
        </w:tc>
      </w:tr>
      <w:tr w:rsidR="008E765F" w:rsidRPr="00822EBF" w14:paraId="5D16344B" w14:textId="77777777" w:rsidTr="005A5EBF">
        <w:trPr>
          <w:cantSplit/>
        </w:trPr>
        <w:tc>
          <w:tcPr>
            <w:tcW w:w="1560" w:type="dxa"/>
            <w:shd w:val="clear" w:color="D9E2F3" w:themeColor="accent1" w:themeTint="33" w:fill="auto"/>
          </w:tcPr>
          <w:p w14:paraId="49C75607" w14:textId="77777777" w:rsidR="008E765F" w:rsidRPr="00822EBF" w:rsidRDefault="008E765F" w:rsidP="003B5251">
            <w:pPr>
              <w:pStyle w:val="RCTstable"/>
              <w:keepNext/>
            </w:pPr>
            <w:r w:rsidRPr="00822EBF">
              <w:t>Random sequence generation</w:t>
            </w:r>
          </w:p>
        </w:tc>
        <w:tc>
          <w:tcPr>
            <w:tcW w:w="1275" w:type="dxa"/>
            <w:shd w:val="clear" w:color="D9E2F3" w:themeColor="accent1" w:themeTint="33" w:fill="70AD47" w:themeFill="accent6"/>
          </w:tcPr>
          <w:p w14:paraId="7F3C2F05" w14:textId="77777777" w:rsidR="008E765F" w:rsidRPr="00822EBF" w:rsidRDefault="008E765F" w:rsidP="003B5251">
            <w:pPr>
              <w:pStyle w:val="RCTstable"/>
              <w:keepNext/>
            </w:pPr>
            <w:r w:rsidRPr="00822EBF">
              <w:t>Low risk</w:t>
            </w:r>
          </w:p>
        </w:tc>
        <w:tc>
          <w:tcPr>
            <w:tcW w:w="11199" w:type="dxa"/>
            <w:shd w:val="clear" w:color="D9E2F3" w:themeColor="accent1" w:themeTint="33" w:fill="auto"/>
          </w:tcPr>
          <w:p w14:paraId="42E4C2E9" w14:textId="77777777" w:rsidR="008E765F" w:rsidRPr="00822EBF" w:rsidRDefault="008E765F" w:rsidP="003B5251">
            <w:pPr>
              <w:pStyle w:val="RCTstable"/>
              <w:keepNext/>
            </w:pPr>
            <w:r>
              <w:t>“</w:t>
            </w:r>
            <w:r w:rsidRPr="00822EBF">
              <w:t>Randomisation was performed using computer-generated random allocation</w:t>
            </w:r>
            <w:r>
              <w:t>.”</w:t>
            </w:r>
          </w:p>
        </w:tc>
      </w:tr>
      <w:tr w:rsidR="008E765F" w:rsidRPr="00822EBF" w14:paraId="3AAECBC0" w14:textId="77777777" w:rsidTr="005A5EBF">
        <w:trPr>
          <w:cantSplit/>
        </w:trPr>
        <w:tc>
          <w:tcPr>
            <w:tcW w:w="1560" w:type="dxa"/>
            <w:shd w:val="clear" w:color="D9E2F3" w:themeColor="accent1" w:themeTint="33" w:fill="auto"/>
          </w:tcPr>
          <w:p w14:paraId="37E0FE4F" w14:textId="77777777" w:rsidR="008E765F" w:rsidRPr="00822EBF" w:rsidRDefault="008E765F" w:rsidP="00611251">
            <w:pPr>
              <w:pStyle w:val="RCTstable"/>
            </w:pPr>
            <w:r w:rsidRPr="00822EBF">
              <w:t xml:space="preserve">Allocation concealment </w:t>
            </w:r>
          </w:p>
        </w:tc>
        <w:tc>
          <w:tcPr>
            <w:tcW w:w="1275" w:type="dxa"/>
            <w:shd w:val="clear" w:color="D9E2F3" w:themeColor="accent1" w:themeTint="33" w:fill="70AD47" w:themeFill="accent6"/>
          </w:tcPr>
          <w:p w14:paraId="4D88E71A"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1816B873" w14:textId="77777777" w:rsidR="008E765F" w:rsidRPr="00822EBF" w:rsidRDefault="008E765F" w:rsidP="00611251">
            <w:pPr>
              <w:pStyle w:val="RCTstable"/>
            </w:pPr>
            <w:r>
              <w:t>“</w:t>
            </w:r>
            <w:r w:rsidRPr="00822EBF">
              <w:t>Study randomization was numbered and sealed in an opaque envelope. Randomisation occurred in consecutive order at the time of the new obstetrical visit</w:t>
            </w:r>
            <w:r>
              <w:t>.”</w:t>
            </w:r>
          </w:p>
        </w:tc>
      </w:tr>
      <w:tr w:rsidR="008E765F" w:rsidRPr="00822EBF" w14:paraId="09829BE8" w14:textId="77777777" w:rsidTr="005A5EBF">
        <w:trPr>
          <w:cantSplit/>
        </w:trPr>
        <w:tc>
          <w:tcPr>
            <w:tcW w:w="1560" w:type="dxa"/>
            <w:shd w:val="clear" w:color="D9E2F3" w:themeColor="accent1" w:themeTint="33" w:fill="auto"/>
          </w:tcPr>
          <w:p w14:paraId="5ECB5286" w14:textId="77777777" w:rsidR="008E765F" w:rsidRPr="00822EBF" w:rsidRDefault="008E765F" w:rsidP="00611251">
            <w:pPr>
              <w:pStyle w:val="RCTstable"/>
            </w:pPr>
            <w:r w:rsidRPr="00822EBF">
              <w:t>Performance bias</w:t>
            </w:r>
          </w:p>
        </w:tc>
        <w:tc>
          <w:tcPr>
            <w:tcW w:w="1275" w:type="dxa"/>
            <w:shd w:val="clear" w:color="D9E2F3" w:themeColor="accent1" w:themeTint="33" w:fill="FF4D19"/>
          </w:tcPr>
          <w:p w14:paraId="3929CD59" w14:textId="77777777" w:rsidR="008E765F" w:rsidRPr="00822EBF" w:rsidRDefault="008E765F" w:rsidP="00611251">
            <w:pPr>
              <w:pStyle w:val="RCTstable"/>
            </w:pPr>
            <w:r w:rsidRPr="00822EBF">
              <w:t>High risk</w:t>
            </w:r>
          </w:p>
        </w:tc>
        <w:tc>
          <w:tcPr>
            <w:tcW w:w="11199" w:type="dxa"/>
            <w:shd w:val="clear" w:color="D9E2F3" w:themeColor="accent1" w:themeTint="33" w:fill="auto"/>
          </w:tcPr>
          <w:p w14:paraId="13B7B40A" w14:textId="77777777" w:rsidR="008E765F" w:rsidRPr="00822EBF" w:rsidRDefault="008E765F" w:rsidP="00611251">
            <w:pPr>
              <w:pStyle w:val="RCTstable"/>
            </w:pPr>
            <w:r w:rsidRPr="00822EBF">
              <w:t>Blinding of women and trial personnel not considered feasible in view of the intervention and control</w:t>
            </w:r>
          </w:p>
        </w:tc>
      </w:tr>
      <w:tr w:rsidR="008E765F" w:rsidRPr="00822EBF" w14:paraId="2876A80C" w14:textId="77777777" w:rsidTr="005A5EBF">
        <w:trPr>
          <w:cantSplit/>
        </w:trPr>
        <w:tc>
          <w:tcPr>
            <w:tcW w:w="1560" w:type="dxa"/>
            <w:shd w:val="clear" w:color="D9E2F3" w:themeColor="accent1" w:themeTint="33" w:fill="auto"/>
          </w:tcPr>
          <w:p w14:paraId="72A3D690" w14:textId="77777777" w:rsidR="008E765F" w:rsidRPr="00822EBF" w:rsidRDefault="008E765F" w:rsidP="00611251">
            <w:pPr>
              <w:pStyle w:val="RCTstable"/>
            </w:pPr>
            <w:r w:rsidRPr="00822EBF">
              <w:t>Detection bias</w:t>
            </w:r>
          </w:p>
        </w:tc>
        <w:tc>
          <w:tcPr>
            <w:tcW w:w="1275" w:type="dxa"/>
            <w:shd w:val="clear" w:color="D9E2F3" w:themeColor="accent1" w:themeTint="33" w:fill="FFC000" w:themeFill="accent4"/>
          </w:tcPr>
          <w:p w14:paraId="126B56DD" w14:textId="77777777" w:rsidR="008E765F" w:rsidRPr="00822EBF" w:rsidRDefault="008E765F" w:rsidP="00611251">
            <w:pPr>
              <w:pStyle w:val="RCTstable"/>
            </w:pPr>
            <w:r w:rsidRPr="00822EBF">
              <w:t>Unclear risk</w:t>
            </w:r>
          </w:p>
        </w:tc>
        <w:tc>
          <w:tcPr>
            <w:tcW w:w="11199" w:type="dxa"/>
            <w:shd w:val="clear" w:color="D9E2F3" w:themeColor="accent1" w:themeTint="33" w:fill="auto"/>
          </w:tcPr>
          <w:p w14:paraId="3AF01C33" w14:textId="77777777" w:rsidR="008E765F" w:rsidRPr="00822EBF" w:rsidRDefault="008E765F" w:rsidP="00611251">
            <w:pPr>
              <w:pStyle w:val="RCTstable"/>
            </w:pPr>
            <w:r>
              <w:t>Not described</w:t>
            </w:r>
            <w:r w:rsidRPr="00822EBF">
              <w:t>.</w:t>
            </w:r>
          </w:p>
        </w:tc>
      </w:tr>
      <w:tr w:rsidR="008E765F" w:rsidRPr="00822EBF" w14:paraId="650CE2BE" w14:textId="77777777" w:rsidTr="005A5EBF">
        <w:trPr>
          <w:cantSplit/>
        </w:trPr>
        <w:tc>
          <w:tcPr>
            <w:tcW w:w="1560" w:type="dxa"/>
            <w:shd w:val="clear" w:color="D9E2F3" w:themeColor="accent1" w:themeTint="33" w:fill="auto"/>
          </w:tcPr>
          <w:p w14:paraId="6B198DD4" w14:textId="77777777" w:rsidR="008E765F" w:rsidRPr="00822EBF" w:rsidRDefault="008E765F" w:rsidP="00611251">
            <w:pPr>
              <w:pStyle w:val="RCTstable"/>
            </w:pPr>
            <w:r w:rsidRPr="00822EBF">
              <w:t>Incomplete outcome data</w:t>
            </w:r>
          </w:p>
        </w:tc>
        <w:tc>
          <w:tcPr>
            <w:tcW w:w="1275" w:type="dxa"/>
            <w:shd w:val="clear" w:color="D9E2F3" w:themeColor="accent1" w:themeTint="33" w:fill="FF4D19"/>
          </w:tcPr>
          <w:p w14:paraId="4E62E411" w14:textId="77777777" w:rsidR="008E765F" w:rsidRPr="00822EBF" w:rsidRDefault="008E765F" w:rsidP="00611251">
            <w:pPr>
              <w:pStyle w:val="RCTstable"/>
            </w:pPr>
            <w:r w:rsidRPr="00822EBF">
              <w:t>High risk</w:t>
            </w:r>
          </w:p>
        </w:tc>
        <w:tc>
          <w:tcPr>
            <w:tcW w:w="11199" w:type="dxa"/>
            <w:shd w:val="clear" w:color="D9E2F3" w:themeColor="accent1" w:themeTint="33" w:fill="auto"/>
          </w:tcPr>
          <w:p w14:paraId="42D4494D" w14:textId="77777777" w:rsidR="008E765F" w:rsidRPr="00822EBF" w:rsidRDefault="008E765F" w:rsidP="00611251">
            <w:pPr>
              <w:pStyle w:val="RCTstable"/>
            </w:pPr>
            <w:r w:rsidRPr="00822EBF">
              <w:t>Of 144 women randomised, 44 (31%) were excluded after randomisation; therefore 100 (69%) were included in the analyses. It was unclear which groups the excluded women had been randomised to. No other losses to follow-up were reported</w:t>
            </w:r>
            <w:r>
              <w:t>.</w:t>
            </w:r>
          </w:p>
        </w:tc>
      </w:tr>
      <w:tr w:rsidR="008E765F" w:rsidRPr="00822EBF" w14:paraId="3AA5EB9F" w14:textId="77777777" w:rsidTr="005A5EBF">
        <w:trPr>
          <w:cantSplit/>
        </w:trPr>
        <w:tc>
          <w:tcPr>
            <w:tcW w:w="1560" w:type="dxa"/>
            <w:shd w:val="clear" w:color="D9E2F3" w:themeColor="accent1" w:themeTint="33" w:fill="auto"/>
          </w:tcPr>
          <w:p w14:paraId="3A636FB6" w14:textId="77777777" w:rsidR="008E765F" w:rsidRPr="00822EBF" w:rsidRDefault="008E765F" w:rsidP="00611251">
            <w:pPr>
              <w:pStyle w:val="RCTstable"/>
            </w:pPr>
            <w:r w:rsidRPr="00822EBF">
              <w:t>Selective reporting</w:t>
            </w:r>
          </w:p>
        </w:tc>
        <w:tc>
          <w:tcPr>
            <w:tcW w:w="1275" w:type="dxa"/>
            <w:shd w:val="clear" w:color="D9E2F3" w:themeColor="accent1" w:themeTint="33" w:fill="FF4D19"/>
          </w:tcPr>
          <w:p w14:paraId="13C1670C" w14:textId="77777777" w:rsidR="008E765F" w:rsidRPr="00822EBF" w:rsidRDefault="008E765F" w:rsidP="00611251">
            <w:pPr>
              <w:pStyle w:val="RCTstable"/>
            </w:pPr>
            <w:r w:rsidRPr="00822EBF">
              <w:t>High risk</w:t>
            </w:r>
          </w:p>
        </w:tc>
        <w:tc>
          <w:tcPr>
            <w:tcW w:w="11199" w:type="dxa"/>
            <w:shd w:val="clear" w:color="D9E2F3" w:themeColor="accent1" w:themeTint="33" w:fill="auto"/>
          </w:tcPr>
          <w:p w14:paraId="7D9AE73C" w14:textId="77777777" w:rsidR="008E765F" w:rsidRPr="00822EBF" w:rsidRDefault="008E765F" w:rsidP="00611251">
            <w:pPr>
              <w:pStyle w:val="RCTstable"/>
            </w:pPr>
            <w:r w:rsidRPr="00822EBF">
              <w:t>Outcomes were not clearly pre-specified in the methods (only total GWG and BM</w:t>
            </w:r>
            <w:r>
              <w:t xml:space="preserve">I change from pre-pregnancy </w:t>
            </w:r>
            <w:r w:rsidRPr="00822EBF">
              <w:t>to before delivery were discussed in the methods).</w:t>
            </w:r>
            <w:r>
              <w:t xml:space="preserve"> </w:t>
            </w:r>
            <w:r w:rsidRPr="00822EBF">
              <w:t>While the results section details secondary outcomes including operative vaginal birth, neonatal weight, pre-eclampsia, GDM, vaginal/perinatal lacerations and shoulder dystocia, no numeric outcome</w:t>
            </w:r>
            <w:r>
              <w:t xml:space="preserve"> data were reported; quote: “</w:t>
            </w:r>
            <w:r w:rsidRPr="00822EBF">
              <w:t xml:space="preserve">no statistically significant differences were noted between the </w:t>
            </w:r>
            <w:r>
              <w:t>groups”</w:t>
            </w:r>
            <w:r w:rsidRPr="00822EBF">
              <w:t>.</w:t>
            </w:r>
          </w:p>
        </w:tc>
      </w:tr>
      <w:tr w:rsidR="008E765F" w:rsidRPr="00822EBF" w14:paraId="511C9A04" w14:textId="77777777" w:rsidTr="005A5EBF">
        <w:trPr>
          <w:cantSplit/>
        </w:trPr>
        <w:tc>
          <w:tcPr>
            <w:tcW w:w="1560" w:type="dxa"/>
            <w:shd w:val="clear" w:color="D9E2F3" w:themeColor="accent1" w:themeTint="33" w:fill="auto"/>
          </w:tcPr>
          <w:p w14:paraId="0A4D124D" w14:textId="77777777" w:rsidR="008E765F" w:rsidRPr="00822EBF" w:rsidRDefault="008E765F" w:rsidP="00611251">
            <w:pPr>
              <w:pStyle w:val="RCTstable"/>
            </w:pPr>
            <w:r w:rsidRPr="00822EBF">
              <w:t xml:space="preserve">Other limitations </w:t>
            </w:r>
          </w:p>
        </w:tc>
        <w:tc>
          <w:tcPr>
            <w:tcW w:w="1275" w:type="dxa"/>
            <w:shd w:val="clear" w:color="D9E2F3" w:themeColor="accent1" w:themeTint="33" w:fill="FFC000" w:themeFill="accent4"/>
          </w:tcPr>
          <w:p w14:paraId="49C3B7CA"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746E937A" w14:textId="77777777" w:rsidR="008E765F" w:rsidRPr="00822EBF" w:rsidRDefault="008E765F" w:rsidP="00611251">
            <w:pPr>
              <w:pStyle w:val="RCTstable"/>
            </w:pPr>
            <w:r w:rsidRPr="00822EBF">
              <w:t>No obvious sources of other bias identified.</w:t>
            </w:r>
          </w:p>
        </w:tc>
      </w:tr>
      <w:tr w:rsidR="008E765F" w:rsidRPr="003956DD" w14:paraId="24F99477" w14:textId="77777777" w:rsidTr="005A5EBF">
        <w:trPr>
          <w:cantSplit/>
        </w:trPr>
        <w:tc>
          <w:tcPr>
            <w:tcW w:w="14034" w:type="dxa"/>
            <w:gridSpan w:val="3"/>
            <w:shd w:val="solid" w:color="D9E2F3" w:themeColor="accent1" w:themeTint="33" w:fill="auto"/>
          </w:tcPr>
          <w:p w14:paraId="514D7E78" w14:textId="11E75AE9" w:rsidR="008E765F" w:rsidRPr="003956DD" w:rsidRDefault="008E765F" w:rsidP="002747EA">
            <w:pPr>
              <w:pStyle w:val="RCTstable"/>
              <w:keepNext/>
              <w:rPr>
                <w:b/>
              </w:rPr>
            </w:pPr>
            <w:r w:rsidRPr="0025597C">
              <w:rPr>
                <w:rFonts w:ascii="Century Gothic" w:hAnsi="Century Gothic"/>
                <w:b/>
                <w:noProof/>
              </w:rPr>
              <w:t>Asci &amp; Rathfisch 2016</w:t>
            </w:r>
            <w:r w:rsidRPr="00C77F44">
              <w:fldChar w:fldCharType="begin">
                <w:fldData xml:space="preserve">PEVuZE5vdGU+PENpdGU+PEF1dGhvcj5Bc2NpPC9BdXRob3I+PFllYXI+MjAxNjwvWWVhcj48UmVj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</w:fldData>
              </w:fldChar>
            </w:r>
            <w:r w:rsidR="002747EA">
              <w:instrText xml:space="preserve"> ADDIN EN.CITE </w:instrText>
            </w:r>
            <w:r w:rsidR="002747EA">
              <w:fldChar w:fldCharType="begin">
                <w:fldData xml:space="preserve">PEVuZE5vdGU+PENpdGU+PEF1dGhvcj5Bc2NpPC9BdXRob3I+PFllYXI+MjAxNjwvWWVhcj48UmVj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</w:fldData>
              </w:fldChar>
            </w:r>
            <w:r w:rsidR="002747EA">
              <w:instrText xml:space="preserve"> ADDIN EN.CITE.DATA </w:instrText>
            </w:r>
            <w:r w:rsidR="002747EA">
              <w:fldChar w:fldCharType="end"/>
            </w:r>
            <w:r w:rsidRPr="00C77F44">
              <w:fldChar w:fldCharType="separate"/>
            </w:r>
            <w:r w:rsidR="002747EA" w:rsidRPr="002747EA">
              <w:rPr>
                <w:noProof/>
                <w:sz w:val="18"/>
                <w:vertAlign w:val="superscript"/>
              </w:rPr>
              <w:t>489</w:t>
            </w:r>
            <w:r w:rsidRPr="00C77F44">
              <w:fldChar w:fldCharType="end"/>
            </w:r>
          </w:p>
        </w:tc>
      </w:tr>
      <w:tr w:rsidR="008E765F" w:rsidRPr="00822EBF" w14:paraId="6297A000" w14:textId="77777777" w:rsidTr="005A5EBF">
        <w:trPr>
          <w:cantSplit/>
        </w:trPr>
        <w:tc>
          <w:tcPr>
            <w:tcW w:w="1560" w:type="dxa"/>
            <w:shd w:val="clear" w:color="D9E2F3" w:themeColor="accent1" w:themeTint="33" w:fill="auto"/>
          </w:tcPr>
          <w:p w14:paraId="15C16F07" w14:textId="77777777" w:rsidR="008E765F" w:rsidRPr="00822EBF" w:rsidRDefault="008E765F" w:rsidP="0066158E">
            <w:pPr>
              <w:pStyle w:val="RCTstable"/>
              <w:keepNext/>
            </w:pPr>
            <w:r w:rsidRPr="00822EBF">
              <w:t>Random sequence generation</w:t>
            </w:r>
          </w:p>
        </w:tc>
        <w:tc>
          <w:tcPr>
            <w:tcW w:w="1275" w:type="dxa"/>
            <w:shd w:val="clear" w:color="D9E2F3" w:themeColor="accent1" w:themeTint="33" w:fill="70AD47" w:themeFill="accent6"/>
          </w:tcPr>
          <w:p w14:paraId="38CD1232" w14:textId="77777777" w:rsidR="008E765F" w:rsidRPr="00822EBF" w:rsidRDefault="008E765F" w:rsidP="008459E9">
            <w:pPr>
              <w:pStyle w:val="RCTstable"/>
              <w:keepNext/>
            </w:pPr>
            <w:r w:rsidRPr="00822EBF">
              <w:t>Low risk</w:t>
            </w:r>
          </w:p>
        </w:tc>
        <w:tc>
          <w:tcPr>
            <w:tcW w:w="11199" w:type="dxa"/>
            <w:shd w:val="clear" w:color="D9E2F3" w:themeColor="accent1" w:themeTint="33" w:fill="auto"/>
          </w:tcPr>
          <w:p w14:paraId="2E3FD9EA" w14:textId="77777777" w:rsidR="008E765F" w:rsidRPr="00822EBF" w:rsidRDefault="008E765F" w:rsidP="008459E9">
            <w:pPr>
              <w:pStyle w:val="RCTstable"/>
              <w:keepNext/>
            </w:pPr>
            <w:r>
              <w:t>“</w:t>
            </w:r>
            <w:r w:rsidRPr="00822EBF">
              <w:t xml:space="preserve">The women were divided into randomized groups by a staff </w:t>
            </w:r>
            <w:r>
              <w:t xml:space="preserve">[member] </w:t>
            </w:r>
            <w:r w:rsidRPr="00822EBF">
              <w:t>who was not involved in this study, by drawing lots.</w:t>
            </w:r>
            <w:r>
              <w:t>”</w:t>
            </w:r>
          </w:p>
        </w:tc>
      </w:tr>
      <w:tr w:rsidR="008E765F" w:rsidRPr="00822EBF" w14:paraId="6B02B208" w14:textId="77777777" w:rsidTr="005A5EBF">
        <w:trPr>
          <w:cantSplit/>
        </w:trPr>
        <w:tc>
          <w:tcPr>
            <w:tcW w:w="1560" w:type="dxa"/>
            <w:shd w:val="clear" w:color="D9E2F3" w:themeColor="accent1" w:themeTint="33" w:fill="auto"/>
          </w:tcPr>
          <w:p w14:paraId="6DE21077" w14:textId="77777777" w:rsidR="008E765F" w:rsidRPr="00822EBF" w:rsidRDefault="008E765F" w:rsidP="0030223E">
            <w:pPr>
              <w:pStyle w:val="RCTstable"/>
              <w:keepNext/>
            </w:pPr>
            <w:r w:rsidRPr="00822EBF">
              <w:t xml:space="preserve">Allocation concealment </w:t>
            </w:r>
          </w:p>
        </w:tc>
        <w:tc>
          <w:tcPr>
            <w:tcW w:w="1275" w:type="dxa"/>
            <w:shd w:val="clear" w:color="D9E2F3" w:themeColor="accent1" w:themeTint="33" w:fill="FFC000" w:themeFill="accent4"/>
          </w:tcPr>
          <w:p w14:paraId="149E97B9" w14:textId="77777777" w:rsidR="008E765F" w:rsidRPr="00822EBF" w:rsidRDefault="008E765F" w:rsidP="0030223E">
            <w:pPr>
              <w:pStyle w:val="RCTstable"/>
              <w:keepNext/>
            </w:pPr>
            <w:r w:rsidRPr="00822EBF">
              <w:t>Unclear risk</w:t>
            </w:r>
          </w:p>
        </w:tc>
        <w:tc>
          <w:tcPr>
            <w:tcW w:w="11199" w:type="dxa"/>
            <w:shd w:val="clear" w:color="D9E2F3" w:themeColor="accent1" w:themeTint="33" w:fill="auto"/>
          </w:tcPr>
          <w:p w14:paraId="232F5CAA" w14:textId="77777777" w:rsidR="008E765F" w:rsidRPr="00822EBF" w:rsidRDefault="008E765F" w:rsidP="0030223E">
            <w:pPr>
              <w:pStyle w:val="RCTstable"/>
              <w:keepNext/>
            </w:pPr>
            <w:r w:rsidRPr="00822EBF">
              <w:t>Not described.</w:t>
            </w:r>
          </w:p>
        </w:tc>
      </w:tr>
      <w:tr w:rsidR="008E765F" w:rsidRPr="00822EBF" w14:paraId="6ED76DB5" w14:textId="77777777" w:rsidTr="005A5EBF">
        <w:trPr>
          <w:cantSplit/>
        </w:trPr>
        <w:tc>
          <w:tcPr>
            <w:tcW w:w="1560" w:type="dxa"/>
            <w:shd w:val="clear" w:color="D9E2F3" w:themeColor="accent1" w:themeTint="33" w:fill="auto"/>
          </w:tcPr>
          <w:p w14:paraId="6174D9A9" w14:textId="77777777" w:rsidR="008E765F" w:rsidRPr="00822EBF" w:rsidRDefault="008E765F" w:rsidP="00611251">
            <w:pPr>
              <w:pStyle w:val="RCTstable"/>
            </w:pPr>
            <w:r w:rsidRPr="00822EBF">
              <w:t>Performance bias</w:t>
            </w:r>
          </w:p>
        </w:tc>
        <w:tc>
          <w:tcPr>
            <w:tcW w:w="1275" w:type="dxa"/>
            <w:shd w:val="clear" w:color="D9E2F3" w:themeColor="accent1" w:themeTint="33" w:fill="FFC000" w:themeFill="accent4"/>
          </w:tcPr>
          <w:p w14:paraId="5ACF12DE" w14:textId="77777777" w:rsidR="008E765F" w:rsidRPr="00822EBF" w:rsidRDefault="008E765F" w:rsidP="00611251">
            <w:pPr>
              <w:pStyle w:val="RCTstable"/>
            </w:pPr>
            <w:r w:rsidRPr="00822EBF">
              <w:t>Unclear risk</w:t>
            </w:r>
          </w:p>
        </w:tc>
        <w:tc>
          <w:tcPr>
            <w:tcW w:w="11199" w:type="dxa"/>
            <w:shd w:val="clear" w:color="D9E2F3" w:themeColor="accent1" w:themeTint="33" w:fill="auto"/>
          </w:tcPr>
          <w:p w14:paraId="5513ACC2" w14:textId="77777777" w:rsidR="008E765F" w:rsidRPr="00822EBF" w:rsidRDefault="008E765F" w:rsidP="00611251">
            <w:pPr>
              <w:pStyle w:val="RCTstable"/>
            </w:pPr>
            <w:r>
              <w:t>“</w:t>
            </w:r>
            <w:r w:rsidRPr="00822EBF">
              <w:t>Participants were blind about which group they were involved in and the evaluated study outcomes.</w:t>
            </w:r>
            <w:r>
              <w:t>”</w:t>
            </w:r>
            <w:r w:rsidRPr="00822EBF">
              <w:t xml:space="preserve"> Not clear how participants could be unaware of the group to which they were allocated.</w:t>
            </w:r>
          </w:p>
        </w:tc>
      </w:tr>
      <w:tr w:rsidR="008E765F" w:rsidRPr="00822EBF" w14:paraId="4D92762D" w14:textId="77777777" w:rsidTr="005A5EBF">
        <w:trPr>
          <w:cantSplit/>
        </w:trPr>
        <w:tc>
          <w:tcPr>
            <w:tcW w:w="1560" w:type="dxa"/>
            <w:shd w:val="clear" w:color="D9E2F3" w:themeColor="accent1" w:themeTint="33" w:fill="auto"/>
          </w:tcPr>
          <w:p w14:paraId="5998B3C9" w14:textId="77777777" w:rsidR="008E765F" w:rsidRPr="00822EBF" w:rsidRDefault="008E765F" w:rsidP="00611251">
            <w:pPr>
              <w:pStyle w:val="RCTstable"/>
            </w:pPr>
            <w:r w:rsidRPr="00822EBF">
              <w:t>Detection bias</w:t>
            </w:r>
          </w:p>
        </w:tc>
        <w:tc>
          <w:tcPr>
            <w:tcW w:w="1275" w:type="dxa"/>
            <w:shd w:val="clear" w:color="D9E2F3" w:themeColor="accent1" w:themeTint="33" w:fill="FFC000" w:themeFill="accent4"/>
          </w:tcPr>
          <w:p w14:paraId="523609C0" w14:textId="77777777" w:rsidR="008E765F" w:rsidRPr="00822EBF" w:rsidRDefault="008E765F" w:rsidP="00611251">
            <w:pPr>
              <w:pStyle w:val="RCTstable"/>
            </w:pPr>
            <w:r w:rsidRPr="00822EBF">
              <w:t>Unclear risk</w:t>
            </w:r>
          </w:p>
        </w:tc>
        <w:tc>
          <w:tcPr>
            <w:tcW w:w="11199" w:type="dxa"/>
            <w:shd w:val="clear" w:color="D9E2F3" w:themeColor="accent1" w:themeTint="33" w:fill="auto"/>
          </w:tcPr>
          <w:p w14:paraId="7E20DB85" w14:textId="77777777" w:rsidR="008E765F" w:rsidRPr="00822EBF" w:rsidRDefault="008E765F" w:rsidP="00611251">
            <w:pPr>
              <w:pStyle w:val="RCTstable"/>
            </w:pPr>
            <w:r w:rsidRPr="00822EBF">
              <w:t>Not described</w:t>
            </w:r>
            <w:r>
              <w:t>.</w:t>
            </w:r>
          </w:p>
        </w:tc>
      </w:tr>
      <w:tr w:rsidR="008E765F" w:rsidRPr="00822EBF" w14:paraId="4A472965" w14:textId="77777777" w:rsidTr="005A5EBF">
        <w:trPr>
          <w:cantSplit/>
        </w:trPr>
        <w:tc>
          <w:tcPr>
            <w:tcW w:w="1560" w:type="dxa"/>
            <w:shd w:val="clear" w:color="D9E2F3" w:themeColor="accent1" w:themeTint="33" w:fill="auto"/>
          </w:tcPr>
          <w:p w14:paraId="06CC75BE" w14:textId="77777777" w:rsidR="008E765F" w:rsidRPr="00822EBF" w:rsidRDefault="008E765F" w:rsidP="00611251">
            <w:pPr>
              <w:pStyle w:val="RCTstable"/>
            </w:pPr>
            <w:r w:rsidRPr="00822EBF">
              <w:t>Incomplete outcome data</w:t>
            </w:r>
          </w:p>
        </w:tc>
        <w:tc>
          <w:tcPr>
            <w:tcW w:w="1275" w:type="dxa"/>
            <w:shd w:val="clear" w:color="D9E2F3" w:themeColor="accent1" w:themeTint="33" w:fill="70AD47" w:themeFill="accent6"/>
          </w:tcPr>
          <w:p w14:paraId="6CCDA1E2"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27C84D38" w14:textId="77777777" w:rsidR="008E765F" w:rsidRPr="00822EBF" w:rsidRDefault="008E765F" w:rsidP="00611251">
            <w:pPr>
              <w:pStyle w:val="RCTstable"/>
            </w:pPr>
            <w:r w:rsidRPr="00822EBF">
              <w:t>Balanced attrition between groups.</w:t>
            </w:r>
          </w:p>
        </w:tc>
      </w:tr>
      <w:tr w:rsidR="008E765F" w:rsidRPr="00822EBF" w14:paraId="0D71792D" w14:textId="77777777" w:rsidTr="005A5EBF">
        <w:trPr>
          <w:cantSplit/>
        </w:trPr>
        <w:tc>
          <w:tcPr>
            <w:tcW w:w="1560" w:type="dxa"/>
            <w:shd w:val="clear" w:color="D9E2F3" w:themeColor="accent1" w:themeTint="33" w:fill="auto"/>
          </w:tcPr>
          <w:p w14:paraId="270BEF8B" w14:textId="77777777" w:rsidR="008E765F" w:rsidRPr="00822EBF" w:rsidRDefault="008E765F" w:rsidP="00611251">
            <w:pPr>
              <w:pStyle w:val="RCTstable"/>
            </w:pPr>
            <w:r w:rsidRPr="00822EBF">
              <w:t>Selective reporting</w:t>
            </w:r>
          </w:p>
        </w:tc>
        <w:tc>
          <w:tcPr>
            <w:tcW w:w="1275" w:type="dxa"/>
            <w:shd w:val="clear" w:color="D9E2F3" w:themeColor="accent1" w:themeTint="33" w:fill="70AD47" w:themeFill="accent6"/>
          </w:tcPr>
          <w:p w14:paraId="0FF177E6"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3D916236" w14:textId="77777777" w:rsidR="008E765F" w:rsidRPr="00822EBF" w:rsidRDefault="008E765F" w:rsidP="00611251">
            <w:pPr>
              <w:pStyle w:val="RCTstable"/>
            </w:pPr>
            <w:r w:rsidRPr="00822EBF">
              <w:t>Pre-specified outcomes reported.</w:t>
            </w:r>
          </w:p>
        </w:tc>
      </w:tr>
      <w:tr w:rsidR="008E765F" w:rsidRPr="00822EBF" w14:paraId="18F5F62F" w14:textId="77777777" w:rsidTr="005A5EBF">
        <w:trPr>
          <w:cantSplit/>
        </w:trPr>
        <w:tc>
          <w:tcPr>
            <w:tcW w:w="1560" w:type="dxa"/>
            <w:shd w:val="clear" w:color="D9E2F3" w:themeColor="accent1" w:themeTint="33" w:fill="auto"/>
          </w:tcPr>
          <w:p w14:paraId="554278BB" w14:textId="77777777" w:rsidR="008E765F" w:rsidRPr="00822EBF" w:rsidRDefault="008E765F" w:rsidP="00611251">
            <w:pPr>
              <w:pStyle w:val="RCTstable"/>
            </w:pPr>
            <w:r w:rsidRPr="00822EBF">
              <w:t xml:space="preserve">Other limitations </w:t>
            </w:r>
          </w:p>
        </w:tc>
        <w:tc>
          <w:tcPr>
            <w:tcW w:w="1275" w:type="dxa"/>
            <w:shd w:val="clear" w:color="D9E2F3" w:themeColor="accent1" w:themeTint="33" w:fill="70AD47" w:themeFill="accent6"/>
          </w:tcPr>
          <w:p w14:paraId="721E7F6A"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170AEB6A" w14:textId="77777777" w:rsidR="008E765F" w:rsidRPr="00822EBF" w:rsidRDefault="008E765F" w:rsidP="00611251">
            <w:pPr>
              <w:pStyle w:val="RCTstable"/>
            </w:pPr>
            <w:r w:rsidRPr="00822EBF">
              <w:t>No obvious sources of other bias identified</w:t>
            </w:r>
          </w:p>
        </w:tc>
      </w:tr>
      <w:tr w:rsidR="008E765F" w:rsidRPr="003956DD" w14:paraId="1D3A90FC" w14:textId="77777777" w:rsidTr="005A5EBF">
        <w:trPr>
          <w:cantSplit/>
        </w:trPr>
        <w:tc>
          <w:tcPr>
            <w:tcW w:w="14034" w:type="dxa"/>
            <w:gridSpan w:val="3"/>
            <w:shd w:val="solid" w:color="D9E2F3" w:themeColor="accent1" w:themeTint="33" w:fill="auto"/>
          </w:tcPr>
          <w:p w14:paraId="2EF23727" w14:textId="75E63F20" w:rsidR="008E765F" w:rsidRPr="003956DD" w:rsidRDefault="008E765F" w:rsidP="002747EA">
            <w:pPr>
              <w:pStyle w:val="RCTstable"/>
              <w:keepNext/>
              <w:rPr>
                <w:b/>
              </w:rPr>
            </w:pPr>
            <w:r w:rsidRPr="0025597C">
              <w:rPr>
                <w:rFonts w:ascii="Century Gothic" w:hAnsi="Century Gothic"/>
                <w:b/>
                <w:noProof/>
              </w:rPr>
              <w:t>Bogaerts et al 2013</w:t>
            </w:r>
            <w:r>
              <w:fldChar w:fldCharType="begin">
                <w:fldData xml:space="preserve">PEVuZE5vdGU+PENpdGU+PEF1dGhvcj5Cb2dhZXJ0czwvQXV0aG9yPjxZZWFyPjIwMTM8L1llYXI+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</w:fldData>
              </w:fldChar>
            </w:r>
            <w:r w:rsidR="002747EA">
              <w:instrText xml:space="preserve"> ADDIN EN.CITE </w:instrText>
            </w:r>
            <w:r w:rsidR="002747EA">
              <w:fldChar w:fldCharType="begin">
                <w:fldData xml:space="preserve">PEVuZE5vdGU+PENpdGU+PEF1dGhvcj5Cb2dhZXJ0czwvQXV0aG9yPjxZZWFyPjIwMTM8L1llYXI+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</w:fldData>
              </w:fldChar>
            </w:r>
            <w:r w:rsidR="002747EA">
              <w:instrText xml:space="preserve"> ADDIN EN.CITE.DATA </w:instrText>
            </w:r>
            <w:r w:rsidR="002747EA">
              <w:fldChar w:fldCharType="end"/>
            </w:r>
            <w:r>
              <w:fldChar w:fldCharType="separate"/>
            </w:r>
            <w:r w:rsidR="002747EA" w:rsidRPr="002747EA">
              <w:rPr>
                <w:noProof/>
                <w:sz w:val="18"/>
                <w:vertAlign w:val="superscript"/>
              </w:rPr>
              <w:t>510</w:t>
            </w:r>
            <w:r>
              <w:fldChar w:fldCharType="end"/>
            </w:r>
          </w:p>
        </w:tc>
      </w:tr>
      <w:tr w:rsidR="008E765F" w:rsidRPr="00822EBF" w14:paraId="3B1F9733" w14:textId="77777777" w:rsidTr="005A5EBF">
        <w:trPr>
          <w:cantSplit/>
        </w:trPr>
        <w:tc>
          <w:tcPr>
            <w:tcW w:w="1560" w:type="dxa"/>
            <w:shd w:val="clear" w:color="D9E2F3" w:themeColor="accent1" w:themeTint="33" w:fill="auto"/>
          </w:tcPr>
          <w:p w14:paraId="6AD8E7C4" w14:textId="77777777" w:rsidR="008E765F" w:rsidRPr="00822EBF" w:rsidRDefault="008E765F" w:rsidP="003B5251">
            <w:pPr>
              <w:pStyle w:val="RCTstable"/>
              <w:keepNext/>
            </w:pPr>
            <w:r w:rsidRPr="00822EBF">
              <w:t>Random sequence generation</w:t>
            </w:r>
          </w:p>
        </w:tc>
        <w:tc>
          <w:tcPr>
            <w:tcW w:w="1275" w:type="dxa"/>
            <w:shd w:val="clear" w:color="D9E2F3" w:themeColor="accent1" w:themeTint="33" w:fill="FFC000" w:themeFill="accent4"/>
          </w:tcPr>
          <w:p w14:paraId="1E402A57" w14:textId="77777777" w:rsidR="008E765F" w:rsidRPr="00822EBF" w:rsidRDefault="008E765F" w:rsidP="003B5251">
            <w:pPr>
              <w:pStyle w:val="RCTstable"/>
              <w:keepNext/>
            </w:pPr>
            <w:r w:rsidRPr="00822EBF">
              <w:t>Unclear risk</w:t>
            </w:r>
          </w:p>
        </w:tc>
        <w:tc>
          <w:tcPr>
            <w:tcW w:w="11199" w:type="dxa"/>
            <w:shd w:val="clear" w:color="D9E2F3" w:themeColor="accent1" w:themeTint="33" w:fill="auto"/>
          </w:tcPr>
          <w:p w14:paraId="1EA500E2" w14:textId="77777777" w:rsidR="008E765F" w:rsidRPr="00822EBF" w:rsidRDefault="008E765F" w:rsidP="003B5251">
            <w:pPr>
              <w:pStyle w:val="RCTstable"/>
              <w:keepNext/>
            </w:pPr>
            <w:r w:rsidRPr="00822EBF">
              <w:t>Not described</w:t>
            </w:r>
            <w:r>
              <w:t>.</w:t>
            </w:r>
          </w:p>
        </w:tc>
      </w:tr>
      <w:tr w:rsidR="008E765F" w:rsidRPr="00822EBF" w14:paraId="664BCD33" w14:textId="77777777" w:rsidTr="005A5EBF">
        <w:trPr>
          <w:cantSplit/>
        </w:trPr>
        <w:tc>
          <w:tcPr>
            <w:tcW w:w="1560" w:type="dxa"/>
            <w:shd w:val="clear" w:color="D9E2F3" w:themeColor="accent1" w:themeTint="33" w:fill="auto"/>
          </w:tcPr>
          <w:p w14:paraId="45F842BD" w14:textId="77777777" w:rsidR="008E765F" w:rsidRPr="00822EBF" w:rsidRDefault="008E765F" w:rsidP="00611251">
            <w:pPr>
              <w:pStyle w:val="RCTstable"/>
            </w:pPr>
            <w:r w:rsidRPr="00822EBF">
              <w:t xml:space="preserve">Allocation concealment </w:t>
            </w:r>
          </w:p>
        </w:tc>
        <w:tc>
          <w:tcPr>
            <w:tcW w:w="1275" w:type="dxa"/>
            <w:shd w:val="clear" w:color="D9E2F3" w:themeColor="accent1" w:themeTint="33" w:fill="70AD47" w:themeFill="accent6"/>
          </w:tcPr>
          <w:p w14:paraId="602523E0"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0BDE32B4" w14:textId="77777777" w:rsidR="008E765F" w:rsidRPr="00822EBF" w:rsidRDefault="008E765F" w:rsidP="00611251">
            <w:pPr>
              <w:pStyle w:val="RCTstable"/>
            </w:pPr>
            <w:r>
              <w:t>“Randomis</w:t>
            </w:r>
            <w:r w:rsidRPr="00822EBF">
              <w:t>ation took place by choosing one opaque envelope containing a ticket indicating one of the three groups</w:t>
            </w:r>
            <w:r>
              <w:t>.”</w:t>
            </w:r>
          </w:p>
        </w:tc>
      </w:tr>
      <w:tr w:rsidR="008E765F" w:rsidRPr="00822EBF" w14:paraId="6B658556" w14:textId="77777777" w:rsidTr="005A5EBF">
        <w:trPr>
          <w:cantSplit/>
          <w:trHeight w:val="319"/>
        </w:trPr>
        <w:tc>
          <w:tcPr>
            <w:tcW w:w="1560" w:type="dxa"/>
            <w:shd w:val="clear" w:color="D9E2F3" w:themeColor="accent1" w:themeTint="33" w:fill="auto"/>
          </w:tcPr>
          <w:p w14:paraId="050C0502" w14:textId="77777777" w:rsidR="008E765F" w:rsidRPr="00822EBF" w:rsidRDefault="008E765F" w:rsidP="00611251">
            <w:pPr>
              <w:pStyle w:val="RCTstable"/>
            </w:pPr>
            <w:r w:rsidRPr="00822EBF">
              <w:t>Performance bias</w:t>
            </w:r>
          </w:p>
        </w:tc>
        <w:tc>
          <w:tcPr>
            <w:tcW w:w="1275" w:type="dxa"/>
            <w:shd w:val="clear" w:color="D9E2F3" w:themeColor="accent1" w:themeTint="33" w:fill="FFC000" w:themeFill="accent4"/>
          </w:tcPr>
          <w:p w14:paraId="3928CB49" w14:textId="77777777" w:rsidR="008E765F" w:rsidRPr="00822EBF" w:rsidRDefault="008E765F" w:rsidP="00611251">
            <w:pPr>
              <w:pStyle w:val="RCTstable"/>
            </w:pPr>
            <w:r w:rsidRPr="00822EBF">
              <w:t>Unclear risk</w:t>
            </w:r>
          </w:p>
        </w:tc>
        <w:tc>
          <w:tcPr>
            <w:tcW w:w="11199" w:type="dxa"/>
            <w:shd w:val="clear" w:color="D9E2F3" w:themeColor="accent1" w:themeTint="33" w:fill="auto"/>
          </w:tcPr>
          <w:p w14:paraId="6D0B73C7" w14:textId="77777777" w:rsidR="008E765F" w:rsidRPr="00822EBF" w:rsidRDefault="008E765F" w:rsidP="00611251">
            <w:pPr>
              <w:pStyle w:val="RCTstable"/>
            </w:pPr>
            <w:r w:rsidRPr="00822EBF">
              <w:t>Not described</w:t>
            </w:r>
            <w:r>
              <w:t>.</w:t>
            </w:r>
          </w:p>
        </w:tc>
      </w:tr>
      <w:tr w:rsidR="008E765F" w:rsidRPr="00822EBF" w14:paraId="0445746C" w14:textId="77777777" w:rsidTr="005A5EBF">
        <w:trPr>
          <w:cantSplit/>
        </w:trPr>
        <w:tc>
          <w:tcPr>
            <w:tcW w:w="1560" w:type="dxa"/>
            <w:shd w:val="clear" w:color="D9E2F3" w:themeColor="accent1" w:themeTint="33" w:fill="auto"/>
          </w:tcPr>
          <w:p w14:paraId="30B931C0" w14:textId="77777777" w:rsidR="008E765F" w:rsidRPr="00822EBF" w:rsidRDefault="008E765F" w:rsidP="00611251">
            <w:pPr>
              <w:pStyle w:val="RCTstable"/>
            </w:pPr>
            <w:r w:rsidRPr="00822EBF">
              <w:t>Detection bias</w:t>
            </w:r>
          </w:p>
        </w:tc>
        <w:tc>
          <w:tcPr>
            <w:tcW w:w="1275" w:type="dxa"/>
            <w:shd w:val="clear" w:color="D9E2F3" w:themeColor="accent1" w:themeTint="33" w:fill="FFC000" w:themeFill="accent4"/>
          </w:tcPr>
          <w:p w14:paraId="4BB64FD1" w14:textId="77777777" w:rsidR="008E765F" w:rsidRPr="00822EBF" w:rsidRDefault="008E765F" w:rsidP="00611251">
            <w:pPr>
              <w:pStyle w:val="RCTstable"/>
            </w:pPr>
            <w:r w:rsidRPr="00822EBF">
              <w:t>Unclear risk</w:t>
            </w:r>
          </w:p>
        </w:tc>
        <w:tc>
          <w:tcPr>
            <w:tcW w:w="11199" w:type="dxa"/>
            <w:shd w:val="clear" w:color="D9E2F3" w:themeColor="accent1" w:themeTint="33" w:fill="auto"/>
          </w:tcPr>
          <w:p w14:paraId="2C20E031" w14:textId="77777777" w:rsidR="008E765F" w:rsidRPr="00822EBF" w:rsidRDefault="008E765F" w:rsidP="00611251">
            <w:pPr>
              <w:pStyle w:val="RCTstable"/>
            </w:pPr>
            <w:r w:rsidRPr="00822EBF">
              <w:t>Not described</w:t>
            </w:r>
            <w:r>
              <w:t>.</w:t>
            </w:r>
          </w:p>
        </w:tc>
      </w:tr>
      <w:tr w:rsidR="008E765F" w:rsidRPr="00822EBF" w14:paraId="6833F7A0" w14:textId="77777777" w:rsidTr="005A5EBF">
        <w:trPr>
          <w:cantSplit/>
        </w:trPr>
        <w:tc>
          <w:tcPr>
            <w:tcW w:w="1560" w:type="dxa"/>
            <w:shd w:val="clear" w:color="D9E2F3" w:themeColor="accent1" w:themeTint="33" w:fill="auto"/>
          </w:tcPr>
          <w:p w14:paraId="779004AF" w14:textId="77777777" w:rsidR="008E765F" w:rsidRPr="00822EBF" w:rsidRDefault="008E765F" w:rsidP="00611251">
            <w:pPr>
              <w:pStyle w:val="RCTstable"/>
            </w:pPr>
            <w:r w:rsidRPr="00822EBF">
              <w:t>Incomplete outcome data</w:t>
            </w:r>
          </w:p>
        </w:tc>
        <w:tc>
          <w:tcPr>
            <w:tcW w:w="1275" w:type="dxa"/>
            <w:shd w:val="clear" w:color="D9E2F3" w:themeColor="accent1" w:themeTint="33" w:fill="70AD47" w:themeFill="accent6"/>
          </w:tcPr>
          <w:p w14:paraId="6B10A947"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793B04CC" w14:textId="77777777" w:rsidR="008E765F" w:rsidRPr="00822EBF" w:rsidRDefault="008E765F" w:rsidP="00611251">
            <w:pPr>
              <w:pStyle w:val="RCTstable"/>
            </w:pPr>
            <w:r w:rsidRPr="00822EBF">
              <w:t>Low attrition and reasons given.</w:t>
            </w:r>
          </w:p>
        </w:tc>
      </w:tr>
      <w:tr w:rsidR="008E765F" w:rsidRPr="00822EBF" w14:paraId="037F11E5" w14:textId="77777777" w:rsidTr="005A5EBF">
        <w:trPr>
          <w:cantSplit/>
        </w:trPr>
        <w:tc>
          <w:tcPr>
            <w:tcW w:w="1560" w:type="dxa"/>
            <w:shd w:val="clear" w:color="D9E2F3" w:themeColor="accent1" w:themeTint="33" w:fill="auto"/>
          </w:tcPr>
          <w:p w14:paraId="2CAF9629" w14:textId="77777777" w:rsidR="008E765F" w:rsidRPr="00822EBF" w:rsidRDefault="008E765F" w:rsidP="00611251">
            <w:pPr>
              <w:pStyle w:val="RCTstable"/>
            </w:pPr>
            <w:r w:rsidRPr="00822EBF">
              <w:t>Selective reporting</w:t>
            </w:r>
          </w:p>
        </w:tc>
        <w:tc>
          <w:tcPr>
            <w:tcW w:w="1275" w:type="dxa"/>
            <w:shd w:val="clear" w:color="D9E2F3" w:themeColor="accent1" w:themeTint="33" w:fill="70AD47" w:themeFill="accent6"/>
          </w:tcPr>
          <w:p w14:paraId="67205EFC"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5FE8DD4F" w14:textId="77777777" w:rsidR="008E765F" w:rsidRPr="00822EBF" w:rsidRDefault="008E765F" w:rsidP="00611251">
            <w:pPr>
              <w:pStyle w:val="RCTstable"/>
            </w:pPr>
            <w:r w:rsidRPr="00822EBF">
              <w:t>Pre-specified outcomes reported.</w:t>
            </w:r>
          </w:p>
        </w:tc>
      </w:tr>
      <w:tr w:rsidR="008E765F" w:rsidRPr="00822EBF" w14:paraId="61D5F949" w14:textId="77777777" w:rsidTr="005A5EBF">
        <w:trPr>
          <w:cantSplit/>
        </w:trPr>
        <w:tc>
          <w:tcPr>
            <w:tcW w:w="1560" w:type="dxa"/>
            <w:shd w:val="clear" w:color="D9E2F3" w:themeColor="accent1" w:themeTint="33" w:fill="auto"/>
          </w:tcPr>
          <w:p w14:paraId="3CDE2AC6" w14:textId="77777777" w:rsidR="008E765F" w:rsidRPr="00822EBF" w:rsidRDefault="008E765F" w:rsidP="00611251">
            <w:pPr>
              <w:pStyle w:val="RCTstable"/>
            </w:pPr>
            <w:r w:rsidRPr="00822EBF">
              <w:t xml:space="preserve">Other limitations </w:t>
            </w:r>
          </w:p>
        </w:tc>
        <w:tc>
          <w:tcPr>
            <w:tcW w:w="1275" w:type="dxa"/>
            <w:shd w:val="clear" w:color="D9E2F3" w:themeColor="accent1" w:themeTint="33" w:fill="FF4D19"/>
          </w:tcPr>
          <w:p w14:paraId="321BCAB1" w14:textId="77777777" w:rsidR="008E765F" w:rsidRPr="00822EBF" w:rsidRDefault="008E765F" w:rsidP="00611251">
            <w:pPr>
              <w:pStyle w:val="RCTstable"/>
            </w:pPr>
            <w:r w:rsidRPr="00822EBF">
              <w:t>High risk</w:t>
            </w:r>
          </w:p>
        </w:tc>
        <w:tc>
          <w:tcPr>
            <w:tcW w:w="11199" w:type="dxa"/>
            <w:shd w:val="clear" w:color="D9E2F3" w:themeColor="accent1" w:themeTint="33" w:fill="auto"/>
          </w:tcPr>
          <w:p w14:paraId="6F3BBD31" w14:textId="77777777" w:rsidR="008E765F" w:rsidRPr="00822EBF" w:rsidRDefault="008E765F" w:rsidP="00611251">
            <w:pPr>
              <w:pStyle w:val="RCTstable"/>
            </w:pPr>
            <w:r w:rsidRPr="00822EBF">
              <w:t>“Obese women with GDM or preterm delivery, as well as those with missing psychological measurements throughout pregnancy, were not excluded but this was controlled for in the statistical models.”</w:t>
            </w:r>
          </w:p>
        </w:tc>
      </w:tr>
      <w:tr w:rsidR="008E765F" w:rsidRPr="00822EBF" w14:paraId="0C0378ED" w14:textId="77777777" w:rsidTr="005A5EBF">
        <w:trPr>
          <w:cantSplit/>
        </w:trPr>
        <w:tc>
          <w:tcPr>
            <w:tcW w:w="14034" w:type="dxa"/>
            <w:gridSpan w:val="3"/>
            <w:shd w:val="solid" w:color="D9E2F3" w:themeColor="accent1" w:themeTint="33" w:fill="auto"/>
          </w:tcPr>
          <w:p w14:paraId="68C9425B" w14:textId="1370B1E5" w:rsidR="008E765F" w:rsidRPr="00822EBF" w:rsidRDefault="008E765F" w:rsidP="002747EA">
            <w:pPr>
              <w:pStyle w:val="RCTstable"/>
              <w:keepNext/>
            </w:pPr>
            <w:r w:rsidRPr="00EE0195">
              <w:rPr>
                <w:rFonts w:ascii="Century Gothic" w:hAnsi="Century Gothic"/>
                <w:b/>
                <w:noProof/>
              </w:rPr>
              <w:t>Bruno et al 2017</w:t>
            </w:r>
            <w:r>
              <w:fldChar w:fldCharType="begin">
                <w:fldData xml:space="preserve">PEVuZE5vdGU+PENpdGU+PEF1dGhvcj5CcnVubzwvQXV0aG9yPjxZZWFyPjIwMTc8L1llYXI+PFJl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</w:fldData>
              </w:fldChar>
            </w:r>
            <w:r w:rsidR="002747EA">
              <w:instrText xml:space="preserve"> ADDIN EN.CITE </w:instrText>
            </w:r>
            <w:r w:rsidR="002747EA">
              <w:fldChar w:fldCharType="begin">
                <w:fldData xml:space="preserve">PEVuZE5vdGU+PENpdGU+PEF1dGhvcj5CcnVubzwvQXV0aG9yPjxZZWFyPjIwMTc8L1llYXI+PFJl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</w:fldData>
              </w:fldChar>
            </w:r>
            <w:r w:rsidR="002747EA">
              <w:instrText xml:space="preserve"> ADDIN EN.CITE.DATA </w:instrText>
            </w:r>
            <w:r w:rsidR="002747EA">
              <w:fldChar w:fldCharType="end"/>
            </w:r>
            <w:r>
              <w:fldChar w:fldCharType="separate"/>
            </w:r>
            <w:r w:rsidR="002747EA" w:rsidRPr="002747EA">
              <w:rPr>
                <w:noProof/>
                <w:sz w:val="18"/>
                <w:vertAlign w:val="superscript"/>
              </w:rPr>
              <w:t>499</w:t>
            </w:r>
            <w:r>
              <w:fldChar w:fldCharType="end"/>
            </w:r>
          </w:p>
        </w:tc>
      </w:tr>
      <w:tr w:rsidR="008E765F" w:rsidRPr="00822EBF" w14:paraId="66B5A16F" w14:textId="77777777" w:rsidTr="005A5EBF">
        <w:trPr>
          <w:cantSplit/>
        </w:trPr>
        <w:tc>
          <w:tcPr>
            <w:tcW w:w="1560" w:type="dxa"/>
            <w:shd w:val="clear" w:color="D9E2F3" w:themeColor="accent1" w:themeTint="33" w:fill="auto"/>
          </w:tcPr>
          <w:p w14:paraId="7C42C3BB" w14:textId="77777777" w:rsidR="008E765F" w:rsidRPr="00822EBF" w:rsidRDefault="008E765F" w:rsidP="00611251">
            <w:pPr>
              <w:pStyle w:val="RCTstable"/>
              <w:keepNext/>
            </w:pPr>
            <w:r w:rsidRPr="00822EBF">
              <w:t>Random sequence generation</w:t>
            </w:r>
          </w:p>
        </w:tc>
        <w:tc>
          <w:tcPr>
            <w:tcW w:w="1275" w:type="dxa"/>
            <w:shd w:val="clear" w:color="D9E2F3" w:themeColor="accent1" w:themeTint="33" w:fill="70AD47" w:themeFill="accent6"/>
          </w:tcPr>
          <w:p w14:paraId="285BE082" w14:textId="77777777" w:rsidR="008E765F" w:rsidRPr="00822EBF" w:rsidRDefault="008E765F" w:rsidP="00611251">
            <w:pPr>
              <w:pStyle w:val="RCTstable"/>
              <w:keepNext/>
            </w:pPr>
            <w:r w:rsidRPr="00822EBF">
              <w:t>Low risk</w:t>
            </w:r>
          </w:p>
        </w:tc>
        <w:tc>
          <w:tcPr>
            <w:tcW w:w="11199" w:type="dxa"/>
            <w:shd w:val="clear" w:color="D9E2F3" w:themeColor="accent1" w:themeTint="33" w:fill="auto"/>
          </w:tcPr>
          <w:p w14:paraId="67C0B391" w14:textId="77777777" w:rsidR="008E765F" w:rsidRPr="00822EBF" w:rsidRDefault="008E765F" w:rsidP="00611251">
            <w:pPr>
              <w:pStyle w:val="RCTstable"/>
              <w:keepNext/>
            </w:pPr>
            <w:r>
              <w:t>“The randomis</w:t>
            </w:r>
            <w:r w:rsidRPr="00822EBF">
              <w:t>ation list was obtained by computer-generated random allocation with a 1:1 ratio</w:t>
            </w:r>
            <w:r>
              <w:t>.”</w:t>
            </w:r>
          </w:p>
        </w:tc>
      </w:tr>
      <w:tr w:rsidR="008E765F" w:rsidRPr="00822EBF" w14:paraId="2A4CD79E" w14:textId="77777777" w:rsidTr="005A5EBF">
        <w:trPr>
          <w:cantSplit/>
        </w:trPr>
        <w:tc>
          <w:tcPr>
            <w:tcW w:w="1560" w:type="dxa"/>
            <w:shd w:val="clear" w:color="D9E2F3" w:themeColor="accent1" w:themeTint="33" w:fill="auto"/>
          </w:tcPr>
          <w:p w14:paraId="60FEFE68" w14:textId="77777777" w:rsidR="008E765F" w:rsidRPr="00822EBF" w:rsidRDefault="008E765F" w:rsidP="00611251">
            <w:pPr>
              <w:pStyle w:val="RCTstable"/>
              <w:keepNext/>
            </w:pPr>
            <w:r w:rsidRPr="00822EBF">
              <w:t xml:space="preserve">Allocation concealment </w:t>
            </w:r>
          </w:p>
        </w:tc>
        <w:tc>
          <w:tcPr>
            <w:tcW w:w="1275" w:type="dxa"/>
            <w:shd w:val="clear" w:color="D9E2F3" w:themeColor="accent1" w:themeTint="33" w:fill="70AD47" w:themeFill="accent6"/>
          </w:tcPr>
          <w:p w14:paraId="3172C8E1" w14:textId="77777777" w:rsidR="008E765F" w:rsidRPr="00822EBF" w:rsidRDefault="008E765F" w:rsidP="00611251">
            <w:pPr>
              <w:pStyle w:val="RCTstable"/>
              <w:keepNext/>
            </w:pPr>
            <w:r w:rsidRPr="00822EBF">
              <w:t>Low risk</w:t>
            </w:r>
          </w:p>
        </w:tc>
        <w:tc>
          <w:tcPr>
            <w:tcW w:w="11199" w:type="dxa"/>
            <w:shd w:val="clear" w:color="D9E2F3" w:themeColor="accent1" w:themeTint="33" w:fill="auto"/>
          </w:tcPr>
          <w:p w14:paraId="1B912533" w14:textId="77777777" w:rsidR="008E765F" w:rsidRPr="00822EBF" w:rsidRDefault="008E765F" w:rsidP="00611251">
            <w:pPr>
              <w:pStyle w:val="RCTstable"/>
              <w:keepNext/>
            </w:pPr>
            <w:r>
              <w:t>“</w:t>
            </w:r>
            <w:r w:rsidRPr="00822EBF">
              <w:t>The allocations were sealed in numbered white envelopes, which were kept in the midwifery facility. After eligibility was assessed, a midwife opened the next random envelope</w:t>
            </w:r>
            <w:r>
              <w:t>.”</w:t>
            </w:r>
          </w:p>
        </w:tc>
      </w:tr>
      <w:tr w:rsidR="008E765F" w:rsidRPr="00822EBF" w14:paraId="5307DC78" w14:textId="77777777" w:rsidTr="005A5EBF">
        <w:trPr>
          <w:cantSplit/>
        </w:trPr>
        <w:tc>
          <w:tcPr>
            <w:tcW w:w="1560" w:type="dxa"/>
            <w:shd w:val="clear" w:color="D9E2F3" w:themeColor="accent1" w:themeTint="33" w:fill="auto"/>
          </w:tcPr>
          <w:p w14:paraId="60F883D1" w14:textId="77777777" w:rsidR="008E765F" w:rsidRPr="00822EBF" w:rsidRDefault="008E765F" w:rsidP="00611251">
            <w:pPr>
              <w:pStyle w:val="RCTstable"/>
            </w:pPr>
            <w:r w:rsidRPr="00822EBF">
              <w:t>Performance bias</w:t>
            </w:r>
          </w:p>
        </w:tc>
        <w:tc>
          <w:tcPr>
            <w:tcW w:w="1275" w:type="dxa"/>
            <w:shd w:val="clear" w:color="D9E2F3" w:themeColor="accent1" w:themeTint="33" w:fill="FF4D19"/>
          </w:tcPr>
          <w:p w14:paraId="38E5C457" w14:textId="77777777" w:rsidR="008E765F" w:rsidRPr="00822EBF" w:rsidRDefault="008E765F" w:rsidP="00611251">
            <w:pPr>
              <w:pStyle w:val="RCTstable"/>
            </w:pPr>
            <w:r w:rsidRPr="00822EBF">
              <w:t>High risk</w:t>
            </w:r>
          </w:p>
        </w:tc>
        <w:tc>
          <w:tcPr>
            <w:tcW w:w="11199" w:type="dxa"/>
            <w:shd w:val="clear" w:color="D9E2F3" w:themeColor="accent1" w:themeTint="33" w:fill="auto"/>
          </w:tcPr>
          <w:p w14:paraId="61AA0828" w14:textId="77777777" w:rsidR="008E765F" w:rsidRPr="00822EBF" w:rsidRDefault="008E765F" w:rsidP="00611251">
            <w:pPr>
              <w:pStyle w:val="RCTstable"/>
            </w:pPr>
            <w:r w:rsidRPr="00822EBF">
              <w:t>The trial was described as</w:t>
            </w:r>
            <w:r>
              <w:t xml:space="preserve"> open: “</w:t>
            </w:r>
            <w:r w:rsidRPr="00822EBF">
              <w:t xml:space="preserve">Because of the study design, the gynaecologist and the dietitian knew the </w:t>
            </w:r>
            <w:r>
              <w:t>group allocation of the patient”</w:t>
            </w:r>
            <w:r w:rsidRPr="00822EBF">
              <w:t>.</w:t>
            </w:r>
          </w:p>
        </w:tc>
      </w:tr>
      <w:tr w:rsidR="008E765F" w:rsidRPr="00822EBF" w14:paraId="610A10A1" w14:textId="77777777" w:rsidTr="005A5EBF">
        <w:trPr>
          <w:cantSplit/>
        </w:trPr>
        <w:tc>
          <w:tcPr>
            <w:tcW w:w="1560" w:type="dxa"/>
            <w:shd w:val="clear" w:color="D9E2F3" w:themeColor="accent1" w:themeTint="33" w:fill="auto"/>
          </w:tcPr>
          <w:p w14:paraId="6FA1BDAF" w14:textId="77777777" w:rsidR="008E765F" w:rsidRPr="00822EBF" w:rsidRDefault="008E765F" w:rsidP="00611251">
            <w:pPr>
              <w:pStyle w:val="RCTstable"/>
            </w:pPr>
            <w:r w:rsidRPr="00822EBF">
              <w:t>Detection bias</w:t>
            </w:r>
          </w:p>
        </w:tc>
        <w:tc>
          <w:tcPr>
            <w:tcW w:w="1275" w:type="dxa"/>
            <w:shd w:val="clear" w:color="D9E2F3" w:themeColor="accent1" w:themeTint="33" w:fill="70AD47" w:themeFill="accent6"/>
          </w:tcPr>
          <w:p w14:paraId="2AF6D777"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5AB4B17E" w14:textId="77777777" w:rsidR="008E765F" w:rsidRPr="00822EBF" w:rsidRDefault="008E765F" w:rsidP="00611251">
            <w:pPr>
              <w:pStyle w:val="RCTstable"/>
            </w:pPr>
            <w:r w:rsidRPr="00822EBF">
              <w:t>“The obstetrician in charge of the enrolled women was blind to the allocation group. The data regarding the delivery and the newborns were collected from the clinical records by two residents who were blind to the allocation group.” Not clear whether some outcomes (such as GDM and GWG) were able to be assessed blind.</w:t>
            </w:r>
          </w:p>
        </w:tc>
      </w:tr>
      <w:tr w:rsidR="008E765F" w:rsidRPr="00822EBF" w14:paraId="4256865B" w14:textId="77777777" w:rsidTr="005A5EBF">
        <w:trPr>
          <w:cantSplit/>
        </w:trPr>
        <w:tc>
          <w:tcPr>
            <w:tcW w:w="1560" w:type="dxa"/>
            <w:shd w:val="clear" w:color="D9E2F3" w:themeColor="accent1" w:themeTint="33" w:fill="auto"/>
          </w:tcPr>
          <w:p w14:paraId="5A2CD2DE" w14:textId="77777777" w:rsidR="008E765F" w:rsidRPr="00822EBF" w:rsidRDefault="008E765F" w:rsidP="00611251">
            <w:pPr>
              <w:pStyle w:val="RCTstable"/>
            </w:pPr>
            <w:r w:rsidRPr="00822EBF">
              <w:t>Incomplete outcome data</w:t>
            </w:r>
          </w:p>
        </w:tc>
        <w:tc>
          <w:tcPr>
            <w:tcW w:w="1275" w:type="dxa"/>
            <w:shd w:val="clear" w:color="D9E2F3" w:themeColor="accent1" w:themeTint="33" w:fill="FF4D19"/>
          </w:tcPr>
          <w:p w14:paraId="04A27B73" w14:textId="77777777" w:rsidR="008E765F" w:rsidRPr="00822EBF" w:rsidRDefault="008E765F" w:rsidP="00611251">
            <w:pPr>
              <w:pStyle w:val="RCTstable"/>
            </w:pPr>
            <w:r w:rsidRPr="00822EBF">
              <w:t>High risk</w:t>
            </w:r>
          </w:p>
        </w:tc>
        <w:tc>
          <w:tcPr>
            <w:tcW w:w="11199" w:type="dxa"/>
            <w:shd w:val="clear" w:color="D9E2F3" w:themeColor="accent1" w:themeTint="33" w:fill="auto"/>
          </w:tcPr>
          <w:p w14:paraId="6866945C" w14:textId="77777777" w:rsidR="008E765F" w:rsidRPr="00822EBF" w:rsidRDefault="008E765F" w:rsidP="00611251">
            <w:pPr>
              <w:pStyle w:val="RCTstable"/>
            </w:pPr>
            <w:r w:rsidRPr="00822EBF">
              <w:t>Of 191 women randomised, 131 (69%) women were included in the analyses. Women lost to follow-up were significantly younger, had a lower educational level and were more frequently overweight</w:t>
            </w:r>
          </w:p>
        </w:tc>
      </w:tr>
      <w:tr w:rsidR="008E765F" w:rsidRPr="00822EBF" w14:paraId="1D07B388" w14:textId="77777777" w:rsidTr="005A5EBF">
        <w:trPr>
          <w:cantSplit/>
        </w:trPr>
        <w:tc>
          <w:tcPr>
            <w:tcW w:w="1560" w:type="dxa"/>
            <w:shd w:val="clear" w:color="D9E2F3" w:themeColor="accent1" w:themeTint="33" w:fill="auto"/>
          </w:tcPr>
          <w:p w14:paraId="0C6D3158" w14:textId="77777777" w:rsidR="008E765F" w:rsidRPr="00822EBF" w:rsidRDefault="008E765F" w:rsidP="00611251">
            <w:pPr>
              <w:pStyle w:val="RCTstable"/>
            </w:pPr>
            <w:r w:rsidRPr="00822EBF">
              <w:t>Selective reporting</w:t>
            </w:r>
          </w:p>
        </w:tc>
        <w:tc>
          <w:tcPr>
            <w:tcW w:w="1275" w:type="dxa"/>
            <w:shd w:val="clear" w:color="D9E2F3" w:themeColor="accent1" w:themeTint="33" w:fill="FF4D19"/>
          </w:tcPr>
          <w:p w14:paraId="540AC01B" w14:textId="77777777" w:rsidR="008E765F" w:rsidRPr="00822EBF" w:rsidRDefault="008E765F" w:rsidP="00611251">
            <w:pPr>
              <w:pStyle w:val="RCTstable"/>
            </w:pPr>
            <w:r w:rsidRPr="00822EBF">
              <w:t>High risk</w:t>
            </w:r>
          </w:p>
        </w:tc>
        <w:tc>
          <w:tcPr>
            <w:tcW w:w="11199" w:type="dxa"/>
            <w:shd w:val="clear" w:color="D9E2F3" w:themeColor="accent1" w:themeTint="33" w:fill="auto"/>
          </w:tcPr>
          <w:p w14:paraId="3B789C0F" w14:textId="77777777" w:rsidR="008E765F" w:rsidRPr="00822EBF" w:rsidRDefault="008E765F" w:rsidP="00611251">
            <w:pPr>
              <w:pStyle w:val="RCTstable"/>
            </w:pPr>
            <w:r w:rsidRPr="00822EBF">
              <w:t>The protocol, published with ClinicalTrials.gov, was modified before the preliminary analyses; the primary</w:t>
            </w:r>
            <w:r>
              <w:t xml:space="preserve"> </w:t>
            </w:r>
            <w:r w:rsidRPr="00822EBF">
              <w:t>outcome was changed, and additional secondary outcomes were included. The reporting of outcomes is incomplete for outcomes such as NICU admission (”were very few and did not differ between the groups“).</w:t>
            </w:r>
          </w:p>
        </w:tc>
      </w:tr>
      <w:tr w:rsidR="008E765F" w:rsidRPr="00822EBF" w14:paraId="0F65C3AA" w14:textId="77777777" w:rsidTr="005A5EBF">
        <w:trPr>
          <w:cantSplit/>
        </w:trPr>
        <w:tc>
          <w:tcPr>
            <w:tcW w:w="1560" w:type="dxa"/>
            <w:shd w:val="clear" w:color="D9E2F3" w:themeColor="accent1" w:themeTint="33" w:fill="auto"/>
          </w:tcPr>
          <w:p w14:paraId="4B7F3834" w14:textId="77777777" w:rsidR="008E765F" w:rsidRPr="00822EBF" w:rsidRDefault="008E765F" w:rsidP="00611251">
            <w:pPr>
              <w:pStyle w:val="RCTstable"/>
            </w:pPr>
            <w:r w:rsidRPr="00822EBF">
              <w:t xml:space="preserve">Other limitations </w:t>
            </w:r>
          </w:p>
        </w:tc>
        <w:tc>
          <w:tcPr>
            <w:tcW w:w="1275" w:type="dxa"/>
            <w:shd w:val="clear" w:color="D9E2F3" w:themeColor="accent1" w:themeTint="33" w:fill="70AD47" w:themeFill="accent6"/>
          </w:tcPr>
          <w:p w14:paraId="6A9C0DE3"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7FCDA5FC" w14:textId="77777777" w:rsidR="008E765F" w:rsidRPr="003956DD" w:rsidRDefault="008E765F" w:rsidP="00611251">
            <w:pPr>
              <w:pStyle w:val="RCTstable"/>
            </w:pPr>
            <w:r w:rsidRPr="003956DD">
              <w:t>No obvious sources of other bias identified</w:t>
            </w:r>
            <w:r>
              <w:t>.</w:t>
            </w:r>
          </w:p>
        </w:tc>
      </w:tr>
      <w:tr w:rsidR="00B029D1" w:rsidRPr="00822EBF" w14:paraId="74F05CB0" w14:textId="77777777" w:rsidTr="00E44521">
        <w:trPr>
          <w:cantSplit/>
        </w:trPr>
        <w:tc>
          <w:tcPr>
            <w:tcW w:w="14034" w:type="dxa"/>
            <w:gridSpan w:val="3"/>
            <w:shd w:val="solid" w:color="D9E2F3" w:themeColor="accent1" w:themeTint="33" w:fill="auto"/>
          </w:tcPr>
          <w:p w14:paraId="04FCE52B" w14:textId="5162B236" w:rsidR="00B029D1" w:rsidRPr="00822EBF" w:rsidRDefault="00B029D1" w:rsidP="002747EA">
            <w:pPr>
              <w:pStyle w:val="RCTstable"/>
              <w:keepNext/>
            </w:pPr>
            <w:r>
              <w:rPr>
                <w:rFonts w:ascii="Century Gothic" w:hAnsi="Century Gothic"/>
                <w:b/>
                <w:noProof/>
              </w:rPr>
              <w:t>Buckingham-Schutt et al 2019</w:t>
            </w:r>
            <w:r w:rsidR="00D07346">
              <w:fldChar w:fldCharType="begin">
                <w:fldData xml:space="preserve">PEVuZE5vdGU+PENpdGU+PEF1dGhvcj5CdWNraW5naGFtLVNjaHV0dDwvQXV0aG9yPjxZZWFyPjIw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</w:fldData>
              </w:fldChar>
            </w:r>
            <w:r w:rsidR="002747EA">
              <w:instrText xml:space="preserve"> ADDIN EN.CITE </w:instrText>
            </w:r>
            <w:r w:rsidR="002747EA">
              <w:fldChar w:fldCharType="begin">
                <w:fldData xml:space="preserve">PEVuZE5vdGU+PENpdGU+PEF1dGhvcj5CdWNraW5naGFtLVNjaHV0dDwvQXV0aG9yPjxZZWFyPjIw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</w:fldData>
              </w:fldChar>
            </w:r>
            <w:r w:rsidR="002747EA">
              <w:instrText xml:space="preserve"> ADDIN EN.CITE.DATA </w:instrText>
            </w:r>
            <w:r w:rsidR="002747EA">
              <w:fldChar w:fldCharType="end"/>
            </w:r>
            <w:r w:rsidR="00D07346">
              <w:fldChar w:fldCharType="separate"/>
            </w:r>
            <w:r w:rsidR="002747EA" w:rsidRPr="002747EA">
              <w:rPr>
                <w:noProof/>
                <w:sz w:val="18"/>
                <w:vertAlign w:val="superscript"/>
              </w:rPr>
              <w:t>483</w:t>
            </w:r>
            <w:r w:rsidR="00D07346">
              <w:fldChar w:fldCharType="end"/>
            </w:r>
          </w:p>
        </w:tc>
      </w:tr>
      <w:tr w:rsidR="00B029D1" w:rsidRPr="00822EBF" w14:paraId="16A5845D" w14:textId="77777777" w:rsidTr="0030223E">
        <w:trPr>
          <w:cantSplit/>
        </w:trPr>
        <w:tc>
          <w:tcPr>
            <w:tcW w:w="1560" w:type="dxa"/>
            <w:shd w:val="clear" w:color="D9E2F3" w:themeColor="accent1" w:themeTint="33" w:fill="auto"/>
          </w:tcPr>
          <w:p w14:paraId="4420C360" w14:textId="77777777" w:rsidR="00B029D1" w:rsidRPr="00822EBF" w:rsidRDefault="00B029D1" w:rsidP="00E44521">
            <w:pPr>
              <w:pStyle w:val="RCTstable"/>
              <w:keepNext/>
            </w:pPr>
            <w:r w:rsidRPr="00822EBF">
              <w:t>Random sequence generation</w:t>
            </w:r>
          </w:p>
        </w:tc>
        <w:tc>
          <w:tcPr>
            <w:tcW w:w="1275" w:type="dxa"/>
            <w:shd w:val="clear" w:color="auto" w:fill="FFC000" w:themeFill="accent4"/>
          </w:tcPr>
          <w:p w14:paraId="37F40208" w14:textId="5EAF4AF3" w:rsidR="00B029D1" w:rsidRPr="00822EBF" w:rsidRDefault="00BA67D0" w:rsidP="00E44521">
            <w:pPr>
              <w:pStyle w:val="RCTstable"/>
              <w:keepNext/>
            </w:pPr>
            <w:r>
              <w:t>Unclear</w:t>
            </w:r>
            <w:r w:rsidR="00B029D1" w:rsidRPr="00822EBF">
              <w:t xml:space="preserve"> risk</w:t>
            </w:r>
          </w:p>
        </w:tc>
        <w:tc>
          <w:tcPr>
            <w:tcW w:w="11199" w:type="dxa"/>
            <w:shd w:val="clear" w:color="D9E2F3" w:themeColor="accent1" w:themeTint="33" w:fill="auto"/>
          </w:tcPr>
          <w:p w14:paraId="26FEC3AD" w14:textId="7821A54F" w:rsidR="00B029D1" w:rsidRPr="00822EBF" w:rsidRDefault="00BA67D0" w:rsidP="00E44521">
            <w:pPr>
              <w:pStyle w:val="RCTstable"/>
              <w:keepNext/>
            </w:pPr>
            <w:r>
              <w:t>Not described</w:t>
            </w:r>
          </w:p>
        </w:tc>
      </w:tr>
      <w:tr w:rsidR="00B029D1" w:rsidRPr="00822EBF" w14:paraId="0D9F80AB" w14:textId="77777777" w:rsidTr="0030223E">
        <w:trPr>
          <w:cantSplit/>
        </w:trPr>
        <w:tc>
          <w:tcPr>
            <w:tcW w:w="1560" w:type="dxa"/>
            <w:shd w:val="clear" w:color="D9E2F3" w:themeColor="accent1" w:themeTint="33" w:fill="auto"/>
          </w:tcPr>
          <w:p w14:paraId="66D3A652" w14:textId="77777777" w:rsidR="00B029D1" w:rsidRPr="00822EBF" w:rsidRDefault="00B029D1" w:rsidP="00E44521">
            <w:pPr>
              <w:pStyle w:val="RCTstable"/>
              <w:keepNext/>
            </w:pPr>
            <w:r w:rsidRPr="00822EBF">
              <w:t xml:space="preserve">Allocation concealment </w:t>
            </w:r>
          </w:p>
        </w:tc>
        <w:tc>
          <w:tcPr>
            <w:tcW w:w="1275" w:type="dxa"/>
            <w:shd w:val="clear" w:color="auto" w:fill="FFC000" w:themeFill="accent4"/>
          </w:tcPr>
          <w:p w14:paraId="60A07D04" w14:textId="66E15E7D" w:rsidR="00B029D1" w:rsidRPr="00822EBF" w:rsidRDefault="00BA67D0" w:rsidP="00E44521">
            <w:pPr>
              <w:pStyle w:val="RCTstable"/>
              <w:keepNext/>
            </w:pPr>
            <w:r>
              <w:t>Unclear</w:t>
            </w:r>
            <w:r w:rsidR="00B029D1" w:rsidRPr="00822EBF">
              <w:t xml:space="preserve"> risk</w:t>
            </w:r>
          </w:p>
        </w:tc>
        <w:tc>
          <w:tcPr>
            <w:tcW w:w="11199" w:type="dxa"/>
            <w:shd w:val="clear" w:color="D9E2F3" w:themeColor="accent1" w:themeTint="33" w:fill="auto"/>
          </w:tcPr>
          <w:p w14:paraId="07E8EB82" w14:textId="044848E7" w:rsidR="00B029D1" w:rsidRPr="00822EBF" w:rsidRDefault="00BA67D0" w:rsidP="00E44521">
            <w:pPr>
              <w:pStyle w:val="RCTstable"/>
              <w:keepNext/>
            </w:pPr>
            <w:r>
              <w:t>Not described</w:t>
            </w:r>
          </w:p>
        </w:tc>
      </w:tr>
      <w:tr w:rsidR="00B029D1" w:rsidRPr="00822EBF" w14:paraId="60C80872" w14:textId="77777777" w:rsidTr="0030223E">
        <w:trPr>
          <w:cantSplit/>
        </w:trPr>
        <w:tc>
          <w:tcPr>
            <w:tcW w:w="1560" w:type="dxa"/>
            <w:shd w:val="clear" w:color="D9E2F3" w:themeColor="accent1" w:themeTint="33" w:fill="auto"/>
          </w:tcPr>
          <w:p w14:paraId="3B17DA91" w14:textId="77777777" w:rsidR="00B029D1" w:rsidRPr="00822EBF" w:rsidRDefault="00B029D1" w:rsidP="00E44521">
            <w:pPr>
              <w:pStyle w:val="RCTstable"/>
            </w:pPr>
            <w:r w:rsidRPr="00822EBF">
              <w:t>Performance bias</w:t>
            </w:r>
          </w:p>
        </w:tc>
        <w:tc>
          <w:tcPr>
            <w:tcW w:w="1275" w:type="dxa"/>
            <w:shd w:val="clear" w:color="auto" w:fill="FFC000" w:themeFill="accent4"/>
          </w:tcPr>
          <w:p w14:paraId="1D28BA3B" w14:textId="7437DDFB" w:rsidR="00B029D1" w:rsidRPr="00822EBF" w:rsidRDefault="00BA67D0" w:rsidP="00E44521">
            <w:pPr>
              <w:pStyle w:val="RCTstable"/>
            </w:pPr>
            <w:r>
              <w:t>Unclear</w:t>
            </w:r>
            <w:r w:rsidR="00B029D1" w:rsidRPr="00822EBF">
              <w:t xml:space="preserve"> risk</w:t>
            </w:r>
          </w:p>
        </w:tc>
        <w:tc>
          <w:tcPr>
            <w:tcW w:w="11199" w:type="dxa"/>
            <w:shd w:val="clear" w:color="D9E2F3" w:themeColor="accent1" w:themeTint="33" w:fill="auto"/>
          </w:tcPr>
          <w:p w14:paraId="3E7D1CD6" w14:textId="18AC762B" w:rsidR="00B029D1" w:rsidRPr="00822EBF" w:rsidRDefault="00BA67D0" w:rsidP="00E44521">
            <w:pPr>
              <w:pStyle w:val="RCTstable"/>
            </w:pPr>
            <w:r>
              <w:t>Not described</w:t>
            </w:r>
          </w:p>
        </w:tc>
      </w:tr>
      <w:tr w:rsidR="00B029D1" w:rsidRPr="00822EBF" w14:paraId="1F6571AE" w14:textId="77777777" w:rsidTr="0030223E">
        <w:trPr>
          <w:cantSplit/>
        </w:trPr>
        <w:tc>
          <w:tcPr>
            <w:tcW w:w="1560" w:type="dxa"/>
            <w:shd w:val="clear" w:color="D9E2F3" w:themeColor="accent1" w:themeTint="33" w:fill="auto"/>
          </w:tcPr>
          <w:p w14:paraId="74F8DAEC" w14:textId="77777777" w:rsidR="00B029D1" w:rsidRPr="00822EBF" w:rsidRDefault="00B029D1" w:rsidP="00E44521">
            <w:pPr>
              <w:pStyle w:val="RCTstable"/>
            </w:pPr>
            <w:r w:rsidRPr="00822EBF">
              <w:t>Detection bias</w:t>
            </w:r>
          </w:p>
        </w:tc>
        <w:tc>
          <w:tcPr>
            <w:tcW w:w="1275" w:type="dxa"/>
            <w:shd w:val="clear" w:color="auto" w:fill="FFC000" w:themeFill="accent4"/>
          </w:tcPr>
          <w:p w14:paraId="09F383F4" w14:textId="0490ED31" w:rsidR="00B029D1" w:rsidRPr="00822EBF" w:rsidRDefault="00BA67D0" w:rsidP="00E44521">
            <w:pPr>
              <w:pStyle w:val="RCTstable"/>
            </w:pPr>
            <w:r>
              <w:t>Unclear</w:t>
            </w:r>
            <w:r w:rsidR="00B029D1" w:rsidRPr="00822EBF">
              <w:t xml:space="preserve"> risk</w:t>
            </w:r>
          </w:p>
        </w:tc>
        <w:tc>
          <w:tcPr>
            <w:tcW w:w="11199" w:type="dxa"/>
            <w:shd w:val="clear" w:color="D9E2F3" w:themeColor="accent1" w:themeTint="33" w:fill="auto"/>
          </w:tcPr>
          <w:p w14:paraId="5E19D0A0" w14:textId="03423515" w:rsidR="00B029D1" w:rsidRPr="00822EBF" w:rsidRDefault="00BA67D0" w:rsidP="00E44521">
            <w:pPr>
              <w:pStyle w:val="RCTstable"/>
            </w:pPr>
            <w:r>
              <w:t>Not described</w:t>
            </w:r>
          </w:p>
        </w:tc>
      </w:tr>
      <w:tr w:rsidR="00B029D1" w:rsidRPr="00822EBF" w14:paraId="6CAD40E0" w14:textId="77777777" w:rsidTr="0030223E">
        <w:trPr>
          <w:cantSplit/>
        </w:trPr>
        <w:tc>
          <w:tcPr>
            <w:tcW w:w="1560" w:type="dxa"/>
            <w:shd w:val="clear" w:color="D9E2F3" w:themeColor="accent1" w:themeTint="33" w:fill="auto"/>
          </w:tcPr>
          <w:p w14:paraId="11C6D4BD" w14:textId="77777777" w:rsidR="00B029D1" w:rsidRPr="00822EBF" w:rsidRDefault="00B029D1" w:rsidP="00E44521">
            <w:pPr>
              <w:pStyle w:val="RCTstable"/>
            </w:pPr>
            <w:r w:rsidRPr="00822EBF">
              <w:t>Incomplete outcome data</w:t>
            </w:r>
          </w:p>
        </w:tc>
        <w:tc>
          <w:tcPr>
            <w:tcW w:w="1275" w:type="dxa"/>
            <w:tcBorders>
              <w:bottom w:val="single" w:sz="4" w:space="0" w:color="auto"/>
            </w:tcBorders>
            <w:shd w:val="clear" w:color="auto" w:fill="FFC000" w:themeFill="accent4"/>
          </w:tcPr>
          <w:p w14:paraId="13DC16CD" w14:textId="19672B8D" w:rsidR="00B029D1" w:rsidRPr="00822EBF" w:rsidRDefault="00E0447B" w:rsidP="00E44521">
            <w:pPr>
              <w:pStyle w:val="RCTstable"/>
            </w:pPr>
            <w:r>
              <w:t>Unclear</w:t>
            </w:r>
            <w:r w:rsidR="00B029D1" w:rsidRPr="00822EBF">
              <w:t xml:space="preserve"> risk</w:t>
            </w:r>
          </w:p>
        </w:tc>
        <w:tc>
          <w:tcPr>
            <w:tcW w:w="11199" w:type="dxa"/>
            <w:shd w:val="clear" w:color="D9E2F3" w:themeColor="accent1" w:themeTint="33" w:fill="auto"/>
          </w:tcPr>
          <w:p w14:paraId="7D637C87" w14:textId="043D566C" w:rsidR="00B029D1" w:rsidRPr="00822EBF" w:rsidRDefault="00E0447B" w:rsidP="00E44521">
            <w:pPr>
              <w:pStyle w:val="RCTstable"/>
            </w:pPr>
            <w:r>
              <w:t>Some data appear to be missing from the CONSORT diagram.</w:t>
            </w:r>
          </w:p>
        </w:tc>
      </w:tr>
      <w:tr w:rsidR="00B029D1" w:rsidRPr="00822EBF" w14:paraId="424D5A10" w14:textId="77777777" w:rsidTr="0030223E">
        <w:trPr>
          <w:cantSplit/>
        </w:trPr>
        <w:tc>
          <w:tcPr>
            <w:tcW w:w="1560" w:type="dxa"/>
            <w:shd w:val="clear" w:color="D9E2F3" w:themeColor="accent1" w:themeTint="33" w:fill="auto"/>
          </w:tcPr>
          <w:p w14:paraId="4D9EB8B3" w14:textId="77777777" w:rsidR="00B029D1" w:rsidRPr="00822EBF" w:rsidRDefault="00B029D1" w:rsidP="00E44521">
            <w:pPr>
              <w:pStyle w:val="RCTstable"/>
            </w:pPr>
            <w:r w:rsidRPr="00822EBF">
              <w:t>Selective reporting</w:t>
            </w:r>
          </w:p>
        </w:tc>
        <w:tc>
          <w:tcPr>
            <w:tcW w:w="1275" w:type="dxa"/>
            <w:shd w:val="clear" w:color="auto" w:fill="70AD47" w:themeFill="accent6"/>
          </w:tcPr>
          <w:p w14:paraId="5D209772" w14:textId="04B73282" w:rsidR="00B029D1" w:rsidRPr="00822EBF" w:rsidRDefault="00E0447B" w:rsidP="00E44521">
            <w:pPr>
              <w:pStyle w:val="RCTstable"/>
            </w:pPr>
            <w:r>
              <w:t>Low</w:t>
            </w:r>
            <w:r w:rsidR="00B029D1" w:rsidRPr="00822EBF">
              <w:t xml:space="preserve"> risk</w:t>
            </w:r>
          </w:p>
        </w:tc>
        <w:tc>
          <w:tcPr>
            <w:tcW w:w="11199" w:type="dxa"/>
            <w:shd w:val="clear" w:color="D9E2F3" w:themeColor="accent1" w:themeTint="33" w:fill="auto"/>
          </w:tcPr>
          <w:p w14:paraId="465EEA3F" w14:textId="0319648C" w:rsidR="00B029D1" w:rsidRPr="00822EBF" w:rsidRDefault="00E0447B" w:rsidP="00E44521">
            <w:pPr>
              <w:pStyle w:val="RCTstable"/>
            </w:pPr>
            <w:r>
              <w:t>Pre-specified outcomes reported.</w:t>
            </w:r>
          </w:p>
        </w:tc>
      </w:tr>
      <w:tr w:rsidR="00B029D1" w:rsidRPr="00822EBF" w14:paraId="5B64883B" w14:textId="77777777" w:rsidTr="0030223E">
        <w:trPr>
          <w:cantSplit/>
        </w:trPr>
        <w:tc>
          <w:tcPr>
            <w:tcW w:w="1560" w:type="dxa"/>
            <w:shd w:val="clear" w:color="D9E2F3" w:themeColor="accent1" w:themeTint="33" w:fill="auto"/>
          </w:tcPr>
          <w:p w14:paraId="2C84F639" w14:textId="77777777" w:rsidR="00B029D1" w:rsidRPr="00822EBF" w:rsidRDefault="00B029D1" w:rsidP="00E44521">
            <w:pPr>
              <w:pStyle w:val="RCTstable"/>
            </w:pPr>
            <w:r w:rsidRPr="00822EBF">
              <w:t xml:space="preserve">Other limitations </w:t>
            </w:r>
          </w:p>
        </w:tc>
        <w:tc>
          <w:tcPr>
            <w:tcW w:w="1275" w:type="dxa"/>
            <w:shd w:val="clear" w:color="auto" w:fill="70AD47" w:themeFill="accent6"/>
          </w:tcPr>
          <w:p w14:paraId="03E6BD74" w14:textId="77777777" w:rsidR="00B029D1" w:rsidRPr="00822EBF" w:rsidRDefault="00B029D1" w:rsidP="00E44521">
            <w:pPr>
              <w:pStyle w:val="RCTstable"/>
            </w:pPr>
            <w:r w:rsidRPr="00822EBF">
              <w:t>Low risk</w:t>
            </w:r>
          </w:p>
        </w:tc>
        <w:tc>
          <w:tcPr>
            <w:tcW w:w="11199" w:type="dxa"/>
            <w:shd w:val="clear" w:color="D9E2F3" w:themeColor="accent1" w:themeTint="33" w:fill="auto"/>
          </w:tcPr>
          <w:p w14:paraId="45FECF53" w14:textId="77777777" w:rsidR="00B029D1" w:rsidRPr="003956DD" w:rsidRDefault="00B029D1" w:rsidP="00E44521">
            <w:pPr>
              <w:pStyle w:val="RCTstable"/>
            </w:pPr>
            <w:r w:rsidRPr="003956DD">
              <w:t>No obvious sources of other bias identified</w:t>
            </w:r>
            <w:r>
              <w:t>.</w:t>
            </w:r>
          </w:p>
        </w:tc>
      </w:tr>
      <w:tr w:rsidR="00BB51A6" w:rsidRPr="00822EBF" w14:paraId="479017AA" w14:textId="77777777" w:rsidTr="00E44521">
        <w:trPr>
          <w:cantSplit/>
        </w:trPr>
        <w:tc>
          <w:tcPr>
            <w:tcW w:w="14034" w:type="dxa"/>
            <w:gridSpan w:val="3"/>
            <w:shd w:val="solid" w:color="D9E2F3" w:themeColor="accent1" w:themeTint="33" w:fill="auto"/>
          </w:tcPr>
          <w:p w14:paraId="485031B7" w14:textId="2F51426F" w:rsidR="00BB51A6" w:rsidRPr="00822EBF" w:rsidRDefault="00BB51A6" w:rsidP="002747EA">
            <w:pPr>
              <w:pStyle w:val="RCTstable"/>
              <w:keepNext/>
            </w:pPr>
            <w:r>
              <w:rPr>
                <w:rFonts w:ascii="Century Gothic" w:hAnsi="Century Gothic"/>
                <w:b/>
                <w:noProof/>
              </w:rPr>
              <w:t>Chan et al 2018</w:t>
            </w:r>
            <w:r w:rsidR="00D07346">
              <w:fldChar w:fldCharType="begin">
                <w:fldData xml:space="preserve">PEVuZE5vdGU+PENpdGU+PEF1dGhvcj5DaGFuPC9BdXRob3I+PFllYXI+MjAxODwvWWVhcj48UmVj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==
</w:fldData>
              </w:fldChar>
            </w:r>
            <w:r w:rsidR="002747EA">
              <w:instrText xml:space="preserve"> ADDIN EN.CITE </w:instrText>
            </w:r>
            <w:r w:rsidR="002747EA">
              <w:fldChar w:fldCharType="begin">
                <w:fldData xml:space="preserve">PEVuZE5vdGU+PENpdGU+PEF1dGhvcj5DaGFuPC9BdXRob3I+PFllYXI+MjAxODwvWWVhcj48UmVj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==
</w:fldData>
              </w:fldChar>
            </w:r>
            <w:r w:rsidR="002747EA">
              <w:instrText xml:space="preserve"> ADDIN EN.CITE.DATA </w:instrText>
            </w:r>
            <w:r w:rsidR="002747EA">
              <w:fldChar w:fldCharType="end"/>
            </w:r>
            <w:r w:rsidR="00D07346">
              <w:fldChar w:fldCharType="separate"/>
            </w:r>
            <w:r w:rsidR="002747EA" w:rsidRPr="002747EA">
              <w:rPr>
                <w:noProof/>
                <w:sz w:val="18"/>
                <w:vertAlign w:val="superscript"/>
              </w:rPr>
              <w:t>518</w:t>
            </w:r>
            <w:r w:rsidR="00D07346">
              <w:fldChar w:fldCharType="end"/>
            </w:r>
          </w:p>
        </w:tc>
      </w:tr>
      <w:tr w:rsidR="00BB51A6" w:rsidRPr="00822EBF" w14:paraId="486DBDEA" w14:textId="77777777" w:rsidTr="00E44521">
        <w:trPr>
          <w:cantSplit/>
        </w:trPr>
        <w:tc>
          <w:tcPr>
            <w:tcW w:w="1560" w:type="dxa"/>
            <w:shd w:val="clear" w:color="D9E2F3" w:themeColor="accent1" w:themeTint="33" w:fill="auto"/>
          </w:tcPr>
          <w:p w14:paraId="7DE8BAF5" w14:textId="77777777" w:rsidR="00BB51A6" w:rsidRPr="00822EBF" w:rsidRDefault="00BB51A6" w:rsidP="00E44521">
            <w:pPr>
              <w:pStyle w:val="RCTstable"/>
              <w:keepNext/>
            </w:pPr>
            <w:r w:rsidRPr="00822EBF">
              <w:t>Random sequence generation</w:t>
            </w:r>
          </w:p>
        </w:tc>
        <w:tc>
          <w:tcPr>
            <w:tcW w:w="1275" w:type="dxa"/>
            <w:shd w:val="clear" w:color="D9E2F3" w:themeColor="accent1" w:themeTint="33" w:fill="70AD47" w:themeFill="accent6"/>
          </w:tcPr>
          <w:p w14:paraId="64593FEA" w14:textId="77777777" w:rsidR="00BB51A6" w:rsidRPr="00822EBF" w:rsidRDefault="00BB51A6" w:rsidP="00E44521">
            <w:pPr>
              <w:pStyle w:val="RCTstable"/>
              <w:keepNext/>
            </w:pPr>
            <w:r w:rsidRPr="00822EBF">
              <w:t>Low risk</w:t>
            </w:r>
          </w:p>
        </w:tc>
        <w:tc>
          <w:tcPr>
            <w:tcW w:w="11199" w:type="dxa"/>
            <w:shd w:val="clear" w:color="D9E2F3" w:themeColor="accent1" w:themeTint="33" w:fill="auto"/>
          </w:tcPr>
          <w:p w14:paraId="4EF5D809" w14:textId="65679BDD" w:rsidR="00BB51A6" w:rsidRPr="00BB51A6" w:rsidRDefault="00BB51A6" w:rsidP="0030223E">
            <w:pPr>
              <w:pStyle w:val="RCTstable"/>
            </w:pPr>
            <w:r>
              <w:t>“Randomis</w:t>
            </w:r>
            <w:r w:rsidRPr="00BB51A6">
              <w:t>ation was performed through the use of a computer-generated list of random numbers</w:t>
            </w:r>
            <w:r>
              <w:t xml:space="preserve"> </w:t>
            </w:r>
            <w:r w:rsidRPr="00BB51A6">
              <w:t>in blocks of 6 by a study coordinator.</w:t>
            </w:r>
            <w:r>
              <w:t>”</w:t>
            </w:r>
          </w:p>
        </w:tc>
      </w:tr>
      <w:tr w:rsidR="00BB51A6" w:rsidRPr="00822EBF" w14:paraId="72E86E2C" w14:textId="77777777" w:rsidTr="00E44521">
        <w:trPr>
          <w:cantSplit/>
        </w:trPr>
        <w:tc>
          <w:tcPr>
            <w:tcW w:w="1560" w:type="dxa"/>
            <w:shd w:val="clear" w:color="D9E2F3" w:themeColor="accent1" w:themeTint="33" w:fill="auto"/>
          </w:tcPr>
          <w:p w14:paraId="351BA262" w14:textId="77777777" w:rsidR="00BB51A6" w:rsidRPr="00822EBF" w:rsidRDefault="00BB51A6" w:rsidP="00E44521">
            <w:pPr>
              <w:pStyle w:val="RCTstable"/>
              <w:keepNext/>
            </w:pPr>
            <w:r w:rsidRPr="00822EBF">
              <w:t xml:space="preserve">Allocation concealment </w:t>
            </w:r>
          </w:p>
        </w:tc>
        <w:tc>
          <w:tcPr>
            <w:tcW w:w="1275" w:type="dxa"/>
            <w:shd w:val="clear" w:color="D9E2F3" w:themeColor="accent1" w:themeTint="33" w:fill="70AD47" w:themeFill="accent6"/>
          </w:tcPr>
          <w:p w14:paraId="0031646B" w14:textId="77777777" w:rsidR="00BB51A6" w:rsidRPr="00822EBF" w:rsidRDefault="00BB51A6" w:rsidP="00E44521">
            <w:pPr>
              <w:pStyle w:val="RCTstable"/>
              <w:keepNext/>
            </w:pPr>
            <w:r w:rsidRPr="00822EBF">
              <w:t>Low risk</w:t>
            </w:r>
          </w:p>
        </w:tc>
        <w:tc>
          <w:tcPr>
            <w:tcW w:w="11199" w:type="dxa"/>
            <w:shd w:val="clear" w:color="D9E2F3" w:themeColor="accent1" w:themeTint="33" w:fill="auto"/>
          </w:tcPr>
          <w:p w14:paraId="01E6160C" w14:textId="0A13BCEF" w:rsidR="00BB51A6" w:rsidRPr="00822EBF" w:rsidRDefault="00BB51A6" w:rsidP="00BB51A6">
            <w:pPr>
              <w:pStyle w:val="RCTstable"/>
              <w:keepNext/>
            </w:pPr>
            <w:r>
              <w:t>“</w:t>
            </w:r>
            <w:r w:rsidRPr="00BB51A6">
              <w:t>Treatment assignments were concealed in consecutively-numbered sealed</w:t>
            </w:r>
            <w:r>
              <w:t xml:space="preserve"> </w:t>
            </w:r>
            <w:r w:rsidRPr="00BB51A6">
              <w:t>envelopes, which were opened sequen</w:t>
            </w:r>
            <w:r>
              <w:t>tially upon subject enrollment.”</w:t>
            </w:r>
          </w:p>
        </w:tc>
      </w:tr>
      <w:tr w:rsidR="00BB51A6" w:rsidRPr="00822EBF" w14:paraId="64C85CD5" w14:textId="77777777" w:rsidTr="00E44521">
        <w:trPr>
          <w:cantSplit/>
        </w:trPr>
        <w:tc>
          <w:tcPr>
            <w:tcW w:w="1560" w:type="dxa"/>
            <w:shd w:val="clear" w:color="D9E2F3" w:themeColor="accent1" w:themeTint="33" w:fill="auto"/>
          </w:tcPr>
          <w:p w14:paraId="59D795D1" w14:textId="77777777" w:rsidR="00BB51A6" w:rsidRPr="00822EBF" w:rsidRDefault="00BB51A6" w:rsidP="00E44521">
            <w:pPr>
              <w:pStyle w:val="RCTstable"/>
            </w:pPr>
            <w:r w:rsidRPr="00822EBF">
              <w:t>Performance bias</w:t>
            </w:r>
          </w:p>
        </w:tc>
        <w:tc>
          <w:tcPr>
            <w:tcW w:w="1275" w:type="dxa"/>
            <w:shd w:val="clear" w:color="D9E2F3" w:themeColor="accent1" w:themeTint="33" w:fill="FF4D19"/>
          </w:tcPr>
          <w:p w14:paraId="3E9B590E" w14:textId="77777777" w:rsidR="00BB51A6" w:rsidRPr="00822EBF" w:rsidRDefault="00BB51A6" w:rsidP="00E44521">
            <w:pPr>
              <w:pStyle w:val="RCTstable"/>
            </w:pPr>
            <w:r w:rsidRPr="00822EBF">
              <w:t>High risk</w:t>
            </w:r>
          </w:p>
        </w:tc>
        <w:tc>
          <w:tcPr>
            <w:tcW w:w="11199" w:type="dxa"/>
            <w:shd w:val="clear" w:color="D9E2F3" w:themeColor="accent1" w:themeTint="33" w:fill="auto"/>
          </w:tcPr>
          <w:p w14:paraId="68B437AA" w14:textId="335D159D" w:rsidR="00BB51A6" w:rsidRPr="00822EBF" w:rsidRDefault="00BB51A6" w:rsidP="00BB51A6">
            <w:pPr>
              <w:pStyle w:val="RCTstable"/>
            </w:pPr>
            <w:r>
              <w:t>“</w:t>
            </w:r>
            <w:r w:rsidRPr="00BB51A6">
              <w:t>The interventionists (the dietitian and the</w:t>
            </w:r>
            <w:r>
              <w:t xml:space="preserve"> </w:t>
            </w:r>
            <w:r w:rsidRPr="00BB51A6">
              <w:t>exercise instructor), the participants and the study coordinator were not blinded to the treatment assignment.</w:t>
            </w:r>
            <w:r>
              <w:t xml:space="preserve"> </w:t>
            </w:r>
            <w:r w:rsidRPr="00BB51A6">
              <w:t>However, the interventionists did not</w:t>
            </w:r>
            <w:r>
              <w:t xml:space="preserve"> take any outcome measurements.”</w:t>
            </w:r>
          </w:p>
        </w:tc>
      </w:tr>
      <w:tr w:rsidR="00BB51A6" w:rsidRPr="00822EBF" w14:paraId="627EC096" w14:textId="77777777" w:rsidTr="00E44521">
        <w:trPr>
          <w:cantSplit/>
        </w:trPr>
        <w:tc>
          <w:tcPr>
            <w:tcW w:w="1560" w:type="dxa"/>
            <w:shd w:val="clear" w:color="D9E2F3" w:themeColor="accent1" w:themeTint="33" w:fill="auto"/>
          </w:tcPr>
          <w:p w14:paraId="759E3CAE" w14:textId="77777777" w:rsidR="00BB51A6" w:rsidRPr="00822EBF" w:rsidRDefault="00BB51A6" w:rsidP="00E44521">
            <w:pPr>
              <w:pStyle w:val="RCTstable"/>
            </w:pPr>
            <w:r w:rsidRPr="00822EBF">
              <w:t>Detection bias</w:t>
            </w:r>
          </w:p>
        </w:tc>
        <w:tc>
          <w:tcPr>
            <w:tcW w:w="1275" w:type="dxa"/>
            <w:shd w:val="clear" w:color="D9E2F3" w:themeColor="accent1" w:themeTint="33" w:fill="70AD47" w:themeFill="accent6"/>
          </w:tcPr>
          <w:p w14:paraId="528ACF3A" w14:textId="77777777" w:rsidR="00BB51A6" w:rsidRPr="00822EBF" w:rsidRDefault="00BB51A6" w:rsidP="00E44521">
            <w:pPr>
              <w:pStyle w:val="RCTstable"/>
            </w:pPr>
            <w:r w:rsidRPr="00822EBF">
              <w:t>Low risk</w:t>
            </w:r>
          </w:p>
        </w:tc>
        <w:tc>
          <w:tcPr>
            <w:tcW w:w="11199" w:type="dxa"/>
            <w:shd w:val="clear" w:color="D9E2F3" w:themeColor="accent1" w:themeTint="33" w:fill="auto"/>
          </w:tcPr>
          <w:p w14:paraId="323CD331" w14:textId="451F4CE9" w:rsidR="00BB51A6" w:rsidRPr="00822EBF" w:rsidRDefault="00BB51A6" w:rsidP="00E44521">
            <w:pPr>
              <w:pStyle w:val="RCTstable"/>
            </w:pPr>
            <w:r w:rsidRPr="00822EBF">
              <w:t>“</w:t>
            </w:r>
            <w:r w:rsidRPr="00BB51A6">
              <w:t>All investigators, outcome assessors,</w:t>
            </w:r>
            <w:r>
              <w:t xml:space="preserve"> </w:t>
            </w:r>
            <w:r w:rsidRPr="00BB51A6">
              <w:t>clinicians and nurses of routine antenatal and postnatal care were blinded to the treatment assignment.</w:t>
            </w:r>
            <w:r>
              <w:t>”</w:t>
            </w:r>
          </w:p>
        </w:tc>
      </w:tr>
      <w:tr w:rsidR="00BB51A6" w:rsidRPr="00822EBF" w14:paraId="09DF1B25" w14:textId="77777777" w:rsidTr="00E44521">
        <w:trPr>
          <w:cantSplit/>
        </w:trPr>
        <w:tc>
          <w:tcPr>
            <w:tcW w:w="1560" w:type="dxa"/>
            <w:shd w:val="clear" w:color="D9E2F3" w:themeColor="accent1" w:themeTint="33" w:fill="auto"/>
          </w:tcPr>
          <w:p w14:paraId="33AF26C4" w14:textId="77777777" w:rsidR="00BB51A6" w:rsidRPr="00822EBF" w:rsidRDefault="00BB51A6" w:rsidP="00E44521">
            <w:pPr>
              <w:pStyle w:val="RCTstable"/>
            </w:pPr>
            <w:r w:rsidRPr="00822EBF">
              <w:t>Incomplete outcome data</w:t>
            </w:r>
          </w:p>
        </w:tc>
        <w:tc>
          <w:tcPr>
            <w:tcW w:w="1275" w:type="dxa"/>
            <w:shd w:val="clear" w:color="D9E2F3" w:themeColor="accent1" w:themeTint="33" w:fill="FF4D19"/>
          </w:tcPr>
          <w:p w14:paraId="616EF2BC" w14:textId="2FA27D0E" w:rsidR="00BB51A6" w:rsidRPr="00822EBF" w:rsidRDefault="00B743C6" w:rsidP="00E44521">
            <w:pPr>
              <w:pStyle w:val="RCTstable"/>
            </w:pPr>
            <w:r>
              <w:t>Low</w:t>
            </w:r>
            <w:r w:rsidR="00BB51A6" w:rsidRPr="00822EBF">
              <w:t xml:space="preserve"> risk</w:t>
            </w:r>
          </w:p>
        </w:tc>
        <w:tc>
          <w:tcPr>
            <w:tcW w:w="11199" w:type="dxa"/>
            <w:shd w:val="clear" w:color="D9E2F3" w:themeColor="accent1" w:themeTint="33" w:fill="auto"/>
          </w:tcPr>
          <w:p w14:paraId="786305B6" w14:textId="7B86F131" w:rsidR="00BB51A6" w:rsidRPr="00822EBF" w:rsidRDefault="006734CB" w:rsidP="0030223E">
            <w:pPr>
              <w:pStyle w:val="RCTstable"/>
              <w:ind w:left="720" w:hanging="720"/>
            </w:pPr>
            <w:r>
              <w:t>Loss to follow-up described and reasons given.</w:t>
            </w:r>
          </w:p>
        </w:tc>
      </w:tr>
      <w:tr w:rsidR="00BB51A6" w:rsidRPr="00822EBF" w14:paraId="0DBBDEDF" w14:textId="77777777" w:rsidTr="00E44521">
        <w:trPr>
          <w:cantSplit/>
        </w:trPr>
        <w:tc>
          <w:tcPr>
            <w:tcW w:w="1560" w:type="dxa"/>
            <w:shd w:val="clear" w:color="D9E2F3" w:themeColor="accent1" w:themeTint="33" w:fill="auto"/>
          </w:tcPr>
          <w:p w14:paraId="4F211004" w14:textId="77777777" w:rsidR="00BB51A6" w:rsidRPr="00822EBF" w:rsidRDefault="00BB51A6" w:rsidP="00E44521">
            <w:pPr>
              <w:pStyle w:val="RCTstable"/>
            </w:pPr>
            <w:r w:rsidRPr="00822EBF">
              <w:t>Selective reporting</w:t>
            </w:r>
          </w:p>
        </w:tc>
        <w:tc>
          <w:tcPr>
            <w:tcW w:w="1275" w:type="dxa"/>
            <w:shd w:val="clear" w:color="D9E2F3" w:themeColor="accent1" w:themeTint="33" w:fill="FF4D19"/>
          </w:tcPr>
          <w:p w14:paraId="42703E6C" w14:textId="045F8257" w:rsidR="00BB51A6" w:rsidRPr="00822EBF" w:rsidRDefault="00B743C6" w:rsidP="00E44521">
            <w:pPr>
              <w:pStyle w:val="RCTstable"/>
            </w:pPr>
            <w:r>
              <w:t>Low</w:t>
            </w:r>
            <w:r w:rsidR="00BB51A6" w:rsidRPr="00822EBF">
              <w:t xml:space="preserve"> risk</w:t>
            </w:r>
          </w:p>
        </w:tc>
        <w:tc>
          <w:tcPr>
            <w:tcW w:w="11199" w:type="dxa"/>
            <w:shd w:val="clear" w:color="D9E2F3" w:themeColor="accent1" w:themeTint="33" w:fill="auto"/>
          </w:tcPr>
          <w:p w14:paraId="67178E52" w14:textId="5F17FCC6" w:rsidR="00BB51A6" w:rsidRPr="00822EBF" w:rsidRDefault="00B743C6" w:rsidP="00E44521">
            <w:pPr>
              <w:pStyle w:val="RCTstable"/>
            </w:pPr>
            <w:r>
              <w:t>Pre-specified outcomes reported.</w:t>
            </w:r>
          </w:p>
        </w:tc>
      </w:tr>
      <w:tr w:rsidR="00BB51A6" w:rsidRPr="00822EBF" w14:paraId="592E8058" w14:textId="77777777" w:rsidTr="00E44521">
        <w:trPr>
          <w:cantSplit/>
        </w:trPr>
        <w:tc>
          <w:tcPr>
            <w:tcW w:w="1560" w:type="dxa"/>
            <w:shd w:val="clear" w:color="D9E2F3" w:themeColor="accent1" w:themeTint="33" w:fill="auto"/>
          </w:tcPr>
          <w:p w14:paraId="7B61C6E2" w14:textId="77777777" w:rsidR="00BB51A6" w:rsidRPr="00822EBF" w:rsidRDefault="00BB51A6" w:rsidP="00E44521">
            <w:pPr>
              <w:pStyle w:val="RCTstable"/>
            </w:pPr>
            <w:r w:rsidRPr="00822EBF">
              <w:t xml:space="preserve">Other limitations </w:t>
            </w:r>
          </w:p>
        </w:tc>
        <w:tc>
          <w:tcPr>
            <w:tcW w:w="1275" w:type="dxa"/>
            <w:shd w:val="clear" w:color="D9E2F3" w:themeColor="accent1" w:themeTint="33" w:fill="70AD47" w:themeFill="accent6"/>
          </w:tcPr>
          <w:p w14:paraId="7117BCF1" w14:textId="77777777" w:rsidR="00BB51A6" w:rsidRPr="00822EBF" w:rsidRDefault="00BB51A6" w:rsidP="00E44521">
            <w:pPr>
              <w:pStyle w:val="RCTstable"/>
            </w:pPr>
            <w:r w:rsidRPr="00822EBF">
              <w:t>Low risk</w:t>
            </w:r>
          </w:p>
        </w:tc>
        <w:tc>
          <w:tcPr>
            <w:tcW w:w="11199" w:type="dxa"/>
            <w:shd w:val="clear" w:color="D9E2F3" w:themeColor="accent1" w:themeTint="33" w:fill="auto"/>
          </w:tcPr>
          <w:p w14:paraId="36B858AC" w14:textId="77777777" w:rsidR="00BB51A6" w:rsidRPr="003956DD" w:rsidRDefault="00BB51A6" w:rsidP="00E44521">
            <w:pPr>
              <w:pStyle w:val="RCTstable"/>
            </w:pPr>
            <w:r w:rsidRPr="003956DD">
              <w:t>No obvious sources of other bias identified</w:t>
            </w:r>
            <w:r>
              <w:t>.</w:t>
            </w:r>
          </w:p>
        </w:tc>
      </w:tr>
      <w:tr w:rsidR="008E765F" w:rsidRPr="003956DD" w14:paraId="5723479B" w14:textId="77777777" w:rsidTr="005A5EBF">
        <w:trPr>
          <w:cantSplit/>
        </w:trPr>
        <w:tc>
          <w:tcPr>
            <w:tcW w:w="14034" w:type="dxa"/>
            <w:gridSpan w:val="3"/>
            <w:shd w:val="solid" w:color="D9E2F3" w:themeColor="accent1" w:themeTint="33" w:fill="auto"/>
          </w:tcPr>
          <w:p w14:paraId="4E1001D6" w14:textId="16BB0DC1" w:rsidR="008E765F" w:rsidRPr="003956DD" w:rsidRDefault="008E765F" w:rsidP="002747EA">
            <w:pPr>
              <w:pStyle w:val="RCTstable"/>
              <w:keepNext/>
              <w:rPr>
                <w:b/>
              </w:rPr>
            </w:pPr>
            <w:r w:rsidRPr="0025597C">
              <w:rPr>
                <w:rFonts w:ascii="Century Gothic" w:hAnsi="Century Gothic"/>
                <w:b/>
                <w:noProof/>
              </w:rPr>
              <w:t>Dodd et al 2014</w:t>
            </w:r>
            <w:r>
              <w:rPr>
                <w:rFonts w:ascii="Century Gothic" w:hAnsi="Century Gothic"/>
                <w:noProof/>
              </w:rPr>
              <w:fldChar w:fldCharType="begin">
                <w:fldData xml:space="preserve">PEVuZE5vdGU+PENpdGU+PEF1dGhvcj5Eb2RkPC9BdXRob3I+PFllYXI+MjAxNDwvWWVhcj48UmVj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</w:fldData>
              </w:fldChar>
            </w:r>
            <w:r w:rsidR="002747EA">
              <w:rPr>
                <w:rFonts w:ascii="Century Gothic" w:hAnsi="Century Gothic"/>
                <w:noProof/>
              </w:rPr>
              <w:instrText xml:space="preserve"> ADDIN EN.CITE </w:instrText>
            </w:r>
            <w:r w:rsidR="002747EA">
              <w:rPr>
                <w:rFonts w:ascii="Century Gothic" w:hAnsi="Century Gothic"/>
                <w:noProof/>
              </w:rPr>
              <w:fldChar w:fldCharType="begin">
                <w:fldData xml:space="preserve">PEVuZE5vdGU+PENpdGU+PEF1dGhvcj5Eb2RkPC9BdXRob3I+PFllYXI+MjAxNDwvWWVhcj48UmVj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</w:fldData>
              </w:fldChar>
            </w:r>
            <w:r w:rsidR="002747EA">
              <w:rPr>
                <w:rFonts w:ascii="Century Gothic" w:hAnsi="Century Gothic"/>
                <w:noProof/>
              </w:rPr>
              <w:instrText xml:space="preserve"> ADDIN EN.CITE.DATA </w:instrText>
            </w:r>
            <w:r w:rsidR="002747EA">
              <w:rPr>
                <w:rFonts w:ascii="Century Gothic" w:hAnsi="Century Gothic"/>
                <w:noProof/>
              </w:rPr>
            </w:r>
            <w:r w:rsidR="002747EA">
              <w:rPr>
                <w:rFonts w:ascii="Century Gothic" w:hAnsi="Century Gothic"/>
                <w:noProof/>
              </w:rPr>
              <w:fldChar w:fldCharType="end"/>
            </w:r>
            <w:r>
              <w:rPr>
                <w:rFonts w:ascii="Century Gothic" w:hAnsi="Century Gothic"/>
                <w:noProof/>
              </w:rPr>
            </w:r>
            <w:r>
              <w:rPr>
                <w:rFonts w:ascii="Century Gothic" w:hAnsi="Century Gothic"/>
                <w:noProof/>
              </w:rPr>
              <w:fldChar w:fldCharType="separate"/>
            </w:r>
            <w:r w:rsidR="002747EA" w:rsidRPr="002747EA">
              <w:rPr>
                <w:noProof/>
                <w:sz w:val="18"/>
                <w:vertAlign w:val="superscript"/>
              </w:rPr>
              <w:t>501,521,543,544</w:t>
            </w:r>
            <w:r>
              <w:rPr>
                <w:rFonts w:ascii="Century Gothic" w:hAnsi="Century Gothic"/>
                <w:noProof/>
              </w:rPr>
              <w:fldChar w:fldCharType="end"/>
            </w:r>
          </w:p>
        </w:tc>
      </w:tr>
      <w:tr w:rsidR="008E765F" w:rsidRPr="00822EBF" w14:paraId="754B938B" w14:textId="77777777" w:rsidTr="005A5EBF">
        <w:trPr>
          <w:cantSplit/>
        </w:trPr>
        <w:tc>
          <w:tcPr>
            <w:tcW w:w="1560" w:type="dxa"/>
            <w:shd w:val="clear" w:color="D9E2F3" w:themeColor="accent1" w:themeTint="33" w:fill="auto"/>
          </w:tcPr>
          <w:p w14:paraId="7F7EEF7A" w14:textId="77777777" w:rsidR="008E765F" w:rsidRPr="00822EBF" w:rsidRDefault="008E765F" w:rsidP="006045AE">
            <w:pPr>
              <w:pStyle w:val="RCTstable"/>
              <w:keepNext/>
            </w:pPr>
            <w:r w:rsidRPr="00822EBF">
              <w:t>Random sequence generation</w:t>
            </w:r>
          </w:p>
        </w:tc>
        <w:tc>
          <w:tcPr>
            <w:tcW w:w="1275" w:type="dxa"/>
            <w:shd w:val="clear" w:color="D9E2F3" w:themeColor="accent1" w:themeTint="33" w:fill="70AD47" w:themeFill="accent6"/>
          </w:tcPr>
          <w:p w14:paraId="43B62A49" w14:textId="77777777" w:rsidR="008E765F" w:rsidRPr="00822EBF" w:rsidRDefault="008E765F" w:rsidP="006045AE">
            <w:pPr>
              <w:pStyle w:val="RCTstable"/>
              <w:keepNext/>
            </w:pPr>
            <w:r w:rsidRPr="00822EBF">
              <w:t>Low risk</w:t>
            </w:r>
          </w:p>
        </w:tc>
        <w:tc>
          <w:tcPr>
            <w:tcW w:w="11199" w:type="dxa"/>
            <w:shd w:val="clear" w:color="D9E2F3" w:themeColor="accent1" w:themeTint="33" w:fill="auto"/>
          </w:tcPr>
          <w:p w14:paraId="3E80FBE0" w14:textId="77777777" w:rsidR="008E765F" w:rsidRPr="00822EBF" w:rsidRDefault="008E765F" w:rsidP="006045AE">
            <w:pPr>
              <w:pStyle w:val="RCTstable"/>
              <w:keepNext/>
            </w:pPr>
            <w:r>
              <w:t>“The computer-</w:t>
            </w:r>
            <w:r w:rsidRPr="00822EBF">
              <w:t>generated randomisation schedule used balanced variable blocks in the ratio 1:1 and was</w:t>
            </w:r>
            <w:r>
              <w:t xml:space="preserve"> </w:t>
            </w:r>
            <w:r w:rsidRPr="00822EBF">
              <w:t>prepared by an investigator not involved with recruitment or clinical care</w:t>
            </w:r>
            <w:r>
              <w:t>.”</w:t>
            </w:r>
          </w:p>
        </w:tc>
      </w:tr>
      <w:tr w:rsidR="008E765F" w:rsidRPr="00822EBF" w14:paraId="78D7C085" w14:textId="77777777" w:rsidTr="005A5EBF">
        <w:trPr>
          <w:cantSplit/>
        </w:trPr>
        <w:tc>
          <w:tcPr>
            <w:tcW w:w="1560" w:type="dxa"/>
            <w:shd w:val="clear" w:color="D9E2F3" w:themeColor="accent1" w:themeTint="33" w:fill="auto"/>
          </w:tcPr>
          <w:p w14:paraId="6F682D29" w14:textId="77777777" w:rsidR="008E765F" w:rsidRPr="00822EBF" w:rsidRDefault="008E765F" w:rsidP="006045AE">
            <w:pPr>
              <w:pStyle w:val="RCTstable"/>
              <w:keepNext/>
            </w:pPr>
            <w:r w:rsidRPr="00822EBF">
              <w:t xml:space="preserve">Allocation concealment </w:t>
            </w:r>
          </w:p>
        </w:tc>
        <w:tc>
          <w:tcPr>
            <w:tcW w:w="1275" w:type="dxa"/>
            <w:shd w:val="clear" w:color="D9E2F3" w:themeColor="accent1" w:themeTint="33" w:fill="70AD47" w:themeFill="accent6"/>
          </w:tcPr>
          <w:p w14:paraId="0A996CDE" w14:textId="77777777" w:rsidR="008E765F" w:rsidRPr="00822EBF" w:rsidRDefault="008E765F" w:rsidP="006045AE">
            <w:pPr>
              <w:pStyle w:val="RCTstable"/>
              <w:keepNext/>
            </w:pPr>
            <w:r w:rsidRPr="00822EBF">
              <w:t>Low risk</w:t>
            </w:r>
          </w:p>
        </w:tc>
        <w:tc>
          <w:tcPr>
            <w:tcW w:w="11199" w:type="dxa"/>
            <w:shd w:val="clear" w:color="D9E2F3" w:themeColor="accent1" w:themeTint="33" w:fill="auto"/>
          </w:tcPr>
          <w:p w14:paraId="3AF23493" w14:textId="77777777" w:rsidR="008E765F" w:rsidRPr="00822EBF" w:rsidRDefault="008E765F" w:rsidP="006045AE">
            <w:pPr>
              <w:pStyle w:val="RCTstable"/>
              <w:keepNext/>
            </w:pPr>
            <w:r>
              <w:t>“</w:t>
            </w:r>
            <w:r w:rsidRPr="00822EBF">
              <w:t>A research assistant counselled eligible women and then randomised them to receive lifestyle advice or standard care by telephoning the central randomisation service</w:t>
            </w:r>
            <w:r>
              <w:t>.”</w:t>
            </w:r>
          </w:p>
        </w:tc>
      </w:tr>
      <w:tr w:rsidR="008E765F" w:rsidRPr="00822EBF" w14:paraId="7C49B1F5" w14:textId="77777777" w:rsidTr="005A5EBF">
        <w:trPr>
          <w:cantSplit/>
        </w:trPr>
        <w:tc>
          <w:tcPr>
            <w:tcW w:w="1560" w:type="dxa"/>
            <w:shd w:val="clear" w:color="D9E2F3" w:themeColor="accent1" w:themeTint="33" w:fill="auto"/>
          </w:tcPr>
          <w:p w14:paraId="08019559" w14:textId="77777777" w:rsidR="008E765F" w:rsidRPr="00822EBF" w:rsidRDefault="008E765F" w:rsidP="006045AE">
            <w:pPr>
              <w:pStyle w:val="RCTstable"/>
              <w:keepNext/>
            </w:pPr>
            <w:r w:rsidRPr="00822EBF">
              <w:t>Performance bias</w:t>
            </w:r>
          </w:p>
        </w:tc>
        <w:tc>
          <w:tcPr>
            <w:tcW w:w="1275" w:type="dxa"/>
            <w:shd w:val="clear" w:color="D9E2F3" w:themeColor="accent1" w:themeTint="33" w:fill="FF4D19"/>
          </w:tcPr>
          <w:p w14:paraId="3FCB2184" w14:textId="77777777" w:rsidR="008E765F" w:rsidRPr="00822EBF" w:rsidRDefault="008E765F" w:rsidP="006045AE">
            <w:pPr>
              <w:pStyle w:val="RCTstable"/>
              <w:keepNext/>
            </w:pPr>
            <w:r w:rsidRPr="00822EBF">
              <w:t>High risk</w:t>
            </w:r>
          </w:p>
        </w:tc>
        <w:tc>
          <w:tcPr>
            <w:tcW w:w="11199" w:type="dxa"/>
            <w:shd w:val="clear" w:color="D9E2F3" w:themeColor="accent1" w:themeTint="33" w:fill="auto"/>
          </w:tcPr>
          <w:p w14:paraId="6ED1A8E8" w14:textId="77777777" w:rsidR="008E765F" w:rsidRPr="00822EBF" w:rsidRDefault="008E765F" w:rsidP="006045AE">
            <w:pPr>
              <w:pStyle w:val="RCTstable"/>
              <w:keepNext/>
            </w:pPr>
            <w:r w:rsidRPr="00822EBF">
              <w:t>Blinding of women and trial personnel not considered feasible in view of the intervention and control</w:t>
            </w:r>
          </w:p>
        </w:tc>
      </w:tr>
      <w:tr w:rsidR="008E765F" w:rsidRPr="00822EBF" w14:paraId="7E830D66" w14:textId="77777777" w:rsidTr="005A5EBF">
        <w:trPr>
          <w:cantSplit/>
        </w:trPr>
        <w:tc>
          <w:tcPr>
            <w:tcW w:w="1560" w:type="dxa"/>
            <w:shd w:val="clear" w:color="D9E2F3" w:themeColor="accent1" w:themeTint="33" w:fill="auto"/>
          </w:tcPr>
          <w:p w14:paraId="323CF094" w14:textId="77777777" w:rsidR="008E765F" w:rsidRPr="00822EBF" w:rsidRDefault="008E765F" w:rsidP="00611251">
            <w:pPr>
              <w:pStyle w:val="RCTstable"/>
            </w:pPr>
            <w:r w:rsidRPr="00822EBF">
              <w:t>Detection bias</w:t>
            </w:r>
          </w:p>
        </w:tc>
        <w:tc>
          <w:tcPr>
            <w:tcW w:w="1275" w:type="dxa"/>
            <w:shd w:val="clear" w:color="D9E2F3" w:themeColor="accent1" w:themeTint="33" w:fill="70AD47" w:themeFill="accent6"/>
          </w:tcPr>
          <w:p w14:paraId="66E618E2"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24557C02" w14:textId="77777777" w:rsidR="008E765F" w:rsidRPr="00822EBF" w:rsidRDefault="008E765F" w:rsidP="00611251">
            <w:pPr>
              <w:pStyle w:val="RCTstable"/>
            </w:pPr>
            <w:r>
              <w:t>“</w:t>
            </w:r>
            <w:r w:rsidRPr="00822EBF">
              <w:t>Outcome assessors were blinded to the treatment group allocated. After birth, a research assistant not involved in providing the intervention and blinded to treatment allocation obtained information relating to antenatal, birth, and infant outcomes from the case notes.</w:t>
            </w:r>
            <w:r>
              <w:t>”</w:t>
            </w:r>
          </w:p>
        </w:tc>
      </w:tr>
      <w:tr w:rsidR="008E765F" w:rsidRPr="00822EBF" w14:paraId="6A547AFC" w14:textId="77777777" w:rsidTr="005A5EBF">
        <w:trPr>
          <w:cantSplit/>
        </w:trPr>
        <w:tc>
          <w:tcPr>
            <w:tcW w:w="1560" w:type="dxa"/>
            <w:shd w:val="clear" w:color="D9E2F3" w:themeColor="accent1" w:themeTint="33" w:fill="auto"/>
          </w:tcPr>
          <w:p w14:paraId="04A5F67F" w14:textId="77777777" w:rsidR="008E765F" w:rsidRPr="00822EBF" w:rsidRDefault="008E765F" w:rsidP="00611251">
            <w:pPr>
              <w:pStyle w:val="RCTstable"/>
            </w:pPr>
            <w:r w:rsidRPr="00822EBF">
              <w:t>Incomplete outcome data</w:t>
            </w:r>
          </w:p>
        </w:tc>
        <w:tc>
          <w:tcPr>
            <w:tcW w:w="1275" w:type="dxa"/>
            <w:shd w:val="clear" w:color="D9E2F3" w:themeColor="accent1" w:themeTint="33" w:fill="70AD47" w:themeFill="accent6"/>
          </w:tcPr>
          <w:p w14:paraId="6DEE241A"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63EBDB99" w14:textId="77777777" w:rsidR="008E765F" w:rsidRPr="00822EBF" w:rsidRDefault="008E765F" w:rsidP="00611251">
            <w:pPr>
              <w:pStyle w:val="RCTstable"/>
            </w:pPr>
            <w:r>
              <w:t>Low attrition (97%</w:t>
            </w:r>
            <w:r w:rsidRPr="00822EBF">
              <w:t xml:space="preserve"> women included in the analyses)</w:t>
            </w:r>
            <w:r>
              <w:t xml:space="preserve"> with reasons given.</w:t>
            </w:r>
          </w:p>
        </w:tc>
      </w:tr>
      <w:tr w:rsidR="008E765F" w:rsidRPr="00822EBF" w14:paraId="240EDCF1" w14:textId="77777777" w:rsidTr="005A5EBF">
        <w:trPr>
          <w:cantSplit/>
        </w:trPr>
        <w:tc>
          <w:tcPr>
            <w:tcW w:w="1560" w:type="dxa"/>
            <w:shd w:val="clear" w:color="D9E2F3" w:themeColor="accent1" w:themeTint="33" w:fill="auto"/>
          </w:tcPr>
          <w:p w14:paraId="45FEFFCC" w14:textId="77777777" w:rsidR="008E765F" w:rsidRPr="00822EBF" w:rsidRDefault="008E765F" w:rsidP="00611251">
            <w:pPr>
              <w:pStyle w:val="RCTstable"/>
            </w:pPr>
            <w:r w:rsidRPr="00822EBF">
              <w:t>Selective reporting</w:t>
            </w:r>
          </w:p>
        </w:tc>
        <w:tc>
          <w:tcPr>
            <w:tcW w:w="1275" w:type="dxa"/>
            <w:shd w:val="clear" w:color="D9E2F3" w:themeColor="accent1" w:themeTint="33" w:fill="70AD47" w:themeFill="accent6"/>
          </w:tcPr>
          <w:p w14:paraId="62A7FE50"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61D42EA8" w14:textId="77777777" w:rsidR="008E765F" w:rsidRPr="00822EBF" w:rsidRDefault="008E765F" w:rsidP="00611251">
            <w:pPr>
              <w:pStyle w:val="RCTstable"/>
            </w:pPr>
            <w:r w:rsidRPr="00822EBF">
              <w:t>Data for pre-specified outcomes (according to published trial protocol) were reported</w:t>
            </w:r>
            <w:r>
              <w:t>.</w:t>
            </w:r>
          </w:p>
        </w:tc>
      </w:tr>
      <w:tr w:rsidR="008E765F" w:rsidRPr="00822EBF" w14:paraId="06A24BB1" w14:textId="77777777" w:rsidTr="005A5EBF">
        <w:trPr>
          <w:cantSplit/>
        </w:trPr>
        <w:tc>
          <w:tcPr>
            <w:tcW w:w="1560" w:type="dxa"/>
            <w:shd w:val="clear" w:color="D9E2F3" w:themeColor="accent1" w:themeTint="33" w:fill="auto"/>
          </w:tcPr>
          <w:p w14:paraId="693ED154" w14:textId="77777777" w:rsidR="008E765F" w:rsidRPr="00822EBF" w:rsidRDefault="008E765F" w:rsidP="00611251">
            <w:pPr>
              <w:pStyle w:val="RCTstable"/>
            </w:pPr>
            <w:r w:rsidRPr="00822EBF">
              <w:t xml:space="preserve">Other limitations </w:t>
            </w:r>
          </w:p>
        </w:tc>
        <w:tc>
          <w:tcPr>
            <w:tcW w:w="1275" w:type="dxa"/>
            <w:shd w:val="clear" w:color="D9E2F3" w:themeColor="accent1" w:themeTint="33" w:fill="70AD47" w:themeFill="accent6"/>
          </w:tcPr>
          <w:p w14:paraId="29F1842B"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31683ABE" w14:textId="77777777" w:rsidR="008E765F" w:rsidRPr="00822EBF" w:rsidRDefault="008E765F" w:rsidP="00611251">
            <w:pPr>
              <w:pStyle w:val="RCTstable"/>
            </w:pPr>
            <w:r w:rsidRPr="00822EBF">
              <w:t>No obvious sources of other bias identified</w:t>
            </w:r>
          </w:p>
        </w:tc>
      </w:tr>
      <w:tr w:rsidR="005D5943" w:rsidRPr="003956DD" w14:paraId="28511902" w14:textId="77777777" w:rsidTr="00E44521">
        <w:trPr>
          <w:cantSplit/>
        </w:trPr>
        <w:tc>
          <w:tcPr>
            <w:tcW w:w="14034" w:type="dxa"/>
            <w:gridSpan w:val="3"/>
            <w:shd w:val="solid" w:color="D9E2F3" w:themeColor="accent1" w:themeTint="33" w:fill="auto"/>
          </w:tcPr>
          <w:p w14:paraId="115FEE99" w14:textId="66221782" w:rsidR="005D5943" w:rsidRPr="003956DD" w:rsidRDefault="005D5943" w:rsidP="002747EA">
            <w:pPr>
              <w:pStyle w:val="RCTstable"/>
              <w:keepNext/>
              <w:rPr>
                <w:b/>
              </w:rPr>
            </w:pPr>
            <w:r w:rsidRPr="0025597C">
              <w:rPr>
                <w:rFonts w:ascii="Century Gothic" w:hAnsi="Century Gothic"/>
                <w:b/>
                <w:noProof/>
              </w:rPr>
              <w:t>Dodd et al 201</w:t>
            </w:r>
            <w:r>
              <w:rPr>
                <w:rFonts w:ascii="Century Gothic" w:hAnsi="Century Gothic"/>
                <w:b/>
                <w:noProof/>
              </w:rPr>
              <w:t>9</w:t>
            </w:r>
            <w:r w:rsidR="00D07346">
              <w:rPr>
                <w:b/>
              </w:rPr>
              <w:fldChar w:fldCharType="begin"/>
            </w:r>
            <w:r w:rsidR="002747EA">
              <w:rPr>
                <w:b/>
              </w:rPr>
              <w:instrText xml:space="preserve"> ADDIN EN.CITE &lt;EndNote&gt;&lt;Cite&gt;&lt;Author&gt;Dodd&lt;/Author&gt;&lt;Year&gt;2019&lt;/Year&gt;&lt;RecNum&gt;1922&lt;/RecNum&gt;&lt;DisplayText&gt;&lt;style face="superscript" font="Trebuchet MS" size="9"&gt;484&lt;/style&gt;&lt;/DisplayText&gt;&lt;record&gt;&lt;rec-number&gt;1922&lt;/rec-number&gt;&lt;foreign-keys&gt;&lt;key app="EN" db-id="exvasrfx2dtraoesasxp2szsxa2df502592x" timestamp="1588560368"&gt;1922&lt;/key&gt;&lt;key app="ENWeb" db-id=""&gt;0&lt;/key&gt;&lt;/foreign-keys&gt;&lt;ref-type name="Journal Article"&gt;17&lt;/ref-type&gt;&lt;contributors&gt;&lt;authors&gt;&lt;author&gt;Dodd, J. M.&lt;/author&gt;&lt;author&gt;Deussen, A. R.&lt;/author&gt;&lt;author&gt;Louise, J.&lt;/author&gt;&lt;/authors&gt;&lt;/contributors&gt;&lt;auth-address&gt;Discipline of Obstetrics &amp;amp; Gynaecology, and Robinson Research Institute, The University of Adelaide, Adelaide, SA 5006, Australia.&amp;#xD;Department of Perinatal Medicine Women&amp;apos;s and Children&amp;apos;s Hospital, North Adelaide, Adelaide, SA 5006, Australia.&lt;/auth-address&gt;&lt;titles&gt;&lt;title&gt;A randomised trial to optimise gestational weight gain and improve maternal and infant health outcomes through antenatal dietary, lifestyle and exercise advice: The OPTIMISE randomised trial&lt;/title&gt;&lt;secondary-title&gt;Nutrients&lt;/secondary-title&gt;&lt;/titles&gt;&lt;periodical&gt;&lt;full-title&gt;Nutrients&lt;/full-title&gt;&lt;/periodical&gt;&lt;volume&gt;11&lt;/volume&gt;&lt;number&gt;12&lt;/number&gt;&lt;edition&gt;2019/12/08&lt;/edition&gt;&lt;keywords&gt;&lt;keyword&gt;dietary and lifestyle intervention&lt;/keyword&gt;&lt;keyword&gt;gestational weight gain&lt;/keyword&gt;&lt;keyword&gt;randomised controlled trial&lt;/keyword&gt;&lt;/keywords&gt;&lt;dates&gt;&lt;year&gt;2019&lt;/year&gt;&lt;pub-dates&gt;&lt;date&gt;Dec 2&lt;/date&gt;&lt;/pub-dates&gt;&lt;/dates&gt;&lt;isbn&gt;2072-6643 (Electronic)&amp;#xD;2072-6643 (Linking)&lt;/isbn&gt;&lt;accession-num&gt;31810217&lt;/accession-num&gt;&lt;urls&gt;&lt;related-urls&gt;&lt;url&gt;https://www.ncbi.nlm.nih.gov/pubmed/31810217&lt;/url&gt;&lt;/related-urls&gt;&lt;/urls&gt;&lt;custom2&gt;PMC6949931&lt;/custom2&gt;&lt;electronic-resource-num&gt;10.3390/nu11122911&lt;/electronic-resource-num&gt;&lt;/record&gt;&lt;/Cite&gt;&lt;/EndNote&gt;</w:instrText>
            </w:r>
            <w:r w:rsidR="00D07346">
              <w:rPr>
                <w:b/>
              </w:rPr>
              <w:fldChar w:fldCharType="separate"/>
            </w:r>
            <w:r w:rsidR="002747EA" w:rsidRPr="002747EA">
              <w:rPr>
                <w:b/>
                <w:noProof/>
                <w:sz w:val="18"/>
                <w:vertAlign w:val="superscript"/>
              </w:rPr>
              <w:t>484</w:t>
            </w:r>
            <w:r w:rsidR="00D07346">
              <w:rPr>
                <w:b/>
              </w:rPr>
              <w:fldChar w:fldCharType="end"/>
            </w:r>
          </w:p>
        </w:tc>
      </w:tr>
      <w:tr w:rsidR="005D5943" w:rsidRPr="00822EBF" w14:paraId="28850A8A" w14:textId="77777777" w:rsidTr="0030223E">
        <w:trPr>
          <w:cantSplit/>
        </w:trPr>
        <w:tc>
          <w:tcPr>
            <w:tcW w:w="1560" w:type="dxa"/>
            <w:shd w:val="clear" w:color="D9E2F3" w:themeColor="accent1" w:themeTint="33" w:fill="auto"/>
          </w:tcPr>
          <w:p w14:paraId="4A3928C2" w14:textId="77777777" w:rsidR="005D5943" w:rsidRPr="00822EBF" w:rsidRDefault="005D5943" w:rsidP="00E44521">
            <w:pPr>
              <w:pStyle w:val="RCTstable"/>
              <w:keepNext/>
            </w:pPr>
            <w:r w:rsidRPr="00822EBF">
              <w:t>Random sequence generation</w:t>
            </w:r>
          </w:p>
        </w:tc>
        <w:tc>
          <w:tcPr>
            <w:tcW w:w="1275" w:type="dxa"/>
            <w:tcBorders>
              <w:bottom w:val="single" w:sz="4" w:space="0" w:color="auto"/>
            </w:tcBorders>
            <w:shd w:val="clear" w:color="D9E2F3" w:themeColor="accent1" w:themeTint="33" w:fill="70AD47" w:themeFill="accent6"/>
          </w:tcPr>
          <w:p w14:paraId="0DDD7BD0" w14:textId="77777777" w:rsidR="005D5943" w:rsidRPr="00822EBF" w:rsidRDefault="005D5943" w:rsidP="00E44521">
            <w:pPr>
              <w:pStyle w:val="RCTstable"/>
              <w:keepNext/>
            </w:pPr>
            <w:r w:rsidRPr="00822EBF">
              <w:t>Low risk</w:t>
            </w:r>
          </w:p>
        </w:tc>
        <w:tc>
          <w:tcPr>
            <w:tcW w:w="11199" w:type="dxa"/>
            <w:shd w:val="clear" w:color="D9E2F3" w:themeColor="accent1" w:themeTint="33" w:fill="auto"/>
          </w:tcPr>
          <w:p w14:paraId="04E38C2B" w14:textId="1E591DEB" w:rsidR="005D5943" w:rsidRPr="00D44388" w:rsidRDefault="005D5943" w:rsidP="0030223E">
            <w:pPr>
              <w:pStyle w:val="RCTstable"/>
            </w:pPr>
            <w:r>
              <w:t>“</w:t>
            </w:r>
            <w:r w:rsidR="00D44388" w:rsidRPr="00D44388">
              <w:t>We used a computer-based randomisation service in the Discipline of Obstetrics</w:t>
            </w:r>
            <w:r w:rsidR="00D44388">
              <w:t xml:space="preserve"> </w:t>
            </w:r>
            <w:r w:rsidR="00D44388" w:rsidRPr="00D44388">
              <w:t>and Gynaecology, The University of Adelaide. The randomisation schedule used balanced variable</w:t>
            </w:r>
            <w:r w:rsidR="00D44388">
              <w:t xml:space="preserve"> </w:t>
            </w:r>
            <w:r w:rsidR="00D44388" w:rsidRPr="00D44388">
              <w:t>blocks with stratification for parity (0 versus 1 or more) and was prepared by an investigator who was</w:t>
            </w:r>
            <w:r w:rsidR="00D44388">
              <w:t xml:space="preserve"> </w:t>
            </w:r>
            <w:r w:rsidR="00D44388" w:rsidRPr="00D44388">
              <w:t>not involved with recruitment or clinical care.</w:t>
            </w:r>
            <w:r>
              <w:t>”</w:t>
            </w:r>
          </w:p>
        </w:tc>
      </w:tr>
      <w:tr w:rsidR="005D5943" w:rsidRPr="00822EBF" w14:paraId="032543C1" w14:textId="77777777" w:rsidTr="0030223E">
        <w:trPr>
          <w:cantSplit/>
        </w:trPr>
        <w:tc>
          <w:tcPr>
            <w:tcW w:w="1560" w:type="dxa"/>
            <w:shd w:val="clear" w:color="D9E2F3" w:themeColor="accent1" w:themeTint="33" w:fill="auto"/>
          </w:tcPr>
          <w:p w14:paraId="12F21D76" w14:textId="77777777" w:rsidR="005D5943" w:rsidRPr="00822EBF" w:rsidRDefault="005D5943" w:rsidP="00E44521">
            <w:pPr>
              <w:pStyle w:val="RCTstable"/>
            </w:pPr>
            <w:r w:rsidRPr="00822EBF">
              <w:t xml:space="preserve">Allocation concealment </w:t>
            </w:r>
          </w:p>
        </w:tc>
        <w:tc>
          <w:tcPr>
            <w:tcW w:w="1275" w:type="dxa"/>
            <w:shd w:val="clear" w:color="D9E2F3" w:themeColor="accent1" w:themeTint="33" w:fill="FFC000" w:themeFill="accent4"/>
          </w:tcPr>
          <w:p w14:paraId="6D60FCB9" w14:textId="2EA33442" w:rsidR="005D5943" w:rsidRPr="00822EBF" w:rsidRDefault="00FC73AE" w:rsidP="00E44521">
            <w:pPr>
              <w:pStyle w:val="RCTstable"/>
            </w:pPr>
            <w:r>
              <w:t>Unclear</w:t>
            </w:r>
            <w:r w:rsidR="005D5943" w:rsidRPr="00822EBF">
              <w:t xml:space="preserve"> risk</w:t>
            </w:r>
          </w:p>
        </w:tc>
        <w:tc>
          <w:tcPr>
            <w:tcW w:w="11199" w:type="dxa"/>
            <w:shd w:val="clear" w:color="D9E2F3" w:themeColor="accent1" w:themeTint="33" w:fill="auto"/>
          </w:tcPr>
          <w:p w14:paraId="3CCC42A3" w14:textId="4618A483" w:rsidR="005D5943" w:rsidRPr="00822EBF" w:rsidRDefault="00FC73AE" w:rsidP="00E44521">
            <w:pPr>
              <w:pStyle w:val="RCTstable"/>
            </w:pPr>
            <w:r>
              <w:t>Not described.</w:t>
            </w:r>
          </w:p>
        </w:tc>
      </w:tr>
      <w:tr w:rsidR="005D5943" w:rsidRPr="00822EBF" w14:paraId="19BBCEB6" w14:textId="77777777" w:rsidTr="00E44521">
        <w:trPr>
          <w:cantSplit/>
        </w:trPr>
        <w:tc>
          <w:tcPr>
            <w:tcW w:w="1560" w:type="dxa"/>
            <w:shd w:val="clear" w:color="D9E2F3" w:themeColor="accent1" w:themeTint="33" w:fill="auto"/>
          </w:tcPr>
          <w:p w14:paraId="47A5031A" w14:textId="77777777" w:rsidR="005D5943" w:rsidRPr="00822EBF" w:rsidRDefault="005D5943" w:rsidP="00E44521">
            <w:pPr>
              <w:pStyle w:val="RCTstable"/>
            </w:pPr>
            <w:r w:rsidRPr="00822EBF">
              <w:t>Performance bias</w:t>
            </w:r>
          </w:p>
        </w:tc>
        <w:tc>
          <w:tcPr>
            <w:tcW w:w="1275" w:type="dxa"/>
            <w:shd w:val="clear" w:color="D9E2F3" w:themeColor="accent1" w:themeTint="33" w:fill="FF4D19"/>
          </w:tcPr>
          <w:p w14:paraId="2074DAEF" w14:textId="77777777" w:rsidR="005D5943" w:rsidRPr="00822EBF" w:rsidRDefault="005D5943" w:rsidP="00E44521">
            <w:pPr>
              <w:pStyle w:val="RCTstable"/>
            </w:pPr>
            <w:r w:rsidRPr="00822EBF">
              <w:t>High risk</w:t>
            </w:r>
          </w:p>
        </w:tc>
        <w:tc>
          <w:tcPr>
            <w:tcW w:w="11199" w:type="dxa"/>
            <w:shd w:val="clear" w:color="D9E2F3" w:themeColor="accent1" w:themeTint="33" w:fill="auto"/>
          </w:tcPr>
          <w:p w14:paraId="3DFFCF2D" w14:textId="239F0387" w:rsidR="005D5943" w:rsidRPr="00D44388" w:rsidRDefault="00FC73AE" w:rsidP="00D44388">
            <w:pPr>
              <w:pStyle w:val="RCTstable"/>
            </w:pPr>
            <w:r>
              <w:t>“</w:t>
            </w:r>
            <w:r w:rsidR="00D44388" w:rsidRPr="00D44388">
              <w:t>Blinding of participants was not possible given the nature of the intervention</w:t>
            </w:r>
            <w:r w:rsidR="00D44388">
              <w:t>.</w:t>
            </w:r>
            <w:r>
              <w:t>”</w:t>
            </w:r>
          </w:p>
        </w:tc>
      </w:tr>
      <w:tr w:rsidR="005D5943" w:rsidRPr="00822EBF" w14:paraId="66ED0B4D" w14:textId="77777777" w:rsidTr="00E44521">
        <w:trPr>
          <w:cantSplit/>
        </w:trPr>
        <w:tc>
          <w:tcPr>
            <w:tcW w:w="1560" w:type="dxa"/>
            <w:shd w:val="clear" w:color="D9E2F3" w:themeColor="accent1" w:themeTint="33" w:fill="auto"/>
          </w:tcPr>
          <w:p w14:paraId="54F5DC08" w14:textId="77777777" w:rsidR="005D5943" w:rsidRPr="00822EBF" w:rsidRDefault="005D5943" w:rsidP="00E44521">
            <w:pPr>
              <w:pStyle w:val="RCTstable"/>
            </w:pPr>
            <w:r w:rsidRPr="00822EBF">
              <w:t>Detection bias</w:t>
            </w:r>
          </w:p>
        </w:tc>
        <w:tc>
          <w:tcPr>
            <w:tcW w:w="1275" w:type="dxa"/>
            <w:shd w:val="clear" w:color="D9E2F3" w:themeColor="accent1" w:themeTint="33" w:fill="70AD47" w:themeFill="accent6"/>
          </w:tcPr>
          <w:p w14:paraId="7706F66B" w14:textId="77777777" w:rsidR="005D5943" w:rsidRPr="00822EBF" w:rsidRDefault="005D5943" w:rsidP="00E44521">
            <w:pPr>
              <w:pStyle w:val="RCTstable"/>
            </w:pPr>
            <w:r w:rsidRPr="00822EBF">
              <w:t>Low risk</w:t>
            </w:r>
          </w:p>
        </w:tc>
        <w:tc>
          <w:tcPr>
            <w:tcW w:w="11199" w:type="dxa"/>
            <w:shd w:val="clear" w:color="D9E2F3" w:themeColor="accent1" w:themeTint="33" w:fill="auto"/>
          </w:tcPr>
          <w:p w14:paraId="61286D11" w14:textId="7D3939C5" w:rsidR="005D5943" w:rsidRPr="00822EBF" w:rsidRDefault="005D5943" w:rsidP="00D44388">
            <w:pPr>
              <w:pStyle w:val="RCTstable"/>
            </w:pPr>
            <w:r>
              <w:t>“</w:t>
            </w:r>
            <w:r w:rsidR="00D44388">
              <w:t>W</w:t>
            </w:r>
            <w:r w:rsidR="00D44388" w:rsidRPr="00D44388">
              <w:t>here possible,</w:t>
            </w:r>
            <w:r w:rsidR="00D44388">
              <w:t xml:space="preserve"> </w:t>
            </w:r>
            <w:r w:rsidR="00D44388" w:rsidRPr="00D44388">
              <w:t>antenatal care-providers, outcome assessors and data analysts were blinded to treatment allocation.</w:t>
            </w:r>
            <w:r>
              <w:t>”</w:t>
            </w:r>
          </w:p>
        </w:tc>
      </w:tr>
      <w:tr w:rsidR="005D5943" w:rsidRPr="00822EBF" w14:paraId="03F5157C" w14:textId="77777777" w:rsidTr="00E44521">
        <w:trPr>
          <w:cantSplit/>
        </w:trPr>
        <w:tc>
          <w:tcPr>
            <w:tcW w:w="1560" w:type="dxa"/>
            <w:shd w:val="clear" w:color="D9E2F3" w:themeColor="accent1" w:themeTint="33" w:fill="auto"/>
          </w:tcPr>
          <w:p w14:paraId="2ED778EB" w14:textId="77777777" w:rsidR="005D5943" w:rsidRPr="00822EBF" w:rsidRDefault="005D5943" w:rsidP="00E44521">
            <w:pPr>
              <w:pStyle w:val="RCTstable"/>
            </w:pPr>
            <w:r w:rsidRPr="00822EBF">
              <w:t>Incomplete outcome data</w:t>
            </w:r>
          </w:p>
        </w:tc>
        <w:tc>
          <w:tcPr>
            <w:tcW w:w="1275" w:type="dxa"/>
            <w:shd w:val="clear" w:color="D9E2F3" w:themeColor="accent1" w:themeTint="33" w:fill="70AD47" w:themeFill="accent6"/>
          </w:tcPr>
          <w:p w14:paraId="1B469116" w14:textId="77777777" w:rsidR="005D5943" w:rsidRPr="00822EBF" w:rsidRDefault="005D5943" w:rsidP="00E44521">
            <w:pPr>
              <w:pStyle w:val="RCTstable"/>
            </w:pPr>
            <w:r w:rsidRPr="00822EBF">
              <w:t>Low risk</w:t>
            </w:r>
          </w:p>
        </w:tc>
        <w:tc>
          <w:tcPr>
            <w:tcW w:w="11199" w:type="dxa"/>
            <w:shd w:val="clear" w:color="D9E2F3" w:themeColor="accent1" w:themeTint="33" w:fill="auto"/>
          </w:tcPr>
          <w:p w14:paraId="7D38B7EE" w14:textId="4E5D8BB2" w:rsidR="005D5943" w:rsidRPr="00822EBF" w:rsidRDefault="002721AB" w:rsidP="00E44521">
            <w:pPr>
              <w:pStyle w:val="RCTstable"/>
            </w:pPr>
            <w:r>
              <w:t>Loss to follow-up described and reasons given.</w:t>
            </w:r>
          </w:p>
        </w:tc>
      </w:tr>
      <w:tr w:rsidR="005D5943" w:rsidRPr="00822EBF" w14:paraId="637BCCBA" w14:textId="77777777" w:rsidTr="00E44521">
        <w:trPr>
          <w:cantSplit/>
        </w:trPr>
        <w:tc>
          <w:tcPr>
            <w:tcW w:w="1560" w:type="dxa"/>
            <w:shd w:val="clear" w:color="D9E2F3" w:themeColor="accent1" w:themeTint="33" w:fill="auto"/>
          </w:tcPr>
          <w:p w14:paraId="6C45D870" w14:textId="77777777" w:rsidR="005D5943" w:rsidRPr="00822EBF" w:rsidRDefault="005D5943" w:rsidP="00E44521">
            <w:pPr>
              <w:pStyle w:val="RCTstable"/>
            </w:pPr>
            <w:r w:rsidRPr="00822EBF">
              <w:t>Selective reporting</w:t>
            </w:r>
          </w:p>
        </w:tc>
        <w:tc>
          <w:tcPr>
            <w:tcW w:w="1275" w:type="dxa"/>
            <w:shd w:val="clear" w:color="D9E2F3" w:themeColor="accent1" w:themeTint="33" w:fill="70AD47" w:themeFill="accent6"/>
          </w:tcPr>
          <w:p w14:paraId="4E8D28D6" w14:textId="77777777" w:rsidR="005D5943" w:rsidRPr="00822EBF" w:rsidRDefault="005D5943" w:rsidP="00E44521">
            <w:pPr>
              <w:pStyle w:val="RCTstable"/>
            </w:pPr>
            <w:r w:rsidRPr="00822EBF">
              <w:t>Low risk</w:t>
            </w:r>
          </w:p>
        </w:tc>
        <w:tc>
          <w:tcPr>
            <w:tcW w:w="11199" w:type="dxa"/>
            <w:shd w:val="clear" w:color="D9E2F3" w:themeColor="accent1" w:themeTint="33" w:fill="auto"/>
          </w:tcPr>
          <w:p w14:paraId="1864862B" w14:textId="1334BAF9" w:rsidR="005D5943" w:rsidRPr="00822EBF" w:rsidRDefault="005D5943" w:rsidP="00E44521">
            <w:pPr>
              <w:pStyle w:val="RCTstable"/>
            </w:pPr>
            <w:r w:rsidRPr="00822EBF">
              <w:t>Data for pre-specified outco</w:t>
            </w:r>
            <w:r w:rsidR="00D44388">
              <w:t xml:space="preserve">mes </w:t>
            </w:r>
            <w:r w:rsidRPr="00822EBF">
              <w:t>were reported</w:t>
            </w:r>
            <w:r>
              <w:t>.</w:t>
            </w:r>
          </w:p>
        </w:tc>
      </w:tr>
      <w:tr w:rsidR="005D5943" w:rsidRPr="00822EBF" w14:paraId="3E9332BE" w14:textId="77777777" w:rsidTr="00E44521">
        <w:trPr>
          <w:cantSplit/>
        </w:trPr>
        <w:tc>
          <w:tcPr>
            <w:tcW w:w="1560" w:type="dxa"/>
            <w:shd w:val="clear" w:color="D9E2F3" w:themeColor="accent1" w:themeTint="33" w:fill="auto"/>
          </w:tcPr>
          <w:p w14:paraId="1F69E2C0" w14:textId="77777777" w:rsidR="005D5943" w:rsidRPr="00822EBF" w:rsidRDefault="005D5943" w:rsidP="00E44521">
            <w:pPr>
              <w:pStyle w:val="RCTstable"/>
            </w:pPr>
            <w:r w:rsidRPr="00822EBF">
              <w:t xml:space="preserve">Other limitations </w:t>
            </w:r>
          </w:p>
        </w:tc>
        <w:tc>
          <w:tcPr>
            <w:tcW w:w="1275" w:type="dxa"/>
            <w:shd w:val="clear" w:color="D9E2F3" w:themeColor="accent1" w:themeTint="33" w:fill="70AD47" w:themeFill="accent6"/>
          </w:tcPr>
          <w:p w14:paraId="3C2C97CC" w14:textId="77777777" w:rsidR="005D5943" w:rsidRPr="00822EBF" w:rsidRDefault="005D5943" w:rsidP="00E44521">
            <w:pPr>
              <w:pStyle w:val="RCTstable"/>
            </w:pPr>
            <w:r w:rsidRPr="00822EBF">
              <w:t>Low risk</w:t>
            </w:r>
          </w:p>
        </w:tc>
        <w:tc>
          <w:tcPr>
            <w:tcW w:w="11199" w:type="dxa"/>
            <w:shd w:val="clear" w:color="D9E2F3" w:themeColor="accent1" w:themeTint="33" w:fill="auto"/>
          </w:tcPr>
          <w:p w14:paraId="15C841DB" w14:textId="77777777" w:rsidR="005D5943" w:rsidRPr="00822EBF" w:rsidRDefault="005D5943" w:rsidP="00E44521">
            <w:pPr>
              <w:pStyle w:val="RCTstable"/>
            </w:pPr>
            <w:r w:rsidRPr="00822EBF">
              <w:t>No obvious sources of other bias identified</w:t>
            </w:r>
          </w:p>
        </w:tc>
      </w:tr>
      <w:tr w:rsidR="008E765F" w:rsidRPr="003956DD" w14:paraId="4544EC21" w14:textId="77777777" w:rsidTr="005A5EBF">
        <w:trPr>
          <w:cantSplit/>
        </w:trPr>
        <w:tc>
          <w:tcPr>
            <w:tcW w:w="14034" w:type="dxa"/>
            <w:gridSpan w:val="3"/>
            <w:shd w:val="solid" w:color="D9E2F3" w:themeColor="accent1" w:themeTint="33" w:fill="auto"/>
          </w:tcPr>
          <w:p w14:paraId="1B3E6F6A" w14:textId="1B4BA465" w:rsidR="008E765F" w:rsidRPr="003956DD" w:rsidRDefault="008E765F" w:rsidP="002747EA">
            <w:pPr>
              <w:pStyle w:val="RCTstable"/>
              <w:keepNext/>
              <w:rPr>
                <w:b/>
              </w:rPr>
            </w:pPr>
            <w:r w:rsidRPr="0025597C">
              <w:rPr>
                <w:rFonts w:ascii="Century Gothic" w:hAnsi="Century Gothic"/>
                <w:b/>
                <w:noProof/>
              </w:rPr>
              <w:t>Gallagher et al 2018</w:t>
            </w:r>
            <w:r>
              <w:fldChar w:fldCharType="begin"/>
            </w:r>
            <w:r w:rsidR="002747EA">
              <w:instrText xml:space="preserve"> ADDIN EN.CITE &lt;EndNote&gt;&lt;Cite&gt;&lt;Author&gt;Gallagher&lt;/Author&gt;&lt;Year&gt;2018&lt;/Year&gt;&lt;RecNum&gt;744&lt;/RecNum&gt;&lt;DisplayText&gt;&lt;style face="superscript" font="Trebuchet MS" size="9"&gt;502&lt;/style&gt;&lt;/DisplayText&gt;&lt;record&gt;&lt;rec-number&gt;744&lt;/rec-number&gt;&lt;foreign-keys&gt;&lt;key app="EN" db-id="exvasrfx2dtraoesasxp2szsxa2df502592x" timestamp="1541467879"&gt;744&lt;/key&gt;&lt;key app="ENWeb" db-id=""&gt;0&lt;/key&gt;&lt;/foreign-keys&gt;&lt;ref-type name="Journal Article"&gt;17&lt;/ref-type&gt;&lt;contributors&gt;&lt;authors&gt;&lt;author&gt;Gallagher, Dympna&lt;/author&gt;&lt;author&gt;Rosenn, Barak&lt;/author&gt;&lt;author&gt;Toro-Ramos, Tatiana&lt;/author&gt;&lt;author&gt;Paley, Charles&lt;/author&gt;&lt;author&gt;Gidwani, Sonia&lt;/author&gt;&lt;author&gt;Horowitz, Michelle&lt;/author&gt;&lt;author&gt;Crane, Janet&lt;/author&gt;&lt;author&gt;Lin, Susan&lt;/author&gt;&lt;author&gt;Thornton, John C.&lt;/author&gt;&lt;author&gt;Pi-Sunyer, Xavier&lt;/author&gt;&lt;/authors&gt;&lt;/contributors&gt;&lt;titles&gt;&lt;title&gt;Greater Neonatal Fat-Free Mass and Similar Fat Mass Following a Randomized Trial to Control Excess Gestational Weight Gain&lt;/title&gt;&lt;secondary-title&gt;Obesity&lt;/secondary-title&gt;&lt;/titles&gt;&lt;periodical&gt;&lt;full-title&gt;Obesity&lt;/full-title&gt;&lt;/periodical&gt;&lt;pages&gt;578-587&lt;/pages&gt;&lt;volume&gt;26&lt;/volume&gt;&lt;number&gt;3&lt;/number&gt;&lt;section&gt;578&lt;/section&gt;&lt;dates&gt;&lt;year&gt;2018&lt;/year&gt;&lt;/dates&gt;&lt;isbn&gt;19307381&lt;/isbn&gt;&lt;urls&gt;&lt;/urls&gt;&lt;electronic-resource-num&gt;10.1002/oby.22079&lt;/electronic-resource-num&gt;&lt;/record&gt;&lt;/Cite&gt;&lt;/EndNote&gt;</w:instrText>
            </w:r>
            <w:r>
              <w:fldChar w:fldCharType="separate"/>
            </w:r>
            <w:r w:rsidR="002747EA" w:rsidRPr="002747EA">
              <w:rPr>
                <w:noProof/>
                <w:sz w:val="18"/>
                <w:vertAlign w:val="superscript"/>
              </w:rPr>
              <w:t>502</w:t>
            </w:r>
            <w:r>
              <w:fldChar w:fldCharType="end"/>
            </w:r>
          </w:p>
        </w:tc>
      </w:tr>
      <w:tr w:rsidR="008E765F" w:rsidRPr="00822EBF" w14:paraId="3B374C51" w14:textId="77777777" w:rsidTr="005A5EBF">
        <w:trPr>
          <w:cantSplit/>
        </w:trPr>
        <w:tc>
          <w:tcPr>
            <w:tcW w:w="1560" w:type="dxa"/>
            <w:shd w:val="clear" w:color="D9E2F3" w:themeColor="accent1" w:themeTint="33" w:fill="auto"/>
          </w:tcPr>
          <w:p w14:paraId="002397CB" w14:textId="77777777" w:rsidR="008E765F" w:rsidRPr="00822EBF" w:rsidRDefault="008E765F" w:rsidP="006045AE">
            <w:pPr>
              <w:pStyle w:val="RCTstable"/>
              <w:keepNext/>
            </w:pPr>
            <w:r w:rsidRPr="00822EBF">
              <w:t>Random sequence generation</w:t>
            </w:r>
          </w:p>
        </w:tc>
        <w:tc>
          <w:tcPr>
            <w:tcW w:w="1275" w:type="dxa"/>
            <w:shd w:val="clear" w:color="D9E2F3" w:themeColor="accent1" w:themeTint="33" w:fill="70AD47" w:themeFill="accent6"/>
          </w:tcPr>
          <w:p w14:paraId="7082E623" w14:textId="77777777" w:rsidR="008E765F" w:rsidRPr="00822EBF" w:rsidRDefault="008E765F" w:rsidP="006045AE">
            <w:pPr>
              <w:pStyle w:val="RCTstable"/>
              <w:keepNext/>
            </w:pPr>
            <w:r>
              <w:t>Low</w:t>
            </w:r>
            <w:r w:rsidRPr="00822EBF">
              <w:t xml:space="preserve"> risk</w:t>
            </w:r>
          </w:p>
        </w:tc>
        <w:tc>
          <w:tcPr>
            <w:tcW w:w="11199" w:type="dxa"/>
            <w:shd w:val="clear" w:color="D9E2F3" w:themeColor="accent1" w:themeTint="33" w:fill="auto"/>
          </w:tcPr>
          <w:p w14:paraId="68C3D10A" w14:textId="77777777" w:rsidR="008E765F" w:rsidRPr="00822EBF" w:rsidRDefault="008E765F" w:rsidP="006045AE">
            <w:pPr>
              <w:pStyle w:val="RCTstable"/>
              <w:keepNext/>
            </w:pPr>
            <w:r w:rsidRPr="008B61D5">
              <w:t xml:space="preserve">The random allocation sequence was computer generated by the data manager. </w:t>
            </w:r>
          </w:p>
        </w:tc>
      </w:tr>
      <w:tr w:rsidR="008E765F" w:rsidRPr="00822EBF" w14:paraId="1E712544" w14:textId="77777777" w:rsidTr="005A5EBF">
        <w:trPr>
          <w:cantSplit/>
        </w:trPr>
        <w:tc>
          <w:tcPr>
            <w:tcW w:w="1560" w:type="dxa"/>
            <w:shd w:val="clear" w:color="D9E2F3" w:themeColor="accent1" w:themeTint="33" w:fill="auto"/>
          </w:tcPr>
          <w:p w14:paraId="5377978A" w14:textId="77777777" w:rsidR="008E765F" w:rsidRPr="00822EBF" w:rsidRDefault="008E765F" w:rsidP="006045AE">
            <w:pPr>
              <w:pStyle w:val="RCTstable"/>
              <w:keepNext/>
            </w:pPr>
            <w:r w:rsidRPr="00822EBF">
              <w:t xml:space="preserve">Allocation concealment </w:t>
            </w:r>
          </w:p>
        </w:tc>
        <w:tc>
          <w:tcPr>
            <w:tcW w:w="1275" w:type="dxa"/>
            <w:shd w:val="clear" w:color="D9E2F3" w:themeColor="accent1" w:themeTint="33" w:fill="FFC000" w:themeFill="accent4"/>
          </w:tcPr>
          <w:p w14:paraId="2DFD7A5A" w14:textId="77777777" w:rsidR="008E765F" w:rsidRPr="00822EBF" w:rsidRDefault="008E765F" w:rsidP="006045AE">
            <w:pPr>
              <w:pStyle w:val="RCTstable"/>
              <w:keepNext/>
            </w:pPr>
            <w:r w:rsidRPr="00822EBF">
              <w:t>Unclear risk</w:t>
            </w:r>
          </w:p>
        </w:tc>
        <w:tc>
          <w:tcPr>
            <w:tcW w:w="11199" w:type="dxa"/>
            <w:shd w:val="clear" w:color="D9E2F3" w:themeColor="accent1" w:themeTint="33" w:fill="auto"/>
          </w:tcPr>
          <w:p w14:paraId="704B93C7" w14:textId="77777777" w:rsidR="008E765F" w:rsidRPr="00822EBF" w:rsidRDefault="008E765F" w:rsidP="006045AE">
            <w:pPr>
              <w:pStyle w:val="RCTstable"/>
              <w:keepNext/>
            </w:pPr>
            <w:r w:rsidRPr="00822EBF">
              <w:t>Not described</w:t>
            </w:r>
            <w:r>
              <w:t>.</w:t>
            </w:r>
          </w:p>
        </w:tc>
      </w:tr>
      <w:tr w:rsidR="008E765F" w:rsidRPr="00822EBF" w14:paraId="65EF82F4" w14:textId="77777777" w:rsidTr="005A5EBF">
        <w:trPr>
          <w:cantSplit/>
        </w:trPr>
        <w:tc>
          <w:tcPr>
            <w:tcW w:w="1560" w:type="dxa"/>
            <w:shd w:val="clear" w:color="D9E2F3" w:themeColor="accent1" w:themeTint="33" w:fill="auto"/>
          </w:tcPr>
          <w:p w14:paraId="75AF71CC" w14:textId="77777777" w:rsidR="008E765F" w:rsidRPr="00822EBF" w:rsidRDefault="008E765F" w:rsidP="00611251">
            <w:pPr>
              <w:pStyle w:val="RCTstable"/>
            </w:pPr>
            <w:r w:rsidRPr="00822EBF">
              <w:t>Performance bias</w:t>
            </w:r>
          </w:p>
        </w:tc>
        <w:tc>
          <w:tcPr>
            <w:tcW w:w="1275" w:type="dxa"/>
            <w:shd w:val="clear" w:color="D9E2F3" w:themeColor="accent1" w:themeTint="33" w:fill="FF4D19"/>
          </w:tcPr>
          <w:p w14:paraId="66ADA5FA" w14:textId="77777777" w:rsidR="008E765F" w:rsidRPr="00822EBF" w:rsidRDefault="008E765F" w:rsidP="00611251">
            <w:pPr>
              <w:pStyle w:val="RCTstable"/>
            </w:pPr>
            <w:r>
              <w:t>High</w:t>
            </w:r>
            <w:r w:rsidRPr="00822EBF">
              <w:t xml:space="preserve"> risk</w:t>
            </w:r>
          </w:p>
        </w:tc>
        <w:tc>
          <w:tcPr>
            <w:tcW w:w="11199" w:type="dxa"/>
            <w:shd w:val="clear" w:color="D9E2F3" w:themeColor="accent1" w:themeTint="33" w:fill="auto"/>
          </w:tcPr>
          <w:p w14:paraId="2EC5663A" w14:textId="77777777" w:rsidR="008E765F" w:rsidRPr="008B61D5" w:rsidRDefault="008E765F" w:rsidP="00611251">
            <w:pPr>
              <w:pStyle w:val="RCTstable"/>
            </w:pPr>
            <w:r w:rsidRPr="008B61D5">
              <w:t>A printed copy was placed in the participant’s chart and the staff c</w:t>
            </w:r>
            <w:r>
              <w:t>ompleting the randomis</w:t>
            </w:r>
            <w:r w:rsidRPr="008B61D5">
              <w:t>ation informed the participant immediately in person of group assignment. </w:t>
            </w:r>
          </w:p>
        </w:tc>
      </w:tr>
      <w:tr w:rsidR="008E765F" w:rsidRPr="00822EBF" w14:paraId="12FF64CF" w14:textId="77777777" w:rsidTr="005A5EBF">
        <w:trPr>
          <w:cantSplit/>
        </w:trPr>
        <w:tc>
          <w:tcPr>
            <w:tcW w:w="1560" w:type="dxa"/>
            <w:shd w:val="clear" w:color="D9E2F3" w:themeColor="accent1" w:themeTint="33" w:fill="auto"/>
          </w:tcPr>
          <w:p w14:paraId="307FBA36" w14:textId="77777777" w:rsidR="008E765F" w:rsidRPr="00822EBF" w:rsidRDefault="008E765F" w:rsidP="00611251">
            <w:pPr>
              <w:pStyle w:val="RCTstable"/>
            </w:pPr>
            <w:r w:rsidRPr="00822EBF">
              <w:t>Detection bias</w:t>
            </w:r>
          </w:p>
        </w:tc>
        <w:tc>
          <w:tcPr>
            <w:tcW w:w="1275" w:type="dxa"/>
            <w:shd w:val="clear" w:color="D9E2F3" w:themeColor="accent1" w:themeTint="33" w:fill="70AD47" w:themeFill="accent6"/>
          </w:tcPr>
          <w:p w14:paraId="2F176EDA" w14:textId="77777777" w:rsidR="008E765F" w:rsidRPr="00822EBF" w:rsidRDefault="008E765F" w:rsidP="00611251">
            <w:pPr>
              <w:pStyle w:val="RCTstable"/>
            </w:pPr>
            <w:r>
              <w:t>Low</w:t>
            </w:r>
            <w:r w:rsidRPr="00822EBF">
              <w:t xml:space="preserve"> risk</w:t>
            </w:r>
          </w:p>
        </w:tc>
        <w:tc>
          <w:tcPr>
            <w:tcW w:w="11199" w:type="dxa"/>
            <w:shd w:val="clear" w:color="D9E2F3" w:themeColor="accent1" w:themeTint="33" w:fill="auto"/>
          </w:tcPr>
          <w:p w14:paraId="310474BE" w14:textId="77777777" w:rsidR="008E765F" w:rsidRPr="008B61D5" w:rsidRDefault="008E765F" w:rsidP="00611251">
            <w:pPr>
              <w:pStyle w:val="RCTstable"/>
              <w:rPr>
                <w:rFonts w:ascii="Times New Roman" w:hAnsi="Times New Roman"/>
                <w:sz w:val="17"/>
                <w:szCs w:val="17"/>
              </w:rPr>
            </w:pPr>
            <w:r w:rsidRPr="008B61D5">
              <w:t>Staff involved in collection of measurements were blind to group assignment. </w:t>
            </w:r>
          </w:p>
        </w:tc>
      </w:tr>
      <w:tr w:rsidR="008E765F" w:rsidRPr="00822EBF" w14:paraId="306C8432" w14:textId="77777777" w:rsidTr="005A5EBF">
        <w:trPr>
          <w:cantSplit/>
        </w:trPr>
        <w:tc>
          <w:tcPr>
            <w:tcW w:w="1560" w:type="dxa"/>
            <w:shd w:val="clear" w:color="D9E2F3" w:themeColor="accent1" w:themeTint="33" w:fill="auto"/>
          </w:tcPr>
          <w:p w14:paraId="6ACB0D1F" w14:textId="77777777" w:rsidR="008E765F" w:rsidRPr="00822EBF" w:rsidRDefault="008E765F" w:rsidP="00611251">
            <w:pPr>
              <w:pStyle w:val="RCTstable"/>
            </w:pPr>
            <w:r w:rsidRPr="00822EBF">
              <w:t>Incomplete outcome data</w:t>
            </w:r>
          </w:p>
        </w:tc>
        <w:tc>
          <w:tcPr>
            <w:tcW w:w="1275" w:type="dxa"/>
            <w:shd w:val="clear" w:color="D9E2F3" w:themeColor="accent1" w:themeTint="33" w:fill="FF4D19"/>
          </w:tcPr>
          <w:p w14:paraId="0AC359BF" w14:textId="77777777" w:rsidR="008E765F" w:rsidRPr="00822EBF" w:rsidRDefault="008E765F" w:rsidP="00611251">
            <w:pPr>
              <w:pStyle w:val="RCTstable"/>
            </w:pPr>
            <w:r w:rsidRPr="00822EBF">
              <w:t>High risk</w:t>
            </w:r>
          </w:p>
        </w:tc>
        <w:tc>
          <w:tcPr>
            <w:tcW w:w="11199" w:type="dxa"/>
            <w:shd w:val="clear" w:color="D9E2F3" w:themeColor="accent1" w:themeTint="33" w:fill="auto"/>
          </w:tcPr>
          <w:p w14:paraId="0356B50E" w14:textId="77777777" w:rsidR="008E765F" w:rsidRPr="00822EBF" w:rsidRDefault="008E765F" w:rsidP="00611251">
            <w:pPr>
              <w:pStyle w:val="RCTstable"/>
            </w:pPr>
            <w:r w:rsidRPr="00822EBF">
              <w:t>Reasons for attrition between allocation and study visits not given.</w:t>
            </w:r>
          </w:p>
        </w:tc>
      </w:tr>
      <w:tr w:rsidR="008E765F" w:rsidRPr="00822EBF" w14:paraId="135FA824" w14:textId="77777777" w:rsidTr="005A5EBF">
        <w:trPr>
          <w:cantSplit/>
        </w:trPr>
        <w:tc>
          <w:tcPr>
            <w:tcW w:w="1560" w:type="dxa"/>
            <w:shd w:val="clear" w:color="D9E2F3" w:themeColor="accent1" w:themeTint="33" w:fill="auto"/>
          </w:tcPr>
          <w:p w14:paraId="4E184F26" w14:textId="77777777" w:rsidR="008E765F" w:rsidRPr="00822EBF" w:rsidRDefault="008E765F" w:rsidP="00611251">
            <w:pPr>
              <w:pStyle w:val="RCTstable"/>
            </w:pPr>
            <w:r w:rsidRPr="00822EBF">
              <w:t>Selective reporting</w:t>
            </w:r>
          </w:p>
        </w:tc>
        <w:tc>
          <w:tcPr>
            <w:tcW w:w="1275" w:type="dxa"/>
            <w:shd w:val="clear" w:color="D9E2F3" w:themeColor="accent1" w:themeTint="33" w:fill="70AD47" w:themeFill="accent6"/>
          </w:tcPr>
          <w:p w14:paraId="15A14E9B"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68515611" w14:textId="77777777" w:rsidR="008E765F" w:rsidRPr="00822EBF" w:rsidRDefault="008E765F" w:rsidP="00611251">
            <w:pPr>
              <w:pStyle w:val="RCTstable"/>
            </w:pPr>
            <w:r w:rsidRPr="00822EBF">
              <w:t>All pre-specified outcomes reported</w:t>
            </w:r>
          </w:p>
        </w:tc>
      </w:tr>
      <w:tr w:rsidR="008E765F" w:rsidRPr="00822EBF" w14:paraId="3B751742" w14:textId="77777777" w:rsidTr="005A5EBF">
        <w:trPr>
          <w:cantSplit/>
        </w:trPr>
        <w:tc>
          <w:tcPr>
            <w:tcW w:w="1560" w:type="dxa"/>
            <w:shd w:val="clear" w:color="D9E2F3" w:themeColor="accent1" w:themeTint="33" w:fill="auto"/>
          </w:tcPr>
          <w:p w14:paraId="57C21803" w14:textId="77777777" w:rsidR="008E765F" w:rsidRPr="00822EBF" w:rsidRDefault="008E765F" w:rsidP="00611251">
            <w:pPr>
              <w:pStyle w:val="RCTstable"/>
            </w:pPr>
            <w:r w:rsidRPr="00822EBF">
              <w:t xml:space="preserve">Other limitations </w:t>
            </w:r>
          </w:p>
        </w:tc>
        <w:tc>
          <w:tcPr>
            <w:tcW w:w="1275" w:type="dxa"/>
            <w:shd w:val="clear" w:color="D9E2F3" w:themeColor="accent1" w:themeTint="33" w:fill="FF4D19"/>
          </w:tcPr>
          <w:p w14:paraId="4C200800" w14:textId="77777777" w:rsidR="008E765F" w:rsidRPr="00822EBF" w:rsidRDefault="008E765F" w:rsidP="00611251">
            <w:pPr>
              <w:pStyle w:val="RCTstable"/>
            </w:pPr>
            <w:r w:rsidRPr="00822EBF">
              <w:t>High risk</w:t>
            </w:r>
          </w:p>
        </w:tc>
        <w:tc>
          <w:tcPr>
            <w:tcW w:w="11199" w:type="dxa"/>
            <w:shd w:val="clear" w:color="D9E2F3" w:themeColor="accent1" w:themeTint="33" w:fill="auto"/>
          </w:tcPr>
          <w:p w14:paraId="03DFCAD6" w14:textId="77777777" w:rsidR="008E765F" w:rsidRPr="00822EBF" w:rsidRDefault="008E765F" w:rsidP="00611251">
            <w:pPr>
              <w:pStyle w:val="RCTstable"/>
            </w:pPr>
            <w:r w:rsidRPr="00822EBF">
              <w:t>Attendance at exercise classes was extremely poor at 9.7%.</w:t>
            </w:r>
          </w:p>
        </w:tc>
      </w:tr>
      <w:tr w:rsidR="008E765F" w:rsidRPr="003956DD" w14:paraId="1CF69522" w14:textId="77777777" w:rsidTr="005A5EBF">
        <w:trPr>
          <w:cantSplit/>
        </w:trPr>
        <w:tc>
          <w:tcPr>
            <w:tcW w:w="14034" w:type="dxa"/>
            <w:gridSpan w:val="3"/>
            <w:shd w:val="solid" w:color="D9E2F3" w:themeColor="accent1" w:themeTint="33" w:fill="auto"/>
          </w:tcPr>
          <w:p w14:paraId="160A1C91" w14:textId="23BD75C1" w:rsidR="008E765F" w:rsidRPr="003956DD" w:rsidRDefault="008E765F" w:rsidP="002747EA">
            <w:pPr>
              <w:pStyle w:val="RCTstable"/>
              <w:keepNext/>
              <w:rPr>
                <w:b/>
              </w:rPr>
            </w:pPr>
            <w:r w:rsidRPr="0025597C">
              <w:rPr>
                <w:rFonts w:ascii="Century Gothic" w:hAnsi="Century Gothic"/>
                <w:b/>
                <w:noProof/>
              </w:rPr>
              <w:t>Guelinckx et al 2010</w:t>
            </w:r>
            <w:r>
              <w:fldChar w:fldCharType="begin"/>
            </w:r>
            <w:r w:rsidR="002747EA">
              <w:instrText xml:space="preserve"> ADDIN EN.CITE &lt;EndNote&gt;&lt;Cite&gt;&lt;Author&gt;Guelinckx&lt;/Author&gt;&lt;Year&gt;2010&lt;/Year&gt;&lt;RecNum&gt;722&lt;/RecNum&gt;&lt;DisplayText&gt;&lt;style face="superscript" font="Trebuchet MS" size="9"&gt;511&lt;/style&gt;&lt;/DisplayText&gt;&lt;record&gt;&lt;rec-number&gt;722&lt;/rec-number&gt;&lt;foreign-keys&gt;&lt;key app="EN" db-id="exvasrfx2dtraoesasxp2szsxa2df502592x" timestamp="1541464777"&gt;722&lt;/key&gt;&lt;/foreign-keys&gt;&lt;ref-type name="Journal Article"&gt;17&lt;/ref-type&gt;&lt;contributors&gt;&lt;authors&gt;&lt;author&gt;Guelinckx, I.&lt;/author&gt;&lt;author&gt;Devlieger, R.&lt;/author&gt;&lt;author&gt;Mullie, P.&lt;/author&gt;&lt;author&gt;Vansant, G.&lt;/author&gt;&lt;/authors&gt;&lt;/contributors&gt;&lt;auth-address&gt;Department of Nutrition-Public Health Medicine, LFoRCe, Catholic University Leuven, Leuven, Belgium. isabelle.guelinckx@med.kuleuven.be&lt;/auth-address&gt;&lt;titles&gt;&lt;title&gt;Effect of lifestyle intervention on dietary habits, physical activity, and gestational weight gain in obese pregnant women: a randomized controlled trial&lt;/title&gt;&lt;secondary-title&gt;Am J Clin Nutr&lt;/secondary-title&gt;&lt;/titles&gt;&lt;periodical&gt;&lt;full-title&gt;Am J Clin Nutr&lt;/full-title&gt;&lt;/periodical&gt;&lt;pages&gt;373-80&lt;/pages&gt;&lt;volume&gt;91&lt;/volume&gt;&lt;number&gt;2&lt;/number&gt;&lt;edition&gt;2009/12/04&lt;/edition&gt;&lt;keywords&gt;&lt;keyword&gt;Adult&lt;/keyword&gt;&lt;keyword&gt;Behavior Therapy/*methods&lt;/keyword&gt;&lt;keyword&gt;Feeding Behavior/physiology&lt;/keyword&gt;&lt;keyword&gt;Female&lt;/keyword&gt;&lt;keyword&gt;Humans&lt;/keyword&gt;&lt;keyword&gt;Infant, Newborn&lt;/keyword&gt;&lt;keyword&gt;*Life Style&lt;/keyword&gt;&lt;keyword&gt;Motor Activity/physiology&lt;/keyword&gt;&lt;keyword&gt;Obesity/physiopathology/*therapy&lt;/keyword&gt;&lt;keyword&gt;Pregnancy&lt;/keyword&gt;&lt;keyword&gt;Pregnancy Complications/physiopathology/*therapy&lt;/keyword&gt;&lt;keyword&gt;Prenatal Nutritional Physiological Phenomena&lt;/keyword&gt;&lt;keyword&gt;Weight Gain/*physiology&lt;/keyword&gt;&lt;/keywords&gt;&lt;dates&gt;&lt;year&gt;2010&lt;/year&gt;&lt;pub-dates&gt;&lt;date&gt;Feb&lt;/date&gt;&lt;/pub-dates&gt;&lt;/dates&gt;&lt;isbn&gt;1938-3207 (Electronic)&amp;#xD;0002-9165 (Linking)&lt;/isbn&gt;&lt;accession-num&gt;19955397&lt;/accession-num&gt;&lt;urls&gt;&lt;related-urls&gt;&lt;url&gt;https://www.ncbi.nlm.nih.gov/pubmed/19955397&lt;/url&gt;&lt;/related-urls&gt;&lt;/urls&gt;&lt;electronic-resource-num&gt;10.3945/ajcn.2009.28166&lt;/electronic-resource-num&gt;&lt;/record&gt;&lt;/Cite&gt;&lt;/EndNote&gt;</w:instrText>
            </w:r>
            <w:r>
              <w:fldChar w:fldCharType="separate"/>
            </w:r>
            <w:r w:rsidR="002747EA" w:rsidRPr="002747EA">
              <w:rPr>
                <w:noProof/>
                <w:sz w:val="18"/>
                <w:vertAlign w:val="superscript"/>
              </w:rPr>
              <w:t>511</w:t>
            </w:r>
            <w:r>
              <w:fldChar w:fldCharType="end"/>
            </w:r>
          </w:p>
        </w:tc>
      </w:tr>
      <w:tr w:rsidR="008E765F" w:rsidRPr="00822EBF" w14:paraId="41F57BD1" w14:textId="77777777" w:rsidTr="005A5EBF">
        <w:trPr>
          <w:cantSplit/>
        </w:trPr>
        <w:tc>
          <w:tcPr>
            <w:tcW w:w="1560" w:type="dxa"/>
            <w:shd w:val="clear" w:color="D9E2F3" w:themeColor="accent1" w:themeTint="33" w:fill="auto"/>
          </w:tcPr>
          <w:p w14:paraId="3AC40481" w14:textId="77777777" w:rsidR="008E765F" w:rsidRPr="00822EBF" w:rsidRDefault="008E765F" w:rsidP="003B5251">
            <w:pPr>
              <w:pStyle w:val="RCTstable"/>
              <w:keepNext/>
            </w:pPr>
            <w:r w:rsidRPr="00822EBF">
              <w:t>Random sequence generation</w:t>
            </w:r>
          </w:p>
        </w:tc>
        <w:tc>
          <w:tcPr>
            <w:tcW w:w="1275" w:type="dxa"/>
            <w:shd w:val="clear" w:color="D9E2F3" w:themeColor="accent1" w:themeTint="33" w:fill="FFC000" w:themeFill="accent4"/>
          </w:tcPr>
          <w:p w14:paraId="0CEDA9D3" w14:textId="77777777" w:rsidR="008E765F" w:rsidRPr="00822EBF" w:rsidRDefault="008E765F" w:rsidP="003B5251">
            <w:pPr>
              <w:pStyle w:val="RCTstable"/>
              <w:keepNext/>
            </w:pPr>
            <w:r w:rsidRPr="00822EBF">
              <w:t>Unclear risk</w:t>
            </w:r>
          </w:p>
        </w:tc>
        <w:tc>
          <w:tcPr>
            <w:tcW w:w="11199" w:type="dxa"/>
            <w:shd w:val="clear" w:color="D9E2F3" w:themeColor="accent1" w:themeTint="33" w:fill="auto"/>
          </w:tcPr>
          <w:p w14:paraId="1498B8C8" w14:textId="77777777" w:rsidR="008E765F" w:rsidRPr="00822EBF" w:rsidRDefault="008E765F" w:rsidP="003B5251">
            <w:pPr>
              <w:pStyle w:val="RCTstable"/>
              <w:keepNext/>
            </w:pPr>
            <w:r w:rsidRPr="00822EBF">
              <w:t>Not described</w:t>
            </w:r>
            <w:r>
              <w:t>.</w:t>
            </w:r>
          </w:p>
        </w:tc>
      </w:tr>
      <w:tr w:rsidR="008E765F" w:rsidRPr="00822EBF" w14:paraId="277185F7" w14:textId="77777777" w:rsidTr="005A5EBF">
        <w:trPr>
          <w:cantSplit/>
        </w:trPr>
        <w:tc>
          <w:tcPr>
            <w:tcW w:w="1560" w:type="dxa"/>
            <w:shd w:val="clear" w:color="D9E2F3" w:themeColor="accent1" w:themeTint="33" w:fill="auto"/>
          </w:tcPr>
          <w:p w14:paraId="019BCC62" w14:textId="77777777" w:rsidR="008E765F" w:rsidRPr="00822EBF" w:rsidRDefault="008E765F" w:rsidP="003B5251">
            <w:pPr>
              <w:pStyle w:val="RCTstable"/>
              <w:keepNext/>
            </w:pPr>
            <w:r w:rsidRPr="00822EBF">
              <w:t xml:space="preserve">Allocation concealment </w:t>
            </w:r>
          </w:p>
        </w:tc>
        <w:tc>
          <w:tcPr>
            <w:tcW w:w="1275" w:type="dxa"/>
            <w:shd w:val="clear" w:color="D9E2F3" w:themeColor="accent1" w:themeTint="33" w:fill="70AD47" w:themeFill="accent6"/>
          </w:tcPr>
          <w:p w14:paraId="50FC7BB4" w14:textId="77777777" w:rsidR="008E765F" w:rsidRPr="00822EBF" w:rsidRDefault="008E765F" w:rsidP="003B5251">
            <w:pPr>
              <w:pStyle w:val="RCTstable"/>
              <w:keepNext/>
            </w:pPr>
            <w:r w:rsidRPr="00822EBF">
              <w:t>Low risk</w:t>
            </w:r>
          </w:p>
        </w:tc>
        <w:tc>
          <w:tcPr>
            <w:tcW w:w="11199" w:type="dxa"/>
            <w:shd w:val="clear" w:color="D9E2F3" w:themeColor="accent1" w:themeTint="33" w:fill="auto"/>
          </w:tcPr>
          <w:p w14:paraId="012299C3" w14:textId="77777777" w:rsidR="008E765F" w:rsidRPr="00822EBF" w:rsidRDefault="008E765F" w:rsidP="003B5251">
            <w:pPr>
              <w:pStyle w:val="RCTstable"/>
              <w:keepNext/>
            </w:pPr>
            <w:r>
              <w:t>“</w:t>
            </w:r>
            <w:r w:rsidRPr="00822EBF">
              <w:t>Patients were randomly assigned by using block randomisation</w:t>
            </w:r>
            <w:r>
              <w:t>.”</w:t>
            </w:r>
          </w:p>
        </w:tc>
      </w:tr>
      <w:tr w:rsidR="008E765F" w:rsidRPr="00822EBF" w14:paraId="23D48FDC" w14:textId="77777777" w:rsidTr="005A5EBF">
        <w:trPr>
          <w:cantSplit/>
        </w:trPr>
        <w:tc>
          <w:tcPr>
            <w:tcW w:w="1560" w:type="dxa"/>
            <w:shd w:val="clear" w:color="D9E2F3" w:themeColor="accent1" w:themeTint="33" w:fill="auto"/>
          </w:tcPr>
          <w:p w14:paraId="492D0A15" w14:textId="77777777" w:rsidR="008E765F" w:rsidRPr="00822EBF" w:rsidRDefault="008E765F" w:rsidP="00611251">
            <w:pPr>
              <w:pStyle w:val="RCTstable"/>
            </w:pPr>
            <w:r w:rsidRPr="00822EBF">
              <w:t>Performance bias</w:t>
            </w:r>
          </w:p>
        </w:tc>
        <w:tc>
          <w:tcPr>
            <w:tcW w:w="1275" w:type="dxa"/>
            <w:shd w:val="clear" w:color="D9E2F3" w:themeColor="accent1" w:themeTint="33" w:fill="FFC000" w:themeFill="accent4"/>
          </w:tcPr>
          <w:p w14:paraId="5FE89331" w14:textId="77777777" w:rsidR="008E765F" w:rsidRPr="00822EBF" w:rsidRDefault="008E765F" w:rsidP="00611251">
            <w:pPr>
              <w:pStyle w:val="RCTstable"/>
            </w:pPr>
            <w:r w:rsidRPr="00822EBF">
              <w:t>Unclear risk</w:t>
            </w:r>
          </w:p>
        </w:tc>
        <w:tc>
          <w:tcPr>
            <w:tcW w:w="11199" w:type="dxa"/>
            <w:shd w:val="clear" w:color="D9E2F3" w:themeColor="accent1" w:themeTint="33" w:fill="auto"/>
          </w:tcPr>
          <w:p w14:paraId="7863B2F0" w14:textId="77777777" w:rsidR="008E765F" w:rsidRPr="00822EBF" w:rsidRDefault="008E765F" w:rsidP="00611251">
            <w:pPr>
              <w:pStyle w:val="RCTstable"/>
            </w:pPr>
            <w:r w:rsidRPr="00822EBF">
              <w:t>Not described</w:t>
            </w:r>
            <w:r>
              <w:t>.</w:t>
            </w:r>
          </w:p>
        </w:tc>
      </w:tr>
      <w:tr w:rsidR="008E765F" w:rsidRPr="00822EBF" w14:paraId="20A2C133" w14:textId="77777777" w:rsidTr="005A5EBF">
        <w:trPr>
          <w:cantSplit/>
        </w:trPr>
        <w:tc>
          <w:tcPr>
            <w:tcW w:w="1560" w:type="dxa"/>
            <w:shd w:val="clear" w:color="D9E2F3" w:themeColor="accent1" w:themeTint="33" w:fill="auto"/>
          </w:tcPr>
          <w:p w14:paraId="2C9FA957" w14:textId="77777777" w:rsidR="008E765F" w:rsidRPr="00822EBF" w:rsidRDefault="008E765F" w:rsidP="00611251">
            <w:pPr>
              <w:pStyle w:val="RCTstable"/>
            </w:pPr>
            <w:r w:rsidRPr="00822EBF">
              <w:t>Detection bias</w:t>
            </w:r>
          </w:p>
        </w:tc>
        <w:tc>
          <w:tcPr>
            <w:tcW w:w="1275" w:type="dxa"/>
            <w:shd w:val="clear" w:color="D9E2F3" w:themeColor="accent1" w:themeTint="33" w:fill="FFC000" w:themeFill="accent4"/>
          </w:tcPr>
          <w:p w14:paraId="04302DD9" w14:textId="77777777" w:rsidR="008E765F" w:rsidRPr="00822EBF" w:rsidRDefault="008E765F" w:rsidP="00611251">
            <w:pPr>
              <w:pStyle w:val="RCTstable"/>
            </w:pPr>
            <w:r w:rsidRPr="00822EBF">
              <w:t>Unclear risk</w:t>
            </w:r>
          </w:p>
        </w:tc>
        <w:tc>
          <w:tcPr>
            <w:tcW w:w="11199" w:type="dxa"/>
            <w:shd w:val="clear" w:color="D9E2F3" w:themeColor="accent1" w:themeTint="33" w:fill="auto"/>
          </w:tcPr>
          <w:p w14:paraId="475B9CFF" w14:textId="77777777" w:rsidR="008E765F" w:rsidRPr="00822EBF" w:rsidRDefault="008E765F" w:rsidP="00611251">
            <w:pPr>
              <w:pStyle w:val="RCTstable"/>
            </w:pPr>
            <w:r w:rsidRPr="00822EBF">
              <w:t>Not described</w:t>
            </w:r>
            <w:r>
              <w:t>.</w:t>
            </w:r>
          </w:p>
        </w:tc>
      </w:tr>
      <w:tr w:rsidR="008E765F" w:rsidRPr="00822EBF" w14:paraId="1CDA448C" w14:textId="77777777" w:rsidTr="005A5EBF">
        <w:trPr>
          <w:cantSplit/>
        </w:trPr>
        <w:tc>
          <w:tcPr>
            <w:tcW w:w="1560" w:type="dxa"/>
            <w:shd w:val="clear" w:color="D9E2F3" w:themeColor="accent1" w:themeTint="33" w:fill="auto"/>
          </w:tcPr>
          <w:p w14:paraId="1EDA7DD9" w14:textId="77777777" w:rsidR="008E765F" w:rsidRPr="00822EBF" w:rsidRDefault="008E765F" w:rsidP="00611251">
            <w:pPr>
              <w:pStyle w:val="RCTstable"/>
            </w:pPr>
            <w:r w:rsidRPr="00822EBF">
              <w:t>Incomplete outcome data</w:t>
            </w:r>
          </w:p>
        </w:tc>
        <w:tc>
          <w:tcPr>
            <w:tcW w:w="1275" w:type="dxa"/>
            <w:shd w:val="clear" w:color="D9E2F3" w:themeColor="accent1" w:themeTint="33" w:fill="70AD47" w:themeFill="accent6"/>
          </w:tcPr>
          <w:p w14:paraId="3F1AA9C6"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7CEFF6C1" w14:textId="77777777" w:rsidR="008E765F" w:rsidRPr="00822EBF" w:rsidRDefault="008E765F" w:rsidP="00611251">
            <w:pPr>
              <w:pStyle w:val="RCTstable"/>
            </w:pPr>
            <w:r w:rsidRPr="00822EBF">
              <w:t>Loss to follow-up 9.7%. Reasons for excluding the participants from each group were similar</w:t>
            </w:r>
          </w:p>
        </w:tc>
      </w:tr>
      <w:tr w:rsidR="008E765F" w:rsidRPr="00822EBF" w14:paraId="154F2A91" w14:textId="77777777" w:rsidTr="005A5EBF">
        <w:trPr>
          <w:cantSplit/>
        </w:trPr>
        <w:tc>
          <w:tcPr>
            <w:tcW w:w="1560" w:type="dxa"/>
            <w:shd w:val="clear" w:color="D9E2F3" w:themeColor="accent1" w:themeTint="33" w:fill="auto"/>
          </w:tcPr>
          <w:p w14:paraId="7C848134" w14:textId="77777777" w:rsidR="008E765F" w:rsidRPr="00822EBF" w:rsidRDefault="008E765F" w:rsidP="00611251">
            <w:pPr>
              <w:pStyle w:val="RCTstable"/>
            </w:pPr>
            <w:r w:rsidRPr="00822EBF">
              <w:t>Selective reporting</w:t>
            </w:r>
          </w:p>
        </w:tc>
        <w:tc>
          <w:tcPr>
            <w:tcW w:w="1275" w:type="dxa"/>
            <w:shd w:val="clear" w:color="D9E2F3" w:themeColor="accent1" w:themeTint="33" w:fill="FFC000" w:themeFill="accent4"/>
          </w:tcPr>
          <w:p w14:paraId="025D99A3" w14:textId="77777777" w:rsidR="008E765F" w:rsidRPr="00822EBF" w:rsidRDefault="008E765F" w:rsidP="00611251">
            <w:pPr>
              <w:pStyle w:val="RCTstable"/>
            </w:pPr>
            <w:r w:rsidRPr="00822EBF">
              <w:t>Unclear risk</w:t>
            </w:r>
          </w:p>
        </w:tc>
        <w:tc>
          <w:tcPr>
            <w:tcW w:w="11199" w:type="dxa"/>
            <w:shd w:val="clear" w:color="D9E2F3" w:themeColor="accent1" w:themeTint="33" w:fill="auto"/>
          </w:tcPr>
          <w:p w14:paraId="5BDBAB80" w14:textId="77777777" w:rsidR="008E765F" w:rsidRPr="00822EBF" w:rsidRDefault="008E765F" w:rsidP="00611251">
            <w:pPr>
              <w:pStyle w:val="RCTstable"/>
            </w:pPr>
            <w:r w:rsidRPr="00822EBF">
              <w:t>Could not determine.</w:t>
            </w:r>
          </w:p>
        </w:tc>
      </w:tr>
      <w:tr w:rsidR="008E765F" w:rsidRPr="00822EBF" w14:paraId="2EAFC8D8" w14:textId="77777777" w:rsidTr="005A5EBF">
        <w:trPr>
          <w:cantSplit/>
        </w:trPr>
        <w:tc>
          <w:tcPr>
            <w:tcW w:w="1560" w:type="dxa"/>
            <w:shd w:val="clear" w:color="D9E2F3" w:themeColor="accent1" w:themeTint="33" w:fill="auto"/>
          </w:tcPr>
          <w:p w14:paraId="1920B7B9" w14:textId="77777777" w:rsidR="008E765F" w:rsidRPr="00822EBF" w:rsidRDefault="008E765F" w:rsidP="00611251">
            <w:pPr>
              <w:pStyle w:val="RCTstable"/>
            </w:pPr>
            <w:r w:rsidRPr="00822EBF">
              <w:t xml:space="preserve">Other limitations </w:t>
            </w:r>
          </w:p>
        </w:tc>
        <w:tc>
          <w:tcPr>
            <w:tcW w:w="1275" w:type="dxa"/>
            <w:shd w:val="clear" w:color="D9E2F3" w:themeColor="accent1" w:themeTint="33" w:fill="70AD47" w:themeFill="accent6"/>
          </w:tcPr>
          <w:p w14:paraId="1734ECC8"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646C6D73" w14:textId="77777777" w:rsidR="008E765F" w:rsidRPr="00822EBF" w:rsidRDefault="008E765F" w:rsidP="00611251">
            <w:pPr>
              <w:pStyle w:val="RCTstable"/>
            </w:pPr>
            <w:r w:rsidRPr="00822EBF">
              <w:t>Baseline characteristics of participants were similar between intervention and control groups.</w:t>
            </w:r>
          </w:p>
        </w:tc>
      </w:tr>
      <w:tr w:rsidR="008E765F" w:rsidRPr="00F012B5" w14:paraId="53D612A9" w14:textId="77777777" w:rsidTr="005A5EBF">
        <w:trPr>
          <w:cantSplit/>
        </w:trPr>
        <w:tc>
          <w:tcPr>
            <w:tcW w:w="14034" w:type="dxa"/>
            <w:gridSpan w:val="3"/>
            <w:shd w:val="solid" w:color="D9E2F3" w:themeColor="accent1" w:themeTint="33" w:fill="auto"/>
          </w:tcPr>
          <w:p w14:paraId="28B8C7CF" w14:textId="0D9495BB" w:rsidR="008E765F" w:rsidRPr="00F012B5" w:rsidRDefault="008E765F" w:rsidP="002747EA">
            <w:pPr>
              <w:pStyle w:val="RCTstable"/>
              <w:keepNext/>
              <w:rPr>
                <w:b/>
              </w:rPr>
            </w:pPr>
            <w:r w:rsidRPr="0025597C">
              <w:rPr>
                <w:rFonts w:ascii="Century Gothic" w:hAnsi="Century Gothic"/>
                <w:b/>
                <w:noProof/>
              </w:rPr>
              <w:t>Harrison et al 2013</w:t>
            </w:r>
            <w:r>
              <w:rPr>
                <w:rFonts w:ascii="Century Gothic" w:hAnsi="Century Gothic"/>
                <w:noProof/>
              </w:rPr>
              <w:fldChar w:fldCharType="begin">
                <w:fldData xml:space="preserve">PEVuZE5vdGU+PENpdGU+PEF1dGhvcj5IYXJyaXNvbjwvQXV0aG9yPjxZZWFyPjIwMTM8L1llYXI+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</w:fldData>
              </w:fldChar>
            </w:r>
            <w:r w:rsidR="002747EA">
              <w:rPr>
                <w:rFonts w:ascii="Century Gothic" w:hAnsi="Century Gothic"/>
                <w:noProof/>
              </w:rPr>
              <w:instrText xml:space="preserve"> ADDIN EN.CITE </w:instrText>
            </w:r>
            <w:r w:rsidR="002747EA">
              <w:rPr>
                <w:rFonts w:ascii="Century Gothic" w:hAnsi="Century Gothic"/>
                <w:noProof/>
              </w:rPr>
              <w:fldChar w:fldCharType="begin">
                <w:fldData xml:space="preserve">PEVuZE5vdGU+PENpdGU+PEF1dGhvcj5IYXJyaXNvbjwvQXV0aG9yPjxZZWFyPjIwMTM8L1llYXI+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</w:fldData>
              </w:fldChar>
            </w:r>
            <w:r w:rsidR="002747EA">
              <w:rPr>
                <w:rFonts w:ascii="Century Gothic" w:hAnsi="Century Gothic"/>
                <w:noProof/>
              </w:rPr>
              <w:instrText xml:space="preserve"> ADDIN EN.CITE.DATA </w:instrText>
            </w:r>
            <w:r w:rsidR="002747EA">
              <w:rPr>
                <w:rFonts w:ascii="Century Gothic" w:hAnsi="Century Gothic"/>
                <w:noProof/>
              </w:rPr>
            </w:r>
            <w:r w:rsidR="002747EA">
              <w:rPr>
                <w:rFonts w:ascii="Century Gothic" w:hAnsi="Century Gothic"/>
                <w:noProof/>
              </w:rPr>
              <w:fldChar w:fldCharType="end"/>
            </w:r>
            <w:r>
              <w:rPr>
                <w:rFonts w:ascii="Century Gothic" w:hAnsi="Century Gothic"/>
                <w:noProof/>
              </w:rPr>
            </w:r>
            <w:r>
              <w:rPr>
                <w:rFonts w:ascii="Century Gothic" w:hAnsi="Century Gothic"/>
                <w:noProof/>
              </w:rPr>
              <w:fldChar w:fldCharType="separate"/>
            </w:r>
            <w:r w:rsidR="002747EA" w:rsidRPr="002747EA">
              <w:rPr>
                <w:noProof/>
                <w:sz w:val="18"/>
                <w:vertAlign w:val="superscript"/>
              </w:rPr>
              <w:t>520,545</w:t>
            </w:r>
            <w:r>
              <w:rPr>
                <w:rFonts w:ascii="Century Gothic" w:hAnsi="Century Gothic"/>
                <w:noProof/>
              </w:rPr>
              <w:fldChar w:fldCharType="end"/>
            </w:r>
          </w:p>
        </w:tc>
      </w:tr>
      <w:tr w:rsidR="008E765F" w:rsidRPr="00822EBF" w14:paraId="5F502BBC" w14:textId="77777777" w:rsidTr="005A5EBF">
        <w:trPr>
          <w:cantSplit/>
        </w:trPr>
        <w:tc>
          <w:tcPr>
            <w:tcW w:w="1560" w:type="dxa"/>
            <w:shd w:val="clear" w:color="D9E2F3" w:themeColor="accent1" w:themeTint="33" w:fill="auto"/>
          </w:tcPr>
          <w:p w14:paraId="5696BBA7" w14:textId="77777777" w:rsidR="008E765F" w:rsidRPr="00822EBF" w:rsidRDefault="008E765F" w:rsidP="00611251">
            <w:pPr>
              <w:pStyle w:val="RCTstable"/>
              <w:keepNext/>
            </w:pPr>
            <w:r w:rsidRPr="00822EBF">
              <w:t>Random sequence generation</w:t>
            </w:r>
          </w:p>
        </w:tc>
        <w:tc>
          <w:tcPr>
            <w:tcW w:w="1275" w:type="dxa"/>
            <w:shd w:val="clear" w:color="D9E2F3" w:themeColor="accent1" w:themeTint="33" w:fill="70AD47" w:themeFill="accent6"/>
          </w:tcPr>
          <w:p w14:paraId="6FA9E2D6" w14:textId="77777777" w:rsidR="008E765F" w:rsidRPr="00822EBF" w:rsidRDefault="008E765F" w:rsidP="00611251">
            <w:pPr>
              <w:pStyle w:val="RCTstable"/>
              <w:keepNext/>
            </w:pPr>
            <w:r w:rsidRPr="00822EBF">
              <w:t>Low risk</w:t>
            </w:r>
          </w:p>
        </w:tc>
        <w:tc>
          <w:tcPr>
            <w:tcW w:w="11199" w:type="dxa"/>
            <w:shd w:val="clear" w:color="D9E2F3" w:themeColor="accent1" w:themeTint="33" w:fill="auto"/>
          </w:tcPr>
          <w:p w14:paraId="63701E88" w14:textId="77777777" w:rsidR="008E765F" w:rsidRPr="00822EBF" w:rsidRDefault="008E765F" w:rsidP="00611251">
            <w:pPr>
              <w:pStyle w:val="RCTstable"/>
              <w:keepNext/>
            </w:pPr>
            <w:r>
              <w:t>“</w:t>
            </w:r>
            <w:r w:rsidRPr="00822EBF">
              <w:t>Participating women were randomly assigned to intervention or control thr</w:t>
            </w:r>
            <w:r>
              <w:t>ough computer-generated randomis</w:t>
            </w:r>
            <w:r w:rsidRPr="00822EBF">
              <w:t>ed sequencing</w:t>
            </w:r>
            <w:r>
              <w:t>.”</w:t>
            </w:r>
          </w:p>
        </w:tc>
      </w:tr>
      <w:tr w:rsidR="008E765F" w:rsidRPr="00822EBF" w14:paraId="7D7593CA" w14:textId="77777777" w:rsidTr="005A5EBF">
        <w:trPr>
          <w:cantSplit/>
        </w:trPr>
        <w:tc>
          <w:tcPr>
            <w:tcW w:w="1560" w:type="dxa"/>
            <w:shd w:val="clear" w:color="D9E2F3" w:themeColor="accent1" w:themeTint="33" w:fill="auto"/>
          </w:tcPr>
          <w:p w14:paraId="21AAAD75" w14:textId="77777777" w:rsidR="008E765F" w:rsidRPr="00822EBF" w:rsidRDefault="008E765F" w:rsidP="00611251">
            <w:pPr>
              <w:pStyle w:val="RCTstable"/>
              <w:keepNext/>
            </w:pPr>
            <w:r w:rsidRPr="00822EBF">
              <w:t xml:space="preserve">Allocation concealment </w:t>
            </w:r>
          </w:p>
        </w:tc>
        <w:tc>
          <w:tcPr>
            <w:tcW w:w="1275" w:type="dxa"/>
            <w:shd w:val="clear" w:color="D9E2F3" w:themeColor="accent1" w:themeTint="33" w:fill="70AD47" w:themeFill="accent6"/>
          </w:tcPr>
          <w:p w14:paraId="2BCD1308" w14:textId="77777777" w:rsidR="008E765F" w:rsidRPr="00822EBF" w:rsidRDefault="008E765F" w:rsidP="00611251">
            <w:pPr>
              <w:pStyle w:val="RCTstable"/>
              <w:keepNext/>
            </w:pPr>
            <w:r w:rsidRPr="00822EBF">
              <w:t>Low risk</w:t>
            </w:r>
          </w:p>
        </w:tc>
        <w:tc>
          <w:tcPr>
            <w:tcW w:w="11199" w:type="dxa"/>
            <w:shd w:val="clear" w:color="D9E2F3" w:themeColor="accent1" w:themeTint="33" w:fill="auto"/>
          </w:tcPr>
          <w:p w14:paraId="755FF637" w14:textId="77777777" w:rsidR="008E765F" w:rsidRPr="00822EBF" w:rsidRDefault="008E765F" w:rsidP="00611251">
            <w:pPr>
              <w:pStyle w:val="RCTstable"/>
              <w:keepNext/>
            </w:pPr>
            <w:r>
              <w:t>“</w:t>
            </w:r>
            <w:r w:rsidRPr="00822EBF">
              <w:t>Allocation concealment was achieved by using sealed opaque envelopes</w:t>
            </w:r>
            <w:r>
              <w:t>.”</w:t>
            </w:r>
          </w:p>
        </w:tc>
      </w:tr>
      <w:tr w:rsidR="008E765F" w:rsidRPr="00822EBF" w14:paraId="6FC43AD5" w14:textId="77777777" w:rsidTr="005A5EBF">
        <w:trPr>
          <w:cantSplit/>
        </w:trPr>
        <w:tc>
          <w:tcPr>
            <w:tcW w:w="1560" w:type="dxa"/>
            <w:shd w:val="clear" w:color="D9E2F3" w:themeColor="accent1" w:themeTint="33" w:fill="auto"/>
          </w:tcPr>
          <w:p w14:paraId="22B3974F" w14:textId="77777777" w:rsidR="008E765F" w:rsidRPr="00822EBF" w:rsidRDefault="008E765F" w:rsidP="00611251">
            <w:pPr>
              <w:pStyle w:val="RCTstable"/>
              <w:keepNext/>
            </w:pPr>
            <w:r w:rsidRPr="00822EBF">
              <w:t>Performance bias</w:t>
            </w:r>
          </w:p>
        </w:tc>
        <w:tc>
          <w:tcPr>
            <w:tcW w:w="1275" w:type="dxa"/>
            <w:shd w:val="clear" w:color="D9E2F3" w:themeColor="accent1" w:themeTint="33" w:fill="FF4D19"/>
          </w:tcPr>
          <w:p w14:paraId="5EC06CF7" w14:textId="77777777" w:rsidR="008E765F" w:rsidRPr="00822EBF" w:rsidRDefault="008E765F" w:rsidP="00611251">
            <w:pPr>
              <w:pStyle w:val="RCTstable"/>
              <w:keepNext/>
            </w:pPr>
            <w:r w:rsidRPr="00822EBF">
              <w:t>High risk</w:t>
            </w:r>
          </w:p>
        </w:tc>
        <w:tc>
          <w:tcPr>
            <w:tcW w:w="11199" w:type="dxa"/>
            <w:shd w:val="clear" w:color="D9E2F3" w:themeColor="accent1" w:themeTint="33" w:fill="auto"/>
          </w:tcPr>
          <w:p w14:paraId="17213393" w14:textId="77777777" w:rsidR="008E765F" w:rsidRPr="00822EBF" w:rsidRDefault="008E765F" w:rsidP="00611251">
            <w:pPr>
              <w:pStyle w:val="RCTstable"/>
              <w:keepNext/>
            </w:pPr>
            <w:r w:rsidRPr="00822EBF">
              <w:t>Due to the nature of the intervention and control, it was not p</w:t>
            </w:r>
            <w:r>
              <w:t>ossible to blind women, though “</w:t>
            </w:r>
            <w:r w:rsidRPr="00822EBF">
              <w:t>pedometers were sealed to blind p</w:t>
            </w:r>
            <w:r>
              <w:t>articipants to their step count”</w:t>
            </w:r>
            <w:r w:rsidRPr="00822EBF">
              <w:t>.</w:t>
            </w:r>
          </w:p>
        </w:tc>
      </w:tr>
      <w:tr w:rsidR="008E765F" w:rsidRPr="00822EBF" w14:paraId="2BA089B5" w14:textId="77777777" w:rsidTr="005A5EBF">
        <w:trPr>
          <w:cantSplit/>
        </w:trPr>
        <w:tc>
          <w:tcPr>
            <w:tcW w:w="1560" w:type="dxa"/>
            <w:shd w:val="clear" w:color="D9E2F3" w:themeColor="accent1" w:themeTint="33" w:fill="auto"/>
          </w:tcPr>
          <w:p w14:paraId="5611F291" w14:textId="77777777" w:rsidR="008E765F" w:rsidRPr="00822EBF" w:rsidRDefault="008E765F" w:rsidP="00611251">
            <w:pPr>
              <w:pStyle w:val="RCTstable"/>
            </w:pPr>
            <w:r w:rsidRPr="00822EBF">
              <w:t>Detection bias</w:t>
            </w:r>
          </w:p>
        </w:tc>
        <w:tc>
          <w:tcPr>
            <w:tcW w:w="1275" w:type="dxa"/>
            <w:shd w:val="clear" w:color="D9E2F3" w:themeColor="accent1" w:themeTint="33" w:fill="70AD47" w:themeFill="accent6"/>
          </w:tcPr>
          <w:p w14:paraId="099381D1"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7AE7D9EE" w14:textId="77777777" w:rsidR="008E765F" w:rsidRPr="00822EBF" w:rsidRDefault="008E765F" w:rsidP="00611251">
            <w:pPr>
              <w:pStyle w:val="RCTstable"/>
            </w:pPr>
            <w:r>
              <w:t>“</w:t>
            </w:r>
            <w:r w:rsidRPr="00822EBF">
              <w:t>Care providers, investigators, and outcome data analysers were blinded to group allocation; Anthropometric assessment included weight... and height measured by a registered nurse unaware of participant allocation</w:t>
            </w:r>
            <w:r>
              <w:t>.”</w:t>
            </w:r>
          </w:p>
        </w:tc>
      </w:tr>
      <w:tr w:rsidR="008E765F" w:rsidRPr="00822EBF" w14:paraId="0776FA24" w14:textId="77777777" w:rsidTr="005A5EBF">
        <w:trPr>
          <w:cantSplit/>
        </w:trPr>
        <w:tc>
          <w:tcPr>
            <w:tcW w:w="1560" w:type="dxa"/>
            <w:shd w:val="clear" w:color="D9E2F3" w:themeColor="accent1" w:themeTint="33" w:fill="auto"/>
          </w:tcPr>
          <w:p w14:paraId="48CF9D2D" w14:textId="77777777" w:rsidR="008E765F" w:rsidRPr="00822EBF" w:rsidRDefault="008E765F" w:rsidP="00611251">
            <w:pPr>
              <w:pStyle w:val="RCTstable"/>
            </w:pPr>
            <w:r w:rsidRPr="00822EBF">
              <w:t>Incomplete outcome data</w:t>
            </w:r>
          </w:p>
        </w:tc>
        <w:tc>
          <w:tcPr>
            <w:tcW w:w="1275" w:type="dxa"/>
            <w:shd w:val="clear" w:color="D9E2F3" w:themeColor="accent1" w:themeTint="33" w:fill="70AD47" w:themeFill="accent6"/>
          </w:tcPr>
          <w:p w14:paraId="5FCD9891"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6D62EEFB" w14:textId="77777777" w:rsidR="008E765F" w:rsidRPr="00822EBF" w:rsidRDefault="008E765F" w:rsidP="00611251">
            <w:pPr>
              <w:pStyle w:val="RCTstable"/>
            </w:pPr>
            <w:r>
              <w:t>Low attrition, (</w:t>
            </w:r>
            <w:r w:rsidRPr="00822EBF">
              <w:t>86%</w:t>
            </w:r>
            <w:r>
              <w:t xml:space="preserve"> of intervention group and 92% of the control group</w:t>
            </w:r>
            <w:r w:rsidRPr="00822EBF">
              <w:t xml:space="preserve"> analysed</w:t>
            </w:r>
            <w:r>
              <w:t>) with reasons for loss to follow-up given.</w:t>
            </w:r>
          </w:p>
        </w:tc>
      </w:tr>
      <w:tr w:rsidR="008E765F" w:rsidRPr="00822EBF" w14:paraId="541AD451" w14:textId="77777777" w:rsidTr="005A5EBF">
        <w:trPr>
          <w:cantSplit/>
        </w:trPr>
        <w:tc>
          <w:tcPr>
            <w:tcW w:w="1560" w:type="dxa"/>
            <w:shd w:val="clear" w:color="D9E2F3" w:themeColor="accent1" w:themeTint="33" w:fill="auto"/>
          </w:tcPr>
          <w:p w14:paraId="7A66DA5E" w14:textId="77777777" w:rsidR="008E765F" w:rsidRPr="00822EBF" w:rsidRDefault="008E765F" w:rsidP="00611251">
            <w:pPr>
              <w:pStyle w:val="RCTstable"/>
            </w:pPr>
            <w:r w:rsidRPr="00822EBF">
              <w:t>Selective reporting</w:t>
            </w:r>
          </w:p>
        </w:tc>
        <w:tc>
          <w:tcPr>
            <w:tcW w:w="1275" w:type="dxa"/>
            <w:shd w:val="clear" w:color="D9E2F3" w:themeColor="accent1" w:themeTint="33" w:fill="FFC000" w:themeFill="accent4"/>
          </w:tcPr>
          <w:p w14:paraId="56D43731" w14:textId="77777777" w:rsidR="008E765F" w:rsidRPr="00822EBF" w:rsidRDefault="008E765F" w:rsidP="00611251">
            <w:pPr>
              <w:pStyle w:val="RCTstable"/>
            </w:pPr>
            <w:r w:rsidRPr="00822EBF">
              <w:t>Unclear risk</w:t>
            </w:r>
          </w:p>
        </w:tc>
        <w:tc>
          <w:tcPr>
            <w:tcW w:w="11199" w:type="dxa"/>
            <w:shd w:val="clear" w:color="D9E2F3" w:themeColor="accent1" w:themeTint="33" w:fill="auto"/>
          </w:tcPr>
          <w:p w14:paraId="26563422" w14:textId="77777777" w:rsidR="008E765F" w:rsidRPr="00822EBF" w:rsidRDefault="008E765F" w:rsidP="00611251">
            <w:pPr>
              <w:pStyle w:val="RCTstable"/>
            </w:pPr>
            <w:r w:rsidRPr="00822EBF">
              <w:t>With no access to a trial protocol, it was not possible to confidently assess selective reporting</w:t>
            </w:r>
            <w:r>
              <w:t>.</w:t>
            </w:r>
          </w:p>
        </w:tc>
      </w:tr>
      <w:tr w:rsidR="008E765F" w:rsidRPr="00822EBF" w14:paraId="6755DB7A" w14:textId="77777777" w:rsidTr="005A5EBF">
        <w:trPr>
          <w:cantSplit/>
        </w:trPr>
        <w:tc>
          <w:tcPr>
            <w:tcW w:w="1560" w:type="dxa"/>
            <w:shd w:val="clear" w:color="D9E2F3" w:themeColor="accent1" w:themeTint="33" w:fill="auto"/>
          </w:tcPr>
          <w:p w14:paraId="24500AB5" w14:textId="77777777" w:rsidR="008E765F" w:rsidRPr="00822EBF" w:rsidRDefault="008E765F" w:rsidP="00611251">
            <w:pPr>
              <w:pStyle w:val="RCTstable"/>
            </w:pPr>
            <w:r w:rsidRPr="00822EBF">
              <w:t xml:space="preserve">Other limitations </w:t>
            </w:r>
          </w:p>
        </w:tc>
        <w:tc>
          <w:tcPr>
            <w:tcW w:w="1275" w:type="dxa"/>
            <w:shd w:val="clear" w:color="D9E2F3" w:themeColor="accent1" w:themeTint="33" w:fill="70AD47" w:themeFill="accent6"/>
          </w:tcPr>
          <w:p w14:paraId="2DB78F15"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75F8DD7C" w14:textId="77777777" w:rsidR="008E765F" w:rsidRPr="00822EBF" w:rsidRDefault="008E765F" w:rsidP="00611251">
            <w:pPr>
              <w:pStyle w:val="RCTstable"/>
            </w:pPr>
            <w:r w:rsidRPr="00822EBF">
              <w:t>No obvious sources of other bias identified</w:t>
            </w:r>
            <w:r>
              <w:t>.</w:t>
            </w:r>
          </w:p>
        </w:tc>
      </w:tr>
      <w:tr w:rsidR="008E765F" w:rsidRPr="00BC78AE" w14:paraId="7EEDBEE8" w14:textId="77777777" w:rsidTr="005A5EBF">
        <w:trPr>
          <w:cantSplit/>
        </w:trPr>
        <w:tc>
          <w:tcPr>
            <w:tcW w:w="14034" w:type="dxa"/>
            <w:gridSpan w:val="3"/>
            <w:shd w:val="solid" w:color="D9E2F3" w:themeColor="accent1" w:themeTint="33" w:fill="auto"/>
          </w:tcPr>
          <w:p w14:paraId="63D1B3DB" w14:textId="339C2E7D" w:rsidR="008E765F" w:rsidRPr="00BC78AE" w:rsidRDefault="008E765F" w:rsidP="002747EA">
            <w:pPr>
              <w:pStyle w:val="RCTstable"/>
              <w:keepNext/>
              <w:rPr>
                <w:b/>
              </w:rPr>
            </w:pPr>
            <w:r w:rsidRPr="0025597C">
              <w:rPr>
                <w:rFonts w:ascii="Century Gothic" w:hAnsi="Century Gothic"/>
                <w:b/>
                <w:noProof/>
              </w:rPr>
              <w:t>Hawkins et al 2014</w:t>
            </w:r>
            <w:r>
              <w:fldChar w:fldCharType="begin">
                <w:fldData xml:space="preserve">PEVuZE5vdGU+PENpdGU+PEF1dGhvcj5IYXdraW5zPC9BdXRob3I+PFllYXI+MjAxNTwvWWVhcj48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</w:fldData>
              </w:fldChar>
            </w:r>
            <w:r w:rsidR="002747EA">
              <w:instrText xml:space="preserve"> ADDIN EN.CITE </w:instrText>
            </w:r>
            <w:r w:rsidR="002747EA">
              <w:fldChar w:fldCharType="begin">
                <w:fldData xml:space="preserve">PEVuZE5vdGU+PENpdGU+PEF1dGhvcj5IYXdraW5zPC9BdXRob3I+PFllYXI+MjAxNTwvWWVhcj48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</w:fldData>
              </w:fldChar>
            </w:r>
            <w:r w:rsidR="002747EA">
              <w:instrText xml:space="preserve"> ADDIN EN.CITE.DATA </w:instrText>
            </w:r>
            <w:r w:rsidR="002747EA">
              <w:fldChar w:fldCharType="end"/>
            </w:r>
            <w:r>
              <w:fldChar w:fldCharType="separate"/>
            </w:r>
            <w:r w:rsidR="002747EA" w:rsidRPr="002747EA">
              <w:rPr>
                <w:noProof/>
                <w:sz w:val="18"/>
                <w:vertAlign w:val="superscript"/>
              </w:rPr>
              <w:t>503</w:t>
            </w:r>
            <w:r>
              <w:fldChar w:fldCharType="end"/>
            </w:r>
          </w:p>
        </w:tc>
      </w:tr>
      <w:tr w:rsidR="008E765F" w:rsidRPr="00822EBF" w14:paraId="341CFD7C" w14:textId="77777777" w:rsidTr="005A5EBF">
        <w:trPr>
          <w:cantSplit/>
        </w:trPr>
        <w:tc>
          <w:tcPr>
            <w:tcW w:w="1560" w:type="dxa"/>
            <w:shd w:val="clear" w:color="D9E2F3" w:themeColor="accent1" w:themeTint="33" w:fill="auto"/>
          </w:tcPr>
          <w:p w14:paraId="01C1CF22" w14:textId="77777777" w:rsidR="008E765F" w:rsidRPr="00822EBF" w:rsidRDefault="008E765F" w:rsidP="003B5251">
            <w:pPr>
              <w:pStyle w:val="RCTstable"/>
              <w:keepNext/>
            </w:pPr>
            <w:r w:rsidRPr="00822EBF">
              <w:t>Random sequence generation</w:t>
            </w:r>
          </w:p>
        </w:tc>
        <w:tc>
          <w:tcPr>
            <w:tcW w:w="1275" w:type="dxa"/>
            <w:shd w:val="clear" w:color="D9E2F3" w:themeColor="accent1" w:themeTint="33" w:fill="FFC000" w:themeFill="accent4"/>
          </w:tcPr>
          <w:p w14:paraId="033400C8" w14:textId="77777777" w:rsidR="008E765F" w:rsidRPr="00822EBF" w:rsidRDefault="008E765F" w:rsidP="003B5251">
            <w:pPr>
              <w:pStyle w:val="RCTstable"/>
              <w:keepNext/>
            </w:pPr>
            <w:r w:rsidRPr="00822EBF">
              <w:t>Unclear risk</w:t>
            </w:r>
          </w:p>
        </w:tc>
        <w:tc>
          <w:tcPr>
            <w:tcW w:w="11199" w:type="dxa"/>
            <w:shd w:val="clear" w:color="D9E2F3" w:themeColor="accent1" w:themeTint="33" w:fill="auto"/>
          </w:tcPr>
          <w:p w14:paraId="7D0E9953" w14:textId="77777777" w:rsidR="008E765F" w:rsidRPr="00822EBF" w:rsidRDefault="008E765F" w:rsidP="003B5251">
            <w:pPr>
              <w:pStyle w:val="RCTstable"/>
              <w:keepNext/>
            </w:pPr>
            <w:r>
              <w:t>“Eligible patients were randomis</w:t>
            </w:r>
            <w:r w:rsidRPr="00822EBF">
              <w:t>ed... by the health educators to either a lifestyle intervention or a standard care group. Randomization was stratified by age (&lt; 30 years, ≥ 30 years) and pre-pregnancy BMI (25-30 kg/m², ≥ 30</w:t>
            </w:r>
            <w:r>
              <w:t xml:space="preserve"> kg/m²with a block size of four</w:t>
            </w:r>
            <w:r w:rsidRPr="00822EBF">
              <w:t>.</w:t>
            </w:r>
            <w:r>
              <w:t>”</w:t>
            </w:r>
          </w:p>
        </w:tc>
      </w:tr>
      <w:tr w:rsidR="008E765F" w:rsidRPr="00822EBF" w14:paraId="1FA53928" w14:textId="77777777" w:rsidTr="005A5EBF">
        <w:trPr>
          <w:cantSplit/>
        </w:trPr>
        <w:tc>
          <w:tcPr>
            <w:tcW w:w="1560" w:type="dxa"/>
            <w:shd w:val="clear" w:color="D9E2F3" w:themeColor="accent1" w:themeTint="33" w:fill="auto"/>
          </w:tcPr>
          <w:p w14:paraId="57354574" w14:textId="77777777" w:rsidR="008E765F" w:rsidRPr="00822EBF" w:rsidRDefault="008E765F" w:rsidP="003B5251">
            <w:pPr>
              <w:pStyle w:val="RCTstable"/>
              <w:keepNext/>
            </w:pPr>
            <w:r w:rsidRPr="00822EBF">
              <w:t xml:space="preserve">Allocation concealment </w:t>
            </w:r>
          </w:p>
        </w:tc>
        <w:tc>
          <w:tcPr>
            <w:tcW w:w="1275" w:type="dxa"/>
            <w:shd w:val="clear" w:color="D9E2F3" w:themeColor="accent1" w:themeTint="33" w:fill="FFC000" w:themeFill="accent4"/>
          </w:tcPr>
          <w:p w14:paraId="31B650F4" w14:textId="77777777" w:rsidR="008E765F" w:rsidRPr="00822EBF" w:rsidRDefault="008E765F" w:rsidP="003B5251">
            <w:pPr>
              <w:pStyle w:val="RCTstable"/>
              <w:keepNext/>
            </w:pPr>
            <w:r w:rsidRPr="00822EBF">
              <w:t>Unclear risk</w:t>
            </w:r>
          </w:p>
        </w:tc>
        <w:tc>
          <w:tcPr>
            <w:tcW w:w="11199" w:type="dxa"/>
            <w:shd w:val="clear" w:color="D9E2F3" w:themeColor="accent1" w:themeTint="33" w:fill="auto"/>
          </w:tcPr>
          <w:p w14:paraId="3A4C6400" w14:textId="77777777" w:rsidR="008E765F" w:rsidRPr="00822EBF" w:rsidRDefault="008E765F" w:rsidP="003B5251">
            <w:pPr>
              <w:pStyle w:val="RCTstable"/>
              <w:keepNext/>
            </w:pPr>
            <w:r w:rsidRPr="00822EBF">
              <w:t>As above; no further information provided.</w:t>
            </w:r>
          </w:p>
        </w:tc>
      </w:tr>
      <w:tr w:rsidR="008E765F" w:rsidRPr="00822EBF" w14:paraId="22DF44F2" w14:textId="77777777" w:rsidTr="005A5EBF">
        <w:trPr>
          <w:cantSplit/>
        </w:trPr>
        <w:tc>
          <w:tcPr>
            <w:tcW w:w="1560" w:type="dxa"/>
            <w:shd w:val="clear" w:color="D9E2F3" w:themeColor="accent1" w:themeTint="33" w:fill="auto"/>
          </w:tcPr>
          <w:p w14:paraId="208E6F40" w14:textId="77777777" w:rsidR="008E765F" w:rsidRPr="00822EBF" w:rsidRDefault="008E765F" w:rsidP="00611251">
            <w:pPr>
              <w:pStyle w:val="RCTstable"/>
            </w:pPr>
            <w:r w:rsidRPr="00822EBF">
              <w:t>Performance bias</w:t>
            </w:r>
          </w:p>
        </w:tc>
        <w:tc>
          <w:tcPr>
            <w:tcW w:w="1275" w:type="dxa"/>
            <w:shd w:val="clear" w:color="D9E2F3" w:themeColor="accent1" w:themeTint="33" w:fill="FF4D19"/>
          </w:tcPr>
          <w:p w14:paraId="134EBB2D" w14:textId="77777777" w:rsidR="008E765F" w:rsidRPr="00822EBF" w:rsidRDefault="008E765F" w:rsidP="00611251">
            <w:pPr>
              <w:pStyle w:val="RCTstable"/>
            </w:pPr>
            <w:r w:rsidRPr="00822EBF">
              <w:t>High risk</w:t>
            </w:r>
          </w:p>
        </w:tc>
        <w:tc>
          <w:tcPr>
            <w:tcW w:w="11199" w:type="dxa"/>
            <w:shd w:val="clear" w:color="D9E2F3" w:themeColor="accent1" w:themeTint="33" w:fill="auto"/>
          </w:tcPr>
          <w:p w14:paraId="4E6F676B" w14:textId="77777777" w:rsidR="008E765F" w:rsidRPr="00822EBF" w:rsidRDefault="008E765F" w:rsidP="00611251">
            <w:pPr>
              <w:pStyle w:val="RCTstable"/>
            </w:pPr>
            <w:r w:rsidRPr="00822EBF">
              <w:t>Blinding of women and trial personnel not considered feasible in view of the intervention and control</w:t>
            </w:r>
          </w:p>
        </w:tc>
      </w:tr>
      <w:tr w:rsidR="008E765F" w:rsidRPr="00822EBF" w14:paraId="0B248C1D" w14:textId="77777777" w:rsidTr="005A5EBF">
        <w:trPr>
          <w:cantSplit/>
        </w:trPr>
        <w:tc>
          <w:tcPr>
            <w:tcW w:w="1560" w:type="dxa"/>
            <w:shd w:val="clear" w:color="D9E2F3" w:themeColor="accent1" w:themeTint="33" w:fill="auto"/>
          </w:tcPr>
          <w:p w14:paraId="6A64BFEB" w14:textId="77777777" w:rsidR="008E765F" w:rsidRPr="00822EBF" w:rsidRDefault="008E765F" w:rsidP="00611251">
            <w:pPr>
              <w:pStyle w:val="RCTstable"/>
            </w:pPr>
            <w:r w:rsidRPr="00822EBF">
              <w:t>Detection bias</w:t>
            </w:r>
          </w:p>
        </w:tc>
        <w:tc>
          <w:tcPr>
            <w:tcW w:w="1275" w:type="dxa"/>
            <w:shd w:val="clear" w:color="D9E2F3" w:themeColor="accent1" w:themeTint="33" w:fill="70AD47" w:themeFill="accent6"/>
          </w:tcPr>
          <w:p w14:paraId="36238991"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0C61486F" w14:textId="77777777" w:rsidR="008E765F" w:rsidRPr="00822EBF" w:rsidRDefault="008E765F" w:rsidP="00611251">
            <w:pPr>
              <w:pStyle w:val="RCTstable"/>
            </w:pPr>
            <w:r>
              <w:t>“</w:t>
            </w:r>
            <w:r w:rsidRPr="00822EBF">
              <w:t>Assessments were conducted by telephone, at baseline, mid-pregnancy, and at 6 weeks postpartum by bilingual and bicultural interviewers blinded to the assigned intervention group</w:t>
            </w:r>
            <w:r>
              <w:t>.”</w:t>
            </w:r>
          </w:p>
        </w:tc>
      </w:tr>
      <w:tr w:rsidR="008E765F" w:rsidRPr="00822EBF" w14:paraId="31DD2D8A" w14:textId="77777777" w:rsidTr="005A5EBF">
        <w:trPr>
          <w:cantSplit/>
        </w:trPr>
        <w:tc>
          <w:tcPr>
            <w:tcW w:w="1560" w:type="dxa"/>
            <w:shd w:val="clear" w:color="D9E2F3" w:themeColor="accent1" w:themeTint="33" w:fill="auto"/>
          </w:tcPr>
          <w:p w14:paraId="141FFA72" w14:textId="77777777" w:rsidR="008E765F" w:rsidRPr="00822EBF" w:rsidRDefault="008E765F" w:rsidP="00611251">
            <w:pPr>
              <w:pStyle w:val="RCTstable"/>
            </w:pPr>
            <w:r w:rsidRPr="00822EBF">
              <w:t>Incomplete outcome data</w:t>
            </w:r>
          </w:p>
        </w:tc>
        <w:tc>
          <w:tcPr>
            <w:tcW w:w="1275" w:type="dxa"/>
            <w:shd w:val="clear" w:color="D9E2F3" w:themeColor="accent1" w:themeTint="33" w:fill="70AD47" w:themeFill="accent6"/>
          </w:tcPr>
          <w:p w14:paraId="29D7ACF3"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5212AF55" w14:textId="77777777" w:rsidR="008E765F" w:rsidRPr="00822EBF" w:rsidRDefault="008E765F" w:rsidP="00611251">
            <w:pPr>
              <w:pStyle w:val="RCTstable"/>
            </w:pPr>
            <w:r w:rsidRPr="00822EBF">
              <w:t>Of the 33</w:t>
            </w:r>
            <w:r>
              <w:t xml:space="preserve"> </w:t>
            </w:r>
            <w:r w:rsidRPr="00822EBF">
              <w:t>women randomised to the intervention group, 30 (94%), 32 (97%) and 24 (75%) were available for the mid-pregnancy, clinical outcome and postpartum assessments, respectively. Of the 35 women randomised to the</w:t>
            </w:r>
            <w:r>
              <w:t xml:space="preserve"> </w:t>
            </w:r>
            <w:r w:rsidRPr="00822EBF">
              <w:t>control group, 29 (85%), 34 (97%) and 29 (85%) were available for the mid-pregnancy, clinical outcome and postpartum assessments respectively. The losses at mid</w:t>
            </w:r>
            <w:r>
              <w:t>-</w:t>
            </w:r>
            <w:r w:rsidRPr="00822EBF">
              <w:t>pregnancy and postpartum were associated with women being unable to be contacted via telephone; losses for</w:t>
            </w:r>
            <w:r>
              <w:t xml:space="preserve"> </w:t>
            </w:r>
            <w:r w:rsidRPr="00822EBF">
              <w:t>clinical outcomes were associated with women being delivered</w:t>
            </w:r>
            <w:r>
              <w:t xml:space="preserve"> </w:t>
            </w:r>
            <w:r w:rsidRPr="00822EBF">
              <w:t>off-site</w:t>
            </w:r>
          </w:p>
        </w:tc>
      </w:tr>
      <w:tr w:rsidR="008E765F" w:rsidRPr="00822EBF" w14:paraId="76B74DCF" w14:textId="77777777" w:rsidTr="005A5EBF">
        <w:trPr>
          <w:cantSplit/>
        </w:trPr>
        <w:tc>
          <w:tcPr>
            <w:tcW w:w="1560" w:type="dxa"/>
            <w:shd w:val="clear" w:color="D9E2F3" w:themeColor="accent1" w:themeTint="33" w:fill="auto"/>
          </w:tcPr>
          <w:p w14:paraId="0D28E2EC" w14:textId="77777777" w:rsidR="008E765F" w:rsidRPr="00822EBF" w:rsidRDefault="008E765F" w:rsidP="00611251">
            <w:pPr>
              <w:pStyle w:val="RCTstable"/>
            </w:pPr>
            <w:r w:rsidRPr="00822EBF">
              <w:t>Selective reporting</w:t>
            </w:r>
          </w:p>
        </w:tc>
        <w:tc>
          <w:tcPr>
            <w:tcW w:w="1275" w:type="dxa"/>
            <w:shd w:val="clear" w:color="D9E2F3" w:themeColor="accent1" w:themeTint="33" w:fill="FF4D19"/>
          </w:tcPr>
          <w:p w14:paraId="74963EC3" w14:textId="77777777" w:rsidR="008E765F" w:rsidRPr="00822EBF" w:rsidRDefault="008E765F" w:rsidP="00611251">
            <w:pPr>
              <w:pStyle w:val="RCTstable"/>
            </w:pPr>
            <w:r w:rsidRPr="00822EBF">
              <w:t>High risk</w:t>
            </w:r>
          </w:p>
        </w:tc>
        <w:tc>
          <w:tcPr>
            <w:tcW w:w="11199" w:type="dxa"/>
            <w:shd w:val="clear" w:color="D9E2F3" w:themeColor="accent1" w:themeTint="33" w:fill="auto"/>
          </w:tcPr>
          <w:p w14:paraId="42F2C689" w14:textId="77777777" w:rsidR="008E765F" w:rsidRPr="00822EBF" w:rsidRDefault="008E765F" w:rsidP="00611251">
            <w:pPr>
              <w:pStyle w:val="RCTstable"/>
            </w:pPr>
            <w:r w:rsidRPr="00822EBF">
              <w:t>Reporting of GDM is incomplete (only the number of</w:t>
            </w:r>
            <w:r>
              <w:t xml:space="preserve"> </w:t>
            </w:r>
            <w:r w:rsidRPr="00822EBF">
              <w:t>cases across both groups in text) and a very limited number</w:t>
            </w:r>
            <w:r>
              <w:t xml:space="preserve"> </w:t>
            </w:r>
            <w:r w:rsidRPr="00822EBF">
              <w:t>of clinical outcomes are reported</w:t>
            </w:r>
          </w:p>
        </w:tc>
      </w:tr>
      <w:tr w:rsidR="008E765F" w:rsidRPr="00822EBF" w14:paraId="6BFF93ED" w14:textId="77777777" w:rsidTr="005A5EBF">
        <w:trPr>
          <w:cantSplit/>
        </w:trPr>
        <w:tc>
          <w:tcPr>
            <w:tcW w:w="1560" w:type="dxa"/>
            <w:shd w:val="clear" w:color="D9E2F3" w:themeColor="accent1" w:themeTint="33" w:fill="auto"/>
          </w:tcPr>
          <w:p w14:paraId="7130E872" w14:textId="77777777" w:rsidR="008E765F" w:rsidRPr="00822EBF" w:rsidRDefault="008E765F" w:rsidP="00611251">
            <w:pPr>
              <w:pStyle w:val="RCTstable"/>
            </w:pPr>
            <w:r w:rsidRPr="00822EBF">
              <w:t xml:space="preserve">Other limitations </w:t>
            </w:r>
          </w:p>
        </w:tc>
        <w:tc>
          <w:tcPr>
            <w:tcW w:w="1275" w:type="dxa"/>
            <w:shd w:val="clear" w:color="D9E2F3" w:themeColor="accent1" w:themeTint="33" w:fill="70AD47" w:themeFill="accent6"/>
          </w:tcPr>
          <w:p w14:paraId="7C524D21"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7C65E498" w14:textId="77777777" w:rsidR="008E765F" w:rsidRPr="00822EBF" w:rsidRDefault="008E765F" w:rsidP="00611251">
            <w:pPr>
              <w:pStyle w:val="RCTstable"/>
            </w:pPr>
            <w:r w:rsidRPr="00822EBF">
              <w:t>No obvious sources of other bias identified</w:t>
            </w:r>
          </w:p>
        </w:tc>
      </w:tr>
      <w:tr w:rsidR="008E765F" w:rsidRPr="00994D84" w14:paraId="591F6E10" w14:textId="77777777" w:rsidTr="005A5EBF">
        <w:trPr>
          <w:cantSplit/>
        </w:trPr>
        <w:tc>
          <w:tcPr>
            <w:tcW w:w="14034" w:type="dxa"/>
            <w:gridSpan w:val="3"/>
            <w:shd w:val="solid" w:color="D9E2F3" w:themeColor="accent1" w:themeTint="33" w:fill="auto"/>
          </w:tcPr>
          <w:p w14:paraId="433165E9" w14:textId="6862614C" w:rsidR="008E765F" w:rsidRPr="00994D84" w:rsidRDefault="008E765F" w:rsidP="002747EA">
            <w:pPr>
              <w:pStyle w:val="RCTstable"/>
              <w:keepNext/>
              <w:rPr>
                <w:b/>
              </w:rPr>
            </w:pPr>
            <w:r w:rsidRPr="0025597C">
              <w:rPr>
                <w:rFonts w:ascii="Century Gothic" w:hAnsi="Century Gothic"/>
                <w:b/>
                <w:noProof/>
              </w:rPr>
              <w:t>Hui et al 2012</w:t>
            </w:r>
            <w:r>
              <w:fldChar w:fldCharType="begin">
                <w:fldData xml:space="preserve">PEVuZE5vdGU+PENpdGU+PEF1dGhvcj5IdWk8L0F1dGhvcj48WWVhcj4yMDEyPC9ZZWFyPjxSZWNO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</w:fldData>
              </w:fldChar>
            </w:r>
            <w:r w:rsidR="002747EA">
              <w:instrText xml:space="preserve"> ADDIN EN.CITE </w:instrText>
            </w:r>
            <w:r w:rsidR="002747EA">
              <w:fldChar w:fldCharType="begin">
                <w:fldData xml:space="preserve">PEVuZE5vdGU+PENpdGU+PEF1dGhvcj5IdWk8L0F1dGhvcj48WWVhcj4yMDEyPC9ZZWFyPjxSZWNO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</w:fldData>
              </w:fldChar>
            </w:r>
            <w:r w:rsidR="002747EA">
              <w:instrText xml:space="preserve"> ADDIN EN.CITE.DATA </w:instrText>
            </w:r>
            <w:r w:rsidR="002747EA">
              <w:fldChar w:fldCharType="end"/>
            </w:r>
            <w:r>
              <w:fldChar w:fldCharType="separate"/>
            </w:r>
            <w:r w:rsidR="002747EA" w:rsidRPr="002747EA">
              <w:rPr>
                <w:noProof/>
                <w:sz w:val="18"/>
                <w:vertAlign w:val="superscript"/>
              </w:rPr>
              <w:t>490</w:t>
            </w:r>
            <w:r>
              <w:fldChar w:fldCharType="end"/>
            </w:r>
          </w:p>
        </w:tc>
      </w:tr>
      <w:tr w:rsidR="008E765F" w:rsidRPr="00822EBF" w14:paraId="0894D37B" w14:textId="77777777" w:rsidTr="005A5EBF">
        <w:trPr>
          <w:cantSplit/>
        </w:trPr>
        <w:tc>
          <w:tcPr>
            <w:tcW w:w="1560" w:type="dxa"/>
            <w:shd w:val="clear" w:color="D9E2F3" w:themeColor="accent1" w:themeTint="33" w:fill="auto"/>
          </w:tcPr>
          <w:p w14:paraId="25CE5486" w14:textId="77777777" w:rsidR="008E765F" w:rsidRPr="00822EBF" w:rsidRDefault="008E765F" w:rsidP="006045AE">
            <w:pPr>
              <w:pStyle w:val="RCTstable"/>
              <w:keepNext/>
            </w:pPr>
            <w:r w:rsidRPr="00822EBF">
              <w:t>Random sequence generation</w:t>
            </w:r>
          </w:p>
        </w:tc>
        <w:tc>
          <w:tcPr>
            <w:tcW w:w="1275" w:type="dxa"/>
            <w:shd w:val="clear" w:color="D9E2F3" w:themeColor="accent1" w:themeTint="33" w:fill="70AD47" w:themeFill="accent6"/>
          </w:tcPr>
          <w:p w14:paraId="778D640E" w14:textId="77777777" w:rsidR="008E765F" w:rsidRPr="00822EBF" w:rsidRDefault="008E765F" w:rsidP="006045AE">
            <w:pPr>
              <w:pStyle w:val="RCTstable"/>
              <w:keepNext/>
            </w:pPr>
            <w:r w:rsidRPr="00822EBF">
              <w:t>Low risk</w:t>
            </w:r>
          </w:p>
        </w:tc>
        <w:tc>
          <w:tcPr>
            <w:tcW w:w="11199" w:type="dxa"/>
            <w:shd w:val="clear" w:color="D9E2F3" w:themeColor="accent1" w:themeTint="33" w:fill="auto"/>
          </w:tcPr>
          <w:p w14:paraId="064462F4" w14:textId="77777777" w:rsidR="008E765F" w:rsidRPr="00822EBF" w:rsidRDefault="008E765F" w:rsidP="006045AE">
            <w:pPr>
              <w:pStyle w:val="RCTstable"/>
              <w:keepNext/>
            </w:pPr>
            <w:r>
              <w:t>“</w:t>
            </w:r>
            <w:r w:rsidRPr="00822EBF">
              <w:t>Randomisation was performed using a computer-generated</w:t>
            </w:r>
            <w:r>
              <w:t xml:space="preserve"> </w:t>
            </w:r>
            <w:r w:rsidRPr="00822EBF">
              <w:t>randomisation allocation table by a staff member without involvement in the study design</w:t>
            </w:r>
            <w:r>
              <w:t>.”</w:t>
            </w:r>
          </w:p>
        </w:tc>
      </w:tr>
      <w:tr w:rsidR="008E765F" w:rsidRPr="00822EBF" w14:paraId="7CC440CA" w14:textId="77777777" w:rsidTr="005A5EBF">
        <w:trPr>
          <w:cantSplit/>
        </w:trPr>
        <w:tc>
          <w:tcPr>
            <w:tcW w:w="1560" w:type="dxa"/>
            <w:shd w:val="clear" w:color="D9E2F3" w:themeColor="accent1" w:themeTint="33" w:fill="auto"/>
          </w:tcPr>
          <w:p w14:paraId="5081C8EF" w14:textId="77777777" w:rsidR="008E765F" w:rsidRPr="00822EBF" w:rsidRDefault="008E765F" w:rsidP="00611251">
            <w:pPr>
              <w:pStyle w:val="RCTstable"/>
            </w:pPr>
            <w:r w:rsidRPr="00822EBF">
              <w:t xml:space="preserve">Allocation concealment </w:t>
            </w:r>
          </w:p>
        </w:tc>
        <w:tc>
          <w:tcPr>
            <w:tcW w:w="1275" w:type="dxa"/>
            <w:shd w:val="clear" w:color="D9E2F3" w:themeColor="accent1" w:themeTint="33" w:fill="70AD47" w:themeFill="accent6"/>
          </w:tcPr>
          <w:p w14:paraId="1E065BF5"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75028564" w14:textId="77777777" w:rsidR="008E765F" w:rsidRPr="00822EBF" w:rsidRDefault="008E765F" w:rsidP="00611251">
            <w:pPr>
              <w:pStyle w:val="RCTstable"/>
            </w:pPr>
            <w:r>
              <w:t>“</w:t>
            </w:r>
            <w:r w:rsidRPr="00822EBF">
              <w:t>After randomisation, participants received a sealed envelope labelled with the assigned randomisation number, which contained instructions for participants</w:t>
            </w:r>
            <w:r>
              <w:t>.”</w:t>
            </w:r>
          </w:p>
        </w:tc>
      </w:tr>
      <w:tr w:rsidR="008E765F" w:rsidRPr="00822EBF" w14:paraId="378D0818" w14:textId="77777777" w:rsidTr="005A5EBF">
        <w:trPr>
          <w:cantSplit/>
        </w:trPr>
        <w:tc>
          <w:tcPr>
            <w:tcW w:w="1560" w:type="dxa"/>
            <w:shd w:val="clear" w:color="D9E2F3" w:themeColor="accent1" w:themeTint="33" w:fill="auto"/>
          </w:tcPr>
          <w:p w14:paraId="0FF68224" w14:textId="77777777" w:rsidR="008E765F" w:rsidRPr="00822EBF" w:rsidRDefault="008E765F" w:rsidP="00611251">
            <w:pPr>
              <w:pStyle w:val="RCTstable"/>
            </w:pPr>
            <w:r w:rsidRPr="00822EBF">
              <w:t>Performance bias</w:t>
            </w:r>
          </w:p>
        </w:tc>
        <w:tc>
          <w:tcPr>
            <w:tcW w:w="1275" w:type="dxa"/>
            <w:shd w:val="clear" w:color="D9E2F3" w:themeColor="accent1" w:themeTint="33" w:fill="FF4D19"/>
          </w:tcPr>
          <w:p w14:paraId="7EEB632F" w14:textId="77777777" w:rsidR="008E765F" w:rsidRPr="00822EBF" w:rsidRDefault="008E765F" w:rsidP="00611251">
            <w:pPr>
              <w:pStyle w:val="RCTstable"/>
            </w:pPr>
            <w:r w:rsidRPr="00822EBF">
              <w:t>High risk</w:t>
            </w:r>
          </w:p>
        </w:tc>
        <w:tc>
          <w:tcPr>
            <w:tcW w:w="11199" w:type="dxa"/>
            <w:shd w:val="clear" w:color="D9E2F3" w:themeColor="accent1" w:themeTint="33" w:fill="auto"/>
          </w:tcPr>
          <w:p w14:paraId="2749068D" w14:textId="77777777" w:rsidR="008E765F" w:rsidRPr="00822EBF" w:rsidRDefault="008E765F" w:rsidP="00611251">
            <w:pPr>
              <w:pStyle w:val="RCTstable"/>
            </w:pPr>
            <w:r w:rsidRPr="00822EBF">
              <w:t>The nature of the study meant that participants and study staff were not blinded to the types of interventions</w:t>
            </w:r>
          </w:p>
        </w:tc>
      </w:tr>
      <w:tr w:rsidR="008E765F" w:rsidRPr="00822EBF" w14:paraId="0BA61A68" w14:textId="77777777" w:rsidTr="005A5EBF">
        <w:trPr>
          <w:cantSplit/>
        </w:trPr>
        <w:tc>
          <w:tcPr>
            <w:tcW w:w="1560" w:type="dxa"/>
            <w:shd w:val="clear" w:color="D9E2F3" w:themeColor="accent1" w:themeTint="33" w:fill="auto"/>
          </w:tcPr>
          <w:p w14:paraId="387C5563" w14:textId="77777777" w:rsidR="008E765F" w:rsidRPr="00822EBF" w:rsidRDefault="008E765F" w:rsidP="00611251">
            <w:pPr>
              <w:pStyle w:val="RCTstable"/>
            </w:pPr>
            <w:r w:rsidRPr="00822EBF">
              <w:t>Detection bias</w:t>
            </w:r>
          </w:p>
        </w:tc>
        <w:tc>
          <w:tcPr>
            <w:tcW w:w="1275" w:type="dxa"/>
            <w:shd w:val="clear" w:color="D9E2F3" w:themeColor="accent1" w:themeTint="33" w:fill="FFC000" w:themeFill="accent4"/>
          </w:tcPr>
          <w:p w14:paraId="14E49A8C" w14:textId="77777777" w:rsidR="008E765F" w:rsidRPr="00822EBF" w:rsidRDefault="008E765F" w:rsidP="00611251">
            <w:pPr>
              <w:pStyle w:val="RCTstable"/>
            </w:pPr>
            <w:r w:rsidRPr="00822EBF">
              <w:t>Unclear risk</w:t>
            </w:r>
          </w:p>
        </w:tc>
        <w:tc>
          <w:tcPr>
            <w:tcW w:w="11199" w:type="dxa"/>
            <w:shd w:val="clear" w:color="D9E2F3" w:themeColor="accent1" w:themeTint="33" w:fill="auto"/>
          </w:tcPr>
          <w:p w14:paraId="2109AFB3" w14:textId="77777777" w:rsidR="008E765F" w:rsidRPr="00822EBF" w:rsidRDefault="008E765F" w:rsidP="00611251">
            <w:pPr>
              <w:pStyle w:val="RCTstable"/>
            </w:pPr>
            <w:r w:rsidRPr="00822EBF">
              <w:t>Not described</w:t>
            </w:r>
          </w:p>
        </w:tc>
      </w:tr>
      <w:tr w:rsidR="008E765F" w:rsidRPr="00822EBF" w14:paraId="4F5F0050" w14:textId="77777777" w:rsidTr="005A5EBF">
        <w:trPr>
          <w:cantSplit/>
        </w:trPr>
        <w:tc>
          <w:tcPr>
            <w:tcW w:w="1560" w:type="dxa"/>
            <w:shd w:val="clear" w:color="D9E2F3" w:themeColor="accent1" w:themeTint="33" w:fill="auto"/>
          </w:tcPr>
          <w:p w14:paraId="7E4FB9FB" w14:textId="77777777" w:rsidR="008E765F" w:rsidRPr="00822EBF" w:rsidRDefault="008E765F" w:rsidP="00611251">
            <w:pPr>
              <w:pStyle w:val="RCTstable"/>
            </w:pPr>
            <w:r w:rsidRPr="00822EBF">
              <w:t>Incomplete outcome data</w:t>
            </w:r>
          </w:p>
        </w:tc>
        <w:tc>
          <w:tcPr>
            <w:tcW w:w="1275" w:type="dxa"/>
            <w:shd w:val="clear" w:color="D9E2F3" w:themeColor="accent1" w:themeTint="33" w:fill="FFC000" w:themeFill="accent4"/>
          </w:tcPr>
          <w:p w14:paraId="539EC6D9" w14:textId="77777777" w:rsidR="008E765F" w:rsidRPr="00822EBF" w:rsidRDefault="008E765F" w:rsidP="00611251">
            <w:pPr>
              <w:pStyle w:val="RCTstable"/>
            </w:pPr>
            <w:r w:rsidRPr="00822EBF">
              <w:t>Unclear risk</w:t>
            </w:r>
          </w:p>
        </w:tc>
        <w:tc>
          <w:tcPr>
            <w:tcW w:w="11199" w:type="dxa"/>
            <w:shd w:val="clear" w:color="D9E2F3" w:themeColor="accent1" w:themeTint="33" w:fill="auto"/>
          </w:tcPr>
          <w:p w14:paraId="0D3F45A2" w14:textId="77777777" w:rsidR="008E765F" w:rsidRPr="00822EBF" w:rsidRDefault="008E765F" w:rsidP="00611251">
            <w:pPr>
              <w:pStyle w:val="RCTstable"/>
            </w:pPr>
            <w:r w:rsidRPr="00822EBF">
              <w:t>Suggestion of differential attrition</w:t>
            </w:r>
            <w:r>
              <w:t>; 91% of intervention group and 79% of control group included in analysis. Reasons given.</w:t>
            </w:r>
          </w:p>
        </w:tc>
      </w:tr>
      <w:tr w:rsidR="008E765F" w:rsidRPr="00822EBF" w14:paraId="509FAF08" w14:textId="77777777" w:rsidTr="005A5EBF">
        <w:trPr>
          <w:cantSplit/>
        </w:trPr>
        <w:tc>
          <w:tcPr>
            <w:tcW w:w="1560" w:type="dxa"/>
            <w:shd w:val="clear" w:color="D9E2F3" w:themeColor="accent1" w:themeTint="33" w:fill="auto"/>
          </w:tcPr>
          <w:p w14:paraId="0A9BDA34" w14:textId="77777777" w:rsidR="008E765F" w:rsidRPr="00822EBF" w:rsidRDefault="008E765F" w:rsidP="00611251">
            <w:pPr>
              <w:pStyle w:val="RCTstable"/>
            </w:pPr>
            <w:r w:rsidRPr="00822EBF">
              <w:t>Selective reporting</w:t>
            </w:r>
          </w:p>
        </w:tc>
        <w:tc>
          <w:tcPr>
            <w:tcW w:w="1275" w:type="dxa"/>
            <w:shd w:val="clear" w:color="D9E2F3" w:themeColor="accent1" w:themeTint="33" w:fill="FFC000" w:themeFill="accent4"/>
          </w:tcPr>
          <w:p w14:paraId="180EA7E7" w14:textId="77777777" w:rsidR="008E765F" w:rsidRPr="00822EBF" w:rsidRDefault="008E765F" w:rsidP="00611251">
            <w:pPr>
              <w:pStyle w:val="RCTstable"/>
            </w:pPr>
            <w:r w:rsidRPr="00822EBF">
              <w:t>Unclear risk</w:t>
            </w:r>
          </w:p>
        </w:tc>
        <w:tc>
          <w:tcPr>
            <w:tcW w:w="11199" w:type="dxa"/>
            <w:shd w:val="clear" w:color="D9E2F3" w:themeColor="accent1" w:themeTint="33" w:fill="auto"/>
          </w:tcPr>
          <w:p w14:paraId="054C0670" w14:textId="77777777" w:rsidR="008E765F" w:rsidRPr="00822EBF" w:rsidRDefault="008E765F" w:rsidP="00611251">
            <w:pPr>
              <w:pStyle w:val="RCTstable"/>
            </w:pPr>
            <w:r w:rsidRPr="00822EBF">
              <w:t>With no access to a trial protocol, it was not possible to confidently assess selective reporting</w:t>
            </w:r>
          </w:p>
        </w:tc>
      </w:tr>
      <w:tr w:rsidR="008E765F" w:rsidRPr="00822EBF" w14:paraId="293BCFF9" w14:textId="77777777" w:rsidTr="005A5EBF">
        <w:trPr>
          <w:cantSplit/>
        </w:trPr>
        <w:tc>
          <w:tcPr>
            <w:tcW w:w="1560" w:type="dxa"/>
            <w:shd w:val="clear" w:color="D9E2F3" w:themeColor="accent1" w:themeTint="33" w:fill="auto"/>
          </w:tcPr>
          <w:p w14:paraId="190AB687" w14:textId="77777777" w:rsidR="008E765F" w:rsidRPr="00822EBF" w:rsidRDefault="008E765F" w:rsidP="00611251">
            <w:pPr>
              <w:pStyle w:val="RCTstable"/>
            </w:pPr>
            <w:r w:rsidRPr="00822EBF">
              <w:t xml:space="preserve">Other limitations </w:t>
            </w:r>
          </w:p>
        </w:tc>
        <w:tc>
          <w:tcPr>
            <w:tcW w:w="1275" w:type="dxa"/>
            <w:shd w:val="clear" w:color="D9E2F3" w:themeColor="accent1" w:themeTint="33" w:fill="70AD47" w:themeFill="accent6"/>
          </w:tcPr>
          <w:p w14:paraId="4B090CBE"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353ABB9A" w14:textId="77777777" w:rsidR="008E765F" w:rsidRPr="00822EBF" w:rsidRDefault="008E765F" w:rsidP="00611251">
            <w:pPr>
              <w:pStyle w:val="RCTstable"/>
            </w:pPr>
            <w:r w:rsidRPr="00822EBF">
              <w:t>No obvious sources of other bias identified</w:t>
            </w:r>
          </w:p>
        </w:tc>
      </w:tr>
      <w:tr w:rsidR="008E765F" w:rsidRPr="00994D84" w14:paraId="65C39063" w14:textId="77777777" w:rsidTr="005A5EBF">
        <w:trPr>
          <w:cantSplit/>
        </w:trPr>
        <w:tc>
          <w:tcPr>
            <w:tcW w:w="14034" w:type="dxa"/>
            <w:gridSpan w:val="3"/>
            <w:shd w:val="solid" w:color="D9E2F3" w:themeColor="accent1" w:themeTint="33" w:fill="auto"/>
          </w:tcPr>
          <w:p w14:paraId="76A652CE" w14:textId="46EB9053" w:rsidR="008E765F" w:rsidRPr="00994D84" w:rsidRDefault="008E765F" w:rsidP="002747EA">
            <w:pPr>
              <w:pStyle w:val="RCTstable"/>
              <w:keepNext/>
              <w:rPr>
                <w:b/>
              </w:rPr>
            </w:pPr>
            <w:r w:rsidRPr="0025597C">
              <w:rPr>
                <w:rFonts w:ascii="Century Gothic" w:hAnsi="Century Gothic"/>
                <w:b/>
                <w:noProof/>
              </w:rPr>
              <w:t>Hui et al 2014</w:t>
            </w:r>
            <w:r>
              <w:fldChar w:fldCharType="begin">
                <w:fldData xml:space="preserve">PEVuZE5vdGU+PENpdGU+PEF1dGhvcj5IdWk8L0F1dGhvcj48WWVhcj4yMDE0PC9ZZWFyPjxSZWNO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</w:fldData>
              </w:fldChar>
            </w:r>
            <w:r w:rsidR="002747EA">
              <w:instrText xml:space="preserve"> ADDIN EN.CITE </w:instrText>
            </w:r>
            <w:r w:rsidR="002747EA">
              <w:fldChar w:fldCharType="begin">
                <w:fldData xml:space="preserve">PEVuZE5vdGU+PENpdGU+PEF1dGhvcj5IdWk8L0F1dGhvcj48WWVhcj4yMDE0PC9ZZWFyPjxSZWNO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</w:fldData>
              </w:fldChar>
            </w:r>
            <w:r w:rsidR="002747EA">
              <w:instrText xml:space="preserve"> ADDIN EN.CITE.DATA </w:instrText>
            </w:r>
            <w:r w:rsidR="002747EA">
              <w:fldChar w:fldCharType="end"/>
            </w:r>
            <w:r>
              <w:fldChar w:fldCharType="separate"/>
            </w:r>
            <w:r w:rsidR="002747EA" w:rsidRPr="002747EA">
              <w:rPr>
                <w:noProof/>
                <w:sz w:val="18"/>
                <w:vertAlign w:val="superscript"/>
              </w:rPr>
              <w:t>491</w:t>
            </w:r>
            <w:r>
              <w:fldChar w:fldCharType="end"/>
            </w:r>
          </w:p>
        </w:tc>
      </w:tr>
      <w:tr w:rsidR="008E765F" w:rsidRPr="00822EBF" w14:paraId="06382DDF" w14:textId="77777777" w:rsidTr="005A5EBF">
        <w:trPr>
          <w:cantSplit/>
        </w:trPr>
        <w:tc>
          <w:tcPr>
            <w:tcW w:w="1560" w:type="dxa"/>
            <w:shd w:val="clear" w:color="D9E2F3" w:themeColor="accent1" w:themeTint="33" w:fill="auto"/>
          </w:tcPr>
          <w:p w14:paraId="1A870101" w14:textId="77777777" w:rsidR="008E765F" w:rsidRPr="00822EBF" w:rsidRDefault="008E765F" w:rsidP="00611251">
            <w:pPr>
              <w:pStyle w:val="RCTstable"/>
              <w:keepNext/>
            </w:pPr>
            <w:r w:rsidRPr="00822EBF">
              <w:t>Random sequence generation</w:t>
            </w:r>
          </w:p>
        </w:tc>
        <w:tc>
          <w:tcPr>
            <w:tcW w:w="1275" w:type="dxa"/>
            <w:shd w:val="clear" w:color="D9E2F3" w:themeColor="accent1" w:themeTint="33" w:fill="70AD47" w:themeFill="accent6"/>
          </w:tcPr>
          <w:p w14:paraId="483E5170" w14:textId="77777777" w:rsidR="008E765F" w:rsidRPr="00822EBF" w:rsidRDefault="008E765F" w:rsidP="00611251">
            <w:pPr>
              <w:pStyle w:val="RCTstable"/>
              <w:keepNext/>
            </w:pPr>
            <w:r w:rsidRPr="00822EBF">
              <w:t>Low risk</w:t>
            </w:r>
          </w:p>
        </w:tc>
        <w:tc>
          <w:tcPr>
            <w:tcW w:w="11199" w:type="dxa"/>
            <w:shd w:val="clear" w:color="D9E2F3" w:themeColor="accent1" w:themeTint="33" w:fill="auto"/>
          </w:tcPr>
          <w:p w14:paraId="19C719DF" w14:textId="77777777" w:rsidR="008E765F" w:rsidRPr="00822EBF" w:rsidRDefault="008E765F" w:rsidP="00611251">
            <w:pPr>
              <w:pStyle w:val="RCTstable"/>
              <w:keepNext/>
            </w:pPr>
            <w:r>
              <w:t>“Randomis</w:t>
            </w:r>
            <w:r w:rsidRPr="00822EBF">
              <w:t>ation was performed using a computer-generated</w:t>
            </w:r>
            <w:r>
              <w:t xml:space="preserve"> </w:t>
            </w:r>
            <w:r w:rsidRPr="00822EBF">
              <w:t>randomization allocation table by a staff</w:t>
            </w:r>
            <w:r>
              <w:t xml:space="preserve"> </w:t>
            </w:r>
            <w:r w:rsidRPr="00822EBF">
              <w:t>member without involvement in the study design</w:t>
            </w:r>
            <w:r>
              <w:t>.”</w:t>
            </w:r>
          </w:p>
        </w:tc>
      </w:tr>
      <w:tr w:rsidR="008E765F" w:rsidRPr="00822EBF" w14:paraId="45EE8A13" w14:textId="77777777" w:rsidTr="005A5EBF">
        <w:trPr>
          <w:cantSplit/>
        </w:trPr>
        <w:tc>
          <w:tcPr>
            <w:tcW w:w="1560" w:type="dxa"/>
            <w:shd w:val="clear" w:color="D9E2F3" w:themeColor="accent1" w:themeTint="33" w:fill="auto"/>
          </w:tcPr>
          <w:p w14:paraId="34447DC8" w14:textId="77777777" w:rsidR="008E765F" w:rsidRPr="00822EBF" w:rsidRDefault="008E765F" w:rsidP="00611251">
            <w:pPr>
              <w:pStyle w:val="RCTstable"/>
            </w:pPr>
            <w:r w:rsidRPr="00822EBF">
              <w:t xml:space="preserve">Allocation concealment </w:t>
            </w:r>
          </w:p>
        </w:tc>
        <w:tc>
          <w:tcPr>
            <w:tcW w:w="1275" w:type="dxa"/>
            <w:shd w:val="clear" w:color="D9E2F3" w:themeColor="accent1" w:themeTint="33" w:fill="70AD47" w:themeFill="accent6"/>
          </w:tcPr>
          <w:p w14:paraId="429A3D38"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322B65D6" w14:textId="77777777" w:rsidR="008E765F" w:rsidRPr="00822EBF" w:rsidRDefault="008E765F" w:rsidP="00611251">
            <w:pPr>
              <w:pStyle w:val="RCTstable"/>
            </w:pPr>
            <w:r>
              <w:t>“</w:t>
            </w:r>
            <w:r w:rsidRPr="00822EBF">
              <w:t>After randomisation participants received a sealed envelope labelled with the assigned randomisation number, which contained instructions for participants</w:t>
            </w:r>
            <w:r>
              <w:t>.”</w:t>
            </w:r>
          </w:p>
        </w:tc>
      </w:tr>
      <w:tr w:rsidR="008E765F" w:rsidRPr="00822EBF" w14:paraId="29180AF2" w14:textId="77777777" w:rsidTr="005A5EBF">
        <w:trPr>
          <w:cantSplit/>
        </w:trPr>
        <w:tc>
          <w:tcPr>
            <w:tcW w:w="1560" w:type="dxa"/>
            <w:shd w:val="clear" w:color="D9E2F3" w:themeColor="accent1" w:themeTint="33" w:fill="auto"/>
          </w:tcPr>
          <w:p w14:paraId="6B33D1BE" w14:textId="77777777" w:rsidR="008E765F" w:rsidRPr="00822EBF" w:rsidRDefault="008E765F" w:rsidP="00611251">
            <w:pPr>
              <w:pStyle w:val="RCTstable"/>
            </w:pPr>
            <w:r w:rsidRPr="00822EBF">
              <w:t>Performance bias</w:t>
            </w:r>
          </w:p>
        </w:tc>
        <w:tc>
          <w:tcPr>
            <w:tcW w:w="1275" w:type="dxa"/>
            <w:shd w:val="clear" w:color="D9E2F3" w:themeColor="accent1" w:themeTint="33" w:fill="FF4D19"/>
          </w:tcPr>
          <w:p w14:paraId="3E0253DE" w14:textId="77777777" w:rsidR="008E765F" w:rsidRPr="00822EBF" w:rsidRDefault="008E765F" w:rsidP="00611251">
            <w:pPr>
              <w:pStyle w:val="RCTstable"/>
            </w:pPr>
            <w:r w:rsidRPr="00822EBF">
              <w:t>High risk</w:t>
            </w:r>
          </w:p>
        </w:tc>
        <w:tc>
          <w:tcPr>
            <w:tcW w:w="11199" w:type="dxa"/>
            <w:shd w:val="clear" w:color="D9E2F3" w:themeColor="accent1" w:themeTint="33" w:fill="auto"/>
          </w:tcPr>
          <w:p w14:paraId="7A585093" w14:textId="77777777" w:rsidR="008E765F" w:rsidRPr="00822EBF" w:rsidRDefault="008E765F" w:rsidP="00611251">
            <w:pPr>
              <w:pStyle w:val="RCTstable"/>
            </w:pPr>
            <w:r>
              <w:t>Authors reported that “</w:t>
            </w:r>
            <w:r w:rsidRPr="00822EBF">
              <w:t>the nature of the study meant that participants and study staff were not blinde</w:t>
            </w:r>
            <w:r>
              <w:t>d to the types of interventions”</w:t>
            </w:r>
            <w:r w:rsidRPr="00822EBF">
              <w:t>.</w:t>
            </w:r>
          </w:p>
        </w:tc>
      </w:tr>
      <w:tr w:rsidR="008E765F" w:rsidRPr="00822EBF" w14:paraId="4DC96449" w14:textId="77777777" w:rsidTr="005A5EBF">
        <w:trPr>
          <w:cantSplit/>
        </w:trPr>
        <w:tc>
          <w:tcPr>
            <w:tcW w:w="1560" w:type="dxa"/>
            <w:shd w:val="clear" w:color="D9E2F3" w:themeColor="accent1" w:themeTint="33" w:fill="auto"/>
          </w:tcPr>
          <w:p w14:paraId="1A689CFD" w14:textId="77777777" w:rsidR="008E765F" w:rsidRPr="00822EBF" w:rsidRDefault="008E765F" w:rsidP="00611251">
            <w:pPr>
              <w:pStyle w:val="RCTstable"/>
            </w:pPr>
            <w:r w:rsidRPr="00822EBF">
              <w:t>Detection bias</w:t>
            </w:r>
          </w:p>
        </w:tc>
        <w:tc>
          <w:tcPr>
            <w:tcW w:w="1275" w:type="dxa"/>
            <w:shd w:val="clear" w:color="D9E2F3" w:themeColor="accent1" w:themeTint="33" w:fill="70AD47" w:themeFill="accent6"/>
          </w:tcPr>
          <w:p w14:paraId="3A5B5CCB"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5E03AB24" w14:textId="77777777" w:rsidR="008E765F" w:rsidRPr="00822EBF" w:rsidRDefault="008E765F" w:rsidP="00611251">
            <w:pPr>
              <w:pStyle w:val="RCTstable"/>
            </w:pPr>
            <w:r>
              <w:t>“</w:t>
            </w:r>
            <w:r w:rsidRPr="00822EBF">
              <w:t>Data on delivery route,</w:t>
            </w:r>
            <w:r>
              <w:t xml:space="preserve"> </w:t>
            </w:r>
            <w:r w:rsidRPr="00822EBF">
              <w:t>maternal</w:t>
            </w:r>
            <w:r>
              <w:t xml:space="preserve"> </w:t>
            </w:r>
            <w:r w:rsidRPr="00822EBF">
              <w:t>weight at delivery room, birth weight and birth weight-related obstetric procedures (induction, forceps or caesarean section) were collected from hospital medical charts by student assistants wi</w:t>
            </w:r>
            <w:r>
              <w:t>thout knowledge in study design</w:t>
            </w:r>
            <w:r w:rsidRPr="00822EBF">
              <w:t>.</w:t>
            </w:r>
            <w:r>
              <w:t>”</w:t>
            </w:r>
            <w:r w:rsidRPr="00822EBF">
              <w:t xml:space="preserve"> </w:t>
            </w:r>
          </w:p>
        </w:tc>
      </w:tr>
      <w:tr w:rsidR="008E765F" w:rsidRPr="00822EBF" w14:paraId="14CB0AEC" w14:textId="77777777" w:rsidTr="005A5EBF">
        <w:trPr>
          <w:cantSplit/>
        </w:trPr>
        <w:tc>
          <w:tcPr>
            <w:tcW w:w="1560" w:type="dxa"/>
            <w:shd w:val="clear" w:color="D9E2F3" w:themeColor="accent1" w:themeTint="33" w:fill="auto"/>
          </w:tcPr>
          <w:p w14:paraId="4219270D" w14:textId="77777777" w:rsidR="008E765F" w:rsidRPr="00822EBF" w:rsidRDefault="008E765F" w:rsidP="00611251">
            <w:pPr>
              <w:pStyle w:val="RCTstable"/>
            </w:pPr>
            <w:r w:rsidRPr="00822EBF">
              <w:t>Incomplete outcome data</w:t>
            </w:r>
          </w:p>
        </w:tc>
        <w:tc>
          <w:tcPr>
            <w:tcW w:w="1275" w:type="dxa"/>
            <w:shd w:val="clear" w:color="D9E2F3" w:themeColor="accent1" w:themeTint="33" w:fill="70AD47" w:themeFill="accent6"/>
          </w:tcPr>
          <w:p w14:paraId="59FBF217"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31834A6D" w14:textId="77777777" w:rsidR="008E765F" w:rsidRPr="00822EBF" w:rsidRDefault="008E765F" w:rsidP="00611251">
            <w:pPr>
              <w:pStyle w:val="RCTstable"/>
            </w:pPr>
            <w:r>
              <w:t>“</w:t>
            </w:r>
            <w:r w:rsidRPr="00822EBF">
              <w:t>None of the participants discon</w:t>
            </w:r>
            <w:r>
              <w:t>tinued during the participation”</w:t>
            </w:r>
            <w:r w:rsidRPr="00822EBF">
              <w:t>. No losses or exclusions.</w:t>
            </w:r>
          </w:p>
        </w:tc>
      </w:tr>
      <w:tr w:rsidR="008E765F" w:rsidRPr="00822EBF" w14:paraId="73786A08" w14:textId="77777777" w:rsidTr="005A5EBF">
        <w:trPr>
          <w:cantSplit/>
        </w:trPr>
        <w:tc>
          <w:tcPr>
            <w:tcW w:w="1560" w:type="dxa"/>
            <w:shd w:val="clear" w:color="D9E2F3" w:themeColor="accent1" w:themeTint="33" w:fill="auto"/>
          </w:tcPr>
          <w:p w14:paraId="4C6EB29C" w14:textId="77777777" w:rsidR="008E765F" w:rsidRPr="00822EBF" w:rsidRDefault="008E765F" w:rsidP="00611251">
            <w:pPr>
              <w:pStyle w:val="RCTstable"/>
            </w:pPr>
            <w:r w:rsidRPr="00822EBF">
              <w:t>Selective reporting</w:t>
            </w:r>
          </w:p>
        </w:tc>
        <w:tc>
          <w:tcPr>
            <w:tcW w:w="1275" w:type="dxa"/>
            <w:shd w:val="clear" w:color="D9E2F3" w:themeColor="accent1" w:themeTint="33" w:fill="FFC000" w:themeFill="accent4"/>
          </w:tcPr>
          <w:p w14:paraId="4DC6F153" w14:textId="77777777" w:rsidR="008E765F" w:rsidRPr="00822EBF" w:rsidRDefault="008E765F" w:rsidP="00611251">
            <w:pPr>
              <w:pStyle w:val="RCTstable"/>
            </w:pPr>
            <w:r w:rsidRPr="00822EBF">
              <w:t>Unclear risk</w:t>
            </w:r>
          </w:p>
        </w:tc>
        <w:tc>
          <w:tcPr>
            <w:tcW w:w="11199" w:type="dxa"/>
            <w:shd w:val="clear" w:color="D9E2F3" w:themeColor="accent1" w:themeTint="33" w:fill="auto"/>
          </w:tcPr>
          <w:p w14:paraId="6424D125" w14:textId="77777777" w:rsidR="008E765F" w:rsidRPr="00822EBF" w:rsidRDefault="008E765F" w:rsidP="00611251">
            <w:pPr>
              <w:pStyle w:val="RCTstable"/>
            </w:pPr>
            <w:r w:rsidRPr="00822EBF">
              <w:t>With no access to a trial protocol, it was not possible to confidently assess selective reporting</w:t>
            </w:r>
            <w:r>
              <w:t>.</w:t>
            </w:r>
          </w:p>
        </w:tc>
      </w:tr>
      <w:tr w:rsidR="008E765F" w:rsidRPr="00822EBF" w14:paraId="1F1E6D37" w14:textId="77777777" w:rsidTr="005A5EBF">
        <w:trPr>
          <w:cantSplit/>
        </w:trPr>
        <w:tc>
          <w:tcPr>
            <w:tcW w:w="1560" w:type="dxa"/>
            <w:shd w:val="clear" w:color="D9E2F3" w:themeColor="accent1" w:themeTint="33" w:fill="auto"/>
          </w:tcPr>
          <w:p w14:paraId="6D889CD4" w14:textId="77777777" w:rsidR="008E765F" w:rsidRPr="00822EBF" w:rsidRDefault="008E765F" w:rsidP="00611251">
            <w:pPr>
              <w:pStyle w:val="RCTstable"/>
            </w:pPr>
            <w:r w:rsidRPr="00822EBF">
              <w:t xml:space="preserve">Other limitations </w:t>
            </w:r>
          </w:p>
        </w:tc>
        <w:tc>
          <w:tcPr>
            <w:tcW w:w="1275" w:type="dxa"/>
            <w:shd w:val="clear" w:color="D9E2F3" w:themeColor="accent1" w:themeTint="33" w:fill="70AD47" w:themeFill="accent6"/>
          </w:tcPr>
          <w:p w14:paraId="2CF56ED2"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5EA9473A" w14:textId="77777777" w:rsidR="008E765F" w:rsidRPr="00822EBF" w:rsidRDefault="008E765F" w:rsidP="00611251">
            <w:pPr>
              <w:pStyle w:val="RCTstable"/>
            </w:pPr>
            <w:r w:rsidRPr="00822EBF">
              <w:t>No obvious sources of other bias identified</w:t>
            </w:r>
            <w:r>
              <w:t>.</w:t>
            </w:r>
          </w:p>
        </w:tc>
      </w:tr>
      <w:tr w:rsidR="008E765F" w:rsidRPr="00994D84" w14:paraId="4774A9D0" w14:textId="77777777" w:rsidTr="005A5EBF">
        <w:trPr>
          <w:cantSplit/>
        </w:trPr>
        <w:tc>
          <w:tcPr>
            <w:tcW w:w="14034" w:type="dxa"/>
            <w:gridSpan w:val="3"/>
            <w:shd w:val="solid" w:color="D9E2F3" w:themeColor="accent1" w:themeTint="33" w:fill="auto"/>
          </w:tcPr>
          <w:p w14:paraId="6D509518" w14:textId="3A795778" w:rsidR="008E765F" w:rsidRPr="00994D84" w:rsidRDefault="008E765F" w:rsidP="002747EA">
            <w:pPr>
              <w:pStyle w:val="RCTstable"/>
              <w:keepNext/>
              <w:rPr>
                <w:b/>
              </w:rPr>
            </w:pPr>
            <w:r w:rsidRPr="0025597C">
              <w:rPr>
                <w:rFonts w:ascii="Century Gothic" w:hAnsi="Century Gothic"/>
                <w:b/>
                <w:noProof/>
              </w:rPr>
              <w:t>Jing et al 2015</w:t>
            </w:r>
            <w:r>
              <w:fldChar w:fldCharType="begin">
                <w:fldData xml:space="preserve">PEVuZE5vdGU+PENpdGU+PEF1dGhvcj5KaW5nPC9BdXRob3I+PFllYXI+MjAxNTwvWWVhcj48UmVj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</w:fldData>
              </w:fldChar>
            </w:r>
            <w:r w:rsidR="002747EA">
              <w:instrText xml:space="preserve"> ADDIN EN.CITE </w:instrText>
            </w:r>
            <w:r w:rsidR="002747EA">
              <w:fldChar w:fldCharType="begin">
                <w:fldData xml:space="preserve">PEVuZE5vdGU+PENpdGU+PEF1dGhvcj5KaW5nPC9BdXRob3I+PFllYXI+MjAxNTwvWWVhcj48UmVj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</w:fldData>
              </w:fldChar>
            </w:r>
            <w:r w:rsidR="002747EA">
              <w:instrText xml:space="preserve"> ADDIN EN.CITE.DATA </w:instrText>
            </w:r>
            <w:r w:rsidR="002747EA">
              <w:fldChar w:fldCharType="end"/>
            </w:r>
            <w:r>
              <w:fldChar w:fldCharType="separate"/>
            </w:r>
            <w:r w:rsidR="002747EA" w:rsidRPr="002747EA">
              <w:rPr>
                <w:noProof/>
                <w:sz w:val="18"/>
                <w:vertAlign w:val="superscript"/>
              </w:rPr>
              <w:t>492</w:t>
            </w:r>
            <w:r>
              <w:fldChar w:fldCharType="end"/>
            </w:r>
          </w:p>
        </w:tc>
      </w:tr>
      <w:tr w:rsidR="008E765F" w:rsidRPr="00822EBF" w14:paraId="2FD92C09" w14:textId="77777777" w:rsidTr="005A5EBF">
        <w:trPr>
          <w:cantSplit/>
        </w:trPr>
        <w:tc>
          <w:tcPr>
            <w:tcW w:w="1560" w:type="dxa"/>
            <w:shd w:val="clear" w:color="D9E2F3" w:themeColor="accent1" w:themeTint="33" w:fill="auto"/>
          </w:tcPr>
          <w:p w14:paraId="61A36036" w14:textId="77777777" w:rsidR="008E765F" w:rsidRPr="00822EBF" w:rsidRDefault="008E765F" w:rsidP="003B5251">
            <w:pPr>
              <w:pStyle w:val="RCTstable"/>
              <w:keepNext/>
            </w:pPr>
            <w:r w:rsidRPr="00822EBF">
              <w:t>Random sequence generation</w:t>
            </w:r>
          </w:p>
        </w:tc>
        <w:tc>
          <w:tcPr>
            <w:tcW w:w="1275" w:type="dxa"/>
            <w:shd w:val="clear" w:color="D9E2F3" w:themeColor="accent1" w:themeTint="33" w:fill="70AD47" w:themeFill="accent6"/>
          </w:tcPr>
          <w:p w14:paraId="53AED4AD" w14:textId="77777777" w:rsidR="008E765F" w:rsidRPr="00822EBF" w:rsidRDefault="008E765F" w:rsidP="003B5251">
            <w:pPr>
              <w:pStyle w:val="RCTstable"/>
              <w:keepNext/>
            </w:pPr>
            <w:r w:rsidRPr="00822EBF">
              <w:t>Low risk</w:t>
            </w:r>
          </w:p>
        </w:tc>
        <w:tc>
          <w:tcPr>
            <w:tcW w:w="11199" w:type="dxa"/>
            <w:shd w:val="clear" w:color="D9E2F3" w:themeColor="accent1" w:themeTint="33" w:fill="auto"/>
          </w:tcPr>
          <w:p w14:paraId="7521E19D" w14:textId="77777777" w:rsidR="008E765F" w:rsidRPr="00822EBF" w:rsidRDefault="008E765F" w:rsidP="003B5251">
            <w:pPr>
              <w:pStyle w:val="RCTstable"/>
              <w:keepNext/>
            </w:pPr>
            <w:r>
              <w:t>“</w:t>
            </w:r>
            <w:r w:rsidRPr="00822EBF">
              <w:t>The participants were divided according to t</w:t>
            </w:r>
            <w:r>
              <w:t>he sequence of time and randomis</w:t>
            </w:r>
            <w:r w:rsidRPr="00822EBF">
              <w:t>ed numbers produced by SAS version 11.0 (SAS Institute Inc, Raleigh, NC, USA)</w:t>
            </w:r>
            <w:r>
              <w:t>.”</w:t>
            </w:r>
          </w:p>
        </w:tc>
      </w:tr>
      <w:tr w:rsidR="008E765F" w:rsidRPr="00822EBF" w14:paraId="1C59D351" w14:textId="77777777" w:rsidTr="005A5EBF">
        <w:trPr>
          <w:cantSplit/>
        </w:trPr>
        <w:tc>
          <w:tcPr>
            <w:tcW w:w="1560" w:type="dxa"/>
            <w:shd w:val="clear" w:color="D9E2F3" w:themeColor="accent1" w:themeTint="33" w:fill="auto"/>
          </w:tcPr>
          <w:p w14:paraId="397B339B" w14:textId="77777777" w:rsidR="008E765F" w:rsidRPr="00822EBF" w:rsidRDefault="008E765F" w:rsidP="003B5251">
            <w:pPr>
              <w:pStyle w:val="RCTstable"/>
              <w:keepNext/>
            </w:pPr>
            <w:r w:rsidRPr="00822EBF">
              <w:t xml:space="preserve">Allocation concealment </w:t>
            </w:r>
          </w:p>
        </w:tc>
        <w:tc>
          <w:tcPr>
            <w:tcW w:w="1275" w:type="dxa"/>
            <w:shd w:val="clear" w:color="D9E2F3" w:themeColor="accent1" w:themeTint="33" w:fill="FFC000" w:themeFill="accent4"/>
          </w:tcPr>
          <w:p w14:paraId="46778F16" w14:textId="77777777" w:rsidR="008E765F" w:rsidRPr="00822EBF" w:rsidRDefault="008E765F" w:rsidP="003B5251">
            <w:pPr>
              <w:pStyle w:val="RCTstable"/>
              <w:keepNext/>
            </w:pPr>
            <w:r w:rsidRPr="00822EBF">
              <w:t>Unclear risk</w:t>
            </w:r>
          </w:p>
        </w:tc>
        <w:tc>
          <w:tcPr>
            <w:tcW w:w="11199" w:type="dxa"/>
            <w:shd w:val="clear" w:color="D9E2F3" w:themeColor="accent1" w:themeTint="33" w:fill="auto"/>
          </w:tcPr>
          <w:p w14:paraId="73B9074C" w14:textId="77777777" w:rsidR="008E765F" w:rsidRPr="00822EBF" w:rsidRDefault="008E765F" w:rsidP="003B5251">
            <w:pPr>
              <w:pStyle w:val="RCTstable"/>
              <w:keepNext/>
            </w:pPr>
            <w:r w:rsidRPr="00822EBF">
              <w:t>Not described</w:t>
            </w:r>
            <w:r>
              <w:t>.</w:t>
            </w:r>
          </w:p>
        </w:tc>
      </w:tr>
      <w:tr w:rsidR="008E765F" w:rsidRPr="00822EBF" w14:paraId="36413617" w14:textId="77777777" w:rsidTr="005A5EBF">
        <w:trPr>
          <w:cantSplit/>
        </w:trPr>
        <w:tc>
          <w:tcPr>
            <w:tcW w:w="1560" w:type="dxa"/>
            <w:shd w:val="clear" w:color="D9E2F3" w:themeColor="accent1" w:themeTint="33" w:fill="auto"/>
          </w:tcPr>
          <w:p w14:paraId="3D0C82B3" w14:textId="77777777" w:rsidR="008E765F" w:rsidRPr="00822EBF" w:rsidRDefault="008E765F" w:rsidP="00611251">
            <w:pPr>
              <w:pStyle w:val="RCTstable"/>
            </w:pPr>
            <w:r w:rsidRPr="00822EBF">
              <w:t>Performance bias</w:t>
            </w:r>
          </w:p>
        </w:tc>
        <w:tc>
          <w:tcPr>
            <w:tcW w:w="1275" w:type="dxa"/>
            <w:shd w:val="clear" w:color="D9E2F3" w:themeColor="accent1" w:themeTint="33" w:fill="FF4D19"/>
          </w:tcPr>
          <w:p w14:paraId="23FED051" w14:textId="77777777" w:rsidR="008E765F" w:rsidRPr="00822EBF" w:rsidRDefault="008E765F" w:rsidP="00611251">
            <w:pPr>
              <w:pStyle w:val="RCTstable"/>
            </w:pPr>
            <w:r w:rsidRPr="00822EBF">
              <w:t>High risk</w:t>
            </w:r>
          </w:p>
        </w:tc>
        <w:tc>
          <w:tcPr>
            <w:tcW w:w="11199" w:type="dxa"/>
            <w:shd w:val="clear" w:color="D9E2F3" w:themeColor="accent1" w:themeTint="33" w:fill="auto"/>
          </w:tcPr>
          <w:p w14:paraId="018A6B40" w14:textId="77777777" w:rsidR="008E765F" w:rsidRPr="00822EBF" w:rsidRDefault="008E765F" w:rsidP="00611251">
            <w:pPr>
              <w:pStyle w:val="RCTstable"/>
            </w:pPr>
            <w:r>
              <w:t>“</w:t>
            </w:r>
            <w:r w:rsidRPr="00822EBF">
              <w:t>Participants and data analysts were masked to group assignment. The investigators were not masked to the assignment so that they could implement the persona</w:t>
            </w:r>
            <w:r>
              <w:t>lis</w:t>
            </w:r>
            <w:r w:rsidRPr="00822EBF">
              <w:t xml:space="preserve">ed intervention for </w:t>
            </w:r>
            <w:r>
              <w:t>women in the intervention group</w:t>
            </w:r>
            <w:r w:rsidRPr="00822EBF">
              <w:t>.</w:t>
            </w:r>
            <w:r>
              <w:t>” While authors report</w:t>
            </w:r>
            <w:r w:rsidRPr="00822EBF">
              <w:t xml:space="preserve"> women were blinded, blinding of women was not considered feasible in view of the intervention and control</w:t>
            </w:r>
          </w:p>
        </w:tc>
      </w:tr>
      <w:tr w:rsidR="008E765F" w:rsidRPr="00822EBF" w14:paraId="55542E93" w14:textId="77777777" w:rsidTr="005A5EBF">
        <w:trPr>
          <w:cantSplit/>
        </w:trPr>
        <w:tc>
          <w:tcPr>
            <w:tcW w:w="1560" w:type="dxa"/>
            <w:shd w:val="clear" w:color="D9E2F3" w:themeColor="accent1" w:themeTint="33" w:fill="auto"/>
          </w:tcPr>
          <w:p w14:paraId="7EC4E0E7" w14:textId="77777777" w:rsidR="008E765F" w:rsidRPr="00822EBF" w:rsidRDefault="008E765F" w:rsidP="00611251">
            <w:pPr>
              <w:pStyle w:val="RCTstable"/>
            </w:pPr>
            <w:r w:rsidRPr="00822EBF">
              <w:t>Detection bias</w:t>
            </w:r>
          </w:p>
        </w:tc>
        <w:tc>
          <w:tcPr>
            <w:tcW w:w="1275" w:type="dxa"/>
            <w:shd w:val="clear" w:color="D9E2F3" w:themeColor="accent1" w:themeTint="33" w:fill="FFC000" w:themeFill="accent4"/>
          </w:tcPr>
          <w:p w14:paraId="61F4ED56" w14:textId="77777777" w:rsidR="008E765F" w:rsidRPr="00822EBF" w:rsidRDefault="008E765F" w:rsidP="00611251">
            <w:pPr>
              <w:pStyle w:val="RCTstable"/>
            </w:pPr>
            <w:r w:rsidRPr="00822EBF">
              <w:t>Unclear risk</w:t>
            </w:r>
          </w:p>
        </w:tc>
        <w:tc>
          <w:tcPr>
            <w:tcW w:w="11199" w:type="dxa"/>
            <w:shd w:val="clear" w:color="D9E2F3" w:themeColor="accent1" w:themeTint="33" w:fill="auto"/>
          </w:tcPr>
          <w:p w14:paraId="0C41D9FB" w14:textId="77777777" w:rsidR="008E765F" w:rsidRPr="00822EBF" w:rsidRDefault="008E765F" w:rsidP="00611251">
            <w:pPr>
              <w:pStyle w:val="RCTstable"/>
            </w:pPr>
            <w:r w:rsidRPr="00822EBF">
              <w:t>Not described</w:t>
            </w:r>
            <w:r>
              <w:t>.</w:t>
            </w:r>
          </w:p>
        </w:tc>
      </w:tr>
      <w:tr w:rsidR="008E765F" w:rsidRPr="00822EBF" w14:paraId="1B922995" w14:textId="77777777" w:rsidTr="005A5EBF">
        <w:trPr>
          <w:cantSplit/>
        </w:trPr>
        <w:tc>
          <w:tcPr>
            <w:tcW w:w="1560" w:type="dxa"/>
            <w:shd w:val="clear" w:color="D9E2F3" w:themeColor="accent1" w:themeTint="33" w:fill="auto"/>
          </w:tcPr>
          <w:p w14:paraId="198BA6AE" w14:textId="77777777" w:rsidR="008E765F" w:rsidRPr="00822EBF" w:rsidRDefault="008E765F" w:rsidP="00611251">
            <w:pPr>
              <w:pStyle w:val="RCTstable"/>
            </w:pPr>
            <w:r w:rsidRPr="00822EBF">
              <w:t>Incomplete outcome data</w:t>
            </w:r>
          </w:p>
        </w:tc>
        <w:tc>
          <w:tcPr>
            <w:tcW w:w="1275" w:type="dxa"/>
            <w:shd w:val="clear" w:color="D9E2F3" w:themeColor="accent1" w:themeTint="33" w:fill="FFC000" w:themeFill="accent4"/>
          </w:tcPr>
          <w:p w14:paraId="1D861C8E" w14:textId="77777777" w:rsidR="008E765F" w:rsidRPr="00822EBF" w:rsidRDefault="008E765F" w:rsidP="00611251">
            <w:pPr>
              <w:pStyle w:val="RCTstable"/>
            </w:pPr>
            <w:r w:rsidRPr="00822EBF">
              <w:t>Unclear risk</w:t>
            </w:r>
          </w:p>
        </w:tc>
        <w:tc>
          <w:tcPr>
            <w:tcW w:w="11199" w:type="dxa"/>
            <w:shd w:val="clear" w:color="D9E2F3" w:themeColor="accent1" w:themeTint="33" w:fill="auto"/>
          </w:tcPr>
          <w:p w14:paraId="3D024808" w14:textId="77777777" w:rsidR="008E765F" w:rsidRPr="00822EBF" w:rsidRDefault="008E765F" w:rsidP="00611251">
            <w:pPr>
              <w:pStyle w:val="RCTstable"/>
            </w:pPr>
            <w:r>
              <w:t>“</w:t>
            </w:r>
            <w:r w:rsidRPr="00822EBF">
              <w:t>Only women who finished the whole stud</w:t>
            </w:r>
            <w:r>
              <w:t>y were included in the analysis</w:t>
            </w:r>
            <w:r w:rsidRPr="00822EBF">
              <w:t>.</w:t>
            </w:r>
            <w:r>
              <w:t>”</w:t>
            </w:r>
            <w:r w:rsidRPr="00822EBF">
              <w:t xml:space="preserve"> Suggestion of differential attrition</w:t>
            </w:r>
            <w:r>
              <w:t>; 88% of intervention group and 81% of control group included in analysis.</w:t>
            </w:r>
          </w:p>
        </w:tc>
      </w:tr>
      <w:tr w:rsidR="008E765F" w:rsidRPr="00822EBF" w14:paraId="79ACDDA6" w14:textId="77777777" w:rsidTr="005A5EBF">
        <w:trPr>
          <w:cantSplit/>
        </w:trPr>
        <w:tc>
          <w:tcPr>
            <w:tcW w:w="1560" w:type="dxa"/>
            <w:shd w:val="clear" w:color="D9E2F3" w:themeColor="accent1" w:themeTint="33" w:fill="auto"/>
          </w:tcPr>
          <w:p w14:paraId="51520854" w14:textId="77777777" w:rsidR="008E765F" w:rsidRPr="00822EBF" w:rsidRDefault="008E765F" w:rsidP="00611251">
            <w:pPr>
              <w:pStyle w:val="RCTstable"/>
            </w:pPr>
            <w:r w:rsidRPr="00822EBF">
              <w:t>Selective reporting</w:t>
            </w:r>
          </w:p>
        </w:tc>
        <w:tc>
          <w:tcPr>
            <w:tcW w:w="1275" w:type="dxa"/>
            <w:shd w:val="clear" w:color="D9E2F3" w:themeColor="accent1" w:themeTint="33" w:fill="FFC000" w:themeFill="accent4"/>
          </w:tcPr>
          <w:p w14:paraId="53165821" w14:textId="77777777" w:rsidR="008E765F" w:rsidRPr="00822EBF" w:rsidRDefault="008E765F" w:rsidP="00611251">
            <w:pPr>
              <w:pStyle w:val="RCTstable"/>
            </w:pPr>
            <w:r w:rsidRPr="00822EBF">
              <w:t>Unclear risk</w:t>
            </w:r>
          </w:p>
        </w:tc>
        <w:tc>
          <w:tcPr>
            <w:tcW w:w="11199" w:type="dxa"/>
            <w:shd w:val="clear" w:color="D9E2F3" w:themeColor="accent1" w:themeTint="33" w:fill="auto"/>
          </w:tcPr>
          <w:p w14:paraId="1B3FCD1F" w14:textId="77777777" w:rsidR="008E765F" w:rsidRPr="00822EBF" w:rsidRDefault="008E765F" w:rsidP="00611251">
            <w:pPr>
              <w:pStyle w:val="RCTstable"/>
            </w:pPr>
            <w:r w:rsidRPr="00822EBF">
              <w:t>With no access to a trial protocol, it was not possible to confidently assess selective reporting</w:t>
            </w:r>
          </w:p>
        </w:tc>
      </w:tr>
      <w:tr w:rsidR="008E765F" w:rsidRPr="00822EBF" w14:paraId="591DA26E" w14:textId="77777777" w:rsidTr="005A5EBF">
        <w:trPr>
          <w:cantSplit/>
        </w:trPr>
        <w:tc>
          <w:tcPr>
            <w:tcW w:w="1560" w:type="dxa"/>
            <w:shd w:val="clear" w:color="D9E2F3" w:themeColor="accent1" w:themeTint="33" w:fill="auto"/>
          </w:tcPr>
          <w:p w14:paraId="77C01CC4" w14:textId="77777777" w:rsidR="008E765F" w:rsidRPr="00822EBF" w:rsidRDefault="008E765F" w:rsidP="00611251">
            <w:pPr>
              <w:pStyle w:val="RCTstable"/>
            </w:pPr>
            <w:r w:rsidRPr="00822EBF">
              <w:t xml:space="preserve">Other limitations </w:t>
            </w:r>
          </w:p>
        </w:tc>
        <w:tc>
          <w:tcPr>
            <w:tcW w:w="1275" w:type="dxa"/>
            <w:shd w:val="clear" w:color="D9E2F3" w:themeColor="accent1" w:themeTint="33" w:fill="70AD47" w:themeFill="accent6"/>
          </w:tcPr>
          <w:p w14:paraId="201C87F6"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0198AC7B" w14:textId="77777777" w:rsidR="008E765F" w:rsidRPr="00822EBF" w:rsidRDefault="008E765F" w:rsidP="00611251">
            <w:pPr>
              <w:pStyle w:val="RCTstable"/>
            </w:pPr>
            <w:r w:rsidRPr="00822EBF">
              <w:t>No obvious sources of other bias identified</w:t>
            </w:r>
          </w:p>
        </w:tc>
      </w:tr>
      <w:tr w:rsidR="0068288F" w:rsidRPr="00994D84" w14:paraId="32734482" w14:textId="77777777" w:rsidTr="005A5EBF">
        <w:trPr>
          <w:cantSplit/>
        </w:trPr>
        <w:tc>
          <w:tcPr>
            <w:tcW w:w="14034" w:type="dxa"/>
            <w:gridSpan w:val="3"/>
            <w:shd w:val="solid" w:color="D9E2F3" w:themeColor="accent1" w:themeTint="33" w:fill="auto"/>
          </w:tcPr>
          <w:p w14:paraId="304DC45F" w14:textId="4663CCFB" w:rsidR="0068288F" w:rsidRPr="0068288F" w:rsidRDefault="0068288F" w:rsidP="002747EA">
            <w:pPr>
              <w:pStyle w:val="RCTstable"/>
              <w:keepNext/>
              <w:rPr>
                <w:rFonts w:ascii="Century Gothic" w:hAnsi="Century Gothic"/>
                <w:noProof/>
              </w:rPr>
            </w:pPr>
            <w:r>
              <w:rPr>
                <w:rFonts w:ascii="Century Gothic" w:hAnsi="Century Gothic"/>
                <w:b/>
                <w:noProof/>
              </w:rPr>
              <w:t>Kennelly et al 2018</w:t>
            </w:r>
            <w:r w:rsidR="00E37D04">
              <w:rPr>
                <w:rFonts w:ascii="Century Gothic" w:hAnsi="Century Gothic"/>
                <w:noProof/>
              </w:rPr>
              <w:fldChar w:fldCharType="begin">
                <w:fldData xml:space="preserve">PEVuZE5vdGU+PENpdGU+PEF1dGhvcj5LZW5uZWxseTwvQXV0aG9yPjxZZWFyPjIwMTg8L1llYXI+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=
</w:fldData>
              </w:fldChar>
            </w:r>
            <w:r w:rsidR="002747EA">
              <w:rPr>
                <w:rFonts w:ascii="Century Gothic" w:hAnsi="Century Gothic"/>
                <w:noProof/>
              </w:rPr>
              <w:instrText xml:space="preserve"> ADDIN EN.CITE </w:instrText>
            </w:r>
            <w:r w:rsidR="002747EA">
              <w:rPr>
                <w:rFonts w:ascii="Century Gothic" w:hAnsi="Century Gothic"/>
                <w:noProof/>
              </w:rPr>
              <w:fldChar w:fldCharType="begin">
                <w:fldData xml:space="preserve">PEVuZE5vdGU+PENpdGU+PEF1dGhvcj5LZW5uZWxseTwvQXV0aG9yPjxZZWFyPjIwMTg8L1llYXI+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=
</w:fldData>
              </w:fldChar>
            </w:r>
            <w:r w:rsidR="002747EA">
              <w:rPr>
                <w:rFonts w:ascii="Century Gothic" w:hAnsi="Century Gothic"/>
                <w:noProof/>
              </w:rPr>
              <w:instrText xml:space="preserve"> ADDIN EN.CITE.DATA </w:instrText>
            </w:r>
            <w:r w:rsidR="002747EA">
              <w:rPr>
                <w:rFonts w:ascii="Century Gothic" w:hAnsi="Century Gothic"/>
                <w:noProof/>
              </w:rPr>
            </w:r>
            <w:r w:rsidR="002747EA">
              <w:rPr>
                <w:rFonts w:ascii="Century Gothic" w:hAnsi="Century Gothic"/>
                <w:noProof/>
              </w:rPr>
              <w:fldChar w:fldCharType="end"/>
            </w:r>
            <w:r w:rsidR="00E37D04">
              <w:rPr>
                <w:rFonts w:ascii="Century Gothic" w:hAnsi="Century Gothic"/>
                <w:noProof/>
              </w:rPr>
            </w:r>
            <w:r w:rsidR="00E37D04">
              <w:rPr>
                <w:rFonts w:ascii="Century Gothic" w:hAnsi="Century Gothic"/>
                <w:noProof/>
              </w:rPr>
              <w:fldChar w:fldCharType="separate"/>
            </w:r>
            <w:r w:rsidR="002747EA" w:rsidRPr="002747EA">
              <w:rPr>
                <w:noProof/>
                <w:sz w:val="18"/>
                <w:vertAlign w:val="superscript"/>
              </w:rPr>
              <w:t>506</w:t>
            </w:r>
            <w:r w:rsidR="00E37D04">
              <w:rPr>
                <w:rFonts w:ascii="Century Gothic" w:hAnsi="Century Gothic"/>
                <w:noProof/>
              </w:rPr>
              <w:fldChar w:fldCharType="end"/>
            </w:r>
          </w:p>
        </w:tc>
      </w:tr>
      <w:tr w:rsidR="0068288F" w:rsidRPr="00822EBF" w14:paraId="169C9965" w14:textId="77777777" w:rsidTr="005A5EBF">
        <w:trPr>
          <w:cantSplit/>
        </w:trPr>
        <w:tc>
          <w:tcPr>
            <w:tcW w:w="1560" w:type="dxa"/>
            <w:shd w:val="clear" w:color="D9E2F3" w:themeColor="accent1" w:themeTint="33" w:fill="auto"/>
          </w:tcPr>
          <w:p w14:paraId="0B17FA75" w14:textId="77777777" w:rsidR="0068288F" w:rsidRPr="00822EBF" w:rsidRDefault="0068288F" w:rsidP="00465384">
            <w:pPr>
              <w:pStyle w:val="RCTstable"/>
              <w:keepNext/>
            </w:pPr>
            <w:r w:rsidRPr="00822EBF">
              <w:t>Random sequence generation</w:t>
            </w:r>
          </w:p>
        </w:tc>
        <w:tc>
          <w:tcPr>
            <w:tcW w:w="1275" w:type="dxa"/>
            <w:shd w:val="clear" w:color="D9E2F3" w:themeColor="accent1" w:themeTint="33" w:fill="70AD47" w:themeFill="accent6"/>
          </w:tcPr>
          <w:p w14:paraId="31F01C11" w14:textId="4C8C54C7" w:rsidR="0068288F" w:rsidRPr="00822EBF" w:rsidRDefault="00637F39" w:rsidP="00465384">
            <w:pPr>
              <w:pStyle w:val="RCTstable"/>
              <w:keepNext/>
            </w:pPr>
            <w:r>
              <w:t>Low</w:t>
            </w:r>
            <w:r w:rsidR="0068288F" w:rsidRPr="00822EBF">
              <w:t xml:space="preserve"> risk</w:t>
            </w:r>
          </w:p>
        </w:tc>
        <w:tc>
          <w:tcPr>
            <w:tcW w:w="11199" w:type="dxa"/>
            <w:shd w:val="clear" w:color="D9E2F3" w:themeColor="accent1" w:themeTint="33" w:fill="auto"/>
          </w:tcPr>
          <w:p w14:paraId="63718F8A" w14:textId="74DFEA18" w:rsidR="0068288F" w:rsidRPr="00822EBF" w:rsidRDefault="00637F39" w:rsidP="00637F39">
            <w:pPr>
              <w:pStyle w:val="RCTstable"/>
            </w:pPr>
            <w:r>
              <w:t>Randomis</w:t>
            </w:r>
            <w:r w:rsidRPr="00637F39">
              <w:t>ation was performed using a computer-</w:t>
            </w:r>
            <w:r>
              <w:t xml:space="preserve"> </w:t>
            </w:r>
            <w:r w:rsidRPr="00637F39">
              <w:t>generated sequence in a ratio of one to one.</w:t>
            </w:r>
          </w:p>
        </w:tc>
      </w:tr>
      <w:tr w:rsidR="0068288F" w:rsidRPr="00822EBF" w14:paraId="424472CC" w14:textId="77777777" w:rsidTr="005A5EBF">
        <w:trPr>
          <w:cantSplit/>
        </w:trPr>
        <w:tc>
          <w:tcPr>
            <w:tcW w:w="1560" w:type="dxa"/>
            <w:shd w:val="clear" w:color="D9E2F3" w:themeColor="accent1" w:themeTint="33" w:fill="auto"/>
          </w:tcPr>
          <w:p w14:paraId="10B57FA0" w14:textId="77777777" w:rsidR="0068288F" w:rsidRPr="00822EBF" w:rsidRDefault="0068288F" w:rsidP="00465384">
            <w:pPr>
              <w:pStyle w:val="RCTstable"/>
            </w:pPr>
            <w:r w:rsidRPr="00822EBF">
              <w:t xml:space="preserve">Allocation concealment </w:t>
            </w:r>
          </w:p>
        </w:tc>
        <w:tc>
          <w:tcPr>
            <w:tcW w:w="1275" w:type="dxa"/>
            <w:shd w:val="clear" w:color="D9E2F3" w:themeColor="accent1" w:themeTint="33" w:fill="70AD47" w:themeFill="accent6"/>
          </w:tcPr>
          <w:p w14:paraId="1DEDDEFD" w14:textId="77777777" w:rsidR="0068288F" w:rsidRPr="00822EBF" w:rsidRDefault="0068288F" w:rsidP="00465384">
            <w:pPr>
              <w:pStyle w:val="RCTstable"/>
            </w:pPr>
            <w:r w:rsidRPr="00822EBF">
              <w:t>Low risk</w:t>
            </w:r>
          </w:p>
        </w:tc>
        <w:tc>
          <w:tcPr>
            <w:tcW w:w="11199" w:type="dxa"/>
            <w:shd w:val="clear" w:color="D9E2F3" w:themeColor="accent1" w:themeTint="33" w:fill="auto"/>
          </w:tcPr>
          <w:p w14:paraId="49905CC9" w14:textId="2CD08D43" w:rsidR="0068288F" w:rsidRPr="00822EBF" w:rsidRDefault="00637F39" w:rsidP="00465384">
            <w:pPr>
              <w:pStyle w:val="RCTstable"/>
            </w:pPr>
            <w:r w:rsidRPr="00637F39">
              <w:t>The biostatistician prepared sequentially numbered,</w:t>
            </w:r>
            <w:r>
              <w:t xml:space="preserve"> </w:t>
            </w:r>
            <w:r w:rsidRPr="00637F39">
              <w:t>sealed opaque envelopes, which were opened at the</w:t>
            </w:r>
            <w:r>
              <w:t xml:space="preserve"> </w:t>
            </w:r>
            <w:r w:rsidRPr="00637F39">
              <w:t>first study visit.</w:t>
            </w:r>
          </w:p>
        </w:tc>
      </w:tr>
      <w:tr w:rsidR="00637F39" w:rsidRPr="00822EBF" w14:paraId="391BA4F1" w14:textId="77777777" w:rsidTr="005A5EBF">
        <w:trPr>
          <w:cantSplit/>
        </w:trPr>
        <w:tc>
          <w:tcPr>
            <w:tcW w:w="1560" w:type="dxa"/>
            <w:shd w:val="clear" w:color="D9E2F3" w:themeColor="accent1" w:themeTint="33" w:fill="auto"/>
          </w:tcPr>
          <w:p w14:paraId="56F4C58A" w14:textId="77777777" w:rsidR="00637F39" w:rsidRPr="00822EBF" w:rsidRDefault="00637F39" w:rsidP="00465384">
            <w:pPr>
              <w:pStyle w:val="RCTstable"/>
            </w:pPr>
            <w:r w:rsidRPr="00822EBF">
              <w:t>Performance bias</w:t>
            </w:r>
          </w:p>
        </w:tc>
        <w:tc>
          <w:tcPr>
            <w:tcW w:w="1275" w:type="dxa"/>
            <w:shd w:val="clear" w:color="D9E2F3" w:themeColor="accent1" w:themeTint="33" w:fill="FF4D19"/>
          </w:tcPr>
          <w:p w14:paraId="074B1946" w14:textId="77777777" w:rsidR="00637F39" w:rsidRPr="00822EBF" w:rsidRDefault="00637F39" w:rsidP="00465384">
            <w:pPr>
              <w:pStyle w:val="RCTstable"/>
            </w:pPr>
            <w:r w:rsidRPr="00822EBF">
              <w:t>High risk</w:t>
            </w:r>
          </w:p>
        </w:tc>
        <w:tc>
          <w:tcPr>
            <w:tcW w:w="11199" w:type="dxa"/>
            <w:vMerge w:val="restart"/>
            <w:shd w:val="clear" w:color="D9E2F3" w:themeColor="accent1" w:themeTint="33" w:fill="auto"/>
          </w:tcPr>
          <w:p w14:paraId="6715599C" w14:textId="08507776" w:rsidR="00637F39" w:rsidRPr="00822EBF" w:rsidRDefault="00637F39" w:rsidP="00465384">
            <w:pPr>
              <w:pStyle w:val="RCTstable"/>
            </w:pPr>
            <w:r w:rsidRPr="00637F39">
              <w:t>As a result of the</w:t>
            </w:r>
            <w:r>
              <w:t xml:space="preserve"> </w:t>
            </w:r>
            <w:r w:rsidRPr="00637F39">
              <w:t>nature of the intervention, neither participants nor</w:t>
            </w:r>
            <w:r>
              <w:t xml:space="preserve"> </w:t>
            </w:r>
            <w:r w:rsidRPr="00637F39">
              <w:t>researchers were blinded to the intervention or</w:t>
            </w:r>
            <w:r>
              <w:t xml:space="preserve"> </w:t>
            </w:r>
            <w:r w:rsidRPr="00637F39">
              <w:t>outcomes.</w:t>
            </w:r>
          </w:p>
        </w:tc>
      </w:tr>
      <w:tr w:rsidR="00637F39" w:rsidRPr="00822EBF" w14:paraId="3825A90D" w14:textId="77777777" w:rsidTr="005A5EBF">
        <w:trPr>
          <w:cantSplit/>
        </w:trPr>
        <w:tc>
          <w:tcPr>
            <w:tcW w:w="1560" w:type="dxa"/>
            <w:shd w:val="clear" w:color="D9E2F3" w:themeColor="accent1" w:themeTint="33" w:fill="auto"/>
          </w:tcPr>
          <w:p w14:paraId="74938146" w14:textId="77777777" w:rsidR="00637F39" w:rsidRPr="00822EBF" w:rsidRDefault="00637F39" w:rsidP="00465384">
            <w:pPr>
              <w:pStyle w:val="RCTstable"/>
            </w:pPr>
            <w:r w:rsidRPr="00822EBF">
              <w:t>Detection bias</w:t>
            </w:r>
          </w:p>
        </w:tc>
        <w:tc>
          <w:tcPr>
            <w:tcW w:w="1275" w:type="dxa"/>
            <w:shd w:val="clear" w:color="D9E2F3" w:themeColor="accent1" w:themeTint="33" w:fill="FF4D19"/>
          </w:tcPr>
          <w:p w14:paraId="59D33E75" w14:textId="2FC72568" w:rsidR="00637F39" w:rsidRPr="00822EBF" w:rsidRDefault="00637F39" w:rsidP="00465384">
            <w:pPr>
              <w:pStyle w:val="RCTstable"/>
            </w:pPr>
            <w:r>
              <w:t>High</w:t>
            </w:r>
            <w:r w:rsidRPr="00822EBF">
              <w:t xml:space="preserve"> risk</w:t>
            </w:r>
          </w:p>
        </w:tc>
        <w:tc>
          <w:tcPr>
            <w:tcW w:w="11199" w:type="dxa"/>
            <w:vMerge/>
            <w:shd w:val="clear" w:color="D9E2F3" w:themeColor="accent1" w:themeTint="33" w:fill="auto"/>
          </w:tcPr>
          <w:p w14:paraId="180FFB3A" w14:textId="05E68918" w:rsidR="00637F39" w:rsidRPr="00822EBF" w:rsidRDefault="00637F39" w:rsidP="00465384">
            <w:pPr>
              <w:pStyle w:val="RCTstable"/>
            </w:pPr>
          </w:p>
        </w:tc>
      </w:tr>
      <w:tr w:rsidR="0068288F" w:rsidRPr="00822EBF" w14:paraId="5B308AE5" w14:textId="77777777" w:rsidTr="005A5EBF">
        <w:trPr>
          <w:cantSplit/>
        </w:trPr>
        <w:tc>
          <w:tcPr>
            <w:tcW w:w="1560" w:type="dxa"/>
            <w:shd w:val="clear" w:color="D9E2F3" w:themeColor="accent1" w:themeTint="33" w:fill="auto"/>
          </w:tcPr>
          <w:p w14:paraId="17D32E6B" w14:textId="77777777" w:rsidR="0068288F" w:rsidRPr="00822EBF" w:rsidRDefault="0068288F" w:rsidP="00465384">
            <w:pPr>
              <w:pStyle w:val="RCTstable"/>
            </w:pPr>
            <w:r w:rsidRPr="00822EBF">
              <w:t>Incomplete outcome data</w:t>
            </w:r>
          </w:p>
        </w:tc>
        <w:tc>
          <w:tcPr>
            <w:tcW w:w="1275" w:type="dxa"/>
            <w:shd w:val="clear" w:color="D9E2F3" w:themeColor="accent1" w:themeTint="33" w:fill="70AD47" w:themeFill="accent6"/>
          </w:tcPr>
          <w:p w14:paraId="1BA8786B" w14:textId="77777777" w:rsidR="0068288F" w:rsidRPr="00822EBF" w:rsidRDefault="0068288F" w:rsidP="00465384">
            <w:pPr>
              <w:pStyle w:val="RCTstable"/>
            </w:pPr>
            <w:r w:rsidRPr="00822EBF">
              <w:t>Low risk</w:t>
            </w:r>
          </w:p>
        </w:tc>
        <w:tc>
          <w:tcPr>
            <w:tcW w:w="11199" w:type="dxa"/>
            <w:shd w:val="clear" w:color="D9E2F3" w:themeColor="accent1" w:themeTint="33" w:fill="auto"/>
          </w:tcPr>
          <w:p w14:paraId="29206788" w14:textId="0C18CABD" w:rsidR="0068288F" w:rsidRPr="00822EBF" w:rsidRDefault="007B50D2" w:rsidP="007B50D2">
            <w:pPr>
              <w:pStyle w:val="RCTstable"/>
            </w:pPr>
            <w:r>
              <w:t>Low attrition; primary outcome data were available for 87% of intervention group and 90</w:t>
            </w:r>
            <w:r w:rsidR="0068288F">
              <w:t>% of control group. Reasons given.</w:t>
            </w:r>
          </w:p>
        </w:tc>
      </w:tr>
      <w:tr w:rsidR="0068288F" w:rsidRPr="00822EBF" w14:paraId="01FC4F74" w14:textId="77777777" w:rsidTr="005A5EBF">
        <w:trPr>
          <w:cantSplit/>
        </w:trPr>
        <w:tc>
          <w:tcPr>
            <w:tcW w:w="1560" w:type="dxa"/>
            <w:shd w:val="clear" w:color="D9E2F3" w:themeColor="accent1" w:themeTint="33" w:fill="auto"/>
          </w:tcPr>
          <w:p w14:paraId="704D5FC3" w14:textId="77777777" w:rsidR="0068288F" w:rsidRPr="00822EBF" w:rsidRDefault="0068288F" w:rsidP="00465384">
            <w:pPr>
              <w:pStyle w:val="RCTstable"/>
            </w:pPr>
            <w:r w:rsidRPr="00822EBF">
              <w:t>Selective reporting</w:t>
            </w:r>
          </w:p>
        </w:tc>
        <w:tc>
          <w:tcPr>
            <w:tcW w:w="1275" w:type="dxa"/>
            <w:shd w:val="clear" w:color="D9E2F3" w:themeColor="accent1" w:themeTint="33" w:fill="70AD47" w:themeFill="accent6"/>
          </w:tcPr>
          <w:p w14:paraId="635F9D3F" w14:textId="200957E9" w:rsidR="0068288F" w:rsidRPr="00822EBF" w:rsidRDefault="0042702F" w:rsidP="00465384">
            <w:pPr>
              <w:pStyle w:val="RCTstable"/>
            </w:pPr>
            <w:r>
              <w:t>Low</w:t>
            </w:r>
            <w:r w:rsidR="0068288F" w:rsidRPr="00822EBF">
              <w:t xml:space="preserve"> risk</w:t>
            </w:r>
          </w:p>
        </w:tc>
        <w:tc>
          <w:tcPr>
            <w:tcW w:w="11199" w:type="dxa"/>
            <w:shd w:val="clear" w:color="D9E2F3" w:themeColor="accent1" w:themeTint="33" w:fill="auto"/>
          </w:tcPr>
          <w:p w14:paraId="662058D2" w14:textId="6B281DDA" w:rsidR="0068288F" w:rsidRPr="00822EBF" w:rsidRDefault="0042702F" w:rsidP="00465384">
            <w:pPr>
              <w:pStyle w:val="RCTstable"/>
            </w:pPr>
            <w:r>
              <w:t>Pre-specified outcomes reported.</w:t>
            </w:r>
          </w:p>
        </w:tc>
      </w:tr>
      <w:tr w:rsidR="0068288F" w:rsidRPr="00822EBF" w14:paraId="07CE4E23" w14:textId="77777777" w:rsidTr="005A5EBF">
        <w:trPr>
          <w:cantSplit/>
        </w:trPr>
        <w:tc>
          <w:tcPr>
            <w:tcW w:w="1560" w:type="dxa"/>
            <w:shd w:val="clear" w:color="D9E2F3" w:themeColor="accent1" w:themeTint="33" w:fill="auto"/>
          </w:tcPr>
          <w:p w14:paraId="4780BC7A" w14:textId="77777777" w:rsidR="0068288F" w:rsidRPr="00822EBF" w:rsidRDefault="0068288F" w:rsidP="00465384">
            <w:pPr>
              <w:pStyle w:val="RCTstable"/>
            </w:pPr>
            <w:r w:rsidRPr="00822EBF">
              <w:t xml:space="preserve">Other limitations </w:t>
            </w:r>
          </w:p>
        </w:tc>
        <w:tc>
          <w:tcPr>
            <w:tcW w:w="1275" w:type="dxa"/>
            <w:shd w:val="clear" w:color="D9E2F3" w:themeColor="accent1" w:themeTint="33" w:fill="70AD47" w:themeFill="accent6"/>
          </w:tcPr>
          <w:p w14:paraId="30CB7C06" w14:textId="77777777" w:rsidR="0068288F" w:rsidRPr="00822EBF" w:rsidRDefault="0068288F" w:rsidP="00465384">
            <w:pPr>
              <w:pStyle w:val="RCTstable"/>
            </w:pPr>
            <w:r w:rsidRPr="00822EBF">
              <w:t>Low risk</w:t>
            </w:r>
          </w:p>
        </w:tc>
        <w:tc>
          <w:tcPr>
            <w:tcW w:w="11199" w:type="dxa"/>
            <w:shd w:val="clear" w:color="D9E2F3" w:themeColor="accent1" w:themeTint="33" w:fill="auto"/>
          </w:tcPr>
          <w:p w14:paraId="0961CBA6" w14:textId="77777777" w:rsidR="0068288F" w:rsidRPr="00822EBF" w:rsidRDefault="0068288F" w:rsidP="00465384">
            <w:pPr>
              <w:pStyle w:val="RCTstable"/>
            </w:pPr>
            <w:r w:rsidRPr="00822EBF">
              <w:t>No obvious sources of other bias identified</w:t>
            </w:r>
          </w:p>
        </w:tc>
      </w:tr>
      <w:tr w:rsidR="005735A5" w:rsidRPr="00994D84" w14:paraId="3B01D4AB" w14:textId="77777777" w:rsidTr="005A5EBF">
        <w:trPr>
          <w:cantSplit/>
        </w:trPr>
        <w:tc>
          <w:tcPr>
            <w:tcW w:w="14034" w:type="dxa"/>
            <w:gridSpan w:val="3"/>
            <w:shd w:val="solid" w:color="D9E2F3" w:themeColor="accent1" w:themeTint="33" w:fill="auto"/>
          </w:tcPr>
          <w:p w14:paraId="35A94D28" w14:textId="507EB4E8" w:rsidR="005735A5" w:rsidRPr="0068288F" w:rsidRDefault="005735A5" w:rsidP="002747EA">
            <w:pPr>
              <w:pStyle w:val="RCTstable"/>
              <w:keepNext/>
              <w:rPr>
                <w:rFonts w:ascii="Century Gothic" w:hAnsi="Century Gothic"/>
                <w:noProof/>
              </w:rPr>
            </w:pPr>
            <w:r>
              <w:rPr>
                <w:rFonts w:ascii="Century Gothic" w:hAnsi="Century Gothic"/>
                <w:b/>
                <w:noProof/>
              </w:rPr>
              <w:t>Kiani-Asiabar et al 2018</w:t>
            </w:r>
            <w:r w:rsidR="00E37D04">
              <w:rPr>
                <w:rFonts w:ascii="Century Gothic" w:hAnsi="Century Gothic"/>
                <w:noProof/>
              </w:rPr>
              <w:fldChar w:fldCharType="begin"/>
            </w:r>
            <w:r w:rsidR="002747EA">
              <w:rPr>
                <w:rFonts w:ascii="Century Gothic" w:hAnsi="Century Gothic"/>
                <w:noProof/>
              </w:rPr>
              <w:instrText xml:space="preserve"> ADDIN EN.CITE &lt;EndNote&gt;&lt;Cite&gt;&lt;Author&gt;Kiani Asiabar&lt;/Author&gt;&lt;Year&gt;2018&lt;/Year&gt;&lt;RecNum&gt;1380&lt;/RecNum&gt;&lt;DisplayText&gt;&lt;style face="superscript" font="Trebuchet MS" size="9"&gt;498&lt;/style&gt;&lt;/DisplayText&gt;&lt;record&gt;&lt;rec-number&gt;1380&lt;/rec-number&gt;&lt;foreign-keys&gt;&lt;key app="EN" db-id="exvasrfx2dtraoesasxp2szsxa2df502592x" timestamp="1567124571"&gt;1380&lt;/key&gt;&lt;key app="ENWeb" db-id=""&gt;0&lt;/key&gt;&lt;/foreign-keys&gt;&lt;ref-type name="Journal Article"&gt;17&lt;/ref-type&gt;&lt;contributors&gt;&lt;authors&gt;&lt;author&gt;Kiani Asiabar, A.&lt;/author&gt;&lt;author&gt;Amin Shokravi, F.&lt;/author&gt;&lt;author&gt;Hajifaraji, M.&lt;/author&gt;&lt;author&gt;Zayeri, F.&lt;/author&gt;&lt;/authors&gt;&lt;/contributors&gt;&lt;auth-address&gt;Department of Health Education and Health Promotion, Faculty of Medical Sciences, Tarbiat Modares University, Tehran, Iran.&amp;#xD;Department of Midwifery, Faculty of Nursing and Midwifery, Shahed University, Tehran, Iran.&amp;#xD;Department of Health Educations and Health Promotion, Faculty of Medical Sciences, Tarbiat Modares University, Tehran, Iran.&amp;#xD;National Nutrition and Food Technology Research Institute, School of Nutrition Sciences and Food Technology, Shahid Beheshti University of Medical Sciences, Tehran, Iran.&amp;#xD;Department of Biostatistics, Faculty of Paramedical Sciences, Shahid Beheshti University of Medical Sciences, Tehran, Iran.&lt;/auth-address&gt;&lt;titles&gt;&lt;title&gt;The effect of an educational intervention in early pregnancy with spouse&amp;apos;s participation on optimal gestational weight gain in pregnancy: a randomized controlled trial&lt;/title&gt;&lt;secondary-title&gt;Health Educ Res&lt;/secondary-title&gt;&lt;/titles&gt;&lt;periodical&gt;&lt;full-title&gt;Health Educ Res&lt;/full-title&gt;&lt;/periodical&gt;&lt;pages&gt;535-547&lt;/pages&gt;&lt;volume&gt;33&lt;/volume&gt;&lt;number&gt;6&lt;/number&gt;&lt;edition&gt;2018/11/30&lt;/edition&gt;&lt;dates&gt;&lt;year&gt;2018&lt;/year&gt;&lt;pub-dates&gt;&lt;date&gt;Dec 1&lt;/date&gt;&lt;/pub-dates&gt;&lt;/dates&gt;&lt;isbn&gt;1465-3648 (Electronic)&amp;#xD;0268-1153 (Linking)&lt;/isbn&gt;&lt;accession-num&gt;30496409&lt;/accession-num&gt;&lt;urls&gt;&lt;related-urls&gt;&lt;url&gt;https://www.ncbi.nlm.nih.gov/pubmed/30496409&lt;/url&gt;&lt;/related-urls&gt;&lt;/urls&gt;&lt;electronic-resource-num&gt;10.1093/her/cyy040&lt;/electronic-resource-num&gt;&lt;/record&gt;&lt;/Cite&gt;&lt;/EndNote&gt;</w:instrText>
            </w:r>
            <w:r w:rsidR="00E37D04">
              <w:rPr>
                <w:rFonts w:ascii="Century Gothic" w:hAnsi="Century Gothic"/>
                <w:noProof/>
              </w:rPr>
              <w:fldChar w:fldCharType="separate"/>
            </w:r>
            <w:r w:rsidR="002747EA" w:rsidRPr="002747EA">
              <w:rPr>
                <w:noProof/>
                <w:sz w:val="18"/>
                <w:vertAlign w:val="superscript"/>
              </w:rPr>
              <w:t>498</w:t>
            </w:r>
            <w:r w:rsidR="00E37D04">
              <w:rPr>
                <w:rFonts w:ascii="Century Gothic" w:hAnsi="Century Gothic"/>
                <w:noProof/>
              </w:rPr>
              <w:fldChar w:fldCharType="end"/>
            </w:r>
          </w:p>
        </w:tc>
      </w:tr>
      <w:tr w:rsidR="005735A5" w:rsidRPr="00822EBF" w14:paraId="6F127A7D" w14:textId="77777777" w:rsidTr="005A5EBF">
        <w:trPr>
          <w:cantSplit/>
        </w:trPr>
        <w:tc>
          <w:tcPr>
            <w:tcW w:w="1560" w:type="dxa"/>
            <w:shd w:val="clear" w:color="D9E2F3" w:themeColor="accent1" w:themeTint="33" w:fill="auto"/>
          </w:tcPr>
          <w:p w14:paraId="5048757E" w14:textId="77777777" w:rsidR="005735A5" w:rsidRPr="00822EBF" w:rsidRDefault="005735A5" w:rsidP="003B5251">
            <w:pPr>
              <w:pStyle w:val="RCTstable"/>
              <w:keepNext/>
            </w:pPr>
            <w:r w:rsidRPr="00822EBF">
              <w:t>Random sequence generation</w:t>
            </w:r>
          </w:p>
        </w:tc>
        <w:tc>
          <w:tcPr>
            <w:tcW w:w="1275" w:type="dxa"/>
            <w:shd w:val="clear" w:color="D9E2F3" w:themeColor="accent1" w:themeTint="33" w:fill="FF4D19"/>
          </w:tcPr>
          <w:p w14:paraId="06D046A8" w14:textId="54D9B53A" w:rsidR="005735A5" w:rsidRPr="00822EBF" w:rsidRDefault="003C78E1" w:rsidP="003B5251">
            <w:pPr>
              <w:pStyle w:val="RCTstable"/>
              <w:keepNext/>
            </w:pPr>
            <w:r>
              <w:t>High</w:t>
            </w:r>
            <w:r w:rsidR="005735A5" w:rsidRPr="00822EBF">
              <w:t xml:space="preserve"> risk</w:t>
            </w:r>
          </w:p>
        </w:tc>
        <w:tc>
          <w:tcPr>
            <w:tcW w:w="11199" w:type="dxa"/>
            <w:shd w:val="clear" w:color="D9E2F3" w:themeColor="accent1" w:themeTint="33" w:fill="auto"/>
          </w:tcPr>
          <w:p w14:paraId="7F335360" w14:textId="23EFF266" w:rsidR="005735A5" w:rsidRPr="003C78E1" w:rsidRDefault="003C78E1" w:rsidP="003B5251">
            <w:pPr>
              <w:pStyle w:val="RCTstable"/>
              <w:keepNext/>
            </w:pPr>
            <w:r>
              <w:t>Randomis</w:t>
            </w:r>
            <w:r w:rsidRPr="003C78E1">
              <w:t>ations were performed using</w:t>
            </w:r>
            <w:r>
              <w:t xml:space="preserve"> </w:t>
            </w:r>
            <w:r w:rsidRPr="003C78E1">
              <w:t>the method of the roll of a die.</w:t>
            </w:r>
            <w:r>
              <w:t xml:space="preserve"> </w:t>
            </w:r>
            <w:r w:rsidRPr="003C78E1">
              <w:t>Those participants with numbers 1 and 2 framed</w:t>
            </w:r>
            <w:r>
              <w:t xml:space="preserve"> </w:t>
            </w:r>
            <w:r w:rsidRPr="003C78E1">
              <w:t>group A; 3 and 4, group B and 5 and 6, group C</w:t>
            </w:r>
          </w:p>
        </w:tc>
      </w:tr>
      <w:tr w:rsidR="005735A5" w:rsidRPr="00822EBF" w14:paraId="7F68D25D" w14:textId="77777777" w:rsidTr="005A5EBF">
        <w:trPr>
          <w:cantSplit/>
        </w:trPr>
        <w:tc>
          <w:tcPr>
            <w:tcW w:w="1560" w:type="dxa"/>
            <w:shd w:val="clear" w:color="D9E2F3" w:themeColor="accent1" w:themeTint="33" w:fill="auto"/>
          </w:tcPr>
          <w:p w14:paraId="32F20DEA" w14:textId="77777777" w:rsidR="005735A5" w:rsidRPr="00822EBF" w:rsidRDefault="005735A5" w:rsidP="003B5251">
            <w:pPr>
              <w:pStyle w:val="RCTstable"/>
              <w:keepNext/>
            </w:pPr>
            <w:r w:rsidRPr="00822EBF">
              <w:t xml:space="preserve">Allocation concealment </w:t>
            </w:r>
          </w:p>
        </w:tc>
        <w:tc>
          <w:tcPr>
            <w:tcW w:w="1275" w:type="dxa"/>
            <w:shd w:val="clear" w:color="D9E2F3" w:themeColor="accent1" w:themeTint="33" w:fill="FFC000" w:themeFill="accent4"/>
          </w:tcPr>
          <w:p w14:paraId="0B0C9145" w14:textId="15D17E24" w:rsidR="005735A5" w:rsidRPr="00822EBF" w:rsidRDefault="003C78E1" w:rsidP="003B5251">
            <w:pPr>
              <w:pStyle w:val="RCTstable"/>
              <w:keepNext/>
            </w:pPr>
            <w:r>
              <w:t>Unclear</w:t>
            </w:r>
            <w:r w:rsidR="005735A5" w:rsidRPr="00822EBF">
              <w:t xml:space="preserve"> risk</w:t>
            </w:r>
          </w:p>
        </w:tc>
        <w:tc>
          <w:tcPr>
            <w:tcW w:w="11199" w:type="dxa"/>
            <w:shd w:val="clear" w:color="D9E2F3" w:themeColor="accent1" w:themeTint="33" w:fill="auto"/>
          </w:tcPr>
          <w:p w14:paraId="7C2DAD93" w14:textId="4836AE26" w:rsidR="005735A5" w:rsidRPr="00822EBF" w:rsidRDefault="003C78E1" w:rsidP="003B5251">
            <w:pPr>
              <w:pStyle w:val="RCTstable"/>
              <w:keepNext/>
            </w:pPr>
            <w:r>
              <w:t>Not described</w:t>
            </w:r>
          </w:p>
        </w:tc>
      </w:tr>
      <w:tr w:rsidR="005735A5" w:rsidRPr="00822EBF" w14:paraId="4667CC18" w14:textId="77777777" w:rsidTr="005A5EBF">
        <w:trPr>
          <w:cantSplit/>
        </w:trPr>
        <w:tc>
          <w:tcPr>
            <w:tcW w:w="1560" w:type="dxa"/>
            <w:shd w:val="clear" w:color="D9E2F3" w:themeColor="accent1" w:themeTint="33" w:fill="auto"/>
          </w:tcPr>
          <w:p w14:paraId="735B44A0" w14:textId="77777777" w:rsidR="005735A5" w:rsidRPr="00822EBF" w:rsidRDefault="005735A5" w:rsidP="00465384">
            <w:pPr>
              <w:pStyle w:val="RCTstable"/>
            </w:pPr>
            <w:r w:rsidRPr="00822EBF">
              <w:t>Performance bias</w:t>
            </w:r>
          </w:p>
        </w:tc>
        <w:tc>
          <w:tcPr>
            <w:tcW w:w="1275" w:type="dxa"/>
            <w:shd w:val="clear" w:color="D9E2F3" w:themeColor="accent1" w:themeTint="33" w:fill="FFC000" w:themeFill="accent4"/>
          </w:tcPr>
          <w:p w14:paraId="0F649E4C" w14:textId="6F702C1D" w:rsidR="005735A5" w:rsidRPr="00822EBF" w:rsidRDefault="003C78E1" w:rsidP="00465384">
            <w:pPr>
              <w:pStyle w:val="RCTstable"/>
            </w:pPr>
            <w:r>
              <w:t>Unclear</w:t>
            </w:r>
            <w:r w:rsidR="005735A5" w:rsidRPr="00822EBF">
              <w:t xml:space="preserve"> risk</w:t>
            </w:r>
          </w:p>
        </w:tc>
        <w:tc>
          <w:tcPr>
            <w:tcW w:w="11199" w:type="dxa"/>
            <w:shd w:val="clear" w:color="D9E2F3" w:themeColor="accent1" w:themeTint="33" w:fill="auto"/>
          </w:tcPr>
          <w:p w14:paraId="221979F1" w14:textId="09AD8B2E" w:rsidR="005735A5" w:rsidRPr="00822EBF" w:rsidRDefault="003C78E1" w:rsidP="00465384">
            <w:pPr>
              <w:pStyle w:val="RCTstable"/>
            </w:pPr>
            <w:r>
              <w:t>Not described</w:t>
            </w:r>
          </w:p>
        </w:tc>
      </w:tr>
      <w:tr w:rsidR="005735A5" w:rsidRPr="00822EBF" w14:paraId="60FDF04D" w14:textId="77777777" w:rsidTr="005A5EBF">
        <w:trPr>
          <w:cantSplit/>
        </w:trPr>
        <w:tc>
          <w:tcPr>
            <w:tcW w:w="1560" w:type="dxa"/>
            <w:shd w:val="clear" w:color="D9E2F3" w:themeColor="accent1" w:themeTint="33" w:fill="auto"/>
          </w:tcPr>
          <w:p w14:paraId="170DA1BE" w14:textId="77777777" w:rsidR="005735A5" w:rsidRPr="00822EBF" w:rsidRDefault="005735A5" w:rsidP="00465384">
            <w:pPr>
              <w:pStyle w:val="RCTstable"/>
            </w:pPr>
            <w:r w:rsidRPr="00822EBF">
              <w:t>Detection bias</w:t>
            </w:r>
          </w:p>
        </w:tc>
        <w:tc>
          <w:tcPr>
            <w:tcW w:w="1275" w:type="dxa"/>
            <w:shd w:val="clear" w:color="D9E2F3" w:themeColor="accent1" w:themeTint="33" w:fill="FFC000" w:themeFill="accent4"/>
          </w:tcPr>
          <w:p w14:paraId="0102B485" w14:textId="2798E276" w:rsidR="005735A5" w:rsidRPr="00822EBF" w:rsidRDefault="003C78E1" w:rsidP="00465384">
            <w:pPr>
              <w:pStyle w:val="RCTstable"/>
            </w:pPr>
            <w:r>
              <w:t>Unclear</w:t>
            </w:r>
            <w:r w:rsidR="005735A5" w:rsidRPr="00822EBF">
              <w:t xml:space="preserve"> risk</w:t>
            </w:r>
          </w:p>
        </w:tc>
        <w:tc>
          <w:tcPr>
            <w:tcW w:w="11199" w:type="dxa"/>
            <w:shd w:val="clear" w:color="D9E2F3" w:themeColor="accent1" w:themeTint="33" w:fill="auto"/>
          </w:tcPr>
          <w:p w14:paraId="5FD3F229" w14:textId="2F34851C" w:rsidR="005735A5" w:rsidRPr="00822EBF" w:rsidRDefault="003C78E1" w:rsidP="00465384">
            <w:pPr>
              <w:pStyle w:val="RCTstable"/>
            </w:pPr>
            <w:r>
              <w:t>Not described</w:t>
            </w:r>
          </w:p>
        </w:tc>
      </w:tr>
      <w:tr w:rsidR="005735A5" w:rsidRPr="00822EBF" w14:paraId="23D3DB7A" w14:textId="77777777" w:rsidTr="005A5EBF">
        <w:trPr>
          <w:cantSplit/>
        </w:trPr>
        <w:tc>
          <w:tcPr>
            <w:tcW w:w="1560" w:type="dxa"/>
            <w:shd w:val="clear" w:color="D9E2F3" w:themeColor="accent1" w:themeTint="33" w:fill="auto"/>
          </w:tcPr>
          <w:p w14:paraId="08F8A460" w14:textId="77777777" w:rsidR="005735A5" w:rsidRPr="00822EBF" w:rsidRDefault="005735A5" w:rsidP="00465384">
            <w:pPr>
              <w:pStyle w:val="RCTstable"/>
            </w:pPr>
            <w:r w:rsidRPr="00822EBF">
              <w:t>Incomplete outcome data</w:t>
            </w:r>
          </w:p>
        </w:tc>
        <w:tc>
          <w:tcPr>
            <w:tcW w:w="1275" w:type="dxa"/>
            <w:shd w:val="clear" w:color="D9E2F3" w:themeColor="accent1" w:themeTint="33" w:fill="FFC000" w:themeFill="accent4"/>
          </w:tcPr>
          <w:p w14:paraId="45C6A7A7" w14:textId="7E80AF39" w:rsidR="005735A5" w:rsidRPr="00822EBF" w:rsidRDefault="00975771" w:rsidP="00465384">
            <w:pPr>
              <w:pStyle w:val="RCTstable"/>
            </w:pPr>
            <w:r>
              <w:t>Unclear</w:t>
            </w:r>
            <w:r w:rsidR="005735A5" w:rsidRPr="00822EBF">
              <w:t xml:space="preserve"> risk</w:t>
            </w:r>
          </w:p>
        </w:tc>
        <w:tc>
          <w:tcPr>
            <w:tcW w:w="11199" w:type="dxa"/>
            <w:shd w:val="clear" w:color="D9E2F3" w:themeColor="accent1" w:themeTint="33" w:fill="auto"/>
          </w:tcPr>
          <w:p w14:paraId="711A9505" w14:textId="2F4309B0" w:rsidR="005735A5" w:rsidRPr="00822EBF" w:rsidRDefault="005735A5" w:rsidP="00975771">
            <w:pPr>
              <w:pStyle w:val="RCTstable"/>
            </w:pPr>
            <w:r>
              <w:t>Low attrition; primary outcome data were available for 8</w:t>
            </w:r>
            <w:r w:rsidR="00975771">
              <w:t>2</w:t>
            </w:r>
            <w:r>
              <w:t xml:space="preserve">% of intervention group </w:t>
            </w:r>
            <w:r w:rsidR="00975771">
              <w:t>A, 84% of intervention Group B and 8</w:t>
            </w:r>
            <w:r>
              <w:t>0% of control group. Reasons given.</w:t>
            </w:r>
            <w:r w:rsidR="00975771">
              <w:t xml:space="preserve"> There is a discrepancy between the flow diagram, text and reporting of outcomes in Group A, with one women apparently lost to follow-up without explanation.</w:t>
            </w:r>
          </w:p>
        </w:tc>
      </w:tr>
      <w:tr w:rsidR="005735A5" w:rsidRPr="00822EBF" w14:paraId="53C615C0" w14:textId="77777777" w:rsidTr="005A5EBF">
        <w:trPr>
          <w:cantSplit/>
        </w:trPr>
        <w:tc>
          <w:tcPr>
            <w:tcW w:w="1560" w:type="dxa"/>
            <w:shd w:val="clear" w:color="D9E2F3" w:themeColor="accent1" w:themeTint="33" w:fill="auto"/>
          </w:tcPr>
          <w:p w14:paraId="11979823" w14:textId="77777777" w:rsidR="005735A5" w:rsidRPr="00822EBF" w:rsidRDefault="005735A5" w:rsidP="00465384">
            <w:pPr>
              <w:pStyle w:val="RCTstable"/>
            </w:pPr>
            <w:r w:rsidRPr="00822EBF">
              <w:t>Selective reporting</w:t>
            </w:r>
          </w:p>
        </w:tc>
        <w:tc>
          <w:tcPr>
            <w:tcW w:w="1275" w:type="dxa"/>
            <w:shd w:val="clear" w:color="D9E2F3" w:themeColor="accent1" w:themeTint="33" w:fill="70AD47" w:themeFill="accent6"/>
          </w:tcPr>
          <w:p w14:paraId="7FB42EC2" w14:textId="77777777" w:rsidR="005735A5" w:rsidRPr="00822EBF" w:rsidRDefault="005735A5" w:rsidP="00465384">
            <w:pPr>
              <w:pStyle w:val="RCTstable"/>
            </w:pPr>
            <w:r>
              <w:t>Low</w:t>
            </w:r>
            <w:r w:rsidRPr="00822EBF">
              <w:t xml:space="preserve"> risk</w:t>
            </w:r>
          </w:p>
        </w:tc>
        <w:tc>
          <w:tcPr>
            <w:tcW w:w="11199" w:type="dxa"/>
            <w:shd w:val="clear" w:color="D9E2F3" w:themeColor="accent1" w:themeTint="33" w:fill="auto"/>
          </w:tcPr>
          <w:p w14:paraId="3E72C396" w14:textId="77777777" w:rsidR="005735A5" w:rsidRPr="00822EBF" w:rsidRDefault="005735A5" w:rsidP="00465384">
            <w:pPr>
              <w:pStyle w:val="RCTstable"/>
            </w:pPr>
            <w:r>
              <w:t>Pre-specified outcomes reported.</w:t>
            </w:r>
          </w:p>
        </w:tc>
      </w:tr>
      <w:tr w:rsidR="005735A5" w:rsidRPr="00822EBF" w14:paraId="58BD77B1" w14:textId="77777777" w:rsidTr="005A5EBF">
        <w:trPr>
          <w:cantSplit/>
        </w:trPr>
        <w:tc>
          <w:tcPr>
            <w:tcW w:w="1560" w:type="dxa"/>
            <w:shd w:val="clear" w:color="D9E2F3" w:themeColor="accent1" w:themeTint="33" w:fill="auto"/>
          </w:tcPr>
          <w:p w14:paraId="713D52CB" w14:textId="77777777" w:rsidR="005735A5" w:rsidRPr="00822EBF" w:rsidRDefault="005735A5" w:rsidP="00465384">
            <w:pPr>
              <w:pStyle w:val="RCTstable"/>
            </w:pPr>
            <w:r w:rsidRPr="00822EBF">
              <w:t xml:space="preserve">Other limitations </w:t>
            </w:r>
          </w:p>
        </w:tc>
        <w:tc>
          <w:tcPr>
            <w:tcW w:w="1275" w:type="dxa"/>
            <w:shd w:val="clear" w:color="D9E2F3" w:themeColor="accent1" w:themeTint="33" w:fill="70AD47" w:themeFill="accent6"/>
          </w:tcPr>
          <w:p w14:paraId="589E331A" w14:textId="77777777" w:rsidR="005735A5" w:rsidRPr="00822EBF" w:rsidRDefault="005735A5" w:rsidP="00465384">
            <w:pPr>
              <w:pStyle w:val="RCTstable"/>
            </w:pPr>
            <w:r w:rsidRPr="00822EBF">
              <w:t>Low risk</w:t>
            </w:r>
          </w:p>
        </w:tc>
        <w:tc>
          <w:tcPr>
            <w:tcW w:w="11199" w:type="dxa"/>
            <w:shd w:val="clear" w:color="D9E2F3" w:themeColor="accent1" w:themeTint="33" w:fill="auto"/>
          </w:tcPr>
          <w:p w14:paraId="481B41F0" w14:textId="4B29F6DA" w:rsidR="005735A5" w:rsidRPr="00FC0E28" w:rsidRDefault="00FC0E28" w:rsidP="00FC0E28">
            <w:pPr>
              <w:pStyle w:val="RCTstable"/>
            </w:pPr>
            <w:r w:rsidRPr="00FC0E28">
              <w:t>Data</w:t>
            </w:r>
            <w:r>
              <w:t xml:space="preserve"> </w:t>
            </w:r>
            <w:r w:rsidRPr="00FC0E28">
              <w:t>analysis showed no differences between the intervention</w:t>
            </w:r>
            <w:r>
              <w:t xml:space="preserve"> </w:t>
            </w:r>
            <w:r w:rsidRPr="00FC0E28">
              <w:t>groups (A and B) and the control group</w:t>
            </w:r>
          </w:p>
        </w:tc>
      </w:tr>
      <w:tr w:rsidR="008E765F" w:rsidRPr="00994D84" w14:paraId="071E9F4D" w14:textId="77777777" w:rsidTr="005A5EBF">
        <w:trPr>
          <w:cantSplit/>
        </w:trPr>
        <w:tc>
          <w:tcPr>
            <w:tcW w:w="14034" w:type="dxa"/>
            <w:gridSpan w:val="3"/>
            <w:shd w:val="solid" w:color="D9E2F3" w:themeColor="accent1" w:themeTint="33" w:fill="auto"/>
          </w:tcPr>
          <w:p w14:paraId="60ED3532" w14:textId="6E319BB3" w:rsidR="008E765F" w:rsidRPr="00994D84" w:rsidRDefault="008E765F" w:rsidP="002747EA">
            <w:pPr>
              <w:pStyle w:val="RCTstable"/>
              <w:keepNext/>
              <w:rPr>
                <w:b/>
              </w:rPr>
            </w:pPr>
            <w:r w:rsidRPr="0025597C">
              <w:rPr>
                <w:rFonts w:ascii="Century Gothic" w:hAnsi="Century Gothic"/>
                <w:b/>
                <w:noProof/>
              </w:rPr>
              <w:t>Koivusalo et al 2016</w:t>
            </w:r>
            <w:r>
              <w:fldChar w:fldCharType="begin"/>
            </w:r>
            <w:r w:rsidR="002747EA">
              <w:instrText xml:space="preserve"> ADDIN EN.CITE &lt;EndNote&gt;&lt;Cite&gt;&lt;Author&gt;Koivusalo&lt;/Author&gt;&lt;Year&gt;2016&lt;/Year&gt;&lt;RecNum&gt;733&lt;/RecNum&gt;&lt;DisplayText&gt;&lt;style face="superscript" font="Trebuchet MS" size="9"&gt;519&lt;/style&gt;&lt;/DisplayText&gt;&lt;record&gt;&lt;rec-number&gt;733&lt;/rec-number&gt;&lt;foreign-keys&gt;&lt;key app="EN" db-id="exvasrfx2dtraoesasxp2szsxa2df502592x" timestamp="1541467766"&gt;733&lt;/key&gt;&lt;key app="ENWeb" db-id=""&gt;0&lt;/key&gt;&lt;/foreign-keys&gt;&lt;ref-type name="Journal Article"&gt;17&lt;/ref-type&gt;&lt;contributors&gt;&lt;authors&gt;&lt;author&gt;Koivusalo, S.B.,&lt;/author&gt;&lt;author&gt;Rönö, K.,&lt;/author&gt;&lt;author&gt;Klemetti, M.M.,&lt;/author&gt;&lt;author&gt;Roine, R.P.,&lt;/author&gt;&lt;author&gt;Lindström, J.,&lt;/author&gt;&lt;author&gt;Erkkola, M.,&lt;/author&gt;&lt;/authors&gt;&lt;/contributors&gt;&lt;titles&gt;&lt;title&gt;Gestational diabetes mellitus can be prevented by lifestyle intervention: The Finnish Gestational Diabetes Prevention Study (RADIEL)&lt;/title&gt;&lt;secondary-title&gt;Diabetes Care&lt;/secondary-title&gt;&lt;/titles&gt;&lt;periodical&gt;&lt;full-title&gt;Diabetes Care&lt;/full-title&gt;&lt;/periodical&gt;&lt;pages&gt;24-30&lt;/pages&gt;&lt;volume&gt;39&lt;/volume&gt;&lt;number&gt;1&lt;/number&gt;&lt;section&gt;24&lt;/section&gt;&lt;dates&gt;&lt;year&gt;2016&lt;/year&gt;&lt;/dates&gt;&lt;isbn&gt;0149-5992&amp;#xD;1935-5548&lt;/isbn&gt;&lt;urls&gt;&lt;/urls&gt;&lt;electronic-resource-num&gt;10.2337/dc15-0511&lt;/electronic-resource-num&gt;&lt;/record&gt;&lt;/Cite&gt;&lt;/EndNote&gt;</w:instrText>
            </w:r>
            <w:r>
              <w:fldChar w:fldCharType="separate"/>
            </w:r>
            <w:r w:rsidR="002747EA" w:rsidRPr="002747EA">
              <w:rPr>
                <w:noProof/>
                <w:sz w:val="18"/>
                <w:vertAlign w:val="superscript"/>
              </w:rPr>
              <w:t>519</w:t>
            </w:r>
            <w:r>
              <w:fldChar w:fldCharType="end"/>
            </w:r>
          </w:p>
        </w:tc>
      </w:tr>
      <w:tr w:rsidR="008E765F" w:rsidRPr="00822EBF" w14:paraId="25454A83" w14:textId="77777777" w:rsidTr="005A5EBF">
        <w:trPr>
          <w:cantSplit/>
        </w:trPr>
        <w:tc>
          <w:tcPr>
            <w:tcW w:w="1560" w:type="dxa"/>
            <w:shd w:val="clear" w:color="D9E2F3" w:themeColor="accent1" w:themeTint="33" w:fill="auto"/>
          </w:tcPr>
          <w:p w14:paraId="3CD2022C" w14:textId="77777777" w:rsidR="008E765F" w:rsidRPr="00822EBF" w:rsidRDefault="008E765F" w:rsidP="00973885">
            <w:pPr>
              <w:pStyle w:val="RCTstable"/>
              <w:keepNext/>
            </w:pPr>
            <w:r w:rsidRPr="00822EBF">
              <w:t>Random sequence generation</w:t>
            </w:r>
          </w:p>
        </w:tc>
        <w:tc>
          <w:tcPr>
            <w:tcW w:w="1275" w:type="dxa"/>
            <w:shd w:val="clear" w:color="D9E2F3" w:themeColor="accent1" w:themeTint="33" w:fill="FFC000" w:themeFill="accent4"/>
          </w:tcPr>
          <w:p w14:paraId="5FAA2A79" w14:textId="77777777" w:rsidR="008E765F" w:rsidRPr="00822EBF" w:rsidRDefault="008E765F" w:rsidP="00973885">
            <w:pPr>
              <w:pStyle w:val="RCTstable"/>
              <w:keepNext/>
            </w:pPr>
            <w:r w:rsidRPr="00822EBF">
              <w:t>Unclear risk</w:t>
            </w:r>
          </w:p>
        </w:tc>
        <w:tc>
          <w:tcPr>
            <w:tcW w:w="11199" w:type="dxa"/>
            <w:shd w:val="clear" w:color="D9E2F3" w:themeColor="accent1" w:themeTint="33" w:fill="auto"/>
          </w:tcPr>
          <w:p w14:paraId="1E2C51A8" w14:textId="77777777" w:rsidR="008E765F" w:rsidRPr="00822EBF" w:rsidRDefault="008E765F" w:rsidP="00973885">
            <w:pPr>
              <w:pStyle w:val="RCTstable"/>
              <w:keepNext/>
            </w:pPr>
            <w:r>
              <w:t>“In the randomis</w:t>
            </w:r>
            <w:r w:rsidRPr="00822EBF">
              <w:t xml:space="preserve">ation process, we used randomly permuted blocks stratified by risk factors </w:t>
            </w:r>
            <w:r>
              <w:t>(BMI ≥30 kg/m², history of GDM)</w:t>
            </w:r>
            <w:r w:rsidRPr="00822EBF">
              <w:t>.</w:t>
            </w:r>
            <w:r>
              <w:t>”</w:t>
            </w:r>
            <w:r w:rsidRPr="00822EBF">
              <w:t xml:space="preserve"> Not stated how randomly permuted blocks were generated</w:t>
            </w:r>
            <w:r>
              <w:t>.”</w:t>
            </w:r>
          </w:p>
        </w:tc>
      </w:tr>
      <w:tr w:rsidR="008E765F" w:rsidRPr="00822EBF" w14:paraId="08391CF2" w14:textId="77777777" w:rsidTr="005A5EBF">
        <w:trPr>
          <w:cantSplit/>
        </w:trPr>
        <w:tc>
          <w:tcPr>
            <w:tcW w:w="1560" w:type="dxa"/>
            <w:shd w:val="clear" w:color="D9E2F3" w:themeColor="accent1" w:themeTint="33" w:fill="auto"/>
          </w:tcPr>
          <w:p w14:paraId="6E484B12" w14:textId="77777777" w:rsidR="008E765F" w:rsidRPr="00822EBF" w:rsidRDefault="008E765F" w:rsidP="00973885">
            <w:pPr>
              <w:pStyle w:val="RCTstable"/>
              <w:keepNext/>
            </w:pPr>
            <w:r w:rsidRPr="00822EBF">
              <w:t xml:space="preserve">Allocation concealment </w:t>
            </w:r>
          </w:p>
        </w:tc>
        <w:tc>
          <w:tcPr>
            <w:tcW w:w="1275" w:type="dxa"/>
            <w:shd w:val="clear" w:color="D9E2F3" w:themeColor="accent1" w:themeTint="33" w:fill="70AD47" w:themeFill="accent6"/>
          </w:tcPr>
          <w:p w14:paraId="6674D651" w14:textId="77777777" w:rsidR="008E765F" w:rsidRPr="00822EBF" w:rsidRDefault="008E765F" w:rsidP="00973885">
            <w:pPr>
              <w:pStyle w:val="RCTstable"/>
              <w:keepNext/>
            </w:pPr>
            <w:r w:rsidRPr="00822EBF">
              <w:t>Low risk</w:t>
            </w:r>
          </w:p>
        </w:tc>
        <w:tc>
          <w:tcPr>
            <w:tcW w:w="11199" w:type="dxa"/>
            <w:shd w:val="clear" w:color="D9E2F3" w:themeColor="accent1" w:themeTint="33" w:fill="auto"/>
          </w:tcPr>
          <w:p w14:paraId="2B4EC71B" w14:textId="77777777" w:rsidR="008E765F" w:rsidRPr="00822EBF" w:rsidRDefault="008E765F" w:rsidP="00973885">
            <w:pPr>
              <w:pStyle w:val="RCTstable"/>
              <w:keepNext/>
            </w:pPr>
            <w:r>
              <w:t>“</w:t>
            </w:r>
            <w:r w:rsidRPr="00822EBF">
              <w:t>The randomisation was performed by a study nurse and by dispensing the next sequentially numbered subject code and opening the corresponding code envelope, which included the intervention arm</w:t>
            </w:r>
            <w:r>
              <w:t xml:space="preserve"> </w:t>
            </w:r>
            <w:r w:rsidRPr="00822EBF">
              <w:t>to be assigned to the subject</w:t>
            </w:r>
            <w:r>
              <w:t>.”</w:t>
            </w:r>
          </w:p>
        </w:tc>
      </w:tr>
      <w:tr w:rsidR="008E765F" w:rsidRPr="00822EBF" w14:paraId="021A8E2E" w14:textId="77777777" w:rsidTr="005A5EBF">
        <w:trPr>
          <w:cantSplit/>
        </w:trPr>
        <w:tc>
          <w:tcPr>
            <w:tcW w:w="1560" w:type="dxa"/>
            <w:shd w:val="clear" w:color="D9E2F3" w:themeColor="accent1" w:themeTint="33" w:fill="auto"/>
          </w:tcPr>
          <w:p w14:paraId="121823FE" w14:textId="77777777" w:rsidR="008E765F" w:rsidRPr="00822EBF" w:rsidRDefault="008E765F" w:rsidP="00973885">
            <w:pPr>
              <w:pStyle w:val="RCTstable"/>
              <w:keepNext/>
            </w:pPr>
            <w:r w:rsidRPr="00822EBF">
              <w:t>Performance bias</w:t>
            </w:r>
          </w:p>
        </w:tc>
        <w:tc>
          <w:tcPr>
            <w:tcW w:w="1275" w:type="dxa"/>
            <w:shd w:val="clear" w:color="D9E2F3" w:themeColor="accent1" w:themeTint="33" w:fill="FF4D19"/>
          </w:tcPr>
          <w:p w14:paraId="432983F7" w14:textId="77777777" w:rsidR="008E765F" w:rsidRPr="00822EBF" w:rsidRDefault="008E765F" w:rsidP="00973885">
            <w:pPr>
              <w:pStyle w:val="RCTstable"/>
              <w:keepNext/>
            </w:pPr>
            <w:r w:rsidRPr="00822EBF">
              <w:t>High risk</w:t>
            </w:r>
          </w:p>
        </w:tc>
        <w:tc>
          <w:tcPr>
            <w:tcW w:w="11199" w:type="dxa"/>
            <w:shd w:val="clear" w:color="D9E2F3" w:themeColor="accent1" w:themeTint="33" w:fill="auto"/>
          </w:tcPr>
          <w:p w14:paraId="2AB87984" w14:textId="77777777" w:rsidR="008E765F" w:rsidRPr="00822EBF" w:rsidRDefault="008E765F" w:rsidP="00973885">
            <w:pPr>
              <w:pStyle w:val="RCTstable"/>
              <w:keepNext/>
            </w:pPr>
            <w:r w:rsidRPr="00822EBF">
              <w:t>Blinding of women and trial personnel not considered feasible in view of the intervention and control</w:t>
            </w:r>
            <w:r>
              <w:t>.</w:t>
            </w:r>
          </w:p>
        </w:tc>
      </w:tr>
      <w:tr w:rsidR="008E765F" w:rsidRPr="00822EBF" w14:paraId="5AC6D04A" w14:textId="77777777" w:rsidTr="005A5EBF">
        <w:trPr>
          <w:cantSplit/>
        </w:trPr>
        <w:tc>
          <w:tcPr>
            <w:tcW w:w="1560" w:type="dxa"/>
            <w:shd w:val="clear" w:color="D9E2F3" w:themeColor="accent1" w:themeTint="33" w:fill="auto"/>
          </w:tcPr>
          <w:p w14:paraId="4FCD2A4A" w14:textId="77777777" w:rsidR="008E765F" w:rsidRPr="00822EBF" w:rsidRDefault="008E765F" w:rsidP="00611251">
            <w:pPr>
              <w:pStyle w:val="RCTstable"/>
            </w:pPr>
            <w:r w:rsidRPr="00822EBF">
              <w:t>Detection bias</w:t>
            </w:r>
          </w:p>
        </w:tc>
        <w:tc>
          <w:tcPr>
            <w:tcW w:w="1275" w:type="dxa"/>
            <w:shd w:val="clear" w:color="D9E2F3" w:themeColor="accent1" w:themeTint="33" w:fill="70AD47" w:themeFill="accent6"/>
          </w:tcPr>
          <w:p w14:paraId="0CDC3FD7"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7889D53F" w14:textId="77777777" w:rsidR="008E765F" w:rsidRPr="00822EBF" w:rsidRDefault="008E765F" w:rsidP="00611251">
            <w:pPr>
              <w:pStyle w:val="RCTstable"/>
            </w:pPr>
            <w:r>
              <w:t>“</w:t>
            </w:r>
            <w:r w:rsidRPr="00822EBF">
              <w:t>Blinded-study physicians reviewed participants’ obstetric records and confirmed maternal and neonatal diagnosis</w:t>
            </w:r>
            <w:r>
              <w:t>.”</w:t>
            </w:r>
          </w:p>
        </w:tc>
      </w:tr>
      <w:tr w:rsidR="008E765F" w:rsidRPr="00822EBF" w14:paraId="15C533D3" w14:textId="77777777" w:rsidTr="005A5EBF">
        <w:trPr>
          <w:cantSplit/>
        </w:trPr>
        <w:tc>
          <w:tcPr>
            <w:tcW w:w="1560" w:type="dxa"/>
            <w:shd w:val="clear" w:color="D9E2F3" w:themeColor="accent1" w:themeTint="33" w:fill="auto"/>
          </w:tcPr>
          <w:p w14:paraId="18319135" w14:textId="77777777" w:rsidR="008E765F" w:rsidRPr="00822EBF" w:rsidRDefault="008E765F" w:rsidP="00611251">
            <w:pPr>
              <w:pStyle w:val="RCTstable"/>
            </w:pPr>
            <w:r w:rsidRPr="00822EBF">
              <w:t>Incomplete outcome data</w:t>
            </w:r>
          </w:p>
        </w:tc>
        <w:tc>
          <w:tcPr>
            <w:tcW w:w="1275" w:type="dxa"/>
            <w:shd w:val="clear" w:color="D9E2F3" w:themeColor="accent1" w:themeTint="33" w:fill="70AD47" w:themeFill="accent6"/>
          </w:tcPr>
          <w:p w14:paraId="409C6E6D"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4C453313" w14:textId="77777777" w:rsidR="008E765F" w:rsidRPr="00822EBF" w:rsidRDefault="008E765F" w:rsidP="00611251">
            <w:pPr>
              <w:pStyle w:val="RCTstable"/>
            </w:pPr>
            <w:r>
              <w:t>Low attrition; 93% of intervention group and 91% of control group included in analysis. Reasons given.</w:t>
            </w:r>
          </w:p>
        </w:tc>
      </w:tr>
      <w:tr w:rsidR="008E765F" w:rsidRPr="00822EBF" w14:paraId="1BB16EAB" w14:textId="77777777" w:rsidTr="005A5EBF">
        <w:trPr>
          <w:cantSplit/>
        </w:trPr>
        <w:tc>
          <w:tcPr>
            <w:tcW w:w="1560" w:type="dxa"/>
            <w:shd w:val="clear" w:color="D9E2F3" w:themeColor="accent1" w:themeTint="33" w:fill="auto"/>
          </w:tcPr>
          <w:p w14:paraId="4961E9E9" w14:textId="77777777" w:rsidR="008E765F" w:rsidRPr="00822EBF" w:rsidRDefault="008E765F" w:rsidP="00611251">
            <w:pPr>
              <w:pStyle w:val="RCTstable"/>
            </w:pPr>
            <w:r w:rsidRPr="00822EBF">
              <w:t>Selective reporting</w:t>
            </w:r>
          </w:p>
        </w:tc>
        <w:tc>
          <w:tcPr>
            <w:tcW w:w="1275" w:type="dxa"/>
            <w:shd w:val="clear" w:color="D9E2F3" w:themeColor="accent1" w:themeTint="33" w:fill="FFC000" w:themeFill="accent4"/>
          </w:tcPr>
          <w:p w14:paraId="4C577BB1" w14:textId="77777777" w:rsidR="008E765F" w:rsidRPr="00822EBF" w:rsidRDefault="008E765F" w:rsidP="00611251">
            <w:pPr>
              <w:pStyle w:val="RCTstable"/>
            </w:pPr>
            <w:r w:rsidRPr="00822EBF">
              <w:t>Unclear risk</w:t>
            </w:r>
          </w:p>
        </w:tc>
        <w:tc>
          <w:tcPr>
            <w:tcW w:w="11199" w:type="dxa"/>
            <w:shd w:val="clear" w:color="D9E2F3" w:themeColor="accent1" w:themeTint="33" w:fill="auto"/>
          </w:tcPr>
          <w:p w14:paraId="53310C4B" w14:textId="77777777" w:rsidR="008E765F" w:rsidRPr="00822EBF" w:rsidRDefault="008E765F" w:rsidP="00611251">
            <w:pPr>
              <w:pStyle w:val="RCTstable"/>
            </w:pPr>
            <w:r w:rsidRPr="00822EBF">
              <w:t>The trial has reported on perinatal outcomes; the trial protocol indicates that 12-month follow-up is also complete (this was not reported on), and that there will be ongoing follow-up to 10 years for mothers, fathers and children. The protocol indicates additional outcomes which have not yet been reported (including maternal</w:t>
            </w:r>
            <w:r>
              <w:t xml:space="preserve"> </w:t>
            </w:r>
            <w:r w:rsidRPr="00822EBF">
              <w:t>quality of life, cost-effectiveness, prevention of maternal type 2 diabetes 1 year after birth, small-for-gestational age and neonatal hypoglycaemia)</w:t>
            </w:r>
            <w:r>
              <w:t>.</w:t>
            </w:r>
          </w:p>
        </w:tc>
      </w:tr>
      <w:tr w:rsidR="008E765F" w:rsidRPr="00822EBF" w14:paraId="182F8681" w14:textId="77777777" w:rsidTr="005A5EBF">
        <w:trPr>
          <w:cantSplit/>
        </w:trPr>
        <w:tc>
          <w:tcPr>
            <w:tcW w:w="1560" w:type="dxa"/>
            <w:shd w:val="clear" w:color="D9E2F3" w:themeColor="accent1" w:themeTint="33" w:fill="auto"/>
          </w:tcPr>
          <w:p w14:paraId="00EF4C4C" w14:textId="77777777" w:rsidR="008E765F" w:rsidRPr="00822EBF" w:rsidRDefault="008E765F" w:rsidP="00611251">
            <w:pPr>
              <w:pStyle w:val="RCTstable"/>
            </w:pPr>
            <w:r w:rsidRPr="00822EBF">
              <w:t xml:space="preserve">Other limitations </w:t>
            </w:r>
          </w:p>
        </w:tc>
        <w:tc>
          <w:tcPr>
            <w:tcW w:w="1275" w:type="dxa"/>
            <w:shd w:val="clear" w:color="D9E2F3" w:themeColor="accent1" w:themeTint="33" w:fill="70AD47" w:themeFill="accent6"/>
          </w:tcPr>
          <w:p w14:paraId="774EBF98"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23192F12" w14:textId="77777777" w:rsidR="008E765F" w:rsidRPr="00822EBF" w:rsidRDefault="008E765F" w:rsidP="00611251">
            <w:pPr>
              <w:pStyle w:val="RCTstable"/>
            </w:pPr>
            <w:r w:rsidRPr="00822EBF">
              <w:t>No obvious sources of other bias identified</w:t>
            </w:r>
          </w:p>
        </w:tc>
      </w:tr>
      <w:tr w:rsidR="008E765F" w:rsidRPr="00B52546" w14:paraId="46F0F955" w14:textId="77777777" w:rsidTr="005A5EBF">
        <w:trPr>
          <w:cantSplit/>
        </w:trPr>
        <w:tc>
          <w:tcPr>
            <w:tcW w:w="14034" w:type="dxa"/>
            <w:gridSpan w:val="3"/>
            <w:shd w:val="solid" w:color="D9E2F3" w:themeColor="accent1" w:themeTint="33" w:fill="auto"/>
          </w:tcPr>
          <w:p w14:paraId="7247C8D8" w14:textId="6C4C8A08" w:rsidR="008E765F" w:rsidRPr="00B52546" w:rsidRDefault="008E765F" w:rsidP="002747EA">
            <w:pPr>
              <w:pStyle w:val="RCTstable"/>
              <w:keepNext/>
              <w:rPr>
                <w:b/>
              </w:rPr>
            </w:pPr>
            <w:r w:rsidRPr="0025597C">
              <w:rPr>
                <w:rFonts w:ascii="Century Gothic" w:hAnsi="Century Gothic"/>
                <w:b/>
                <w:noProof/>
              </w:rPr>
              <w:t>Korpi-Hyovalti et al 2011</w:t>
            </w:r>
            <w:r>
              <w:rPr>
                <w:rFonts w:ascii="Century Gothic" w:hAnsi="Century Gothic"/>
                <w:noProof/>
              </w:rPr>
              <w:fldChar w:fldCharType="begin">
                <w:fldData xml:space="preserve">PEVuZE5vdGU+PENpdGU+PEF1dGhvcj5Lb3JwaS1IeW92YWx0aTwvQXV0aG9yPjxZZWFyPjIwMTE8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</w:fldData>
              </w:fldChar>
            </w:r>
            <w:r w:rsidR="002747EA">
              <w:rPr>
                <w:rFonts w:ascii="Century Gothic" w:hAnsi="Century Gothic"/>
                <w:noProof/>
              </w:rPr>
              <w:instrText xml:space="preserve"> ADDIN EN.CITE </w:instrText>
            </w:r>
            <w:r w:rsidR="002747EA">
              <w:rPr>
                <w:rFonts w:ascii="Century Gothic" w:hAnsi="Century Gothic"/>
                <w:noProof/>
              </w:rPr>
              <w:fldChar w:fldCharType="begin">
                <w:fldData xml:space="preserve">PEVuZE5vdGU+PENpdGU+PEF1dGhvcj5Lb3JwaS1IeW92YWx0aTwvQXV0aG9yPjxZZWFyPjIwMTE8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</w:fldData>
              </w:fldChar>
            </w:r>
            <w:r w:rsidR="002747EA">
              <w:rPr>
                <w:rFonts w:ascii="Century Gothic" w:hAnsi="Century Gothic"/>
                <w:noProof/>
              </w:rPr>
              <w:instrText xml:space="preserve"> ADDIN EN.CITE.DATA </w:instrText>
            </w:r>
            <w:r w:rsidR="002747EA">
              <w:rPr>
                <w:rFonts w:ascii="Century Gothic" w:hAnsi="Century Gothic"/>
                <w:noProof/>
              </w:rPr>
            </w:r>
            <w:r w:rsidR="002747EA">
              <w:rPr>
                <w:rFonts w:ascii="Century Gothic" w:hAnsi="Century Gothic"/>
                <w:noProof/>
              </w:rPr>
              <w:fldChar w:fldCharType="end"/>
            </w:r>
            <w:r>
              <w:rPr>
                <w:rFonts w:ascii="Century Gothic" w:hAnsi="Century Gothic"/>
                <w:noProof/>
              </w:rPr>
            </w:r>
            <w:r>
              <w:rPr>
                <w:rFonts w:ascii="Century Gothic" w:hAnsi="Century Gothic"/>
                <w:noProof/>
              </w:rPr>
              <w:fldChar w:fldCharType="separate"/>
            </w:r>
            <w:r w:rsidR="002747EA" w:rsidRPr="002747EA">
              <w:rPr>
                <w:noProof/>
                <w:sz w:val="18"/>
                <w:vertAlign w:val="superscript"/>
              </w:rPr>
              <w:t>516,546</w:t>
            </w:r>
            <w:r>
              <w:rPr>
                <w:rFonts w:ascii="Century Gothic" w:hAnsi="Century Gothic"/>
                <w:noProof/>
              </w:rPr>
              <w:fldChar w:fldCharType="end"/>
            </w:r>
          </w:p>
        </w:tc>
      </w:tr>
      <w:tr w:rsidR="008E765F" w:rsidRPr="00822EBF" w14:paraId="37C085A4" w14:textId="77777777" w:rsidTr="005A5EBF">
        <w:trPr>
          <w:cantSplit/>
        </w:trPr>
        <w:tc>
          <w:tcPr>
            <w:tcW w:w="1560" w:type="dxa"/>
            <w:shd w:val="clear" w:color="D9E2F3" w:themeColor="accent1" w:themeTint="33" w:fill="auto"/>
          </w:tcPr>
          <w:p w14:paraId="259A1D41" w14:textId="77777777" w:rsidR="008E765F" w:rsidRPr="00822EBF" w:rsidRDefault="008E765F" w:rsidP="003B5251">
            <w:pPr>
              <w:pStyle w:val="RCTstable"/>
              <w:keepNext/>
            </w:pPr>
            <w:r w:rsidRPr="00822EBF">
              <w:t>Random sequence generation</w:t>
            </w:r>
          </w:p>
        </w:tc>
        <w:tc>
          <w:tcPr>
            <w:tcW w:w="1275" w:type="dxa"/>
            <w:shd w:val="clear" w:color="D9E2F3" w:themeColor="accent1" w:themeTint="33" w:fill="70AD47" w:themeFill="accent6"/>
          </w:tcPr>
          <w:p w14:paraId="24610541" w14:textId="77777777" w:rsidR="008E765F" w:rsidRPr="00822EBF" w:rsidRDefault="008E765F" w:rsidP="003B5251">
            <w:pPr>
              <w:pStyle w:val="RCTstable"/>
              <w:keepNext/>
            </w:pPr>
            <w:r w:rsidRPr="00822EBF">
              <w:t>Low risk</w:t>
            </w:r>
          </w:p>
        </w:tc>
        <w:tc>
          <w:tcPr>
            <w:tcW w:w="11199" w:type="dxa"/>
            <w:shd w:val="clear" w:color="D9E2F3" w:themeColor="accent1" w:themeTint="33" w:fill="auto"/>
          </w:tcPr>
          <w:p w14:paraId="391362C2" w14:textId="77777777" w:rsidR="008E765F" w:rsidRPr="00822EBF" w:rsidRDefault="008E765F" w:rsidP="003B5251">
            <w:pPr>
              <w:pStyle w:val="RCTstable"/>
              <w:keepNext/>
            </w:pPr>
            <w:r>
              <w:t>“</w:t>
            </w:r>
            <w:r w:rsidRPr="00822EBF">
              <w:t>These high-risk women were randomly assigned to the lifestyle intervention group... or to the close follow- up group... by the study physician in the Central Hospital with the use of a computed randomisation list</w:t>
            </w:r>
            <w:r>
              <w:t>.”</w:t>
            </w:r>
          </w:p>
        </w:tc>
      </w:tr>
      <w:tr w:rsidR="008E765F" w:rsidRPr="00822EBF" w14:paraId="6984FB81" w14:textId="77777777" w:rsidTr="005A5EBF">
        <w:trPr>
          <w:cantSplit/>
        </w:trPr>
        <w:tc>
          <w:tcPr>
            <w:tcW w:w="1560" w:type="dxa"/>
            <w:shd w:val="clear" w:color="D9E2F3" w:themeColor="accent1" w:themeTint="33" w:fill="auto"/>
          </w:tcPr>
          <w:p w14:paraId="6FD3C442" w14:textId="77777777" w:rsidR="008E765F" w:rsidRPr="00822EBF" w:rsidRDefault="008E765F" w:rsidP="00611251">
            <w:pPr>
              <w:pStyle w:val="RCTstable"/>
            </w:pPr>
            <w:r w:rsidRPr="00822EBF">
              <w:t xml:space="preserve">Allocation concealment </w:t>
            </w:r>
          </w:p>
        </w:tc>
        <w:tc>
          <w:tcPr>
            <w:tcW w:w="1275" w:type="dxa"/>
            <w:shd w:val="clear" w:color="D9E2F3" w:themeColor="accent1" w:themeTint="33" w:fill="FFC000" w:themeFill="accent4"/>
          </w:tcPr>
          <w:p w14:paraId="2A1D1675" w14:textId="77777777" w:rsidR="008E765F" w:rsidRPr="00822EBF" w:rsidRDefault="008E765F" w:rsidP="00611251">
            <w:pPr>
              <w:pStyle w:val="RCTstable"/>
            </w:pPr>
            <w:r w:rsidRPr="00822EBF">
              <w:t>Unclear risk</w:t>
            </w:r>
          </w:p>
        </w:tc>
        <w:tc>
          <w:tcPr>
            <w:tcW w:w="11199" w:type="dxa"/>
            <w:shd w:val="clear" w:color="D9E2F3" w:themeColor="accent1" w:themeTint="33" w:fill="auto"/>
          </w:tcPr>
          <w:p w14:paraId="38F3515C" w14:textId="77777777" w:rsidR="008E765F" w:rsidRPr="00822EBF" w:rsidRDefault="008E765F" w:rsidP="00611251">
            <w:pPr>
              <w:pStyle w:val="RCTstable"/>
            </w:pPr>
            <w:r>
              <w:t>“</w:t>
            </w:r>
            <w:r w:rsidRPr="00822EBF">
              <w:t>The health care nurses who scheduled the study visits did not have access to the randomisation list</w:t>
            </w:r>
            <w:r>
              <w:t>.”</w:t>
            </w:r>
          </w:p>
        </w:tc>
      </w:tr>
      <w:tr w:rsidR="008E765F" w:rsidRPr="00822EBF" w14:paraId="15588130" w14:textId="77777777" w:rsidTr="005A5EBF">
        <w:trPr>
          <w:cantSplit/>
        </w:trPr>
        <w:tc>
          <w:tcPr>
            <w:tcW w:w="1560" w:type="dxa"/>
            <w:shd w:val="clear" w:color="D9E2F3" w:themeColor="accent1" w:themeTint="33" w:fill="auto"/>
          </w:tcPr>
          <w:p w14:paraId="2DB16FD6" w14:textId="77777777" w:rsidR="008E765F" w:rsidRPr="00822EBF" w:rsidRDefault="008E765F" w:rsidP="00611251">
            <w:pPr>
              <w:pStyle w:val="RCTstable"/>
            </w:pPr>
            <w:r w:rsidRPr="00822EBF">
              <w:t>Performance bias</w:t>
            </w:r>
          </w:p>
        </w:tc>
        <w:tc>
          <w:tcPr>
            <w:tcW w:w="1275" w:type="dxa"/>
            <w:shd w:val="clear" w:color="D9E2F3" w:themeColor="accent1" w:themeTint="33" w:fill="FF4D19"/>
          </w:tcPr>
          <w:p w14:paraId="0B1C34C5" w14:textId="77777777" w:rsidR="008E765F" w:rsidRPr="00822EBF" w:rsidRDefault="008E765F" w:rsidP="00611251">
            <w:pPr>
              <w:pStyle w:val="RCTstable"/>
            </w:pPr>
            <w:r w:rsidRPr="00822EBF">
              <w:t>High risk</w:t>
            </w:r>
          </w:p>
        </w:tc>
        <w:tc>
          <w:tcPr>
            <w:tcW w:w="11199" w:type="dxa"/>
            <w:shd w:val="clear" w:color="D9E2F3" w:themeColor="accent1" w:themeTint="33" w:fill="auto"/>
          </w:tcPr>
          <w:p w14:paraId="54211CBE" w14:textId="77777777" w:rsidR="008E765F" w:rsidRPr="00822EBF" w:rsidRDefault="008E765F" w:rsidP="00611251">
            <w:pPr>
              <w:pStyle w:val="RCTstable"/>
            </w:pPr>
            <w:r w:rsidRPr="00822EBF">
              <w:t>N</w:t>
            </w:r>
            <w:r>
              <w:t>o blinding, trial described as “open”</w:t>
            </w:r>
            <w:r w:rsidRPr="00822EBF">
              <w:t>.</w:t>
            </w:r>
          </w:p>
        </w:tc>
      </w:tr>
      <w:tr w:rsidR="008E765F" w:rsidRPr="00822EBF" w14:paraId="7838E08F" w14:textId="77777777" w:rsidTr="005A5EBF">
        <w:trPr>
          <w:cantSplit/>
        </w:trPr>
        <w:tc>
          <w:tcPr>
            <w:tcW w:w="1560" w:type="dxa"/>
            <w:shd w:val="clear" w:color="D9E2F3" w:themeColor="accent1" w:themeTint="33" w:fill="auto"/>
          </w:tcPr>
          <w:p w14:paraId="7F60D1F2" w14:textId="77777777" w:rsidR="008E765F" w:rsidRPr="00822EBF" w:rsidRDefault="008E765F" w:rsidP="00611251">
            <w:pPr>
              <w:pStyle w:val="RCTstable"/>
            </w:pPr>
            <w:r w:rsidRPr="00822EBF">
              <w:t>Detection bias</w:t>
            </w:r>
          </w:p>
        </w:tc>
        <w:tc>
          <w:tcPr>
            <w:tcW w:w="1275" w:type="dxa"/>
            <w:shd w:val="clear" w:color="D9E2F3" w:themeColor="accent1" w:themeTint="33" w:fill="FFC000" w:themeFill="accent4"/>
          </w:tcPr>
          <w:p w14:paraId="40632401" w14:textId="77777777" w:rsidR="008E765F" w:rsidRPr="00822EBF" w:rsidRDefault="008E765F" w:rsidP="00611251">
            <w:pPr>
              <w:pStyle w:val="RCTstable"/>
            </w:pPr>
            <w:r w:rsidRPr="00822EBF">
              <w:t>Unclear risk</w:t>
            </w:r>
          </w:p>
        </w:tc>
        <w:tc>
          <w:tcPr>
            <w:tcW w:w="11199" w:type="dxa"/>
            <w:shd w:val="clear" w:color="D9E2F3" w:themeColor="accent1" w:themeTint="33" w:fill="auto"/>
          </w:tcPr>
          <w:p w14:paraId="36691434" w14:textId="77777777" w:rsidR="008E765F" w:rsidRPr="00822EBF" w:rsidRDefault="008E765F" w:rsidP="00611251">
            <w:pPr>
              <w:pStyle w:val="RCTstable"/>
            </w:pPr>
            <w:r>
              <w:t>Trial described as “open”</w:t>
            </w:r>
            <w:r w:rsidRPr="00822EBF">
              <w:t>. No further information provided.</w:t>
            </w:r>
          </w:p>
        </w:tc>
      </w:tr>
      <w:tr w:rsidR="008E765F" w:rsidRPr="00822EBF" w14:paraId="45184309" w14:textId="77777777" w:rsidTr="005A5EBF">
        <w:trPr>
          <w:cantSplit/>
        </w:trPr>
        <w:tc>
          <w:tcPr>
            <w:tcW w:w="1560" w:type="dxa"/>
            <w:shd w:val="clear" w:color="D9E2F3" w:themeColor="accent1" w:themeTint="33" w:fill="auto"/>
          </w:tcPr>
          <w:p w14:paraId="390BCDB4" w14:textId="77777777" w:rsidR="008E765F" w:rsidRPr="00822EBF" w:rsidRDefault="008E765F" w:rsidP="00611251">
            <w:pPr>
              <w:pStyle w:val="RCTstable"/>
            </w:pPr>
            <w:r w:rsidRPr="00822EBF">
              <w:t>Incomplete outcome data</w:t>
            </w:r>
          </w:p>
        </w:tc>
        <w:tc>
          <w:tcPr>
            <w:tcW w:w="1275" w:type="dxa"/>
            <w:shd w:val="clear" w:color="D9E2F3" w:themeColor="accent1" w:themeTint="33" w:fill="FFC000" w:themeFill="accent4"/>
          </w:tcPr>
          <w:p w14:paraId="14DF40B2" w14:textId="77777777" w:rsidR="008E765F" w:rsidRPr="00822EBF" w:rsidRDefault="008E765F" w:rsidP="00611251">
            <w:pPr>
              <w:pStyle w:val="RCTstable"/>
            </w:pPr>
            <w:r w:rsidRPr="00822EBF">
              <w:t>Unclear risk</w:t>
            </w:r>
          </w:p>
        </w:tc>
        <w:tc>
          <w:tcPr>
            <w:tcW w:w="11199" w:type="dxa"/>
            <w:shd w:val="clear" w:color="D9E2F3" w:themeColor="accent1" w:themeTint="33" w:fill="auto"/>
          </w:tcPr>
          <w:p w14:paraId="53C19905" w14:textId="77777777" w:rsidR="008E765F" w:rsidRPr="00822EBF" w:rsidRDefault="008E765F" w:rsidP="00611251">
            <w:pPr>
              <w:pStyle w:val="RCTstable"/>
            </w:pPr>
            <w:r w:rsidRPr="00822EBF">
              <w:t>60 women were randomised; 54 women (90%) were analysed. 3 women dropped out from each group (4 due to early miscarriage, 1 with a twin pregnancy, and 1 woman moved away). No detail of whether the characteristics of the women lost to follow-up differed from those analysed</w:t>
            </w:r>
          </w:p>
        </w:tc>
      </w:tr>
      <w:tr w:rsidR="008E765F" w:rsidRPr="00822EBF" w14:paraId="37BCD239" w14:textId="77777777" w:rsidTr="005A5EBF">
        <w:trPr>
          <w:cantSplit/>
        </w:trPr>
        <w:tc>
          <w:tcPr>
            <w:tcW w:w="1560" w:type="dxa"/>
            <w:shd w:val="clear" w:color="D9E2F3" w:themeColor="accent1" w:themeTint="33" w:fill="auto"/>
          </w:tcPr>
          <w:p w14:paraId="4ED09187" w14:textId="77777777" w:rsidR="008E765F" w:rsidRPr="00822EBF" w:rsidRDefault="008E765F" w:rsidP="00611251">
            <w:pPr>
              <w:pStyle w:val="RCTstable"/>
            </w:pPr>
            <w:r w:rsidRPr="00822EBF">
              <w:t>Selective reporting</w:t>
            </w:r>
          </w:p>
        </w:tc>
        <w:tc>
          <w:tcPr>
            <w:tcW w:w="1275" w:type="dxa"/>
            <w:shd w:val="clear" w:color="D9E2F3" w:themeColor="accent1" w:themeTint="33" w:fill="FF4D19"/>
          </w:tcPr>
          <w:p w14:paraId="326BB90B" w14:textId="77777777" w:rsidR="008E765F" w:rsidRPr="00822EBF" w:rsidRDefault="008E765F" w:rsidP="00611251">
            <w:pPr>
              <w:pStyle w:val="RCTstable"/>
            </w:pPr>
            <w:r w:rsidRPr="00822EBF">
              <w:t>High risk</w:t>
            </w:r>
          </w:p>
        </w:tc>
        <w:tc>
          <w:tcPr>
            <w:tcW w:w="11199" w:type="dxa"/>
            <w:shd w:val="clear" w:color="D9E2F3" w:themeColor="accent1" w:themeTint="33" w:fill="auto"/>
          </w:tcPr>
          <w:p w14:paraId="69A69C08" w14:textId="77777777" w:rsidR="008E765F" w:rsidRPr="00822EBF" w:rsidRDefault="008E765F" w:rsidP="00611251">
            <w:pPr>
              <w:pStyle w:val="RCTstable"/>
            </w:pPr>
            <w:r w:rsidRPr="00822EBF">
              <w:t>For the baseline characteristics, and a number of other outcomes, data were reported by groups,</w:t>
            </w:r>
            <w:r>
              <w:t xml:space="preserve"> with the P values reported as “NS”</w:t>
            </w:r>
            <w:r w:rsidRPr="00822EBF">
              <w:t xml:space="preserve"> (indicating non-significance). For a number of outcomes</w:t>
            </w:r>
            <w:r>
              <w:t>, the data were not presented (“</w:t>
            </w:r>
            <w:r w:rsidRPr="00822EBF">
              <w:t>There was no statistically significant difference between the randomised groups in terms of pre-eclampsia, induction of labo</w:t>
            </w:r>
            <w:r>
              <w:t>u</w:t>
            </w:r>
            <w:r w:rsidRPr="00822EBF">
              <w:t>r, lacerations, C</w:t>
            </w:r>
            <w:r>
              <w:t>a</w:t>
            </w:r>
            <w:r w:rsidRPr="00822EBF">
              <w:t>esare</w:t>
            </w:r>
            <w:r>
              <w:t>an deliveries (data not shown)”</w:t>
            </w:r>
            <w:r w:rsidRPr="00822EBF">
              <w:t>)</w:t>
            </w:r>
          </w:p>
        </w:tc>
      </w:tr>
      <w:tr w:rsidR="008E765F" w:rsidRPr="00822EBF" w14:paraId="3CBA0517" w14:textId="77777777" w:rsidTr="005A5EBF">
        <w:trPr>
          <w:cantSplit/>
        </w:trPr>
        <w:tc>
          <w:tcPr>
            <w:tcW w:w="1560" w:type="dxa"/>
            <w:shd w:val="clear" w:color="D9E2F3" w:themeColor="accent1" w:themeTint="33" w:fill="auto"/>
          </w:tcPr>
          <w:p w14:paraId="61D99D16" w14:textId="77777777" w:rsidR="008E765F" w:rsidRPr="00822EBF" w:rsidRDefault="008E765F" w:rsidP="00611251">
            <w:pPr>
              <w:pStyle w:val="RCTstable"/>
            </w:pPr>
            <w:r w:rsidRPr="00822EBF">
              <w:t xml:space="preserve">Other limitations </w:t>
            </w:r>
          </w:p>
        </w:tc>
        <w:tc>
          <w:tcPr>
            <w:tcW w:w="1275" w:type="dxa"/>
            <w:shd w:val="clear" w:color="D9E2F3" w:themeColor="accent1" w:themeTint="33" w:fill="FFC000" w:themeFill="accent4"/>
          </w:tcPr>
          <w:p w14:paraId="746C40A9" w14:textId="77777777" w:rsidR="008E765F" w:rsidRPr="00822EBF" w:rsidRDefault="008E765F" w:rsidP="00611251">
            <w:pPr>
              <w:pStyle w:val="RCTstable"/>
            </w:pPr>
            <w:r w:rsidRPr="00822EBF">
              <w:t>Unclear risk</w:t>
            </w:r>
          </w:p>
        </w:tc>
        <w:tc>
          <w:tcPr>
            <w:tcW w:w="11199" w:type="dxa"/>
            <w:shd w:val="clear" w:color="D9E2F3" w:themeColor="accent1" w:themeTint="33" w:fill="auto"/>
          </w:tcPr>
          <w:p w14:paraId="77F99445" w14:textId="02429393" w:rsidR="008E765F" w:rsidRPr="00822EBF" w:rsidRDefault="008E765F" w:rsidP="00611251">
            <w:pPr>
              <w:pStyle w:val="RCTstable"/>
            </w:pPr>
            <w:r w:rsidRPr="00822EBF">
              <w:t>Pre-pregnancy weight in the intervention group tended</w:t>
            </w:r>
            <w:r>
              <w:t xml:space="preserve"> to be higher (P</w:t>
            </w:r>
            <w:r w:rsidR="00162E95">
              <w:t>=</w:t>
            </w:r>
            <w:r>
              <w:t>0.061) with “all women weighing over 100 kg”</w:t>
            </w:r>
            <w:r w:rsidRPr="00822EBF">
              <w:t xml:space="preserve"> being in the intervention group. Women in the control group tended to have a higher educational status (P</w:t>
            </w:r>
            <w:r w:rsidR="00162E95">
              <w:t>=</w:t>
            </w:r>
            <w:r w:rsidRPr="00822EBF">
              <w:t>0.080)</w:t>
            </w:r>
            <w:r>
              <w:t>.</w:t>
            </w:r>
          </w:p>
        </w:tc>
      </w:tr>
      <w:tr w:rsidR="00605856" w:rsidRPr="00B52546" w14:paraId="5D5EE455" w14:textId="77777777" w:rsidTr="005A5EBF">
        <w:trPr>
          <w:cantSplit/>
        </w:trPr>
        <w:tc>
          <w:tcPr>
            <w:tcW w:w="14034" w:type="dxa"/>
            <w:gridSpan w:val="3"/>
            <w:shd w:val="solid" w:color="D9E2F3" w:themeColor="accent1" w:themeTint="33" w:fill="auto"/>
          </w:tcPr>
          <w:p w14:paraId="44D29304" w14:textId="5A5BF7AB" w:rsidR="00605856" w:rsidRPr="00B52546" w:rsidRDefault="00605856" w:rsidP="002747EA">
            <w:pPr>
              <w:pStyle w:val="RCTstable"/>
              <w:keepNext/>
              <w:rPr>
                <w:b/>
              </w:rPr>
            </w:pPr>
            <w:r>
              <w:rPr>
                <w:rFonts w:ascii="Century Gothic" w:hAnsi="Century Gothic"/>
                <w:b/>
                <w:noProof/>
              </w:rPr>
              <w:t>Kunath et al 2019</w:t>
            </w:r>
            <w:r w:rsidR="00E37D04">
              <w:rPr>
                <w:rFonts w:ascii="Century Gothic" w:hAnsi="Century Gothic"/>
                <w:b/>
                <w:noProof/>
              </w:rPr>
              <w:fldChar w:fldCharType="begin">
                <w:fldData xml:space="preserve">PEVuZE5vdGU+PENpdGU+PEF1dGhvcj5LdW5hdGg8L0F1dGhvcj48WWVhcj4yMDE5PC9ZZWFyPjxS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</w:fldData>
              </w:fldChar>
            </w:r>
            <w:r w:rsidR="002747EA">
              <w:rPr>
                <w:rFonts w:ascii="Century Gothic" w:hAnsi="Century Gothic"/>
                <w:b/>
                <w:noProof/>
              </w:rPr>
              <w:instrText xml:space="preserve"> ADDIN EN.CITE </w:instrText>
            </w:r>
            <w:r w:rsidR="002747EA">
              <w:rPr>
                <w:rFonts w:ascii="Century Gothic" w:hAnsi="Century Gothic"/>
                <w:b/>
                <w:noProof/>
              </w:rPr>
              <w:fldChar w:fldCharType="begin">
                <w:fldData xml:space="preserve">PEVuZE5vdGU+PENpdGU+PEF1dGhvcj5LdW5hdGg8L0F1dGhvcj48WWVhcj4yMDE5PC9ZZWFyPjxS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</w:fldData>
              </w:fldChar>
            </w:r>
            <w:r w:rsidR="002747EA">
              <w:rPr>
                <w:rFonts w:ascii="Century Gothic" w:hAnsi="Century Gothic"/>
                <w:b/>
                <w:noProof/>
              </w:rPr>
              <w:instrText xml:space="preserve"> ADDIN EN.CITE.DATA </w:instrText>
            </w:r>
            <w:r w:rsidR="002747EA">
              <w:rPr>
                <w:rFonts w:ascii="Century Gothic" w:hAnsi="Century Gothic"/>
                <w:b/>
                <w:noProof/>
              </w:rPr>
            </w:r>
            <w:r w:rsidR="002747EA">
              <w:rPr>
                <w:rFonts w:ascii="Century Gothic" w:hAnsi="Century Gothic"/>
                <w:b/>
                <w:noProof/>
              </w:rPr>
              <w:fldChar w:fldCharType="end"/>
            </w:r>
            <w:r w:rsidR="00E37D04">
              <w:rPr>
                <w:rFonts w:ascii="Century Gothic" w:hAnsi="Century Gothic"/>
                <w:b/>
                <w:noProof/>
              </w:rPr>
            </w:r>
            <w:r w:rsidR="00E37D04">
              <w:rPr>
                <w:rFonts w:ascii="Century Gothic" w:hAnsi="Century Gothic"/>
                <w:b/>
                <w:noProof/>
              </w:rPr>
              <w:fldChar w:fldCharType="separate"/>
            </w:r>
            <w:r w:rsidR="002747EA" w:rsidRPr="002747EA">
              <w:rPr>
                <w:b/>
                <w:noProof/>
                <w:sz w:val="18"/>
                <w:vertAlign w:val="superscript"/>
              </w:rPr>
              <w:t>497</w:t>
            </w:r>
            <w:r w:rsidR="00E37D04">
              <w:rPr>
                <w:rFonts w:ascii="Century Gothic" w:hAnsi="Century Gothic"/>
                <w:b/>
                <w:noProof/>
              </w:rPr>
              <w:fldChar w:fldCharType="end"/>
            </w:r>
          </w:p>
        </w:tc>
      </w:tr>
      <w:tr w:rsidR="00284A11" w:rsidRPr="00822EBF" w14:paraId="73A96E5F" w14:textId="77777777" w:rsidTr="005A5EBF">
        <w:trPr>
          <w:cantSplit/>
        </w:trPr>
        <w:tc>
          <w:tcPr>
            <w:tcW w:w="1560" w:type="dxa"/>
            <w:shd w:val="clear" w:color="D9E2F3" w:themeColor="accent1" w:themeTint="33" w:fill="auto"/>
          </w:tcPr>
          <w:p w14:paraId="1C6A6F97" w14:textId="77777777" w:rsidR="00284A11" w:rsidRPr="00822EBF" w:rsidRDefault="00284A11" w:rsidP="00DB441B">
            <w:pPr>
              <w:pStyle w:val="RCTstable"/>
              <w:keepNext/>
            </w:pPr>
            <w:r w:rsidRPr="00822EBF">
              <w:t>Random sequence generation</w:t>
            </w:r>
          </w:p>
        </w:tc>
        <w:tc>
          <w:tcPr>
            <w:tcW w:w="1275" w:type="dxa"/>
            <w:shd w:val="clear" w:color="D9E2F3" w:themeColor="accent1" w:themeTint="33" w:fill="70AD47" w:themeFill="accent6"/>
          </w:tcPr>
          <w:p w14:paraId="3A47BE1C" w14:textId="77777777" w:rsidR="00284A11" w:rsidRPr="00822EBF" w:rsidRDefault="00284A11" w:rsidP="00DB441B">
            <w:pPr>
              <w:pStyle w:val="RCTstable"/>
              <w:keepNext/>
            </w:pPr>
            <w:r w:rsidRPr="00822EBF">
              <w:t>Low risk</w:t>
            </w:r>
          </w:p>
        </w:tc>
        <w:tc>
          <w:tcPr>
            <w:tcW w:w="11199" w:type="dxa"/>
            <w:shd w:val="clear" w:color="D9E2F3" w:themeColor="accent1" w:themeTint="33" w:fill="auto"/>
          </w:tcPr>
          <w:p w14:paraId="6D55123C" w14:textId="4BBA9814" w:rsidR="00284A11" w:rsidRPr="00822EBF" w:rsidRDefault="00284A11" w:rsidP="00DB441B">
            <w:pPr>
              <w:pStyle w:val="RCTstable"/>
              <w:keepNext/>
            </w:pPr>
            <w:r>
              <w:t xml:space="preserve">Cluster randomised — </w:t>
            </w:r>
            <w:r w:rsidRPr="007B154D">
              <w:t>Within these five regions, paired cluster randomisation</w:t>
            </w:r>
            <w:r>
              <w:t xml:space="preserve"> </w:t>
            </w:r>
            <w:r w:rsidRPr="007B154D">
              <w:t>was conducted by matching two areas per</w:t>
            </w:r>
            <w:r>
              <w:t xml:space="preserve"> </w:t>
            </w:r>
            <w:r w:rsidRPr="007B154D">
              <w:t>region according to birth figures and socioeconomic</w:t>
            </w:r>
            <w:r>
              <w:t xml:space="preserve"> </w:t>
            </w:r>
            <w:r w:rsidRPr="007B154D">
              <w:t>status. In each of the five pairs, both urban and rural</w:t>
            </w:r>
            <w:r>
              <w:t xml:space="preserve"> </w:t>
            </w:r>
            <w:r w:rsidRPr="007B154D">
              <w:t>districts were included. One area of each pair was randomly</w:t>
            </w:r>
            <w:r>
              <w:t xml:space="preserve"> </w:t>
            </w:r>
            <w:r w:rsidRPr="007B154D">
              <w:t>assigned to the intervention and the other to the</w:t>
            </w:r>
            <w:r>
              <w:t xml:space="preserve"> </w:t>
            </w:r>
            <w:r w:rsidRPr="007B154D">
              <w:t>control group.</w:t>
            </w:r>
          </w:p>
        </w:tc>
      </w:tr>
      <w:tr w:rsidR="00284A11" w:rsidRPr="00822EBF" w14:paraId="5A275898" w14:textId="77777777" w:rsidTr="005A5EBF">
        <w:trPr>
          <w:cantSplit/>
        </w:trPr>
        <w:tc>
          <w:tcPr>
            <w:tcW w:w="1560" w:type="dxa"/>
            <w:shd w:val="clear" w:color="D9E2F3" w:themeColor="accent1" w:themeTint="33" w:fill="auto"/>
          </w:tcPr>
          <w:p w14:paraId="45FC25FA" w14:textId="77777777" w:rsidR="00284A11" w:rsidRPr="00822EBF" w:rsidRDefault="00284A11" w:rsidP="00DB441B">
            <w:pPr>
              <w:pStyle w:val="RCTstable"/>
              <w:keepNext/>
            </w:pPr>
            <w:r w:rsidRPr="00822EBF">
              <w:t xml:space="preserve">Allocation concealment </w:t>
            </w:r>
          </w:p>
        </w:tc>
        <w:tc>
          <w:tcPr>
            <w:tcW w:w="1275" w:type="dxa"/>
            <w:shd w:val="clear" w:color="D9E2F3" w:themeColor="accent1" w:themeTint="33" w:fill="FFC000" w:themeFill="accent4"/>
          </w:tcPr>
          <w:p w14:paraId="7549BE36" w14:textId="77777777" w:rsidR="00284A11" w:rsidRPr="00822EBF" w:rsidRDefault="00284A11" w:rsidP="00DB441B">
            <w:pPr>
              <w:pStyle w:val="RCTstable"/>
              <w:keepNext/>
            </w:pPr>
            <w:r w:rsidRPr="00822EBF">
              <w:t>Unclear risk</w:t>
            </w:r>
          </w:p>
        </w:tc>
        <w:tc>
          <w:tcPr>
            <w:tcW w:w="11199" w:type="dxa"/>
            <w:shd w:val="clear" w:color="D9E2F3" w:themeColor="accent1" w:themeTint="33" w:fill="auto"/>
          </w:tcPr>
          <w:p w14:paraId="29130804" w14:textId="69A82BA4" w:rsidR="00284A11" w:rsidRPr="00822EBF" w:rsidRDefault="00284A11" w:rsidP="00DB441B">
            <w:pPr>
              <w:pStyle w:val="RCTstable"/>
              <w:keepNext/>
            </w:pPr>
            <w:r>
              <w:t>Not described.</w:t>
            </w:r>
          </w:p>
        </w:tc>
      </w:tr>
      <w:tr w:rsidR="00284A11" w:rsidRPr="00822EBF" w14:paraId="3872BAA5" w14:textId="77777777" w:rsidTr="005A5EBF">
        <w:trPr>
          <w:cantSplit/>
        </w:trPr>
        <w:tc>
          <w:tcPr>
            <w:tcW w:w="1560" w:type="dxa"/>
            <w:shd w:val="clear" w:color="D9E2F3" w:themeColor="accent1" w:themeTint="33" w:fill="auto"/>
          </w:tcPr>
          <w:p w14:paraId="327EA293" w14:textId="77777777" w:rsidR="00284A11" w:rsidRPr="00822EBF" w:rsidRDefault="00284A11" w:rsidP="00DB441B">
            <w:pPr>
              <w:pStyle w:val="RCTstable"/>
              <w:keepNext/>
            </w:pPr>
            <w:r w:rsidRPr="00822EBF">
              <w:t>Performance bias</w:t>
            </w:r>
          </w:p>
        </w:tc>
        <w:tc>
          <w:tcPr>
            <w:tcW w:w="1275" w:type="dxa"/>
            <w:shd w:val="clear" w:color="D9E2F3" w:themeColor="accent1" w:themeTint="33" w:fill="FFC000" w:themeFill="accent4"/>
          </w:tcPr>
          <w:p w14:paraId="3F2FB5B2" w14:textId="4C5FAA53" w:rsidR="00284A11" w:rsidRPr="00822EBF" w:rsidRDefault="00284A11" w:rsidP="00DB441B">
            <w:pPr>
              <w:pStyle w:val="RCTstable"/>
              <w:keepNext/>
            </w:pPr>
            <w:r>
              <w:t>Unclear</w:t>
            </w:r>
            <w:r w:rsidRPr="00822EBF">
              <w:t xml:space="preserve"> risk</w:t>
            </w:r>
          </w:p>
        </w:tc>
        <w:tc>
          <w:tcPr>
            <w:tcW w:w="11199" w:type="dxa"/>
            <w:shd w:val="clear" w:color="D9E2F3" w:themeColor="accent1" w:themeTint="33" w:fill="auto"/>
          </w:tcPr>
          <w:p w14:paraId="245A54C4" w14:textId="3D29D74E" w:rsidR="00284A11" w:rsidRPr="00822EBF" w:rsidRDefault="00284A11" w:rsidP="00DB441B">
            <w:pPr>
              <w:pStyle w:val="RCTstable"/>
              <w:keepNext/>
            </w:pPr>
            <w:r>
              <w:t>Not described.</w:t>
            </w:r>
          </w:p>
        </w:tc>
      </w:tr>
      <w:tr w:rsidR="00284A11" w:rsidRPr="00822EBF" w14:paraId="3AD525DF" w14:textId="77777777" w:rsidTr="005A5EBF">
        <w:trPr>
          <w:cantSplit/>
        </w:trPr>
        <w:tc>
          <w:tcPr>
            <w:tcW w:w="1560" w:type="dxa"/>
            <w:shd w:val="clear" w:color="D9E2F3" w:themeColor="accent1" w:themeTint="33" w:fill="auto"/>
          </w:tcPr>
          <w:p w14:paraId="246F24CF" w14:textId="77777777" w:rsidR="00284A11" w:rsidRPr="00822EBF" w:rsidRDefault="00284A11" w:rsidP="00DB441B">
            <w:pPr>
              <w:pStyle w:val="RCTstable"/>
              <w:keepNext/>
            </w:pPr>
            <w:r w:rsidRPr="00822EBF">
              <w:t>Detection bias</w:t>
            </w:r>
          </w:p>
        </w:tc>
        <w:tc>
          <w:tcPr>
            <w:tcW w:w="1275" w:type="dxa"/>
            <w:shd w:val="clear" w:color="D9E2F3" w:themeColor="accent1" w:themeTint="33" w:fill="FFC000" w:themeFill="accent4"/>
          </w:tcPr>
          <w:p w14:paraId="56E3DD02" w14:textId="77777777" w:rsidR="00284A11" w:rsidRPr="00822EBF" w:rsidRDefault="00284A11" w:rsidP="00DB441B">
            <w:pPr>
              <w:pStyle w:val="RCTstable"/>
              <w:keepNext/>
            </w:pPr>
            <w:r w:rsidRPr="00822EBF">
              <w:t>Unclear risk</w:t>
            </w:r>
          </w:p>
        </w:tc>
        <w:tc>
          <w:tcPr>
            <w:tcW w:w="11199" w:type="dxa"/>
            <w:shd w:val="clear" w:color="D9E2F3" w:themeColor="accent1" w:themeTint="33" w:fill="auto"/>
          </w:tcPr>
          <w:p w14:paraId="7EA27E53" w14:textId="66F524B6" w:rsidR="00284A11" w:rsidRPr="00822EBF" w:rsidRDefault="00284A11" w:rsidP="00DB441B">
            <w:pPr>
              <w:pStyle w:val="RCTstable"/>
              <w:keepNext/>
            </w:pPr>
            <w:r w:rsidRPr="00822EBF">
              <w:t>Not described</w:t>
            </w:r>
            <w:r>
              <w:t>.</w:t>
            </w:r>
          </w:p>
        </w:tc>
      </w:tr>
      <w:tr w:rsidR="00284A11" w:rsidRPr="00822EBF" w14:paraId="43378704" w14:textId="77777777" w:rsidTr="005A5EBF">
        <w:trPr>
          <w:cantSplit/>
        </w:trPr>
        <w:tc>
          <w:tcPr>
            <w:tcW w:w="1560" w:type="dxa"/>
            <w:shd w:val="clear" w:color="D9E2F3" w:themeColor="accent1" w:themeTint="33" w:fill="auto"/>
          </w:tcPr>
          <w:p w14:paraId="1E1AAF42" w14:textId="77777777" w:rsidR="00284A11" w:rsidRPr="00822EBF" w:rsidRDefault="00284A11" w:rsidP="00465384">
            <w:pPr>
              <w:pStyle w:val="RCTstable"/>
            </w:pPr>
            <w:r w:rsidRPr="00822EBF">
              <w:t>Incomplete outcome data</w:t>
            </w:r>
          </w:p>
        </w:tc>
        <w:tc>
          <w:tcPr>
            <w:tcW w:w="1275" w:type="dxa"/>
            <w:shd w:val="clear" w:color="D9E2F3" w:themeColor="accent1" w:themeTint="33" w:fill="70AD47" w:themeFill="accent6"/>
          </w:tcPr>
          <w:p w14:paraId="00C24941" w14:textId="243565A9" w:rsidR="00284A11" w:rsidRPr="00822EBF" w:rsidRDefault="00284A11" w:rsidP="00465384">
            <w:pPr>
              <w:pStyle w:val="RCTstable"/>
            </w:pPr>
            <w:r>
              <w:t>Low</w:t>
            </w:r>
            <w:r w:rsidRPr="00822EBF">
              <w:t xml:space="preserve"> risk</w:t>
            </w:r>
          </w:p>
        </w:tc>
        <w:tc>
          <w:tcPr>
            <w:tcW w:w="11199" w:type="dxa"/>
            <w:shd w:val="clear" w:color="D9E2F3" w:themeColor="accent1" w:themeTint="33" w:fill="auto"/>
          </w:tcPr>
          <w:p w14:paraId="3880E0A9" w14:textId="26FA0D59" w:rsidR="00284A11" w:rsidRPr="00822EBF" w:rsidRDefault="00284A11" w:rsidP="00465384">
            <w:pPr>
              <w:pStyle w:val="RCTstable"/>
            </w:pPr>
            <w:r w:rsidRPr="000B4253">
              <w:t>Reasons for</w:t>
            </w:r>
            <w:r>
              <w:t xml:space="preserve"> </w:t>
            </w:r>
            <w:r w:rsidRPr="000B4253">
              <w:t>missing outcome data were miscarriage (</w:t>
            </w:r>
            <w:r w:rsidRPr="000B4253">
              <w:rPr>
                <w:rFonts w:ascii="Helvetica" w:hAnsi="Helvetica"/>
              </w:rPr>
              <w:t>n</w:t>
            </w:r>
            <w:r w:rsidR="00162E95">
              <w:rPr>
                <w:rFonts w:ascii="Helvetica" w:hAnsi="Helvetica"/>
              </w:rPr>
              <w:t>=</w:t>
            </w:r>
            <w:r w:rsidRPr="000B4253">
              <w:t>73), termination</w:t>
            </w:r>
            <w:r>
              <w:t xml:space="preserve"> </w:t>
            </w:r>
            <w:r w:rsidRPr="000B4253">
              <w:t>(</w:t>
            </w:r>
            <w:r w:rsidRPr="000B4253">
              <w:rPr>
                <w:rFonts w:ascii="Helvetica" w:hAnsi="Helvetica"/>
              </w:rPr>
              <w:t>n</w:t>
            </w:r>
            <w:r w:rsidR="00162E95">
              <w:rPr>
                <w:rFonts w:ascii="Helvetica" w:hAnsi="Helvetica"/>
              </w:rPr>
              <w:t>=</w:t>
            </w:r>
            <w:r w:rsidRPr="000B4253">
              <w:t>9) or severe pregnancy complications (</w:t>
            </w:r>
            <w:r w:rsidRPr="000B4253">
              <w:rPr>
                <w:rFonts w:ascii="Helvetica" w:hAnsi="Helvetica"/>
              </w:rPr>
              <w:t>n</w:t>
            </w:r>
            <w:r w:rsidR="00162E95">
              <w:rPr>
                <w:rFonts w:ascii="Helvetica" w:hAnsi="Helvetica"/>
              </w:rPr>
              <w:t>=</w:t>
            </w:r>
            <w:r w:rsidRPr="000B4253">
              <w:t>4). A</w:t>
            </w:r>
            <w:r>
              <w:t xml:space="preserve"> </w:t>
            </w:r>
            <w:r w:rsidRPr="000B4253">
              <w:t>further 158 (7.0%) women dropped out from both groups</w:t>
            </w:r>
            <w:r>
              <w:t xml:space="preserve"> </w:t>
            </w:r>
            <w:r w:rsidRPr="000B4253">
              <w:t>due to (multiple answers were possible) change of practice</w:t>
            </w:r>
            <w:r>
              <w:t xml:space="preserve"> </w:t>
            </w:r>
            <w:r w:rsidRPr="000B4253">
              <w:t>or residence (</w:t>
            </w:r>
            <w:r w:rsidRPr="000B4253">
              <w:rPr>
                <w:rFonts w:ascii="Helvetica" w:hAnsi="Helvetica"/>
              </w:rPr>
              <w:t>n</w:t>
            </w:r>
            <w:r w:rsidR="00162E95">
              <w:rPr>
                <w:rFonts w:ascii="Helvetica" w:hAnsi="Helvetica"/>
              </w:rPr>
              <w:t>=</w:t>
            </w:r>
            <w:r w:rsidRPr="000B4253">
              <w:t>65), decline of further study visits</w:t>
            </w:r>
            <w:r>
              <w:t xml:space="preserve"> </w:t>
            </w:r>
            <w:r w:rsidRPr="000B4253">
              <w:t>(</w:t>
            </w:r>
            <w:r w:rsidRPr="000B4253">
              <w:rPr>
                <w:rFonts w:ascii="Helvetica" w:hAnsi="Helvetica"/>
              </w:rPr>
              <w:t>n</w:t>
            </w:r>
            <w:r w:rsidR="00162E95">
              <w:rPr>
                <w:rFonts w:ascii="Helvetica" w:hAnsi="Helvetica"/>
              </w:rPr>
              <w:t>=</w:t>
            </w:r>
            <w:r w:rsidRPr="000B4253">
              <w:t>59) or no longer reachable (</w:t>
            </w:r>
            <w:r w:rsidRPr="000B4253">
              <w:rPr>
                <w:rFonts w:ascii="Helvetica" w:hAnsi="Helvetica"/>
              </w:rPr>
              <w:t>n</w:t>
            </w:r>
            <w:r w:rsidR="00162E95">
              <w:rPr>
                <w:rFonts w:ascii="Helvetica" w:hAnsi="Helvetica"/>
              </w:rPr>
              <w:t>=</w:t>
            </w:r>
            <w:r w:rsidRPr="000B4253">
              <w:t>31).</w:t>
            </w:r>
          </w:p>
        </w:tc>
      </w:tr>
      <w:tr w:rsidR="00284A11" w:rsidRPr="00822EBF" w14:paraId="1277DC3B" w14:textId="77777777" w:rsidTr="005A5EBF">
        <w:trPr>
          <w:cantSplit/>
        </w:trPr>
        <w:tc>
          <w:tcPr>
            <w:tcW w:w="1560" w:type="dxa"/>
            <w:shd w:val="clear" w:color="D9E2F3" w:themeColor="accent1" w:themeTint="33" w:fill="auto"/>
          </w:tcPr>
          <w:p w14:paraId="44437EAB" w14:textId="77777777" w:rsidR="00284A11" w:rsidRPr="00822EBF" w:rsidRDefault="00284A11" w:rsidP="00465384">
            <w:pPr>
              <w:pStyle w:val="RCTstable"/>
            </w:pPr>
            <w:r w:rsidRPr="00822EBF">
              <w:t>Selective reporting</w:t>
            </w:r>
          </w:p>
        </w:tc>
        <w:tc>
          <w:tcPr>
            <w:tcW w:w="1275" w:type="dxa"/>
            <w:shd w:val="clear" w:color="D9E2F3" w:themeColor="accent1" w:themeTint="33" w:fill="FFC000" w:themeFill="accent4"/>
          </w:tcPr>
          <w:p w14:paraId="6C5F3445" w14:textId="533A0258" w:rsidR="00284A11" w:rsidRPr="00822EBF" w:rsidRDefault="00284A11" w:rsidP="00465384">
            <w:pPr>
              <w:pStyle w:val="RCTstable"/>
            </w:pPr>
            <w:r>
              <w:t>Unclear</w:t>
            </w:r>
            <w:r w:rsidRPr="00822EBF">
              <w:t xml:space="preserve"> risk</w:t>
            </w:r>
          </w:p>
        </w:tc>
        <w:tc>
          <w:tcPr>
            <w:tcW w:w="11199" w:type="dxa"/>
            <w:shd w:val="clear" w:color="D9E2F3" w:themeColor="accent1" w:themeTint="33" w:fill="auto"/>
          </w:tcPr>
          <w:p w14:paraId="1B652637" w14:textId="6CA8C97C" w:rsidR="00284A11" w:rsidRPr="00822EBF" w:rsidRDefault="00284A11" w:rsidP="00465384">
            <w:pPr>
              <w:pStyle w:val="RCTstable"/>
            </w:pPr>
            <w:r>
              <w:t>Some secondary outcomes described in the study design have not yet been reported.</w:t>
            </w:r>
          </w:p>
        </w:tc>
      </w:tr>
      <w:tr w:rsidR="00284A11" w:rsidRPr="00822EBF" w14:paraId="7482BDE9" w14:textId="77777777" w:rsidTr="005A5EBF">
        <w:trPr>
          <w:cantSplit/>
        </w:trPr>
        <w:tc>
          <w:tcPr>
            <w:tcW w:w="1560" w:type="dxa"/>
            <w:shd w:val="clear" w:color="D9E2F3" w:themeColor="accent1" w:themeTint="33" w:fill="auto"/>
          </w:tcPr>
          <w:p w14:paraId="1B488B84" w14:textId="77777777" w:rsidR="00284A11" w:rsidRPr="00822EBF" w:rsidRDefault="00284A11" w:rsidP="00465384">
            <w:pPr>
              <w:pStyle w:val="RCTstable"/>
            </w:pPr>
            <w:r w:rsidRPr="00822EBF">
              <w:t xml:space="preserve">Other limitations </w:t>
            </w:r>
          </w:p>
        </w:tc>
        <w:tc>
          <w:tcPr>
            <w:tcW w:w="1275" w:type="dxa"/>
            <w:shd w:val="clear" w:color="D9E2F3" w:themeColor="accent1" w:themeTint="33" w:fill="FFC000" w:themeFill="accent4"/>
          </w:tcPr>
          <w:p w14:paraId="491D16C0" w14:textId="77777777" w:rsidR="00284A11" w:rsidRPr="00822EBF" w:rsidRDefault="00284A11" w:rsidP="00465384">
            <w:pPr>
              <w:pStyle w:val="RCTstable"/>
            </w:pPr>
            <w:r w:rsidRPr="00822EBF">
              <w:t>Unclear risk</w:t>
            </w:r>
          </w:p>
        </w:tc>
        <w:tc>
          <w:tcPr>
            <w:tcW w:w="11199" w:type="dxa"/>
            <w:shd w:val="clear" w:color="D9E2F3" w:themeColor="accent1" w:themeTint="33" w:fill="auto"/>
          </w:tcPr>
          <w:p w14:paraId="7BFEAEBF" w14:textId="07E92E66" w:rsidR="00284A11" w:rsidRPr="00822EBF" w:rsidRDefault="00284A11" w:rsidP="00465384">
            <w:pPr>
              <w:pStyle w:val="RCTstable"/>
            </w:pPr>
            <w:r>
              <w:t>The proportion of nulliparous women was higher in the intervention (62%) than in the control group (53%).</w:t>
            </w:r>
          </w:p>
        </w:tc>
      </w:tr>
      <w:tr w:rsidR="008E765F" w:rsidRPr="00B52546" w14:paraId="1A295749" w14:textId="77777777" w:rsidTr="005A5EBF">
        <w:trPr>
          <w:cantSplit/>
        </w:trPr>
        <w:tc>
          <w:tcPr>
            <w:tcW w:w="14034" w:type="dxa"/>
            <w:gridSpan w:val="3"/>
            <w:shd w:val="solid" w:color="D9E2F3" w:themeColor="accent1" w:themeTint="33" w:fill="auto"/>
          </w:tcPr>
          <w:p w14:paraId="47621E18" w14:textId="6AE8435D" w:rsidR="008E765F" w:rsidRPr="00B52546" w:rsidRDefault="008E765F" w:rsidP="002747EA">
            <w:pPr>
              <w:pStyle w:val="RCTstable"/>
              <w:keepNext/>
              <w:rPr>
                <w:b/>
              </w:rPr>
            </w:pPr>
            <w:r w:rsidRPr="0025597C">
              <w:rPr>
                <w:rFonts w:ascii="Century Gothic" w:hAnsi="Century Gothic"/>
                <w:b/>
                <w:noProof/>
              </w:rPr>
              <w:t>Luoto et al 2011</w:t>
            </w:r>
            <w:r>
              <w:rPr>
                <w:rFonts w:ascii="Century Gothic" w:hAnsi="Century Gothic"/>
                <w:noProof/>
              </w:rPr>
              <w:fldChar w:fldCharType="begin">
                <w:fldData xml:space="preserve">PEVuZE5vdGU+PENpdGU+PEF1dGhvcj5MdW90bzwvQXV0aG9yPjxZZWFyPjIwMTE8L1llYXI+PFJl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==
</w:fldData>
              </w:fldChar>
            </w:r>
            <w:r w:rsidR="002747EA">
              <w:rPr>
                <w:rFonts w:ascii="Century Gothic" w:hAnsi="Century Gothic"/>
                <w:noProof/>
              </w:rPr>
              <w:instrText xml:space="preserve"> ADDIN EN.CITE </w:instrText>
            </w:r>
            <w:r w:rsidR="002747EA">
              <w:rPr>
                <w:rFonts w:ascii="Century Gothic" w:hAnsi="Century Gothic"/>
                <w:noProof/>
              </w:rPr>
              <w:fldChar w:fldCharType="begin">
                <w:fldData xml:space="preserve">PEVuZE5vdGU+PENpdGU+PEF1dGhvcj5MdW90bzwvQXV0aG9yPjxZZWFyPjIwMTE8L1llYXI+PFJl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==
</w:fldData>
              </w:fldChar>
            </w:r>
            <w:r w:rsidR="002747EA">
              <w:rPr>
                <w:rFonts w:ascii="Century Gothic" w:hAnsi="Century Gothic"/>
                <w:noProof/>
              </w:rPr>
              <w:instrText xml:space="preserve"> ADDIN EN.CITE.DATA </w:instrText>
            </w:r>
            <w:r w:rsidR="002747EA">
              <w:rPr>
                <w:rFonts w:ascii="Century Gothic" w:hAnsi="Century Gothic"/>
                <w:noProof/>
              </w:rPr>
            </w:r>
            <w:r w:rsidR="002747EA">
              <w:rPr>
                <w:rFonts w:ascii="Century Gothic" w:hAnsi="Century Gothic"/>
                <w:noProof/>
              </w:rPr>
              <w:fldChar w:fldCharType="end"/>
            </w:r>
            <w:r>
              <w:rPr>
                <w:rFonts w:ascii="Century Gothic" w:hAnsi="Century Gothic"/>
                <w:noProof/>
              </w:rPr>
            </w:r>
            <w:r>
              <w:rPr>
                <w:rFonts w:ascii="Century Gothic" w:hAnsi="Century Gothic"/>
                <w:noProof/>
              </w:rPr>
              <w:fldChar w:fldCharType="separate"/>
            </w:r>
            <w:r w:rsidR="002747EA" w:rsidRPr="002747EA">
              <w:rPr>
                <w:noProof/>
                <w:sz w:val="18"/>
                <w:vertAlign w:val="superscript"/>
              </w:rPr>
              <w:t>522,548-550</w:t>
            </w:r>
            <w:r>
              <w:rPr>
                <w:rFonts w:ascii="Century Gothic" w:hAnsi="Century Gothic"/>
                <w:noProof/>
              </w:rPr>
              <w:fldChar w:fldCharType="end"/>
            </w:r>
          </w:p>
        </w:tc>
      </w:tr>
      <w:tr w:rsidR="008E765F" w:rsidRPr="00822EBF" w14:paraId="6F68D73E" w14:textId="77777777" w:rsidTr="005A5EBF">
        <w:trPr>
          <w:cantSplit/>
        </w:trPr>
        <w:tc>
          <w:tcPr>
            <w:tcW w:w="1560" w:type="dxa"/>
            <w:shd w:val="clear" w:color="D9E2F3" w:themeColor="accent1" w:themeTint="33" w:fill="auto"/>
          </w:tcPr>
          <w:p w14:paraId="3F0659D2" w14:textId="77777777" w:rsidR="008E765F" w:rsidRPr="00822EBF" w:rsidRDefault="008E765F" w:rsidP="00611251">
            <w:pPr>
              <w:pStyle w:val="RCTstable"/>
              <w:keepNext/>
            </w:pPr>
            <w:r w:rsidRPr="00822EBF">
              <w:t>Random sequence generation</w:t>
            </w:r>
          </w:p>
        </w:tc>
        <w:tc>
          <w:tcPr>
            <w:tcW w:w="1275" w:type="dxa"/>
            <w:shd w:val="clear" w:color="D9E2F3" w:themeColor="accent1" w:themeTint="33" w:fill="70AD47" w:themeFill="accent6"/>
          </w:tcPr>
          <w:p w14:paraId="71B0A002" w14:textId="77777777" w:rsidR="008E765F" w:rsidRPr="00822EBF" w:rsidRDefault="008E765F" w:rsidP="00611251">
            <w:pPr>
              <w:pStyle w:val="RCTstable"/>
              <w:keepNext/>
            </w:pPr>
            <w:r w:rsidRPr="00822EBF">
              <w:t>Low risk</w:t>
            </w:r>
          </w:p>
        </w:tc>
        <w:tc>
          <w:tcPr>
            <w:tcW w:w="11199" w:type="dxa"/>
            <w:shd w:val="clear" w:color="D9E2F3" w:themeColor="accent1" w:themeTint="33" w:fill="auto"/>
          </w:tcPr>
          <w:p w14:paraId="1FF75AF3" w14:textId="77777777" w:rsidR="008E765F" w:rsidRPr="00822EBF" w:rsidRDefault="008E765F" w:rsidP="00611251">
            <w:pPr>
              <w:pStyle w:val="RCTstable"/>
              <w:keepNext/>
            </w:pPr>
            <w:r>
              <w:t>“In the randomis</w:t>
            </w:r>
            <w:r w:rsidRPr="00822EBF">
              <w:t>ation process, participating municipalities were first pairwise matched with regard to annual number of births, size and socioeconomic level of the population, estimated incidence of GDM, and urbanity level. M</w:t>
            </w:r>
            <w:r>
              <w:t>unicipalities were then randomis</w:t>
            </w:r>
            <w:r w:rsidRPr="00822EBF">
              <w:t>ed by computer</w:t>
            </w:r>
            <w:r>
              <w:t>.”</w:t>
            </w:r>
          </w:p>
        </w:tc>
      </w:tr>
      <w:tr w:rsidR="008E765F" w:rsidRPr="00822EBF" w14:paraId="247D86F2" w14:textId="77777777" w:rsidTr="005A5EBF">
        <w:trPr>
          <w:cantSplit/>
        </w:trPr>
        <w:tc>
          <w:tcPr>
            <w:tcW w:w="1560" w:type="dxa"/>
            <w:shd w:val="clear" w:color="D9E2F3" w:themeColor="accent1" w:themeTint="33" w:fill="auto"/>
          </w:tcPr>
          <w:p w14:paraId="241663DB" w14:textId="77777777" w:rsidR="008E765F" w:rsidRPr="00822EBF" w:rsidRDefault="008E765F" w:rsidP="00611251">
            <w:pPr>
              <w:pStyle w:val="RCTstable"/>
            </w:pPr>
            <w:r w:rsidRPr="00822EBF">
              <w:t xml:space="preserve">Allocation concealment </w:t>
            </w:r>
          </w:p>
        </w:tc>
        <w:tc>
          <w:tcPr>
            <w:tcW w:w="1275" w:type="dxa"/>
            <w:shd w:val="clear" w:color="D9E2F3" w:themeColor="accent1" w:themeTint="33" w:fill="FFC000" w:themeFill="accent4"/>
          </w:tcPr>
          <w:p w14:paraId="0A0185A1" w14:textId="77777777" w:rsidR="008E765F" w:rsidRPr="00822EBF" w:rsidRDefault="008E765F" w:rsidP="00611251">
            <w:pPr>
              <w:pStyle w:val="RCTstable"/>
            </w:pPr>
            <w:r w:rsidRPr="00822EBF">
              <w:t>Unclear risk</w:t>
            </w:r>
          </w:p>
        </w:tc>
        <w:tc>
          <w:tcPr>
            <w:tcW w:w="11199" w:type="dxa"/>
            <w:shd w:val="clear" w:color="D9E2F3" w:themeColor="accent1" w:themeTint="33" w:fill="auto"/>
          </w:tcPr>
          <w:p w14:paraId="77702662" w14:textId="77777777" w:rsidR="008E765F" w:rsidRPr="00822EBF" w:rsidRDefault="008E765F" w:rsidP="00611251">
            <w:pPr>
              <w:pStyle w:val="RCTstable"/>
            </w:pPr>
            <w:r w:rsidRPr="00822EBF">
              <w:t>Not described</w:t>
            </w:r>
            <w:r>
              <w:t>.</w:t>
            </w:r>
          </w:p>
        </w:tc>
      </w:tr>
      <w:tr w:rsidR="008E765F" w:rsidRPr="00822EBF" w14:paraId="0518D91A" w14:textId="77777777" w:rsidTr="005A5EBF">
        <w:trPr>
          <w:cantSplit/>
        </w:trPr>
        <w:tc>
          <w:tcPr>
            <w:tcW w:w="1560" w:type="dxa"/>
            <w:shd w:val="clear" w:color="D9E2F3" w:themeColor="accent1" w:themeTint="33" w:fill="auto"/>
          </w:tcPr>
          <w:p w14:paraId="7EAEC9CD" w14:textId="77777777" w:rsidR="008E765F" w:rsidRPr="00822EBF" w:rsidRDefault="008E765F" w:rsidP="00611251">
            <w:pPr>
              <w:pStyle w:val="RCTstable"/>
            </w:pPr>
            <w:r w:rsidRPr="00822EBF">
              <w:t>Performance bias</w:t>
            </w:r>
          </w:p>
        </w:tc>
        <w:tc>
          <w:tcPr>
            <w:tcW w:w="1275" w:type="dxa"/>
            <w:shd w:val="clear" w:color="D9E2F3" w:themeColor="accent1" w:themeTint="33" w:fill="FF4D19"/>
          </w:tcPr>
          <w:p w14:paraId="1280C027" w14:textId="77777777" w:rsidR="008E765F" w:rsidRPr="00822EBF" w:rsidRDefault="008E765F" w:rsidP="00611251">
            <w:pPr>
              <w:pStyle w:val="RCTstable"/>
            </w:pPr>
            <w:r w:rsidRPr="00822EBF">
              <w:t>High risk</w:t>
            </w:r>
          </w:p>
        </w:tc>
        <w:tc>
          <w:tcPr>
            <w:tcW w:w="11199" w:type="dxa"/>
            <w:shd w:val="clear" w:color="D9E2F3" w:themeColor="accent1" w:themeTint="33" w:fill="auto"/>
          </w:tcPr>
          <w:p w14:paraId="70584340" w14:textId="77777777" w:rsidR="008E765F" w:rsidRPr="00822EBF" w:rsidRDefault="008E765F" w:rsidP="00611251">
            <w:pPr>
              <w:pStyle w:val="RCTstable"/>
            </w:pPr>
            <w:r>
              <w:t>“</w:t>
            </w:r>
            <w:r w:rsidRPr="00822EBF">
              <w:t>An inevitable limitation is also that the women and the nurses in the usual care group could not be blinded for the purpose of the study, which may have resulted in changes in their health behavio</w:t>
            </w:r>
            <w:r>
              <w:t>u</w:t>
            </w:r>
            <w:r w:rsidRPr="00822EBF">
              <w:t>r or counse</w:t>
            </w:r>
            <w:r>
              <w:t>l</w:t>
            </w:r>
            <w:r w:rsidRPr="00822EBF">
              <w:t>ling practices</w:t>
            </w:r>
            <w:r>
              <w:t>.”</w:t>
            </w:r>
          </w:p>
        </w:tc>
      </w:tr>
      <w:tr w:rsidR="008E765F" w:rsidRPr="00822EBF" w14:paraId="5FA883A4" w14:textId="77777777" w:rsidTr="005A5EBF">
        <w:trPr>
          <w:cantSplit/>
        </w:trPr>
        <w:tc>
          <w:tcPr>
            <w:tcW w:w="1560" w:type="dxa"/>
            <w:shd w:val="clear" w:color="D9E2F3" w:themeColor="accent1" w:themeTint="33" w:fill="auto"/>
          </w:tcPr>
          <w:p w14:paraId="254D6ED2" w14:textId="77777777" w:rsidR="008E765F" w:rsidRPr="00822EBF" w:rsidRDefault="008E765F" w:rsidP="00611251">
            <w:pPr>
              <w:pStyle w:val="RCTstable"/>
            </w:pPr>
            <w:r w:rsidRPr="00822EBF">
              <w:t>Detection bias</w:t>
            </w:r>
          </w:p>
        </w:tc>
        <w:tc>
          <w:tcPr>
            <w:tcW w:w="1275" w:type="dxa"/>
            <w:shd w:val="clear" w:color="D9E2F3" w:themeColor="accent1" w:themeTint="33" w:fill="FFC000" w:themeFill="accent4"/>
          </w:tcPr>
          <w:p w14:paraId="26A146DB" w14:textId="77777777" w:rsidR="008E765F" w:rsidRPr="00822EBF" w:rsidRDefault="008E765F" w:rsidP="00611251">
            <w:pPr>
              <w:pStyle w:val="RCTstable"/>
            </w:pPr>
            <w:r w:rsidRPr="00822EBF">
              <w:t>Unclear risk</w:t>
            </w:r>
          </w:p>
        </w:tc>
        <w:tc>
          <w:tcPr>
            <w:tcW w:w="11199" w:type="dxa"/>
            <w:shd w:val="clear" w:color="D9E2F3" w:themeColor="accent1" w:themeTint="33" w:fill="auto"/>
          </w:tcPr>
          <w:p w14:paraId="14280DDD" w14:textId="77777777" w:rsidR="008E765F" w:rsidRPr="00822EBF" w:rsidRDefault="008E765F" w:rsidP="00611251">
            <w:pPr>
              <w:pStyle w:val="RCTstable"/>
            </w:pPr>
            <w:r w:rsidRPr="00822EBF">
              <w:t>Not described</w:t>
            </w:r>
            <w:r>
              <w:t>.</w:t>
            </w:r>
          </w:p>
        </w:tc>
      </w:tr>
      <w:tr w:rsidR="008E765F" w:rsidRPr="00822EBF" w14:paraId="14F220D8" w14:textId="77777777" w:rsidTr="005A5EBF">
        <w:trPr>
          <w:cantSplit/>
        </w:trPr>
        <w:tc>
          <w:tcPr>
            <w:tcW w:w="1560" w:type="dxa"/>
            <w:shd w:val="clear" w:color="D9E2F3" w:themeColor="accent1" w:themeTint="33" w:fill="auto"/>
          </w:tcPr>
          <w:p w14:paraId="5ECF18CC" w14:textId="77777777" w:rsidR="008E765F" w:rsidRPr="00822EBF" w:rsidRDefault="008E765F" w:rsidP="00611251">
            <w:pPr>
              <w:pStyle w:val="RCTstable"/>
            </w:pPr>
            <w:r w:rsidRPr="00822EBF">
              <w:t>Incomplete outcome data</w:t>
            </w:r>
          </w:p>
        </w:tc>
        <w:tc>
          <w:tcPr>
            <w:tcW w:w="1275" w:type="dxa"/>
            <w:shd w:val="clear" w:color="D9E2F3" w:themeColor="accent1" w:themeTint="33" w:fill="FF4D19"/>
          </w:tcPr>
          <w:p w14:paraId="49F72B5E" w14:textId="77777777" w:rsidR="008E765F" w:rsidRPr="00822EBF" w:rsidRDefault="008E765F" w:rsidP="00611251">
            <w:pPr>
              <w:pStyle w:val="RCTstable"/>
            </w:pPr>
            <w:r w:rsidRPr="00822EBF">
              <w:t>High risk</w:t>
            </w:r>
          </w:p>
        </w:tc>
        <w:tc>
          <w:tcPr>
            <w:tcW w:w="11199" w:type="dxa"/>
            <w:shd w:val="clear" w:color="D9E2F3" w:themeColor="accent1" w:themeTint="33" w:fill="auto"/>
          </w:tcPr>
          <w:p w14:paraId="2A478626" w14:textId="3D9BC611" w:rsidR="008E765F" w:rsidRPr="00822EBF" w:rsidRDefault="008E765F" w:rsidP="00611251">
            <w:pPr>
              <w:pStyle w:val="RCTstable"/>
            </w:pPr>
            <w:r w:rsidRPr="00822EBF">
              <w:t xml:space="preserve">14 clusters were randomised and all included in the analyses. Of the women who received the allocated intervention, </w:t>
            </w:r>
            <w:r>
              <w:t>89%</w:t>
            </w:r>
            <w:r w:rsidRPr="00822EBF">
              <w:t xml:space="preserve"> were followed up in </w:t>
            </w:r>
            <w:r>
              <w:t>the intervention group and 92%</w:t>
            </w:r>
            <w:r w:rsidRPr="00822EBF">
              <w:t xml:space="preserve"> in the control group. For some outcomes ”n Missing“ is reported in the tables - it is unclear however from which groups the data are missing (for example, GWG ”n Missing“</w:t>
            </w:r>
            <w:r w:rsidR="00162E95">
              <w:t>=</w:t>
            </w:r>
            <w:r w:rsidRPr="00822EBF">
              <w:t>31, and it is unclear if these women are from the intervention or control groups)</w:t>
            </w:r>
          </w:p>
        </w:tc>
      </w:tr>
      <w:tr w:rsidR="008E765F" w:rsidRPr="00822EBF" w14:paraId="1C704A45" w14:textId="77777777" w:rsidTr="005A5EBF">
        <w:trPr>
          <w:cantSplit/>
        </w:trPr>
        <w:tc>
          <w:tcPr>
            <w:tcW w:w="1560" w:type="dxa"/>
            <w:shd w:val="clear" w:color="D9E2F3" w:themeColor="accent1" w:themeTint="33" w:fill="auto"/>
          </w:tcPr>
          <w:p w14:paraId="27E2CB6C" w14:textId="77777777" w:rsidR="008E765F" w:rsidRPr="00822EBF" w:rsidRDefault="008E765F" w:rsidP="00611251">
            <w:pPr>
              <w:pStyle w:val="RCTstable"/>
            </w:pPr>
            <w:r w:rsidRPr="00822EBF">
              <w:t>Selective reporting</w:t>
            </w:r>
          </w:p>
        </w:tc>
        <w:tc>
          <w:tcPr>
            <w:tcW w:w="1275" w:type="dxa"/>
            <w:shd w:val="clear" w:color="D9E2F3" w:themeColor="accent1" w:themeTint="33" w:fill="70AD47" w:themeFill="accent6"/>
          </w:tcPr>
          <w:p w14:paraId="42A2B69E" w14:textId="77777777" w:rsidR="008E765F" w:rsidRPr="00822EBF" w:rsidRDefault="008E765F" w:rsidP="00611251">
            <w:pPr>
              <w:pStyle w:val="RCTstable"/>
            </w:pPr>
            <w:r>
              <w:t>Low</w:t>
            </w:r>
            <w:r w:rsidRPr="00822EBF">
              <w:t xml:space="preserve"> risk</w:t>
            </w:r>
          </w:p>
        </w:tc>
        <w:tc>
          <w:tcPr>
            <w:tcW w:w="11199" w:type="dxa"/>
            <w:shd w:val="clear" w:color="D9E2F3" w:themeColor="accent1" w:themeTint="33" w:fill="auto"/>
          </w:tcPr>
          <w:p w14:paraId="774490B4" w14:textId="77777777" w:rsidR="008E765F" w:rsidRPr="00822EBF" w:rsidRDefault="008E765F" w:rsidP="00611251">
            <w:pPr>
              <w:pStyle w:val="RCTstable"/>
            </w:pPr>
            <w:r>
              <w:t>Pre-specified outcomes reported.</w:t>
            </w:r>
          </w:p>
        </w:tc>
      </w:tr>
      <w:tr w:rsidR="008E765F" w:rsidRPr="00822EBF" w14:paraId="00441E1E" w14:textId="77777777" w:rsidTr="005A5EBF">
        <w:trPr>
          <w:cantSplit/>
        </w:trPr>
        <w:tc>
          <w:tcPr>
            <w:tcW w:w="1560" w:type="dxa"/>
            <w:shd w:val="clear" w:color="D9E2F3" w:themeColor="accent1" w:themeTint="33" w:fill="auto"/>
          </w:tcPr>
          <w:p w14:paraId="1ADDFCBB" w14:textId="77777777" w:rsidR="008E765F" w:rsidRPr="00822EBF" w:rsidRDefault="008E765F" w:rsidP="00611251">
            <w:pPr>
              <w:pStyle w:val="RCTstable"/>
            </w:pPr>
            <w:r w:rsidRPr="00822EBF">
              <w:t xml:space="preserve">Other limitations </w:t>
            </w:r>
          </w:p>
        </w:tc>
        <w:tc>
          <w:tcPr>
            <w:tcW w:w="1275" w:type="dxa"/>
            <w:shd w:val="clear" w:color="D9E2F3" w:themeColor="accent1" w:themeTint="33" w:fill="FFC000" w:themeFill="accent4"/>
          </w:tcPr>
          <w:p w14:paraId="5135463C" w14:textId="77777777" w:rsidR="008E765F" w:rsidRPr="00822EBF" w:rsidRDefault="008E765F" w:rsidP="00611251">
            <w:pPr>
              <w:pStyle w:val="RCTstable"/>
            </w:pPr>
            <w:r w:rsidRPr="00822EBF">
              <w:t>Unclear risk</w:t>
            </w:r>
          </w:p>
        </w:tc>
        <w:tc>
          <w:tcPr>
            <w:tcW w:w="11199" w:type="dxa"/>
            <w:shd w:val="clear" w:color="D9E2F3" w:themeColor="accent1" w:themeTint="33" w:fill="auto"/>
          </w:tcPr>
          <w:p w14:paraId="03D43D66" w14:textId="77777777" w:rsidR="008E765F" w:rsidRPr="00822EBF" w:rsidRDefault="008E765F" w:rsidP="00611251">
            <w:pPr>
              <w:pStyle w:val="RCTstable"/>
            </w:pPr>
            <w:r w:rsidRPr="00822EBF">
              <w:t>There were more women in the intervention</w:t>
            </w:r>
            <w:r>
              <w:t xml:space="preserve"> </w:t>
            </w:r>
            <w:r w:rsidRPr="00822EBF">
              <w:t>group with high education than in the usual</w:t>
            </w:r>
            <w:r>
              <w:t xml:space="preserve"> </w:t>
            </w:r>
            <w:r w:rsidRPr="00822EBF">
              <w:t>care group. The trial’s statistical methods appear</w:t>
            </w:r>
            <w:r>
              <w:t xml:space="preserve"> </w:t>
            </w:r>
            <w:r w:rsidRPr="00822EBF">
              <w:t>to take clustering into account, and a number</w:t>
            </w:r>
            <w:r>
              <w:t xml:space="preserve"> </w:t>
            </w:r>
            <w:r w:rsidRPr="00822EBF">
              <w:t>of individual level characteristics such as education</w:t>
            </w:r>
            <w:r>
              <w:t xml:space="preserve"> </w:t>
            </w:r>
            <w:r w:rsidRPr="00822EBF">
              <w:t>(unadjusted and adjusted analyses were performed)</w:t>
            </w:r>
          </w:p>
        </w:tc>
      </w:tr>
      <w:tr w:rsidR="008E765F" w:rsidRPr="008D72BD" w14:paraId="5E48797B" w14:textId="77777777" w:rsidTr="005A5EBF">
        <w:trPr>
          <w:cantSplit/>
        </w:trPr>
        <w:tc>
          <w:tcPr>
            <w:tcW w:w="14034" w:type="dxa"/>
            <w:gridSpan w:val="3"/>
            <w:shd w:val="solid" w:color="D9E2F3" w:themeColor="accent1" w:themeTint="33" w:fill="auto"/>
          </w:tcPr>
          <w:p w14:paraId="504410E1" w14:textId="0D1C86BD" w:rsidR="008E765F" w:rsidRPr="008D72BD" w:rsidRDefault="008E765F" w:rsidP="002747EA">
            <w:pPr>
              <w:pStyle w:val="RCTstable"/>
              <w:keepNext/>
              <w:rPr>
                <w:b/>
              </w:rPr>
            </w:pPr>
            <w:r w:rsidRPr="0025597C">
              <w:rPr>
                <w:rFonts w:ascii="Century Gothic" w:hAnsi="Century Gothic"/>
                <w:b/>
                <w:noProof/>
              </w:rPr>
              <w:t>Pawalia et al 2017</w:t>
            </w:r>
            <w:r>
              <w:fldChar w:fldCharType="begin"/>
            </w:r>
            <w:r w:rsidR="002747EA">
              <w:instrText xml:space="preserve"> ADDIN EN.CITE &lt;EndNote&gt;&lt;Cite&gt;&lt;Author&gt;Pawalia&lt;/Author&gt;&lt;Year&gt;2017&lt;/Year&gt;&lt;RecNum&gt;750&lt;/RecNum&gt;&lt;DisplayText&gt;&lt;style face="superscript" font="Trebuchet MS" size="9"&gt;493&lt;/style&gt;&lt;/DisplayText&gt;&lt;record&gt;&lt;rec-number&gt;750&lt;/rec-number&gt;&lt;foreign-keys&gt;&lt;key app="EN" db-id="exvasrfx2dtraoesasxp2szsxa2df502592x" timestamp="1541467919"&gt;750&lt;/key&gt;&lt;key app="ENWeb" db-id=""&gt;0&lt;/key&gt;&lt;/foreign-keys&gt;&lt;ref-type name="Journal Article"&gt;17&lt;/ref-type&gt;&lt;contributors&gt;&lt;authors&gt;&lt;author&gt;Pawalia, Alka&lt;/author&gt;&lt;author&gt;Kulandaivelan, Sivachidambaram&lt;/author&gt;&lt;author&gt;Savant, Satya&lt;/author&gt;&lt;author&gt;Yadav, Vikram Singh&lt;/author&gt;&lt;/authors&gt;&lt;/contributors&gt;&lt;titles&gt;&lt;title&gt;Exercise in Pregnancy: Effect on Obesity Parameters in Indian Women – A Randomized Controlled Trial&lt;/title&gt;&lt;secondary-title&gt;Romanian Journal of Diabetes Nutrition and Metabolic Diseases&lt;/secondary-title&gt;&lt;/titles&gt;&lt;periodical&gt;&lt;full-title&gt;Romanian Journal of Diabetes Nutrition and Metabolic Diseases&lt;/full-title&gt;&lt;/periodical&gt;&lt;volume&gt;24&lt;/volume&gt;&lt;number&gt;4&lt;/number&gt;&lt;dates&gt;&lt;year&gt;2017&lt;/year&gt;&lt;/dates&gt;&lt;isbn&gt;2284-6417&lt;/isbn&gt;&lt;urls&gt;&lt;/urls&gt;&lt;electronic-resource-num&gt;10.1515/rjdnmd-2017-0037&lt;/electronic-resource-num&gt;&lt;/record&gt;&lt;/Cite&gt;&lt;/EndNote&gt;</w:instrText>
            </w:r>
            <w:r>
              <w:fldChar w:fldCharType="separate"/>
            </w:r>
            <w:r w:rsidR="002747EA" w:rsidRPr="002747EA">
              <w:rPr>
                <w:noProof/>
                <w:sz w:val="18"/>
                <w:vertAlign w:val="superscript"/>
              </w:rPr>
              <w:t>493</w:t>
            </w:r>
            <w:r>
              <w:fldChar w:fldCharType="end"/>
            </w:r>
          </w:p>
        </w:tc>
      </w:tr>
      <w:tr w:rsidR="008E765F" w:rsidRPr="00822EBF" w14:paraId="50D70A2A" w14:textId="77777777" w:rsidTr="005A5EBF">
        <w:trPr>
          <w:cantSplit/>
        </w:trPr>
        <w:tc>
          <w:tcPr>
            <w:tcW w:w="1560" w:type="dxa"/>
            <w:shd w:val="clear" w:color="D9E2F3" w:themeColor="accent1" w:themeTint="33" w:fill="auto"/>
          </w:tcPr>
          <w:p w14:paraId="1D694192" w14:textId="77777777" w:rsidR="008E765F" w:rsidRPr="00822EBF" w:rsidRDefault="008E765F" w:rsidP="00D33EC5">
            <w:pPr>
              <w:pStyle w:val="RCTstable"/>
              <w:keepNext/>
            </w:pPr>
            <w:r w:rsidRPr="00822EBF">
              <w:t>Random sequence generation</w:t>
            </w:r>
          </w:p>
        </w:tc>
        <w:tc>
          <w:tcPr>
            <w:tcW w:w="1275" w:type="dxa"/>
            <w:shd w:val="clear" w:color="D9E2F3" w:themeColor="accent1" w:themeTint="33" w:fill="FFC000" w:themeFill="accent4"/>
          </w:tcPr>
          <w:p w14:paraId="6A05485E" w14:textId="77777777" w:rsidR="008E765F" w:rsidRPr="00822EBF" w:rsidRDefault="008E765F" w:rsidP="00D33EC5">
            <w:pPr>
              <w:pStyle w:val="RCTstable"/>
              <w:keepNext/>
            </w:pPr>
            <w:r w:rsidRPr="00822EBF">
              <w:t>Unclear risk</w:t>
            </w:r>
          </w:p>
        </w:tc>
        <w:tc>
          <w:tcPr>
            <w:tcW w:w="11199" w:type="dxa"/>
            <w:shd w:val="clear" w:color="D9E2F3" w:themeColor="accent1" w:themeTint="33" w:fill="auto"/>
          </w:tcPr>
          <w:p w14:paraId="67B61F2E" w14:textId="77777777" w:rsidR="008E765F" w:rsidRPr="00822EBF" w:rsidRDefault="008E765F" w:rsidP="00D33EC5">
            <w:pPr>
              <w:pStyle w:val="RCTstable"/>
              <w:keepNext/>
            </w:pPr>
            <w:r w:rsidRPr="00822EBF">
              <w:t>Not described</w:t>
            </w:r>
          </w:p>
        </w:tc>
      </w:tr>
      <w:tr w:rsidR="008E765F" w:rsidRPr="00822EBF" w14:paraId="4BDD0D52" w14:textId="77777777" w:rsidTr="005A5EBF">
        <w:trPr>
          <w:cantSplit/>
        </w:trPr>
        <w:tc>
          <w:tcPr>
            <w:tcW w:w="1560" w:type="dxa"/>
            <w:shd w:val="clear" w:color="D9E2F3" w:themeColor="accent1" w:themeTint="33" w:fill="auto"/>
          </w:tcPr>
          <w:p w14:paraId="64ADE105" w14:textId="77777777" w:rsidR="008E765F" w:rsidRPr="00822EBF" w:rsidRDefault="008E765F" w:rsidP="00611251">
            <w:pPr>
              <w:pStyle w:val="RCTstable"/>
            </w:pPr>
            <w:r w:rsidRPr="00822EBF">
              <w:t xml:space="preserve">Allocation concealment </w:t>
            </w:r>
          </w:p>
        </w:tc>
        <w:tc>
          <w:tcPr>
            <w:tcW w:w="1275" w:type="dxa"/>
            <w:shd w:val="clear" w:color="D9E2F3" w:themeColor="accent1" w:themeTint="33" w:fill="FFC000" w:themeFill="accent4"/>
          </w:tcPr>
          <w:p w14:paraId="7D9E6F01" w14:textId="77777777" w:rsidR="008E765F" w:rsidRPr="00822EBF" w:rsidRDefault="008E765F" w:rsidP="00611251">
            <w:pPr>
              <w:pStyle w:val="RCTstable"/>
            </w:pPr>
            <w:r w:rsidRPr="00822EBF">
              <w:t>Unclear risk</w:t>
            </w:r>
          </w:p>
        </w:tc>
        <w:tc>
          <w:tcPr>
            <w:tcW w:w="11199" w:type="dxa"/>
            <w:shd w:val="clear" w:color="D9E2F3" w:themeColor="accent1" w:themeTint="33" w:fill="auto"/>
          </w:tcPr>
          <w:p w14:paraId="421572AC" w14:textId="77777777" w:rsidR="008E765F" w:rsidRPr="00822EBF" w:rsidRDefault="008E765F" w:rsidP="00611251">
            <w:pPr>
              <w:pStyle w:val="RCTstable"/>
            </w:pPr>
            <w:r w:rsidRPr="00822EBF">
              <w:t>Not described</w:t>
            </w:r>
          </w:p>
        </w:tc>
      </w:tr>
      <w:tr w:rsidR="008E765F" w:rsidRPr="00822EBF" w14:paraId="43F5A817" w14:textId="77777777" w:rsidTr="005A5EBF">
        <w:trPr>
          <w:cantSplit/>
        </w:trPr>
        <w:tc>
          <w:tcPr>
            <w:tcW w:w="1560" w:type="dxa"/>
            <w:shd w:val="clear" w:color="D9E2F3" w:themeColor="accent1" w:themeTint="33" w:fill="auto"/>
          </w:tcPr>
          <w:p w14:paraId="7A54DEA6" w14:textId="77777777" w:rsidR="008E765F" w:rsidRPr="00822EBF" w:rsidRDefault="008E765F" w:rsidP="00611251">
            <w:pPr>
              <w:pStyle w:val="RCTstable"/>
            </w:pPr>
            <w:r w:rsidRPr="00822EBF">
              <w:t>Performance bias</w:t>
            </w:r>
          </w:p>
        </w:tc>
        <w:tc>
          <w:tcPr>
            <w:tcW w:w="1275" w:type="dxa"/>
            <w:shd w:val="clear" w:color="D9E2F3" w:themeColor="accent1" w:themeTint="33" w:fill="FFC000" w:themeFill="accent4"/>
          </w:tcPr>
          <w:p w14:paraId="24EE7AAC" w14:textId="77777777" w:rsidR="008E765F" w:rsidRPr="00822EBF" w:rsidRDefault="008E765F" w:rsidP="00611251">
            <w:pPr>
              <w:pStyle w:val="RCTstable"/>
            </w:pPr>
            <w:r w:rsidRPr="00822EBF">
              <w:t>Unclear risk</w:t>
            </w:r>
          </w:p>
        </w:tc>
        <w:tc>
          <w:tcPr>
            <w:tcW w:w="11199" w:type="dxa"/>
            <w:shd w:val="clear" w:color="D9E2F3" w:themeColor="accent1" w:themeTint="33" w:fill="auto"/>
          </w:tcPr>
          <w:p w14:paraId="6BE4CF68" w14:textId="77777777" w:rsidR="008E765F" w:rsidRPr="00822EBF" w:rsidRDefault="008E765F" w:rsidP="00611251">
            <w:pPr>
              <w:pStyle w:val="RCTstable"/>
            </w:pPr>
            <w:r w:rsidRPr="00822EBF">
              <w:t>Not described</w:t>
            </w:r>
          </w:p>
        </w:tc>
      </w:tr>
      <w:tr w:rsidR="008E765F" w:rsidRPr="00822EBF" w14:paraId="5F897584" w14:textId="77777777" w:rsidTr="005A5EBF">
        <w:trPr>
          <w:cantSplit/>
        </w:trPr>
        <w:tc>
          <w:tcPr>
            <w:tcW w:w="1560" w:type="dxa"/>
            <w:shd w:val="clear" w:color="D9E2F3" w:themeColor="accent1" w:themeTint="33" w:fill="auto"/>
          </w:tcPr>
          <w:p w14:paraId="423E55FE" w14:textId="77777777" w:rsidR="008E765F" w:rsidRPr="00822EBF" w:rsidRDefault="008E765F" w:rsidP="00611251">
            <w:pPr>
              <w:pStyle w:val="RCTstable"/>
            </w:pPr>
            <w:r w:rsidRPr="00822EBF">
              <w:t>Detection bias</w:t>
            </w:r>
          </w:p>
        </w:tc>
        <w:tc>
          <w:tcPr>
            <w:tcW w:w="1275" w:type="dxa"/>
            <w:shd w:val="clear" w:color="D9E2F3" w:themeColor="accent1" w:themeTint="33" w:fill="FFC000" w:themeFill="accent4"/>
          </w:tcPr>
          <w:p w14:paraId="6C75D0BB" w14:textId="77777777" w:rsidR="008E765F" w:rsidRPr="00822EBF" w:rsidRDefault="008E765F" w:rsidP="00611251">
            <w:pPr>
              <w:pStyle w:val="RCTstable"/>
            </w:pPr>
            <w:r w:rsidRPr="00822EBF">
              <w:t>Unclear risk</w:t>
            </w:r>
          </w:p>
        </w:tc>
        <w:tc>
          <w:tcPr>
            <w:tcW w:w="11199" w:type="dxa"/>
            <w:shd w:val="clear" w:color="D9E2F3" w:themeColor="accent1" w:themeTint="33" w:fill="auto"/>
          </w:tcPr>
          <w:p w14:paraId="7ED57F81" w14:textId="77777777" w:rsidR="008E765F" w:rsidRPr="00822EBF" w:rsidRDefault="008E765F" w:rsidP="00611251">
            <w:pPr>
              <w:pStyle w:val="RCTstable"/>
            </w:pPr>
            <w:r w:rsidRPr="00822EBF">
              <w:t>Not described</w:t>
            </w:r>
          </w:p>
        </w:tc>
      </w:tr>
      <w:tr w:rsidR="008E765F" w:rsidRPr="00822EBF" w14:paraId="19668D4C" w14:textId="77777777" w:rsidTr="005A5EBF">
        <w:trPr>
          <w:cantSplit/>
        </w:trPr>
        <w:tc>
          <w:tcPr>
            <w:tcW w:w="1560" w:type="dxa"/>
            <w:shd w:val="clear" w:color="D9E2F3" w:themeColor="accent1" w:themeTint="33" w:fill="auto"/>
          </w:tcPr>
          <w:p w14:paraId="376E3A52" w14:textId="77777777" w:rsidR="008E765F" w:rsidRPr="00822EBF" w:rsidRDefault="008E765F" w:rsidP="00611251">
            <w:pPr>
              <w:pStyle w:val="RCTstable"/>
            </w:pPr>
            <w:r w:rsidRPr="00822EBF">
              <w:t>Incomplete outcome data</w:t>
            </w:r>
          </w:p>
        </w:tc>
        <w:tc>
          <w:tcPr>
            <w:tcW w:w="1275" w:type="dxa"/>
            <w:shd w:val="clear" w:color="D9E2F3" w:themeColor="accent1" w:themeTint="33" w:fill="FF4D19"/>
          </w:tcPr>
          <w:p w14:paraId="1AC02ED0" w14:textId="77777777" w:rsidR="008E765F" w:rsidRPr="00822EBF" w:rsidRDefault="008E765F" w:rsidP="00611251">
            <w:pPr>
              <w:pStyle w:val="RCTstable"/>
            </w:pPr>
            <w:r w:rsidRPr="00822EBF">
              <w:t>High risk</w:t>
            </w:r>
          </w:p>
        </w:tc>
        <w:tc>
          <w:tcPr>
            <w:tcW w:w="11199" w:type="dxa"/>
            <w:shd w:val="clear" w:color="D9E2F3" w:themeColor="accent1" w:themeTint="33" w:fill="auto"/>
          </w:tcPr>
          <w:p w14:paraId="59D09EED" w14:textId="77777777" w:rsidR="008E765F" w:rsidRDefault="008E765F" w:rsidP="00611251">
            <w:pPr>
              <w:pStyle w:val="RCTstable"/>
            </w:pPr>
            <w:r>
              <w:t>“</w:t>
            </w:r>
            <w:r w:rsidRPr="00822EBF">
              <w:t>Some subjects were lost to follow up; they are not included in this paper.</w:t>
            </w:r>
            <w:r>
              <w:t>”</w:t>
            </w:r>
            <w:r w:rsidRPr="00822EBF">
              <w:t xml:space="preserve"> </w:t>
            </w:r>
          </w:p>
          <w:p w14:paraId="336DE13C" w14:textId="77777777" w:rsidR="008E765F" w:rsidRPr="00822EBF" w:rsidRDefault="008E765F" w:rsidP="00611251">
            <w:pPr>
              <w:pStyle w:val="RCTstable"/>
            </w:pPr>
            <w:r>
              <w:t>“</w:t>
            </w:r>
            <w:r w:rsidRPr="00822EBF">
              <w:t>Some women wanted to learn exercises during pregnancy after they were allocated to control group. Such subjects were taught exercises for home, as not doing so would have been ethically wrong but they were excluded from the study in final analysis to prevent contamination.</w:t>
            </w:r>
            <w:r>
              <w:t>”</w:t>
            </w:r>
          </w:p>
        </w:tc>
      </w:tr>
      <w:tr w:rsidR="008E765F" w:rsidRPr="00822EBF" w14:paraId="472ECA9C" w14:textId="77777777" w:rsidTr="005A5EBF">
        <w:trPr>
          <w:cantSplit/>
        </w:trPr>
        <w:tc>
          <w:tcPr>
            <w:tcW w:w="1560" w:type="dxa"/>
            <w:shd w:val="clear" w:color="D9E2F3" w:themeColor="accent1" w:themeTint="33" w:fill="auto"/>
          </w:tcPr>
          <w:p w14:paraId="0E474F90" w14:textId="77777777" w:rsidR="008E765F" w:rsidRPr="00822EBF" w:rsidRDefault="008E765F" w:rsidP="00611251">
            <w:pPr>
              <w:pStyle w:val="RCTstable"/>
            </w:pPr>
            <w:r w:rsidRPr="00822EBF">
              <w:t>Selective reporting</w:t>
            </w:r>
          </w:p>
        </w:tc>
        <w:tc>
          <w:tcPr>
            <w:tcW w:w="1275" w:type="dxa"/>
            <w:shd w:val="clear" w:color="D9E2F3" w:themeColor="accent1" w:themeTint="33" w:fill="70AD47" w:themeFill="accent6"/>
          </w:tcPr>
          <w:p w14:paraId="60C40E91"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5C6FC6E9" w14:textId="77777777" w:rsidR="008E765F" w:rsidRPr="00822EBF" w:rsidRDefault="008E765F" w:rsidP="00611251">
            <w:pPr>
              <w:pStyle w:val="RCTstable"/>
            </w:pPr>
            <w:r w:rsidRPr="00822EBF">
              <w:t>Pre-specified outcomes reported.</w:t>
            </w:r>
          </w:p>
        </w:tc>
      </w:tr>
      <w:tr w:rsidR="008E765F" w:rsidRPr="00822EBF" w14:paraId="0B12CEE7" w14:textId="77777777" w:rsidTr="005A5EBF">
        <w:trPr>
          <w:cantSplit/>
        </w:trPr>
        <w:tc>
          <w:tcPr>
            <w:tcW w:w="1560" w:type="dxa"/>
            <w:shd w:val="clear" w:color="D9E2F3" w:themeColor="accent1" w:themeTint="33" w:fill="auto"/>
          </w:tcPr>
          <w:p w14:paraId="691FA713" w14:textId="77777777" w:rsidR="008E765F" w:rsidRPr="00822EBF" w:rsidRDefault="008E765F" w:rsidP="00611251">
            <w:pPr>
              <w:pStyle w:val="RCTstable"/>
            </w:pPr>
            <w:r w:rsidRPr="00822EBF">
              <w:t xml:space="preserve">Other limitations </w:t>
            </w:r>
          </w:p>
        </w:tc>
        <w:tc>
          <w:tcPr>
            <w:tcW w:w="1275" w:type="dxa"/>
            <w:shd w:val="clear" w:color="D9E2F3" w:themeColor="accent1" w:themeTint="33" w:fill="FF4D19"/>
          </w:tcPr>
          <w:p w14:paraId="7E596D06" w14:textId="77777777" w:rsidR="008E765F" w:rsidRPr="00822EBF" w:rsidRDefault="008E765F" w:rsidP="00611251">
            <w:pPr>
              <w:pStyle w:val="RCTstable"/>
            </w:pPr>
            <w:r w:rsidRPr="00822EBF">
              <w:t>High risk</w:t>
            </w:r>
          </w:p>
        </w:tc>
        <w:tc>
          <w:tcPr>
            <w:tcW w:w="11199" w:type="dxa"/>
            <w:shd w:val="clear" w:color="D9E2F3" w:themeColor="accent1" w:themeTint="33" w:fill="auto"/>
          </w:tcPr>
          <w:p w14:paraId="47B87950" w14:textId="77777777" w:rsidR="008E765F" w:rsidRPr="00822EBF" w:rsidRDefault="008E765F" w:rsidP="00611251">
            <w:pPr>
              <w:pStyle w:val="RCTstable"/>
            </w:pPr>
            <w:r w:rsidRPr="00822EBF">
              <w:t>Women in the control group had a higher mean BMI at baseline.</w:t>
            </w:r>
          </w:p>
        </w:tc>
      </w:tr>
      <w:tr w:rsidR="008E765F" w:rsidRPr="0033376A" w14:paraId="4779BBDF" w14:textId="77777777" w:rsidTr="005A5EBF">
        <w:trPr>
          <w:cantSplit/>
        </w:trPr>
        <w:tc>
          <w:tcPr>
            <w:tcW w:w="14034" w:type="dxa"/>
            <w:gridSpan w:val="3"/>
            <w:shd w:val="solid" w:color="D9E2F3" w:themeColor="accent1" w:themeTint="33" w:fill="auto"/>
          </w:tcPr>
          <w:p w14:paraId="6B98296A" w14:textId="1C640091" w:rsidR="008E765F" w:rsidRPr="0033376A" w:rsidRDefault="008E765F" w:rsidP="002747EA">
            <w:pPr>
              <w:pStyle w:val="RCTstable"/>
              <w:keepNext/>
              <w:rPr>
                <w:b/>
              </w:rPr>
            </w:pPr>
            <w:r w:rsidRPr="0025597C">
              <w:rPr>
                <w:rFonts w:ascii="Century Gothic" w:hAnsi="Century Gothic"/>
                <w:b/>
                <w:noProof/>
              </w:rPr>
              <w:t>Petrella et al 2013</w:t>
            </w:r>
            <w:r>
              <w:fldChar w:fldCharType="begin"/>
            </w:r>
            <w:r w:rsidR="002747EA">
              <w:instrText xml:space="preserve"> ADDIN EN.CITE &lt;EndNote&gt;&lt;Cite&gt;&lt;Author&gt;Petrella&lt;/Author&gt;&lt;Year&gt;2013&lt;/Year&gt;&lt;RecNum&gt;751&lt;/RecNum&gt;&lt;DisplayText&gt;&lt;style face="superscript" font="Trebuchet MS" size="9"&gt;504&lt;/style&gt;&lt;/DisplayText&gt;&lt;record&gt;&lt;rec-number&gt;751&lt;/rec-number&gt;&lt;foreign-keys&gt;&lt;key app="EN" db-id="exvasrfx2dtraoesasxp2szsxa2df502592x" timestamp="1541467931"&gt;751&lt;/key&gt;&lt;key app="ENWeb" db-id=""&gt;0&lt;/key&gt;&lt;/foreign-keys&gt;&lt;ref-type name="Journal Article"&gt;17&lt;/ref-type&gt;&lt;contributors&gt;&lt;authors&gt;&lt;author&gt;Petrella, E.&lt;/author&gt;&lt;author&gt;Malavolti, M.&lt;/author&gt;&lt;author&gt;Bertarini, V.&lt;/author&gt;&lt;author&gt;Pignatti, L.&lt;/author&gt;&lt;author&gt;Neri, I.&lt;/author&gt;&lt;author&gt;Battistini, N. C.&lt;/author&gt;&lt;author&gt;Facchinetti, F.&lt;/author&gt;&lt;/authors&gt;&lt;/contributors&gt;&lt;titles&gt;&lt;title&gt;Gestational weight gain in overweight and obese women enrolled in a healthy lifestyle and eating habits program&lt;/title&gt;&lt;secondary-title&gt;J Maternal-Fetal &amp;amp; Neonatal Med&lt;/secondary-title&gt;&lt;/titles&gt;&lt;periodical&gt;&lt;full-title&gt;J Maternal-Fetal &amp;amp; Neonatal Med&lt;/full-title&gt;&lt;/periodical&gt;&lt;pages&gt;1348-1352&lt;/pages&gt;&lt;volume&gt;27&lt;/volume&gt;&lt;number&gt;13&lt;/number&gt;&lt;section&gt;1348&lt;/section&gt;&lt;dates&gt;&lt;year&gt;2013&lt;/year&gt;&lt;/dates&gt;&lt;isbn&gt;1476-7058&amp;#xD;1476-4954&lt;/isbn&gt;&lt;urls&gt;&lt;/urls&gt;&lt;electronic-resource-num&gt;10.3109/14767058.2013.858318&lt;/electronic-resource-num&gt;&lt;/record&gt;&lt;/Cite&gt;&lt;/EndNote&gt;</w:instrText>
            </w:r>
            <w:r>
              <w:fldChar w:fldCharType="separate"/>
            </w:r>
            <w:r w:rsidR="002747EA" w:rsidRPr="002747EA">
              <w:rPr>
                <w:noProof/>
                <w:sz w:val="18"/>
                <w:vertAlign w:val="superscript"/>
              </w:rPr>
              <w:t>504</w:t>
            </w:r>
            <w:r>
              <w:fldChar w:fldCharType="end"/>
            </w:r>
          </w:p>
        </w:tc>
      </w:tr>
      <w:tr w:rsidR="008E765F" w:rsidRPr="00822EBF" w14:paraId="47E1F82F" w14:textId="77777777" w:rsidTr="005A5EBF">
        <w:trPr>
          <w:cantSplit/>
        </w:trPr>
        <w:tc>
          <w:tcPr>
            <w:tcW w:w="1560" w:type="dxa"/>
            <w:shd w:val="clear" w:color="D9E2F3" w:themeColor="accent1" w:themeTint="33" w:fill="auto"/>
          </w:tcPr>
          <w:p w14:paraId="2429374D" w14:textId="77777777" w:rsidR="008E765F" w:rsidRPr="00822EBF" w:rsidRDefault="008E765F" w:rsidP="00611251">
            <w:pPr>
              <w:pStyle w:val="RCTstable"/>
              <w:keepNext/>
            </w:pPr>
            <w:r w:rsidRPr="00822EBF">
              <w:t>Random sequence generation</w:t>
            </w:r>
          </w:p>
        </w:tc>
        <w:tc>
          <w:tcPr>
            <w:tcW w:w="1275" w:type="dxa"/>
            <w:shd w:val="clear" w:color="D9E2F3" w:themeColor="accent1" w:themeTint="33" w:fill="70AD47" w:themeFill="accent6"/>
          </w:tcPr>
          <w:p w14:paraId="5C3B3DEB" w14:textId="77777777" w:rsidR="008E765F" w:rsidRPr="00822EBF" w:rsidRDefault="008E765F" w:rsidP="00611251">
            <w:pPr>
              <w:pStyle w:val="RCTstable"/>
              <w:keepNext/>
            </w:pPr>
            <w:r w:rsidRPr="00822EBF">
              <w:t>Low risk</w:t>
            </w:r>
          </w:p>
        </w:tc>
        <w:tc>
          <w:tcPr>
            <w:tcW w:w="11199" w:type="dxa"/>
            <w:shd w:val="clear" w:color="D9E2F3" w:themeColor="accent1" w:themeTint="33" w:fill="auto"/>
          </w:tcPr>
          <w:p w14:paraId="67C33C02" w14:textId="77777777" w:rsidR="008E765F" w:rsidRPr="00822EBF" w:rsidRDefault="008E765F" w:rsidP="00611251">
            <w:pPr>
              <w:pStyle w:val="RCTstable"/>
              <w:keepNext/>
            </w:pPr>
            <w:r>
              <w:t>“Randomis</w:t>
            </w:r>
            <w:r w:rsidRPr="00822EBF">
              <w:t>ation list was obtained by using a computer-generated random allocation in blocks of three</w:t>
            </w:r>
            <w:r>
              <w:t>.”</w:t>
            </w:r>
          </w:p>
        </w:tc>
      </w:tr>
      <w:tr w:rsidR="008E765F" w:rsidRPr="00822EBF" w14:paraId="5C22C6C0" w14:textId="77777777" w:rsidTr="005A5EBF">
        <w:trPr>
          <w:cantSplit/>
        </w:trPr>
        <w:tc>
          <w:tcPr>
            <w:tcW w:w="1560" w:type="dxa"/>
            <w:shd w:val="clear" w:color="D9E2F3" w:themeColor="accent1" w:themeTint="33" w:fill="auto"/>
          </w:tcPr>
          <w:p w14:paraId="42FB0CA6" w14:textId="77777777" w:rsidR="008E765F" w:rsidRPr="00822EBF" w:rsidRDefault="008E765F" w:rsidP="00611251">
            <w:pPr>
              <w:pStyle w:val="RCTstable"/>
            </w:pPr>
            <w:r w:rsidRPr="00822EBF">
              <w:t xml:space="preserve">Allocation concealment </w:t>
            </w:r>
          </w:p>
        </w:tc>
        <w:tc>
          <w:tcPr>
            <w:tcW w:w="1275" w:type="dxa"/>
            <w:shd w:val="clear" w:color="D9E2F3" w:themeColor="accent1" w:themeTint="33" w:fill="70AD47" w:themeFill="accent6"/>
          </w:tcPr>
          <w:p w14:paraId="34211386"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73F6BFA3" w14:textId="77777777" w:rsidR="008E765F" w:rsidRPr="00822EBF" w:rsidRDefault="008E765F" w:rsidP="00611251">
            <w:pPr>
              <w:pStyle w:val="RCTstable"/>
            </w:pPr>
            <w:r>
              <w:t>“</w:t>
            </w:r>
            <w:r w:rsidRPr="00822EBF">
              <w:t>The numbers were sealed in numbered white envelopes. After eligibility assessment, the midwife open the next envelope.</w:t>
            </w:r>
            <w:r>
              <w:t>”</w:t>
            </w:r>
          </w:p>
        </w:tc>
      </w:tr>
      <w:tr w:rsidR="008E765F" w:rsidRPr="00822EBF" w14:paraId="55079CDB" w14:textId="77777777" w:rsidTr="005A5EBF">
        <w:trPr>
          <w:cantSplit/>
        </w:trPr>
        <w:tc>
          <w:tcPr>
            <w:tcW w:w="1560" w:type="dxa"/>
            <w:shd w:val="clear" w:color="D9E2F3" w:themeColor="accent1" w:themeTint="33" w:fill="auto"/>
          </w:tcPr>
          <w:p w14:paraId="3D2F9B60" w14:textId="77777777" w:rsidR="008E765F" w:rsidRPr="00822EBF" w:rsidRDefault="008E765F" w:rsidP="00611251">
            <w:pPr>
              <w:pStyle w:val="RCTstable"/>
            </w:pPr>
            <w:r w:rsidRPr="00822EBF">
              <w:t>Performance bias</w:t>
            </w:r>
          </w:p>
        </w:tc>
        <w:tc>
          <w:tcPr>
            <w:tcW w:w="1275" w:type="dxa"/>
            <w:shd w:val="clear" w:color="D9E2F3" w:themeColor="accent1" w:themeTint="33" w:fill="FF4D19"/>
          </w:tcPr>
          <w:p w14:paraId="666893BB" w14:textId="77777777" w:rsidR="008E765F" w:rsidRPr="00822EBF" w:rsidRDefault="008E765F" w:rsidP="00611251">
            <w:pPr>
              <w:pStyle w:val="RCTstable"/>
            </w:pPr>
            <w:r w:rsidRPr="00822EBF">
              <w:t>High risk</w:t>
            </w:r>
          </w:p>
        </w:tc>
        <w:tc>
          <w:tcPr>
            <w:tcW w:w="11199" w:type="dxa"/>
            <w:shd w:val="clear" w:color="D9E2F3" w:themeColor="accent1" w:themeTint="33" w:fill="auto"/>
          </w:tcPr>
          <w:p w14:paraId="54F84F50" w14:textId="77777777" w:rsidR="008E765F" w:rsidRPr="00822EBF" w:rsidRDefault="008E765F" w:rsidP="00611251">
            <w:pPr>
              <w:pStyle w:val="RCTstable"/>
            </w:pPr>
            <w:r w:rsidRPr="00822EBF">
              <w:t>Blinding of women and trial personnel not considered feasible in view of the intervention and control</w:t>
            </w:r>
          </w:p>
        </w:tc>
      </w:tr>
      <w:tr w:rsidR="008E765F" w:rsidRPr="00822EBF" w14:paraId="794CADA4" w14:textId="77777777" w:rsidTr="005A5EBF">
        <w:trPr>
          <w:cantSplit/>
        </w:trPr>
        <w:tc>
          <w:tcPr>
            <w:tcW w:w="1560" w:type="dxa"/>
            <w:shd w:val="clear" w:color="D9E2F3" w:themeColor="accent1" w:themeTint="33" w:fill="auto"/>
          </w:tcPr>
          <w:p w14:paraId="201973DF" w14:textId="77777777" w:rsidR="008E765F" w:rsidRPr="00822EBF" w:rsidRDefault="008E765F" w:rsidP="00611251">
            <w:pPr>
              <w:pStyle w:val="RCTstable"/>
            </w:pPr>
            <w:r w:rsidRPr="00822EBF">
              <w:t>Detection bias</w:t>
            </w:r>
          </w:p>
        </w:tc>
        <w:tc>
          <w:tcPr>
            <w:tcW w:w="1275" w:type="dxa"/>
            <w:shd w:val="clear" w:color="D9E2F3" w:themeColor="accent1" w:themeTint="33" w:fill="FFC000" w:themeFill="accent4"/>
          </w:tcPr>
          <w:p w14:paraId="0B7F0496" w14:textId="77777777" w:rsidR="008E765F" w:rsidRPr="00822EBF" w:rsidRDefault="008E765F" w:rsidP="00611251">
            <w:pPr>
              <w:pStyle w:val="RCTstable"/>
            </w:pPr>
            <w:r w:rsidRPr="00822EBF">
              <w:t>Unclear risk</w:t>
            </w:r>
          </w:p>
        </w:tc>
        <w:tc>
          <w:tcPr>
            <w:tcW w:w="11199" w:type="dxa"/>
            <w:shd w:val="clear" w:color="D9E2F3" w:themeColor="accent1" w:themeTint="33" w:fill="auto"/>
          </w:tcPr>
          <w:p w14:paraId="22DFA86A" w14:textId="77777777" w:rsidR="008E765F" w:rsidRPr="00822EBF" w:rsidRDefault="008E765F" w:rsidP="00611251">
            <w:pPr>
              <w:pStyle w:val="RCTstable"/>
            </w:pPr>
            <w:r w:rsidRPr="00822EBF">
              <w:t>Not described</w:t>
            </w:r>
          </w:p>
        </w:tc>
      </w:tr>
      <w:tr w:rsidR="008E765F" w:rsidRPr="00822EBF" w14:paraId="3087EB98" w14:textId="77777777" w:rsidTr="005A5EBF">
        <w:trPr>
          <w:cantSplit/>
        </w:trPr>
        <w:tc>
          <w:tcPr>
            <w:tcW w:w="1560" w:type="dxa"/>
            <w:shd w:val="clear" w:color="D9E2F3" w:themeColor="accent1" w:themeTint="33" w:fill="auto"/>
          </w:tcPr>
          <w:p w14:paraId="0DAE6331" w14:textId="77777777" w:rsidR="008E765F" w:rsidRPr="00822EBF" w:rsidRDefault="008E765F" w:rsidP="00611251">
            <w:pPr>
              <w:pStyle w:val="RCTstable"/>
            </w:pPr>
            <w:r w:rsidRPr="00822EBF">
              <w:t>Incomplete outcome data</w:t>
            </w:r>
          </w:p>
        </w:tc>
        <w:tc>
          <w:tcPr>
            <w:tcW w:w="1275" w:type="dxa"/>
            <w:shd w:val="clear" w:color="D9E2F3" w:themeColor="accent1" w:themeTint="33" w:fill="70AD47" w:themeFill="accent6"/>
          </w:tcPr>
          <w:p w14:paraId="762016F4"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481D8BC5" w14:textId="77777777" w:rsidR="008E765F" w:rsidRPr="00822EBF" w:rsidRDefault="008E765F" w:rsidP="00611251">
            <w:pPr>
              <w:pStyle w:val="RCTstable"/>
            </w:pPr>
            <w:r>
              <w:t>“Two women randomis</w:t>
            </w:r>
            <w:r w:rsidRPr="00822EBF">
              <w:t>ed to Controls later withdrew their consent for the study. Therefore, the remnant participants were 33 in the Therapeutic Lifestyle Changes group and 28 in the Controls</w:t>
            </w:r>
            <w:r>
              <w:t>.”</w:t>
            </w:r>
          </w:p>
        </w:tc>
      </w:tr>
      <w:tr w:rsidR="008E765F" w:rsidRPr="00822EBF" w14:paraId="3950CA8C" w14:textId="77777777" w:rsidTr="005A5EBF">
        <w:trPr>
          <w:cantSplit/>
        </w:trPr>
        <w:tc>
          <w:tcPr>
            <w:tcW w:w="1560" w:type="dxa"/>
            <w:shd w:val="clear" w:color="D9E2F3" w:themeColor="accent1" w:themeTint="33" w:fill="auto"/>
          </w:tcPr>
          <w:p w14:paraId="6965F6B1" w14:textId="77777777" w:rsidR="008E765F" w:rsidRPr="00822EBF" w:rsidRDefault="008E765F" w:rsidP="00611251">
            <w:pPr>
              <w:pStyle w:val="RCTstable"/>
            </w:pPr>
            <w:r w:rsidRPr="00822EBF">
              <w:t>Selective reporting</w:t>
            </w:r>
          </w:p>
        </w:tc>
        <w:tc>
          <w:tcPr>
            <w:tcW w:w="1275" w:type="dxa"/>
            <w:shd w:val="clear" w:color="D9E2F3" w:themeColor="accent1" w:themeTint="33" w:fill="FF4D19"/>
          </w:tcPr>
          <w:p w14:paraId="07B5C14A" w14:textId="77777777" w:rsidR="008E765F" w:rsidRPr="00822EBF" w:rsidRDefault="008E765F" w:rsidP="00611251">
            <w:pPr>
              <w:pStyle w:val="RCTstable"/>
            </w:pPr>
            <w:r w:rsidRPr="00822EBF">
              <w:t>High risk</w:t>
            </w:r>
          </w:p>
        </w:tc>
        <w:tc>
          <w:tcPr>
            <w:tcW w:w="11199" w:type="dxa"/>
            <w:shd w:val="clear" w:color="D9E2F3" w:themeColor="accent1" w:themeTint="33" w:fill="auto"/>
          </w:tcPr>
          <w:p w14:paraId="62C4F751" w14:textId="77777777" w:rsidR="008E765F" w:rsidRPr="00822EBF" w:rsidRDefault="008E765F" w:rsidP="00611251">
            <w:pPr>
              <w:pStyle w:val="RCTstable"/>
            </w:pPr>
            <w:r w:rsidRPr="00822EBF">
              <w:t>A number of outcomes are reported incompletely as ”similar“ between groups, or ”no statistically significant differences“.</w:t>
            </w:r>
          </w:p>
        </w:tc>
      </w:tr>
      <w:tr w:rsidR="008E765F" w:rsidRPr="00822EBF" w14:paraId="412E401F" w14:textId="77777777" w:rsidTr="005A5EBF">
        <w:trPr>
          <w:cantSplit/>
        </w:trPr>
        <w:tc>
          <w:tcPr>
            <w:tcW w:w="1560" w:type="dxa"/>
            <w:shd w:val="clear" w:color="D9E2F3" w:themeColor="accent1" w:themeTint="33" w:fill="auto"/>
          </w:tcPr>
          <w:p w14:paraId="6B773AD1" w14:textId="77777777" w:rsidR="008E765F" w:rsidRPr="00822EBF" w:rsidRDefault="008E765F" w:rsidP="00611251">
            <w:pPr>
              <w:pStyle w:val="RCTstable"/>
            </w:pPr>
            <w:r w:rsidRPr="00822EBF">
              <w:t xml:space="preserve">Other limitations </w:t>
            </w:r>
          </w:p>
        </w:tc>
        <w:tc>
          <w:tcPr>
            <w:tcW w:w="1275" w:type="dxa"/>
            <w:shd w:val="clear" w:color="D9E2F3" w:themeColor="accent1" w:themeTint="33" w:fill="70AD47" w:themeFill="accent6"/>
          </w:tcPr>
          <w:p w14:paraId="58185B96"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397E667B" w14:textId="77777777" w:rsidR="008E765F" w:rsidRPr="00822EBF" w:rsidRDefault="008E765F" w:rsidP="00611251">
            <w:pPr>
              <w:pStyle w:val="RCTstable"/>
            </w:pPr>
            <w:r w:rsidRPr="00822EBF">
              <w:t>No obvious sources of other bias identified</w:t>
            </w:r>
            <w:r>
              <w:t>.</w:t>
            </w:r>
          </w:p>
        </w:tc>
      </w:tr>
      <w:tr w:rsidR="008E765F" w:rsidRPr="0033376A" w14:paraId="18D3BCC7" w14:textId="77777777" w:rsidTr="005A5EBF">
        <w:trPr>
          <w:cantSplit/>
        </w:trPr>
        <w:tc>
          <w:tcPr>
            <w:tcW w:w="14034" w:type="dxa"/>
            <w:gridSpan w:val="3"/>
            <w:shd w:val="solid" w:color="D9E2F3" w:themeColor="accent1" w:themeTint="33" w:fill="auto"/>
          </w:tcPr>
          <w:p w14:paraId="265EAB06" w14:textId="09BCB2C9" w:rsidR="008E765F" w:rsidRPr="0033376A" w:rsidRDefault="008E765F" w:rsidP="002747EA">
            <w:pPr>
              <w:pStyle w:val="RCTstable"/>
              <w:keepNext/>
              <w:rPr>
                <w:b/>
              </w:rPr>
            </w:pPr>
            <w:r w:rsidRPr="0025597C">
              <w:rPr>
                <w:rFonts w:ascii="Century Gothic" w:hAnsi="Century Gothic"/>
                <w:b/>
                <w:noProof/>
              </w:rPr>
              <w:t>Phelan et al 2011</w:t>
            </w:r>
            <w:r>
              <w:rPr>
                <w:rFonts w:ascii="Century Gothic" w:hAnsi="Century Gothic"/>
                <w:noProof/>
              </w:rPr>
              <w:fldChar w:fldCharType="begin">
                <w:fldData xml:space="preserve">PEVuZE5vdGU+PENpdGU+PEF1dGhvcj5QaGVsYW48L0F1dGhvcj48WWVhcj4yMDExPC9ZZWFyPjxS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</w:fldData>
              </w:fldChar>
            </w:r>
            <w:r w:rsidR="002747EA">
              <w:rPr>
                <w:rFonts w:ascii="Century Gothic" w:hAnsi="Century Gothic"/>
                <w:noProof/>
              </w:rPr>
              <w:instrText xml:space="preserve"> ADDIN EN.CITE </w:instrText>
            </w:r>
            <w:r w:rsidR="002747EA">
              <w:rPr>
                <w:rFonts w:ascii="Century Gothic" w:hAnsi="Century Gothic"/>
                <w:noProof/>
              </w:rPr>
              <w:fldChar w:fldCharType="begin">
                <w:fldData xml:space="preserve">PEVuZE5vdGU+PENpdGU+PEF1dGhvcj5QaGVsYW48L0F1dGhvcj48WWVhcj4yMDExPC9ZZWFyPjxS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</w:fldData>
              </w:fldChar>
            </w:r>
            <w:r w:rsidR="002747EA">
              <w:rPr>
                <w:rFonts w:ascii="Century Gothic" w:hAnsi="Century Gothic"/>
                <w:noProof/>
              </w:rPr>
              <w:instrText xml:space="preserve"> ADDIN EN.CITE.DATA </w:instrText>
            </w:r>
            <w:r w:rsidR="002747EA">
              <w:rPr>
                <w:rFonts w:ascii="Century Gothic" w:hAnsi="Century Gothic"/>
                <w:noProof/>
              </w:rPr>
            </w:r>
            <w:r w:rsidR="002747EA">
              <w:rPr>
                <w:rFonts w:ascii="Century Gothic" w:hAnsi="Century Gothic"/>
                <w:noProof/>
              </w:rPr>
              <w:fldChar w:fldCharType="end"/>
            </w:r>
            <w:r>
              <w:rPr>
                <w:rFonts w:ascii="Century Gothic" w:hAnsi="Century Gothic"/>
                <w:noProof/>
              </w:rPr>
            </w:r>
            <w:r>
              <w:rPr>
                <w:rFonts w:ascii="Century Gothic" w:hAnsi="Century Gothic"/>
                <w:noProof/>
              </w:rPr>
              <w:fldChar w:fldCharType="separate"/>
            </w:r>
            <w:r w:rsidR="002747EA" w:rsidRPr="002747EA">
              <w:rPr>
                <w:noProof/>
                <w:sz w:val="18"/>
                <w:vertAlign w:val="superscript"/>
              </w:rPr>
              <w:t>494,551</w:t>
            </w:r>
            <w:r>
              <w:rPr>
                <w:rFonts w:ascii="Century Gothic" w:hAnsi="Century Gothic"/>
                <w:noProof/>
              </w:rPr>
              <w:fldChar w:fldCharType="end"/>
            </w:r>
          </w:p>
        </w:tc>
      </w:tr>
      <w:tr w:rsidR="008E765F" w:rsidRPr="00822EBF" w14:paraId="2A07ED27" w14:textId="77777777" w:rsidTr="005A5EBF">
        <w:trPr>
          <w:cantSplit/>
        </w:trPr>
        <w:tc>
          <w:tcPr>
            <w:tcW w:w="1560" w:type="dxa"/>
            <w:shd w:val="clear" w:color="D9E2F3" w:themeColor="accent1" w:themeTint="33" w:fill="auto"/>
          </w:tcPr>
          <w:p w14:paraId="0DFDEF98" w14:textId="77777777" w:rsidR="008E765F" w:rsidRPr="00822EBF" w:rsidRDefault="008E765F" w:rsidP="00D33EC5">
            <w:pPr>
              <w:pStyle w:val="RCTstable"/>
              <w:keepNext/>
            </w:pPr>
            <w:r w:rsidRPr="00822EBF">
              <w:t>Random sequence generation</w:t>
            </w:r>
          </w:p>
        </w:tc>
        <w:tc>
          <w:tcPr>
            <w:tcW w:w="1275" w:type="dxa"/>
            <w:shd w:val="clear" w:color="D9E2F3" w:themeColor="accent1" w:themeTint="33" w:fill="70AD47" w:themeFill="accent6"/>
          </w:tcPr>
          <w:p w14:paraId="61DD50C4" w14:textId="77777777" w:rsidR="008E765F" w:rsidRPr="00822EBF" w:rsidRDefault="008E765F" w:rsidP="00D33EC5">
            <w:pPr>
              <w:pStyle w:val="RCTstable"/>
              <w:keepNext/>
            </w:pPr>
            <w:r w:rsidRPr="00822EBF">
              <w:t>Low risk</w:t>
            </w:r>
          </w:p>
        </w:tc>
        <w:tc>
          <w:tcPr>
            <w:tcW w:w="11199" w:type="dxa"/>
            <w:shd w:val="clear" w:color="D9E2F3" w:themeColor="accent1" w:themeTint="33" w:fill="auto"/>
          </w:tcPr>
          <w:p w14:paraId="0270520A" w14:textId="77777777" w:rsidR="008E765F" w:rsidRPr="00822EBF" w:rsidRDefault="008E765F" w:rsidP="00D33EC5">
            <w:pPr>
              <w:pStyle w:val="RCTstable"/>
              <w:keepNext/>
            </w:pPr>
            <w:r>
              <w:t>“</w:t>
            </w:r>
            <w:r w:rsidRPr="00822EBF">
              <w:t>Randomisation was computer-generated in randomly varying block sizes and stratified by clinic and BMI category</w:t>
            </w:r>
            <w:r>
              <w:t>.”</w:t>
            </w:r>
          </w:p>
        </w:tc>
      </w:tr>
      <w:tr w:rsidR="008E765F" w:rsidRPr="00822EBF" w14:paraId="33CE0165" w14:textId="77777777" w:rsidTr="005A5EBF">
        <w:trPr>
          <w:cantSplit/>
        </w:trPr>
        <w:tc>
          <w:tcPr>
            <w:tcW w:w="1560" w:type="dxa"/>
            <w:shd w:val="clear" w:color="D9E2F3" w:themeColor="accent1" w:themeTint="33" w:fill="auto"/>
          </w:tcPr>
          <w:p w14:paraId="0D21A865" w14:textId="77777777" w:rsidR="008E765F" w:rsidRPr="00822EBF" w:rsidRDefault="008E765F" w:rsidP="00D33EC5">
            <w:pPr>
              <w:pStyle w:val="RCTstable"/>
              <w:keepNext/>
            </w:pPr>
            <w:r w:rsidRPr="00822EBF">
              <w:t xml:space="preserve">Allocation concealment </w:t>
            </w:r>
          </w:p>
        </w:tc>
        <w:tc>
          <w:tcPr>
            <w:tcW w:w="1275" w:type="dxa"/>
            <w:shd w:val="clear" w:color="D9E2F3" w:themeColor="accent1" w:themeTint="33" w:fill="70AD47" w:themeFill="accent6"/>
          </w:tcPr>
          <w:p w14:paraId="5F45F026" w14:textId="77777777" w:rsidR="008E765F" w:rsidRPr="00822EBF" w:rsidRDefault="008E765F" w:rsidP="00D33EC5">
            <w:pPr>
              <w:pStyle w:val="RCTstable"/>
              <w:keepNext/>
            </w:pPr>
            <w:r w:rsidRPr="00822EBF">
              <w:t>Low risk</w:t>
            </w:r>
          </w:p>
        </w:tc>
        <w:tc>
          <w:tcPr>
            <w:tcW w:w="11199" w:type="dxa"/>
            <w:shd w:val="clear" w:color="D9E2F3" w:themeColor="accent1" w:themeTint="33" w:fill="auto"/>
          </w:tcPr>
          <w:p w14:paraId="191ACA42" w14:textId="77777777" w:rsidR="008E765F" w:rsidRPr="00822EBF" w:rsidRDefault="008E765F" w:rsidP="00D33EC5">
            <w:pPr>
              <w:pStyle w:val="RCTstable"/>
              <w:keepNext/>
            </w:pPr>
            <w:r>
              <w:t>“</w:t>
            </w:r>
            <w:r w:rsidRPr="00822EBF">
              <w:t>Allocation was concealed in opaque envelopes prepared by the study statistician</w:t>
            </w:r>
            <w:r>
              <w:t>.”</w:t>
            </w:r>
          </w:p>
        </w:tc>
      </w:tr>
      <w:tr w:rsidR="008E765F" w:rsidRPr="00822EBF" w14:paraId="51F3DB04" w14:textId="77777777" w:rsidTr="005A5EBF">
        <w:trPr>
          <w:cantSplit/>
        </w:trPr>
        <w:tc>
          <w:tcPr>
            <w:tcW w:w="1560" w:type="dxa"/>
            <w:shd w:val="clear" w:color="D9E2F3" w:themeColor="accent1" w:themeTint="33" w:fill="auto"/>
          </w:tcPr>
          <w:p w14:paraId="01185B1C" w14:textId="77777777" w:rsidR="008E765F" w:rsidRPr="00822EBF" w:rsidRDefault="008E765F" w:rsidP="00611251">
            <w:pPr>
              <w:pStyle w:val="RCTstable"/>
            </w:pPr>
            <w:r w:rsidRPr="00822EBF">
              <w:t>Performance bias</w:t>
            </w:r>
          </w:p>
        </w:tc>
        <w:tc>
          <w:tcPr>
            <w:tcW w:w="1275" w:type="dxa"/>
            <w:shd w:val="clear" w:color="D9E2F3" w:themeColor="accent1" w:themeTint="33" w:fill="FF4D19"/>
          </w:tcPr>
          <w:p w14:paraId="1E6BE55D" w14:textId="77777777" w:rsidR="008E765F" w:rsidRPr="00822EBF" w:rsidRDefault="008E765F" w:rsidP="00611251">
            <w:pPr>
              <w:pStyle w:val="RCTstable"/>
            </w:pPr>
            <w:r w:rsidRPr="00822EBF">
              <w:t>High risk</w:t>
            </w:r>
          </w:p>
        </w:tc>
        <w:tc>
          <w:tcPr>
            <w:tcW w:w="11199" w:type="dxa"/>
            <w:shd w:val="clear" w:color="D9E2F3" w:themeColor="accent1" w:themeTint="33" w:fill="auto"/>
          </w:tcPr>
          <w:p w14:paraId="2C4AF05D" w14:textId="77777777" w:rsidR="008E765F" w:rsidRPr="00822EBF" w:rsidRDefault="008E765F" w:rsidP="00611251">
            <w:pPr>
              <w:pStyle w:val="RCTstable"/>
            </w:pPr>
            <w:r>
              <w:t>“</w:t>
            </w:r>
            <w:r w:rsidRPr="00822EBF">
              <w:t>Clinic staff and physicians were blinded to subject randomis</w:t>
            </w:r>
            <w:r>
              <w:t>ation to prevent contamination.”</w:t>
            </w:r>
            <w:r w:rsidRPr="00822EBF">
              <w:t xml:space="preserve"> However, blinding of women and trial personnel not considered feasible in view of the intervention and control</w:t>
            </w:r>
          </w:p>
        </w:tc>
      </w:tr>
      <w:tr w:rsidR="008E765F" w:rsidRPr="00822EBF" w14:paraId="6B279B24" w14:textId="77777777" w:rsidTr="005A5EBF">
        <w:trPr>
          <w:cantSplit/>
        </w:trPr>
        <w:tc>
          <w:tcPr>
            <w:tcW w:w="1560" w:type="dxa"/>
            <w:shd w:val="clear" w:color="D9E2F3" w:themeColor="accent1" w:themeTint="33" w:fill="auto"/>
          </w:tcPr>
          <w:p w14:paraId="132605A1" w14:textId="77777777" w:rsidR="008E765F" w:rsidRPr="00822EBF" w:rsidRDefault="008E765F" w:rsidP="00611251">
            <w:pPr>
              <w:pStyle w:val="RCTstable"/>
            </w:pPr>
            <w:r w:rsidRPr="00822EBF">
              <w:t>Detection bias</w:t>
            </w:r>
          </w:p>
        </w:tc>
        <w:tc>
          <w:tcPr>
            <w:tcW w:w="1275" w:type="dxa"/>
            <w:shd w:val="clear" w:color="D9E2F3" w:themeColor="accent1" w:themeTint="33" w:fill="70AD47" w:themeFill="accent6"/>
          </w:tcPr>
          <w:p w14:paraId="34B2B320"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468EB0F6" w14:textId="77777777" w:rsidR="008E765F" w:rsidRPr="001B0731" w:rsidRDefault="008E765F" w:rsidP="00611251">
            <w:pPr>
              <w:pStyle w:val="RCTstable"/>
            </w:pPr>
            <w:r>
              <w:t>“</w:t>
            </w:r>
            <w:r w:rsidRPr="001B0731">
              <w:t>The clinic staff and physicians at these offices were blind to</w:t>
            </w:r>
            <w:r>
              <w:t xml:space="preserve"> subject randomis</w:t>
            </w:r>
            <w:r w:rsidRPr="001B0731">
              <w:t>ation to prevent contamination of the data.</w:t>
            </w:r>
            <w:r>
              <w:t>”</w:t>
            </w:r>
          </w:p>
        </w:tc>
      </w:tr>
      <w:tr w:rsidR="008E765F" w:rsidRPr="00822EBF" w14:paraId="4C391B73" w14:textId="77777777" w:rsidTr="005A5EBF">
        <w:trPr>
          <w:cantSplit/>
        </w:trPr>
        <w:tc>
          <w:tcPr>
            <w:tcW w:w="1560" w:type="dxa"/>
            <w:shd w:val="clear" w:color="D9E2F3" w:themeColor="accent1" w:themeTint="33" w:fill="auto"/>
          </w:tcPr>
          <w:p w14:paraId="6977A2BF" w14:textId="77777777" w:rsidR="008E765F" w:rsidRPr="00822EBF" w:rsidRDefault="008E765F" w:rsidP="00611251">
            <w:pPr>
              <w:pStyle w:val="RCTstable"/>
            </w:pPr>
            <w:r w:rsidRPr="00822EBF">
              <w:t>Incomplete outcome data</w:t>
            </w:r>
          </w:p>
        </w:tc>
        <w:tc>
          <w:tcPr>
            <w:tcW w:w="1275" w:type="dxa"/>
            <w:shd w:val="clear" w:color="D9E2F3" w:themeColor="accent1" w:themeTint="33" w:fill="70AD47" w:themeFill="accent6"/>
          </w:tcPr>
          <w:p w14:paraId="2DAB5E2B"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224856DD" w14:textId="77777777" w:rsidR="008E765F" w:rsidRPr="00822EBF" w:rsidRDefault="008E765F" w:rsidP="00611251">
            <w:pPr>
              <w:pStyle w:val="RCTstable"/>
            </w:pPr>
            <w:r>
              <w:t>Balanced attrition with reasons given.</w:t>
            </w:r>
            <w:r w:rsidRPr="00822EBF">
              <w:t xml:space="preserve"> ITT analysis was performed assuming that those lost to follow-up were treatment failures. It was reported that this revealed almost identical results as for those completing the study (data not shown)</w:t>
            </w:r>
            <w:r>
              <w:t>.</w:t>
            </w:r>
          </w:p>
        </w:tc>
      </w:tr>
      <w:tr w:rsidR="008E765F" w:rsidRPr="00822EBF" w14:paraId="7C24DF75" w14:textId="77777777" w:rsidTr="005A5EBF">
        <w:trPr>
          <w:cantSplit/>
        </w:trPr>
        <w:tc>
          <w:tcPr>
            <w:tcW w:w="1560" w:type="dxa"/>
            <w:shd w:val="clear" w:color="D9E2F3" w:themeColor="accent1" w:themeTint="33" w:fill="auto"/>
          </w:tcPr>
          <w:p w14:paraId="45DEE956" w14:textId="77777777" w:rsidR="008E765F" w:rsidRPr="00822EBF" w:rsidRDefault="008E765F" w:rsidP="00611251">
            <w:pPr>
              <w:pStyle w:val="RCTstable"/>
            </w:pPr>
            <w:r w:rsidRPr="00822EBF">
              <w:t>Selective reporting</w:t>
            </w:r>
          </w:p>
        </w:tc>
        <w:tc>
          <w:tcPr>
            <w:tcW w:w="1275" w:type="dxa"/>
            <w:shd w:val="clear" w:color="D9E2F3" w:themeColor="accent1" w:themeTint="33" w:fill="FFC000" w:themeFill="accent4"/>
          </w:tcPr>
          <w:p w14:paraId="13AA6AED" w14:textId="77777777" w:rsidR="008E765F" w:rsidRPr="00822EBF" w:rsidRDefault="008E765F" w:rsidP="00611251">
            <w:pPr>
              <w:pStyle w:val="RCTstable"/>
            </w:pPr>
            <w:r w:rsidRPr="00822EBF">
              <w:t>Unclear risk</w:t>
            </w:r>
          </w:p>
        </w:tc>
        <w:tc>
          <w:tcPr>
            <w:tcW w:w="11199" w:type="dxa"/>
            <w:shd w:val="clear" w:color="D9E2F3" w:themeColor="accent1" w:themeTint="33" w:fill="auto"/>
          </w:tcPr>
          <w:p w14:paraId="0BD4C20B" w14:textId="77777777" w:rsidR="008E765F" w:rsidRPr="00822EBF" w:rsidRDefault="008E765F" w:rsidP="00611251">
            <w:pPr>
              <w:pStyle w:val="RCTstable"/>
            </w:pPr>
            <w:r w:rsidRPr="00822EBF">
              <w:t>Assessment from published study report.</w:t>
            </w:r>
          </w:p>
        </w:tc>
      </w:tr>
      <w:tr w:rsidR="008E765F" w:rsidRPr="00822EBF" w14:paraId="502E124E" w14:textId="77777777" w:rsidTr="005A5EBF">
        <w:trPr>
          <w:cantSplit/>
        </w:trPr>
        <w:tc>
          <w:tcPr>
            <w:tcW w:w="1560" w:type="dxa"/>
            <w:shd w:val="clear" w:color="D9E2F3" w:themeColor="accent1" w:themeTint="33" w:fill="auto"/>
          </w:tcPr>
          <w:p w14:paraId="2D9D85F0" w14:textId="77777777" w:rsidR="008E765F" w:rsidRPr="00822EBF" w:rsidRDefault="008E765F" w:rsidP="00611251">
            <w:pPr>
              <w:pStyle w:val="RCTstable"/>
            </w:pPr>
            <w:r w:rsidRPr="00822EBF">
              <w:t xml:space="preserve">Other limitations </w:t>
            </w:r>
          </w:p>
        </w:tc>
        <w:tc>
          <w:tcPr>
            <w:tcW w:w="1275" w:type="dxa"/>
            <w:shd w:val="clear" w:color="D9E2F3" w:themeColor="accent1" w:themeTint="33" w:fill="70AD47" w:themeFill="accent6"/>
          </w:tcPr>
          <w:p w14:paraId="0F281A89"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108EC527" w14:textId="77777777" w:rsidR="008E765F" w:rsidRPr="00822EBF" w:rsidRDefault="008E765F" w:rsidP="00611251">
            <w:pPr>
              <w:pStyle w:val="RCTstable"/>
            </w:pPr>
            <w:r>
              <w:t>The two</w:t>
            </w:r>
            <w:r w:rsidRPr="00822EBF">
              <w:t xml:space="preserve"> study groups did not significantly differ on key baseline measures (sample stratified)</w:t>
            </w:r>
            <w:r>
              <w:t>.</w:t>
            </w:r>
          </w:p>
        </w:tc>
      </w:tr>
      <w:tr w:rsidR="00D33EC5" w:rsidRPr="0033376A" w14:paraId="1ED66C16" w14:textId="77777777" w:rsidTr="005A5EBF">
        <w:trPr>
          <w:cantSplit/>
        </w:trPr>
        <w:tc>
          <w:tcPr>
            <w:tcW w:w="14034" w:type="dxa"/>
            <w:gridSpan w:val="3"/>
            <w:shd w:val="solid" w:color="D9E2F3" w:themeColor="accent1" w:themeTint="33" w:fill="auto"/>
          </w:tcPr>
          <w:p w14:paraId="79892ED4" w14:textId="69C046C7" w:rsidR="00D33EC5" w:rsidRPr="0033376A" w:rsidRDefault="00D33EC5" w:rsidP="002747EA">
            <w:pPr>
              <w:pStyle w:val="RCTstable"/>
              <w:keepNext/>
              <w:rPr>
                <w:b/>
              </w:rPr>
            </w:pPr>
            <w:r w:rsidRPr="0025597C">
              <w:rPr>
                <w:rFonts w:ascii="Century Gothic" w:hAnsi="Century Gothic"/>
                <w:b/>
                <w:noProof/>
              </w:rPr>
              <w:t>Phelan et al 201</w:t>
            </w:r>
            <w:r w:rsidR="000B4DE7">
              <w:rPr>
                <w:rFonts w:ascii="Century Gothic" w:hAnsi="Century Gothic"/>
                <w:b/>
                <w:noProof/>
              </w:rPr>
              <w:t>8</w:t>
            </w:r>
            <w:r w:rsidR="00E37D04">
              <w:rPr>
                <w:rFonts w:ascii="Century Gothic" w:hAnsi="Century Gothic"/>
                <w:noProof/>
              </w:rPr>
              <w:fldChar w:fldCharType="begin">
                <w:fldData xml:space="preserve">PEVuZE5vdGU+PENpdGU+PEF1dGhvcj5QaGVsYW48L0F1dGhvcj48WWVhcj4yMDE4PC9ZZWFyPjxS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==
</w:fldData>
              </w:fldChar>
            </w:r>
            <w:r w:rsidR="002747EA">
              <w:rPr>
                <w:rFonts w:ascii="Century Gothic" w:hAnsi="Century Gothic"/>
                <w:noProof/>
              </w:rPr>
              <w:instrText xml:space="preserve"> ADDIN EN.CITE </w:instrText>
            </w:r>
            <w:r w:rsidR="002747EA">
              <w:rPr>
                <w:rFonts w:ascii="Century Gothic" w:hAnsi="Century Gothic"/>
                <w:noProof/>
              </w:rPr>
              <w:fldChar w:fldCharType="begin">
                <w:fldData xml:space="preserve">PEVuZE5vdGU+PENpdGU+PEF1dGhvcj5QaGVsYW48L0F1dGhvcj48WWVhcj4yMDE4PC9ZZWFyPjxS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==
</w:fldData>
              </w:fldChar>
            </w:r>
            <w:r w:rsidR="002747EA">
              <w:rPr>
                <w:rFonts w:ascii="Century Gothic" w:hAnsi="Century Gothic"/>
                <w:noProof/>
              </w:rPr>
              <w:instrText xml:space="preserve"> ADDIN EN.CITE.DATA </w:instrText>
            </w:r>
            <w:r w:rsidR="002747EA">
              <w:rPr>
                <w:rFonts w:ascii="Century Gothic" w:hAnsi="Century Gothic"/>
                <w:noProof/>
              </w:rPr>
            </w:r>
            <w:r w:rsidR="002747EA">
              <w:rPr>
                <w:rFonts w:ascii="Century Gothic" w:hAnsi="Century Gothic"/>
                <w:noProof/>
              </w:rPr>
              <w:fldChar w:fldCharType="end"/>
            </w:r>
            <w:r w:rsidR="00E37D04">
              <w:rPr>
                <w:rFonts w:ascii="Century Gothic" w:hAnsi="Century Gothic"/>
                <w:noProof/>
              </w:rPr>
            </w:r>
            <w:r w:rsidR="00E37D04">
              <w:rPr>
                <w:rFonts w:ascii="Century Gothic" w:hAnsi="Century Gothic"/>
                <w:noProof/>
              </w:rPr>
              <w:fldChar w:fldCharType="separate"/>
            </w:r>
            <w:r w:rsidR="002747EA" w:rsidRPr="002747EA">
              <w:rPr>
                <w:noProof/>
                <w:sz w:val="18"/>
                <w:vertAlign w:val="superscript"/>
              </w:rPr>
              <w:t>508</w:t>
            </w:r>
            <w:r w:rsidR="00E37D04">
              <w:rPr>
                <w:rFonts w:ascii="Century Gothic" w:hAnsi="Century Gothic"/>
                <w:noProof/>
              </w:rPr>
              <w:fldChar w:fldCharType="end"/>
            </w:r>
          </w:p>
        </w:tc>
      </w:tr>
      <w:tr w:rsidR="00D33EC5" w:rsidRPr="00822EBF" w14:paraId="2464CF16" w14:textId="77777777" w:rsidTr="005A5EBF">
        <w:trPr>
          <w:cantSplit/>
        </w:trPr>
        <w:tc>
          <w:tcPr>
            <w:tcW w:w="1560" w:type="dxa"/>
            <w:shd w:val="clear" w:color="D9E2F3" w:themeColor="accent1" w:themeTint="33" w:fill="auto"/>
          </w:tcPr>
          <w:p w14:paraId="22FD3F37" w14:textId="77777777" w:rsidR="00D33EC5" w:rsidRPr="00822EBF" w:rsidRDefault="00D33EC5" w:rsidP="00E37D04">
            <w:pPr>
              <w:pStyle w:val="RCTstable"/>
              <w:keepNext/>
            </w:pPr>
            <w:r w:rsidRPr="00822EBF">
              <w:t>Random sequence generation</w:t>
            </w:r>
          </w:p>
        </w:tc>
        <w:tc>
          <w:tcPr>
            <w:tcW w:w="1275" w:type="dxa"/>
            <w:shd w:val="clear" w:color="D9E2F3" w:themeColor="accent1" w:themeTint="33" w:fill="70AD47" w:themeFill="accent6"/>
          </w:tcPr>
          <w:p w14:paraId="686EF5CC" w14:textId="77777777" w:rsidR="00D33EC5" w:rsidRPr="00822EBF" w:rsidRDefault="00D33EC5" w:rsidP="00E37D04">
            <w:pPr>
              <w:pStyle w:val="RCTstable"/>
              <w:keepNext/>
            </w:pPr>
            <w:r w:rsidRPr="00822EBF">
              <w:t>Low risk</w:t>
            </w:r>
          </w:p>
        </w:tc>
        <w:tc>
          <w:tcPr>
            <w:tcW w:w="11199" w:type="dxa"/>
            <w:shd w:val="clear" w:color="D9E2F3" w:themeColor="accent1" w:themeTint="33" w:fill="auto"/>
          </w:tcPr>
          <w:p w14:paraId="03D884A1" w14:textId="2A394AFB" w:rsidR="00D33EC5" w:rsidRPr="00822EBF" w:rsidRDefault="00D33EC5" w:rsidP="00047010">
            <w:pPr>
              <w:pStyle w:val="RCTstable"/>
            </w:pPr>
            <w:r>
              <w:t>“</w:t>
            </w:r>
            <w:r w:rsidR="00047010">
              <w:t>Randomis</w:t>
            </w:r>
            <w:r w:rsidR="00047010" w:rsidRPr="00047010">
              <w:t>ation was computer-generated by</w:t>
            </w:r>
            <w:r w:rsidR="00047010">
              <w:t xml:space="preserve"> </w:t>
            </w:r>
            <w:r w:rsidR="00047010" w:rsidRPr="00047010">
              <w:t>the study statistician, and women were randomly assigned within</w:t>
            </w:r>
            <w:r w:rsidR="00047010">
              <w:t xml:space="preserve"> </w:t>
            </w:r>
            <w:r w:rsidR="00047010" w:rsidRPr="00047010">
              <w:t>site and by ethnicity (Hispanic or non-Hispanic)</w:t>
            </w:r>
            <w:r>
              <w:t>.”</w:t>
            </w:r>
          </w:p>
        </w:tc>
      </w:tr>
      <w:tr w:rsidR="00D33EC5" w:rsidRPr="00822EBF" w14:paraId="7B1FDC67" w14:textId="77777777" w:rsidTr="005A5EBF">
        <w:trPr>
          <w:cantSplit/>
        </w:trPr>
        <w:tc>
          <w:tcPr>
            <w:tcW w:w="1560" w:type="dxa"/>
            <w:shd w:val="clear" w:color="D9E2F3" w:themeColor="accent1" w:themeTint="33" w:fill="auto"/>
          </w:tcPr>
          <w:p w14:paraId="4A69341E" w14:textId="77777777" w:rsidR="00D33EC5" w:rsidRPr="00822EBF" w:rsidRDefault="00D33EC5" w:rsidP="00E37D04">
            <w:pPr>
              <w:pStyle w:val="RCTstable"/>
              <w:keepNext/>
            </w:pPr>
            <w:r w:rsidRPr="00822EBF">
              <w:t xml:space="preserve">Allocation concealment </w:t>
            </w:r>
          </w:p>
        </w:tc>
        <w:tc>
          <w:tcPr>
            <w:tcW w:w="1275" w:type="dxa"/>
            <w:shd w:val="clear" w:color="D9E2F3" w:themeColor="accent1" w:themeTint="33" w:fill="FFC000" w:themeFill="accent4"/>
          </w:tcPr>
          <w:p w14:paraId="4101346C" w14:textId="20120ABA" w:rsidR="00D33EC5" w:rsidRPr="00822EBF" w:rsidRDefault="00047010" w:rsidP="00E37D04">
            <w:pPr>
              <w:pStyle w:val="RCTstable"/>
              <w:keepNext/>
            </w:pPr>
            <w:r>
              <w:t>Unclear</w:t>
            </w:r>
            <w:r w:rsidR="00D33EC5" w:rsidRPr="00822EBF">
              <w:t xml:space="preserve"> risk</w:t>
            </w:r>
          </w:p>
        </w:tc>
        <w:tc>
          <w:tcPr>
            <w:tcW w:w="11199" w:type="dxa"/>
            <w:shd w:val="clear" w:color="D9E2F3" w:themeColor="accent1" w:themeTint="33" w:fill="auto"/>
          </w:tcPr>
          <w:p w14:paraId="6644DEAF" w14:textId="78CA29BF" w:rsidR="00D33EC5" w:rsidRPr="00822EBF" w:rsidRDefault="00047010" w:rsidP="00E37D04">
            <w:pPr>
              <w:pStyle w:val="RCTstable"/>
              <w:keepNext/>
            </w:pPr>
            <w:r>
              <w:t>Not described</w:t>
            </w:r>
          </w:p>
        </w:tc>
      </w:tr>
      <w:tr w:rsidR="00D33EC5" w:rsidRPr="00822EBF" w14:paraId="40C39F73" w14:textId="77777777" w:rsidTr="005A5EBF">
        <w:trPr>
          <w:cantSplit/>
        </w:trPr>
        <w:tc>
          <w:tcPr>
            <w:tcW w:w="1560" w:type="dxa"/>
            <w:shd w:val="clear" w:color="D9E2F3" w:themeColor="accent1" w:themeTint="33" w:fill="auto"/>
          </w:tcPr>
          <w:p w14:paraId="10574CCA" w14:textId="77777777" w:rsidR="00D33EC5" w:rsidRPr="00822EBF" w:rsidRDefault="00D33EC5" w:rsidP="00E37D04">
            <w:pPr>
              <w:pStyle w:val="RCTstable"/>
            </w:pPr>
            <w:r w:rsidRPr="00822EBF">
              <w:t>Performance bias</w:t>
            </w:r>
          </w:p>
        </w:tc>
        <w:tc>
          <w:tcPr>
            <w:tcW w:w="1275" w:type="dxa"/>
            <w:shd w:val="clear" w:color="D9E2F3" w:themeColor="accent1" w:themeTint="33" w:fill="FF4D19"/>
          </w:tcPr>
          <w:p w14:paraId="00298E1F" w14:textId="77777777" w:rsidR="00D33EC5" w:rsidRPr="00822EBF" w:rsidRDefault="00D33EC5" w:rsidP="00E37D04">
            <w:pPr>
              <w:pStyle w:val="RCTstable"/>
            </w:pPr>
            <w:r w:rsidRPr="00822EBF">
              <w:t>High risk</w:t>
            </w:r>
          </w:p>
        </w:tc>
        <w:tc>
          <w:tcPr>
            <w:tcW w:w="11199" w:type="dxa"/>
            <w:shd w:val="clear" w:color="D9E2F3" w:themeColor="accent1" w:themeTint="33" w:fill="auto"/>
          </w:tcPr>
          <w:p w14:paraId="553DD93B" w14:textId="4B97394B" w:rsidR="00D33EC5" w:rsidRPr="00365D65" w:rsidRDefault="00D33EC5" w:rsidP="00365D65">
            <w:pPr>
              <w:pStyle w:val="RCTstable"/>
            </w:pPr>
            <w:r>
              <w:t>“</w:t>
            </w:r>
            <w:r w:rsidR="00365D65" w:rsidRPr="00365D65">
              <w:t>Participants were not blinded to treatment</w:t>
            </w:r>
            <w:r w:rsidR="00365D65">
              <w:t xml:space="preserve"> </w:t>
            </w:r>
            <w:r w:rsidR="00365D65" w:rsidRPr="00365D65">
              <w:t>assignment, which could have biased responses to meal replacement</w:t>
            </w:r>
            <w:r w:rsidR="00365D65">
              <w:t xml:space="preserve"> </w:t>
            </w:r>
            <w:r w:rsidR="00365D65" w:rsidRPr="00365D65">
              <w:t>intake and other self-reported measures</w:t>
            </w:r>
            <w:r w:rsidR="00365D65">
              <w:t>.”</w:t>
            </w:r>
          </w:p>
        </w:tc>
      </w:tr>
      <w:tr w:rsidR="00D33EC5" w:rsidRPr="00822EBF" w14:paraId="5311EAC2" w14:textId="77777777" w:rsidTr="005A5EBF">
        <w:trPr>
          <w:cantSplit/>
        </w:trPr>
        <w:tc>
          <w:tcPr>
            <w:tcW w:w="1560" w:type="dxa"/>
            <w:shd w:val="clear" w:color="D9E2F3" w:themeColor="accent1" w:themeTint="33" w:fill="auto"/>
          </w:tcPr>
          <w:p w14:paraId="2BC8E009" w14:textId="77777777" w:rsidR="00D33EC5" w:rsidRPr="00822EBF" w:rsidRDefault="00D33EC5" w:rsidP="00E37D04">
            <w:pPr>
              <w:pStyle w:val="RCTstable"/>
            </w:pPr>
            <w:r w:rsidRPr="00822EBF">
              <w:t>Detection bias</w:t>
            </w:r>
          </w:p>
        </w:tc>
        <w:tc>
          <w:tcPr>
            <w:tcW w:w="1275" w:type="dxa"/>
            <w:shd w:val="clear" w:color="D9E2F3" w:themeColor="accent1" w:themeTint="33" w:fill="FFC000" w:themeFill="accent4"/>
          </w:tcPr>
          <w:p w14:paraId="54478A44" w14:textId="23EA5B5E" w:rsidR="00D33EC5" w:rsidRPr="00822EBF" w:rsidRDefault="0094354C" w:rsidP="00E37D04">
            <w:pPr>
              <w:pStyle w:val="RCTstable"/>
            </w:pPr>
            <w:r>
              <w:t>Unclear</w:t>
            </w:r>
            <w:r w:rsidR="00D33EC5" w:rsidRPr="00822EBF">
              <w:t xml:space="preserve"> risk</w:t>
            </w:r>
          </w:p>
        </w:tc>
        <w:tc>
          <w:tcPr>
            <w:tcW w:w="11199" w:type="dxa"/>
            <w:shd w:val="clear" w:color="D9E2F3" w:themeColor="accent1" w:themeTint="33" w:fill="auto"/>
          </w:tcPr>
          <w:p w14:paraId="57903A1A" w14:textId="0D0E2AF8" w:rsidR="00D33EC5" w:rsidRPr="001B0731" w:rsidRDefault="0094354C" w:rsidP="00E37D04">
            <w:pPr>
              <w:pStyle w:val="RCTstable"/>
            </w:pPr>
            <w:r>
              <w:t>Study is described as blinded but process not described.</w:t>
            </w:r>
          </w:p>
        </w:tc>
      </w:tr>
      <w:tr w:rsidR="00D33EC5" w:rsidRPr="00822EBF" w14:paraId="105573A1" w14:textId="77777777" w:rsidTr="005A5EBF">
        <w:trPr>
          <w:cantSplit/>
        </w:trPr>
        <w:tc>
          <w:tcPr>
            <w:tcW w:w="1560" w:type="dxa"/>
            <w:shd w:val="clear" w:color="D9E2F3" w:themeColor="accent1" w:themeTint="33" w:fill="auto"/>
          </w:tcPr>
          <w:p w14:paraId="71680338" w14:textId="77777777" w:rsidR="00D33EC5" w:rsidRPr="00822EBF" w:rsidRDefault="00D33EC5" w:rsidP="00E37D04">
            <w:pPr>
              <w:pStyle w:val="RCTstable"/>
            </w:pPr>
            <w:r w:rsidRPr="00822EBF">
              <w:t>Incomplete outcome data</w:t>
            </w:r>
          </w:p>
        </w:tc>
        <w:tc>
          <w:tcPr>
            <w:tcW w:w="1275" w:type="dxa"/>
            <w:shd w:val="clear" w:color="D9E2F3" w:themeColor="accent1" w:themeTint="33" w:fill="70AD47" w:themeFill="accent6"/>
          </w:tcPr>
          <w:p w14:paraId="3E506704" w14:textId="77777777" w:rsidR="00D33EC5" w:rsidRPr="00822EBF" w:rsidRDefault="00D33EC5" w:rsidP="00E37D04">
            <w:pPr>
              <w:pStyle w:val="RCTstable"/>
            </w:pPr>
            <w:r w:rsidRPr="00822EBF">
              <w:t>Low risk</w:t>
            </w:r>
          </w:p>
        </w:tc>
        <w:tc>
          <w:tcPr>
            <w:tcW w:w="11199" w:type="dxa"/>
            <w:shd w:val="clear" w:color="D9E2F3" w:themeColor="accent1" w:themeTint="33" w:fill="auto"/>
          </w:tcPr>
          <w:p w14:paraId="2D8CDF0B" w14:textId="4ED111B7" w:rsidR="00D33EC5" w:rsidRPr="00634E39" w:rsidRDefault="00634E39" w:rsidP="00634E39">
            <w:pPr>
              <w:pStyle w:val="RCTstable"/>
            </w:pPr>
            <w:r>
              <w:t xml:space="preserve">After randomisation, 4 </w:t>
            </w:r>
            <w:r w:rsidRPr="00634E39">
              <w:t>usual-care and 3 intervention participants withdrew participation and</w:t>
            </w:r>
            <w:r>
              <w:t xml:space="preserve"> </w:t>
            </w:r>
            <w:r w:rsidRPr="00634E39">
              <w:t>1 participant was lost to follow-up, leaving an analytic sample of 256.</w:t>
            </w:r>
          </w:p>
        </w:tc>
      </w:tr>
      <w:tr w:rsidR="00D33EC5" w:rsidRPr="00822EBF" w14:paraId="71FD7180" w14:textId="77777777" w:rsidTr="005A5EBF">
        <w:trPr>
          <w:cantSplit/>
        </w:trPr>
        <w:tc>
          <w:tcPr>
            <w:tcW w:w="1560" w:type="dxa"/>
            <w:shd w:val="clear" w:color="D9E2F3" w:themeColor="accent1" w:themeTint="33" w:fill="auto"/>
          </w:tcPr>
          <w:p w14:paraId="394197AB" w14:textId="77777777" w:rsidR="00D33EC5" w:rsidRPr="00822EBF" w:rsidRDefault="00D33EC5" w:rsidP="00E37D04">
            <w:pPr>
              <w:pStyle w:val="RCTstable"/>
            </w:pPr>
            <w:r w:rsidRPr="00822EBF">
              <w:t>Selective reporting</w:t>
            </w:r>
          </w:p>
        </w:tc>
        <w:tc>
          <w:tcPr>
            <w:tcW w:w="1275" w:type="dxa"/>
            <w:shd w:val="clear" w:color="D9E2F3" w:themeColor="accent1" w:themeTint="33" w:fill="70AD47" w:themeFill="accent6"/>
          </w:tcPr>
          <w:p w14:paraId="24644D18" w14:textId="1D0833BD" w:rsidR="00D33EC5" w:rsidRPr="00822EBF" w:rsidRDefault="00634E39" w:rsidP="00E37D04">
            <w:pPr>
              <w:pStyle w:val="RCTstable"/>
            </w:pPr>
            <w:r>
              <w:t>Low</w:t>
            </w:r>
            <w:r w:rsidR="00D33EC5" w:rsidRPr="00822EBF">
              <w:t xml:space="preserve"> risk</w:t>
            </w:r>
          </w:p>
        </w:tc>
        <w:tc>
          <w:tcPr>
            <w:tcW w:w="11199" w:type="dxa"/>
            <w:shd w:val="clear" w:color="D9E2F3" w:themeColor="accent1" w:themeTint="33" w:fill="auto"/>
          </w:tcPr>
          <w:p w14:paraId="36EE609E" w14:textId="45A16B74" w:rsidR="00D33EC5" w:rsidRPr="00822EBF" w:rsidRDefault="00634E39" w:rsidP="00E37D04">
            <w:pPr>
              <w:pStyle w:val="RCTstable"/>
            </w:pPr>
            <w:r>
              <w:t>Pre-specified outcomes reported.</w:t>
            </w:r>
          </w:p>
        </w:tc>
      </w:tr>
      <w:tr w:rsidR="00D33EC5" w:rsidRPr="00822EBF" w14:paraId="5D38CDF1" w14:textId="77777777" w:rsidTr="005A5EBF">
        <w:trPr>
          <w:cantSplit/>
        </w:trPr>
        <w:tc>
          <w:tcPr>
            <w:tcW w:w="1560" w:type="dxa"/>
            <w:shd w:val="clear" w:color="D9E2F3" w:themeColor="accent1" w:themeTint="33" w:fill="auto"/>
          </w:tcPr>
          <w:p w14:paraId="22F82F1E" w14:textId="77777777" w:rsidR="00D33EC5" w:rsidRPr="00822EBF" w:rsidRDefault="00D33EC5" w:rsidP="00E37D04">
            <w:pPr>
              <w:pStyle w:val="RCTstable"/>
            </w:pPr>
            <w:r w:rsidRPr="00822EBF">
              <w:t xml:space="preserve">Other limitations </w:t>
            </w:r>
          </w:p>
        </w:tc>
        <w:tc>
          <w:tcPr>
            <w:tcW w:w="1275" w:type="dxa"/>
            <w:shd w:val="clear" w:color="D9E2F3" w:themeColor="accent1" w:themeTint="33" w:fill="70AD47" w:themeFill="accent6"/>
          </w:tcPr>
          <w:p w14:paraId="26344FDE" w14:textId="77777777" w:rsidR="00D33EC5" w:rsidRPr="00822EBF" w:rsidRDefault="00D33EC5" w:rsidP="00E37D04">
            <w:pPr>
              <w:pStyle w:val="RCTstable"/>
            </w:pPr>
            <w:r w:rsidRPr="00822EBF">
              <w:t>Low risk</w:t>
            </w:r>
          </w:p>
        </w:tc>
        <w:tc>
          <w:tcPr>
            <w:tcW w:w="11199" w:type="dxa"/>
            <w:shd w:val="clear" w:color="D9E2F3" w:themeColor="accent1" w:themeTint="33" w:fill="auto"/>
          </w:tcPr>
          <w:p w14:paraId="3FE8B371" w14:textId="704B5D65" w:rsidR="00D33EC5" w:rsidRPr="00822EBF" w:rsidRDefault="00D33EC5" w:rsidP="0094354C">
            <w:pPr>
              <w:pStyle w:val="RCTstable"/>
            </w:pPr>
            <w:r>
              <w:t>The two</w:t>
            </w:r>
            <w:r w:rsidRPr="00822EBF">
              <w:t xml:space="preserve"> study groups did not significantly differ on key baseline measures</w:t>
            </w:r>
            <w:r>
              <w:t>.</w:t>
            </w:r>
          </w:p>
        </w:tc>
      </w:tr>
      <w:tr w:rsidR="008E765F" w:rsidRPr="00AB617D" w14:paraId="7B54C683" w14:textId="77777777" w:rsidTr="005A5EBF">
        <w:trPr>
          <w:cantSplit/>
        </w:trPr>
        <w:tc>
          <w:tcPr>
            <w:tcW w:w="14034" w:type="dxa"/>
            <w:gridSpan w:val="3"/>
            <w:shd w:val="solid" w:color="D9E2F3" w:themeColor="accent1" w:themeTint="33" w:fill="auto"/>
          </w:tcPr>
          <w:p w14:paraId="12810977" w14:textId="11D4F065" w:rsidR="008E765F" w:rsidRPr="00AB617D" w:rsidRDefault="008E765F" w:rsidP="002747EA">
            <w:pPr>
              <w:pStyle w:val="RCTstable"/>
              <w:keepNext/>
              <w:rPr>
                <w:b/>
              </w:rPr>
            </w:pPr>
            <w:r w:rsidRPr="0025597C">
              <w:rPr>
                <w:rFonts w:ascii="Century Gothic" w:hAnsi="Century Gothic"/>
                <w:b/>
                <w:noProof/>
              </w:rPr>
              <w:t>Polley et al 2002</w:t>
            </w:r>
            <w:r>
              <w:fldChar w:fldCharType="begin"/>
            </w:r>
            <w:r w:rsidR="002747EA">
              <w:instrText xml:space="preserve"> ADDIN EN.CITE &lt;EndNote&gt;&lt;Cite&gt;&lt;Author&gt;Polley&lt;/Author&gt;&lt;Year&gt;2002&lt;/Year&gt;&lt;RecNum&gt;706&lt;/RecNum&gt;&lt;DisplayText&gt;&lt;style face="superscript" font="Trebuchet MS" size="9"&gt;495&lt;/style&gt;&lt;/DisplayText&gt;&lt;record&gt;&lt;rec-number&gt;706&lt;/rec-number&gt;&lt;foreign-keys&gt;&lt;key app="EN" db-id="exvasrfx2dtraoesasxp2szsxa2df502592x" timestamp="1540530674"&gt;706&lt;/key&gt;&lt;/foreign-keys&gt;&lt;ref-type name="Journal Article"&gt;17&lt;/ref-type&gt;&lt;contributors&gt;&lt;authors&gt;&lt;author&gt;Polley, B. A.&lt;/author&gt;&lt;author&gt;Wing, R. R.&lt;/author&gt;&lt;author&gt;Sims, C. J.&lt;/author&gt;&lt;/authors&gt;&lt;/contributors&gt;&lt;auth-address&gt;University of Pittsburgh, Pittsburgh, Pennsylvania, USA.&lt;/auth-address&gt;&lt;titles&gt;&lt;title&gt;Randomized controlled trial to prevent excessive weight gain in pregnant women&lt;/title&gt;&lt;secondary-title&gt;Int J Obes Relat Metab Disord&lt;/secondary-title&gt;&lt;/titles&gt;&lt;periodical&gt;&lt;full-title&gt;Int J Obes Relat Metab Disord&lt;/full-title&gt;&lt;/periodical&gt;&lt;pages&gt;1494-502&lt;/pages&gt;&lt;volume&gt;26&lt;/volume&gt;&lt;number&gt;11&lt;/number&gt;&lt;edition&gt;2002/11/20&lt;/edition&gt;&lt;keywords&gt;&lt;keyword&gt;Adult&lt;/keyword&gt;&lt;keyword&gt;Exercise Therapy/*methods&lt;/keyword&gt;&lt;keyword&gt;Female&lt;/keyword&gt;&lt;keyword&gt;Health Behavior&lt;/keyword&gt;&lt;keyword&gt;Humans&lt;/keyword&gt;&lt;keyword&gt;Obesity/*prevention &amp;amp; control&lt;/keyword&gt;&lt;keyword&gt;Postnatal Care/methods&lt;/keyword&gt;&lt;keyword&gt;Pregnancy&lt;/keyword&gt;&lt;keyword&gt;Pregnancy Complications/*prevention &amp;amp; control&lt;/keyword&gt;&lt;keyword&gt;Pregnancy Outcome&lt;/keyword&gt;&lt;keyword&gt;Prenatal Care/methods&lt;/keyword&gt;&lt;keyword&gt;Weight Gain&lt;/keyword&gt;&lt;/keywords&gt;&lt;dates&gt;&lt;year&gt;2002&lt;/year&gt;&lt;pub-dates&gt;&lt;date&gt;Nov&lt;/date&gt;&lt;/pub-dates&gt;&lt;/dates&gt;&lt;accession-num&gt;12439652&lt;/accession-num&gt;&lt;urls&gt;&lt;related-urls&gt;&lt;url&gt;https://www.ncbi.nlm.nih.gov/pubmed/12439652&lt;/url&gt;&lt;/related-urls&gt;&lt;/urls&gt;&lt;electronic-resource-num&gt;10.1038/sj.ijo.0802130&lt;/electronic-resource-num&gt;&lt;/record&gt;&lt;/Cite&gt;&lt;/EndNote&gt;</w:instrText>
            </w:r>
            <w:r>
              <w:fldChar w:fldCharType="separate"/>
            </w:r>
            <w:r w:rsidR="002747EA" w:rsidRPr="002747EA">
              <w:rPr>
                <w:noProof/>
                <w:sz w:val="18"/>
                <w:vertAlign w:val="superscript"/>
              </w:rPr>
              <w:t>495</w:t>
            </w:r>
            <w:r>
              <w:fldChar w:fldCharType="end"/>
            </w:r>
          </w:p>
        </w:tc>
      </w:tr>
      <w:tr w:rsidR="008E765F" w:rsidRPr="00822EBF" w14:paraId="58B302C5" w14:textId="77777777" w:rsidTr="005A5EBF">
        <w:trPr>
          <w:cantSplit/>
        </w:trPr>
        <w:tc>
          <w:tcPr>
            <w:tcW w:w="1560" w:type="dxa"/>
            <w:shd w:val="clear" w:color="D9E2F3" w:themeColor="accent1" w:themeTint="33" w:fill="auto"/>
          </w:tcPr>
          <w:p w14:paraId="7E5076D6" w14:textId="77777777" w:rsidR="008E765F" w:rsidRPr="00822EBF" w:rsidRDefault="008E765F" w:rsidP="00611251">
            <w:pPr>
              <w:pStyle w:val="RCTstable"/>
              <w:keepNext/>
            </w:pPr>
            <w:r w:rsidRPr="00822EBF">
              <w:t>Random sequence generation</w:t>
            </w:r>
          </w:p>
        </w:tc>
        <w:tc>
          <w:tcPr>
            <w:tcW w:w="1275" w:type="dxa"/>
            <w:shd w:val="clear" w:color="D9E2F3" w:themeColor="accent1" w:themeTint="33" w:fill="FFC000" w:themeFill="accent4"/>
          </w:tcPr>
          <w:p w14:paraId="6FEBFBA1" w14:textId="77777777" w:rsidR="008E765F" w:rsidRPr="00822EBF" w:rsidRDefault="008E765F" w:rsidP="00611251">
            <w:pPr>
              <w:pStyle w:val="RCTstable"/>
              <w:keepNext/>
            </w:pPr>
            <w:r w:rsidRPr="00822EBF">
              <w:t>Unclear risk</w:t>
            </w:r>
          </w:p>
        </w:tc>
        <w:tc>
          <w:tcPr>
            <w:tcW w:w="11199" w:type="dxa"/>
            <w:shd w:val="clear" w:color="D9E2F3" w:themeColor="accent1" w:themeTint="33" w:fill="auto"/>
          </w:tcPr>
          <w:p w14:paraId="4B21547C" w14:textId="77777777" w:rsidR="008E765F" w:rsidRPr="00822EBF" w:rsidRDefault="008E765F" w:rsidP="00611251">
            <w:pPr>
              <w:pStyle w:val="RCTstable"/>
              <w:keepNext/>
            </w:pPr>
            <w:r>
              <w:t>“</w:t>
            </w:r>
            <w:r w:rsidRPr="00822EBF">
              <w:t>Women were randomly assigned to the standard care control group or to the intervention</w:t>
            </w:r>
            <w:r>
              <w:t>.”</w:t>
            </w:r>
          </w:p>
        </w:tc>
      </w:tr>
      <w:tr w:rsidR="008E765F" w:rsidRPr="00822EBF" w14:paraId="1D384940" w14:textId="77777777" w:rsidTr="005A5EBF">
        <w:trPr>
          <w:cantSplit/>
        </w:trPr>
        <w:tc>
          <w:tcPr>
            <w:tcW w:w="1560" w:type="dxa"/>
            <w:shd w:val="clear" w:color="D9E2F3" w:themeColor="accent1" w:themeTint="33" w:fill="auto"/>
          </w:tcPr>
          <w:p w14:paraId="667E24B8" w14:textId="77777777" w:rsidR="008E765F" w:rsidRPr="00822EBF" w:rsidRDefault="008E765F" w:rsidP="00611251">
            <w:pPr>
              <w:pStyle w:val="RCTstable"/>
              <w:keepNext/>
            </w:pPr>
            <w:r w:rsidRPr="00822EBF">
              <w:t xml:space="preserve">Allocation concealment </w:t>
            </w:r>
          </w:p>
        </w:tc>
        <w:tc>
          <w:tcPr>
            <w:tcW w:w="1275" w:type="dxa"/>
            <w:shd w:val="clear" w:color="D9E2F3" w:themeColor="accent1" w:themeTint="33" w:fill="FFC000" w:themeFill="accent4"/>
          </w:tcPr>
          <w:p w14:paraId="105388EE" w14:textId="77777777" w:rsidR="008E765F" w:rsidRPr="00822EBF" w:rsidRDefault="008E765F" w:rsidP="00611251">
            <w:pPr>
              <w:pStyle w:val="RCTstable"/>
              <w:keepNext/>
            </w:pPr>
            <w:r w:rsidRPr="00822EBF">
              <w:t>Unclear risk</w:t>
            </w:r>
          </w:p>
        </w:tc>
        <w:tc>
          <w:tcPr>
            <w:tcW w:w="11199" w:type="dxa"/>
            <w:shd w:val="clear" w:color="D9E2F3" w:themeColor="accent1" w:themeTint="33" w:fill="auto"/>
          </w:tcPr>
          <w:p w14:paraId="6FB8BD05" w14:textId="77777777" w:rsidR="008E765F" w:rsidRPr="00822EBF" w:rsidRDefault="008E765F" w:rsidP="00611251">
            <w:pPr>
              <w:pStyle w:val="RCTstable"/>
              <w:keepNext/>
            </w:pPr>
            <w:r w:rsidRPr="00822EBF">
              <w:t>Not described</w:t>
            </w:r>
            <w:r>
              <w:t>.</w:t>
            </w:r>
          </w:p>
        </w:tc>
      </w:tr>
      <w:tr w:rsidR="008E765F" w:rsidRPr="00822EBF" w14:paraId="51AAAA87" w14:textId="77777777" w:rsidTr="005A5EBF">
        <w:trPr>
          <w:cantSplit/>
        </w:trPr>
        <w:tc>
          <w:tcPr>
            <w:tcW w:w="1560" w:type="dxa"/>
            <w:shd w:val="clear" w:color="D9E2F3" w:themeColor="accent1" w:themeTint="33" w:fill="auto"/>
          </w:tcPr>
          <w:p w14:paraId="135EED67" w14:textId="77777777" w:rsidR="008E765F" w:rsidRPr="00822EBF" w:rsidRDefault="008E765F" w:rsidP="00611251">
            <w:pPr>
              <w:pStyle w:val="RCTstable"/>
              <w:keepNext/>
            </w:pPr>
            <w:r w:rsidRPr="00822EBF">
              <w:t>Performance bias</w:t>
            </w:r>
          </w:p>
        </w:tc>
        <w:tc>
          <w:tcPr>
            <w:tcW w:w="1275" w:type="dxa"/>
            <w:shd w:val="clear" w:color="D9E2F3" w:themeColor="accent1" w:themeTint="33" w:fill="FF4D19"/>
          </w:tcPr>
          <w:p w14:paraId="3BC63108" w14:textId="77777777" w:rsidR="008E765F" w:rsidRPr="00822EBF" w:rsidRDefault="008E765F" w:rsidP="00611251">
            <w:pPr>
              <w:pStyle w:val="RCTstable"/>
              <w:keepNext/>
            </w:pPr>
            <w:r w:rsidRPr="00822EBF">
              <w:t>High risk</w:t>
            </w:r>
          </w:p>
        </w:tc>
        <w:tc>
          <w:tcPr>
            <w:tcW w:w="11199" w:type="dxa"/>
            <w:shd w:val="clear" w:color="D9E2F3" w:themeColor="accent1" w:themeTint="33" w:fill="auto"/>
          </w:tcPr>
          <w:p w14:paraId="3D53C49E" w14:textId="77777777" w:rsidR="008E765F" w:rsidRPr="00822EBF" w:rsidRDefault="008E765F" w:rsidP="00611251">
            <w:pPr>
              <w:pStyle w:val="RCTstable"/>
              <w:keepNext/>
            </w:pPr>
            <w:r w:rsidRPr="00822EBF">
              <w:t>Blinding of women and trial personnel not considered feasible in view of the intervention and control</w:t>
            </w:r>
          </w:p>
        </w:tc>
      </w:tr>
      <w:tr w:rsidR="008E765F" w:rsidRPr="00822EBF" w14:paraId="76111B36" w14:textId="77777777" w:rsidTr="005A5EBF">
        <w:trPr>
          <w:cantSplit/>
        </w:trPr>
        <w:tc>
          <w:tcPr>
            <w:tcW w:w="1560" w:type="dxa"/>
            <w:shd w:val="clear" w:color="D9E2F3" w:themeColor="accent1" w:themeTint="33" w:fill="auto"/>
          </w:tcPr>
          <w:p w14:paraId="1B5CE1AD" w14:textId="77777777" w:rsidR="008E765F" w:rsidRPr="00822EBF" w:rsidRDefault="008E765F" w:rsidP="00611251">
            <w:pPr>
              <w:pStyle w:val="RCTstable"/>
            </w:pPr>
            <w:r w:rsidRPr="00822EBF">
              <w:t>Detection bias</w:t>
            </w:r>
          </w:p>
        </w:tc>
        <w:tc>
          <w:tcPr>
            <w:tcW w:w="1275" w:type="dxa"/>
            <w:shd w:val="clear" w:color="D9E2F3" w:themeColor="accent1" w:themeTint="33" w:fill="FFC000" w:themeFill="accent4"/>
          </w:tcPr>
          <w:p w14:paraId="554A5B26" w14:textId="77777777" w:rsidR="008E765F" w:rsidRPr="00822EBF" w:rsidRDefault="008E765F" w:rsidP="00611251">
            <w:pPr>
              <w:pStyle w:val="RCTstable"/>
            </w:pPr>
            <w:r w:rsidRPr="00822EBF">
              <w:t>Unclear risk</w:t>
            </w:r>
          </w:p>
        </w:tc>
        <w:tc>
          <w:tcPr>
            <w:tcW w:w="11199" w:type="dxa"/>
            <w:shd w:val="clear" w:color="D9E2F3" w:themeColor="accent1" w:themeTint="33" w:fill="auto"/>
          </w:tcPr>
          <w:p w14:paraId="2097AE94" w14:textId="77777777" w:rsidR="008E765F" w:rsidRPr="00822EBF" w:rsidRDefault="008E765F" w:rsidP="00611251">
            <w:pPr>
              <w:pStyle w:val="RCTstable"/>
            </w:pPr>
            <w:r w:rsidRPr="00822EBF">
              <w:t>Not described</w:t>
            </w:r>
            <w:r>
              <w:t>.</w:t>
            </w:r>
          </w:p>
        </w:tc>
      </w:tr>
      <w:tr w:rsidR="008E765F" w:rsidRPr="00822EBF" w14:paraId="08F53AC4" w14:textId="77777777" w:rsidTr="005A5EBF">
        <w:trPr>
          <w:cantSplit/>
        </w:trPr>
        <w:tc>
          <w:tcPr>
            <w:tcW w:w="1560" w:type="dxa"/>
            <w:shd w:val="clear" w:color="D9E2F3" w:themeColor="accent1" w:themeTint="33" w:fill="auto"/>
          </w:tcPr>
          <w:p w14:paraId="094DD058" w14:textId="77777777" w:rsidR="008E765F" w:rsidRPr="00822EBF" w:rsidRDefault="008E765F" w:rsidP="00611251">
            <w:pPr>
              <w:pStyle w:val="RCTstable"/>
            </w:pPr>
            <w:r w:rsidRPr="00822EBF">
              <w:t>Incomplete outcome data</w:t>
            </w:r>
          </w:p>
        </w:tc>
        <w:tc>
          <w:tcPr>
            <w:tcW w:w="1275" w:type="dxa"/>
            <w:shd w:val="clear" w:color="D9E2F3" w:themeColor="accent1" w:themeTint="33" w:fill="70AD47" w:themeFill="accent6"/>
          </w:tcPr>
          <w:p w14:paraId="093E7ED6"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3D949A6E" w14:textId="77777777" w:rsidR="008E765F" w:rsidRPr="00822EBF" w:rsidRDefault="008E765F" w:rsidP="00611251">
            <w:pPr>
              <w:pStyle w:val="RCTstable"/>
            </w:pPr>
            <w:r w:rsidRPr="00822EBF">
              <w:t>Minimal losses to follow-up during the pregnancy period: of 61 women randomised to the intervention group, 2 women moved out of the area, 1 had a miscarriage, and 1 withdrew; thus 57 (93%) were followed to delivery; in the control group, of 59 women randomised, 4 women moved out of the area and 2 had miscarriages; thus 53 (90%) were followed to delivery. Follow-up: an additional 23 intervention group women were lost to postpartum follow-up, thus 34 (56%) were followed postpartum; an additional 13 control group women were lost postpartum, thus 40 (68%) were followed</w:t>
            </w:r>
            <w:r>
              <w:t xml:space="preserve"> </w:t>
            </w:r>
            <w:r w:rsidRPr="00822EBF">
              <w:t>postpartum</w:t>
            </w:r>
          </w:p>
        </w:tc>
      </w:tr>
      <w:tr w:rsidR="008E765F" w:rsidRPr="00822EBF" w14:paraId="374505DB" w14:textId="77777777" w:rsidTr="005A5EBF">
        <w:trPr>
          <w:cantSplit/>
        </w:trPr>
        <w:tc>
          <w:tcPr>
            <w:tcW w:w="1560" w:type="dxa"/>
            <w:shd w:val="clear" w:color="D9E2F3" w:themeColor="accent1" w:themeTint="33" w:fill="auto"/>
          </w:tcPr>
          <w:p w14:paraId="42DC2BA6" w14:textId="77777777" w:rsidR="008E765F" w:rsidRPr="00822EBF" w:rsidRDefault="008E765F" w:rsidP="00611251">
            <w:pPr>
              <w:pStyle w:val="RCTstable"/>
            </w:pPr>
            <w:r w:rsidRPr="00822EBF">
              <w:t>Selective reporting</w:t>
            </w:r>
          </w:p>
        </w:tc>
        <w:tc>
          <w:tcPr>
            <w:tcW w:w="1275" w:type="dxa"/>
            <w:shd w:val="clear" w:color="D9E2F3" w:themeColor="accent1" w:themeTint="33" w:fill="FFC000" w:themeFill="accent4"/>
          </w:tcPr>
          <w:p w14:paraId="13834CDC" w14:textId="77777777" w:rsidR="008E765F" w:rsidRPr="00822EBF" w:rsidRDefault="008E765F" w:rsidP="00611251">
            <w:pPr>
              <w:pStyle w:val="RCTstable"/>
            </w:pPr>
            <w:r w:rsidRPr="00822EBF">
              <w:t>Unclear risk</w:t>
            </w:r>
          </w:p>
        </w:tc>
        <w:tc>
          <w:tcPr>
            <w:tcW w:w="11199" w:type="dxa"/>
            <w:shd w:val="clear" w:color="D9E2F3" w:themeColor="accent1" w:themeTint="33" w:fill="auto"/>
          </w:tcPr>
          <w:p w14:paraId="2F284753" w14:textId="77777777" w:rsidR="008E765F" w:rsidRPr="00822EBF" w:rsidRDefault="008E765F" w:rsidP="00611251">
            <w:pPr>
              <w:pStyle w:val="RCTstable"/>
            </w:pPr>
            <w:r w:rsidRPr="00822EBF">
              <w:t>While outcomes were described in the methods, with no access to a trial protocol, it is not possible to confidently assess selective reporting</w:t>
            </w:r>
            <w:r>
              <w:t>.</w:t>
            </w:r>
          </w:p>
        </w:tc>
      </w:tr>
      <w:tr w:rsidR="008E765F" w:rsidRPr="00822EBF" w14:paraId="3F059366" w14:textId="77777777" w:rsidTr="005A5EBF">
        <w:trPr>
          <w:cantSplit/>
        </w:trPr>
        <w:tc>
          <w:tcPr>
            <w:tcW w:w="1560" w:type="dxa"/>
            <w:shd w:val="clear" w:color="D9E2F3" w:themeColor="accent1" w:themeTint="33" w:fill="auto"/>
          </w:tcPr>
          <w:p w14:paraId="6DFE8011" w14:textId="77777777" w:rsidR="008E765F" w:rsidRPr="00822EBF" w:rsidRDefault="008E765F" w:rsidP="00611251">
            <w:pPr>
              <w:pStyle w:val="RCTstable"/>
            </w:pPr>
            <w:r w:rsidRPr="00822EBF">
              <w:t xml:space="preserve">Other limitations </w:t>
            </w:r>
          </w:p>
        </w:tc>
        <w:tc>
          <w:tcPr>
            <w:tcW w:w="1275" w:type="dxa"/>
            <w:shd w:val="clear" w:color="D9E2F3" w:themeColor="accent1" w:themeTint="33" w:fill="70AD47" w:themeFill="accent6"/>
          </w:tcPr>
          <w:p w14:paraId="57840063"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7E0FCBAC" w14:textId="77777777" w:rsidR="008E765F" w:rsidRPr="00822EBF" w:rsidRDefault="008E765F" w:rsidP="00611251">
            <w:pPr>
              <w:pStyle w:val="RCTstable"/>
            </w:pPr>
            <w:r w:rsidRPr="00822EBF">
              <w:t>No obvious sources of other bias identified (16/90 refused), and higher in overweight black women than in any of the other 3 weight-by-race categories</w:t>
            </w:r>
          </w:p>
        </w:tc>
      </w:tr>
      <w:tr w:rsidR="008E765F" w:rsidRPr="00AB617D" w14:paraId="6788E5CB" w14:textId="77777777" w:rsidTr="005A5EBF">
        <w:trPr>
          <w:cantSplit/>
        </w:trPr>
        <w:tc>
          <w:tcPr>
            <w:tcW w:w="14034" w:type="dxa"/>
            <w:gridSpan w:val="3"/>
            <w:shd w:val="solid" w:color="D9E2F3" w:themeColor="accent1" w:themeTint="33" w:fill="auto"/>
          </w:tcPr>
          <w:p w14:paraId="53F48B17" w14:textId="1403A9EE" w:rsidR="008E765F" w:rsidRPr="00AB617D" w:rsidRDefault="008E765F" w:rsidP="002747EA">
            <w:pPr>
              <w:pStyle w:val="RCTstable"/>
              <w:keepNext/>
              <w:rPr>
                <w:b/>
              </w:rPr>
            </w:pPr>
            <w:r w:rsidRPr="0025597C">
              <w:rPr>
                <w:rFonts w:ascii="Century Gothic" w:hAnsi="Century Gothic"/>
                <w:b/>
                <w:noProof/>
              </w:rPr>
              <w:t>Poston et al 2013</w:t>
            </w:r>
            <w:r>
              <w:fldChar w:fldCharType="begin">
                <w:fldData xml:space="preserve">PEVuZE5vdGU+PENpdGU+PEF1dGhvcj5Qb3N0b248L0F1dGhvcj48WWVhcj4yMDEzPC9ZZWFyPjxS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=
</w:fldData>
              </w:fldChar>
            </w:r>
            <w:r w:rsidR="002747EA">
              <w:instrText xml:space="preserve"> ADDIN EN.CITE </w:instrText>
            </w:r>
            <w:r w:rsidR="002747EA">
              <w:fldChar w:fldCharType="begin">
                <w:fldData xml:space="preserve">PEVuZE5vdGU+PENpdGU+PEF1dGhvcj5Qb3N0b248L0F1dGhvcj48WWVhcj4yMDEzPC9ZZWFyPjxS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=
</w:fldData>
              </w:fldChar>
            </w:r>
            <w:r w:rsidR="002747EA">
              <w:instrText xml:space="preserve"> ADDIN EN.CITE.DATA </w:instrText>
            </w:r>
            <w:r w:rsidR="002747EA">
              <w:fldChar w:fldCharType="end"/>
            </w:r>
            <w:r>
              <w:fldChar w:fldCharType="separate"/>
            </w:r>
            <w:r w:rsidR="002747EA" w:rsidRPr="002747EA">
              <w:rPr>
                <w:noProof/>
                <w:sz w:val="18"/>
                <w:vertAlign w:val="superscript"/>
              </w:rPr>
              <w:t>512</w:t>
            </w:r>
            <w:r>
              <w:fldChar w:fldCharType="end"/>
            </w:r>
          </w:p>
        </w:tc>
      </w:tr>
      <w:tr w:rsidR="008E765F" w:rsidRPr="00822EBF" w14:paraId="110DF884" w14:textId="77777777" w:rsidTr="005A5EBF">
        <w:trPr>
          <w:cantSplit/>
        </w:trPr>
        <w:tc>
          <w:tcPr>
            <w:tcW w:w="1560" w:type="dxa"/>
            <w:shd w:val="clear" w:color="D9E2F3" w:themeColor="accent1" w:themeTint="33" w:fill="auto"/>
          </w:tcPr>
          <w:p w14:paraId="09E480EE" w14:textId="77777777" w:rsidR="008E765F" w:rsidRPr="00822EBF" w:rsidRDefault="008E765F" w:rsidP="006045AE">
            <w:pPr>
              <w:pStyle w:val="RCTstable"/>
              <w:keepNext/>
            </w:pPr>
            <w:r w:rsidRPr="00822EBF">
              <w:t>Random sequence generation</w:t>
            </w:r>
          </w:p>
        </w:tc>
        <w:tc>
          <w:tcPr>
            <w:tcW w:w="1275" w:type="dxa"/>
            <w:shd w:val="clear" w:color="D9E2F3" w:themeColor="accent1" w:themeTint="33" w:fill="70AD47" w:themeFill="accent6"/>
          </w:tcPr>
          <w:p w14:paraId="1E32D852" w14:textId="77777777" w:rsidR="008E765F" w:rsidRPr="00822EBF" w:rsidRDefault="008E765F" w:rsidP="006045AE">
            <w:pPr>
              <w:pStyle w:val="RCTstable"/>
              <w:keepNext/>
            </w:pPr>
            <w:r w:rsidRPr="00822EBF">
              <w:t>Low risk</w:t>
            </w:r>
          </w:p>
        </w:tc>
        <w:tc>
          <w:tcPr>
            <w:tcW w:w="11199" w:type="dxa"/>
            <w:shd w:val="clear" w:color="D9E2F3" w:themeColor="accent1" w:themeTint="33" w:fill="auto"/>
          </w:tcPr>
          <w:p w14:paraId="1FA17B90" w14:textId="77777777" w:rsidR="008E765F" w:rsidRPr="00822EBF" w:rsidRDefault="008E765F" w:rsidP="006045AE">
            <w:pPr>
              <w:pStyle w:val="RCTstable"/>
              <w:keepNext/>
            </w:pPr>
            <w:r>
              <w:t>“</w:t>
            </w:r>
            <w:r w:rsidRPr="00822EBF">
              <w:t>The randomised treatment</w:t>
            </w:r>
            <w:r>
              <w:t xml:space="preserve"> </w:t>
            </w:r>
            <w:r w:rsidRPr="00822EBF">
              <w:t>was allocated automatically, balanced by minimisation for maternal age, centre, ethnicity, parity and BMI</w:t>
            </w:r>
            <w:r>
              <w:t>.”</w:t>
            </w:r>
          </w:p>
        </w:tc>
      </w:tr>
      <w:tr w:rsidR="008E765F" w:rsidRPr="00822EBF" w14:paraId="71B96919" w14:textId="77777777" w:rsidTr="005A5EBF">
        <w:trPr>
          <w:cantSplit/>
        </w:trPr>
        <w:tc>
          <w:tcPr>
            <w:tcW w:w="1560" w:type="dxa"/>
            <w:shd w:val="clear" w:color="D9E2F3" w:themeColor="accent1" w:themeTint="33" w:fill="auto"/>
          </w:tcPr>
          <w:p w14:paraId="60039214" w14:textId="77777777" w:rsidR="008E765F" w:rsidRPr="00822EBF" w:rsidRDefault="008E765F" w:rsidP="00611251">
            <w:pPr>
              <w:pStyle w:val="RCTstable"/>
            </w:pPr>
            <w:r w:rsidRPr="00822EBF">
              <w:t xml:space="preserve">Allocation concealment </w:t>
            </w:r>
          </w:p>
        </w:tc>
        <w:tc>
          <w:tcPr>
            <w:tcW w:w="1275" w:type="dxa"/>
            <w:shd w:val="clear" w:color="D9E2F3" w:themeColor="accent1" w:themeTint="33" w:fill="70AD47" w:themeFill="accent6"/>
          </w:tcPr>
          <w:p w14:paraId="0407F6F7"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409A1236" w14:textId="77777777" w:rsidR="008E765F" w:rsidRPr="00822EBF" w:rsidRDefault="008E765F" w:rsidP="00611251">
            <w:pPr>
              <w:pStyle w:val="RCTstable"/>
            </w:pPr>
            <w:r>
              <w:t>“</w:t>
            </w:r>
            <w:r w:rsidRPr="00822EBF">
              <w:t>Randomisation was performed online</w:t>
            </w:r>
            <w:r>
              <w:t>.”</w:t>
            </w:r>
          </w:p>
        </w:tc>
      </w:tr>
      <w:tr w:rsidR="008E765F" w:rsidRPr="00822EBF" w14:paraId="50E958A6" w14:textId="77777777" w:rsidTr="005A5EBF">
        <w:trPr>
          <w:cantSplit/>
        </w:trPr>
        <w:tc>
          <w:tcPr>
            <w:tcW w:w="1560" w:type="dxa"/>
            <w:shd w:val="clear" w:color="D9E2F3" w:themeColor="accent1" w:themeTint="33" w:fill="auto"/>
          </w:tcPr>
          <w:p w14:paraId="7101C8DC" w14:textId="77777777" w:rsidR="008E765F" w:rsidRPr="00822EBF" w:rsidRDefault="008E765F" w:rsidP="00611251">
            <w:pPr>
              <w:pStyle w:val="RCTstable"/>
            </w:pPr>
            <w:r w:rsidRPr="00822EBF">
              <w:t>Performance bias</w:t>
            </w:r>
          </w:p>
        </w:tc>
        <w:tc>
          <w:tcPr>
            <w:tcW w:w="1275" w:type="dxa"/>
            <w:shd w:val="clear" w:color="D9E2F3" w:themeColor="accent1" w:themeTint="33" w:fill="FF4D19"/>
          </w:tcPr>
          <w:p w14:paraId="6C838599" w14:textId="77777777" w:rsidR="008E765F" w:rsidRPr="00822EBF" w:rsidRDefault="008E765F" w:rsidP="00611251">
            <w:pPr>
              <w:pStyle w:val="RCTstable"/>
            </w:pPr>
            <w:r w:rsidRPr="00822EBF">
              <w:t>High risk</w:t>
            </w:r>
          </w:p>
        </w:tc>
        <w:tc>
          <w:tcPr>
            <w:tcW w:w="11199" w:type="dxa"/>
            <w:shd w:val="clear" w:color="D9E2F3" w:themeColor="accent1" w:themeTint="33" w:fill="auto"/>
          </w:tcPr>
          <w:p w14:paraId="0CA92B28" w14:textId="77777777" w:rsidR="008E765F" w:rsidRPr="00822EBF" w:rsidRDefault="008E765F" w:rsidP="00611251">
            <w:pPr>
              <w:pStyle w:val="RCTstable"/>
            </w:pPr>
            <w:r w:rsidRPr="00822EBF">
              <w:t>Blinding of women and trial personnel not considered feasible in view of the intervention and control</w:t>
            </w:r>
          </w:p>
        </w:tc>
      </w:tr>
      <w:tr w:rsidR="008E765F" w:rsidRPr="00822EBF" w14:paraId="03BD0EF9" w14:textId="77777777" w:rsidTr="005A5EBF">
        <w:trPr>
          <w:cantSplit/>
        </w:trPr>
        <w:tc>
          <w:tcPr>
            <w:tcW w:w="1560" w:type="dxa"/>
            <w:shd w:val="clear" w:color="D9E2F3" w:themeColor="accent1" w:themeTint="33" w:fill="auto"/>
          </w:tcPr>
          <w:p w14:paraId="22FABE36" w14:textId="77777777" w:rsidR="008E765F" w:rsidRPr="00822EBF" w:rsidRDefault="008E765F" w:rsidP="00611251">
            <w:pPr>
              <w:pStyle w:val="RCTstable"/>
            </w:pPr>
            <w:r w:rsidRPr="00822EBF">
              <w:t>Detection bias</w:t>
            </w:r>
          </w:p>
        </w:tc>
        <w:tc>
          <w:tcPr>
            <w:tcW w:w="1275" w:type="dxa"/>
            <w:shd w:val="clear" w:color="D9E2F3" w:themeColor="accent1" w:themeTint="33" w:fill="FFC000" w:themeFill="accent4"/>
          </w:tcPr>
          <w:p w14:paraId="085FD24C" w14:textId="77777777" w:rsidR="008E765F" w:rsidRPr="00822EBF" w:rsidRDefault="008E765F" w:rsidP="00611251">
            <w:pPr>
              <w:pStyle w:val="RCTstable"/>
            </w:pPr>
            <w:r w:rsidRPr="00822EBF">
              <w:t>Unclear risk</w:t>
            </w:r>
          </w:p>
        </w:tc>
        <w:tc>
          <w:tcPr>
            <w:tcW w:w="11199" w:type="dxa"/>
            <w:shd w:val="clear" w:color="D9E2F3" w:themeColor="accent1" w:themeTint="33" w:fill="auto"/>
          </w:tcPr>
          <w:p w14:paraId="5F135552" w14:textId="77777777" w:rsidR="008E765F" w:rsidRPr="00822EBF" w:rsidRDefault="008E765F" w:rsidP="00611251">
            <w:pPr>
              <w:pStyle w:val="RCTstable"/>
            </w:pPr>
            <w:r w:rsidRPr="00822EBF">
              <w:t>Not described</w:t>
            </w:r>
            <w:r>
              <w:t>.</w:t>
            </w:r>
          </w:p>
        </w:tc>
      </w:tr>
      <w:tr w:rsidR="008E765F" w:rsidRPr="00822EBF" w14:paraId="49D5F60F" w14:textId="77777777" w:rsidTr="005A5EBF">
        <w:trPr>
          <w:cantSplit/>
        </w:trPr>
        <w:tc>
          <w:tcPr>
            <w:tcW w:w="1560" w:type="dxa"/>
            <w:shd w:val="clear" w:color="D9E2F3" w:themeColor="accent1" w:themeTint="33" w:fill="auto"/>
          </w:tcPr>
          <w:p w14:paraId="06F41451" w14:textId="77777777" w:rsidR="008E765F" w:rsidRPr="00822EBF" w:rsidRDefault="008E765F" w:rsidP="00611251">
            <w:pPr>
              <w:pStyle w:val="RCTstable"/>
            </w:pPr>
            <w:r w:rsidRPr="00822EBF">
              <w:t>Incomplete outcome data</w:t>
            </w:r>
          </w:p>
        </w:tc>
        <w:tc>
          <w:tcPr>
            <w:tcW w:w="1275" w:type="dxa"/>
            <w:shd w:val="clear" w:color="D9E2F3" w:themeColor="accent1" w:themeTint="33" w:fill="70AD47" w:themeFill="accent6"/>
          </w:tcPr>
          <w:p w14:paraId="5CBC2132"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385256BA" w14:textId="4C62BD9D" w:rsidR="008E765F" w:rsidRPr="00822EBF" w:rsidRDefault="000B4DE7" w:rsidP="00611251">
            <w:pPr>
              <w:pStyle w:val="RCTstable"/>
            </w:pPr>
            <w:r>
              <w:t>Study retention was 99.6% (256 of 257).</w:t>
            </w:r>
          </w:p>
        </w:tc>
      </w:tr>
      <w:tr w:rsidR="008E765F" w:rsidRPr="00822EBF" w14:paraId="00DF65C8" w14:textId="77777777" w:rsidTr="005A5EBF">
        <w:trPr>
          <w:cantSplit/>
        </w:trPr>
        <w:tc>
          <w:tcPr>
            <w:tcW w:w="1560" w:type="dxa"/>
            <w:shd w:val="clear" w:color="D9E2F3" w:themeColor="accent1" w:themeTint="33" w:fill="auto"/>
          </w:tcPr>
          <w:p w14:paraId="304D8B25" w14:textId="77777777" w:rsidR="008E765F" w:rsidRPr="00822EBF" w:rsidRDefault="008E765F" w:rsidP="00611251">
            <w:pPr>
              <w:pStyle w:val="RCTstable"/>
            </w:pPr>
            <w:r w:rsidRPr="00822EBF">
              <w:t>Selective reporting</w:t>
            </w:r>
          </w:p>
        </w:tc>
        <w:tc>
          <w:tcPr>
            <w:tcW w:w="1275" w:type="dxa"/>
            <w:shd w:val="clear" w:color="D9E2F3" w:themeColor="accent1" w:themeTint="33" w:fill="FFC000" w:themeFill="accent4"/>
          </w:tcPr>
          <w:p w14:paraId="29DFE149" w14:textId="77777777" w:rsidR="008E765F" w:rsidRPr="00822EBF" w:rsidRDefault="008E765F" w:rsidP="00611251">
            <w:pPr>
              <w:pStyle w:val="RCTstable"/>
            </w:pPr>
            <w:r w:rsidRPr="00822EBF">
              <w:t>Unclear risk</w:t>
            </w:r>
          </w:p>
        </w:tc>
        <w:tc>
          <w:tcPr>
            <w:tcW w:w="11199" w:type="dxa"/>
            <w:shd w:val="clear" w:color="D9E2F3" w:themeColor="accent1" w:themeTint="33" w:fill="auto"/>
          </w:tcPr>
          <w:p w14:paraId="0CD27501" w14:textId="77777777" w:rsidR="008E765F" w:rsidRPr="00822EBF" w:rsidRDefault="008E765F" w:rsidP="00611251">
            <w:pPr>
              <w:pStyle w:val="RCTstable"/>
            </w:pPr>
            <w:r w:rsidRPr="00822EBF">
              <w:t>With no access to a trial protocol, it was not possible</w:t>
            </w:r>
            <w:r>
              <w:t xml:space="preserve"> </w:t>
            </w:r>
            <w:r w:rsidRPr="00822EBF">
              <w:t>to confidently assess selective reporting. The methods</w:t>
            </w:r>
            <w:r>
              <w:t xml:space="preserve"> </w:t>
            </w:r>
            <w:r w:rsidRPr="00822EBF">
              <w:t>specify a number of clinical outcomes for which data</w:t>
            </w:r>
            <w:r>
              <w:t xml:space="preserve"> were “recorded but not reported”.</w:t>
            </w:r>
          </w:p>
        </w:tc>
      </w:tr>
      <w:tr w:rsidR="008E765F" w:rsidRPr="00822EBF" w14:paraId="6C0E0935" w14:textId="77777777" w:rsidTr="005A5EBF">
        <w:trPr>
          <w:cantSplit/>
        </w:trPr>
        <w:tc>
          <w:tcPr>
            <w:tcW w:w="1560" w:type="dxa"/>
            <w:shd w:val="clear" w:color="D9E2F3" w:themeColor="accent1" w:themeTint="33" w:fill="auto"/>
          </w:tcPr>
          <w:p w14:paraId="155068E6" w14:textId="77777777" w:rsidR="008E765F" w:rsidRPr="00822EBF" w:rsidRDefault="008E765F" w:rsidP="00611251">
            <w:pPr>
              <w:pStyle w:val="RCTstable"/>
            </w:pPr>
            <w:r w:rsidRPr="00822EBF">
              <w:t xml:space="preserve">Other limitations </w:t>
            </w:r>
          </w:p>
        </w:tc>
        <w:tc>
          <w:tcPr>
            <w:tcW w:w="1275" w:type="dxa"/>
            <w:shd w:val="clear" w:color="D9E2F3" w:themeColor="accent1" w:themeTint="33" w:fill="70AD47" w:themeFill="accent6"/>
          </w:tcPr>
          <w:p w14:paraId="48D4FEB8"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2E3CC2E8" w14:textId="77777777" w:rsidR="008E765F" w:rsidRPr="00822EBF" w:rsidRDefault="008E765F" w:rsidP="00611251">
            <w:pPr>
              <w:pStyle w:val="RCTstable"/>
            </w:pPr>
            <w:r w:rsidRPr="00822EBF">
              <w:t>No obvious sources of other bias identified</w:t>
            </w:r>
            <w:r>
              <w:t>.</w:t>
            </w:r>
          </w:p>
        </w:tc>
      </w:tr>
      <w:tr w:rsidR="008E765F" w:rsidRPr="00D93E90" w14:paraId="7619100B" w14:textId="77777777" w:rsidTr="005A5EBF">
        <w:trPr>
          <w:cantSplit/>
        </w:trPr>
        <w:tc>
          <w:tcPr>
            <w:tcW w:w="14034" w:type="dxa"/>
            <w:gridSpan w:val="3"/>
            <w:shd w:val="solid" w:color="D9E2F3" w:themeColor="accent1" w:themeTint="33" w:fill="auto"/>
          </w:tcPr>
          <w:p w14:paraId="718428AB" w14:textId="080C9F83" w:rsidR="008E765F" w:rsidRPr="00D93E90" w:rsidRDefault="008E765F" w:rsidP="002747EA">
            <w:pPr>
              <w:pStyle w:val="RCTstable"/>
              <w:keepNext/>
              <w:rPr>
                <w:b/>
              </w:rPr>
            </w:pPr>
            <w:r w:rsidRPr="0025597C">
              <w:rPr>
                <w:rFonts w:ascii="Century Gothic" w:hAnsi="Century Gothic"/>
                <w:b/>
                <w:noProof/>
              </w:rPr>
              <w:t>Poston et al 2015</w:t>
            </w:r>
            <w:r>
              <w:rPr>
                <w:rFonts w:ascii="Century Gothic" w:hAnsi="Century Gothic"/>
                <w:noProof/>
              </w:rPr>
              <w:fldChar w:fldCharType="begin">
                <w:fldData xml:space="preserve">PEVuZE5vdGU+PENpdGU+PEF1dGhvcj5Qb3N0b248L0F1dGhvcj48WWVhcj4yMDE1PC9ZZWFyPjxS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</w:fldData>
              </w:fldChar>
            </w:r>
            <w:r w:rsidR="002747EA">
              <w:rPr>
                <w:rFonts w:ascii="Century Gothic" w:hAnsi="Century Gothic"/>
                <w:noProof/>
              </w:rPr>
              <w:instrText xml:space="preserve"> ADDIN EN.CITE </w:instrText>
            </w:r>
            <w:r w:rsidR="002747EA">
              <w:rPr>
                <w:rFonts w:ascii="Century Gothic" w:hAnsi="Century Gothic"/>
                <w:noProof/>
              </w:rPr>
              <w:fldChar w:fldCharType="begin">
                <w:fldData xml:space="preserve">PEVuZE5vdGU+PENpdGU+PEF1dGhvcj5Qb3N0b248L0F1dGhvcj48WWVhcj4yMDE1PC9ZZWFyPjxS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</w:fldData>
              </w:fldChar>
            </w:r>
            <w:r w:rsidR="002747EA">
              <w:rPr>
                <w:rFonts w:ascii="Century Gothic" w:hAnsi="Century Gothic"/>
                <w:noProof/>
              </w:rPr>
              <w:instrText xml:space="preserve"> ADDIN EN.CITE.DATA </w:instrText>
            </w:r>
            <w:r w:rsidR="002747EA">
              <w:rPr>
                <w:rFonts w:ascii="Century Gothic" w:hAnsi="Century Gothic"/>
                <w:noProof/>
              </w:rPr>
            </w:r>
            <w:r w:rsidR="002747EA">
              <w:rPr>
                <w:rFonts w:ascii="Century Gothic" w:hAnsi="Century Gothic"/>
                <w:noProof/>
              </w:rPr>
              <w:fldChar w:fldCharType="end"/>
            </w:r>
            <w:r>
              <w:rPr>
                <w:rFonts w:ascii="Century Gothic" w:hAnsi="Century Gothic"/>
                <w:noProof/>
              </w:rPr>
            </w:r>
            <w:r>
              <w:rPr>
                <w:rFonts w:ascii="Century Gothic" w:hAnsi="Century Gothic"/>
                <w:noProof/>
              </w:rPr>
              <w:fldChar w:fldCharType="separate"/>
            </w:r>
            <w:r w:rsidR="002747EA" w:rsidRPr="002747EA">
              <w:rPr>
                <w:noProof/>
                <w:sz w:val="18"/>
                <w:vertAlign w:val="superscript"/>
              </w:rPr>
              <w:t>513,552</w:t>
            </w:r>
            <w:r>
              <w:rPr>
                <w:rFonts w:ascii="Century Gothic" w:hAnsi="Century Gothic"/>
                <w:noProof/>
              </w:rPr>
              <w:fldChar w:fldCharType="end"/>
            </w:r>
          </w:p>
        </w:tc>
      </w:tr>
      <w:tr w:rsidR="008E765F" w:rsidRPr="00822EBF" w14:paraId="33F9C600" w14:textId="77777777" w:rsidTr="005A5EBF">
        <w:trPr>
          <w:cantSplit/>
        </w:trPr>
        <w:tc>
          <w:tcPr>
            <w:tcW w:w="1560" w:type="dxa"/>
            <w:shd w:val="clear" w:color="D9E2F3" w:themeColor="accent1" w:themeTint="33" w:fill="auto"/>
          </w:tcPr>
          <w:p w14:paraId="3A8973CD" w14:textId="77777777" w:rsidR="008E765F" w:rsidRPr="00822EBF" w:rsidRDefault="008E765F" w:rsidP="00611251">
            <w:pPr>
              <w:pStyle w:val="RCTstable"/>
              <w:keepNext/>
            </w:pPr>
            <w:r w:rsidRPr="00822EBF">
              <w:t>Random sequence generation</w:t>
            </w:r>
          </w:p>
        </w:tc>
        <w:tc>
          <w:tcPr>
            <w:tcW w:w="1275" w:type="dxa"/>
            <w:shd w:val="clear" w:color="D9E2F3" w:themeColor="accent1" w:themeTint="33" w:fill="70AD47" w:themeFill="accent6"/>
          </w:tcPr>
          <w:p w14:paraId="462C586A" w14:textId="77777777" w:rsidR="008E765F" w:rsidRPr="00822EBF" w:rsidRDefault="008E765F" w:rsidP="00611251">
            <w:pPr>
              <w:pStyle w:val="RCTstable"/>
              <w:keepNext/>
            </w:pPr>
            <w:r w:rsidRPr="00822EBF">
              <w:t>Low risk</w:t>
            </w:r>
          </w:p>
        </w:tc>
        <w:tc>
          <w:tcPr>
            <w:tcW w:w="11199" w:type="dxa"/>
            <w:shd w:val="clear" w:color="D9E2F3" w:themeColor="accent1" w:themeTint="33" w:fill="auto"/>
          </w:tcPr>
          <w:p w14:paraId="2E48A54A" w14:textId="77777777" w:rsidR="008E765F" w:rsidRPr="00822EBF" w:rsidRDefault="008E765F" w:rsidP="00611251">
            <w:pPr>
              <w:pStyle w:val="RCTstable"/>
              <w:keepNext/>
            </w:pPr>
            <w:r>
              <w:t>“</w:t>
            </w:r>
            <w:r w:rsidRPr="00822EBF">
              <w:t>We used a computer-generated randomisation procedure via a password-protected website</w:t>
            </w:r>
            <w:r>
              <w:t>.”</w:t>
            </w:r>
          </w:p>
        </w:tc>
      </w:tr>
      <w:tr w:rsidR="008E765F" w:rsidRPr="00822EBF" w14:paraId="704FBF34" w14:textId="77777777" w:rsidTr="005A5EBF">
        <w:trPr>
          <w:cantSplit/>
        </w:trPr>
        <w:tc>
          <w:tcPr>
            <w:tcW w:w="1560" w:type="dxa"/>
            <w:shd w:val="clear" w:color="D9E2F3" w:themeColor="accent1" w:themeTint="33" w:fill="auto"/>
          </w:tcPr>
          <w:p w14:paraId="102DB7BC" w14:textId="77777777" w:rsidR="008E765F" w:rsidRPr="00822EBF" w:rsidRDefault="008E765F" w:rsidP="00611251">
            <w:pPr>
              <w:pStyle w:val="RCTstable"/>
              <w:keepNext/>
            </w:pPr>
            <w:r w:rsidRPr="00822EBF">
              <w:t xml:space="preserve">Allocation concealment </w:t>
            </w:r>
          </w:p>
        </w:tc>
        <w:tc>
          <w:tcPr>
            <w:tcW w:w="1275" w:type="dxa"/>
            <w:shd w:val="clear" w:color="D9E2F3" w:themeColor="accent1" w:themeTint="33" w:fill="70AD47" w:themeFill="accent6"/>
          </w:tcPr>
          <w:p w14:paraId="44EE5095" w14:textId="77777777" w:rsidR="008E765F" w:rsidRPr="00822EBF" w:rsidRDefault="008E765F" w:rsidP="00611251">
            <w:pPr>
              <w:pStyle w:val="RCTstable"/>
              <w:keepNext/>
            </w:pPr>
            <w:r w:rsidRPr="00822EBF">
              <w:t>Low risk</w:t>
            </w:r>
          </w:p>
        </w:tc>
        <w:tc>
          <w:tcPr>
            <w:tcW w:w="11199" w:type="dxa"/>
            <w:shd w:val="clear" w:color="D9E2F3" w:themeColor="accent1" w:themeTint="33" w:fill="auto"/>
          </w:tcPr>
          <w:p w14:paraId="05964132" w14:textId="77777777" w:rsidR="008E765F" w:rsidRPr="00822EBF" w:rsidRDefault="008E765F" w:rsidP="00611251">
            <w:pPr>
              <w:pStyle w:val="RCTstable"/>
              <w:keepNext/>
            </w:pPr>
            <w:r>
              <w:t>“A</w:t>
            </w:r>
            <w:r w:rsidRPr="00822EBF">
              <w:t>llocation to study groups was done by centre’s UPBEAT trial midwife</w:t>
            </w:r>
            <w:r>
              <w:t>.”</w:t>
            </w:r>
          </w:p>
        </w:tc>
      </w:tr>
      <w:tr w:rsidR="008E765F" w:rsidRPr="00822EBF" w14:paraId="1EB2B094" w14:textId="77777777" w:rsidTr="005A5EBF">
        <w:trPr>
          <w:cantSplit/>
        </w:trPr>
        <w:tc>
          <w:tcPr>
            <w:tcW w:w="1560" w:type="dxa"/>
            <w:shd w:val="clear" w:color="D9E2F3" w:themeColor="accent1" w:themeTint="33" w:fill="auto"/>
          </w:tcPr>
          <w:p w14:paraId="3E6715E4" w14:textId="77777777" w:rsidR="008E765F" w:rsidRPr="00822EBF" w:rsidRDefault="008E765F" w:rsidP="00611251">
            <w:pPr>
              <w:pStyle w:val="RCTstable"/>
            </w:pPr>
            <w:r w:rsidRPr="00822EBF">
              <w:t>Performance bias</w:t>
            </w:r>
          </w:p>
        </w:tc>
        <w:tc>
          <w:tcPr>
            <w:tcW w:w="1275" w:type="dxa"/>
            <w:shd w:val="clear" w:color="D9E2F3" w:themeColor="accent1" w:themeTint="33" w:fill="FF4D19"/>
          </w:tcPr>
          <w:p w14:paraId="13BFAA2A" w14:textId="77777777" w:rsidR="008E765F" w:rsidRPr="00822EBF" w:rsidRDefault="008E765F" w:rsidP="00611251">
            <w:pPr>
              <w:pStyle w:val="RCTstable"/>
            </w:pPr>
            <w:r w:rsidRPr="00822EBF">
              <w:t>High risk</w:t>
            </w:r>
          </w:p>
        </w:tc>
        <w:tc>
          <w:tcPr>
            <w:tcW w:w="11199" w:type="dxa"/>
            <w:shd w:val="clear" w:color="D9E2F3" w:themeColor="accent1" w:themeTint="33" w:fill="auto"/>
          </w:tcPr>
          <w:p w14:paraId="3AEFDB09" w14:textId="77777777" w:rsidR="008E765F" w:rsidRPr="00822EBF" w:rsidRDefault="008E765F" w:rsidP="00611251">
            <w:pPr>
              <w:pStyle w:val="RCTstable"/>
            </w:pPr>
            <w:r>
              <w:t>“I</w:t>
            </w:r>
            <w:r w:rsidRPr="00822EBF">
              <w:t xml:space="preserve">n view of the nature of the intervention, participants and </w:t>
            </w:r>
            <w:r>
              <w:t>staff were aware of allocations.”</w:t>
            </w:r>
          </w:p>
        </w:tc>
      </w:tr>
      <w:tr w:rsidR="008E765F" w:rsidRPr="00822EBF" w14:paraId="7ED92F5C" w14:textId="77777777" w:rsidTr="005A5EBF">
        <w:trPr>
          <w:cantSplit/>
        </w:trPr>
        <w:tc>
          <w:tcPr>
            <w:tcW w:w="1560" w:type="dxa"/>
            <w:shd w:val="clear" w:color="D9E2F3" w:themeColor="accent1" w:themeTint="33" w:fill="auto"/>
          </w:tcPr>
          <w:p w14:paraId="482CDC1B" w14:textId="77777777" w:rsidR="008E765F" w:rsidRPr="00822EBF" w:rsidRDefault="008E765F" w:rsidP="00611251">
            <w:pPr>
              <w:pStyle w:val="RCTstable"/>
            </w:pPr>
            <w:r w:rsidRPr="00822EBF">
              <w:t>Detection bias</w:t>
            </w:r>
          </w:p>
        </w:tc>
        <w:tc>
          <w:tcPr>
            <w:tcW w:w="1275" w:type="dxa"/>
            <w:shd w:val="clear" w:color="D9E2F3" w:themeColor="accent1" w:themeTint="33" w:fill="FFC000" w:themeFill="accent4"/>
          </w:tcPr>
          <w:p w14:paraId="7C04D671" w14:textId="77777777" w:rsidR="008E765F" w:rsidRPr="00822EBF" w:rsidRDefault="008E765F" w:rsidP="00611251">
            <w:pPr>
              <w:pStyle w:val="RCTstable"/>
            </w:pPr>
            <w:r w:rsidRPr="00822EBF">
              <w:t>Unclear risk</w:t>
            </w:r>
          </w:p>
        </w:tc>
        <w:tc>
          <w:tcPr>
            <w:tcW w:w="11199" w:type="dxa"/>
            <w:shd w:val="clear" w:color="D9E2F3" w:themeColor="accent1" w:themeTint="33" w:fill="auto"/>
          </w:tcPr>
          <w:p w14:paraId="60A396B3" w14:textId="77777777" w:rsidR="008E765F" w:rsidRPr="00822EBF" w:rsidRDefault="008E765F" w:rsidP="00611251">
            <w:pPr>
              <w:pStyle w:val="RCTstable"/>
            </w:pPr>
            <w:r w:rsidRPr="00822EBF">
              <w:t>Not described</w:t>
            </w:r>
            <w:r>
              <w:t>.</w:t>
            </w:r>
          </w:p>
        </w:tc>
      </w:tr>
      <w:tr w:rsidR="008E765F" w:rsidRPr="00822EBF" w14:paraId="14E1CDCF" w14:textId="77777777" w:rsidTr="005A5EBF">
        <w:trPr>
          <w:cantSplit/>
        </w:trPr>
        <w:tc>
          <w:tcPr>
            <w:tcW w:w="1560" w:type="dxa"/>
            <w:shd w:val="clear" w:color="D9E2F3" w:themeColor="accent1" w:themeTint="33" w:fill="auto"/>
          </w:tcPr>
          <w:p w14:paraId="6CFAD08F" w14:textId="77777777" w:rsidR="008E765F" w:rsidRPr="00822EBF" w:rsidRDefault="008E765F" w:rsidP="00611251">
            <w:pPr>
              <w:pStyle w:val="RCTstable"/>
            </w:pPr>
            <w:r w:rsidRPr="00822EBF">
              <w:t>Incomplete outcome data</w:t>
            </w:r>
          </w:p>
        </w:tc>
        <w:tc>
          <w:tcPr>
            <w:tcW w:w="1275" w:type="dxa"/>
            <w:shd w:val="clear" w:color="D9E2F3" w:themeColor="accent1" w:themeTint="33" w:fill="FFC000" w:themeFill="accent4"/>
          </w:tcPr>
          <w:p w14:paraId="6D1FECC4" w14:textId="77777777" w:rsidR="008E765F" w:rsidRPr="00822EBF" w:rsidRDefault="008E765F" w:rsidP="00611251">
            <w:pPr>
              <w:pStyle w:val="RCTstable"/>
            </w:pPr>
            <w:r w:rsidRPr="00822EBF">
              <w:t>Unclear risk</w:t>
            </w:r>
          </w:p>
        </w:tc>
        <w:tc>
          <w:tcPr>
            <w:tcW w:w="11199" w:type="dxa"/>
            <w:shd w:val="clear" w:color="D9E2F3" w:themeColor="accent1" w:themeTint="33" w:fill="auto"/>
          </w:tcPr>
          <w:p w14:paraId="7CCB0DEA" w14:textId="77777777" w:rsidR="008E765F" w:rsidRPr="00822EBF" w:rsidRDefault="008E765F" w:rsidP="00611251">
            <w:pPr>
              <w:pStyle w:val="RCTstable"/>
            </w:pPr>
            <w:r>
              <w:t>P</w:t>
            </w:r>
            <w:r w:rsidRPr="00822EBF">
              <w:t xml:space="preserve">rimary outcome data were available for </w:t>
            </w:r>
            <w:r>
              <w:t>80% of</w:t>
            </w:r>
            <w:r w:rsidRPr="00822EBF">
              <w:t xml:space="preserve"> </w:t>
            </w:r>
            <w:r>
              <w:t>women and 97% of</w:t>
            </w:r>
            <w:r w:rsidRPr="00822EBF">
              <w:t xml:space="preserve"> infants</w:t>
            </w:r>
            <w:r>
              <w:t xml:space="preserve"> in the intervention group and 84% of</w:t>
            </w:r>
            <w:r w:rsidRPr="00822EBF">
              <w:t xml:space="preserve"> mothers and</w:t>
            </w:r>
            <w:r>
              <w:t xml:space="preserve"> 97% of</w:t>
            </w:r>
            <w:r w:rsidRPr="00822EBF">
              <w:t xml:space="preserve"> infants</w:t>
            </w:r>
            <w:r>
              <w:t xml:space="preserve"> in the control group. Authors reported that “</w:t>
            </w:r>
            <w:r w:rsidRPr="00822EBF">
              <w:t>the main reason for missing outcome data was that participants declined</w:t>
            </w:r>
            <w:r>
              <w:t xml:space="preserve"> to attend further study visits.” </w:t>
            </w:r>
            <w:r w:rsidRPr="00822EBF">
              <w:t>More women in the intervention group (16%) compared with the control group (12%) failed to complete the</w:t>
            </w:r>
            <w:r>
              <w:t xml:space="preserve"> </w:t>
            </w:r>
            <w:r w:rsidRPr="00822EBF">
              <w:t>OGTT required for the primary outcome</w:t>
            </w:r>
            <w:r>
              <w:t>.</w:t>
            </w:r>
          </w:p>
        </w:tc>
      </w:tr>
      <w:tr w:rsidR="008E765F" w:rsidRPr="00822EBF" w14:paraId="383AD0B3" w14:textId="77777777" w:rsidTr="005A5EBF">
        <w:trPr>
          <w:cantSplit/>
        </w:trPr>
        <w:tc>
          <w:tcPr>
            <w:tcW w:w="1560" w:type="dxa"/>
            <w:shd w:val="clear" w:color="D9E2F3" w:themeColor="accent1" w:themeTint="33" w:fill="auto"/>
          </w:tcPr>
          <w:p w14:paraId="35A14528" w14:textId="77777777" w:rsidR="008E765F" w:rsidRPr="00822EBF" w:rsidRDefault="008E765F" w:rsidP="00611251">
            <w:pPr>
              <w:pStyle w:val="RCTstable"/>
            </w:pPr>
            <w:r w:rsidRPr="00822EBF">
              <w:t>Selective reporting</w:t>
            </w:r>
          </w:p>
        </w:tc>
        <w:tc>
          <w:tcPr>
            <w:tcW w:w="1275" w:type="dxa"/>
            <w:shd w:val="clear" w:color="D9E2F3" w:themeColor="accent1" w:themeTint="33" w:fill="70AD47" w:themeFill="accent6"/>
          </w:tcPr>
          <w:p w14:paraId="06E6E9E6"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63A7D247" w14:textId="77777777" w:rsidR="008E765F" w:rsidRPr="00822EBF" w:rsidRDefault="008E765F" w:rsidP="00611251">
            <w:pPr>
              <w:pStyle w:val="RCTstable"/>
            </w:pPr>
            <w:r>
              <w:t>Pre-specified outcomes reported.</w:t>
            </w:r>
          </w:p>
        </w:tc>
      </w:tr>
      <w:tr w:rsidR="008E765F" w:rsidRPr="00822EBF" w14:paraId="45E9439B" w14:textId="77777777" w:rsidTr="005A5EBF">
        <w:trPr>
          <w:cantSplit/>
        </w:trPr>
        <w:tc>
          <w:tcPr>
            <w:tcW w:w="1560" w:type="dxa"/>
            <w:shd w:val="clear" w:color="D9E2F3" w:themeColor="accent1" w:themeTint="33" w:fill="auto"/>
          </w:tcPr>
          <w:p w14:paraId="436533E0" w14:textId="77777777" w:rsidR="008E765F" w:rsidRPr="00822EBF" w:rsidRDefault="008E765F" w:rsidP="00611251">
            <w:pPr>
              <w:pStyle w:val="RCTstable"/>
            </w:pPr>
            <w:r w:rsidRPr="00822EBF">
              <w:t xml:space="preserve">Other limitations </w:t>
            </w:r>
          </w:p>
        </w:tc>
        <w:tc>
          <w:tcPr>
            <w:tcW w:w="1275" w:type="dxa"/>
            <w:shd w:val="clear" w:color="D9E2F3" w:themeColor="accent1" w:themeTint="33" w:fill="70AD47" w:themeFill="accent6"/>
          </w:tcPr>
          <w:p w14:paraId="1C83F1D8"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0CE19A4D" w14:textId="77777777" w:rsidR="008E765F" w:rsidRPr="00822EBF" w:rsidRDefault="008E765F" w:rsidP="00611251">
            <w:pPr>
              <w:pStyle w:val="RCTstable"/>
            </w:pPr>
            <w:r w:rsidRPr="00822EBF">
              <w:t>No obvious sources of other bias identified</w:t>
            </w:r>
            <w:r>
              <w:t>.</w:t>
            </w:r>
          </w:p>
        </w:tc>
      </w:tr>
      <w:tr w:rsidR="008E765F" w:rsidRPr="00D93E90" w14:paraId="67BCF9C1" w14:textId="77777777" w:rsidTr="005A5EBF">
        <w:trPr>
          <w:cantSplit/>
        </w:trPr>
        <w:tc>
          <w:tcPr>
            <w:tcW w:w="14034" w:type="dxa"/>
            <w:gridSpan w:val="3"/>
            <w:shd w:val="solid" w:color="D9E2F3" w:themeColor="accent1" w:themeTint="33" w:fill="auto"/>
          </w:tcPr>
          <w:p w14:paraId="20D35DAA" w14:textId="7A2FFFE8" w:rsidR="008E765F" w:rsidRPr="00D93E90" w:rsidRDefault="008E765F" w:rsidP="002747EA">
            <w:pPr>
              <w:pStyle w:val="RCTstable"/>
              <w:keepNext/>
              <w:rPr>
                <w:b/>
              </w:rPr>
            </w:pPr>
            <w:r w:rsidRPr="0025597C">
              <w:rPr>
                <w:rFonts w:ascii="Century Gothic" w:hAnsi="Century Gothic"/>
                <w:b/>
                <w:noProof/>
              </w:rPr>
              <w:t>Rauh et al 2013</w:t>
            </w:r>
            <w:r>
              <w:rPr>
                <w:rFonts w:ascii="Century Gothic" w:hAnsi="Century Gothic"/>
                <w:noProof/>
              </w:rPr>
              <w:fldChar w:fldCharType="begin">
                <w:fldData xml:space="preserve">PEVuZE5vdGU+PENpdGU+PEF1dGhvcj5SYXVoPC9BdXRob3I+PFllYXI+MjAxMzwvWWVhcj48UmVj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=
</w:fldData>
              </w:fldChar>
            </w:r>
            <w:r w:rsidR="002747EA">
              <w:rPr>
                <w:rFonts w:ascii="Century Gothic" w:hAnsi="Century Gothic"/>
                <w:noProof/>
              </w:rPr>
              <w:instrText xml:space="preserve"> ADDIN EN.CITE </w:instrText>
            </w:r>
            <w:r w:rsidR="002747EA">
              <w:rPr>
                <w:rFonts w:ascii="Century Gothic" w:hAnsi="Century Gothic"/>
                <w:noProof/>
              </w:rPr>
              <w:fldChar w:fldCharType="begin">
                <w:fldData xml:space="preserve">PEVuZE5vdGU+PENpdGU+PEF1dGhvcj5SYXVoPC9BdXRob3I+PFllYXI+MjAxMzwvWWVhcj48UmVj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=
</w:fldData>
              </w:fldChar>
            </w:r>
            <w:r w:rsidR="002747EA">
              <w:rPr>
                <w:rFonts w:ascii="Century Gothic" w:hAnsi="Century Gothic"/>
                <w:noProof/>
              </w:rPr>
              <w:instrText xml:space="preserve"> ADDIN EN.CITE.DATA </w:instrText>
            </w:r>
            <w:r w:rsidR="002747EA">
              <w:rPr>
                <w:rFonts w:ascii="Century Gothic" w:hAnsi="Century Gothic"/>
                <w:noProof/>
              </w:rPr>
            </w:r>
            <w:r w:rsidR="002747EA">
              <w:rPr>
                <w:rFonts w:ascii="Century Gothic" w:hAnsi="Century Gothic"/>
                <w:noProof/>
              </w:rPr>
              <w:fldChar w:fldCharType="end"/>
            </w:r>
            <w:r>
              <w:rPr>
                <w:rFonts w:ascii="Century Gothic" w:hAnsi="Century Gothic"/>
                <w:noProof/>
              </w:rPr>
            </w:r>
            <w:r>
              <w:rPr>
                <w:rFonts w:ascii="Century Gothic" w:hAnsi="Century Gothic"/>
                <w:noProof/>
              </w:rPr>
              <w:fldChar w:fldCharType="separate"/>
            </w:r>
            <w:r w:rsidR="002747EA" w:rsidRPr="002747EA">
              <w:rPr>
                <w:noProof/>
                <w:sz w:val="18"/>
                <w:vertAlign w:val="superscript"/>
              </w:rPr>
              <w:t>496,554</w:t>
            </w:r>
            <w:r>
              <w:rPr>
                <w:rFonts w:ascii="Century Gothic" w:hAnsi="Century Gothic"/>
                <w:noProof/>
              </w:rPr>
              <w:fldChar w:fldCharType="end"/>
            </w:r>
          </w:p>
        </w:tc>
      </w:tr>
      <w:tr w:rsidR="008E765F" w:rsidRPr="00822EBF" w14:paraId="15B3041A" w14:textId="77777777" w:rsidTr="005A5EBF">
        <w:trPr>
          <w:cantSplit/>
        </w:trPr>
        <w:tc>
          <w:tcPr>
            <w:tcW w:w="1560" w:type="dxa"/>
            <w:shd w:val="clear" w:color="D9E2F3" w:themeColor="accent1" w:themeTint="33" w:fill="auto"/>
          </w:tcPr>
          <w:p w14:paraId="57C64764" w14:textId="77777777" w:rsidR="008E765F" w:rsidRPr="00822EBF" w:rsidRDefault="008E765F" w:rsidP="006045AE">
            <w:pPr>
              <w:pStyle w:val="RCTstable"/>
              <w:keepNext/>
            </w:pPr>
            <w:r w:rsidRPr="00822EBF">
              <w:t>Random sequence generation</w:t>
            </w:r>
          </w:p>
        </w:tc>
        <w:tc>
          <w:tcPr>
            <w:tcW w:w="1275" w:type="dxa"/>
            <w:shd w:val="clear" w:color="D9E2F3" w:themeColor="accent1" w:themeTint="33" w:fill="70AD47" w:themeFill="accent6"/>
          </w:tcPr>
          <w:p w14:paraId="6CAD9ED8" w14:textId="77777777" w:rsidR="008E765F" w:rsidRPr="00822EBF" w:rsidRDefault="008E765F" w:rsidP="006045AE">
            <w:pPr>
              <w:pStyle w:val="RCTstable"/>
              <w:keepNext/>
            </w:pPr>
            <w:r w:rsidRPr="00822EBF">
              <w:t>Low risk</w:t>
            </w:r>
          </w:p>
        </w:tc>
        <w:tc>
          <w:tcPr>
            <w:tcW w:w="11199" w:type="dxa"/>
            <w:shd w:val="clear" w:color="D9E2F3" w:themeColor="accent1" w:themeTint="33" w:fill="auto"/>
          </w:tcPr>
          <w:p w14:paraId="5BB3A44D" w14:textId="77777777" w:rsidR="008E765F" w:rsidRPr="00822EBF" w:rsidRDefault="008E765F" w:rsidP="006045AE">
            <w:pPr>
              <w:pStyle w:val="RCTstable"/>
              <w:keepNext/>
            </w:pPr>
            <w:r>
              <w:t>Women “</w:t>
            </w:r>
            <w:r w:rsidRPr="00822EBF">
              <w:t>were randomly assigned to either an ‘intervention’</w:t>
            </w:r>
            <w:r>
              <w:t xml:space="preserve"> </w:t>
            </w:r>
            <w:r w:rsidRPr="00822EBF">
              <w:t>or ‘control group’ using a computer-generated</w:t>
            </w:r>
            <w:r>
              <w:t xml:space="preserve"> randomisation allocation table.”</w:t>
            </w:r>
          </w:p>
        </w:tc>
      </w:tr>
      <w:tr w:rsidR="008E765F" w:rsidRPr="00822EBF" w14:paraId="7A2F4806" w14:textId="77777777" w:rsidTr="005A5EBF">
        <w:trPr>
          <w:cantSplit/>
        </w:trPr>
        <w:tc>
          <w:tcPr>
            <w:tcW w:w="1560" w:type="dxa"/>
            <w:shd w:val="clear" w:color="D9E2F3" w:themeColor="accent1" w:themeTint="33" w:fill="auto"/>
          </w:tcPr>
          <w:p w14:paraId="0FB12307" w14:textId="77777777" w:rsidR="008E765F" w:rsidRPr="00822EBF" w:rsidRDefault="008E765F" w:rsidP="006045AE">
            <w:pPr>
              <w:pStyle w:val="RCTstable"/>
              <w:keepNext/>
            </w:pPr>
            <w:r w:rsidRPr="00822EBF">
              <w:t xml:space="preserve">Allocation concealment </w:t>
            </w:r>
          </w:p>
        </w:tc>
        <w:tc>
          <w:tcPr>
            <w:tcW w:w="1275" w:type="dxa"/>
            <w:shd w:val="clear" w:color="D9E2F3" w:themeColor="accent1" w:themeTint="33" w:fill="70AD47" w:themeFill="accent6"/>
          </w:tcPr>
          <w:p w14:paraId="19998542" w14:textId="77777777" w:rsidR="008E765F" w:rsidRPr="00822EBF" w:rsidRDefault="008E765F" w:rsidP="006045AE">
            <w:pPr>
              <w:pStyle w:val="RCTstable"/>
              <w:keepNext/>
            </w:pPr>
            <w:r w:rsidRPr="00822EBF">
              <w:t>Low risk</w:t>
            </w:r>
          </w:p>
        </w:tc>
        <w:tc>
          <w:tcPr>
            <w:tcW w:w="11199" w:type="dxa"/>
            <w:shd w:val="clear" w:color="D9E2F3" w:themeColor="accent1" w:themeTint="33" w:fill="auto"/>
          </w:tcPr>
          <w:p w14:paraId="3199F3EB" w14:textId="77777777" w:rsidR="008E765F" w:rsidRPr="00822EBF" w:rsidRDefault="008E765F" w:rsidP="006045AE">
            <w:pPr>
              <w:pStyle w:val="RCTstable"/>
              <w:keepNext/>
            </w:pPr>
            <w:r>
              <w:t>“Randomis</w:t>
            </w:r>
            <w:r w:rsidRPr="00822EBF">
              <w:t>ation was performed by a researcher not involved in the study design thereby preventing allocation bias.</w:t>
            </w:r>
            <w:r>
              <w:t>”</w:t>
            </w:r>
          </w:p>
        </w:tc>
      </w:tr>
      <w:tr w:rsidR="008E765F" w:rsidRPr="00822EBF" w14:paraId="64103FDB" w14:textId="77777777" w:rsidTr="005A5EBF">
        <w:trPr>
          <w:cantSplit/>
        </w:trPr>
        <w:tc>
          <w:tcPr>
            <w:tcW w:w="1560" w:type="dxa"/>
            <w:shd w:val="clear" w:color="D9E2F3" w:themeColor="accent1" w:themeTint="33" w:fill="auto"/>
          </w:tcPr>
          <w:p w14:paraId="02EAFD3A" w14:textId="77777777" w:rsidR="008E765F" w:rsidRPr="00822EBF" w:rsidRDefault="008E765F" w:rsidP="006045AE">
            <w:pPr>
              <w:pStyle w:val="RCTstable"/>
              <w:keepNext/>
            </w:pPr>
            <w:r w:rsidRPr="00822EBF">
              <w:t>Performance bias</w:t>
            </w:r>
          </w:p>
        </w:tc>
        <w:tc>
          <w:tcPr>
            <w:tcW w:w="1275" w:type="dxa"/>
            <w:shd w:val="clear" w:color="D9E2F3" w:themeColor="accent1" w:themeTint="33" w:fill="FF4D19"/>
          </w:tcPr>
          <w:p w14:paraId="0C01550B" w14:textId="77777777" w:rsidR="008E765F" w:rsidRPr="00822EBF" w:rsidRDefault="008E765F" w:rsidP="006045AE">
            <w:pPr>
              <w:pStyle w:val="RCTstable"/>
              <w:keepNext/>
            </w:pPr>
            <w:r w:rsidRPr="00822EBF">
              <w:t>High risk</w:t>
            </w:r>
          </w:p>
        </w:tc>
        <w:tc>
          <w:tcPr>
            <w:tcW w:w="11199" w:type="dxa"/>
            <w:shd w:val="clear" w:color="D9E2F3" w:themeColor="accent1" w:themeTint="33" w:fill="auto"/>
          </w:tcPr>
          <w:p w14:paraId="2A28389A" w14:textId="77777777" w:rsidR="008E765F" w:rsidRPr="00822EBF" w:rsidRDefault="008E765F" w:rsidP="006045AE">
            <w:pPr>
              <w:pStyle w:val="RCTstable"/>
              <w:keepNext/>
            </w:pPr>
            <w:r>
              <w:t xml:space="preserve">The trial was </w:t>
            </w:r>
            <w:r w:rsidRPr="00822EBF">
              <w:t>open</w:t>
            </w:r>
            <w:r>
              <w:t>-label</w:t>
            </w:r>
            <w:r w:rsidRPr="00822EBF">
              <w:t xml:space="preserve">. </w:t>
            </w:r>
            <w:r>
              <w:t>“</w:t>
            </w:r>
            <w:r w:rsidRPr="00822EBF">
              <w:t>The nature of the study meant that participants and study staff were not blinded to the types of interventions</w:t>
            </w:r>
            <w:r>
              <w:t>.”</w:t>
            </w:r>
          </w:p>
        </w:tc>
      </w:tr>
      <w:tr w:rsidR="008E765F" w:rsidRPr="00822EBF" w14:paraId="0020EACF" w14:textId="77777777" w:rsidTr="005A5EBF">
        <w:trPr>
          <w:cantSplit/>
        </w:trPr>
        <w:tc>
          <w:tcPr>
            <w:tcW w:w="1560" w:type="dxa"/>
            <w:shd w:val="clear" w:color="D9E2F3" w:themeColor="accent1" w:themeTint="33" w:fill="auto"/>
          </w:tcPr>
          <w:p w14:paraId="5E6E8FEF" w14:textId="77777777" w:rsidR="008E765F" w:rsidRPr="00822EBF" w:rsidRDefault="008E765F" w:rsidP="00611251">
            <w:pPr>
              <w:pStyle w:val="RCTstable"/>
            </w:pPr>
            <w:r w:rsidRPr="00822EBF">
              <w:t>Detection bias</w:t>
            </w:r>
          </w:p>
        </w:tc>
        <w:tc>
          <w:tcPr>
            <w:tcW w:w="1275" w:type="dxa"/>
            <w:shd w:val="clear" w:color="D9E2F3" w:themeColor="accent1" w:themeTint="33" w:fill="FFC000" w:themeFill="accent4"/>
          </w:tcPr>
          <w:p w14:paraId="52949E09" w14:textId="77777777" w:rsidR="008E765F" w:rsidRPr="00822EBF" w:rsidRDefault="008E765F" w:rsidP="00611251">
            <w:pPr>
              <w:pStyle w:val="RCTstable"/>
            </w:pPr>
            <w:r w:rsidRPr="00822EBF">
              <w:t>Unclear risk</w:t>
            </w:r>
          </w:p>
        </w:tc>
        <w:tc>
          <w:tcPr>
            <w:tcW w:w="11199" w:type="dxa"/>
            <w:shd w:val="clear" w:color="D9E2F3" w:themeColor="accent1" w:themeTint="33" w:fill="auto"/>
          </w:tcPr>
          <w:p w14:paraId="2A7FB3C9" w14:textId="77777777" w:rsidR="008E765F" w:rsidRPr="00822EBF" w:rsidRDefault="008E765F" w:rsidP="00611251">
            <w:pPr>
              <w:pStyle w:val="RCTstable"/>
            </w:pPr>
            <w:r w:rsidRPr="00822EBF">
              <w:t>Not described</w:t>
            </w:r>
            <w:r>
              <w:t>.</w:t>
            </w:r>
          </w:p>
        </w:tc>
      </w:tr>
      <w:tr w:rsidR="008E765F" w:rsidRPr="00822EBF" w14:paraId="4751D9DA" w14:textId="77777777" w:rsidTr="005A5EBF">
        <w:trPr>
          <w:cantSplit/>
        </w:trPr>
        <w:tc>
          <w:tcPr>
            <w:tcW w:w="1560" w:type="dxa"/>
            <w:shd w:val="clear" w:color="D9E2F3" w:themeColor="accent1" w:themeTint="33" w:fill="auto"/>
          </w:tcPr>
          <w:p w14:paraId="09DCB0F0" w14:textId="77777777" w:rsidR="008E765F" w:rsidRPr="00822EBF" w:rsidRDefault="008E765F" w:rsidP="00611251">
            <w:pPr>
              <w:pStyle w:val="RCTstable"/>
            </w:pPr>
            <w:r w:rsidRPr="00822EBF">
              <w:t>Incomplete outcome data</w:t>
            </w:r>
          </w:p>
        </w:tc>
        <w:tc>
          <w:tcPr>
            <w:tcW w:w="1275" w:type="dxa"/>
            <w:shd w:val="clear" w:color="D9E2F3" w:themeColor="accent1" w:themeTint="33" w:fill="70AD47" w:themeFill="accent6"/>
          </w:tcPr>
          <w:p w14:paraId="727CA155"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3246204C" w14:textId="77777777" w:rsidR="008E765F" w:rsidRPr="00822EBF" w:rsidRDefault="008E765F" w:rsidP="00611251">
            <w:pPr>
              <w:pStyle w:val="RCTstable"/>
            </w:pPr>
            <w:r>
              <w:t xml:space="preserve">Balanced attrition; 91% of intervention group and 89% of control group included in analysis with reasons given. </w:t>
            </w:r>
            <w:r w:rsidRPr="00822EBF">
              <w:t xml:space="preserve">Follow-up: </w:t>
            </w:r>
            <w:r>
              <w:t>91% of women in the intervention group and 87% of</w:t>
            </w:r>
            <w:r w:rsidRPr="00822EBF">
              <w:t xml:space="preserve"> women in the control group could be contacted at the 4-month follow-up</w:t>
            </w:r>
            <w:r>
              <w:t xml:space="preserve"> and 89% of women in the intervention group and 78% of</w:t>
            </w:r>
            <w:r w:rsidRPr="00822EBF">
              <w:t xml:space="preserve"> women in the control group were included in the 1-year follow-up</w:t>
            </w:r>
            <w:r>
              <w:t>.</w:t>
            </w:r>
          </w:p>
        </w:tc>
      </w:tr>
      <w:tr w:rsidR="008E765F" w:rsidRPr="00822EBF" w14:paraId="3BFAFCE0" w14:textId="77777777" w:rsidTr="005A5EBF">
        <w:trPr>
          <w:cantSplit/>
        </w:trPr>
        <w:tc>
          <w:tcPr>
            <w:tcW w:w="1560" w:type="dxa"/>
            <w:shd w:val="clear" w:color="D9E2F3" w:themeColor="accent1" w:themeTint="33" w:fill="auto"/>
          </w:tcPr>
          <w:p w14:paraId="2A1F5CA9" w14:textId="77777777" w:rsidR="008E765F" w:rsidRPr="00822EBF" w:rsidRDefault="008E765F" w:rsidP="00611251">
            <w:pPr>
              <w:pStyle w:val="RCTstable"/>
            </w:pPr>
            <w:r w:rsidRPr="00822EBF">
              <w:t>Selective reporting</w:t>
            </w:r>
          </w:p>
        </w:tc>
        <w:tc>
          <w:tcPr>
            <w:tcW w:w="1275" w:type="dxa"/>
            <w:shd w:val="clear" w:color="D9E2F3" w:themeColor="accent1" w:themeTint="33" w:fill="FFC000" w:themeFill="accent4"/>
          </w:tcPr>
          <w:p w14:paraId="1032786B" w14:textId="77777777" w:rsidR="008E765F" w:rsidRPr="00822EBF" w:rsidRDefault="008E765F" w:rsidP="00611251">
            <w:pPr>
              <w:pStyle w:val="RCTstable"/>
            </w:pPr>
            <w:r w:rsidRPr="00822EBF">
              <w:t>Unclear risk</w:t>
            </w:r>
          </w:p>
        </w:tc>
        <w:tc>
          <w:tcPr>
            <w:tcW w:w="11199" w:type="dxa"/>
            <w:shd w:val="clear" w:color="D9E2F3" w:themeColor="accent1" w:themeTint="33" w:fill="auto"/>
          </w:tcPr>
          <w:p w14:paraId="7B425D1C" w14:textId="77777777" w:rsidR="008E765F" w:rsidRPr="00822EBF" w:rsidRDefault="008E765F" w:rsidP="00611251">
            <w:pPr>
              <w:pStyle w:val="RCTstable"/>
            </w:pPr>
            <w:r w:rsidRPr="00822EBF">
              <w:t>With no access to a trial protocol, it was not possible to confidently assess selective reporting</w:t>
            </w:r>
            <w:r>
              <w:t>.</w:t>
            </w:r>
          </w:p>
        </w:tc>
      </w:tr>
      <w:tr w:rsidR="008E765F" w:rsidRPr="00822EBF" w14:paraId="373C4BA8" w14:textId="77777777" w:rsidTr="005A5EBF">
        <w:trPr>
          <w:cantSplit/>
        </w:trPr>
        <w:tc>
          <w:tcPr>
            <w:tcW w:w="1560" w:type="dxa"/>
            <w:shd w:val="clear" w:color="D9E2F3" w:themeColor="accent1" w:themeTint="33" w:fill="auto"/>
          </w:tcPr>
          <w:p w14:paraId="26C3E10A" w14:textId="77777777" w:rsidR="008E765F" w:rsidRPr="00822EBF" w:rsidRDefault="008E765F" w:rsidP="00611251">
            <w:pPr>
              <w:pStyle w:val="RCTstable"/>
            </w:pPr>
            <w:r w:rsidRPr="00822EBF">
              <w:t xml:space="preserve">Other limitations </w:t>
            </w:r>
          </w:p>
        </w:tc>
        <w:tc>
          <w:tcPr>
            <w:tcW w:w="1275" w:type="dxa"/>
            <w:shd w:val="clear" w:color="D9E2F3" w:themeColor="accent1" w:themeTint="33" w:fill="FF4D19"/>
          </w:tcPr>
          <w:p w14:paraId="439CF0EF" w14:textId="77777777" w:rsidR="008E765F" w:rsidRPr="00822EBF" w:rsidRDefault="008E765F" w:rsidP="00611251">
            <w:pPr>
              <w:pStyle w:val="RCTstable"/>
            </w:pPr>
            <w:r w:rsidRPr="00822EBF">
              <w:t>High risk</w:t>
            </w:r>
          </w:p>
        </w:tc>
        <w:tc>
          <w:tcPr>
            <w:tcW w:w="11199" w:type="dxa"/>
            <w:shd w:val="clear" w:color="D9E2F3" w:themeColor="accent1" w:themeTint="33" w:fill="auto"/>
          </w:tcPr>
          <w:p w14:paraId="76D3D26B" w14:textId="77777777" w:rsidR="008E765F" w:rsidRPr="00822EBF" w:rsidRDefault="008E765F" w:rsidP="00611251">
            <w:pPr>
              <w:pStyle w:val="RCTstable"/>
            </w:pPr>
            <w:r>
              <w:t>“</w:t>
            </w:r>
            <w:r w:rsidRPr="00822EBF">
              <w:t>During recruitment, however it turned out that it was easier to recruit women for the intervention group than for the control group, yielding a 2:1 ratio“. The authors speculated that this may</w:t>
            </w:r>
            <w:r>
              <w:t xml:space="preserve"> </w:t>
            </w:r>
            <w:r w:rsidRPr="00822EBF">
              <w:t>have been due to unmotivated gynaecologists/practice staff recruiting women, or low numbers of pregnant women among the control practices; they acknowledge that as practice staff and women were not blinded, knowledge of the ’control group’ status of these practices may have influence recruitment and participation rates, raising the possibility of post-randomisation selection.</w:t>
            </w:r>
            <w:r>
              <w:t xml:space="preserve"> </w:t>
            </w:r>
            <w:r w:rsidRPr="00822EBF">
              <w:t>Pre</w:t>
            </w:r>
            <w:r>
              <w:t>-pregnancy weight and BMI were “although slightly”</w:t>
            </w:r>
            <w:r w:rsidRPr="00822EBF">
              <w:t xml:space="preserve"> significantly higher in the control group, compared to the intervention group (with more overweight and obese women in the</w:t>
            </w:r>
            <w:r>
              <w:t xml:space="preserve"> </w:t>
            </w:r>
            <w:r w:rsidRPr="00822EBF">
              <w:t>control group); median weight at the first antenatal visit was also higher among women in the control group. The sample size calculations did not take into account clustering</w:t>
            </w:r>
            <w:r>
              <w:t>.</w:t>
            </w:r>
          </w:p>
        </w:tc>
      </w:tr>
      <w:tr w:rsidR="008E765F" w:rsidRPr="0048317A" w14:paraId="7278DA9D" w14:textId="77777777" w:rsidTr="005A5EBF">
        <w:trPr>
          <w:cantSplit/>
        </w:trPr>
        <w:tc>
          <w:tcPr>
            <w:tcW w:w="14034" w:type="dxa"/>
            <w:gridSpan w:val="3"/>
            <w:shd w:val="solid" w:color="D9E2F3" w:themeColor="accent1" w:themeTint="33" w:fill="auto"/>
          </w:tcPr>
          <w:p w14:paraId="1F2F3E61" w14:textId="666B7EE7" w:rsidR="008E765F" w:rsidRPr="0048317A" w:rsidRDefault="008E765F" w:rsidP="002747EA">
            <w:pPr>
              <w:pStyle w:val="RCTstable"/>
              <w:rPr>
                <w:b/>
              </w:rPr>
            </w:pPr>
            <w:r w:rsidRPr="0048317A">
              <w:rPr>
                <w:b/>
              </w:rPr>
              <w:t>Renault et al 2014</w:t>
            </w:r>
            <w:r>
              <w:fldChar w:fldCharType="begin">
                <w:fldData xml:space="preserve">PEVuZE5vdGU+PENpdGU+PEF1dGhvcj5SZW5hdWx0PC9BdXRob3I+PFllYXI+MjAxNDwvWWVhcj48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</w:fldData>
              </w:fldChar>
            </w:r>
            <w:r w:rsidR="002747EA">
              <w:instrText xml:space="preserve"> ADDIN EN.CITE </w:instrText>
            </w:r>
            <w:r w:rsidR="002747EA">
              <w:fldChar w:fldCharType="begin">
                <w:fldData xml:space="preserve">PEVuZE5vdGU+PENpdGU+PEF1dGhvcj5SZW5hdWx0PC9BdXRob3I+PFllYXI+MjAxNDwvWWVhcj48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</w:fldData>
              </w:fldChar>
            </w:r>
            <w:r w:rsidR="002747EA">
              <w:instrText xml:space="preserve"> ADDIN EN.CITE.DATA </w:instrText>
            </w:r>
            <w:r w:rsidR="002747EA">
              <w:fldChar w:fldCharType="end"/>
            </w:r>
            <w:r>
              <w:fldChar w:fldCharType="separate"/>
            </w:r>
            <w:r w:rsidR="002747EA" w:rsidRPr="002747EA">
              <w:rPr>
                <w:noProof/>
                <w:sz w:val="18"/>
                <w:vertAlign w:val="superscript"/>
              </w:rPr>
              <w:t>451</w:t>
            </w:r>
            <w:r>
              <w:fldChar w:fldCharType="end"/>
            </w:r>
          </w:p>
        </w:tc>
      </w:tr>
      <w:tr w:rsidR="008E765F" w:rsidRPr="00822EBF" w14:paraId="3655AFB4" w14:textId="77777777" w:rsidTr="005A5EBF">
        <w:trPr>
          <w:cantSplit/>
        </w:trPr>
        <w:tc>
          <w:tcPr>
            <w:tcW w:w="1560" w:type="dxa"/>
            <w:shd w:val="clear" w:color="D9E2F3" w:themeColor="accent1" w:themeTint="33" w:fill="auto"/>
          </w:tcPr>
          <w:p w14:paraId="2167AEE6" w14:textId="77777777" w:rsidR="008E765F" w:rsidRPr="00822EBF" w:rsidRDefault="008E765F" w:rsidP="00611251">
            <w:pPr>
              <w:pStyle w:val="RCTstable"/>
            </w:pPr>
            <w:r w:rsidRPr="00822EBF">
              <w:t>Random sequence generation</w:t>
            </w:r>
          </w:p>
        </w:tc>
        <w:tc>
          <w:tcPr>
            <w:tcW w:w="1275" w:type="dxa"/>
            <w:shd w:val="clear" w:color="D9E2F3" w:themeColor="accent1" w:themeTint="33" w:fill="FFC000" w:themeFill="accent4"/>
          </w:tcPr>
          <w:p w14:paraId="21AD7CC2" w14:textId="77777777" w:rsidR="008E765F" w:rsidRPr="00822EBF" w:rsidRDefault="008E765F" w:rsidP="00611251">
            <w:pPr>
              <w:pStyle w:val="RCTstable"/>
            </w:pPr>
            <w:r w:rsidRPr="00822EBF">
              <w:t>Unclear risk</w:t>
            </w:r>
          </w:p>
        </w:tc>
        <w:tc>
          <w:tcPr>
            <w:tcW w:w="11199" w:type="dxa"/>
            <w:shd w:val="clear" w:color="D9E2F3" w:themeColor="accent1" w:themeTint="33" w:fill="auto"/>
          </w:tcPr>
          <w:p w14:paraId="1797D1BB" w14:textId="77777777" w:rsidR="008E765F" w:rsidRPr="00822EBF" w:rsidRDefault="008E765F" w:rsidP="00611251">
            <w:pPr>
              <w:pStyle w:val="RCTstable"/>
            </w:pPr>
            <w:r>
              <w:t>“The randomis</w:t>
            </w:r>
            <w:r w:rsidRPr="00822EBF">
              <w:t>ation was stratified according to parity to ensure equal distribution of primiparous in the 3 groups</w:t>
            </w:r>
            <w:r>
              <w:t>.”</w:t>
            </w:r>
          </w:p>
        </w:tc>
      </w:tr>
      <w:tr w:rsidR="008E765F" w:rsidRPr="00822EBF" w14:paraId="01BDBB2E" w14:textId="77777777" w:rsidTr="005A5EBF">
        <w:trPr>
          <w:cantSplit/>
        </w:trPr>
        <w:tc>
          <w:tcPr>
            <w:tcW w:w="1560" w:type="dxa"/>
            <w:shd w:val="clear" w:color="D9E2F3" w:themeColor="accent1" w:themeTint="33" w:fill="auto"/>
          </w:tcPr>
          <w:p w14:paraId="10424BC8" w14:textId="77777777" w:rsidR="008E765F" w:rsidRPr="00822EBF" w:rsidRDefault="008E765F" w:rsidP="00611251">
            <w:pPr>
              <w:pStyle w:val="RCTstable"/>
            </w:pPr>
            <w:r w:rsidRPr="00822EBF">
              <w:t xml:space="preserve">Allocation concealment </w:t>
            </w:r>
          </w:p>
        </w:tc>
        <w:tc>
          <w:tcPr>
            <w:tcW w:w="1275" w:type="dxa"/>
            <w:shd w:val="clear" w:color="D9E2F3" w:themeColor="accent1" w:themeTint="33" w:fill="70AD47" w:themeFill="accent6"/>
          </w:tcPr>
          <w:p w14:paraId="5A6204C2"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7D5D5CCA" w14:textId="77777777" w:rsidR="008E765F" w:rsidRPr="00822EBF" w:rsidRDefault="008E765F" w:rsidP="00611251">
            <w:pPr>
              <w:pStyle w:val="RCTstable"/>
            </w:pPr>
            <w:r>
              <w:t>“</w:t>
            </w:r>
            <w:r w:rsidRPr="00822EBF">
              <w:t>Web allocation by an independent organisation properly concealed the procedure</w:t>
            </w:r>
            <w:r>
              <w:t>.”</w:t>
            </w:r>
          </w:p>
        </w:tc>
      </w:tr>
      <w:tr w:rsidR="008E765F" w:rsidRPr="00822EBF" w14:paraId="43901BE4" w14:textId="77777777" w:rsidTr="005A5EBF">
        <w:trPr>
          <w:cantSplit/>
        </w:trPr>
        <w:tc>
          <w:tcPr>
            <w:tcW w:w="1560" w:type="dxa"/>
            <w:shd w:val="clear" w:color="D9E2F3" w:themeColor="accent1" w:themeTint="33" w:fill="auto"/>
          </w:tcPr>
          <w:p w14:paraId="66C288AF" w14:textId="77777777" w:rsidR="008E765F" w:rsidRPr="00822EBF" w:rsidRDefault="008E765F" w:rsidP="00611251">
            <w:pPr>
              <w:pStyle w:val="RCTstable"/>
            </w:pPr>
            <w:r w:rsidRPr="00822EBF">
              <w:t>Performance bias</w:t>
            </w:r>
          </w:p>
        </w:tc>
        <w:tc>
          <w:tcPr>
            <w:tcW w:w="1275" w:type="dxa"/>
            <w:shd w:val="clear" w:color="D9E2F3" w:themeColor="accent1" w:themeTint="33" w:fill="FF4D19"/>
          </w:tcPr>
          <w:p w14:paraId="50028B86" w14:textId="77777777" w:rsidR="008E765F" w:rsidRPr="00822EBF" w:rsidRDefault="008E765F" w:rsidP="00611251">
            <w:pPr>
              <w:pStyle w:val="RCTstable"/>
            </w:pPr>
            <w:r w:rsidRPr="00822EBF">
              <w:t>High risk</w:t>
            </w:r>
          </w:p>
        </w:tc>
        <w:tc>
          <w:tcPr>
            <w:tcW w:w="11199" w:type="dxa"/>
            <w:shd w:val="clear" w:color="D9E2F3" w:themeColor="accent1" w:themeTint="33" w:fill="auto"/>
          </w:tcPr>
          <w:p w14:paraId="0CAF7E62" w14:textId="77777777" w:rsidR="008E765F" w:rsidRPr="00822EBF" w:rsidRDefault="008E765F" w:rsidP="00611251">
            <w:pPr>
              <w:pStyle w:val="RCTstable"/>
            </w:pPr>
            <w:r w:rsidRPr="00822EBF">
              <w:t xml:space="preserve">Blinding not possible due to the nature of the study. </w:t>
            </w:r>
          </w:p>
        </w:tc>
      </w:tr>
      <w:tr w:rsidR="008E765F" w:rsidRPr="00822EBF" w14:paraId="4778D315" w14:textId="77777777" w:rsidTr="005A5EBF">
        <w:trPr>
          <w:cantSplit/>
        </w:trPr>
        <w:tc>
          <w:tcPr>
            <w:tcW w:w="1560" w:type="dxa"/>
            <w:shd w:val="clear" w:color="D9E2F3" w:themeColor="accent1" w:themeTint="33" w:fill="auto"/>
          </w:tcPr>
          <w:p w14:paraId="0A8ACCB4" w14:textId="77777777" w:rsidR="008E765F" w:rsidRPr="00822EBF" w:rsidRDefault="008E765F" w:rsidP="00611251">
            <w:pPr>
              <w:pStyle w:val="RCTstable"/>
            </w:pPr>
            <w:r w:rsidRPr="00822EBF">
              <w:t>Detection bias</w:t>
            </w:r>
          </w:p>
        </w:tc>
        <w:tc>
          <w:tcPr>
            <w:tcW w:w="1275" w:type="dxa"/>
            <w:shd w:val="clear" w:color="D9E2F3" w:themeColor="accent1" w:themeTint="33" w:fill="FFC000" w:themeFill="accent4"/>
          </w:tcPr>
          <w:p w14:paraId="09DBC4D3" w14:textId="77777777" w:rsidR="008E765F" w:rsidRPr="00822EBF" w:rsidRDefault="008E765F" w:rsidP="00611251">
            <w:pPr>
              <w:pStyle w:val="RCTstable"/>
            </w:pPr>
            <w:r>
              <w:t>Unclear risk</w:t>
            </w:r>
          </w:p>
        </w:tc>
        <w:tc>
          <w:tcPr>
            <w:tcW w:w="11199" w:type="dxa"/>
            <w:shd w:val="clear" w:color="D9E2F3" w:themeColor="accent1" w:themeTint="33" w:fill="auto"/>
          </w:tcPr>
          <w:p w14:paraId="4F1A854E" w14:textId="77777777" w:rsidR="008E765F" w:rsidRPr="00822EBF" w:rsidRDefault="008E765F" w:rsidP="00611251">
            <w:pPr>
              <w:pStyle w:val="RCTstable"/>
            </w:pPr>
            <w:r>
              <w:t>N</w:t>
            </w:r>
            <w:r w:rsidRPr="00822EBF">
              <w:t>ot described.</w:t>
            </w:r>
          </w:p>
        </w:tc>
      </w:tr>
      <w:tr w:rsidR="008E765F" w:rsidRPr="00822EBF" w14:paraId="02738917" w14:textId="77777777" w:rsidTr="005A5EBF">
        <w:trPr>
          <w:cantSplit/>
        </w:trPr>
        <w:tc>
          <w:tcPr>
            <w:tcW w:w="1560" w:type="dxa"/>
            <w:shd w:val="clear" w:color="D9E2F3" w:themeColor="accent1" w:themeTint="33" w:fill="auto"/>
          </w:tcPr>
          <w:p w14:paraId="0146ACFE" w14:textId="77777777" w:rsidR="008E765F" w:rsidRPr="00822EBF" w:rsidRDefault="008E765F" w:rsidP="00611251">
            <w:pPr>
              <w:pStyle w:val="RCTstable"/>
            </w:pPr>
            <w:r w:rsidRPr="00822EBF">
              <w:t>Incomplete outcome data</w:t>
            </w:r>
          </w:p>
        </w:tc>
        <w:tc>
          <w:tcPr>
            <w:tcW w:w="1275" w:type="dxa"/>
            <w:shd w:val="clear" w:color="D9E2F3" w:themeColor="accent1" w:themeTint="33" w:fill="70AD47" w:themeFill="accent6"/>
          </w:tcPr>
          <w:p w14:paraId="0F673004"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04A9D596" w14:textId="77777777" w:rsidR="008E765F" w:rsidRPr="00822EBF" w:rsidRDefault="008E765F" w:rsidP="00611251">
            <w:pPr>
              <w:pStyle w:val="RCTstable"/>
            </w:pPr>
            <w:r w:rsidRPr="00822EBF">
              <w:t>Low attrition rates for most outcomes.</w:t>
            </w:r>
          </w:p>
        </w:tc>
      </w:tr>
      <w:tr w:rsidR="008E765F" w:rsidRPr="00822EBF" w14:paraId="35523D09" w14:textId="77777777" w:rsidTr="005A5EBF">
        <w:trPr>
          <w:cantSplit/>
        </w:trPr>
        <w:tc>
          <w:tcPr>
            <w:tcW w:w="1560" w:type="dxa"/>
            <w:shd w:val="clear" w:color="D9E2F3" w:themeColor="accent1" w:themeTint="33" w:fill="auto"/>
          </w:tcPr>
          <w:p w14:paraId="255EEBEB" w14:textId="77777777" w:rsidR="008E765F" w:rsidRPr="00822EBF" w:rsidRDefault="008E765F" w:rsidP="00611251">
            <w:pPr>
              <w:pStyle w:val="RCTstable"/>
            </w:pPr>
            <w:r w:rsidRPr="00822EBF">
              <w:t>Selective reporting</w:t>
            </w:r>
          </w:p>
        </w:tc>
        <w:tc>
          <w:tcPr>
            <w:tcW w:w="1275" w:type="dxa"/>
            <w:shd w:val="clear" w:color="D9E2F3" w:themeColor="accent1" w:themeTint="33" w:fill="FFC000" w:themeFill="accent4"/>
          </w:tcPr>
          <w:p w14:paraId="458D6D2E" w14:textId="77777777" w:rsidR="008E765F" w:rsidRPr="00822EBF" w:rsidRDefault="008E765F" w:rsidP="00611251">
            <w:pPr>
              <w:pStyle w:val="RCTstable"/>
            </w:pPr>
            <w:r w:rsidRPr="00822EBF">
              <w:t>Unclear risk</w:t>
            </w:r>
          </w:p>
        </w:tc>
        <w:tc>
          <w:tcPr>
            <w:tcW w:w="11199" w:type="dxa"/>
            <w:shd w:val="clear" w:color="D9E2F3" w:themeColor="accent1" w:themeTint="33" w:fill="auto"/>
          </w:tcPr>
          <w:p w14:paraId="5DA24587" w14:textId="77777777" w:rsidR="008E765F" w:rsidRPr="00822EBF" w:rsidRDefault="008E765F" w:rsidP="00611251">
            <w:pPr>
              <w:pStyle w:val="RCTstable"/>
            </w:pPr>
            <w:r w:rsidRPr="00822EBF">
              <w:t>Could not determine.</w:t>
            </w:r>
          </w:p>
        </w:tc>
      </w:tr>
      <w:tr w:rsidR="008E765F" w:rsidRPr="00822EBF" w14:paraId="13071F3A" w14:textId="77777777" w:rsidTr="005A5EBF">
        <w:trPr>
          <w:cantSplit/>
        </w:trPr>
        <w:tc>
          <w:tcPr>
            <w:tcW w:w="1560" w:type="dxa"/>
            <w:shd w:val="clear" w:color="D9E2F3" w:themeColor="accent1" w:themeTint="33" w:fill="auto"/>
          </w:tcPr>
          <w:p w14:paraId="2EFC58D0" w14:textId="77777777" w:rsidR="008E765F" w:rsidRPr="00822EBF" w:rsidRDefault="008E765F" w:rsidP="00611251">
            <w:pPr>
              <w:pStyle w:val="RCTstable"/>
            </w:pPr>
            <w:r w:rsidRPr="00822EBF">
              <w:t xml:space="preserve">Other limitations </w:t>
            </w:r>
          </w:p>
        </w:tc>
        <w:tc>
          <w:tcPr>
            <w:tcW w:w="1275" w:type="dxa"/>
            <w:shd w:val="clear" w:color="D9E2F3" w:themeColor="accent1" w:themeTint="33" w:fill="70AD47" w:themeFill="accent6"/>
          </w:tcPr>
          <w:p w14:paraId="21E7F589"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5AC357AB" w14:textId="77777777" w:rsidR="008E765F" w:rsidRPr="00822EBF" w:rsidRDefault="008E765F" w:rsidP="00611251">
            <w:pPr>
              <w:pStyle w:val="RCTstable"/>
            </w:pPr>
            <w:r w:rsidRPr="00822EBF">
              <w:t>Baseline characteristics were comparable. Good compliance.</w:t>
            </w:r>
          </w:p>
        </w:tc>
      </w:tr>
      <w:tr w:rsidR="008E765F" w:rsidRPr="0048317A" w14:paraId="76164B0A" w14:textId="77777777" w:rsidTr="005A5EBF">
        <w:trPr>
          <w:cantSplit/>
        </w:trPr>
        <w:tc>
          <w:tcPr>
            <w:tcW w:w="14034" w:type="dxa"/>
            <w:gridSpan w:val="3"/>
            <w:shd w:val="solid" w:color="D9E2F3" w:themeColor="accent1" w:themeTint="33" w:fill="auto"/>
          </w:tcPr>
          <w:p w14:paraId="1345C153" w14:textId="589F78F9" w:rsidR="008E765F" w:rsidRPr="0048317A" w:rsidRDefault="008E765F" w:rsidP="002747EA">
            <w:pPr>
              <w:pStyle w:val="RCTstable"/>
              <w:keepNext/>
              <w:rPr>
                <w:b/>
              </w:rPr>
            </w:pPr>
            <w:r w:rsidRPr="0025597C">
              <w:rPr>
                <w:rFonts w:ascii="Century Gothic" w:hAnsi="Century Gothic"/>
                <w:b/>
                <w:noProof/>
              </w:rPr>
              <w:t>Ronnberg et al 2015</w:t>
            </w:r>
            <w:r>
              <w:rPr>
                <w:rFonts w:ascii="Century Gothic" w:hAnsi="Century Gothic"/>
                <w:noProof/>
              </w:rPr>
              <w:fldChar w:fldCharType="begin">
                <w:fldData xml:space="preserve">PEVuZE5vdGU+PENpdGU+PEF1dGhvcj5Sb25uYmVyZzwvQXV0aG9yPjxZZWFyPjIwMTU8L1llYXI+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</w:fldData>
              </w:fldChar>
            </w:r>
            <w:r w:rsidR="002747EA">
              <w:rPr>
                <w:rFonts w:ascii="Century Gothic" w:hAnsi="Century Gothic"/>
                <w:noProof/>
              </w:rPr>
              <w:instrText xml:space="preserve"> ADDIN EN.CITE </w:instrText>
            </w:r>
            <w:r w:rsidR="002747EA">
              <w:rPr>
                <w:rFonts w:ascii="Century Gothic" w:hAnsi="Century Gothic"/>
                <w:noProof/>
              </w:rPr>
              <w:fldChar w:fldCharType="begin">
                <w:fldData xml:space="preserve">PEVuZE5vdGU+PENpdGU+PEF1dGhvcj5Sb25uYmVyZzwvQXV0aG9yPjxZZWFyPjIwMTU8L1llYXI+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</w:fldData>
              </w:fldChar>
            </w:r>
            <w:r w:rsidR="002747EA">
              <w:rPr>
                <w:rFonts w:ascii="Century Gothic" w:hAnsi="Century Gothic"/>
                <w:noProof/>
              </w:rPr>
              <w:instrText xml:space="preserve"> ADDIN EN.CITE.DATA </w:instrText>
            </w:r>
            <w:r w:rsidR="002747EA">
              <w:rPr>
                <w:rFonts w:ascii="Century Gothic" w:hAnsi="Century Gothic"/>
                <w:noProof/>
              </w:rPr>
            </w:r>
            <w:r w:rsidR="002747EA">
              <w:rPr>
                <w:rFonts w:ascii="Century Gothic" w:hAnsi="Century Gothic"/>
                <w:noProof/>
              </w:rPr>
              <w:fldChar w:fldCharType="end"/>
            </w:r>
            <w:r>
              <w:rPr>
                <w:rFonts w:ascii="Century Gothic" w:hAnsi="Century Gothic"/>
                <w:noProof/>
              </w:rPr>
            </w:r>
            <w:r>
              <w:rPr>
                <w:rFonts w:ascii="Century Gothic" w:hAnsi="Century Gothic"/>
                <w:noProof/>
              </w:rPr>
              <w:fldChar w:fldCharType="separate"/>
            </w:r>
            <w:r w:rsidR="002747EA" w:rsidRPr="002747EA">
              <w:rPr>
                <w:noProof/>
                <w:sz w:val="18"/>
                <w:vertAlign w:val="superscript"/>
              </w:rPr>
              <w:t>486,555,556</w:t>
            </w:r>
            <w:r>
              <w:rPr>
                <w:rFonts w:ascii="Century Gothic" w:hAnsi="Century Gothic"/>
                <w:noProof/>
              </w:rPr>
              <w:fldChar w:fldCharType="end"/>
            </w:r>
          </w:p>
        </w:tc>
      </w:tr>
      <w:tr w:rsidR="008E765F" w:rsidRPr="00822EBF" w14:paraId="00BB3353" w14:textId="77777777" w:rsidTr="005A5EBF">
        <w:trPr>
          <w:cantSplit/>
        </w:trPr>
        <w:tc>
          <w:tcPr>
            <w:tcW w:w="1560" w:type="dxa"/>
            <w:shd w:val="clear" w:color="D9E2F3" w:themeColor="accent1" w:themeTint="33" w:fill="auto"/>
          </w:tcPr>
          <w:p w14:paraId="5049C02F" w14:textId="77777777" w:rsidR="008E765F" w:rsidRPr="00822EBF" w:rsidRDefault="008E765F" w:rsidP="00611251">
            <w:pPr>
              <w:pStyle w:val="RCTstable"/>
            </w:pPr>
            <w:r w:rsidRPr="00822EBF">
              <w:t>Random sequence generation</w:t>
            </w:r>
          </w:p>
        </w:tc>
        <w:tc>
          <w:tcPr>
            <w:tcW w:w="1275" w:type="dxa"/>
            <w:shd w:val="clear" w:color="D9E2F3" w:themeColor="accent1" w:themeTint="33" w:fill="FFC000" w:themeFill="accent4"/>
          </w:tcPr>
          <w:p w14:paraId="385EA729" w14:textId="77777777" w:rsidR="008E765F" w:rsidRPr="00822EBF" w:rsidRDefault="008E765F" w:rsidP="00611251">
            <w:pPr>
              <w:pStyle w:val="RCTstable"/>
            </w:pPr>
            <w:r w:rsidRPr="00822EBF">
              <w:t>Unclear risk</w:t>
            </w:r>
          </w:p>
        </w:tc>
        <w:tc>
          <w:tcPr>
            <w:tcW w:w="11199" w:type="dxa"/>
            <w:shd w:val="clear" w:color="D9E2F3" w:themeColor="accent1" w:themeTint="33" w:fill="auto"/>
          </w:tcPr>
          <w:p w14:paraId="223FB2CD" w14:textId="77777777" w:rsidR="008E765F" w:rsidRPr="00822EBF" w:rsidRDefault="008E765F" w:rsidP="00611251">
            <w:pPr>
              <w:pStyle w:val="RCTstable"/>
            </w:pPr>
            <w:r w:rsidRPr="00822EBF">
              <w:t>Consecutive randomisation after written informed consent was applied.</w:t>
            </w:r>
          </w:p>
        </w:tc>
      </w:tr>
      <w:tr w:rsidR="008E765F" w:rsidRPr="00822EBF" w14:paraId="26C903E2" w14:textId="77777777" w:rsidTr="005A5EBF">
        <w:trPr>
          <w:cantSplit/>
        </w:trPr>
        <w:tc>
          <w:tcPr>
            <w:tcW w:w="1560" w:type="dxa"/>
            <w:shd w:val="clear" w:color="D9E2F3" w:themeColor="accent1" w:themeTint="33" w:fill="auto"/>
          </w:tcPr>
          <w:p w14:paraId="28ACAA41" w14:textId="77777777" w:rsidR="008E765F" w:rsidRPr="00822EBF" w:rsidRDefault="008E765F" w:rsidP="00611251">
            <w:pPr>
              <w:pStyle w:val="RCTstable"/>
            </w:pPr>
            <w:r w:rsidRPr="00822EBF">
              <w:t xml:space="preserve">Allocation concealment </w:t>
            </w:r>
          </w:p>
        </w:tc>
        <w:tc>
          <w:tcPr>
            <w:tcW w:w="1275" w:type="dxa"/>
            <w:shd w:val="clear" w:color="D9E2F3" w:themeColor="accent1" w:themeTint="33" w:fill="FFC000" w:themeFill="accent4"/>
          </w:tcPr>
          <w:p w14:paraId="030C54D0" w14:textId="77777777" w:rsidR="008E765F" w:rsidRPr="00822EBF" w:rsidRDefault="008E765F" w:rsidP="00611251">
            <w:pPr>
              <w:pStyle w:val="RCTstable"/>
            </w:pPr>
            <w:r w:rsidRPr="00822EBF">
              <w:t>Unclear risk</w:t>
            </w:r>
          </w:p>
        </w:tc>
        <w:tc>
          <w:tcPr>
            <w:tcW w:w="11199" w:type="dxa"/>
            <w:shd w:val="clear" w:color="D9E2F3" w:themeColor="accent1" w:themeTint="33" w:fill="auto"/>
          </w:tcPr>
          <w:p w14:paraId="0B1E5C56" w14:textId="77777777" w:rsidR="008E765F" w:rsidRPr="00822EBF" w:rsidRDefault="008E765F" w:rsidP="00611251">
            <w:pPr>
              <w:pStyle w:val="RCTstable"/>
            </w:pPr>
            <w:r w:rsidRPr="00822EBF">
              <w:t>The person responsible for producing the random sequence of group allocation had no other involvement in the study.</w:t>
            </w:r>
          </w:p>
        </w:tc>
      </w:tr>
      <w:tr w:rsidR="008E765F" w:rsidRPr="00822EBF" w14:paraId="36280A99" w14:textId="77777777" w:rsidTr="005A5EBF">
        <w:trPr>
          <w:cantSplit/>
        </w:trPr>
        <w:tc>
          <w:tcPr>
            <w:tcW w:w="1560" w:type="dxa"/>
            <w:shd w:val="clear" w:color="D9E2F3" w:themeColor="accent1" w:themeTint="33" w:fill="auto"/>
          </w:tcPr>
          <w:p w14:paraId="08A6C382" w14:textId="77777777" w:rsidR="008E765F" w:rsidRPr="00822EBF" w:rsidRDefault="008E765F" w:rsidP="00611251">
            <w:pPr>
              <w:pStyle w:val="RCTstable"/>
            </w:pPr>
            <w:r w:rsidRPr="00822EBF">
              <w:t>Performance bias</w:t>
            </w:r>
          </w:p>
        </w:tc>
        <w:tc>
          <w:tcPr>
            <w:tcW w:w="1275" w:type="dxa"/>
            <w:shd w:val="clear" w:color="D9E2F3" w:themeColor="accent1" w:themeTint="33" w:fill="FF4D19"/>
          </w:tcPr>
          <w:p w14:paraId="00A70CF9" w14:textId="77777777" w:rsidR="008E765F" w:rsidRPr="00822EBF" w:rsidRDefault="008E765F" w:rsidP="00611251">
            <w:pPr>
              <w:pStyle w:val="RCTstable"/>
            </w:pPr>
            <w:r w:rsidRPr="00822EBF">
              <w:t>High risk</w:t>
            </w:r>
          </w:p>
        </w:tc>
        <w:tc>
          <w:tcPr>
            <w:tcW w:w="11199" w:type="dxa"/>
            <w:shd w:val="clear" w:color="D9E2F3" w:themeColor="accent1" w:themeTint="33" w:fill="auto"/>
          </w:tcPr>
          <w:p w14:paraId="23A96F85" w14:textId="77777777" w:rsidR="008E765F" w:rsidRPr="00822EBF" w:rsidRDefault="008E765F" w:rsidP="00611251">
            <w:pPr>
              <w:pStyle w:val="RCTstable"/>
            </w:pPr>
            <w:r w:rsidRPr="00822EBF">
              <w:t>The study participants were not blinded to treatment. However, achieving blinding of treatment allocation for educational and exercise interventions is not feasible.</w:t>
            </w:r>
          </w:p>
        </w:tc>
      </w:tr>
      <w:tr w:rsidR="008E765F" w:rsidRPr="00822EBF" w14:paraId="6B8AF1E0" w14:textId="77777777" w:rsidTr="005A5EBF">
        <w:trPr>
          <w:cantSplit/>
        </w:trPr>
        <w:tc>
          <w:tcPr>
            <w:tcW w:w="1560" w:type="dxa"/>
            <w:shd w:val="clear" w:color="D9E2F3" w:themeColor="accent1" w:themeTint="33" w:fill="auto"/>
          </w:tcPr>
          <w:p w14:paraId="392B6749" w14:textId="77777777" w:rsidR="008E765F" w:rsidRPr="00822EBF" w:rsidRDefault="008E765F" w:rsidP="00611251">
            <w:pPr>
              <w:pStyle w:val="RCTstable"/>
            </w:pPr>
            <w:r w:rsidRPr="00822EBF">
              <w:t>Detection bias</w:t>
            </w:r>
          </w:p>
        </w:tc>
        <w:tc>
          <w:tcPr>
            <w:tcW w:w="1275" w:type="dxa"/>
            <w:shd w:val="clear" w:color="D9E2F3" w:themeColor="accent1" w:themeTint="33" w:fill="FFC000" w:themeFill="accent4"/>
          </w:tcPr>
          <w:p w14:paraId="512639A1" w14:textId="77777777" w:rsidR="008E765F" w:rsidRPr="00822EBF" w:rsidRDefault="008E765F" w:rsidP="00611251">
            <w:pPr>
              <w:pStyle w:val="RCTstable"/>
            </w:pPr>
            <w:r w:rsidRPr="00822EBF">
              <w:t>Unclear risk</w:t>
            </w:r>
          </w:p>
        </w:tc>
        <w:tc>
          <w:tcPr>
            <w:tcW w:w="11199" w:type="dxa"/>
            <w:shd w:val="clear" w:color="D9E2F3" w:themeColor="accent1" w:themeTint="33" w:fill="auto"/>
          </w:tcPr>
          <w:p w14:paraId="427DB4B9" w14:textId="77777777" w:rsidR="008E765F" w:rsidRPr="00822EBF" w:rsidRDefault="008E765F" w:rsidP="00611251">
            <w:pPr>
              <w:pStyle w:val="RCTstable"/>
            </w:pPr>
            <w:r w:rsidRPr="00822EBF">
              <w:t>Not described</w:t>
            </w:r>
          </w:p>
        </w:tc>
      </w:tr>
      <w:tr w:rsidR="008E765F" w:rsidRPr="00822EBF" w14:paraId="029A30EE" w14:textId="77777777" w:rsidTr="005A5EBF">
        <w:trPr>
          <w:cantSplit/>
        </w:trPr>
        <w:tc>
          <w:tcPr>
            <w:tcW w:w="1560" w:type="dxa"/>
            <w:shd w:val="clear" w:color="D9E2F3" w:themeColor="accent1" w:themeTint="33" w:fill="auto"/>
          </w:tcPr>
          <w:p w14:paraId="4C6E01F4" w14:textId="77777777" w:rsidR="008E765F" w:rsidRPr="00822EBF" w:rsidRDefault="008E765F" w:rsidP="00611251">
            <w:pPr>
              <w:pStyle w:val="RCTstable"/>
            </w:pPr>
            <w:r w:rsidRPr="00822EBF">
              <w:t>Incomplete outcome data</w:t>
            </w:r>
          </w:p>
        </w:tc>
        <w:tc>
          <w:tcPr>
            <w:tcW w:w="1275" w:type="dxa"/>
            <w:shd w:val="clear" w:color="D9E2F3" w:themeColor="accent1" w:themeTint="33" w:fill="70AD47" w:themeFill="accent6"/>
          </w:tcPr>
          <w:p w14:paraId="334DD6EA"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4C3AB0B7" w14:textId="77777777" w:rsidR="008E765F" w:rsidRPr="00822EBF" w:rsidRDefault="008E765F" w:rsidP="00611251">
            <w:pPr>
              <w:pStyle w:val="RCTstable"/>
            </w:pPr>
            <w:r w:rsidRPr="00822EBF">
              <w:t>There was a low loss to follow up (8%) in the group receiving intervention versus an intermediate loss (11%) in the group receiving standard care. The participants who were lost to follow up did not differ in age, parity or BMI category between groups. All data analysis was carried out according to intention to treat and according to the pre-established analysis plan</w:t>
            </w:r>
          </w:p>
        </w:tc>
      </w:tr>
      <w:tr w:rsidR="008E765F" w:rsidRPr="00822EBF" w14:paraId="158B8B60" w14:textId="77777777" w:rsidTr="005A5EBF">
        <w:trPr>
          <w:cantSplit/>
        </w:trPr>
        <w:tc>
          <w:tcPr>
            <w:tcW w:w="1560" w:type="dxa"/>
            <w:shd w:val="clear" w:color="D9E2F3" w:themeColor="accent1" w:themeTint="33" w:fill="auto"/>
          </w:tcPr>
          <w:p w14:paraId="7053C2C5" w14:textId="77777777" w:rsidR="008E765F" w:rsidRPr="00822EBF" w:rsidRDefault="008E765F" w:rsidP="00611251">
            <w:pPr>
              <w:pStyle w:val="RCTstable"/>
            </w:pPr>
            <w:r w:rsidRPr="00822EBF">
              <w:t>Selective reporting</w:t>
            </w:r>
          </w:p>
        </w:tc>
        <w:tc>
          <w:tcPr>
            <w:tcW w:w="1275" w:type="dxa"/>
            <w:shd w:val="clear" w:color="D9E2F3" w:themeColor="accent1" w:themeTint="33" w:fill="70AD47" w:themeFill="accent6"/>
          </w:tcPr>
          <w:p w14:paraId="5863F521"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0DBFE39C" w14:textId="77777777" w:rsidR="008E765F" w:rsidRPr="00822EBF" w:rsidRDefault="008E765F" w:rsidP="00611251">
            <w:pPr>
              <w:pStyle w:val="RCTstable"/>
            </w:pPr>
            <w:r w:rsidRPr="00822EBF">
              <w:t>Pre-specified outcomes reported.</w:t>
            </w:r>
          </w:p>
        </w:tc>
      </w:tr>
      <w:tr w:rsidR="008E765F" w:rsidRPr="00822EBF" w14:paraId="77DFB8D3" w14:textId="77777777" w:rsidTr="005A5EBF">
        <w:trPr>
          <w:cantSplit/>
        </w:trPr>
        <w:tc>
          <w:tcPr>
            <w:tcW w:w="1560" w:type="dxa"/>
            <w:shd w:val="clear" w:color="D9E2F3" w:themeColor="accent1" w:themeTint="33" w:fill="auto"/>
          </w:tcPr>
          <w:p w14:paraId="256EA217" w14:textId="77777777" w:rsidR="008E765F" w:rsidRPr="00822EBF" w:rsidRDefault="008E765F" w:rsidP="00611251">
            <w:pPr>
              <w:pStyle w:val="RCTstable"/>
            </w:pPr>
            <w:r w:rsidRPr="00822EBF">
              <w:t xml:space="preserve">Other limitations </w:t>
            </w:r>
          </w:p>
        </w:tc>
        <w:tc>
          <w:tcPr>
            <w:tcW w:w="1275" w:type="dxa"/>
            <w:shd w:val="clear" w:color="D9E2F3" w:themeColor="accent1" w:themeTint="33" w:fill="FFC000" w:themeFill="accent4"/>
          </w:tcPr>
          <w:p w14:paraId="204D1962" w14:textId="77777777" w:rsidR="008E765F" w:rsidRPr="00822EBF" w:rsidRDefault="008E765F" w:rsidP="00611251">
            <w:pPr>
              <w:pStyle w:val="RCTstable"/>
            </w:pPr>
            <w:r w:rsidRPr="00822EBF">
              <w:t>Unclear risk</w:t>
            </w:r>
          </w:p>
        </w:tc>
        <w:tc>
          <w:tcPr>
            <w:tcW w:w="11199" w:type="dxa"/>
            <w:shd w:val="clear" w:color="D9E2F3" w:themeColor="accent1" w:themeTint="33" w:fill="auto"/>
          </w:tcPr>
          <w:p w14:paraId="48D393F3" w14:textId="77777777" w:rsidR="008E765F" w:rsidRPr="00822EBF" w:rsidRDefault="008E765F" w:rsidP="00611251">
            <w:pPr>
              <w:pStyle w:val="RCTstable"/>
            </w:pPr>
            <w:r w:rsidRPr="00822EBF">
              <w:t xml:space="preserve">The consecutive randomisation used led to the same midwife receiving patients from both study groups in her practice. The caregiver’s awareness of IOM recommendations could have </w:t>
            </w:r>
            <w:r>
              <w:t>a</w:t>
            </w:r>
            <w:r w:rsidRPr="00822EBF">
              <w:t>ffected performance of standard maternity care.</w:t>
            </w:r>
          </w:p>
        </w:tc>
      </w:tr>
      <w:tr w:rsidR="00045F63" w:rsidRPr="0048317A" w14:paraId="23A369BC" w14:textId="77777777" w:rsidTr="005A5EBF">
        <w:trPr>
          <w:cantSplit/>
        </w:trPr>
        <w:tc>
          <w:tcPr>
            <w:tcW w:w="14034" w:type="dxa"/>
            <w:gridSpan w:val="3"/>
            <w:shd w:val="solid" w:color="D9E2F3" w:themeColor="accent1" w:themeTint="33" w:fill="auto"/>
          </w:tcPr>
          <w:p w14:paraId="7D78F030" w14:textId="2EDACF8E" w:rsidR="00045F63" w:rsidRPr="0048317A" w:rsidRDefault="00045F63" w:rsidP="002747EA">
            <w:pPr>
              <w:pStyle w:val="RCTstable"/>
              <w:keepNext/>
              <w:rPr>
                <w:b/>
              </w:rPr>
            </w:pPr>
            <w:r>
              <w:rPr>
                <w:rFonts w:ascii="Century Gothic" w:hAnsi="Century Gothic"/>
                <w:b/>
                <w:noProof/>
              </w:rPr>
              <w:t>Ruchat et al 2012</w:t>
            </w:r>
            <w:r w:rsidR="00E37D04">
              <w:fldChar w:fldCharType="begin"/>
            </w:r>
            <w:r w:rsidR="002747EA">
              <w:instrText xml:space="preserve"> ADDIN EN.CITE &lt;EndNote&gt;&lt;Cite&gt;&lt;Author&gt;Ruchat&lt;/Author&gt;&lt;Year&gt;2012&lt;/Year&gt;&lt;RecNum&gt;756&lt;/RecNum&gt;&lt;DisplayText&gt;&lt;style face="superscript" font="Trebuchet MS" size="9"&gt;482&lt;/style&gt;&lt;/DisplayText&gt;&lt;record&gt;&lt;rec-number&gt;756&lt;/rec-number&gt;&lt;foreign-keys&gt;&lt;key app="EN" db-id="exvasrfx2dtraoesasxp2szsxa2df502592x" timestamp="1541467965"&gt;756&lt;/key&gt;&lt;key app="ENWeb" db-id=""&gt;0&lt;/key&gt;&lt;/foreign-keys&gt;&lt;ref-type name="Journal Article"&gt;17&lt;/ref-type&gt;&lt;contributors&gt;&lt;authors&gt;&lt;author&gt;Ruchat, S-M.,&lt;/author&gt;&lt;author&gt;Davenport, M.H.,&lt;/author&gt;&lt;author&gt;Giroux, I.,&lt;/author&gt;&lt;author&gt;Hillier, M.,&lt;/author&gt;&lt;author&gt;Batada, A.,&lt;/author&gt;&lt;author&gt;Sopper, M.M.,&lt;/author&gt;&lt;author&gt;Hammond, J.M.S.,&lt;/author&gt;&lt;author&gt;Mottola, M.F.,&lt;/author&gt;&lt;/authors&gt;&lt;/contributors&gt;&lt;titles&gt;&lt;title&gt;Nutrition and exercise reduce excessive weight gain in normal-weight pregnant women&lt;/title&gt;&lt;secondary-title&gt;Medicine &amp;amp; Science in Sports &amp;amp; Exercise&lt;/secondary-title&gt;&lt;/titles&gt;&lt;periodical&gt;&lt;full-title&gt;Medicine &amp;amp; Science in Sports &amp;amp; Exercise&lt;/full-title&gt;&lt;/periodical&gt;&lt;pages&gt;1419-1426&lt;/pages&gt;&lt;volume&gt;44&lt;/volume&gt;&lt;number&gt;8&lt;/number&gt;&lt;section&gt;1419&lt;/section&gt;&lt;dates&gt;&lt;year&gt;2012&lt;/year&gt;&lt;/dates&gt;&lt;isbn&gt;0195-9131&lt;/isbn&gt;&lt;urls&gt;&lt;/urls&gt;&lt;electronic-resource-num&gt;10.1249/MSS.0b013e31825365f1&lt;/electronic-resource-num&gt;&lt;/record&gt;&lt;/Cite&gt;&lt;/EndNote&gt;</w:instrText>
            </w:r>
            <w:r w:rsidR="00E37D04">
              <w:fldChar w:fldCharType="separate"/>
            </w:r>
            <w:r w:rsidR="002747EA" w:rsidRPr="002747EA">
              <w:rPr>
                <w:noProof/>
                <w:sz w:val="18"/>
                <w:vertAlign w:val="superscript"/>
              </w:rPr>
              <w:t>482</w:t>
            </w:r>
            <w:r w:rsidR="00E37D04">
              <w:fldChar w:fldCharType="end"/>
            </w:r>
          </w:p>
        </w:tc>
      </w:tr>
      <w:tr w:rsidR="00045F63" w:rsidRPr="00822EBF" w14:paraId="2AA72DA6" w14:textId="77777777" w:rsidTr="005A5EBF">
        <w:trPr>
          <w:cantSplit/>
        </w:trPr>
        <w:tc>
          <w:tcPr>
            <w:tcW w:w="1560" w:type="dxa"/>
            <w:shd w:val="clear" w:color="D9E2F3" w:themeColor="accent1" w:themeTint="33" w:fill="auto"/>
          </w:tcPr>
          <w:p w14:paraId="4F1C145B" w14:textId="77777777" w:rsidR="00045F63" w:rsidRPr="00822EBF" w:rsidRDefault="00045F63" w:rsidP="00045F63">
            <w:pPr>
              <w:pStyle w:val="RCTstable"/>
              <w:keepNext/>
            </w:pPr>
            <w:r w:rsidRPr="00822EBF">
              <w:t>Random sequence generation</w:t>
            </w:r>
          </w:p>
        </w:tc>
        <w:tc>
          <w:tcPr>
            <w:tcW w:w="1275" w:type="dxa"/>
            <w:shd w:val="clear" w:color="D9E2F3" w:themeColor="accent1" w:themeTint="33" w:fill="FFC000" w:themeFill="accent4"/>
          </w:tcPr>
          <w:p w14:paraId="0345D6B5" w14:textId="77777777" w:rsidR="00045F63" w:rsidRPr="00822EBF" w:rsidRDefault="00045F63" w:rsidP="00045F63">
            <w:pPr>
              <w:pStyle w:val="RCTstable"/>
              <w:keepNext/>
            </w:pPr>
            <w:r w:rsidRPr="00822EBF">
              <w:t>Unclear risk</w:t>
            </w:r>
          </w:p>
        </w:tc>
        <w:tc>
          <w:tcPr>
            <w:tcW w:w="11199" w:type="dxa"/>
            <w:shd w:val="clear" w:color="D9E2F3" w:themeColor="accent1" w:themeTint="33" w:fill="auto"/>
          </w:tcPr>
          <w:p w14:paraId="294A8398" w14:textId="7F92685B" w:rsidR="00045F63" w:rsidRPr="00045F63" w:rsidRDefault="00045F63" w:rsidP="00045F63">
            <w:pPr>
              <w:pStyle w:val="RCTstable"/>
            </w:pPr>
            <w:r>
              <w:t>“Each woman was randomis</w:t>
            </w:r>
            <w:r w:rsidRPr="00045F63">
              <w:t>ed</w:t>
            </w:r>
            <w:r>
              <w:t xml:space="preserve"> using a randomis</w:t>
            </w:r>
            <w:r w:rsidRPr="00045F63">
              <w:t>ed/block procedure with four subjects</w:t>
            </w:r>
            <w:r>
              <w:t xml:space="preserve"> </w:t>
            </w:r>
            <w:r w:rsidRPr="00045F63">
              <w:t>per block into either the LI (30% HRR) or MI (70% HRR)</w:t>
            </w:r>
            <w:r>
              <w:t xml:space="preserve"> </w:t>
            </w:r>
            <w:r w:rsidRPr="00045F63">
              <w:t>group</w:t>
            </w:r>
            <w:r>
              <w:t>.”</w:t>
            </w:r>
          </w:p>
        </w:tc>
      </w:tr>
      <w:tr w:rsidR="00045F63" w:rsidRPr="00822EBF" w14:paraId="06F659E8" w14:textId="77777777" w:rsidTr="005A5EBF">
        <w:trPr>
          <w:cantSplit/>
        </w:trPr>
        <w:tc>
          <w:tcPr>
            <w:tcW w:w="1560" w:type="dxa"/>
            <w:shd w:val="clear" w:color="D9E2F3" w:themeColor="accent1" w:themeTint="33" w:fill="auto"/>
          </w:tcPr>
          <w:p w14:paraId="6A8EF219" w14:textId="77777777" w:rsidR="00045F63" w:rsidRPr="00822EBF" w:rsidRDefault="00045F63" w:rsidP="00E37D04">
            <w:pPr>
              <w:pStyle w:val="RCTstable"/>
            </w:pPr>
            <w:r w:rsidRPr="00822EBF">
              <w:t xml:space="preserve">Allocation concealment </w:t>
            </w:r>
          </w:p>
        </w:tc>
        <w:tc>
          <w:tcPr>
            <w:tcW w:w="1275" w:type="dxa"/>
            <w:shd w:val="clear" w:color="D9E2F3" w:themeColor="accent1" w:themeTint="33" w:fill="FFC000" w:themeFill="accent4"/>
          </w:tcPr>
          <w:p w14:paraId="08EA9D26" w14:textId="77777777" w:rsidR="00045F63" w:rsidRPr="00822EBF" w:rsidRDefault="00045F63" w:rsidP="00E37D04">
            <w:pPr>
              <w:pStyle w:val="RCTstable"/>
            </w:pPr>
            <w:r w:rsidRPr="00822EBF">
              <w:t>Unclear risk</w:t>
            </w:r>
          </w:p>
        </w:tc>
        <w:tc>
          <w:tcPr>
            <w:tcW w:w="11199" w:type="dxa"/>
            <w:shd w:val="clear" w:color="D9E2F3" w:themeColor="accent1" w:themeTint="33" w:fill="auto"/>
          </w:tcPr>
          <w:p w14:paraId="2B9B7C25" w14:textId="421BEACB" w:rsidR="00045F63" w:rsidRPr="00822EBF" w:rsidRDefault="00045F63" w:rsidP="00E37D04">
            <w:pPr>
              <w:pStyle w:val="RCTstable"/>
            </w:pPr>
            <w:r>
              <w:t>Not described</w:t>
            </w:r>
          </w:p>
        </w:tc>
      </w:tr>
      <w:tr w:rsidR="00045F63" w:rsidRPr="00822EBF" w14:paraId="7014475A" w14:textId="77777777" w:rsidTr="005A5EBF">
        <w:trPr>
          <w:cantSplit/>
        </w:trPr>
        <w:tc>
          <w:tcPr>
            <w:tcW w:w="1560" w:type="dxa"/>
            <w:shd w:val="clear" w:color="D9E2F3" w:themeColor="accent1" w:themeTint="33" w:fill="auto"/>
          </w:tcPr>
          <w:p w14:paraId="33E3D12E" w14:textId="77777777" w:rsidR="00045F63" w:rsidRPr="00822EBF" w:rsidRDefault="00045F63" w:rsidP="00E37D04">
            <w:pPr>
              <w:pStyle w:val="RCTstable"/>
            </w:pPr>
            <w:r w:rsidRPr="00822EBF">
              <w:t>Performance bias</w:t>
            </w:r>
          </w:p>
        </w:tc>
        <w:tc>
          <w:tcPr>
            <w:tcW w:w="1275" w:type="dxa"/>
            <w:shd w:val="clear" w:color="D9E2F3" w:themeColor="accent1" w:themeTint="33" w:fill="FFC000" w:themeFill="accent4"/>
          </w:tcPr>
          <w:p w14:paraId="45DC9885" w14:textId="7DAC8F58" w:rsidR="00045F63" w:rsidRPr="00822EBF" w:rsidRDefault="00045F63" w:rsidP="00E37D04">
            <w:pPr>
              <w:pStyle w:val="RCTstable"/>
            </w:pPr>
            <w:r>
              <w:t>Unclear</w:t>
            </w:r>
            <w:r w:rsidRPr="00822EBF">
              <w:t xml:space="preserve"> risk</w:t>
            </w:r>
          </w:p>
        </w:tc>
        <w:tc>
          <w:tcPr>
            <w:tcW w:w="11199" w:type="dxa"/>
            <w:shd w:val="clear" w:color="D9E2F3" w:themeColor="accent1" w:themeTint="33" w:fill="auto"/>
          </w:tcPr>
          <w:p w14:paraId="3AD3F2BE" w14:textId="1A363BC4" w:rsidR="00045F63" w:rsidRPr="00822EBF" w:rsidRDefault="00045F63" w:rsidP="00E37D04">
            <w:pPr>
              <w:pStyle w:val="RCTstable"/>
            </w:pPr>
            <w:r>
              <w:t>Not described</w:t>
            </w:r>
          </w:p>
        </w:tc>
      </w:tr>
      <w:tr w:rsidR="00045F63" w:rsidRPr="00822EBF" w14:paraId="03F98591" w14:textId="77777777" w:rsidTr="005A5EBF">
        <w:trPr>
          <w:cantSplit/>
        </w:trPr>
        <w:tc>
          <w:tcPr>
            <w:tcW w:w="1560" w:type="dxa"/>
            <w:shd w:val="clear" w:color="D9E2F3" w:themeColor="accent1" w:themeTint="33" w:fill="auto"/>
          </w:tcPr>
          <w:p w14:paraId="550229DA" w14:textId="77777777" w:rsidR="00045F63" w:rsidRPr="00822EBF" w:rsidRDefault="00045F63" w:rsidP="00E37D04">
            <w:pPr>
              <w:pStyle w:val="RCTstable"/>
            </w:pPr>
            <w:r w:rsidRPr="00822EBF">
              <w:t>Detection bias</w:t>
            </w:r>
          </w:p>
        </w:tc>
        <w:tc>
          <w:tcPr>
            <w:tcW w:w="1275" w:type="dxa"/>
            <w:shd w:val="clear" w:color="D9E2F3" w:themeColor="accent1" w:themeTint="33" w:fill="FFC000" w:themeFill="accent4"/>
          </w:tcPr>
          <w:p w14:paraId="4F0C683C" w14:textId="77777777" w:rsidR="00045F63" w:rsidRPr="00822EBF" w:rsidRDefault="00045F63" w:rsidP="00E37D04">
            <w:pPr>
              <w:pStyle w:val="RCTstable"/>
            </w:pPr>
            <w:r w:rsidRPr="00822EBF">
              <w:t>Unclear risk</w:t>
            </w:r>
          </w:p>
        </w:tc>
        <w:tc>
          <w:tcPr>
            <w:tcW w:w="11199" w:type="dxa"/>
            <w:shd w:val="clear" w:color="D9E2F3" w:themeColor="accent1" w:themeTint="33" w:fill="auto"/>
          </w:tcPr>
          <w:p w14:paraId="2A07B00C" w14:textId="77777777" w:rsidR="00045F63" w:rsidRPr="00822EBF" w:rsidRDefault="00045F63" w:rsidP="00E37D04">
            <w:pPr>
              <w:pStyle w:val="RCTstable"/>
            </w:pPr>
            <w:r w:rsidRPr="00822EBF">
              <w:t>Not described</w:t>
            </w:r>
          </w:p>
        </w:tc>
      </w:tr>
      <w:tr w:rsidR="00045F63" w:rsidRPr="00822EBF" w14:paraId="32EBAF6B" w14:textId="77777777" w:rsidTr="005A5EBF">
        <w:trPr>
          <w:cantSplit/>
        </w:trPr>
        <w:tc>
          <w:tcPr>
            <w:tcW w:w="1560" w:type="dxa"/>
            <w:shd w:val="clear" w:color="D9E2F3" w:themeColor="accent1" w:themeTint="33" w:fill="auto"/>
          </w:tcPr>
          <w:p w14:paraId="1685D0EA" w14:textId="77777777" w:rsidR="00045F63" w:rsidRPr="00822EBF" w:rsidRDefault="00045F63" w:rsidP="00E37D04">
            <w:pPr>
              <w:pStyle w:val="RCTstable"/>
            </w:pPr>
            <w:r w:rsidRPr="00822EBF">
              <w:t>Incomplete outcome data</w:t>
            </w:r>
          </w:p>
        </w:tc>
        <w:tc>
          <w:tcPr>
            <w:tcW w:w="1275" w:type="dxa"/>
            <w:shd w:val="clear" w:color="D9E2F3" w:themeColor="accent1" w:themeTint="33" w:fill="70AD47" w:themeFill="accent6"/>
          </w:tcPr>
          <w:p w14:paraId="26AC4E31" w14:textId="77777777" w:rsidR="00045F63" w:rsidRPr="00822EBF" w:rsidRDefault="00045F63" w:rsidP="00E37D04">
            <w:pPr>
              <w:pStyle w:val="RCTstable"/>
            </w:pPr>
            <w:r w:rsidRPr="00822EBF">
              <w:t>Low risk</w:t>
            </w:r>
          </w:p>
        </w:tc>
        <w:tc>
          <w:tcPr>
            <w:tcW w:w="11199" w:type="dxa"/>
            <w:shd w:val="clear" w:color="D9E2F3" w:themeColor="accent1" w:themeTint="33" w:fill="auto"/>
          </w:tcPr>
          <w:p w14:paraId="3B407595" w14:textId="29E4BD1D" w:rsidR="00045F63" w:rsidRPr="0006345F" w:rsidRDefault="0006345F" w:rsidP="0006345F">
            <w:pPr>
              <w:pStyle w:val="RCTstable"/>
            </w:pPr>
            <w:r w:rsidRPr="0006345F">
              <w:t>Forty-nine of the 73 participants</w:t>
            </w:r>
            <w:r>
              <w:t xml:space="preserve"> </w:t>
            </w:r>
            <w:r w:rsidRPr="0006345F">
              <w:t>completed the intervention. Before randomization,</w:t>
            </w:r>
            <w:r>
              <w:t xml:space="preserve"> </w:t>
            </w:r>
            <w:r w:rsidRPr="0006345F">
              <w:t>seven women decided to withdraw after the peak exercise</w:t>
            </w:r>
            <w:r>
              <w:t xml:space="preserve"> </w:t>
            </w:r>
            <w:r w:rsidRPr="0006345F">
              <w:t>test, eight women (MI group, n</w:t>
            </w:r>
            <w:r w:rsidR="00162E95">
              <w:t>=</w:t>
            </w:r>
            <w:r w:rsidRPr="0006345F">
              <w:t>4; LI group, n</w:t>
            </w:r>
            <w:r w:rsidR="00162E95">
              <w:t>=</w:t>
            </w:r>
            <w:r w:rsidRPr="0006345F">
              <w:t>4) dropped</w:t>
            </w:r>
            <w:r>
              <w:t xml:space="preserve"> </w:t>
            </w:r>
            <w:r w:rsidRPr="0006345F">
              <w:t>out because of reasons unrelated to exercise, nine women (MI</w:t>
            </w:r>
            <w:r>
              <w:t xml:space="preserve"> </w:t>
            </w:r>
            <w:r w:rsidRPr="0006345F">
              <w:t>group, n</w:t>
            </w:r>
            <w:r w:rsidR="00162E95">
              <w:t>=</w:t>
            </w:r>
            <w:r w:rsidRPr="0006345F">
              <w:t>3; LI group, n</w:t>
            </w:r>
            <w:r w:rsidR="00162E95">
              <w:t>=</w:t>
            </w:r>
            <w:r w:rsidRPr="0006345F">
              <w:t>6) dropped out because of time</w:t>
            </w:r>
            <w:r>
              <w:t xml:space="preserve"> </w:t>
            </w:r>
            <w:r w:rsidRPr="0006345F">
              <w:t>commitment concerns, leaving 26 women in the MI group</w:t>
            </w:r>
            <w:r>
              <w:t xml:space="preserve"> </w:t>
            </w:r>
            <w:r w:rsidRPr="0006345F">
              <w:t>and 23 women in the LI group.</w:t>
            </w:r>
          </w:p>
        </w:tc>
      </w:tr>
      <w:tr w:rsidR="00045F63" w:rsidRPr="00822EBF" w14:paraId="48E8FB61" w14:textId="77777777" w:rsidTr="005A5EBF">
        <w:trPr>
          <w:cantSplit/>
        </w:trPr>
        <w:tc>
          <w:tcPr>
            <w:tcW w:w="1560" w:type="dxa"/>
            <w:shd w:val="clear" w:color="D9E2F3" w:themeColor="accent1" w:themeTint="33" w:fill="auto"/>
          </w:tcPr>
          <w:p w14:paraId="16B570FE" w14:textId="77777777" w:rsidR="00045F63" w:rsidRPr="00822EBF" w:rsidRDefault="00045F63" w:rsidP="00E37D04">
            <w:pPr>
              <w:pStyle w:val="RCTstable"/>
            </w:pPr>
            <w:r w:rsidRPr="00822EBF">
              <w:t>Selective reporting</w:t>
            </w:r>
          </w:p>
        </w:tc>
        <w:tc>
          <w:tcPr>
            <w:tcW w:w="1275" w:type="dxa"/>
            <w:shd w:val="clear" w:color="D9E2F3" w:themeColor="accent1" w:themeTint="33" w:fill="70AD47" w:themeFill="accent6"/>
          </w:tcPr>
          <w:p w14:paraId="49BC80F0" w14:textId="77777777" w:rsidR="00045F63" w:rsidRPr="00822EBF" w:rsidRDefault="00045F63" w:rsidP="00E37D04">
            <w:pPr>
              <w:pStyle w:val="RCTstable"/>
            </w:pPr>
            <w:r w:rsidRPr="00822EBF">
              <w:t>Low risk</w:t>
            </w:r>
          </w:p>
        </w:tc>
        <w:tc>
          <w:tcPr>
            <w:tcW w:w="11199" w:type="dxa"/>
            <w:shd w:val="clear" w:color="D9E2F3" w:themeColor="accent1" w:themeTint="33" w:fill="auto"/>
          </w:tcPr>
          <w:p w14:paraId="5FAB47A9" w14:textId="77777777" w:rsidR="00045F63" w:rsidRPr="00822EBF" w:rsidRDefault="00045F63" w:rsidP="00E37D04">
            <w:pPr>
              <w:pStyle w:val="RCTstable"/>
            </w:pPr>
            <w:r w:rsidRPr="00822EBF">
              <w:t>Pre-specified outcomes reported.</w:t>
            </w:r>
          </w:p>
        </w:tc>
      </w:tr>
      <w:tr w:rsidR="00045F63" w:rsidRPr="00822EBF" w14:paraId="3E4A712E" w14:textId="77777777" w:rsidTr="005A5EBF">
        <w:trPr>
          <w:cantSplit/>
        </w:trPr>
        <w:tc>
          <w:tcPr>
            <w:tcW w:w="1560" w:type="dxa"/>
            <w:shd w:val="clear" w:color="D9E2F3" w:themeColor="accent1" w:themeTint="33" w:fill="auto"/>
          </w:tcPr>
          <w:p w14:paraId="2D00A20A" w14:textId="77777777" w:rsidR="00045F63" w:rsidRPr="00822EBF" w:rsidRDefault="00045F63" w:rsidP="00E37D04">
            <w:pPr>
              <w:pStyle w:val="RCTstable"/>
            </w:pPr>
            <w:r w:rsidRPr="00822EBF">
              <w:t xml:space="preserve">Other limitations </w:t>
            </w:r>
          </w:p>
        </w:tc>
        <w:tc>
          <w:tcPr>
            <w:tcW w:w="1275" w:type="dxa"/>
            <w:shd w:val="clear" w:color="D9E2F3" w:themeColor="accent1" w:themeTint="33" w:fill="FFC000" w:themeFill="accent4"/>
          </w:tcPr>
          <w:p w14:paraId="0C551F65" w14:textId="77777777" w:rsidR="00045F63" w:rsidRPr="00822EBF" w:rsidRDefault="00045F63" w:rsidP="00E37D04">
            <w:pPr>
              <w:pStyle w:val="RCTstable"/>
            </w:pPr>
            <w:r w:rsidRPr="00822EBF">
              <w:t>Unclear risk</w:t>
            </w:r>
          </w:p>
        </w:tc>
        <w:tc>
          <w:tcPr>
            <w:tcW w:w="11199" w:type="dxa"/>
            <w:shd w:val="clear" w:color="D9E2F3" w:themeColor="accent1" w:themeTint="33" w:fill="auto"/>
          </w:tcPr>
          <w:p w14:paraId="38A21D4A" w14:textId="42F25739" w:rsidR="00045F63" w:rsidRPr="00822EBF" w:rsidRDefault="00BA38F2" w:rsidP="00E37D04">
            <w:pPr>
              <w:pStyle w:val="RCTstable"/>
            </w:pPr>
            <w:r>
              <w:t>Historical control</w:t>
            </w:r>
          </w:p>
        </w:tc>
      </w:tr>
      <w:tr w:rsidR="008E765F" w:rsidRPr="0048317A" w14:paraId="2B7EBF7F" w14:textId="77777777" w:rsidTr="005A5EBF">
        <w:trPr>
          <w:cantSplit/>
        </w:trPr>
        <w:tc>
          <w:tcPr>
            <w:tcW w:w="14034" w:type="dxa"/>
            <w:gridSpan w:val="3"/>
            <w:shd w:val="solid" w:color="D9E2F3" w:themeColor="accent1" w:themeTint="33" w:fill="auto"/>
          </w:tcPr>
          <w:p w14:paraId="5CC277E7" w14:textId="675FF437" w:rsidR="008E765F" w:rsidRPr="0048317A" w:rsidRDefault="008E765F" w:rsidP="002747EA">
            <w:pPr>
              <w:pStyle w:val="RCTstable"/>
              <w:keepNext/>
              <w:rPr>
                <w:b/>
              </w:rPr>
            </w:pPr>
            <w:r w:rsidRPr="0025597C">
              <w:rPr>
                <w:rFonts w:ascii="Century Gothic" w:hAnsi="Century Gothic"/>
                <w:b/>
                <w:noProof/>
              </w:rPr>
              <w:t>Sagedal et al 2017</w:t>
            </w:r>
            <w:r w:rsidRPr="00EC3092">
              <w:rPr>
                <w:rFonts w:ascii="Century Gothic" w:hAnsi="Century Gothic"/>
                <w:noProof/>
              </w:rPr>
              <w:fldChar w:fldCharType="begin">
                <w:fldData xml:space="preserve">PEVuZE5vdGU+PENpdGU+PEF1dGhvcj5TYWdlZGFsPC9BdXRob3I+PFllYXI+MjAxNzwvWWVhcj48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</w:fldData>
              </w:fldChar>
            </w:r>
            <w:r w:rsidR="002747EA">
              <w:rPr>
                <w:rFonts w:ascii="Century Gothic" w:hAnsi="Century Gothic"/>
                <w:noProof/>
              </w:rPr>
              <w:instrText xml:space="preserve"> ADDIN EN.CITE </w:instrText>
            </w:r>
            <w:r w:rsidR="002747EA">
              <w:rPr>
                <w:rFonts w:ascii="Century Gothic" w:hAnsi="Century Gothic"/>
                <w:noProof/>
              </w:rPr>
              <w:fldChar w:fldCharType="begin">
                <w:fldData xml:space="preserve">PEVuZE5vdGU+PENpdGU+PEF1dGhvcj5TYWdlZGFsPC9BdXRob3I+PFllYXI+MjAxNzwvWWVhcj48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</w:fldData>
              </w:fldChar>
            </w:r>
            <w:r w:rsidR="002747EA">
              <w:rPr>
                <w:rFonts w:ascii="Century Gothic" w:hAnsi="Century Gothic"/>
                <w:noProof/>
              </w:rPr>
              <w:instrText xml:space="preserve"> ADDIN EN.CITE.DATA </w:instrText>
            </w:r>
            <w:r w:rsidR="002747EA">
              <w:rPr>
                <w:rFonts w:ascii="Century Gothic" w:hAnsi="Century Gothic"/>
                <w:noProof/>
              </w:rPr>
            </w:r>
            <w:r w:rsidR="002747EA">
              <w:rPr>
                <w:rFonts w:ascii="Century Gothic" w:hAnsi="Century Gothic"/>
                <w:noProof/>
              </w:rPr>
              <w:fldChar w:fldCharType="end"/>
            </w:r>
            <w:r w:rsidRPr="00EC3092">
              <w:rPr>
                <w:rFonts w:ascii="Century Gothic" w:hAnsi="Century Gothic"/>
                <w:noProof/>
              </w:rPr>
            </w:r>
            <w:r w:rsidRPr="00EC3092">
              <w:rPr>
                <w:rFonts w:ascii="Century Gothic" w:hAnsi="Century Gothic"/>
                <w:noProof/>
              </w:rPr>
              <w:fldChar w:fldCharType="separate"/>
            </w:r>
            <w:r w:rsidR="002747EA" w:rsidRPr="002747EA">
              <w:rPr>
                <w:noProof/>
                <w:sz w:val="18"/>
                <w:vertAlign w:val="superscript"/>
              </w:rPr>
              <w:t>300,487,557</w:t>
            </w:r>
            <w:r w:rsidRPr="00EC3092">
              <w:rPr>
                <w:rFonts w:ascii="Century Gothic" w:hAnsi="Century Gothic"/>
                <w:noProof/>
              </w:rPr>
              <w:fldChar w:fldCharType="end"/>
            </w:r>
          </w:p>
        </w:tc>
      </w:tr>
      <w:tr w:rsidR="008E765F" w:rsidRPr="00822EBF" w14:paraId="6CBF51CF" w14:textId="77777777" w:rsidTr="005A5EBF">
        <w:trPr>
          <w:cantSplit/>
        </w:trPr>
        <w:tc>
          <w:tcPr>
            <w:tcW w:w="1560" w:type="dxa"/>
            <w:shd w:val="clear" w:color="D9E2F3" w:themeColor="accent1" w:themeTint="33" w:fill="auto"/>
          </w:tcPr>
          <w:p w14:paraId="3885382A" w14:textId="77777777" w:rsidR="008E765F" w:rsidRPr="00822EBF" w:rsidRDefault="008E765F" w:rsidP="00611251">
            <w:pPr>
              <w:pStyle w:val="RCTstable"/>
              <w:keepNext/>
            </w:pPr>
            <w:r w:rsidRPr="00822EBF">
              <w:t>Random sequence generation</w:t>
            </w:r>
          </w:p>
        </w:tc>
        <w:tc>
          <w:tcPr>
            <w:tcW w:w="1275" w:type="dxa"/>
            <w:shd w:val="clear" w:color="D9E2F3" w:themeColor="accent1" w:themeTint="33" w:fill="70AD47" w:themeFill="accent6"/>
          </w:tcPr>
          <w:p w14:paraId="69C8729B" w14:textId="77777777" w:rsidR="008E765F" w:rsidRPr="00822EBF" w:rsidRDefault="008E765F" w:rsidP="00611251">
            <w:pPr>
              <w:pStyle w:val="RCTstable"/>
              <w:keepNext/>
            </w:pPr>
            <w:r w:rsidRPr="00822EBF">
              <w:t>Low risk</w:t>
            </w:r>
          </w:p>
        </w:tc>
        <w:tc>
          <w:tcPr>
            <w:tcW w:w="11199" w:type="dxa"/>
            <w:shd w:val="clear" w:color="D9E2F3" w:themeColor="accent1" w:themeTint="33" w:fill="auto"/>
          </w:tcPr>
          <w:p w14:paraId="49E18BDC" w14:textId="77777777" w:rsidR="008E765F" w:rsidRPr="00822EBF" w:rsidRDefault="008E765F" w:rsidP="00611251">
            <w:pPr>
              <w:pStyle w:val="RCTstable"/>
              <w:keepNext/>
            </w:pPr>
            <w:r>
              <w:t xml:space="preserve">Women were randomised </w:t>
            </w:r>
            <w:r w:rsidRPr="00822EBF">
              <w:t>“using a</w:t>
            </w:r>
            <w:r>
              <w:t xml:space="preserve"> computer-generated list with 1:</w:t>
            </w:r>
            <w:r w:rsidRPr="00822EBF">
              <w:t>1 allocation ratio in blocks of 20”.</w:t>
            </w:r>
          </w:p>
        </w:tc>
      </w:tr>
      <w:tr w:rsidR="008E765F" w:rsidRPr="00822EBF" w14:paraId="00AF9112" w14:textId="77777777" w:rsidTr="005A5EBF">
        <w:trPr>
          <w:cantSplit/>
        </w:trPr>
        <w:tc>
          <w:tcPr>
            <w:tcW w:w="1560" w:type="dxa"/>
            <w:shd w:val="clear" w:color="D9E2F3" w:themeColor="accent1" w:themeTint="33" w:fill="auto"/>
          </w:tcPr>
          <w:p w14:paraId="02B258B5" w14:textId="77777777" w:rsidR="008E765F" w:rsidRPr="00822EBF" w:rsidRDefault="008E765F" w:rsidP="00611251">
            <w:pPr>
              <w:pStyle w:val="RCTstable"/>
            </w:pPr>
            <w:r w:rsidRPr="00822EBF">
              <w:t xml:space="preserve">Allocation concealment </w:t>
            </w:r>
          </w:p>
        </w:tc>
        <w:tc>
          <w:tcPr>
            <w:tcW w:w="1275" w:type="dxa"/>
            <w:shd w:val="clear" w:color="D9E2F3" w:themeColor="accent1" w:themeTint="33" w:fill="70AD47" w:themeFill="accent6"/>
          </w:tcPr>
          <w:p w14:paraId="0F01B774" w14:textId="77777777" w:rsidR="008E765F" w:rsidRPr="00822EBF" w:rsidRDefault="008E765F" w:rsidP="00611251">
            <w:pPr>
              <w:pStyle w:val="RCTstable"/>
            </w:pPr>
            <w:r>
              <w:t>Low</w:t>
            </w:r>
            <w:r w:rsidRPr="00822EBF">
              <w:t xml:space="preserve"> risk</w:t>
            </w:r>
          </w:p>
        </w:tc>
        <w:tc>
          <w:tcPr>
            <w:tcW w:w="11199" w:type="dxa"/>
            <w:shd w:val="clear" w:color="D9E2F3" w:themeColor="accent1" w:themeTint="33" w:fill="auto"/>
          </w:tcPr>
          <w:p w14:paraId="4FE78A40" w14:textId="77777777" w:rsidR="008E765F" w:rsidRPr="00822EBF" w:rsidRDefault="008E765F" w:rsidP="00611251">
            <w:pPr>
              <w:pStyle w:val="RCTstable"/>
            </w:pPr>
            <w:r w:rsidRPr="00822EBF">
              <w:t>“A research nurse assigned participants...The research nurse never met the participants, had no role in recruitment or measurements, and had no knowledge of questionnaire responses”.</w:t>
            </w:r>
          </w:p>
        </w:tc>
      </w:tr>
      <w:tr w:rsidR="008E765F" w:rsidRPr="00822EBF" w14:paraId="38FABABA" w14:textId="77777777" w:rsidTr="005A5EBF">
        <w:trPr>
          <w:cantSplit/>
        </w:trPr>
        <w:tc>
          <w:tcPr>
            <w:tcW w:w="1560" w:type="dxa"/>
            <w:shd w:val="clear" w:color="D9E2F3" w:themeColor="accent1" w:themeTint="33" w:fill="auto"/>
          </w:tcPr>
          <w:p w14:paraId="6A5D0E84" w14:textId="77777777" w:rsidR="008E765F" w:rsidRPr="00822EBF" w:rsidRDefault="008E765F" w:rsidP="00611251">
            <w:pPr>
              <w:pStyle w:val="RCTstable"/>
            </w:pPr>
            <w:r w:rsidRPr="00822EBF">
              <w:t>Performance bias</w:t>
            </w:r>
          </w:p>
        </w:tc>
        <w:tc>
          <w:tcPr>
            <w:tcW w:w="1275" w:type="dxa"/>
            <w:shd w:val="clear" w:color="D9E2F3" w:themeColor="accent1" w:themeTint="33" w:fill="FF4D19"/>
          </w:tcPr>
          <w:p w14:paraId="0F02D9E4" w14:textId="77777777" w:rsidR="008E765F" w:rsidRPr="00822EBF" w:rsidRDefault="008E765F" w:rsidP="00611251">
            <w:pPr>
              <w:pStyle w:val="RCTstable"/>
            </w:pPr>
            <w:r w:rsidRPr="00822EBF">
              <w:t>High risk</w:t>
            </w:r>
          </w:p>
        </w:tc>
        <w:tc>
          <w:tcPr>
            <w:tcW w:w="11199" w:type="dxa"/>
            <w:shd w:val="clear" w:color="D9E2F3" w:themeColor="accent1" w:themeTint="33" w:fill="auto"/>
          </w:tcPr>
          <w:p w14:paraId="7B6DA909" w14:textId="77777777" w:rsidR="008E765F" w:rsidRPr="00822EBF" w:rsidRDefault="008E765F" w:rsidP="00611251">
            <w:pPr>
              <w:pStyle w:val="RCTstable"/>
            </w:pPr>
            <w:r w:rsidRPr="00822EBF">
              <w:t>“It was not feasible to blind participants to their group allocation, but they were instructed to refrain from revealing this to assessors”.</w:t>
            </w:r>
          </w:p>
        </w:tc>
      </w:tr>
      <w:tr w:rsidR="008E765F" w:rsidRPr="00822EBF" w14:paraId="232EBE3D" w14:textId="77777777" w:rsidTr="005A5EBF">
        <w:trPr>
          <w:cantSplit/>
        </w:trPr>
        <w:tc>
          <w:tcPr>
            <w:tcW w:w="1560" w:type="dxa"/>
            <w:shd w:val="clear" w:color="D9E2F3" w:themeColor="accent1" w:themeTint="33" w:fill="auto"/>
          </w:tcPr>
          <w:p w14:paraId="05DA402D" w14:textId="77777777" w:rsidR="008E765F" w:rsidRPr="00822EBF" w:rsidRDefault="008E765F" w:rsidP="00611251">
            <w:pPr>
              <w:pStyle w:val="RCTstable"/>
            </w:pPr>
            <w:r w:rsidRPr="00822EBF">
              <w:t>Detection bias</w:t>
            </w:r>
          </w:p>
        </w:tc>
        <w:tc>
          <w:tcPr>
            <w:tcW w:w="1275" w:type="dxa"/>
            <w:shd w:val="clear" w:color="D9E2F3" w:themeColor="accent1" w:themeTint="33" w:fill="70AD47" w:themeFill="accent6"/>
          </w:tcPr>
          <w:p w14:paraId="20DCA038"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4AFB3BB7" w14:textId="77777777" w:rsidR="008E765F" w:rsidRPr="00822EBF" w:rsidRDefault="008E765F" w:rsidP="00611251">
            <w:pPr>
              <w:pStyle w:val="RCTstable"/>
            </w:pPr>
            <w:r w:rsidRPr="00822EBF">
              <w:t>“All examinations, blood test evaluations, record reviews, and scoring of questionnaire responses were performed by assessors blinded to group allocation”.</w:t>
            </w:r>
          </w:p>
        </w:tc>
      </w:tr>
      <w:tr w:rsidR="008E765F" w:rsidRPr="00822EBF" w14:paraId="3C6E718E" w14:textId="77777777" w:rsidTr="005A5EBF">
        <w:trPr>
          <w:cantSplit/>
        </w:trPr>
        <w:tc>
          <w:tcPr>
            <w:tcW w:w="1560" w:type="dxa"/>
            <w:shd w:val="clear" w:color="D9E2F3" w:themeColor="accent1" w:themeTint="33" w:fill="auto"/>
          </w:tcPr>
          <w:p w14:paraId="5344ED12" w14:textId="77777777" w:rsidR="008E765F" w:rsidRPr="00822EBF" w:rsidRDefault="008E765F" w:rsidP="00611251">
            <w:pPr>
              <w:pStyle w:val="RCTstable"/>
            </w:pPr>
            <w:r w:rsidRPr="00822EBF">
              <w:t>Incomplete outcome data</w:t>
            </w:r>
          </w:p>
        </w:tc>
        <w:tc>
          <w:tcPr>
            <w:tcW w:w="1275" w:type="dxa"/>
            <w:shd w:val="clear" w:color="D9E2F3" w:themeColor="accent1" w:themeTint="33" w:fill="70AD47" w:themeFill="accent6"/>
          </w:tcPr>
          <w:p w14:paraId="1647AD40"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56CE1E54" w14:textId="77777777" w:rsidR="008E765F" w:rsidRPr="00822EBF" w:rsidRDefault="008E765F" w:rsidP="00611251">
            <w:pPr>
              <w:pStyle w:val="RCTstable"/>
            </w:pPr>
            <w:r>
              <w:t>Balanced attrition; 98% of intervention group and 97% of control group</w:t>
            </w:r>
            <w:r w:rsidRPr="00822EBF">
              <w:t xml:space="preserve"> were included in the main analyses (14 and 15 women respectively</w:t>
            </w:r>
            <w:r>
              <w:t xml:space="preserve"> </w:t>
            </w:r>
            <w:r w:rsidRPr="00822EBF">
              <w:t>withdrew</w:t>
            </w:r>
            <w:r>
              <w:t xml:space="preserve"> from</w:t>
            </w:r>
            <w:r w:rsidRPr="00822EBF">
              <w:t xml:space="preserve"> participation but consented to data collection)</w:t>
            </w:r>
            <w:r>
              <w:t xml:space="preserve"> and </w:t>
            </w:r>
            <w:r w:rsidRPr="00822EBF">
              <w:t>66%</w:t>
            </w:r>
            <w:r>
              <w:t xml:space="preserve"> of</w:t>
            </w:r>
            <w:r w:rsidRPr="00822EBF">
              <w:t xml:space="preserve"> the intervention group and </w:t>
            </w:r>
            <w:r>
              <w:t>62% of</w:t>
            </w:r>
            <w:r w:rsidRPr="00822EBF">
              <w:t xml:space="preserve"> the</w:t>
            </w:r>
            <w:r>
              <w:t xml:space="preserve"> </w:t>
            </w:r>
            <w:r w:rsidRPr="00822EBF">
              <w:t>control group were included in the 12-month analyses.</w:t>
            </w:r>
            <w:r>
              <w:t xml:space="preserve"> </w:t>
            </w:r>
          </w:p>
        </w:tc>
      </w:tr>
      <w:tr w:rsidR="008E765F" w:rsidRPr="00822EBF" w14:paraId="4218CEF0" w14:textId="77777777" w:rsidTr="005A5EBF">
        <w:trPr>
          <w:cantSplit/>
        </w:trPr>
        <w:tc>
          <w:tcPr>
            <w:tcW w:w="1560" w:type="dxa"/>
            <w:shd w:val="clear" w:color="D9E2F3" w:themeColor="accent1" w:themeTint="33" w:fill="auto"/>
          </w:tcPr>
          <w:p w14:paraId="740723C8" w14:textId="77777777" w:rsidR="008E765F" w:rsidRPr="00822EBF" w:rsidRDefault="008E765F" w:rsidP="00611251">
            <w:pPr>
              <w:pStyle w:val="RCTstable"/>
            </w:pPr>
            <w:r w:rsidRPr="00822EBF">
              <w:t>Selective reporting</w:t>
            </w:r>
          </w:p>
        </w:tc>
        <w:tc>
          <w:tcPr>
            <w:tcW w:w="1275" w:type="dxa"/>
            <w:shd w:val="clear" w:color="D9E2F3" w:themeColor="accent1" w:themeTint="33" w:fill="70AD47" w:themeFill="accent6"/>
          </w:tcPr>
          <w:p w14:paraId="50F4AFA2"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5602BCFB" w14:textId="77777777" w:rsidR="008E765F" w:rsidRPr="00822EBF" w:rsidRDefault="008E765F" w:rsidP="00611251">
            <w:pPr>
              <w:pStyle w:val="RCTstable"/>
            </w:pPr>
            <w:r w:rsidRPr="00822EBF">
              <w:t>Outcomes reported as per the published trial protocol, except for the pre-specified outcomes ’maternal glucose levels, and ’hormones related to glucose metabolism</w:t>
            </w:r>
            <w:r>
              <w:t>’.</w:t>
            </w:r>
          </w:p>
        </w:tc>
      </w:tr>
      <w:tr w:rsidR="008E765F" w:rsidRPr="00822EBF" w14:paraId="1EA8B445" w14:textId="77777777" w:rsidTr="005A5EBF">
        <w:trPr>
          <w:cantSplit/>
        </w:trPr>
        <w:tc>
          <w:tcPr>
            <w:tcW w:w="1560" w:type="dxa"/>
            <w:shd w:val="clear" w:color="D9E2F3" w:themeColor="accent1" w:themeTint="33" w:fill="auto"/>
          </w:tcPr>
          <w:p w14:paraId="4CC79A4A" w14:textId="77777777" w:rsidR="008E765F" w:rsidRPr="00822EBF" w:rsidRDefault="008E765F" w:rsidP="00611251">
            <w:pPr>
              <w:pStyle w:val="RCTstable"/>
            </w:pPr>
            <w:r w:rsidRPr="00822EBF">
              <w:t xml:space="preserve">Other limitations </w:t>
            </w:r>
          </w:p>
        </w:tc>
        <w:tc>
          <w:tcPr>
            <w:tcW w:w="1275" w:type="dxa"/>
            <w:shd w:val="clear" w:color="D9E2F3" w:themeColor="accent1" w:themeTint="33" w:fill="70AD47" w:themeFill="accent6"/>
          </w:tcPr>
          <w:p w14:paraId="2076DF34"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0B5D8AF6" w14:textId="77777777" w:rsidR="008E765F" w:rsidRPr="00822EBF" w:rsidRDefault="008E765F" w:rsidP="00611251">
            <w:pPr>
              <w:pStyle w:val="RCTstable"/>
            </w:pPr>
            <w:r w:rsidRPr="00822EBF">
              <w:t>No obvious sources of other bias identified</w:t>
            </w:r>
            <w:r>
              <w:t>.</w:t>
            </w:r>
          </w:p>
        </w:tc>
      </w:tr>
      <w:tr w:rsidR="008E765F" w:rsidRPr="0048317A" w14:paraId="4AB44C64" w14:textId="77777777" w:rsidTr="005A5EBF">
        <w:trPr>
          <w:cantSplit/>
        </w:trPr>
        <w:tc>
          <w:tcPr>
            <w:tcW w:w="14034" w:type="dxa"/>
            <w:gridSpan w:val="3"/>
            <w:shd w:val="solid" w:color="D9E2F3" w:themeColor="accent1" w:themeTint="33" w:fill="auto"/>
          </w:tcPr>
          <w:p w14:paraId="491877AF" w14:textId="3793F7BB" w:rsidR="008E765F" w:rsidRPr="0048317A" w:rsidRDefault="008E765F" w:rsidP="002747EA">
            <w:pPr>
              <w:pStyle w:val="RCTstable"/>
              <w:keepNext/>
              <w:rPr>
                <w:b/>
              </w:rPr>
            </w:pPr>
            <w:r w:rsidRPr="0048317A">
              <w:rPr>
                <w:b/>
              </w:rPr>
              <w:t>Simmons et al 2017</w:t>
            </w:r>
            <w:r>
              <w:fldChar w:fldCharType="begin">
                <w:fldData xml:space="preserve">PEVuZE5vdGU+PENpdGU+PEF1dGhvcj5TaW1tb25zPC9BdXRob3I+PFllYXI+MjAxNzwvWWVhcj48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</w:fldData>
              </w:fldChar>
            </w:r>
            <w:r w:rsidR="002747EA">
              <w:instrText xml:space="preserve"> ADDIN EN.CITE </w:instrText>
            </w:r>
            <w:r w:rsidR="002747EA">
              <w:fldChar w:fldCharType="begin">
                <w:fldData xml:space="preserve">PEVuZE5vdGU+PENpdGU+PEF1dGhvcj5TaW1tb25zPC9BdXRob3I+PFllYXI+MjAxNzwvWWVhcj48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</w:fldData>
              </w:fldChar>
            </w:r>
            <w:r w:rsidR="002747EA">
              <w:instrText xml:space="preserve"> ADDIN EN.CITE.DATA </w:instrText>
            </w:r>
            <w:r w:rsidR="002747EA">
              <w:fldChar w:fldCharType="end"/>
            </w:r>
            <w:r>
              <w:fldChar w:fldCharType="separate"/>
            </w:r>
            <w:r w:rsidR="002747EA" w:rsidRPr="002747EA">
              <w:rPr>
                <w:noProof/>
                <w:sz w:val="18"/>
                <w:vertAlign w:val="superscript"/>
              </w:rPr>
              <w:t>402</w:t>
            </w:r>
            <w:r>
              <w:fldChar w:fldCharType="end"/>
            </w:r>
          </w:p>
        </w:tc>
      </w:tr>
      <w:tr w:rsidR="008E765F" w:rsidRPr="00822EBF" w14:paraId="685E5944" w14:textId="77777777" w:rsidTr="005A5EBF">
        <w:trPr>
          <w:cantSplit/>
        </w:trPr>
        <w:tc>
          <w:tcPr>
            <w:tcW w:w="1560" w:type="dxa"/>
            <w:shd w:val="clear" w:color="D9E2F3" w:themeColor="accent1" w:themeTint="33" w:fill="auto"/>
          </w:tcPr>
          <w:p w14:paraId="01E36DAD" w14:textId="77777777" w:rsidR="008E765F" w:rsidRPr="00822EBF" w:rsidRDefault="008E765F" w:rsidP="00E37D04">
            <w:pPr>
              <w:pStyle w:val="RCTstable"/>
              <w:keepNext/>
            </w:pPr>
            <w:r w:rsidRPr="00822EBF">
              <w:t>Random sequence generation</w:t>
            </w:r>
          </w:p>
        </w:tc>
        <w:tc>
          <w:tcPr>
            <w:tcW w:w="1275" w:type="dxa"/>
            <w:shd w:val="clear" w:color="D9E2F3" w:themeColor="accent1" w:themeTint="33" w:fill="70AD47" w:themeFill="accent6"/>
          </w:tcPr>
          <w:p w14:paraId="0CF3350E" w14:textId="77777777" w:rsidR="008E765F" w:rsidRPr="00822EBF" w:rsidRDefault="008E765F" w:rsidP="00E37D04">
            <w:pPr>
              <w:pStyle w:val="RCTstable"/>
              <w:keepNext/>
            </w:pPr>
            <w:r w:rsidRPr="00822EBF">
              <w:t>Low risk</w:t>
            </w:r>
          </w:p>
        </w:tc>
        <w:tc>
          <w:tcPr>
            <w:tcW w:w="11199" w:type="dxa"/>
            <w:shd w:val="clear" w:color="D9E2F3" w:themeColor="accent1" w:themeTint="33" w:fill="auto"/>
          </w:tcPr>
          <w:p w14:paraId="69471E32" w14:textId="77777777" w:rsidR="008E765F" w:rsidRPr="00822EBF" w:rsidRDefault="008E765F" w:rsidP="00E37D04">
            <w:pPr>
              <w:pStyle w:val="RCTstable"/>
              <w:keepNext/>
            </w:pPr>
            <w:r>
              <w:t>“Randomis</w:t>
            </w:r>
            <w:r w:rsidRPr="00822EBF">
              <w:t xml:space="preserve">ation </w:t>
            </w:r>
            <w:r>
              <w:t>…</w:t>
            </w:r>
            <w:r w:rsidRPr="00822EBF">
              <w:t xml:space="preserve"> </w:t>
            </w:r>
            <w:r>
              <w:t>was performed using a computeris</w:t>
            </w:r>
            <w:r w:rsidRPr="00822EBF">
              <w:t>ed electronic random number generator, prestratified for site.</w:t>
            </w:r>
            <w:r>
              <w:t>”</w:t>
            </w:r>
          </w:p>
        </w:tc>
      </w:tr>
      <w:tr w:rsidR="008E765F" w:rsidRPr="00822EBF" w14:paraId="3378D5D5" w14:textId="77777777" w:rsidTr="005A5EBF">
        <w:trPr>
          <w:cantSplit/>
        </w:trPr>
        <w:tc>
          <w:tcPr>
            <w:tcW w:w="1560" w:type="dxa"/>
            <w:shd w:val="clear" w:color="D9E2F3" w:themeColor="accent1" w:themeTint="33" w:fill="auto"/>
          </w:tcPr>
          <w:p w14:paraId="069372F4" w14:textId="77777777" w:rsidR="008E765F" w:rsidRPr="00822EBF" w:rsidRDefault="008E765F" w:rsidP="00611251">
            <w:pPr>
              <w:pStyle w:val="RCTstable"/>
            </w:pPr>
            <w:r w:rsidRPr="00822EBF">
              <w:t xml:space="preserve">Allocation concealment </w:t>
            </w:r>
          </w:p>
        </w:tc>
        <w:tc>
          <w:tcPr>
            <w:tcW w:w="1275" w:type="dxa"/>
            <w:shd w:val="clear" w:color="D9E2F3" w:themeColor="accent1" w:themeTint="33" w:fill="70AD47" w:themeFill="accent6"/>
          </w:tcPr>
          <w:p w14:paraId="61ADA7AC"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5E0651B1" w14:textId="77777777" w:rsidR="008E765F" w:rsidRPr="00822EBF" w:rsidRDefault="008E765F" w:rsidP="00611251">
            <w:pPr>
              <w:pStyle w:val="RCTstable"/>
            </w:pPr>
            <w:r w:rsidRPr="00822EBF">
              <w:t xml:space="preserve">The trial coordinator (D.S.) prepared and distributed sealed opaque envelopes, containing group allocations to each site. The allocation outcome was communicated to the participants by the coach. </w:t>
            </w:r>
          </w:p>
        </w:tc>
      </w:tr>
      <w:tr w:rsidR="008E765F" w:rsidRPr="00822EBF" w14:paraId="57DEDBE4" w14:textId="77777777" w:rsidTr="005A5EBF">
        <w:trPr>
          <w:cantSplit/>
        </w:trPr>
        <w:tc>
          <w:tcPr>
            <w:tcW w:w="1560" w:type="dxa"/>
            <w:shd w:val="clear" w:color="D9E2F3" w:themeColor="accent1" w:themeTint="33" w:fill="auto"/>
          </w:tcPr>
          <w:p w14:paraId="3DB020C0" w14:textId="77777777" w:rsidR="008E765F" w:rsidRPr="00822EBF" w:rsidRDefault="008E765F" w:rsidP="00611251">
            <w:pPr>
              <w:pStyle w:val="RCTstable"/>
            </w:pPr>
            <w:r w:rsidRPr="00822EBF">
              <w:t>Performance bias</w:t>
            </w:r>
          </w:p>
        </w:tc>
        <w:tc>
          <w:tcPr>
            <w:tcW w:w="1275" w:type="dxa"/>
            <w:shd w:val="clear" w:color="D9E2F3" w:themeColor="accent1" w:themeTint="33" w:fill="FF4D19"/>
          </w:tcPr>
          <w:p w14:paraId="28E52D75" w14:textId="77777777" w:rsidR="008E765F" w:rsidRPr="00822EBF" w:rsidRDefault="008E765F" w:rsidP="00611251">
            <w:pPr>
              <w:pStyle w:val="RCTstable"/>
            </w:pPr>
            <w:r>
              <w:t>High</w:t>
            </w:r>
            <w:r w:rsidRPr="00822EBF">
              <w:t xml:space="preserve"> risk</w:t>
            </w:r>
          </w:p>
        </w:tc>
        <w:tc>
          <w:tcPr>
            <w:tcW w:w="11199" w:type="dxa"/>
            <w:shd w:val="clear" w:color="D9E2F3" w:themeColor="accent1" w:themeTint="33" w:fill="auto"/>
          </w:tcPr>
          <w:p w14:paraId="7B0DB4D2" w14:textId="77777777" w:rsidR="008E765F" w:rsidRPr="00822EBF" w:rsidRDefault="008E765F" w:rsidP="00611251">
            <w:pPr>
              <w:pStyle w:val="RCTstable"/>
            </w:pPr>
            <w:r w:rsidRPr="00822EBF">
              <w:t xml:space="preserve">The staff involved with measurements, but not the participants, were kept unaware of the intervention. </w:t>
            </w:r>
          </w:p>
        </w:tc>
      </w:tr>
      <w:tr w:rsidR="008E765F" w:rsidRPr="00822EBF" w14:paraId="750298D0" w14:textId="77777777" w:rsidTr="005A5EBF">
        <w:trPr>
          <w:cantSplit/>
        </w:trPr>
        <w:tc>
          <w:tcPr>
            <w:tcW w:w="1560" w:type="dxa"/>
            <w:shd w:val="clear" w:color="D9E2F3" w:themeColor="accent1" w:themeTint="33" w:fill="auto"/>
          </w:tcPr>
          <w:p w14:paraId="1BA6A08F" w14:textId="77777777" w:rsidR="008E765F" w:rsidRPr="00822EBF" w:rsidRDefault="008E765F" w:rsidP="00611251">
            <w:pPr>
              <w:pStyle w:val="RCTstable"/>
            </w:pPr>
            <w:r w:rsidRPr="00822EBF">
              <w:t>Detection bias</w:t>
            </w:r>
          </w:p>
        </w:tc>
        <w:tc>
          <w:tcPr>
            <w:tcW w:w="1275" w:type="dxa"/>
            <w:shd w:val="clear" w:color="D9E2F3" w:themeColor="accent1" w:themeTint="33" w:fill="70AD47" w:themeFill="accent6"/>
          </w:tcPr>
          <w:p w14:paraId="626A428C" w14:textId="77777777" w:rsidR="008E765F" w:rsidRPr="00822EBF" w:rsidRDefault="008E765F" w:rsidP="00611251">
            <w:pPr>
              <w:pStyle w:val="RCTstable"/>
            </w:pPr>
            <w:r>
              <w:t>Low risk</w:t>
            </w:r>
          </w:p>
        </w:tc>
        <w:tc>
          <w:tcPr>
            <w:tcW w:w="11199" w:type="dxa"/>
            <w:shd w:val="clear" w:color="D9E2F3" w:themeColor="accent1" w:themeTint="33" w:fill="auto"/>
          </w:tcPr>
          <w:p w14:paraId="2187E255" w14:textId="77777777" w:rsidR="008E765F" w:rsidRPr="00822EBF" w:rsidRDefault="008E765F" w:rsidP="00611251">
            <w:pPr>
              <w:pStyle w:val="RCTstable"/>
            </w:pPr>
            <w:r w:rsidRPr="00822EBF">
              <w:t>Statistical analyses were performed blinded for allocation.</w:t>
            </w:r>
          </w:p>
        </w:tc>
      </w:tr>
      <w:tr w:rsidR="008E765F" w:rsidRPr="00822EBF" w14:paraId="1B7D87F9" w14:textId="77777777" w:rsidTr="005A5EBF">
        <w:trPr>
          <w:cantSplit/>
        </w:trPr>
        <w:tc>
          <w:tcPr>
            <w:tcW w:w="1560" w:type="dxa"/>
            <w:shd w:val="clear" w:color="D9E2F3" w:themeColor="accent1" w:themeTint="33" w:fill="auto"/>
          </w:tcPr>
          <w:p w14:paraId="7FAD5DC4" w14:textId="77777777" w:rsidR="008E765F" w:rsidRPr="00822EBF" w:rsidRDefault="008E765F" w:rsidP="00611251">
            <w:pPr>
              <w:pStyle w:val="RCTstable"/>
            </w:pPr>
            <w:r w:rsidRPr="00822EBF">
              <w:t>Incomplete outcome data</w:t>
            </w:r>
          </w:p>
        </w:tc>
        <w:tc>
          <w:tcPr>
            <w:tcW w:w="1275" w:type="dxa"/>
            <w:shd w:val="clear" w:color="D9E2F3" w:themeColor="accent1" w:themeTint="33" w:fill="70AD47" w:themeFill="accent6"/>
          </w:tcPr>
          <w:p w14:paraId="38F3324C"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64DD5E75" w14:textId="77777777" w:rsidR="008E765F" w:rsidRPr="00822EBF" w:rsidRDefault="008E765F" w:rsidP="00611251">
            <w:pPr>
              <w:pStyle w:val="RCTstable"/>
            </w:pPr>
            <w:r w:rsidRPr="00822EBF">
              <w:t>Data were analysed according to intention to treat and according to an a priori statistical analysis plan. Differences between</w:t>
            </w:r>
            <w:r>
              <w:t xml:space="preserve"> women</w:t>
            </w:r>
            <w:r w:rsidRPr="00822EBF">
              <w:t xml:space="preserve"> withdrawing from the study and those who stayed in the study were assessed.</w:t>
            </w:r>
          </w:p>
        </w:tc>
      </w:tr>
      <w:tr w:rsidR="008E765F" w:rsidRPr="00822EBF" w14:paraId="6987D1B2" w14:textId="77777777" w:rsidTr="005A5EBF">
        <w:trPr>
          <w:cantSplit/>
        </w:trPr>
        <w:tc>
          <w:tcPr>
            <w:tcW w:w="1560" w:type="dxa"/>
            <w:shd w:val="clear" w:color="D9E2F3" w:themeColor="accent1" w:themeTint="33" w:fill="auto"/>
          </w:tcPr>
          <w:p w14:paraId="39D60A4A" w14:textId="77777777" w:rsidR="008E765F" w:rsidRPr="00822EBF" w:rsidRDefault="008E765F" w:rsidP="00611251">
            <w:pPr>
              <w:pStyle w:val="RCTstable"/>
            </w:pPr>
            <w:r w:rsidRPr="00822EBF">
              <w:t>Selective reporting</w:t>
            </w:r>
          </w:p>
        </w:tc>
        <w:tc>
          <w:tcPr>
            <w:tcW w:w="1275" w:type="dxa"/>
            <w:shd w:val="clear" w:color="D9E2F3" w:themeColor="accent1" w:themeTint="33" w:fill="70AD47" w:themeFill="accent6"/>
          </w:tcPr>
          <w:p w14:paraId="63558083"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6230144E" w14:textId="77777777" w:rsidR="008E765F" w:rsidRPr="00822EBF" w:rsidRDefault="008E765F" w:rsidP="00611251">
            <w:pPr>
              <w:pStyle w:val="RCTstable"/>
            </w:pPr>
            <w:r w:rsidRPr="00822EBF">
              <w:t>Pre-specified outcomes reported.</w:t>
            </w:r>
          </w:p>
        </w:tc>
      </w:tr>
      <w:tr w:rsidR="008E765F" w:rsidRPr="00822EBF" w14:paraId="37CF46C8" w14:textId="77777777" w:rsidTr="005A5EBF">
        <w:trPr>
          <w:cantSplit/>
        </w:trPr>
        <w:tc>
          <w:tcPr>
            <w:tcW w:w="1560" w:type="dxa"/>
            <w:shd w:val="clear" w:color="D9E2F3" w:themeColor="accent1" w:themeTint="33" w:fill="auto"/>
          </w:tcPr>
          <w:p w14:paraId="1A847FF2" w14:textId="77777777" w:rsidR="008E765F" w:rsidRPr="00822EBF" w:rsidRDefault="008E765F" w:rsidP="00611251">
            <w:pPr>
              <w:pStyle w:val="RCTstable"/>
            </w:pPr>
            <w:r w:rsidRPr="00822EBF">
              <w:t xml:space="preserve">Other limitations </w:t>
            </w:r>
          </w:p>
        </w:tc>
        <w:tc>
          <w:tcPr>
            <w:tcW w:w="1275" w:type="dxa"/>
            <w:shd w:val="clear" w:color="D9E2F3" w:themeColor="accent1" w:themeTint="33" w:fill="70AD47" w:themeFill="accent6"/>
          </w:tcPr>
          <w:p w14:paraId="682D1811"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25012403" w14:textId="77777777" w:rsidR="008E765F" w:rsidRPr="00822EBF" w:rsidRDefault="008E765F" w:rsidP="00611251">
            <w:pPr>
              <w:pStyle w:val="RCTstable"/>
            </w:pPr>
            <w:r w:rsidRPr="00822EBF">
              <w:t>No significant differences between baseline characteristics of groups</w:t>
            </w:r>
          </w:p>
        </w:tc>
      </w:tr>
      <w:tr w:rsidR="00312100" w:rsidRPr="00A657F0" w14:paraId="53877E9B" w14:textId="77777777" w:rsidTr="00312100">
        <w:trPr>
          <w:cantSplit/>
        </w:trPr>
        <w:tc>
          <w:tcPr>
            <w:tcW w:w="14034" w:type="dxa"/>
            <w:gridSpan w:val="3"/>
            <w:shd w:val="solid" w:color="D9E2F3" w:themeColor="accent1" w:themeTint="33" w:fill="auto"/>
          </w:tcPr>
          <w:p w14:paraId="0E7C59A3" w14:textId="1C6200F5" w:rsidR="00312100" w:rsidRPr="00A657F0" w:rsidRDefault="00312100" w:rsidP="002747EA">
            <w:pPr>
              <w:pStyle w:val="RCTstable"/>
              <w:keepNext/>
              <w:rPr>
                <w:b/>
              </w:rPr>
            </w:pPr>
            <w:r>
              <w:rPr>
                <w:b/>
              </w:rPr>
              <w:t>Trak-Fellermeier et al 2019</w:t>
            </w:r>
            <w:r w:rsidR="00D07346">
              <w:rPr>
                <w:b/>
              </w:rPr>
              <w:fldChar w:fldCharType="begin">
                <w:fldData xml:space="preserve">PEVuZE5vdGU+PENpdGU+PEF1dGhvcj5UcmFrLUZlbGxlcm1laWVyPC9BdXRob3I+PFllYXI+MjAx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</w:fldData>
              </w:fldChar>
            </w:r>
            <w:r w:rsidR="002747EA">
              <w:rPr>
                <w:b/>
              </w:rPr>
              <w:instrText xml:space="preserve"> ADDIN EN.CITE </w:instrText>
            </w:r>
            <w:r w:rsidR="002747EA">
              <w:rPr>
                <w:b/>
              </w:rPr>
              <w:fldChar w:fldCharType="begin">
                <w:fldData xml:space="preserve">PEVuZE5vdGU+PENpdGU+PEF1dGhvcj5UcmFrLUZlbGxlcm1laWVyPC9BdXRob3I+PFllYXI+MjAx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</w:fldData>
              </w:fldChar>
            </w:r>
            <w:r w:rsidR="002747EA">
              <w:rPr>
                <w:b/>
              </w:rPr>
              <w:instrText xml:space="preserve"> ADDIN EN.CITE.DATA </w:instrText>
            </w:r>
            <w:r w:rsidR="002747EA">
              <w:rPr>
                <w:b/>
              </w:rPr>
            </w:r>
            <w:r w:rsidR="002747EA">
              <w:rPr>
                <w:b/>
              </w:rPr>
              <w:fldChar w:fldCharType="end"/>
            </w:r>
            <w:r w:rsidR="00D07346">
              <w:rPr>
                <w:b/>
              </w:rPr>
            </w:r>
            <w:r w:rsidR="00D07346">
              <w:rPr>
                <w:b/>
              </w:rPr>
              <w:fldChar w:fldCharType="separate"/>
            </w:r>
            <w:r w:rsidR="002747EA" w:rsidRPr="002747EA">
              <w:rPr>
                <w:b/>
                <w:noProof/>
                <w:sz w:val="18"/>
                <w:vertAlign w:val="superscript"/>
              </w:rPr>
              <w:t>509</w:t>
            </w:r>
            <w:r w:rsidR="00D07346">
              <w:rPr>
                <w:b/>
              </w:rPr>
              <w:fldChar w:fldCharType="end"/>
            </w:r>
          </w:p>
        </w:tc>
      </w:tr>
      <w:tr w:rsidR="00312100" w:rsidRPr="00822EBF" w14:paraId="0DA9B831" w14:textId="77777777" w:rsidTr="00312100">
        <w:trPr>
          <w:cantSplit/>
        </w:trPr>
        <w:tc>
          <w:tcPr>
            <w:tcW w:w="1560" w:type="dxa"/>
            <w:shd w:val="clear" w:color="D9E2F3" w:themeColor="accent1" w:themeTint="33" w:fill="auto"/>
          </w:tcPr>
          <w:p w14:paraId="1010E996" w14:textId="77777777" w:rsidR="00312100" w:rsidRPr="00822EBF" w:rsidRDefault="00312100" w:rsidP="00312100">
            <w:pPr>
              <w:pStyle w:val="RCTstable"/>
              <w:keepNext/>
            </w:pPr>
            <w:r w:rsidRPr="00822EBF">
              <w:t>Random sequence generation</w:t>
            </w:r>
          </w:p>
        </w:tc>
        <w:tc>
          <w:tcPr>
            <w:tcW w:w="1275" w:type="dxa"/>
            <w:shd w:val="clear" w:color="D9E2F3" w:themeColor="accent1" w:themeTint="33" w:fill="70AD47" w:themeFill="accent6"/>
          </w:tcPr>
          <w:p w14:paraId="73DDDAD5" w14:textId="77777777" w:rsidR="00312100" w:rsidRPr="00822EBF" w:rsidRDefault="00312100" w:rsidP="00312100">
            <w:pPr>
              <w:pStyle w:val="RCTstable"/>
              <w:keepNext/>
            </w:pPr>
            <w:r w:rsidRPr="00822EBF">
              <w:t>Low risk</w:t>
            </w:r>
          </w:p>
        </w:tc>
        <w:tc>
          <w:tcPr>
            <w:tcW w:w="11199" w:type="dxa"/>
            <w:shd w:val="clear" w:color="D9E2F3" w:themeColor="accent1" w:themeTint="33" w:fill="auto"/>
          </w:tcPr>
          <w:p w14:paraId="21211830" w14:textId="7CE437DF" w:rsidR="00312100" w:rsidRPr="00F815BA" w:rsidRDefault="00F815BA" w:rsidP="00F815BA">
            <w:pPr>
              <w:pStyle w:val="RCTstable"/>
            </w:pPr>
            <w:r>
              <w:t>“</w:t>
            </w:r>
            <w:r w:rsidRPr="00F815BA">
              <w:t>An independent RCU statistician generated an ur</w:t>
            </w:r>
            <w:r>
              <w:t>n randomis</w:t>
            </w:r>
            <w:r w:rsidRPr="00F815BA">
              <w:t>ation</w:t>
            </w:r>
            <w:r>
              <w:t xml:space="preserve"> </w:t>
            </w:r>
            <w:r w:rsidRPr="00F815BA">
              <w:t>scheme.</w:t>
            </w:r>
            <w:r w:rsidR="00312100">
              <w:t>”</w:t>
            </w:r>
          </w:p>
        </w:tc>
      </w:tr>
      <w:tr w:rsidR="00312100" w:rsidRPr="00822EBF" w14:paraId="74E1CA0C" w14:textId="77777777" w:rsidTr="00312100">
        <w:trPr>
          <w:cantSplit/>
        </w:trPr>
        <w:tc>
          <w:tcPr>
            <w:tcW w:w="1560" w:type="dxa"/>
            <w:shd w:val="clear" w:color="D9E2F3" w:themeColor="accent1" w:themeTint="33" w:fill="auto"/>
          </w:tcPr>
          <w:p w14:paraId="430BDF9B" w14:textId="77777777" w:rsidR="00312100" w:rsidRPr="00822EBF" w:rsidRDefault="00312100" w:rsidP="00312100">
            <w:pPr>
              <w:pStyle w:val="RCTstable"/>
              <w:keepNext/>
            </w:pPr>
            <w:r w:rsidRPr="00822EBF">
              <w:t xml:space="preserve">Allocation concealment </w:t>
            </w:r>
          </w:p>
        </w:tc>
        <w:tc>
          <w:tcPr>
            <w:tcW w:w="1275" w:type="dxa"/>
            <w:shd w:val="clear" w:color="D9E2F3" w:themeColor="accent1" w:themeTint="33" w:fill="FFC000" w:themeFill="accent4"/>
          </w:tcPr>
          <w:p w14:paraId="398E12CD" w14:textId="77777777" w:rsidR="00312100" w:rsidRPr="00822EBF" w:rsidRDefault="00312100" w:rsidP="00312100">
            <w:pPr>
              <w:pStyle w:val="RCTstable"/>
              <w:keepNext/>
            </w:pPr>
            <w:r w:rsidRPr="00822EBF">
              <w:t>Unclear risk</w:t>
            </w:r>
          </w:p>
        </w:tc>
        <w:tc>
          <w:tcPr>
            <w:tcW w:w="11199" w:type="dxa"/>
            <w:shd w:val="clear" w:color="D9E2F3" w:themeColor="accent1" w:themeTint="33" w:fill="auto"/>
          </w:tcPr>
          <w:p w14:paraId="1A7425FB" w14:textId="77777777" w:rsidR="00312100" w:rsidRPr="00822EBF" w:rsidRDefault="00312100" w:rsidP="00312100">
            <w:pPr>
              <w:pStyle w:val="RCTstable"/>
              <w:keepNext/>
            </w:pPr>
            <w:r w:rsidRPr="00822EBF">
              <w:t>Not described</w:t>
            </w:r>
          </w:p>
        </w:tc>
      </w:tr>
      <w:tr w:rsidR="00312100" w:rsidRPr="00822EBF" w14:paraId="061975C8" w14:textId="77777777" w:rsidTr="00312100">
        <w:trPr>
          <w:cantSplit/>
        </w:trPr>
        <w:tc>
          <w:tcPr>
            <w:tcW w:w="1560" w:type="dxa"/>
            <w:shd w:val="clear" w:color="D9E2F3" w:themeColor="accent1" w:themeTint="33" w:fill="auto"/>
          </w:tcPr>
          <w:p w14:paraId="15113396" w14:textId="77777777" w:rsidR="00312100" w:rsidRPr="00822EBF" w:rsidRDefault="00312100" w:rsidP="00312100">
            <w:pPr>
              <w:pStyle w:val="RCTstable"/>
              <w:keepNext/>
            </w:pPr>
            <w:r w:rsidRPr="00822EBF">
              <w:t>Performance bias</w:t>
            </w:r>
          </w:p>
        </w:tc>
        <w:tc>
          <w:tcPr>
            <w:tcW w:w="1275" w:type="dxa"/>
            <w:shd w:val="clear" w:color="D9E2F3" w:themeColor="accent1" w:themeTint="33" w:fill="FFC000" w:themeFill="accent4"/>
          </w:tcPr>
          <w:p w14:paraId="4FF4B378" w14:textId="77777777" w:rsidR="00312100" w:rsidRPr="00822EBF" w:rsidRDefault="00312100" w:rsidP="00312100">
            <w:pPr>
              <w:pStyle w:val="RCTstable"/>
              <w:keepNext/>
            </w:pPr>
            <w:r>
              <w:t>Unclear</w:t>
            </w:r>
            <w:r w:rsidRPr="00822EBF">
              <w:t xml:space="preserve"> risk</w:t>
            </w:r>
          </w:p>
        </w:tc>
        <w:tc>
          <w:tcPr>
            <w:tcW w:w="11199" w:type="dxa"/>
            <w:shd w:val="clear" w:color="D9E2F3" w:themeColor="accent1" w:themeTint="33" w:fill="auto"/>
          </w:tcPr>
          <w:p w14:paraId="7995E259" w14:textId="01D17474" w:rsidR="00312100" w:rsidRPr="00F815BA" w:rsidRDefault="000C4DCD" w:rsidP="0030223E">
            <w:pPr>
              <w:pStyle w:val="RCTstable"/>
            </w:pPr>
            <w:r>
              <w:t>Not described</w:t>
            </w:r>
          </w:p>
        </w:tc>
      </w:tr>
      <w:tr w:rsidR="00312100" w:rsidRPr="00822EBF" w14:paraId="58478194" w14:textId="77777777" w:rsidTr="0030223E">
        <w:trPr>
          <w:cantSplit/>
        </w:trPr>
        <w:tc>
          <w:tcPr>
            <w:tcW w:w="1560" w:type="dxa"/>
            <w:shd w:val="clear" w:color="D9E2F3" w:themeColor="accent1" w:themeTint="33" w:fill="auto"/>
          </w:tcPr>
          <w:p w14:paraId="19C84077" w14:textId="77777777" w:rsidR="00312100" w:rsidRPr="00822EBF" w:rsidRDefault="00312100" w:rsidP="00312100">
            <w:pPr>
              <w:pStyle w:val="RCTstable"/>
            </w:pPr>
            <w:r w:rsidRPr="00822EBF">
              <w:t>Detection bias</w:t>
            </w:r>
          </w:p>
        </w:tc>
        <w:tc>
          <w:tcPr>
            <w:tcW w:w="1275" w:type="dxa"/>
            <w:tcBorders>
              <w:bottom w:val="single" w:sz="4" w:space="0" w:color="auto"/>
            </w:tcBorders>
            <w:shd w:val="clear" w:color="D9E2F3" w:themeColor="accent1" w:themeTint="33" w:fill="70AD47" w:themeFill="accent6"/>
          </w:tcPr>
          <w:p w14:paraId="325DE1A9" w14:textId="77777777" w:rsidR="00312100" w:rsidRPr="00822EBF" w:rsidRDefault="00312100" w:rsidP="00312100">
            <w:pPr>
              <w:pStyle w:val="RCTstable"/>
            </w:pPr>
            <w:r w:rsidRPr="00822EBF">
              <w:t>Low risk</w:t>
            </w:r>
          </w:p>
        </w:tc>
        <w:tc>
          <w:tcPr>
            <w:tcW w:w="11199" w:type="dxa"/>
            <w:shd w:val="clear" w:color="D9E2F3" w:themeColor="accent1" w:themeTint="33" w:fill="auto"/>
          </w:tcPr>
          <w:p w14:paraId="56A6CE5C" w14:textId="4CFD9669" w:rsidR="00312100" w:rsidRPr="004706D0" w:rsidRDefault="00F815BA" w:rsidP="00312100">
            <w:pPr>
              <w:pStyle w:val="RCTstable"/>
              <w:rPr>
                <w:sz w:val="14"/>
                <w:szCs w:val="14"/>
              </w:rPr>
            </w:pPr>
            <w:r>
              <w:t>“</w:t>
            </w:r>
            <w:r w:rsidRPr="00F815BA">
              <w:t>Study staff other than a designated</w:t>
            </w:r>
            <w:r>
              <w:t xml:space="preserve"> </w:t>
            </w:r>
            <w:r w:rsidRPr="00F815BA">
              <w:t>statistician and intervention staff remained blinded until the</w:t>
            </w:r>
            <w:r>
              <w:t xml:space="preserve"> </w:t>
            </w:r>
            <w:r w:rsidRPr="00F815BA">
              <w:t>trial concluded.</w:t>
            </w:r>
            <w:r>
              <w:t>”</w:t>
            </w:r>
          </w:p>
        </w:tc>
      </w:tr>
      <w:tr w:rsidR="00312100" w:rsidRPr="00822EBF" w14:paraId="6615A55B" w14:textId="77777777" w:rsidTr="0030223E">
        <w:trPr>
          <w:cantSplit/>
        </w:trPr>
        <w:tc>
          <w:tcPr>
            <w:tcW w:w="1560" w:type="dxa"/>
            <w:shd w:val="clear" w:color="D9E2F3" w:themeColor="accent1" w:themeTint="33" w:fill="auto"/>
          </w:tcPr>
          <w:p w14:paraId="4A42E2A8" w14:textId="77777777" w:rsidR="00312100" w:rsidRPr="00822EBF" w:rsidRDefault="00312100" w:rsidP="00312100">
            <w:pPr>
              <w:pStyle w:val="RCTstable"/>
            </w:pPr>
            <w:r w:rsidRPr="00822EBF">
              <w:t>Incomplete outcome data</w:t>
            </w:r>
          </w:p>
        </w:tc>
        <w:tc>
          <w:tcPr>
            <w:tcW w:w="1275" w:type="dxa"/>
            <w:shd w:val="clear" w:color="D9E2F3" w:themeColor="accent1" w:themeTint="33" w:fill="FF4D19"/>
          </w:tcPr>
          <w:p w14:paraId="02FE2359" w14:textId="1246EA31" w:rsidR="00312100" w:rsidRPr="00822EBF" w:rsidRDefault="005B0665" w:rsidP="00312100">
            <w:pPr>
              <w:pStyle w:val="RCTstable"/>
            </w:pPr>
            <w:r>
              <w:t>High</w:t>
            </w:r>
            <w:r w:rsidR="00312100" w:rsidRPr="00822EBF">
              <w:t xml:space="preserve"> risk</w:t>
            </w:r>
          </w:p>
        </w:tc>
        <w:tc>
          <w:tcPr>
            <w:tcW w:w="11199" w:type="dxa"/>
            <w:shd w:val="clear" w:color="D9E2F3" w:themeColor="accent1" w:themeTint="33" w:fill="auto"/>
          </w:tcPr>
          <w:p w14:paraId="6A9EB86A" w14:textId="0B879069" w:rsidR="00312100" w:rsidRPr="000C73B3" w:rsidRDefault="005B0665" w:rsidP="00312100">
            <w:pPr>
              <w:pStyle w:val="RCTstable"/>
            </w:pPr>
            <w:r>
              <w:t>Primary outcome imputed for 7/15 women in the intervention group and 4/16 in the control group.</w:t>
            </w:r>
          </w:p>
        </w:tc>
      </w:tr>
      <w:tr w:rsidR="00312100" w:rsidRPr="00822EBF" w14:paraId="0B65615F" w14:textId="77777777" w:rsidTr="0030223E">
        <w:trPr>
          <w:cantSplit/>
        </w:trPr>
        <w:tc>
          <w:tcPr>
            <w:tcW w:w="1560" w:type="dxa"/>
            <w:shd w:val="clear" w:color="D9E2F3" w:themeColor="accent1" w:themeTint="33" w:fill="auto"/>
          </w:tcPr>
          <w:p w14:paraId="677585A6" w14:textId="77777777" w:rsidR="00312100" w:rsidRPr="00822EBF" w:rsidRDefault="00312100" w:rsidP="00312100">
            <w:pPr>
              <w:pStyle w:val="RCTstable"/>
            </w:pPr>
            <w:r w:rsidRPr="00822EBF">
              <w:t>Selective reporting</w:t>
            </w:r>
          </w:p>
        </w:tc>
        <w:tc>
          <w:tcPr>
            <w:tcW w:w="1275" w:type="dxa"/>
            <w:tcBorders>
              <w:bottom w:val="single" w:sz="4" w:space="0" w:color="auto"/>
            </w:tcBorders>
            <w:shd w:val="clear" w:color="D9E2F3" w:themeColor="accent1" w:themeTint="33" w:fill="70AD47" w:themeFill="accent6"/>
          </w:tcPr>
          <w:p w14:paraId="2295193B" w14:textId="77777777" w:rsidR="00312100" w:rsidRPr="00822EBF" w:rsidRDefault="00312100" w:rsidP="00312100">
            <w:pPr>
              <w:pStyle w:val="RCTstable"/>
            </w:pPr>
            <w:r>
              <w:t>Low</w:t>
            </w:r>
            <w:r w:rsidRPr="00822EBF">
              <w:t xml:space="preserve"> risk</w:t>
            </w:r>
          </w:p>
        </w:tc>
        <w:tc>
          <w:tcPr>
            <w:tcW w:w="11199" w:type="dxa"/>
            <w:shd w:val="clear" w:color="D9E2F3" w:themeColor="accent1" w:themeTint="33" w:fill="auto"/>
          </w:tcPr>
          <w:p w14:paraId="4CF5C3CD" w14:textId="07866975" w:rsidR="00312100" w:rsidRPr="00822EBF" w:rsidRDefault="00312100" w:rsidP="00493046">
            <w:pPr>
              <w:pStyle w:val="RCTstable"/>
            </w:pPr>
            <w:r w:rsidRPr="00822EBF">
              <w:t xml:space="preserve">All </w:t>
            </w:r>
            <w:r w:rsidR="00493046">
              <w:t>pre-specified</w:t>
            </w:r>
            <w:r w:rsidRPr="00822EBF">
              <w:t xml:space="preserve"> outcomes reported.</w:t>
            </w:r>
          </w:p>
        </w:tc>
      </w:tr>
      <w:tr w:rsidR="00312100" w:rsidRPr="00822EBF" w14:paraId="4EE54BE5" w14:textId="77777777" w:rsidTr="0030223E">
        <w:trPr>
          <w:cantSplit/>
        </w:trPr>
        <w:tc>
          <w:tcPr>
            <w:tcW w:w="1560" w:type="dxa"/>
            <w:shd w:val="clear" w:color="D9E2F3" w:themeColor="accent1" w:themeTint="33" w:fill="auto"/>
          </w:tcPr>
          <w:p w14:paraId="4B554171" w14:textId="77777777" w:rsidR="00312100" w:rsidRPr="00822EBF" w:rsidRDefault="00312100" w:rsidP="00312100">
            <w:pPr>
              <w:pStyle w:val="RCTstable"/>
            </w:pPr>
            <w:r w:rsidRPr="00822EBF">
              <w:t xml:space="preserve">Other limitations </w:t>
            </w:r>
          </w:p>
        </w:tc>
        <w:tc>
          <w:tcPr>
            <w:tcW w:w="1275" w:type="dxa"/>
            <w:shd w:val="clear" w:color="D9E2F3" w:themeColor="accent1" w:themeTint="33" w:fill="FF4D19"/>
          </w:tcPr>
          <w:p w14:paraId="20BC7447" w14:textId="6ACFA7F1" w:rsidR="00312100" w:rsidRPr="00822EBF" w:rsidRDefault="00493046" w:rsidP="00312100">
            <w:pPr>
              <w:pStyle w:val="RCTstable"/>
            </w:pPr>
            <w:r>
              <w:t>High</w:t>
            </w:r>
            <w:r w:rsidR="00312100" w:rsidRPr="00822EBF">
              <w:t xml:space="preserve"> risk</w:t>
            </w:r>
          </w:p>
        </w:tc>
        <w:tc>
          <w:tcPr>
            <w:tcW w:w="11199" w:type="dxa"/>
            <w:shd w:val="clear" w:color="D9E2F3" w:themeColor="accent1" w:themeTint="33" w:fill="auto"/>
          </w:tcPr>
          <w:p w14:paraId="78C594AB" w14:textId="017063E4" w:rsidR="00312100" w:rsidRPr="00822EBF" w:rsidRDefault="00493046" w:rsidP="00312100">
            <w:pPr>
              <w:pStyle w:val="RCTstable"/>
            </w:pPr>
            <w:r>
              <w:t>A higher proportion of women in the control group were African American (46.7 vs 6.3%) and a higher proportion of women in the intervention group were obese (87.5 vs 53.3%).</w:t>
            </w:r>
          </w:p>
        </w:tc>
      </w:tr>
      <w:tr w:rsidR="009F7A26" w:rsidRPr="00A657F0" w14:paraId="44679CDF" w14:textId="77777777" w:rsidTr="005A5EBF">
        <w:trPr>
          <w:cantSplit/>
        </w:trPr>
        <w:tc>
          <w:tcPr>
            <w:tcW w:w="14034" w:type="dxa"/>
            <w:gridSpan w:val="3"/>
            <w:shd w:val="solid" w:color="D9E2F3" w:themeColor="accent1" w:themeTint="33" w:fill="auto"/>
          </w:tcPr>
          <w:p w14:paraId="7059E9B4" w14:textId="4FE546AB" w:rsidR="009F7A26" w:rsidRPr="00A657F0" w:rsidRDefault="002D7E5A" w:rsidP="002747EA">
            <w:pPr>
              <w:pStyle w:val="RCTstable"/>
              <w:keepNext/>
              <w:rPr>
                <w:b/>
              </w:rPr>
            </w:pPr>
            <w:r>
              <w:rPr>
                <w:rFonts w:ascii="Century Gothic" w:hAnsi="Century Gothic"/>
                <w:b/>
                <w:noProof/>
              </w:rPr>
              <w:t>Van Horn et al 2018</w:t>
            </w:r>
            <w:r w:rsidR="00E37D04">
              <w:rPr>
                <w:b/>
              </w:rPr>
              <w:fldChar w:fldCharType="begin">
                <w:fldData xml:space="preserve">PEVuZE5vdGU+PENpdGU+PEF1dGhvcj5WYW4gSG9ybjwvQXV0aG9yPjxZZWFyPjIwMTg8L1llYXI+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</w:fldData>
              </w:fldChar>
            </w:r>
            <w:r w:rsidR="002747EA">
              <w:rPr>
                <w:b/>
              </w:rPr>
              <w:instrText xml:space="preserve"> ADDIN EN.CITE </w:instrText>
            </w:r>
            <w:r w:rsidR="002747EA">
              <w:rPr>
                <w:b/>
              </w:rPr>
              <w:fldChar w:fldCharType="begin">
                <w:fldData xml:space="preserve">PEVuZE5vdGU+PENpdGU+PEF1dGhvcj5WYW4gSG9ybjwvQXV0aG9yPjxZZWFyPjIwMTg8L1llYXI+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</w:fldData>
              </w:fldChar>
            </w:r>
            <w:r w:rsidR="002747EA">
              <w:rPr>
                <w:b/>
              </w:rPr>
              <w:instrText xml:space="preserve"> ADDIN EN.CITE.DATA </w:instrText>
            </w:r>
            <w:r w:rsidR="002747EA">
              <w:rPr>
                <w:b/>
              </w:rPr>
            </w:r>
            <w:r w:rsidR="002747EA">
              <w:rPr>
                <w:b/>
              </w:rPr>
              <w:fldChar w:fldCharType="end"/>
            </w:r>
            <w:r w:rsidR="00E37D04">
              <w:rPr>
                <w:b/>
              </w:rPr>
            </w:r>
            <w:r w:rsidR="00E37D04">
              <w:rPr>
                <w:b/>
              </w:rPr>
              <w:fldChar w:fldCharType="separate"/>
            </w:r>
            <w:r w:rsidR="002747EA" w:rsidRPr="002747EA">
              <w:rPr>
                <w:b/>
                <w:noProof/>
                <w:sz w:val="18"/>
                <w:vertAlign w:val="superscript"/>
              </w:rPr>
              <w:t>505</w:t>
            </w:r>
            <w:r w:rsidR="00E37D04">
              <w:rPr>
                <w:b/>
              </w:rPr>
              <w:fldChar w:fldCharType="end"/>
            </w:r>
          </w:p>
        </w:tc>
      </w:tr>
      <w:tr w:rsidR="009F7A26" w:rsidRPr="00822EBF" w14:paraId="70489761" w14:textId="77777777" w:rsidTr="005A5EBF">
        <w:trPr>
          <w:cantSplit/>
        </w:trPr>
        <w:tc>
          <w:tcPr>
            <w:tcW w:w="1560" w:type="dxa"/>
            <w:shd w:val="clear" w:color="D9E2F3" w:themeColor="accent1" w:themeTint="33" w:fill="auto"/>
          </w:tcPr>
          <w:p w14:paraId="55F9E1DD" w14:textId="77777777" w:rsidR="009F7A26" w:rsidRPr="00822EBF" w:rsidRDefault="009F7A26" w:rsidP="009F7A26">
            <w:pPr>
              <w:pStyle w:val="RCTstable"/>
              <w:keepNext/>
            </w:pPr>
            <w:r w:rsidRPr="00822EBF">
              <w:t>Random sequence generation</w:t>
            </w:r>
          </w:p>
        </w:tc>
        <w:tc>
          <w:tcPr>
            <w:tcW w:w="1275" w:type="dxa"/>
            <w:shd w:val="clear" w:color="D9E2F3" w:themeColor="accent1" w:themeTint="33" w:fill="70AD47" w:themeFill="accent6"/>
          </w:tcPr>
          <w:p w14:paraId="6E5AC6BB" w14:textId="77777777" w:rsidR="009F7A26" w:rsidRPr="00822EBF" w:rsidRDefault="009F7A26" w:rsidP="009F7A26">
            <w:pPr>
              <w:pStyle w:val="RCTstable"/>
              <w:keepNext/>
            </w:pPr>
            <w:r w:rsidRPr="00822EBF">
              <w:t>Low risk</w:t>
            </w:r>
          </w:p>
        </w:tc>
        <w:tc>
          <w:tcPr>
            <w:tcW w:w="11199" w:type="dxa"/>
            <w:shd w:val="clear" w:color="D9E2F3" w:themeColor="accent1" w:themeTint="33" w:fill="auto"/>
          </w:tcPr>
          <w:p w14:paraId="2B86DFE8" w14:textId="3DE24BE3" w:rsidR="009F7A26" w:rsidRPr="00921A06" w:rsidRDefault="009F7A26" w:rsidP="00921A06">
            <w:pPr>
              <w:pStyle w:val="RCTstable"/>
            </w:pPr>
            <w:r>
              <w:t>“</w:t>
            </w:r>
            <w:r w:rsidR="00921A06">
              <w:t>E</w:t>
            </w:r>
            <w:r w:rsidR="00921A06" w:rsidRPr="00921A06">
              <w:t>ligible pregnant women were randomized</w:t>
            </w:r>
            <w:r w:rsidR="00921A06">
              <w:t xml:space="preserve"> </w:t>
            </w:r>
            <w:r w:rsidR="00921A06" w:rsidRPr="00921A06">
              <w:t>at a 1:1 allocation in random blocks of four and six</w:t>
            </w:r>
            <w:r>
              <w:t>”</w:t>
            </w:r>
          </w:p>
        </w:tc>
      </w:tr>
      <w:tr w:rsidR="009F7A26" w:rsidRPr="00822EBF" w14:paraId="4225F430" w14:textId="77777777" w:rsidTr="005A5EBF">
        <w:trPr>
          <w:cantSplit/>
        </w:trPr>
        <w:tc>
          <w:tcPr>
            <w:tcW w:w="1560" w:type="dxa"/>
            <w:shd w:val="clear" w:color="D9E2F3" w:themeColor="accent1" w:themeTint="33" w:fill="auto"/>
          </w:tcPr>
          <w:p w14:paraId="2BE444BF" w14:textId="77777777" w:rsidR="009F7A26" w:rsidRPr="00822EBF" w:rsidRDefault="009F7A26" w:rsidP="009F7A26">
            <w:pPr>
              <w:pStyle w:val="RCTstable"/>
              <w:keepNext/>
            </w:pPr>
            <w:r w:rsidRPr="00822EBF">
              <w:t xml:space="preserve">Allocation concealment </w:t>
            </w:r>
          </w:p>
        </w:tc>
        <w:tc>
          <w:tcPr>
            <w:tcW w:w="1275" w:type="dxa"/>
            <w:shd w:val="clear" w:color="D9E2F3" w:themeColor="accent1" w:themeTint="33" w:fill="FFC000" w:themeFill="accent4"/>
          </w:tcPr>
          <w:p w14:paraId="6F2E2B6D" w14:textId="77777777" w:rsidR="009F7A26" w:rsidRPr="00822EBF" w:rsidRDefault="009F7A26" w:rsidP="009F7A26">
            <w:pPr>
              <w:pStyle w:val="RCTstable"/>
              <w:keepNext/>
            </w:pPr>
            <w:r w:rsidRPr="00822EBF">
              <w:t>Unclear risk</w:t>
            </w:r>
          </w:p>
        </w:tc>
        <w:tc>
          <w:tcPr>
            <w:tcW w:w="11199" w:type="dxa"/>
            <w:shd w:val="clear" w:color="D9E2F3" w:themeColor="accent1" w:themeTint="33" w:fill="auto"/>
          </w:tcPr>
          <w:p w14:paraId="5944DED8" w14:textId="77777777" w:rsidR="009F7A26" w:rsidRPr="00822EBF" w:rsidRDefault="009F7A26" w:rsidP="009F7A26">
            <w:pPr>
              <w:pStyle w:val="RCTstable"/>
              <w:keepNext/>
            </w:pPr>
            <w:r w:rsidRPr="00822EBF">
              <w:t>Not described</w:t>
            </w:r>
          </w:p>
        </w:tc>
      </w:tr>
      <w:tr w:rsidR="009F7A26" w:rsidRPr="00822EBF" w14:paraId="46863DF1" w14:textId="77777777" w:rsidTr="005A5EBF">
        <w:trPr>
          <w:cantSplit/>
        </w:trPr>
        <w:tc>
          <w:tcPr>
            <w:tcW w:w="1560" w:type="dxa"/>
            <w:shd w:val="clear" w:color="D9E2F3" w:themeColor="accent1" w:themeTint="33" w:fill="auto"/>
          </w:tcPr>
          <w:p w14:paraId="4515A89C" w14:textId="77777777" w:rsidR="009F7A26" w:rsidRPr="00822EBF" w:rsidRDefault="009F7A26" w:rsidP="009F7A26">
            <w:pPr>
              <w:pStyle w:val="RCTstable"/>
              <w:keepNext/>
            </w:pPr>
            <w:r w:rsidRPr="00822EBF">
              <w:t>Performance bias</w:t>
            </w:r>
          </w:p>
        </w:tc>
        <w:tc>
          <w:tcPr>
            <w:tcW w:w="1275" w:type="dxa"/>
            <w:shd w:val="clear" w:color="D9E2F3" w:themeColor="accent1" w:themeTint="33" w:fill="FFC000" w:themeFill="accent4"/>
          </w:tcPr>
          <w:p w14:paraId="6AF233F9" w14:textId="53026ED4" w:rsidR="009F7A26" w:rsidRPr="00822EBF" w:rsidRDefault="00F747B5" w:rsidP="009F7A26">
            <w:pPr>
              <w:pStyle w:val="RCTstable"/>
              <w:keepNext/>
            </w:pPr>
            <w:r>
              <w:t>Unclear</w:t>
            </w:r>
            <w:r w:rsidR="009F7A26" w:rsidRPr="00822EBF">
              <w:t xml:space="preserve"> risk</w:t>
            </w:r>
          </w:p>
        </w:tc>
        <w:tc>
          <w:tcPr>
            <w:tcW w:w="11199" w:type="dxa"/>
            <w:shd w:val="clear" w:color="D9E2F3" w:themeColor="accent1" w:themeTint="33" w:fill="auto"/>
          </w:tcPr>
          <w:p w14:paraId="68C0C659" w14:textId="23E42802" w:rsidR="009F7A26" w:rsidRPr="00822EBF" w:rsidRDefault="00F747B5" w:rsidP="009F7A26">
            <w:pPr>
              <w:pStyle w:val="RCTstable"/>
              <w:keepNext/>
            </w:pPr>
            <w:r>
              <w:t>Not described</w:t>
            </w:r>
          </w:p>
        </w:tc>
      </w:tr>
      <w:tr w:rsidR="009F7A26" w:rsidRPr="00822EBF" w14:paraId="1FDB5913" w14:textId="77777777" w:rsidTr="005A5EBF">
        <w:trPr>
          <w:cantSplit/>
        </w:trPr>
        <w:tc>
          <w:tcPr>
            <w:tcW w:w="1560" w:type="dxa"/>
            <w:shd w:val="clear" w:color="D9E2F3" w:themeColor="accent1" w:themeTint="33" w:fill="auto"/>
          </w:tcPr>
          <w:p w14:paraId="270318D3" w14:textId="77777777" w:rsidR="009F7A26" w:rsidRPr="00822EBF" w:rsidRDefault="009F7A26" w:rsidP="009F7A26">
            <w:pPr>
              <w:pStyle w:val="RCTstable"/>
            </w:pPr>
            <w:r w:rsidRPr="00822EBF">
              <w:t>Detection bias</w:t>
            </w:r>
          </w:p>
        </w:tc>
        <w:tc>
          <w:tcPr>
            <w:tcW w:w="1275" w:type="dxa"/>
            <w:shd w:val="clear" w:color="D9E2F3" w:themeColor="accent1" w:themeTint="33" w:fill="70AD47" w:themeFill="accent6"/>
          </w:tcPr>
          <w:p w14:paraId="3CDC1B10" w14:textId="77777777" w:rsidR="009F7A26" w:rsidRPr="00822EBF" w:rsidRDefault="009F7A26" w:rsidP="009F7A26">
            <w:pPr>
              <w:pStyle w:val="RCTstable"/>
            </w:pPr>
            <w:r w:rsidRPr="00822EBF">
              <w:t>Low risk</w:t>
            </w:r>
          </w:p>
        </w:tc>
        <w:tc>
          <w:tcPr>
            <w:tcW w:w="11199" w:type="dxa"/>
            <w:shd w:val="clear" w:color="D9E2F3" w:themeColor="accent1" w:themeTint="33" w:fill="auto"/>
          </w:tcPr>
          <w:p w14:paraId="6307086E" w14:textId="1215295A" w:rsidR="009F7A26" w:rsidRPr="004706D0" w:rsidRDefault="009F7A26" w:rsidP="004706D0">
            <w:pPr>
              <w:pStyle w:val="RCTstable"/>
              <w:rPr>
                <w:sz w:val="14"/>
                <w:szCs w:val="14"/>
              </w:rPr>
            </w:pPr>
            <w:r>
              <w:t>“</w:t>
            </w:r>
            <w:r w:rsidR="004706D0" w:rsidRPr="004706D0">
              <w:t>Blinded study personnel collected all</w:t>
            </w:r>
            <w:r w:rsidR="004706D0">
              <w:t xml:space="preserve"> </w:t>
            </w:r>
            <w:r w:rsidR="004706D0" w:rsidRPr="004706D0">
              <w:rPr>
                <w:sz w:val="14"/>
                <w:szCs w:val="14"/>
              </w:rPr>
              <w:t>data</w:t>
            </w:r>
            <w:r w:rsidRPr="00822EBF">
              <w:t>.</w:t>
            </w:r>
            <w:r>
              <w:t>”</w:t>
            </w:r>
          </w:p>
        </w:tc>
      </w:tr>
      <w:tr w:rsidR="009F7A26" w:rsidRPr="00822EBF" w14:paraId="1D017861" w14:textId="77777777" w:rsidTr="005A5EBF">
        <w:trPr>
          <w:cantSplit/>
        </w:trPr>
        <w:tc>
          <w:tcPr>
            <w:tcW w:w="1560" w:type="dxa"/>
            <w:shd w:val="clear" w:color="D9E2F3" w:themeColor="accent1" w:themeTint="33" w:fill="auto"/>
          </w:tcPr>
          <w:p w14:paraId="3CF50412" w14:textId="77777777" w:rsidR="009F7A26" w:rsidRPr="00822EBF" w:rsidRDefault="009F7A26" w:rsidP="009F7A26">
            <w:pPr>
              <w:pStyle w:val="RCTstable"/>
            </w:pPr>
            <w:r w:rsidRPr="00822EBF">
              <w:t>Incomplete outcome data</w:t>
            </w:r>
          </w:p>
        </w:tc>
        <w:tc>
          <w:tcPr>
            <w:tcW w:w="1275" w:type="dxa"/>
            <w:shd w:val="clear" w:color="D9E2F3" w:themeColor="accent1" w:themeTint="33" w:fill="70AD47" w:themeFill="accent6"/>
          </w:tcPr>
          <w:p w14:paraId="1EA9FC09" w14:textId="77777777" w:rsidR="009F7A26" w:rsidRPr="00822EBF" w:rsidRDefault="009F7A26" w:rsidP="009F7A26">
            <w:pPr>
              <w:pStyle w:val="RCTstable"/>
            </w:pPr>
            <w:r w:rsidRPr="00822EBF">
              <w:t>Low risk</w:t>
            </w:r>
          </w:p>
        </w:tc>
        <w:tc>
          <w:tcPr>
            <w:tcW w:w="11199" w:type="dxa"/>
            <w:shd w:val="clear" w:color="D9E2F3" w:themeColor="accent1" w:themeTint="33" w:fill="auto"/>
          </w:tcPr>
          <w:p w14:paraId="7A36A268" w14:textId="233B26E0" w:rsidR="009F7A26" w:rsidRPr="000C73B3" w:rsidRDefault="000C73B3" w:rsidP="000C73B3">
            <w:pPr>
              <w:pStyle w:val="RCTstable"/>
            </w:pPr>
            <w:r>
              <w:t>After randomis</w:t>
            </w:r>
            <w:r w:rsidRPr="000C73B3">
              <w:t xml:space="preserve">ation, </w:t>
            </w:r>
            <w:r w:rsidRPr="000C73B3">
              <w:rPr>
                <w:rFonts w:ascii="Helvetica" w:hAnsi="Helvetica"/>
              </w:rPr>
              <w:t>fi</w:t>
            </w:r>
            <w:r w:rsidRPr="000C73B3">
              <w:t>ve participants experienced</w:t>
            </w:r>
            <w:r>
              <w:t xml:space="preserve"> </w:t>
            </w:r>
            <w:r w:rsidRPr="000C73B3">
              <w:t>pregnancy losses; hence for secondary outcomes, the</w:t>
            </w:r>
            <w:r>
              <w:t xml:space="preserve"> </w:t>
            </w:r>
            <w:r w:rsidRPr="000C73B3">
              <w:t>sample sizes vary.</w:t>
            </w:r>
          </w:p>
        </w:tc>
      </w:tr>
      <w:tr w:rsidR="009F7A26" w:rsidRPr="00822EBF" w14:paraId="69B9A8F6" w14:textId="77777777" w:rsidTr="005A5EBF">
        <w:trPr>
          <w:cantSplit/>
        </w:trPr>
        <w:tc>
          <w:tcPr>
            <w:tcW w:w="1560" w:type="dxa"/>
            <w:shd w:val="clear" w:color="D9E2F3" w:themeColor="accent1" w:themeTint="33" w:fill="auto"/>
          </w:tcPr>
          <w:p w14:paraId="5C73D9CF" w14:textId="77777777" w:rsidR="009F7A26" w:rsidRPr="00822EBF" w:rsidRDefault="009F7A26" w:rsidP="009F7A26">
            <w:pPr>
              <w:pStyle w:val="RCTstable"/>
            </w:pPr>
            <w:r w:rsidRPr="00822EBF">
              <w:t>Selective reporting</w:t>
            </w:r>
          </w:p>
        </w:tc>
        <w:tc>
          <w:tcPr>
            <w:tcW w:w="1275" w:type="dxa"/>
            <w:shd w:val="clear" w:color="D9E2F3" w:themeColor="accent1" w:themeTint="33" w:fill="70AD47" w:themeFill="accent6"/>
          </w:tcPr>
          <w:p w14:paraId="6377B95B" w14:textId="0919F548" w:rsidR="009F7A26" w:rsidRPr="00822EBF" w:rsidRDefault="000C73B3" w:rsidP="009F7A26">
            <w:pPr>
              <w:pStyle w:val="RCTstable"/>
            </w:pPr>
            <w:r>
              <w:t>Low</w:t>
            </w:r>
            <w:r w:rsidR="009F7A26" w:rsidRPr="00822EBF">
              <w:t xml:space="preserve"> risk</w:t>
            </w:r>
          </w:p>
        </w:tc>
        <w:tc>
          <w:tcPr>
            <w:tcW w:w="11199" w:type="dxa"/>
            <w:shd w:val="clear" w:color="D9E2F3" w:themeColor="accent1" w:themeTint="33" w:fill="auto"/>
          </w:tcPr>
          <w:p w14:paraId="030ECC20" w14:textId="77777777" w:rsidR="009F7A26" w:rsidRPr="00822EBF" w:rsidRDefault="009F7A26" w:rsidP="009F7A26">
            <w:pPr>
              <w:pStyle w:val="RCTstable"/>
            </w:pPr>
            <w:r w:rsidRPr="00822EBF">
              <w:t>All expected outcomes reported.</w:t>
            </w:r>
          </w:p>
        </w:tc>
      </w:tr>
      <w:tr w:rsidR="009F7A26" w:rsidRPr="00822EBF" w14:paraId="073004A0" w14:textId="77777777" w:rsidTr="005A5EBF">
        <w:trPr>
          <w:cantSplit/>
        </w:trPr>
        <w:tc>
          <w:tcPr>
            <w:tcW w:w="1560" w:type="dxa"/>
            <w:shd w:val="clear" w:color="D9E2F3" w:themeColor="accent1" w:themeTint="33" w:fill="auto"/>
          </w:tcPr>
          <w:p w14:paraId="1293CE33" w14:textId="77777777" w:rsidR="009F7A26" w:rsidRPr="00822EBF" w:rsidRDefault="009F7A26" w:rsidP="009F7A26">
            <w:pPr>
              <w:pStyle w:val="RCTstable"/>
            </w:pPr>
            <w:r w:rsidRPr="00822EBF">
              <w:t xml:space="preserve">Other limitations </w:t>
            </w:r>
          </w:p>
        </w:tc>
        <w:tc>
          <w:tcPr>
            <w:tcW w:w="1275" w:type="dxa"/>
            <w:shd w:val="clear" w:color="D9E2F3" w:themeColor="accent1" w:themeTint="33" w:fill="70AD47" w:themeFill="accent6"/>
          </w:tcPr>
          <w:p w14:paraId="4B5A2310" w14:textId="77777777" w:rsidR="009F7A26" w:rsidRPr="00822EBF" w:rsidRDefault="009F7A26" w:rsidP="009F7A26">
            <w:pPr>
              <w:pStyle w:val="RCTstable"/>
            </w:pPr>
            <w:r w:rsidRPr="00822EBF">
              <w:t>Low risk</w:t>
            </w:r>
          </w:p>
        </w:tc>
        <w:tc>
          <w:tcPr>
            <w:tcW w:w="11199" w:type="dxa"/>
            <w:shd w:val="clear" w:color="D9E2F3" w:themeColor="accent1" w:themeTint="33" w:fill="auto"/>
          </w:tcPr>
          <w:p w14:paraId="5C0000EA" w14:textId="77777777" w:rsidR="009F7A26" w:rsidRPr="00822EBF" w:rsidRDefault="009F7A26" w:rsidP="009F7A26">
            <w:pPr>
              <w:pStyle w:val="RCTstable"/>
            </w:pPr>
            <w:r w:rsidRPr="00822EBF">
              <w:t>None noted. Baseline characteristics comparable.</w:t>
            </w:r>
          </w:p>
        </w:tc>
      </w:tr>
      <w:tr w:rsidR="008E765F" w:rsidRPr="0048317A" w14:paraId="63CB01E6" w14:textId="77777777" w:rsidTr="005A5EBF">
        <w:trPr>
          <w:cantSplit/>
        </w:trPr>
        <w:tc>
          <w:tcPr>
            <w:tcW w:w="14034" w:type="dxa"/>
            <w:gridSpan w:val="3"/>
            <w:shd w:val="solid" w:color="D9E2F3" w:themeColor="accent1" w:themeTint="33" w:fill="auto"/>
          </w:tcPr>
          <w:p w14:paraId="25DB2945" w14:textId="7EF61F6F" w:rsidR="008E765F" w:rsidRPr="0048317A" w:rsidRDefault="008E765F" w:rsidP="002747EA">
            <w:pPr>
              <w:pStyle w:val="RCTstable"/>
              <w:keepNext/>
              <w:rPr>
                <w:b/>
              </w:rPr>
            </w:pPr>
            <w:r w:rsidRPr="0025597C">
              <w:rPr>
                <w:rFonts w:ascii="Century Gothic" w:hAnsi="Century Gothic"/>
                <w:b/>
                <w:noProof/>
              </w:rPr>
              <w:t>Vesco et al 2012</w:t>
            </w:r>
            <w:r>
              <w:rPr>
                <w:rFonts w:ascii="Century Gothic" w:hAnsi="Century Gothic"/>
                <w:noProof/>
              </w:rPr>
              <w:fldChar w:fldCharType="begin">
                <w:fldData xml:space="preserve">PEVuZE5vdGU+PENpdGU+PEF1dGhvcj5WZXNjbzwvQXV0aG9yPjxZZWFyPjIwMTI8L1llYXI+PFJl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</w:fldData>
              </w:fldChar>
            </w:r>
            <w:r w:rsidR="002747EA">
              <w:rPr>
                <w:rFonts w:ascii="Century Gothic" w:hAnsi="Century Gothic"/>
                <w:noProof/>
              </w:rPr>
              <w:instrText xml:space="preserve"> ADDIN EN.CITE </w:instrText>
            </w:r>
            <w:r w:rsidR="002747EA">
              <w:rPr>
                <w:rFonts w:ascii="Century Gothic" w:hAnsi="Century Gothic"/>
                <w:noProof/>
              </w:rPr>
              <w:fldChar w:fldCharType="begin">
                <w:fldData xml:space="preserve">PEVuZE5vdGU+PENpdGU+PEF1dGhvcj5WZXNjbzwvQXV0aG9yPjxZZWFyPjIwMTI8L1llYXI+PFJl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</w:fldData>
              </w:fldChar>
            </w:r>
            <w:r w:rsidR="002747EA">
              <w:rPr>
                <w:rFonts w:ascii="Century Gothic" w:hAnsi="Century Gothic"/>
                <w:noProof/>
              </w:rPr>
              <w:instrText xml:space="preserve"> ADDIN EN.CITE.DATA </w:instrText>
            </w:r>
            <w:r w:rsidR="002747EA">
              <w:rPr>
                <w:rFonts w:ascii="Century Gothic" w:hAnsi="Century Gothic"/>
                <w:noProof/>
              </w:rPr>
            </w:r>
            <w:r w:rsidR="002747EA">
              <w:rPr>
                <w:rFonts w:ascii="Century Gothic" w:hAnsi="Century Gothic"/>
                <w:noProof/>
              </w:rPr>
              <w:fldChar w:fldCharType="end"/>
            </w:r>
            <w:r>
              <w:rPr>
                <w:rFonts w:ascii="Century Gothic" w:hAnsi="Century Gothic"/>
                <w:noProof/>
              </w:rPr>
            </w:r>
            <w:r>
              <w:rPr>
                <w:rFonts w:ascii="Century Gothic" w:hAnsi="Century Gothic"/>
                <w:noProof/>
              </w:rPr>
              <w:fldChar w:fldCharType="separate"/>
            </w:r>
            <w:r w:rsidR="002747EA" w:rsidRPr="002747EA">
              <w:rPr>
                <w:noProof/>
                <w:sz w:val="18"/>
                <w:vertAlign w:val="superscript"/>
              </w:rPr>
              <w:t>514,558,559</w:t>
            </w:r>
            <w:r>
              <w:rPr>
                <w:rFonts w:ascii="Century Gothic" w:hAnsi="Century Gothic"/>
                <w:noProof/>
              </w:rPr>
              <w:fldChar w:fldCharType="end"/>
            </w:r>
          </w:p>
        </w:tc>
      </w:tr>
      <w:tr w:rsidR="008E765F" w:rsidRPr="00822EBF" w14:paraId="5636A966" w14:textId="77777777" w:rsidTr="005A5EBF">
        <w:trPr>
          <w:cantSplit/>
        </w:trPr>
        <w:tc>
          <w:tcPr>
            <w:tcW w:w="1560" w:type="dxa"/>
            <w:shd w:val="clear" w:color="D9E2F3" w:themeColor="accent1" w:themeTint="33" w:fill="auto"/>
          </w:tcPr>
          <w:p w14:paraId="7E14B97B" w14:textId="77777777" w:rsidR="008E765F" w:rsidRPr="00822EBF" w:rsidRDefault="008E765F" w:rsidP="00E37D04">
            <w:pPr>
              <w:pStyle w:val="RCTstable"/>
              <w:keepNext/>
            </w:pPr>
            <w:r w:rsidRPr="00822EBF">
              <w:t>Random sequence generation</w:t>
            </w:r>
          </w:p>
        </w:tc>
        <w:tc>
          <w:tcPr>
            <w:tcW w:w="1275" w:type="dxa"/>
            <w:shd w:val="clear" w:color="D9E2F3" w:themeColor="accent1" w:themeTint="33" w:fill="70AD47" w:themeFill="accent6"/>
          </w:tcPr>
          <w:p w14:paraId="7C1C9738" w14:textId="77777777" w:rsidR="008E765F" w:rsidRPr="00822EBF" w:rsidRDefault="008E765F" w:rsidP="00E37D04">
            <w:pPr>
              <w:pStyle w:val="RCTstable"/>
              <w:keepNext/>
            </w:pPr>
            <w:r w:rsidRPr="00822EBF">
              <w:t>Low risk</w:t>
            </w:r>
          </w:p>
        </w:tc>
        <w:tc>
          <w:tcPr>
            <w:tcW w:w="11199" w:type="dxa"/>
            <w:shd w:val="clear" w:color="D9E2F3" w:themeColor="accent1" w:themeTint="33" w:fill="auto"/>
          </w:tcPr>
          <w:p w14:paraId="6FE24324" w14:textId="77777777" w:rsidR="008E765F" w:rsidRPr="00822EBF" w:rsidRDefault="008E765F" w:rsidP="00E37D04">
            <w:pPr>
              <w:pStyle w:val="RCTstable"/>
              <w:keepNext/>
            </w:pPr>
            <w:r w:rsidRPr="00822EBF">
              <w:t>”Randomisation ...using a computerised algorithm to generate the random assignments in blocks of four.“</w:t>
            </w:r>
          </w:p>
        </w:tc>
      </w:tr>
      <w:tr w:rsidR="008E765F" w:rsidRPr="00822EBF" w14:paraId="72BD4CB1" w14:textId="77777777" w:rsidTr="005A5EBF">
        <w:trPr>
          <w:cantSplit/>
        </w:trPr>
        <w:tc>
          <w:tcPr>
            <w:tcW w:w="1560" w:type="dxa"/>
            <w:shd w:val="clear" w:color="D9E2F3" w:themeColor="accent1" w:themeTint="33" w:fill="auto"/>
          </w:tcPr>
          <w:p w14:paraId="0A0D887F" w14:textId="77777777" w:rsidR="008E765F" w:rsidRPr="00822EBF" w:rsidRDefault="008E765F" w:rsidP="00E37D04">
            <w:pPr>
              <w:pStyle w:val="RCTstable"/>
              <w:keepNext/>
            </w:pPr>
            <w:r w:rsidRPr="00822EBF">
              <w:t xml:space="preserve">Allocation concealment </w:t>
            </w:r>
          </w:p>
        </w:tc>
        <w:tc>
          <w:tcPr>
            <w:tcW w:w="1275" w:type="dxa"/>
            <w:shd w:val="clear" w:color="D9E2F3" w:themeColor="accent1" w:themeTint="33" w:fill="FFC000" w:themeFill="accent4"/>
          </w:tcPr>
          <w:p w14:paraId="443A2CD4" w14:textId="77777777" w:rsidR="008E765F" w:rsidRPr="00822EBF" w:rsidRDefault="008E765F" w:rsidP="00E37D04">
            <w:pPr>
              <w:pStyle w:val="RCTstable"/>
              <w:keepNext/>
            </w:pPr>
            <w:r w:rsidRPr="00822EBF">
              <w:t>Unclear risk</w:t>
            </w:r>
          </w:p>
        </w:tc>
        <w:tc>
          <w:tcPr>
            <w:tcW w:w="11199" w:type="dxa"/>
            <w:shd w:val="clear" w:color="D9E2F3" w:themeColor="accent1" w:themeTint="33" w:fill="auto"/>
          </w:tcPr>
          <w:p w14:paraId="06D69FCE" w14:textId="77777777" w:rsidR="008E765F" w:rsidRPr="00822EBF" w:rsidRDefault="008E765F" w:rsidP="00E37D04">
            <w:pPr>
              <w:pStyle w:val="RCTstable"/>
              <w:keepNext/>
            </w:pPr>
            <w:r w:rsidRPr="00822EBF">
              <w:t>Not described</w:t>
            </w:r>
          </w:p>
        </w:tc>
      </w:tr>
      <w:tr w:rsidR="008E765F" w:rsidRPr="00822EBF" w14:paraId="403FCF77" w14:textId="77777777" w:rsidTr="005A5EBF">
        <w:trPr>
          <w:cantSplit/>
        </w:trPr>
        <w:tc>
          <w:tcPr>
            <w:tcW w:w="1560" w:type="dxa"/>
            <w:shd w:val="clear" w:color="D9E2F3" w:themeColor="accent1" w:themeTint="33" w:fill="auto"/>
          </w:tcPr>
          <w:p w14:paraId="63341E9B" w14:textId="77777777" w:rsidR="008E765F" w:rsidRPr="00822EBF" w:rsidRDefault="008E765F" w:rsidP="00E37D04">
            <w:pPr>
              <w:pStyle w:val="RCTstable"/>
              <w:keepNext/>
            </w:pPr>
            <w:r w:rsidRPr="00822EBF">
              <w:t>Performance bias</w:t>
            </w:r>
          </w:p>
        </w:tc>
        <w:tc>
          <w:tcPr>
            <w:tcW w:w="1275" w:type="dxa"/>
            <w:shd w:val="clear" w:color="D9E2F3" w:themeColor="accent1" w:themeTint="33" w:fill="FFC000" w:themeFill="accent4"/>
          </w:tcPr>
          <w:p w14:paraId="61870755" w14:textId="77777777" w:rsidR="008E765F" w:rsidRPr="00822EBF" w:rsidRDefault="008E765F" w:rsidP="00E37D04">
            <w:pPr>
              <w:pStyle w:val="RCTstable"/>
              <w:keepNext/>
            </w:pPr>
            <w:r w:rsidRPr="00822EBF">
              <w:t>Unclear risk</w:t>
            </w:r>
          </w:p>
        </w:tc>
        <w:tc>
          <w:tcPr>
            <w:tcW w:w="11199" w:type="dxa"/>
            <w:shd w:val="clear" w:color="D9E2F3" w:themeColor="accent1" w:themeTint="33" w:fill="auto"/>
          </w:tcPr>
          <w:p w14:paraId="14313EB8" w14:textId="77777777" w:rsidR="008E765F" w:rsidRPr="00822EBF" w:rsidRDefault="008E765F" w:rsidP="00E37D04">
            <w:pPr>
              <w:pStyle w:val="RCTstable"/>
              <w:keepNext/>
            </w:pPr>
            <w:r w:rsidRPr="00822EBF">
              <w:t>Not described</w:t>
            </w:r>
          </w:p>
        </w:tc>
      </w:tr>
      <w:tr w:rsidR="008E765F" w:rsidRPr="00822EBF" w14:paraId="39455103" w14:textId="77777777" w:rsidTr="005A5EBF">
        <w:trPr>
          <w:cantSplit/>
        </w:trPr>
        <w:tc>
          <w:tcPr>
            <w:tcW w:w="1560" w:type="dxa"/>
            <w:shd w:val="clear" w:color="D9E2F3" w:themeColor="accent1" w:themeTint="33" w:fill="auto"/>
          </w:tcPr>
          <w:p w14:paraId="6B06F207" w14:textId="77777777" w:rsidR="008E765F" w:rsidRPr="00822EBF" w:rsidRDefault="008E765F" w:rsidP="00611251">
            <w:pPr>
              <w:pStyle w:val="RCTstable"/>
            </w:pPr>
            <w:r w:rsidRPr="00822EBF">
              <w:t>Detection bias</w:t>
            </w:r>
          </w:p>
        </w:tc>
        <w:tc>
          <w:tcPr>
            <w:tcW w:w="1275" w:type="dxa"/>
            <w:shd w:val="clear" w:color="D9E2F3" w:themeColor="accent1" w:themeTint="33" w:fill="FFC000" w:themeFill="accent4"/>
          </w:tcPr>
          <w:p w14:paraId="047FE2AB" w14:textId="77777777" w:rsidR="008E765F" w:rsidRPr="00822EBF" w:rsidRDefault="008E765F" w:rsidP="00611251">
            <w:pPr>
              <w:pStyle w:val="RCTstable"/>
            </w:pPr>
            <w:r w:rsidRPr="00822EBF">
              <w:t>Unclear risk</w:t>
            </w:r>
          </w:p>
        </w:tc>
        <w:tc>
          <w:tcPr>
            <w:tcW w:w="11199" w:type="dxa"/>
            <w:shd w:val="clear" w:color="D9E2F3" w:themeColor="accent1" w:themeTint="33" w:fill="auto"/>
          </w:tcPr>
          <w:p w14:paraId="392771CB" w14:textId="77777777" w:rsidR="008E765F" w:rsidRPr="00822EBF" w:rsidRDefault="008E765F" w:rsidP="00611251">
            <w:pPr>
              <w:pStyle w:val="RCTstable"/>
            </w:pPr>
            <w:r w:rsidRPr="00822EBF">
              <w:t>Not described</w:t>
            </w:r>
          </w:p>
        </w:tc>
      </w:tr>
      <w:tr w:rsidR="008E765F" w:rsidRPr="00822EBF" w14:paraId="68B56A7C" w14:textId="77777777" w:rsidTr="005A5EBF">
        <w:trPr>
          <w:cantSplit/>
        </w:trPr>
        <w:tc>
          <w:tcPr>
            <w:tcW w:w="1560" w:type="dxa"/>
            <w:shd w:val="clear" w:color="D9E2F3" w:themeColor="accent1" w:themeTint="33" w:fill="auto"/>
          </w:tcPr>
          <w:p w14:paraId="3341B8E2" w14:textId="77777777" w:rsidR="008E765F" w:rsidRPr="00822EBF" w:rsidRDefault="008E765F" w:rsidP="00611251">
            <w:pPr>
              <w:pStyle w:val="RCTstable"/>
            </w:pPr>
            <w:r w:rsidRPr="00822EBF">
              <w:t>Incomplete outcome data</w:t>
            </w:r>
          </w:p>
        </w:tc>
        <w:tc>
          <w:tcPr>
            <w:tcW w:w="1275" w:type="dxa"/>
            <w:shd w:val="clear" w:color="D9E2F3" w:themeColor="accent1" w:themeTint="33" w:fill="FFC000" w:themeFill="accent4"/>
          </w:tcPr>
          <w:p w14:paraId="7B5E72F1" w14:textId="77777777" w:rsidR="008E765F" w:rsidRPr="00822EBF" w:rsidRDefault="008E765F" w:rsidP="00611251">
            <w:pPr>
              <w:pStyle w:val="RCTstable"/>
            </w:pPr>
            <w:r w:rsidRPr="00822EBF">
              <w:t>Unclear risk</w:t>
            </w:r>
          </w:p>
        </w:tc>
        <w:tc>
          <w:tcPr>
            <w:tcW w:w="11199" w:type="dxa"/>
            <w:shd w:val="clear" w:color="D9E2F3" w:themeColor="accent1" w:themeTint="33" w:fill="auto"/>
          </w:tcPr>
          <w:p w14:paraId="716C7445" w14:textId="77777777" w:rsidR="008E765F" w:rsidRPr="00822EBF" w:rsidRDefault="008E765F" w:rsidP="00611251">
            <w:pPr>
              <w:pStyle w:val="RCTstable"/>
            </w:pPr>
            <w:r w:rsidRPr="00822EBF">
              <w:t>Good follow-up achieved.</w:t>
            </w:r>
          </w:p>
        </w:tc>
      </w:tr>
      <w:tr w:rsidR="008E765F" w:rsidRPr="00822EBF" w14:paraId="5AC69294" w14:textId="77777777" w:rsidTr="005A5EBF">
        <w:trPr>
          <w:cantSplit/>
        </w:trPr>
        <w:tc>
          <w:tcPr>
            <w:tcW w:w="1560" w:type="dxa"/>
            <w:shd w:val="clear" w:color="D9E2F3" w:themeColor="accent1" w:themeTint="33" w:fill="auto"/>
          </w:tcPr>
          <w:p w14:paraId="12C2F4C9" w14:textId="77777777" w:rsidR="008E765F" w:rsidRPr="00822EBF" w:rsidRDefault="008E765F" w:rsidP="00611251">
            <w:pPr>
              <w:pStyle w:val="RCTstable"/>
            </w:pPr>
            <w:r w:rsidRPr="00822EBF">
              <w:t>Selective reporting</w:t>
            </w:r>
          </w:p>
        </w:tc>
        <w:tc>
          <w:tcPr>
            <w:tcW w:w="1275" w:type="dxa"/>
            <w:shd w:val="clear" w:color="D9E2F3" w:themeColor="accent1" w:themeTint="33" w:fill="70AD47" w:themeFill="accent6"/>
          </w:tcPr>
          <w:p w14:paraId="5C357F69"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0B65C86C" w14:textId="77777777" w:rsidR="008E765F" w:rsidRPr="00822EBF" w:rsidRDefault="008E765F" w:rsidP="00611251">
            <w:pPr>
              <w:pStyle w:val="RCTstable"/>
            </w:pPr>
            <w:r w:rsidRPr="00822EBF">
              <w:t>Prespecified outcomes were reported. ITT analysis.</w:t>
            </w:r>
          </w:p>
        </w:tc>
      </w:tr>
      <w:tr w:rsidR="008E765F" w:rsidRPr="00822EBF" w14:paraId="17F31D1B" w14:textId="77777777" w:rsidTr="005A5EBF">
        <w:trPr>
          <w:cantSplit/>
        </w:trPr>
        <w:tc>
          <w:tcPr>
            <w:tcW w:w="1560" w:type="dxa"/>
            <w:shd w:val="clear" w:color="D9E2F3" w:themeColor="accent1" w:themeTint="33" w:fill="auto"/>
          </w:tcPr>
          <w:p w14:paraId="0EF20C37" w14:textId="77777777" w:rsidR="008E765F" w:rsidRPr="00822EBF" w:rsidRDefault="008E765F" w:rsidP="00611251">
            <w:pPr>
              <w:pStyle w:val="RCTstable"/>
            </w:pPr>
            <w:r w:rsidRPr="00822EBF">
              <w:t xml:space="preserve">Other limitations </w:t>
            </w:r>
          </w:p>
        </w:tc>
        <w:tc>
          <w:tcPr>
            <w:tcW w:w="1275" w:type="dxa"/>
            <w:shd w:val="clear" w:color="D9E2F3" w:themeColor="accent1" w:themeTint="33" w:fill="FFC000" w:themeFill="accent4"/>
          </w:tcPr>
          <w:p w14:paraId="76CB424A" w14:textId="77777777" w:rsidR="008E765F" w:rsidRPr="00822EBF" w:rsidRDefault="008E765F" w:rsidP="00611251">
            <w:pPr>
              <w:pStyle w:val="RCTstable"/>
            </w:pPr>
            <w:r w:rsidRPr="00822EBF">
              <w:t>Unclear risk</w:t>
            </w:r>
          </w:p>
        </w:tc>
        <w:tc>
          <w:tcPr>
            <w:tcW w:w="11199" w:type="dxa"/>
            <w:shd w:val="clear" w:color="D9E2F3" w:themeColor="accent1" w:themeTint="33" w:fill="auto"/>
          </w:tcPr>
          <w:p w14:paraId="6EBB0671" w14:textId="77777777" w:rsidR="008E765F" w:rsidRPr="00822EBF" w:rsidRDefault="008E765F" w:rsidP="00611251">
            <w:pPr>
              <w:pStyle w:val="RCTstable"/>
            </w:pPr>
            <w:r w:rsidRPr="00822EBF">
              <w:t>Follow-up weight gain data were collected at 34 weeks (i.e. earlier than most other included studies)</w:t>
            </w:r>
          </w:p>
        </w:tc>
      </w:tr>
      <w:tr w:rsidR="008E765F" w:rsidRPr="0048317A" w14:paraId="5C448DFF" w14:textId="77777777" w:rsidTr="005A5EBF">
        <w:trPr>
          <w:cantSplit/>
        </w:trPr>
        <w:tc>
          <w:tcPr>
            <w:tcW w:w="14034" w:type="dxa"/>
            <w:gridSpan w:val="3"/>
            <w:shd w:val="solid" w:color="D9E2F3" w:themeColor="accent1" w:themeTint="33" w:fill="auto"/>
          </w:tcPr>
          <w:p w14:paraId="64B0589E" w14:textId="5B445418" w:rsidR="008E765F" w:rsidRPr="0048317A" w:rsidRDefault="008E765F" w:rsidP="002747EA">
            <w:pPr>
              <w:pStyle w:val="RCTstable"/>
              <w:keepNext/>
              <w:rPr>
                <w:b/>
              </w:rPr>
            </w:pPr>
            <w:r w:rsidRPr="0025597C">
              <w:rPr>
                <w:rFonts w:ascii="Century Gothic" w:hAnsi="Century Gothic"/>
                <w:b/>
                <w:noProof/>
              </w:rPr>
              <w:t>Vinter et al 2011</w:t>
            </w:r>
            <w:r>
              <w:rPr>
                <w:rFonts w:ascii="Century Gothic" w:hAnsi="Century Gothic"/>
                <w:noProof/>
              </w:rPr>
              <w:fldChar w:fldCharType="begin">
                <w:fldData xml:space="preserve">PEVuZE5vdGU+PENpdGU+PEF1dGhvcj5WaW50ZXI8L0F1dGhvcj48WWVhcj4yMDExPC9ZZWFyPjxS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</w:fldData>
              </w:fldChar>
            </w:r>
            <w:r w:rsidR="002747EA">
              <w:rPr>
                <w:rFonts w:ascii="Century Gothic" w:hAnsi="Century Gothic"/>
                <w:noProof/>
              </w:rPr>
              <w:instrText xml:space="preserve"> ADDIN EN.CITE </w:instrText>
            </w:r>
            <w:r w:rsidR="002747EA">
              <w:rPr>
                <w:rFonts w:ascii="Century Gothic" w:hAnsi="Century Gothic"/>
                <w:noProof/>
              </w:rPr>
              <w:fldChar w:fldCharType="begin">
                <w:fldData xml:space="preserve">PEVuZE5vdGU+PENpdGU+PEF1dGhvcj5WaW50ZXI8L0F1dGhvcj48WWVhcj4yMDExPC9ZZWFyPjxS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</w:fldData>
              </w:fldChar>
            </w:r>
            <w:r w:rsidR="002747EA">
              <w:rPr>
                <w:rFonts w:ascii="Century Gothic" w:hAnsi="Century Gothic"/>
                <w:noProof/>
              </w:rPr>
              <w:instrText xml:space="preserve"> ADDIN EN.CITE.DATA </w:instrText>
            </w:r>
            <w:r w:rsidR="002747EA">
              <w:rPr>
                <w:rFonts w:ascii="Century Gothic" w:hAnsi="Century Gothic"/>
                <w:noProof/>
              </w:rPr>
            </w:r>
            <w:r w:rsidR="002747EA">
              <w:rPr>
                <w:rFonts w:ascii="Century Gothic" w:hAnsi="Century Gothic"/>
                <w:noProof/>
              </w:rPr>
              <w:fldChar w:fldCharType="end"/>
            </w:r>
            <w:r>
              <w:rPr>
                <w:rFonts w:ascii="Century Gothic" w:hAnsi="Century Gothic"/>
                <w:noProof/>
              </w:rPr>
            </w:r>
            <w:r>
              <w:rPr>
                <w:rFonts w:ascii="Century Gothic" w:hAnsi="Century Gothic"/>
                <w:noProof/>
              </w:rPr>
              <w:fldChar w:fldCharType="separate"/>
            </w:r>
            <w:r w:rsidR="002747EA" w:rsidRPr="002747EA">
              <w:rPr>
                <w:noProof/>
                <w:sz w:val="18"/>
                <w:vertAlign w:val="superscript"/>
              </w:rPr>
              <w:t>515,560,561</w:t>
            </w:r>
            <w:r>
              <w:rPr>
                <w:rFonts w:ascii="Century Gothic" w:hAnsi="Century Gothic"/>
                <w:noProof/>
              </w:rPr>
              <w:fldChar w:fldCharType="end"/>
            </w:r>
          </w:p>
        </w:tc>
      </w:tr>
      <w:tr w:rsidR="008E765F" w:rsidRPr="00822EBF" w14:paraId="5B577630" w14:textId="77777777" w:rsidTr="005A5EBF">
        <w:trPr>
          <w:cantSplit/>
        </w:trPr>
        <w:tc>
          <w:tcPr>
            <w:tcW w:w="1560" w:type="dxa"/>
            <w:shd w:val="clear" w:color="D9E2F3" w:themeColor="accent1" w:themeTint="33" w:fill="auto"/>
          </w:tcPr>
          <w:p w14:paraId="4D085F5B" w14:textId="77777777" w:rsidR="008E765F" w:rsidRPr="00822EBF" w:rsidRDefault="008E765F" w:rsidP="006045AE">
            <w:pPr>
              <w:pStyle w:val="RCTstable"/>
              <w:keepNext/>
            </w:pPr>
            <w:r w:rsidRPr="00822EBF">
              <w:t>Random sequence generation</w:t>
            </w:r>
          </w:p>
        </w:tc>
        <w:tc>
          <w:tcPr>
            <w:tcW w:w="1275" w:type="dxa"/>
            <w:shd w:val="clear" w:color="D9E2F3" w:themeColor="accent1" w:themeTint="33" w:fill="70AD47" w:themeFill="accent6"/>
          </w:tcPr>
          <w:p w14:paraId="553EF93A" w14:textId="77777777" w:rsidR="008E765F" w:rsidRPr="00822EBF" w:rsidRDefault="008E765F" w:rsidP="006045AE">
            <w:pPr>
              <w:pStyle w:val="RCTstable"/>
              <w:keepNext/>
            </w:pPr>
            <w:r w:rsidRPr="00822EBF">
              <w:t>Low risk</w:t>
            </w:r>
          </w:p>
        </w:tc>
        <w:tc>
          <w:tcPr>
            <w:tcW w:w="11199" w:type="dxa"/>
            <w:shd w:val="clear" w:color="D9E2F3" w:themeColor="accent1" w:themeTint="33" w:fill="auto"/>
          </w:tcPr>
          <w:p w14:paraId="6BEC17BC" w14:textId="77777777" w:rsidR="008E765F" w:rsidRPr="00822EBF" w:rsidRDefault="008E765F" w:rsidP="006045AE">
            <w:pPr>
              <w:pStyle w:val="RCTstable"/>
              <w:keepNext/>
            </w:pPr>
            <w:r>
              <w:t>“P</w:t>
            </w:r>
            <w:r w:rsidRPr="00822EBF">
              <w:t>articipants were randomized 1:1 by computer-generated</w:t>
            </w:r>
            <w:r>
              <w:t xml:space="preserve"> </w:t>
            </w:r>
            <w:r w:rsidRPr="00822EBF">
              <w:t>numbers</w:t>
            </w:r>
            <w:r>
              <w:t>.”</w:t>
            </w:r>
          </w:p>
        </w:tc>
      </w:tr>
      <w:tr w:rsidR="008E765F" w:rsidRPr="00822EBF" w14:paraId="1F2C17F6" w14:textId="77777777" w:rsidTr="005A5EBF">
        <w:trPr>
          <w:cantSplit/>
        </w:trPr>
        <w:tc>
          <w:tcPr>
            <w:tcW w:w="1560" w:type="dxa"/>
            <w:shd w:val="clear" w:color="D9E2F3" w:themeColor="accent1" w:themeTint="33" w:fill="auto"/>
          </w:tcPr>
          <w:p w14:paraId="455E090C" w14:textId="77777777" w:rsidR="008E765F" w:rsidRPr="00822EBF" w:rsidRDefault="008E765F" w:rsidP="006045AE">
            <w:pPr>
              <w:pStyle w:val="RCTstable"/>
              <w:keepNext/>
            </w:pPr>
            <w:r w:rsidRPr="00822EBF">
              <w:t xml:space="preserve">Allocation concealment </w:t>
            </w:r>
          </w:p>
        </w:tc>
        <w:tc>
          <w:tcPr>
            <w:tcW w:w="1275" w:type="dxa"/>
            <w:shd w:val="clear" w:color="D9E2F3" w:themeColor="accent1" w:themeTint="33" w:fill="70AD47" w:themeFill="accent6"/>
          </w:tcPr>
          <w:p w14:paraId="438DE3A1" w14:textId="77777777" w:rsidR="008E765F" w:rsidRPr="00822EBF" w:rsidRDefault="008E765F" w:rsidP="006045AE">
            <w:pPr>
              <w:pStyle w:val="RCTstable"/>
              <w:keepNext/>
            </w:pPr>
            <w:r w:rsidRPr="00822EBF">
              <w:t>Low risk</w:t>
            </w:r>
          </w:p>
        </w:tc>
        <w:tc>
          <w:tcPr>
            <w:tcW w:w="11199" w:type="dxa"/>
            <w:shd w:val="clear" w:color="D9E2F3" w:themeColor="accent1" w:themeTint="33" w:fill="auto"/>
          </w:tcPr>
          <w:p w14:paraId="35628243" w14:textId="77777777" w:rsidR="008E765F" w:rsidRPr="00822EBF" w:rsidRDefault="008E765F" w:rsidP="006045AE">
            <w:pPr>
              <w:pStyle w:val="RCTstable"/>
              <w:keepNext/>
            </w:pPr>
            <w:r>
              <w:t>Women received allocation “</w:t>
            </w:r>
            <w:r w:rsidRPr="00822EBF">
              <w:t>in closed, opaque envelopes</w:t>
            </w:r>
            <w:r>
              <w:t>”.</w:t>
            </w:r>
          </w:p>
        </w:tc>
      </w:tr>
      <w:tr w:rsidR="008E765F" w:rsidRPr="00822EBF" w14:paraId="5A1D605E" w14:textId="77777777" w:rsidTr="005A5EBF">
        <w:trPr>
          <w:cantSplit/>
        </w:trPr>
        <w:tc>
          <w:tcPr>
            <w:tcW w:w="1560" w:type="dxa"/>
            <w:shd w:val="clear" w:color="D9E2F3" w:themeColor="accent1" w:themeTint="33" w:fill="auto"/>
          </w:tcPr>
          <w:p w14:paraId="79A0071D" w14:textId="77777777" w:rsidR="008E765F" w:rsidRPr="00822EBF" w:rsidRDefault="008E765F" w:rsidP="006045AE">
            <w:pPr>
              <w:pStyle w:val="RCTstable"/>
              <w:keepNext/>
            </w:pPr>
            <w:r w:rsidRPr="00822EBF">
              <w:t>Performance bias</w:t>
            </w:r>
          </w:p>
        </w:tc>
        <w:tc>
          <w:tcPr>
            <w:tcW w:w="1275" w:type="dxa"/>
            <w:shd w:val="clear" w:color="D9E2F3" w:themeColor="accent1" w:themeTint="33" w:fill="FF4D19"/>
          </w:tcPr>
          <w:p w14:paraId="0B3DE012" w14:textId="77777777" w:rsidR="008E765F" w:rsidRPr="00822EBF" w:rsidRDefault="008E765F" w:rsidP="006045AE">
            <w:pPr>
              <w:pStyle w:val="RCTstable"/>
              <w:keepNext/>
            </w:pPr>
            <w:r w:rsidRPr="00822EBF">
              <w:t>High risk</w:t>
            </w:r>
          </w:p>
        </w:tc>
        <w:tc>
          <w:tcPr>
            <w:tcW w:w="11199" w:type="dxa"/>
            <w:shd w:val="clear" w:color="D9E2F3" w:themeColor="accent1" w:themeTint="33" w:fill="auto"/>
          </w:tcPr>
          <w:p w14:paraId="5FC9C1D1" w14:textId="77777777" w:rsidR="008E765F" w:rsidRPr="00822EBF" w:rsidRDefault="008E765F" w:rsidP="006045AE">
            <w:pPr>
              <w:pStyle w:val="RCTstable"/>
              <w:keepNext/>
            </w:pPr>
            <w:r>
              <w:t>Trial described as “non-blinded”</w:t>
            </w:r>
            <w:r w:rsidRPr="00822EBF">
              <w:t>;</w:t>
            </w:r>
            <w:r>
              <w:t xml:space="preserve"> “</w:t>
            </w:r>
            <w:r w:rsidRPr="00822EBF">
              <w:t>blinding was not</w:t>
            </w:r>
            <w:r>
              <w:t xml:space="preserve"> possible for pragmatic reasons”; “</w:t>
            </w:r>
            <w:r w:rsidRPr="00822EBF">
              <w:t>there was no blinding to patie</w:t>
            </w:r>
            <w:r>
              <w:t>nts or healthcare professionals”</w:t>
            </w:r>
            <w:r w:rsidRPr="00822EBF">
              <w:t>.</w:t>
            </w:r>
          </w:p>
        </w:tc>
      </w:tr>
      <w:tr w:rsidR="008E765F" w:rsidRPr="00822EBF" w14:paraId="7CEC93F2" w14:textId="77777777" w:rsidTr="005A5EBF">
        <w:trPr>
          <w:cantSplit/>
        </w:trPr>
        <w:tc>
          <w:tcPr>
            <w:tcW w:w="1560" w:type="dxa"/>
            <w:shd w:val="clear" w:color="D9E2F3" w:themeColor="accent1" w:themeTint="33" w:fill="auto"/>
          </w:tcPr>
          <w:p w14:paraId="3406D023" w14:textId="77777777" w:rsidR="008E765F" w:rsidRPr="00822EBF" w:rsidRDefault="008E765F" w:rsidP="00611251">
            <w:pPr>
              <w:pStyle w:val="RCTstable"/>
            </w:pPr>
            <w:r w:rsidRPr="00822EBF">
              <w:t>Detection bias</w:t>
            </w:r>
          </w:p>
        </w:tc>
        <w:tc>
          <w:tcPr>
            <w:tcW w:w="1275" w:type="dxa"/>
            <w:shd w:val="clear" w:color="D9E2F3" w:themeColor="accent1" w:themeTint="33" w:fill="FFC000" w:themeFill="accent4"/>
          </w:tcPr>
          <w:p w14:paraId="046BAE54" w14:textId="77777777" w:rsidR="008E765F" w:rsidRPr="00822EBF" w:rsidRDefault="008E765F" w:rsidP="00611251">
            <w:pPr>
              <w:pStyle w:val="RCTstable"/>
            </w:pPr>
            <w:r>
              <w:t>Unclear</w:t>
            </w:r>
            <w:r w:rsidRPr="00822EBF">
              <w:t xml:space="preserve"> risk</w:t>
            </w:r>
          </w:p>
        </w:tc>
        <w:tc>
          <w:tcPr>
            <w:tcW w:w="11199" w:type="dxa"/>
            <w:shd w:val="clear" w:color="D9E2F3" w:themeColor="accent1" w:themeTint="33" w:fill="auto"/>
          </w:tcPr>
          <w:p w14:paraId="320B774D" w14:textId="77777777" w:rsidR="008E765F" w:rsidRPr="00822EBF" w:rsidRDefault="008E765F" w:rsidP="00611251">
            <w:pPr>
              <w:pStyle w:val="RCTstable"/>
            </w:pPr>
            <w:r>
              <w:t>See above</w:t>
            </w:r>
            <w:r>
              <w:br/>
              <w:t>For 2.8-year follow-up: “</w:t>
            </w:r>
            <w:r w:rsidRPr="00822EBF">
              <w:t>All children were measured by</w:t>
            </w:r>
            <w:r>
              <w:t xml:space="preserve"> </w:t>
            </w:r>
            <w:r w:rsidRPr="00822EBF">
              <w:t>a medical doctor (M.T.) and a research bioanalyst, both</w:t>
            </w:r>
            <w:r>
              <w:t xml:space="preserve"> blinded to the LiP intervention”</w:t>
            </w:r>
            <w:r w:rsidRPr="00822EBF">
              <w:t>.</w:t>
            </w:r>
          </w:p>
        </w:tc>
      </w:tr>
      <w:tr w:rsidR="008E765F" w:rsidRPr="00822EBF" w14:paraId="409413E6" w14:textId="77777777" w:rsidTr="005A5EBF">
        <w:trPr>
          <w:cantSplit/>
        </w:trPr>
        <w:tc>
          <w:tcPr>
            <w:tcW w:w="1560" w:type="dxa"/>
            <w:shd w:val="clear" w:color="D9E2F3" w:themeColor="accent1" w:themeTint="33" w:fill="auto"/>
          </w:tcPr>
          <w:p w14:paraId="1AF495FD" w14:textId="77777777" w:rsidR="008E765F" w:rsidRPr="00822EBF" w:rsidRDefault="008E765F" w:rsidP="00611251">
            <w:pPr>
              <w:pStyle w:val="RCTstable"/>
            </w:pPr>
            <w:r w:rsidRPr="00822EBF">
              <w:t>Incomplete outcome data</w:t>
            </w:r>
          </w:p>
        </w:tc>
        <w:tc>
          <w:tcPr>
            <w:tcW w:w="1275" w:type="dxa"/>
            <w:shd w:val="clear" w:color="D9E2F3" w:themeColor="accent1" w:themeTint="33" w:fill="FFC000" w:themeFill="accent4"/>
          </w:tcPr>
          <w:p w14:paraId="342AD41E" w14:textId="77777777" w:rsidR="008E765F" w:rsidRPr="00822EBF" w:rsidRDefault="008E765F" w:rsidP="00611251">
            <w:pPr>
              <w:pStyle w:val="RCTstable"/>
            </w:pPr>
            <w:r w:rsidRPr="00822EBF">
              <w:t>Unclear risk</w:t>
            </w:r>
          </w:p>
        </w:tc>
        <w:tc>
          <w:tcPr>
            <w:tcW w:w="11199" w:type="dxa"/>
            <w:shd w:val="clear" w:color="D9E2F3" w:themeColor="accent1" w:themeTint="33" w:fill="auto"/>
          </w:tcPr>
          <w:p w14:paraId="6A184821" w14:textId="77777777" w:rsidR="008E765F" w:rsidRPr="00822EBF" w:rsidRDefault="008E765F" w:rsidP="00611251">
            <w:pPr>
              <w:pStyle w:val="RCTstable"/>
            </w:pPr>
            <w:r>
              <w:t xml:space="preserve">Balanced attrition; 83% of </w:t>
            </w:r>
            <w:r w:rsidRPr="00822EBF">
              <w:t xml:space="preserve">women in the intervention group and </w:t>
            </w:r>
            <w:r>
              <w:t>86% of women</w:t>
            </w:r>
            <w:r w:rsidRPr="00822EBF">
              <w:t xml:space="preserve"> in the</w:t>
            </w:r>
            <w:r>
              <w:t xml:space="preserve"> </w:t>
            </w:r>
            <w:r w:rsidRPr="00822EBF">
              <w:t>control group were included in analyses</w:t>
            </w:r>
            <w:r>
              <w:t>, with reasons given. Follow-up</w:t>
            </w:r>
            <w:r w:rsidRPr="00822EBF">
              <w:t xml:space="preserve"> a</w:t>
            </w:r>
            <w:r>
              <w:t>t 6-month postpartum follow-up included 68% of women</w:t>
            </w:r>
            <w:r w:rsidRPr="00822EBF">
              <w:t xml:space="preserve"> in the intervention</w:t>
            </w:r>
            <w:r>
              <w:t xml:space="preserve"> </w:t>
            </w:r>
            <w:r w:rsidRPr="00822EBF">
              <w:t>group</w:t>
            </w:r>
            <w:r>
              <w:t xml:space="preserve"> and 64% of women in the control group. T</w:t>
            </w:r>
            <w:r w:rsidRPr="00822EBF">
              <w:t>he</w:t>
            </w:r>
            <w:r>
              <w:t xml:space="preserve"> </w:t>
            </w:r>
            <w:r w:rsidRPr="00822EBF">
              <w:t>66 women who did not attend, and were excluded had</w:t>
            </w:r>
            <w:r>
              <w:t xml:space="preserve"> </w:t>
            </w:r>
            <w:r w:rsidRPr="00822EBF">
              <w:t>”higher mean pre gestational BMI, higher GWG and more</w:t>
            </w:r>
            <w:r>
              <w:t xml:space="preserve"> </w:t>
            </w:r>
            <w:r w:rsidRPr="00822EBF">
              <w:t>obstetric or neonatal complications, but the differences were</w:t>
            </w:r>
            <w:r>
              <w:t xml:space="preserve"> </w:t>
            </w:r>
            <w:r w:rsidRPr="00822EBF">
              <w:t>not significant compared with those who did attend“.</w:t>
            </w:r>
            <w:r>
              <w:t xml:space="preserve"> </w:t>
            </w:r>
            <w:r w:rsidRPr="00822EBF">
              <w:t>For 2.8-year follow-up</w:t>
            </w:r>
            <w:r>
              <w:t xml:space="preserve"> included </w:t>
            </w:r>
            <w:r w:rsidRPr="00822EBF">
              <w:t>55%</w:t>
            </w:r>
            <w:r>
              <w:t xml:space="preserve"> of infants </w:t>
            </w:r>
            <w:r w:rsidRPr="00822EBF">
              <w:t>in the intervention</w:t>
            </w:r>
            <w:r>
              <w:t xml:space="preserve"> </w:t>
            </w:r>
            <w:r w:rsidRPr="00822EBF">
              <w:t>group and 49%</w:t>
            </w:r>
            <w:r>
              <w:t xml:space="preserve"> of infants </w:t>
            </w:r>
            <w:r w:rsidRPr="00822EBF">
              <w:t>in the control group</w:t>
            </w:r>
            <w:r>
              <w:t>.</w:t>
            </w:r>
          </w:p>
        </w:tc>
      </w:tr>
      <w:tr w:rsidR="008E765F" w:rsidRPr="00822EBF" w14:paraId="39A0BCB5" w14:textId="77777777" w:rsidTr="005A5EBF">
        <w:trPr>
          <w:cantSplit/>
        </w:trPr>
        <w:tc>
          <w:tcPr>
            <w:tcW w:w="1560" w:type="dxa"/>
            <w:shd w:val="clear" w:color="D9E2F3" w:themeColor="accent1" w:themeTint="33" w:fill="auto"/>
          </w:tcPr>
          <w:p w14:paraId="0BCC2657" w14:textId="77777777" w:rsidR="008E765F" w:rsidRPr="00822EBF" w:rsidRDefault="008E765F" w:rsidP="00611251">
            <w:pPr>
              <w:pStyle w:val="RCTstable"/>
            </w:pPr>
            <w:r w:rsidRPr="00822EBF">
              <w:t>Selective reporting</w:t>
            </w:r>
          </w:p>
        </w:tc>
        <w:tc>
          <w:tcPr>
            <w:tcW w:w="1275" w:type="dxa"/>
            <w:shd w:val="clear" w:color="D9E2F3" w:themeColor="accent1" w:themeTint="33" w:fill="FFC000" w:themeFill="accent4"/>
          </w:tcPr>
          <w:p w14:paraId="31E78B88" w14:textId="77777777" w:rsidR="008E765F" w:rsidRPr="00822EBF" w:rsidRDefault="008E765F" w:rsidP="00611251">
            <w:pPr>
              <w:pStyle w:val="RCTstable"/>
            </w:pPr>
            <w:r w:rsidRPr="00822EBF">
              <w:t>Unclear risk</w:t>
            </w:r>
          </w:p>
        </w:tc>
        <w:tc>
          <w:tcPr>
            <w:tcW w:w="11199" w:type="dxa"/>
            <w:shd w:val="clear" w:color="D9E2F3" w:themeColor="accent1" w:themeTint="33" w:fill="auto"/>
          </w:tcPr>
          <w:p w14:paraId="1AE0B587" w14:textId="77777777" w:rsidR="008E765F" w:rsidRPr="00822EBF" w:rsidRDefault="008E765F" w:rsidP="00611251">
            <w:pPr>
              <w:pStyle w:val="RCTstable"/>
            </w:pPr>
            <w:r w:rsidRPr="00822EBF">
              <w:t>With no access to a trial protocol, it was not possible</w:t>
            </w:r>
            <w:r>
              <w:t xml:space="preserve"> </w:t>
            </w:r>
            <w:r w:rsidRPr="00822EBF">
              <w:t>to confidently assess selective reporting. A protocol for</w:t>
            </w:r>
            <w:r>
              <w:t xml:space="preserve"> </w:t>
            </w:r>
            <w:r w:rsidRPr="00822EBF">
              <w:t>the infant follow-up was supplied as supporting information.</w:t>
            </w:r>
            <w:r>
              <w:t xml:space="preserve"> </w:t>
            </w:r>
            <w:r w:rsidRPr="00822EBF">
              <w:t>The tria</w:t>
            </w:r>
            <w:r>
              <w:t xml:space="preserve">l registration lists “Metabolic Markers” </w:t>
            </w:r>
            <w:r w:rsidRPr="00822EBF">
              <w:t>as secondary outcome measures, however data were not</w:t>
            </w:r>
            <w:r>
              <w:t xml:space="preserve"> </w:t>
            </w:r>
            <w:r w:rsidRPr="00822EBF">
              <w:t>reported for these outcomes. Some data are reported incompletely,</w:t>
            </w:r>
            <w:r>
              <w:t xml:space="preserve"> </w:t>
            </w:r>
            <w:r w:rsidRPr="00822EBF">
              <w:t>e.g. breastfeeding at 5 months, ”no differences between the intervention groups“, and weight development</w:t>
            </w:r>
            <w:r>
              <w:t xml:space="preserve"> </w:t>
            </w:r>
            <w:r w:rsidRPr="00822EBF">
              <w:t>f</w:t>
            </w:r>
            <w:r>
              <w:t>rom 0-5 months and 0-12 months “</w:t>
            </w:r>
            <w:r w:rsidRPr="00822EBF">
              <w:t>no difference...</w:t>
            </w:r>
            <w:r>
              <w:t xml:space="preserve"> </w:t>
            </w:r>
            <w:r w:rsidRPr="00822EBF">
              <w:t>between the intervention groups...(data not known)</w:t>
            </w:r>
            <w:r>
              <w:t>”</w:t>
            </w:r>
            <w:r w:rsidRPr="00822EBF">
              <w:t>.</w:t>
            </w:r>
          </w:p>
        </w:tc>
      </w:tr>
      <w:tr w:rsidR="008E765F" w:rsidRPr="00822EBF" w14:paraId="0CD62E3A" w14:textId="77777777" w:rsidTr="005A5EBF">
        <w:trPr>
          <w:cantSplit/>
        </w:trPr>
        <w:tc>
          <w:tcPr>
            <w:tcW w:w="1560" w:type="dxa"/>
            <w:shd w:val="clear" w:color="D9E2F3" w:themeColor="accent1" w:themeTint="33" w:fill="auto"/>
          </w:tcPr>
          <w:p w14:paraId="66743C3A" w14:textId="77777777" w:rsidR="008E765F" w:rsidRPr="00822EBF" w:rsidRDefault="008E765F" w:rsidP="00611251">
            <w:pPr>
              <w:pStyle w:val="RCTstable"/>
            </w:pPr>
            <w:r w:rsidRPr="00822EBF">
              <w:t xml:space="preserve">Other limitations </w:t>
            </w:r>
          </w:p>
        </w:tc>
        <w:tc>
          <w:tcPr>
            <w:tcW w:w="1275" w:type="dxa"/>
            <w:shd w:val="clear" w:color="D9E2F3" w:themeColor="accent1" w:themeTint="33" w:fill="70AD47" w:themeFill="accent6"/>
          </w:tcPr>
          <w:p w14:paraId="14375A0F"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2A86B4E3" w14:textId="77777777" w:rsidR="008E765F" w:rsidRPr="00822EBF" w:rsidRDefault="008E765F" w:rsidP="00611251">
            <w:pPr>
              <w:pStyle w:val="RCTstable"/>
            </w:pPr>
            <w:r w:rsidRPr="00822EBF">
              <w:t>The groups did not differ significantly on any maternal</w:t>
            </w:r>
            <w:r>
              <w:t xml:space="preserve"> </w:t>
            </w:r>
            <w:r w:rsidRPr="00822EBF">
              <w:t>baseline characteristics, although there were</w:t>
            </w:r>
            <w:r>
              <w:t xml:space="preserve"> </w:t>
            </w:r>
            <w:r w:rsidRPr="00822EBF">
              <w:t>more smokers</w:t>
            </w:r>
            <w:r>
              <w:t xml:space="preserve"> </w:t>
            </w:r>
            <w:r w:rsidRPr="00822EBF">
              <w:t>in the control group despite stratified randomisation</w:t>
            </w:r>
            <w:r>
              <w:t xml:space="preserve"> </w:t>
            </w:r>
            <w:r w:rsidRPr="00822EBF">
              <w:t>(11.7% versus 7.3%). The dropout group was older and</w:t>
            </w:r>
            <w:r>
              <w:t xml:space="preserve"> </w:t>
            </w:r>
            <w:r w:rsidRPr="00822EBF">
              <w:t>had a higher percentage with a BMI ≥ 40 kg/m², and a</w:t>
            </w:r>
            <w:r>
              <w:t xml:space="preserve"> </w:t>
            </w:r>
            <w:r w:rsidRPr="00822EBF">
              <w:t>higher percentage of smokers, compared with the completing</w:t>
            </w:r>
            <w:r>
              <w:t xml:space="preserve"> </w:t>
            </w:r>
            <w:r w:rsidRPr="00822EBF">
              <w:t>group (though not statistically significant). For</w:t>
            </w:r>
            <w:r>
              <w:t xml:space="preserve"> the follow-up trial: “</w:t>
            </w:r>
            <w:r w:rsidRPr="00822EBF">
              <w:t>At baseline, there were no differences</w:t>
            </w:r>
            <w:r>
              <w:t xml:space="preserve"> </w:t>
            </w:r>
            <w:r w:rsidRPr="00822EBF">
              <w:t>between those who attended and who were lost to follow-up</w:t>
            </w:r>
            <w:r>
              <w:t xml:space="preserve"> </w:t>
            </w:r>
            <w:r w:rsidRPr="00822EBF">
              <w:t>except for 20-h OGTT plasma glucose values performed at</w:t>
            </w:r>
            <w:r>
              <w:t xml:space="preserve"> </w:t>
            </w:r>
            <w:r w:rsidRPr="00822EBF">
              <w:t>28 weeks gestation“.</w:t>
            </w:r>
          </w:p>
        </w:tc>
      </w:tr>
      <w:tr w:rsidR="008E765F" w:rsidRPr="0048317A" w14:paraId="257D576C" w14:textId="77777777" w:rsidTr="005A5EBF">
        <w:trPr>
          <w:cantSplit/>
        </w:trPr>
        <w:tc>
          <w:tcPr>
            <w:tcW w:w="14034" w:type="dxa"/>
            <w:gridSpan w:val="3"/>
            <w:shd w:val="solid" w:color="D9E2F3" w:themeColor="accent1" w:themeTint="33" w:fill="auto"/>
          </w:tcPr>
          <w:p w14:paraId="0FB81EAC" w14:textId="20CA9D66" w:rsidR="008E765F" w:rsidRPr="0048317A" w:rsidRDefault="008E765F" w:rsidP="002747EA">
            <w:pPr>
              <w:pStyle w:val="RCTstable"/>
              <w:rPr>
                <w:b/>
              </w:rPr>
            </w:pPr>
            <w:r w:rsidRPr="0025597C">
              <w:rPr>
                <w:rFonts w:ascii="Century Gothic" w:hAnsi="Century Gothic"/>
                <w:b/>
                <w:noProof/>
              </w:rPr>
              <w:t>Wang et al 2015</w:t>
            </w:r>
            <w:r>
              <w:fldChar w:fldCharType="begin"/>
            </w:r>
            <w:r w:rsidR="002747EA">
              <w:instrText xml:space="preserve"> ADDIN EN.CITE &lt;EndNote&gt;&lt;Cite&gt;&lt;Author&gt;Wang&lt;/Author&gt;&lt;Year&gt;2015&lt;/Year&gt;&lt;RecNum&gt;740&lt;/RecNum&gt;&lt;DisplayText&gt;&lt;style face="superscript" font="Trebuchet MS" size="9"&gt;517&lt;/style&gt;&lt;/DisplayText&gt;&lt;record&gt;&lt;rec-number&gt;740&lt;/rec-number&gt;&lt;foreign-keys&gt;&lt;key app="EN" db-id="exvasrfx2dtraoesasxp2szsxa2df502592x" timestamp="1541467811"&gt;740&lt;/key&gt;&lt;key app="ENWeb" db-id=""&gt;0&lt;/key&gt;&lt;/foreign-keys&gt;&lt;ref-type name="Journal Article"&gt;17&lt;/ref-type&gt;&lt;contributors&gt;&lt;authors&gt;&lt;author&gt;Wang, Shuang&lt;/author&gt;&lt;author&gt;Ma, Jing-Mei&lt;/author&gt;&lt;author&gt;Yang, Hui-Xia&lt;/author&gt;&lt;/authors&gt;&lt;/contributors&gt;&lt;titles&gt;&lt;title&gt;Lifestyle intervention for gestational diabetes mellitus prevention: A cluster-randomized controlled study&lt;/title&gt;&lt;secondary-title&gt;Chronic Diseases and Translational Medicine&lt;/secondary-title&gt;&lt;/titles&gt;&lt;periodical&gt;&lt;full-title&gt;Chronic Diseases and Translational Medicine&lt;/full-title&gt;&lt;/periodical&gt;&lt;pages&gt;169-174&lt;/pages&gt;&lt;volume&gt;1&lt;/volume&gt;&lt;number&gt;3&lt;/number&gt;&lt;section&gt;169&lt;/section&gt;&lt;dates&gt;&lt;year&gt;2015&lt;/year&gt;&lt;/dates&gt;&lt;isbn&gt;2095882X&lt;/isbn&gt;&lt;urls&gt;&lt;/urls&gt;&lt;electronic-resource-num&gt;10.1016/j.cdtm.2015.09.001&lt;/electronic-resource-num&gt;&lt;/record&gt;&lt;/Cite&gt;&lt;/EndNote&gt;</w:instrText>
            </w:r>
            <w:r>
              <w:fldChar w:fldCharType="separate"/>
            </w:r>
            <w:r w:rsidR="002747EA" w:rsidRPr="002747EA">
              <w:rPr>
                <w:noProof/>
                <w:sz w:val="18"/>
                <w:vertAlign w:val="superscript"/>
              </w:rPr>
              <w:t>517</w:t>
            </w:r>
            <w:r>
              <w:fldChar w:fldCharType="end"/>
            </w:r>
          </w:p>
        </w:tc>
      </w:tr>
      <w:tr w:rsidR="008E765F" w:rsidRPr="00822EBF" w14:paraId="436BB878" w14:textId="77777777" w:rsidTr="005A5EBF">
        <w:trPr>
          <w:cantSplit/>
        </w:trPr>
        <w:tc>
          <w:tcPr>
            <w:tcW w:w="1560" w:type="dxa"/>
            <w:shd w:val="clear" w:color="D9E2F3" w:themeColor="accent1" w:themeTint="33" w:fill="auto"/>
          </w:tcPr>
          <w:p w14:paraId="548F80C8" w14:textId="77777777" w:rsidR="008E765F" w:rsidRPr="00822EBF" w:rsidRDefault="008E765F" w:rsidP="00611251">
            <w:pPr>
              <w:pStyle w:val="RCTstable"/>
            </w:pPr>
            <w:r w:rsidRPr="00822EBF">
              <w:t>Random sequence generation</w:t>
            </w:r>
          </w:p>
        </w:tc>
        <w:tc>
          <w:tcPr>
            <w:tcW w:w="1275" w:type="dxa"/>
            <w:shd w:val="clear" w:color="D9E2F3" w:themeColor="accent1" w:themeTint="33" w:fill="FFC000" w:themeFill="accent4"/>
          </w:tcPr>
          <w:p w14:paraId="204C5B7D" w14:textId="77777777" w:rsidR="008E765F" w:rsidRPr="00822EBF" w:rsidRDefault="008E765F" w:rsidP="00611251">
            <w:pPr>
              <w:pStyle w:val="RCTstable"/>
            </w:pPr>
            <w:r w:rsidRPr="00822EBF">
              <w:t>Unclear risk</w:t>
            </w:r>
          </w:p>
        </w:tc>
        <w:tc>
          <w:tcPr>
            <w:tcW w:w="11199" w:type="dxa"/>
            <w:shd w:val="clear" w:color="D9E2F3" w:themeColor="accent1" w:themeTint="33" w:fill="auto"/>
          </w:tcPr>
          <w:p w14:paraId="2C5E944A" w14:textId="77777777" w:rsidR="008E765F" w:rsidRPr="00822EBF" w:rsidRDefault="008E765F" w:rsidP="00611251">
            <w:pPr>
              <w:pStyle w:val="RCTstable"/>
            </w:pPr>
            <w:r w:rsidRPr="00822EBF">
              <w:t>Authors reported that the trial was cluster randomised.</w:t>
            </w:r>
            <w:r>
              <w:t xml:space="preserve"> </w:t>
            </w:r>
            <w:r w:rsidRPr="00822EBF">
              <w:t>However, it is not clear how clustering was used. The</w:t>
            </w:r>
            <w:r>
              <w:t xml:space="preserve"> </w:t>
            </w:r>
            <w:r w:rsidRPr="00822EBF">
              <w:t>sequence gene</w:t>
            </w:r>
            <w:r>
              <w:t>ration is simply described as: “</w:t>
            </w:r>
            <w:r w:rsidRPr="00822EBF">
              <w:t>exponential</w:t>
            </w:r>
            <w:r>
              <w:t xml:space="preserve"> </w:t>
            </w:r>
            <w:r w:rsidRPr="00822EBF">
              <w:t>random numbers produced the intervention group and the</w:t>
            </w:r>
            <w:r>
              <w:t xml:space="preserve"> control group”</w:t>
            </w:r>
            <w:r w:rsidRPr="00822EBF">
              <w:t>.</w:t>
            </w:r>
          </w:p>
        </w:tc>
      </w:tr>
      <w:tr w:rsidR="008E765F" w:rsidRPr="00822EBF" w14:paraId="1803592F" w14:textId="77777777" w:rsidTr="005A5EBF">
        <w:trPr>
          <w:cantSplit/>
        </w:trPr>
        <w:tc>
          <w:tcPr>
            <w:tcW w:w="1560" w:type="dxa"/>
            <w:shd w:val="clear" w:color="D9E2F3" w:themeColor="accent1" w:themeTint="33" w:fill="auto"/>
          </w:tcPr>
          <w:p w14:paraId="1690A86A" w14:textId="77777777" w:rsidR="008E765F" w:rsidRPr="00822EBF" w:rsidRDefault="008E765F" w:rsidP="00611251">
            <w:pPr>
              <w:pStyle w:val="RCTstable"/>
            </w:pPr>
            <w:r w:rsidRPr="00822EBF">
              <w:t xml:space="preserve">Allocation concealment </w:t>
            </w:r>
          </w:p>
        </w:tc>
        <w:tc>
          <w:tcPr>
            <w:tcW w:w="1275" w:type="dxa"/>
            <w:shd w:val="clear" w:color="D9E2F3" w:themeColor="accent1" w:themeTint="33" w:fill="FFC000" w:themeFill="accent4"/>
          </w:tcPr>
          <w:p w14:paraId="4699B5A9" w14:textId="77777777" w:rsidR="008E765F" w:rsidRPr="00822EBF" w:rsidRDefault="008E765F" w:rsidP="00611251">
            <w:pPr>
              <w:pStyle w:val="RCTstable"/>
            </w:pPr>
            <w:r w:rsidRPr="00822EBF">
              <w:t>Unclear risk</w:t>
            </w:r>
          </w:p>
        </w:tc>
        <w:tc>
          <w:tcPr>
            <w:tcW w:w="11199" w:type="dxa"/>
            <w:shd w:val="clear" w:color="D9E2F3" w:themeColor="accent1" w:themeTint="33" w:fill="auto"/>
          </w:tcPr>
          <w:p w14:paraId="11DAF55B" w14:textId="77777777" w:rsidR="008E765F" w:rsidRPr="00822EBF" w:rsidRDefault="008E765F" w:rsidP="00611251">
            <w:pPr>
              <w:pStyle w:val="RCTstable"/>
            </w:pPr>
            <w:r w:rsidRPr="00822EBF">
              <w:t>Not described</w:t>
            </w:r>
            <w:r>
              <w:t>.</w:t>
            </w:r>
          </w:p>
        </w:tc>
      </w:tr>
      <w:tr w:rsidR="008E765F" w:rsidRPr="00822EBF" w14:paraId="32B966AA" w14:textId="77777777" w:rsidTr="005A5EBF">
        <w:trPr>
          <w:cantSplit/>
        </w:trPr>
        <w:tc>
          <w:tcPr>
            <w:tcW w:w="1560" w:type="dxa"/>
            <w:shd w:val="clear" w:color="D9E2F3" w:themeColor="accent1" w:themeTint="33" w:fill="auto"/>
          </w:tcPr>
          <w:p w14:paraId="53813198" w14:textId="77777777" w:rsidR="008E765F" w:rsidRPr="00822EBF" w:rsidRDefault="008E765F" w:rsidP="00611251">
            <w:pPr>
              <w:pStyle w:val="RCTstable"/>
            </w:pPr>
            <w:r w:rsidRPr="00822EBF">
              <w:t>Performance bias</w:t>
            </w:r>
          </w:p>
        </w:tc>
        <w:tc>
          <w:tcPr>
            <w:tcW w:w="1275" w:type="dxa"/>
            <w:shd w:val="clear" w:color="D9E2F3" w:themeColor="accent1" w:themeTint="33" w:fill="FF4D19"/>
          </w:tcPr>
          <w:p w14:paraId="1E58860A" w14:textId="77777777" w:rsidR="008E765F" w:rsidRPr="00822EBF" w:rsidRDefault="008E765F" w:rsidP="00611251">
            <w:pPr>
              <w:pStyle w:val="RCTstable"/>
            </w:pPr>
            <w:r w:rsidRPr="00822EBF">
              <w:t>High risk</w:t>
            </w:r>
          </w:p>
        </w:tc>
        <w:tc>
          <w:tcPr>
            <w:tcW w:w="11199" w:type="dxa"/>
            <w:shd w:val="clear" w:color="D9E2F3" w:themeColor="accent1" w:themeTint="33" w:fill="auto"/>
          </w:tcPr>
          <w:p w14:paraId="451ADDBD" w14:textId="77777777" w:rsidR="008E765F" w:rsidRPr="00822EBF" w:rsidRDefault="008E765F" w:rsidP="00611251">
            <w:pPr>
              <w:pStyle w:val="RCTstable"/>
            </w:pPr>
            <w:r w:rsidRPr="00822EBF">
              <w:t>Blinding of women and trial personnel not considered</w:t>
            </w:r>
            <w:r>
              <w:t xml:space="preserve"> </w:t>
            </w:r>
            <w:r w:rsidRPr="00822EBF">
              <w:t>feasible in view of the intervention and control</w:t>
            </w:r>
            <w:r>
              <w:t>.</w:t>
            </w:r>
          </w:p>
        </w:tc>
      </w:tr>
      <w:tr w:rsidR="008E765F" w:rsidRPr="00822EBF" w14:paraId="779D2949" w14:textId="77777777" w:rsidTr="005A5EBF">
        <w:trPr>
          <w:cantSplit/>
        </w:trPr>
        <w:tc>
          <w:tcPr>
            <w:tcW w:w="1560" w:type="dxa"/>
            <w:shd w:val="clear" w:color="D9E2F3" w:themeColor="accent1" w:themeTint="33" w:fill="auto"/>
          </w:tcPr>
          <w:p w14:paraId="0DA45AC8" w14:textId="77777777" w:rsidR="008E765F" w:rsidRPr="00822EBF" w:rsidRDefault="008E765F" w:rsidP="00611251">
            <w:pPr>
              <w:pStyle w:val="RCTstable"/>
            </w:pPr>
            <w:r w:rsidRPr="00822EBF">
              <w:t>Detection bias</w:t>
            </w:r>
          </w:p>
        </w:tc>
        <w:tc>
          <w:tcPr>
            <w:tcW w:w="1275" w:type="dxa"/>
            <w:shd w:val="clear" w:color="D9E2F3" w:themeColor="accent1" w:themeTint="33" w:fill="FFC000" w:themeFill="accent4"/>
          </w:tcPr>
          <w:p w14:paraId="753B6805" w14:textId="77777777" w:rsidR="008E765F" w:rsidRPr="00822EBF" w:rsidRDefault="008E765F" w:rsidP="00611251">
            <w:pPr>
              <w:pStyle w:val="RCTstable"/>
            </w:pPr>
            <w:r w:rsidRPr="00822EBF">
              <w:t>Unclear risk</w:t>
            </w:r>
          </w:p>
        </w:tc>
        <w:tc>
          <w:tcPr>
            <w:tcW w:w="11199" w:type="dxa"/>
            <w:shd w:val="clear" w:color="D9E2F3" w:themeColor="accent1" w:themeTint="33" w:fill="auto"/>
          </w:tcPr>
          <w:p w14:paraId="03127EF5" w14:textId="77777777" w:rsidR="008E765F" w:rsidRPr="00822EBF" w:rsidRDefault="008E765F" w:rsidP="00611251">
            <w:pPr>
              <w:pStyle w:val="RCTstable"/>
            </w:pPr>
            <w:r w:rsidRPr="00822EBF">
              <w:t>Not described</w:t>
            </w:r>
            <w:r>
              <w:t>.</w:t>
            </w:r>
          </w:p>
        </w:tc>
      </w:tr>
      <w:tr w:rsidR="008E765F" w:rsidRPr="00822EBF" w14:paraId="0B710305" w14:textId="77777777" w:rsidTr="005A5EBF">
        <w:trPr>
          <w:cantSplit/>
        </w:trPr>
        <w:tc>
          <w:tcPr>
            <w:tcW w:w="1560" w:type="dxa"/>
            <w:shd w:val="clear" w:color="D9E2F3" w:themeColor="accent1" w:themeTint="33" w:fill="auto"/>
          </w:tcPr>
          <w:p w14:paraId="6345BCC5" w14:textId="77777777" w:rsidR="008E765F" w:rsidRPr="00822EBF" w:rsidRDefault="008E765F" w:rsidP="00611251">
            <w:pPr>
              <w:pStyle w:val="RCTstable"/>
            </w:pPr>
            <w:r w:rsidRPr="00822EBF">
              <w:t>Incomplete outcome data</w:t>
            </w:r>
          </w:p>
        </w:tc>
        <w:tc>
          <w:tcPr>
            <w:tcW w:w="1275" w:type="dxa"/>
            <w:shd w:val="clear" w:color="D9E2F3" w:themeColor="accent1" w:themeTint="33" w:fill="70AD47" w:themeFill="accent6"/>
          </w:tcPr>
          <w:p w14:paraId="0567CE07"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7A578AB4" w14:textId="77777777" w:rsidR="008E765F" w:rsidRPr="00822EBF" w:rsidRDefault="008E765F" w:rsidP="00611251">
            <w:pPr>
              <w:pStyle w:val="RCTstable"/>
            </w:pPr>
            <w:r>
              <w:t>Balanced attrition; 91% of intervention group and 92% of control group</w:t>
            </w:r>
            <w:r w:rsidRPr="00822EBF">
              <w:t xml:space="preserve"> were followed up and included in the</w:t>
            </w:r>
            <w:r>
              <w:t xml:space="preserve"> </w:t>
            </w:r>
            <w:r w:rsidRPr="00822EBF">
              <w:t>analyses</w:t>
            </w:r>
            <w:r>
              <w:t>, with reasons for attrition given.</w:t>
            </w:r>
          </w:p>
        </w:tc>
      </w:tr>
      <w:tr w:rsidR="008E765F" w:rsidRPr="00822EBF" w14:paraId="7DFE5CF6" w14:textId="77777777" w:rsidTr="005A5EBF">
        <w:trPr>
          <w:cantSplit/>
        </w:trPr>
        <w:tc>
          <w:tcPr>
            <w:tcW w:w="1560" w:type="dxa"/>
            <w:shd w:val="clear" w:color="D9E2F3" w:themeColor="accent1" w:themeTint="33" w:fill="auto"/>
          </w:tcPr>
          <w:p w14:paraId="098D9263" w14:textId="77777777" w:rsidR="008E765F" w:rsidRPr="00822EBF" w:rsidRDefault="008E765F" w:rsidP="00611251">
            <w:pPr>
              <w:pStyle w:val="RCTstable"/>
            </w:pPr>
            <w:r w:rsidRPr="00822EBF">
              <w:t>Selective reporting</w:t>
            </w:r>
          </w:p>
        </w:tc>
        <w:tc>
          <w:tcPr>
            <w:tcW w:w="1275" w:type="dxa"/>
            <w:shd w:val="clear" w:color="D9E2F3" w:themeColor="accent1" w:themeTint="33" w:fill="FFC000" w:themeFill="accent4"/>
          </w:tcPr>
          <w:p w14:paraId="1735A2F4" w14:textId="77777777" w:rsidR="008E765F" w:rsidRPr="00822EBF" w:rsidRDefault="008E765F" w:rsidP="00611251">
            <w:pPr>
              <w:pStyle w:val="RCTstable"/>
            </w:pPr>
            <w:r w:rsidRPr="00822EBF">
              <w:t>Unclear risk</w:t>
            </w:r>
          </w:p>
        </w:tc>
        <w:tc>
          <w:tcPr>
            <w:tcW w:w="11199" w:type="dxa"/>
            <w:shd w:val="clear" w:color="D9E2F3" w:themeColor="accent1" w:themeTint="33" w:fill="auto"/>
          </w:tcPr>
          <w:p w14:paraId="7FB92CF3" w14:textId="77777777" w:rsidR="008E765F" w:rsidRPr="00822EBF" w:rsidRDefault="008E765F" w:rsidP="00611251">
            <w:pPr>
              <w:pStyle w:val="RCTstable"/>
            </w:pPr>
            <w:r w:rsidRPr="00822EBF">
              <w:t>With no access to a trial protocol, it was not possible to</w:t>
            </w:r>
            <w:r>
              <w:t xml:space="preserve"> </w:t>
            </w:r>
            <w:r w:rsidRPr="00822EBF">
              <w:t>confidently assess selective reporting</w:t>
            </w:r>
            <w:r>
              <w:t>.</w:t>
            </w:r>
          </w:p>
        </w:tc>
      </w:tr>
      <w:tr w:rsidR="008E765F" w:rsidRPr="00822EBF" w14:paraId="119D0826" w14:textId="77777777" w:rsidTr="005A5EBF">
        <w:trPr>
          <w:cantSplit/>
        </w:trPr>
        <w:tc>
          <w:tcPr>
            <w:tcW w:w="1560" w:type="dxa"/>
            <w:shd w:val="clear" w:color="D9E2F3" w:themeColor="accent1" w:themeTint="33" w:fill="auto"/>
          </w:tcPr>
          <w:p w14:paraId="22413EC8" w14:textId="77777777" w:rsidR="008E765F" w:rsidRPr="00822EBF" w:rsidRDefault="008E765F" w:rsidP="00611251">
            <w:pPr>
              <w:pStyle w:val="RCTstable"/>
            </w:pPr>
            <w:r w:rsidRPr="00822EBF">
              <w:t xml:space="preserve">Other limitations </w:t>
            </w:r>
          </w:p>
        </w:tc>
        <w:tc>
          <w:tcPr>
            <w:tcW w:w="1275" w:type="dxa"/>
            <w:shd w:val="clear" w:color="D9E2F3" w:themeColor="accent1" w:themeTint="33" w:fill="FFC000" w:themeFill="accent4"/>
          </w:tcPr>
          <w:p w14:paraId="3C124A69" w14:textId="77777777" w:rsidR="008E765F" w:rsidRPr="00822EBF" w:rsidRDefault="008E765F" w:rsidP="00611251">
            <w:pPr>
              <w:pStyle w:val="RCTstable"/>
            </w:pPr>
            <w:r w:rsidRPr="00822EBF">
              <w:t>Unclear risk</w:t>
            </w:r>
          </w:p>
        </w:tc>
        <w:tc>
          <w:tcPr>
            <w:tcW w:w="11199" w:type="dxa"/>
            <w:shd w:val="clear" w:color="D9E2F3" w:themeColor="accent1" w:themeTint="33" w:fill="auto"/>
          </w:tcPr>
          <w:p w14:paraId="24BD6A20" w14:textId="77777777" w:rsidR="008E765F" w:rsidRPr="00822EBF" w:rsidRDefault="008E765F" w:rsidP="00611251">
            <w:pPr>
              <w:pStyle w:val="RCTstable"/>
            </w:pPr>
            <w:r w:rsidRPr="00822EBF">
              <w:t>Limited methodological detail provided; insufficient information</w:t>
            </w:r>
            <w:r>
              <w:t xml:space="preserve"> </w:t>
            </w:r>
            <w:r w:rsidRPr="00822EBF">
              <w:t>to determine risk of other bias</w:t>
            </w:r>
            <w:r>
              <w:t>.</w:t>
            </w:r>
          </w:p>
        </w:tc>
      </w:tr>
      <w:tr w:rsidR="008E765F" w:rsidRPr="0048317A" w14:paraId="662B7E02" w14:textId="77777777" w:rsidTr="005A5EBF">
        <w:trPr>
          <w:cantSplit/>
        </w:trPr>
        <w:tc>
          <w:tcPr>
            <w:tcW w:w="14034" w:type="dxa"/>
            <w:gridSpan w:val="3"/>
            <w:shd w:val="solid" w:color="D9E2F3" w:themeColor="accent1" w:themeTint="33" w:fill="auto"/>
          </w:tcPr>
          <w:p w14:paraId="504E47F6" w14:textId="0C0EE432" w:rsidR="008E765F" w:rsidRPr="0048317A" w:rsidRDefault="008E765F" w:rsidP="002747EA">
            <w:pPr>
              <w:pStyle w:val="RCTstable"/>
              <w:keepNext/>
              <w:rPr>
                <w:b/>
              </w:rPr>
            </w:pPr>
            <w:r w:rsidRPr="0025597C">
              <w:rPr>
                <w:rFonts w:ascii="Century Gothic" w:hAnsi="Century Gothic"/>
                <w:b/>
                <w:noProof/>
              </w:rPr>
              <w:t>Willcox et al 2017</w:t>
            </w:r>
            <w:r>
              <w:fldChar w:fldCharType="begin"/>
            </w:r>
            <w:r w:rsidR="002747EA">
              <w:instrText xml:space="preserve"> ADDIN EN.CITE &lt;EndNote&gt;&lt;Cite&gt;&lt;Author&gt;Willcox&lt;/Author&gt;&lt;Year&gt;2017&lt;/Year&gt;&lt;RecNum&gt;965&lt;/RecNum&gt;&lt;DisplayText&gt;&lt;style face="superscript" font="Trebuchet MS" size="9"&gt;500&lt;/style&gt;&lt;/DisplayText&gt;&lt;record&gt;&lt;rec-number&gt;965&lt;/rec-number&gt;&lt;foreign-keys&gt;&lt;key app="EN" db-id="exvasrfx2dtraoesasxp2szsxa2df502592x" timestamp="1552950079"&gt;965&lt;/key&gt;&lt;key app="ENWeb" db-id=""&gt;0&lt;/key&gt;&lt;/foreign-keys&gt;&lt;ref-type name="Journal Article"&gt;17&lt;/ref-type&gt;&lt;contributors&gt;&lt;authors&gt;&lt;author&gt;Willcox, J.C.,&lt;/author&gt;&lt;author&gt;Wilkinson, S.A.,&lt;/author&gt;&lt;author&gt;Lappas, M.,&lt;/author&gt;&lt;author&gt;Ball, K.,&lt;/author&gt;&lt;author&gt;Crawford, D.,&lt;/author&gt;&lt;author&gt;McCarthy, E.A.,&lt;/author&gt;&lt;author&gt;Fjeldsoe, B.,&lt;/author&gt;&lt;/authors&gt;&lt;/contributors&gt;&lt;auth-address&gt;Departments of Medicine, Public Health, and Ob/Gyn, Temple University, Philadelphia, PA, USA.&lt;/auth-address&gt;&lt;titles&gt;&lt;title&gt;A mobile health intervention promoting healthy gestational weight gain for women entering pregnancy at a high body mass index: the txt4two pilot randomised controlled trial&lt;/title&gt;&lt;secondary-title&gt;BJOG&lt;/secondary-title&gt;&lt;/titles&gt;&lt;periodical&gt;&lt;full-title&gt;BJOG&lt;/full-title&gt;&lt;/periodical&gt;&lt;pages&gt;1718-28&lt;/pages&gt;&lt;volume&gt;124&lt;/volume&gt;&lt;number&gt;11&lt;/number&gt;&lt;edition&gt;2017/04/20&lt;/edition&gt;&lt;dates&gt;&lt;year&gt;2017&lt;/year&gt;&lt;pub-dates&gt;&lt;date&gt;Oct&lt;/date&gt;&lt;/pub-dates&gt;&lt;/dates&gt;&lt;isbn&gt;1471-0528 (Electronic)&amp;#xD;1470-0328 (Linking)&lt;/isbn&gt;&lt;accession-num&gt;28422398&lt;/accession-num&gt;&lt;urls&gt;&lt;related-urls&gt;&lt;url&gt;https://www.ncbi.nlm.nih.gov/pubmed/28422398&lt;/url&gt;&lt;/related-urls&gt;&lt;/urls&gt;&lt;electronic-resource-num&gt;10.1111/1471-0528.14693&lt;/electronic-resource-num&gt;&lt;/record&gt;&lt;/Cite&gt;&lt;/EndNote&gt;</w:instrText>
            </w:r>
            <w:r>
              <w:fldChar w:fldCharType="separate"/>
            </w:r>
            <w:r w:rsidR="002747EA" w:rsidRPr="002747EA">
              <w:rPr>
                <w:noProof/>
                <w:sz w:val="18"/>
                <w:vertAlign w:val="superscript"/>
              </w:rPr>
              <w:t>500</w:t>
            </w:r>
            <w:r>
              <w:fldChar w:fldCharType="end"/>
            </w:r>
          </w:p>
        </w:tc>
      </w:tr>
      <w:tr w:rsidR="008E765F" w:rsidRPr="00822EBF" w14:paraId="712DD24D" w14:textId="77777777" w:rsidTr="005A5EBF">
        <w:trPr>
          <w:cantSplit/>
        </w:trPr>
        <w:tc>
          <w:tcPr>
            <w:tcW w:w="1560" w:type="dxa"/>
            <w:shd w:val="clear" w:color="D9E2F3" w:themeColor="accent1" w:themeTint="33" w:fill="auto"/>
          </w:tcPr>
          <w:p w14:paraId="2D8E042B" w14:textId="77777777" w:rsidR="008E765F" w:rsidRPr="00822EBF" w:rsidRDefault="008E765F" w:rsidP="006045AE">
            <w:pPr>
              <w:pStyle w:val="RCTstable"/>
              <w:keepNext/>
            </w:pPr>
            <w:r w:rsidRPr="00822EBF">
              <w:t>Random sequence generation</w:t>
            </w:r>
          </w:p>
        </w:tc>
        <w:tc>
          <w:tcPr>
            <w:tcW w:w="1275" w:type="dxa"/>
            <w:shd w:val="clear" w:color="D9E2F3" w:themeColor="accent1" w:themeTint="33" w:fill="70AD47" w:themeFill="accent6"/>
          </w:tcPr>
          <w:p w14:paraId="3C42BF9C" w14:textId="77777777" w:rsidR="008E765F" w:rsidRPr="00822EBF" w:rsidRDefault="008E765F" w:rsidP="006045AE">
            <w:pPr>
              <w:pStyle w:val="RCTstable"/>
              <w:keepNext/>
            </w:pPr>
            <w:r w:rsidRPr="00822EBF">
              <w:t>Low risk</w:t>
            </w:r>
          </w:p>
        </w:tc>
        <w:tc>
          <w:tcPr>
            <w:tcW w:w="11199" w:type="dxa"/>
            <w:shd w:val="clear" w:color="D9E2F3" w:themeColor="accent1" w:themeTint="33" w:fill="auto"/>
          </w:tcPr>
          <w:p w14:paraId="67BDA347" w14:textId="77777777" w:rsidR="008E765F" w:rsidRPr="00822EBF" w:rsidRDefault="008E765F" w:rsidP="006045AE">
            <w:pPr>
              <w:pStyle w:val="RCTstable"/>
              <w:keepNext/>
            </w:pPr>
            <w:r>
              <w:t>“</w:t>
            </w:r>
            <w:r w:rsidRPr="00822EBF">
              <w:t>Randomisation utilised computer-generated random numbers.</w:t>
            </w:r>
            <w:r>
              <w:t>”</w:t>
            </w:r>
          </w:p>
        </w:tc>
      </w:tr>
      <w:tr w:rsidR="008E765F" w:rsidRPr="00822EBF" w14:paraId="1CEBEF03" w14:textId="77777777" w:rsidTr="005A5EBF">
        <w:trPr>
          <w:cantSplit/>
        </w:trPr>
        <w:tc>
          <w:tcPr>
            <w:tcW w:w="1560" w:type="dxa"/>
            <w:shd w:val="clear" w:color="D9E2F3" w:themeColor="accent1" w:themeTint="33" w:fill="auto"/>
          </w:tcPr>
          <w:p w14:paraId="05E9C950" w14:textId="77777777" w:rsidR="008E765F" w:rsidRPr="00822EBF" w:rsidRDefault="008E765F" w:rsidP="006045AE">
            <w:pPr>
              <w:pStyle w:val="RCTstable"/>
              <w:keepNext/>
            </w:pPr>
            <w:r w:rsidRPr="00822EBF">
              <w:t xml:space="preserve">Allocation concealment </w:t>
            </w:r>
          </w:p>
        </w:tc>
        <w:tc>
          <w:tcPr>
            <w:tcW w:w="1275" w:type="dxa"/>
            <w:shd w:val="clear" w:color="D9E2F3" w:themeColor="accent1" w:themeTint="33" w:fill="70AD47" w:themeFill="accent6"/>
          </w:tcPr>
          <w:p w14:paraId="74DCC6EB" w14:textId="77777777" w:rsidR="008E765F" w:rsidRPr="00822EBF" w:rsidRDefault="008E765F" w:rsidP="006045AE">
            <w:pPr>
              <w:pStyle w:val="RCTstable"/>
              <w:keepNext/>
            </w:pPr>
            <w:r w:rsidRPr="00822EBF">
              <w:t>Low risk</w:t>
            </w:r>
          </w:p>
        </w:tc>
        <w:tc>
          <w:tcPr>
            <w:tcW w:w="11199" w:type="dxa"/>
            <w:shd w:val="clear" w:color="D9E2F3" w:themeColor="accent1" w:themeTint="33" w:fill="auto"/>
          </w:tcPr>
          <w:p w14:paraId="54C822CD" w14:textId="77777777" w:rsidR="008E765F" w:rsidRPr="00822EBF" w:rsidRDefault="008E765F" w:rsidP="006045AE">
            <w:pPr>
              <w:pStyle w:val="RCTstable"/>
              <w:keepNext/>
            </w:pPr>
            <w:r>
              <w:t>“</w:t>
            </w:r>
            <w:r w:rsidRPr="00822EBF">
              <w:t>Numbered cards allocating women to either the intervention or control groups were placed in opaque, sequentially numbered envelopes.</w:t>
            </w:r>
            <w:r>
              <w:t>”</w:t>
            </w:r>
          </w:p>
        </w:tc>
      </w:tr>
      <w:tr w:rsidR="008E765F" w:rsidRPr="00822EBF" w14:paraId="49A2B54B" w14:textId="77777777" w:rsidTr="005A5EBF">
        <w:trPr>
          <w:cantSplit/>
        </w:trPr>
        <w:tc>
          <w:tcPr>
            <w:tcW w:w="1560" w:type="dxa"/>
            <w:shd w:val="clear" w:color="D9E2F3" w:themeColor="accent1" w:themeTint="33" w:fill="auto"/>
          </w:tcPr>
          <w:p w14:paraId="223D0615" w14:textId="77777777" w:rsidR="008E765F" w:rsidRPr="00822EBF" w:rsidRDefault="008E765F" w:rsidP="006045AE">
            <w:pPr>
              <w:pStyle w:val="RCTstable"/>
              <w:keepNext/>
            </w:pPr>
            <w:r w:rsidRPr="00822EBF">
              <w:t>Performance bias</w:t>
            </w:r>
          </w:p>
        </w:tc>
        <w:tc>
          <w:tcPr>
            <w:tcW w:w="1275" w:type="dxa"/>
            <w:shd w:val="clear" w:color="D9E2F3" w:themeColor="accent1" w:themeTint="33" w:fill="FF4D19"/>
          </w:tcPr>
          <w:p w14:paraId="1A1F0BC1" w14:textId="77777777" w:rsidR="008E765F" w:rsidRPr="00822EBF" w:rsidRDefault="008E765F" w:rsidP="006045AE">
            <w:pPr>
              <w:pStyle w:val="RCTstable"/>
              <w:keepNext/>
            </w:pPr>
            <w:r w:rsidRPr="00822EBF">
              <w:t>High risk</w:t>
            </w:r>
          </w:p>
        </w:tc>
        <w:tc>
          <w:tcPr>
            <w:tcW w:w="11199" w:type="dxa"/>
            <w:shd w:val="clear" w:color="D9E2F3" w:themeColor="accent1" w:themeTint="33" w:fill="auto"/>
          </w:tcPr>
          <w:p w14:paraId="3412A077" w14:textId="77777777" w:rsidR="008E765F" w:rsidRPr="00822EBF" w:rsidRDefault="008E765F" w:rsidP="006045AE">
            <w:pPr>
              <w:pStyle w:val="RCTstable"/>
              <w:keepNext/>
            </w:pPr>
            <w:r w:rsidRPr="00822EBF">
              <w:t>Given the nature of the intervention, participants could not be blinded to group assignment.</w:t>
            </w:r>
          </w:p>
        </w:tc>
      </w:tr>
      <w:tr w:rsidR="008E765F" w:rsidRPr="00822EBF" w14:paraId="72AE4A73" w14:textId="77777777" w:rsidTr="005A5EBF">
        <w:trPr>
          <w:cantSplit/>
        </w:trPr>
        <w:tc>
          <w:tcPr>
            <w:tcW w:w="1560" w:type="dxa"/>
            <w:shd w:val="clear" w:color="D9E2F3" w:themeColor="accent1" w:themeTint="33" w:fill="auto"/>
          </w:tcPr>
          <w:p w14:paraId="0211E3B4" w14:textId="77777777" w:rsidR="008E765F" w:rsidRPr="00822EBF" w:rsidRDefault="008E765F" w:rsidP="00611251">
            <w:pPr>
              <w:pStyle w:val="RCTstable"/>
            </w:pPr>
            <w:r w:rsidRPr="00822EBF">
              <w:t>Detection bias</w:t>
            </w:r>
          </w:p>
        </w:tc>
        <w:tc>
          <w:tcPr>
            <w:tcW w:w="1275" w:type="dxa"/>
            <w:shd w:val="clear" w:color="D9E2F3" w:themeColor="accent1" w:themeTint="33" w:fill="70AD47" w:themeFill="accent6"/>
          </w:tcPr>
          <w:p w14:paraId="0359219F"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0D6B9135" w14:textId="77777777" w:rsidR="008E765F" w:rsidRPr="00822EBF" w:rsidRDefault="008E765F" w:rsidP="00611251">
            <w:pPr>
              <w:pStyle w:val="RCTstable"/>
            </w:pPr>
            <w:r>
              <w:t>“</w:t>
            </w:r>
            <w:r w:rsidRPr="00822EBF">
              <w:t>The participant group allocation was re-coded by an independent researcher to ensure that the data analyst was blinded to allocation.</w:t>
            </w:r>
            <w:r>
              <w:t>”</w:t>
            </w:r>
          </w:p>
        </w:tc>
      </w:tr>
      <w:tr w:rsidR="008E765F" w:rsidRPr="00822EBF" w14:paraId="242E4EA0" w14:textId="77777777" w:rsidTr="005A5EBF">
        <w:trPr>
          <w:cantSplit/>
        </w:trPr>
        <w:tc>
          <w:tcPr>
            <w:tcW w:w="1560" w:type="dxa"/>
            <w:shd w:val="clear" w:color="D9E2F3" w:themeColor="accent1" w:themeTint="33" w:fill="auto"/>
          </w:tcPr>
          <w:p w14:paraId="236B152D" w14:textId="77777777" w:rsidR="008E765F" w:rsidRPr="00822EBF" w:rsidRDefault="008E765F" w:rsidP="00611251">
            <w:pPr>
              <w:pStyle w:val="RCTstable"/>
            </w:pPr>
            <w:r w:rsidRPr="00822EBF">
              <w:t>Incomplete outcome data</w:t>
            </w:r>
          </w:p>
        </w:tc>
        <w:tc>
          <w:tcPr>
            <w:tcW w:w="1275" w:type="dxa"/>
            <w:shd w:val="clear" w:color="D9E2F3" w:themeColor="accent1" w:themeTint="33" w:fill="FF4D19"/>
          </w:tcPr>
          <w:p w14:paraId="5E183716" w14:textId="77777777" w:rsidR="008E765F" w:rsidRPr="00822EBF" w:rsidRDefault="008E765F" w:rsidP="00611251">
            <w:pPr>
              <w:pStyle w:val="RCTstable"/>
            </w:pPr>
            <w:r w:rsidRPr="00822EBF">
              <w:t>High risk</w:t>
            </w:r>
          </w:p>
        </w:tc>
        <w:tc>
          <w:tcPr>
            <w:tcW w:w="11199" w:type="dxa"/>
            <w:shd w:val="clear" w:color="D9E2F3" w:themeColor="accent1" w:themeTint="33" w:fill="auto"/>
          </w:tcPr>
          <w:p w14:paraId="62063BBB" w14:textId="77777777" w:rsidR="008E765F" w:rsidRPr="00822EBF" w:rsidRDefault="008E765F" w:rsidP="00611251">
            <w:pPr>
              <w:pStyle w:val="RCTstable"/>
            </w:pPr>
            <w:r w:rsidRPr="00822EBF">
              <w:t>Four women from each arm withdrew early in the intervention due to miscarriage or pregnancy complications, and one woman withdrew from the intervention arm citing dislike of the intervention.</w:t>
            </w:r>
          </w:p>
        </w:tc>
      </w:tr>
      <w:tr w:rsidR="008E765F" w:rsidRPr="00822EBF" w14:paraId="0A52999D" w14:textId="77777777" w:rsidTr="005A5EBF">
        <w:trPr>
          <w:cantSplit/>
        </w:trPr>
        <w:tc>
          <w:tcPr>
            <w:tcW w:w="1560" w:type="dxa"/>
            <w:shd w:val="clear" w:color="D9E2F3" w:themeColor="accent1" w:themeTint="33" w:fill="auto"/>
          </w:tcPr>
          <w:p w14:paraId="1F8B13DD" w14:textId="77777777" w:rsidR="008E765F" w:rsidRPr="00822EBF" w:rsidRDefault="008E765F" w:rsidP="00611251">
            <w:pPr>
              <w:pStyle w:val="RCTstable"/>
            </w:pPr>
            <w:r w:rsidRPr="00822EBF">
              <w:t>Selective reporting</w:t>
            </w:r>
          </w:p>
        </w:tc>
        <w:tc>
          <w:tcPr>
            <w:tcW w:w="1275" w:type="dxa"/>
            <w:shd w:val="clear" w:color="D9E2F3" w:themeColor="accent1" w:themeTint="33" w:fill="70AD47" w:themeFill="accent6"/>
          </w:tcPr>
          <w:p w14:paraId="3585C08E" w14:textId="77777777" w:rsidR="008E765F" w:rsidRPr="00822EBF" w:rsidRDefault="008E765F" w:rsidP="00611251">
            <w:pPr>
              <w:pStyle w:val="RCTstable"/>
            </w:pPr>
            <w:r w:rsidRPr="00822EBF">
              <w:t>Low risk</w:t>
            </w:r>
          </w:p>
        </w:tc>
        <w:tc>
          <w:tcPr>
            <w:tcW w:w="11199" w:type="dxa"/>
            <w:shd w:val="clear" w:color="D9E2F3" w:themeColor="accent1" w:themeTint="33" w:fill="auto"/>
          </w:tcPr>
          <w:p w14:paraId="6738D50F" w14:textId="77777777" w:rsidR="008E765F" w:rsidRPr="00822EBF" w:rsidRDefault="008E765F" w:rsidP="00611251">
            <w:pPr>
              <w:pStyle w:val="RCTstable"/>
            </w:pPr>
            <w:r w:rsidRPr="00822EBF">
              <w:t>Pre-specified outcomes reported.</w:t>
            </w:r>
          </w:p>
        </w:tc>
      </w:tr>
      <w:tr w:rsidR="008E765F" w:rsidRPr="00822EBF" w14:paraId="6DBD9359" w14:textId="77777777" w:rsidTr="005A5EBF">
        <w:trPr>
          <w:cantSplit/>
        </w:trPr>
        <w:tc>
          <w:tcPr>
            <w:tcW w:w="1560" w:type="dxa"/>
            <w:shd w:val="clear" w:color="D9E2F3" w:themeColor="accent1" w:themeTint="33" w:fill="auto"/>
          </w:tcPr>
          <w:p w14:paraId="1DDBC480" w14:textId="77777777" w:rsidR="008E765F" w:rsidRPr="00822EBF" w:rsidRDefault="008E765F" w:rsidP="00611251">
            <w:pPr>
              <w:pStyle w:val="RCTstable"/>
            </w:pPr>
            <w:r w:rsidRPr="00822EBF">
              <w:t xml:space="preserve">Other limitations </w:t>
            </w:r>
          </w:p>
        </w:tc>
        <w:tc>
          <w:tcPr>
            <w:tcW w:w="1275" w:type="dxa"/>
            <w:shd w:val="clear" w:color="D9E2F3" w:themeColor="accent1" w:themeTint="33" w:fill="FFC000" w:themeFill="accent4"/>
          </w:tcPr>
          <w:p w14:paraId="130E1947" w14:textId="77777777" w:rsidR="008E765F" w:rsidRPr="00822EBF" w:rsidRDefault="008E765F" w:rsidP="00611251">
            <w:pPr>
              <w:pStyle w:val="RCTstable"/>
            </w:pPr>
            <w:r w:rsidRPr="00822EBF">
              <w:t>Unclear risk</w:t>
            </w:r>
          </w:p>
        </w:tc>
        <w:tc>
          <w:tcPr>
            <w:tcW w:w="11199" w:type="dxa"/>
            <w:shd w:val="clear" w:color="D9E2F3" w:themeColor="accent1" w:themeTint="33" w:fill="auto"/>
          </w:tcPr>
          <w:p w14:paraId="1EEC63CE" w14:textId="77777777" w:rsidR="008E765F" w:rsidRPr="00822EBF" w:rsidRDefault="008E765F" w:rsidP="00611251">
            <w:pPr>
              <w:pStyle w:val="RCTstable"/>
            </w:pPr>
            <w:r w:rsidRPr="00822EBF">
              <w:t>A higher proportion of the intervention group had lower household incomes than in the control group.</w:t>
            </w:r>
          </w:p>
        </w:tc>
      </w:tr>
    </w:tbl>
    <w:p w14:paraId="1CCAC268" w14:textId="77777777" w:rsidR="008E765F" w:rsidRPr="00C12274" w:rsidRDefault="008E765F" w:rsidP="008E765F"/>
    <w:p w14:paraId="2990DA09" w14:textId="77777777" w:rsidR="008E765F" w:rsidRPr="00C12274" w:rsidRDefault="008E765F" w:rsidP="008E765F">
      <w:pPr>
        <w:pStyle w:val="Heading1"/>
        <w:numPr>
          <w:ilvl w:val="0"/>
          <w:numId w:val="0"/>
        </w:numPr>
        <w:sectPr w:rsidR="008E765F" w:rsidRPr="00C12274" w:rsidSect="000E26CA">
          <w:pgSz w:w="16820" w:h="11900" w:orient="landscape"/>
          <w:pgMar w:top="1418" w:right="1134" w:bottom="1418" w:left="1134" w:header="709" w:footer="709" w:gutter="0"/>
          <w:cols w:space="708"/>
          <w:docGrid w:linePitch="360"/>
        </w:sectPr>
      </w:pPr>
    </w:p>
    <w:p w14:paraId="624B276F" w14:textId="63BC4A53" w:rsidR="00BF2BF6" w:rsidRDefault="00B92B93" w:rsidP="00BF2BF6">
      <w:pPr>
        <w:pStyle w:val="Heading2"/>
        <w:numPr>
          <w:ilvl w:val="0"/>
          <w:numId w:val="0"/>
        </w:numPr>
        <w:rPr>
          <w:lang w:val="en-AU"/>
        </w:rPr>
      </w:pPr>
      <w:bookmarkStart w:id="273" w:name="_Toc40956564"/>
      <w:r>
        <w:rPr>
          <w:lang w:val="en-AU"/>
        </w:rPr>
        <w:t>C</w:t>
      </w:r>
      <w:r w:rsidR="00BF2BF6">
        <w:rPr>
          <w:lang w:val="en-AU"/>
        </w:rPr>
        <w:tab/>
      </w:r>
      <w:r w:rsidR="00BF2BF6" w:rsidRPr="00C12274">
        <w:rPr>
          <w:lang w:val="en-AU"/>
        </w:rPr>
        <w:t>Analyses</w:t>
      </w:r>
      <w:bookmarkEnd w:id="244"/>
      <w:bookmarkEnd w:id="273"/>
      <w:r w:rsidR="00BF2BF6">
        <w:rPr>
          <w:lang w:val="en-AU"/>
        </w:rPr>
        <w:t xml:space="preserve"> </w:t>
      </w:r>
    </w:p>
    <w:p w14:paraId="345E30A8" w14:textId="6BBCA966" w:rsidR="00E760BE" w:rsidRDefault="00D9689A" w:rsidP="008E765F">
      <w:pPr>
        <w:pStyle w:val="Heading3"/>
        <w:numPr>
          <w:ilvl w:val="0"/>
          <w:numId w:val="0"/>
        </w:numPr>
        <w:rPr>
          <w:lang w:val="en-AU"/>
        </w:rPr>
      </w:pPr>
      <w:bookmarkStart w:id="274" w:name="_Toc40956565"/>
      <w:r>
        <w:rPr>
          <w:lang w:val="en-AU"/>
        </w:rPr>
        <w:t xml:space="preserve">Comparison 1: </w:t>
      </w:r>
      <w:r w:rsidR="00E760BE">
        <w:rPr>
          <w:lang w:val="en-AU"/>
        </w:rPr>
        <w:t>Probiotics versus placebo</w:t>
      </w:r>
      <w:bookmarkEnd w:id="274"/>
    </w:p>
    <w:p w14:paraId="05C46903" w14:textId="5AFD486B" w:rsidR="00E760BE" w:rsidRDefault="00E760BE" w:rsidP="00E760BE">
      <w:pPr>
        <w:pStyle w:val="Heading5"/>
        <w:rPr>
          <w:lang w:val="en-AU"/>
        </w:rPr>
      </w:pPr>
      <w:r>
        <w:rPr>
          <w:lang w:val="en-AU"/>
        </w:rPr>
        <w:t>Maternal outcomes</w:t>
      </w:r>
    </w:p>
    <w:p w14:paraId="0A26D4EB" w14:textId="3444EF42" w:rsidR="00E760BE" w:rsidRDefault="00E760BE" w:rsidP="00E760BE">
      <w:pPr>
        <w:pStyle w:val="Heading6"/>
      </w:pPr>
      <w:bookmarkStart w:id="275" w:name="_Ref32819065"/>
      <w:r w:rsidRPr="00E760BE">
        <w:t>1.1</w:t>
      </w:r>
      <w:r w:rsidRPr="00E760BE">
        <w:tab/>
      </w:r>
      <w:r>
        <w:t>Gestational diabetes</w:t>
      </w:r>
      <w:bookmarkEnd w:id="275"/>
    </w:p>
    <w:p w14:paraId="50A6A0B8" w14:textId="5DC2455E" w:rsidR="00DF7920" w:rsidRDefault="006D2F20" w:rsidP="00DF7920">
      <w:pPr>
        <w:pStyle w:val="Figure"/>
      </w:pPr>
      <w:r>
        <w:rPr>
          <w:noProof/>
          <w:lang w:val="en-AU" w:eastAsia="en-AU"/>
        </w:rPr>
        <w:drawing>
          <wp:inline distT="0" distB="0" distL="0" distR="0" wp14:anchorId="00EC1286" wp14:editId="3C49508C">
            <wp:extent cx="5756275" cy="262255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DM.png"/>
                    <pic:cNvPicPr/>
                  </pic:nvPicPr>
                  <pic:blipFill>
                    <a:blip r:embed="rId45">
                      <a:extLst>
                        <a:ext uri="{28A0092B-C50C-407E-A947-70E740481C1C}">
                          <a14:useLocalDpi xmlns:a14="http://schemas.microsoft.com/office/drawing/2010/main" val="0"/>
                        </a:ext>
                      </a:extLst>
                    </a:blip>
                    <a:stretch>
                      <a:fillRect/>
                    </a:stretch>
                  </pic:blipFill>
                  <pic:spPr>
                    <a:xfrm>
                      <a:off x="0" y="0"/>
                      <a:ext cx="5756275" cy="2622550"/>
                    </a:xfrm>
                    <a:prstGeom prst="rect">
                      <a:avLst/>
                    </a:prstGeom>
                  </pic:spPr>
                </pic:pic>
              </a:graphicData>
            </a:graphic>
          </wp:inline>
        </w:drawing>
      </w:r>
    </w:p>
    <w:p w14:paraId="2BF6C088" w14:textId="107A25D6" w:rsidR="00E760BE" w:rsidRDefault="00E760BE" w:rsidP="00DF7920">
      <w:pPr>
        <w:pStyle w:val="Heading6"/>
      </w:pPr>
      <w:bookmarkStart w:id="276" w:name="_Ref32819098"/>
      <w:r>
        <w:t>1.2</w:t>
      </w:r>
      <w:r>
        <w:tab/>
        <w:t>Gestational hypertension</w:t>
      </w:r>
      <w:bookmarkEnd w:id="276"/>
    </w:p>
    <w:p w14:paraId="23708FAF" w14:textId="2349E487" w:rsidR="00DF7920" w:rsidRDefault="006D2F20" w:rsidP="00DF7920">
      <w:pPr>
        <w:pStyle w:val="Figure"/>
      </w:pPr>
      <w:r>
        <w:rPr>
          <w:noProof/>
          <w:lang w:val="en-AU" w:eastAsia="en-AU"/>
        </w:rPr>
        <w:drawing>
          <wp:inline distT="0" distB="0" distL="0" distR="0" wp14:anchorId="64D0CB5C" wp14:editId="0649E5D3">
            <wp:extent cx="5756275" cy="2134870"/>
            <wp:effectExtent l="0" t="0" r="952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HBP.png"/>
                    <pic:cNvPicPr/>
                  </pic:nvPicPr>
                  <pic:blipFill>
                    <a:blip r:embed="rId46">
                      <a:extLst>
                        <a:ext uri="{28A0092B-C50C-407E-A947-70E740481C1C}">
                          <a14:useLocalDpi xmlns:a14="http://schemas.microsoft.com/office/drawing/2010/main" val="0"/>
                        </a:ext>
                      </a:extLst>
                    </a:blip>
                    <a:stretch>
                      <a:fillRect/>
                    </a:stretch>
                  </pic:blipFill>
                  <pic:spPr>
                    <a:xfrm>
                      <a:off x="0" y="0"/>
                      <a:ext cx="5756275" cy="2134870"/>
                    </a:xfrm>
                    <a:prstGeom prst="rect">
                      <a:avLst/>
                    </a:prstGeom>
                  </pic:spPr>
                </pic:pic>
              </a:graphicData>
            </a:graphic>
          </wp:inline>
        </w:drawing>
      </w:r>
    </w:p>
    <w:p w14:paraId="539B8640" w14:textId="41442F44" w:rsidR="00E760BE" w:rsidRDefault="00E760BE" w:rsidP="00DF7920">
      <w:pPr>
        <w:pStyle w:val="Heading6"/>
      </w:pPr>
      <w:bookmarkStart w:id="277" w:name="_Ref32819223"/>
      <w:r>
        <w:t>1.3</w:t>
      </w:r>
      <w:r>
        <w:tab/>
        <w:t>Pre-eclampsia</w:t>
      </w:r>
      <w:bookmarkEnd w:id="277"/>
    </w:p>
    <w:p w14:paraId="3044E213" w14:textId="68EE8954" w:rsidR="00DF7920" w:rsidRDefault="006D2F20" w:rsidP="00DF7920">
      <w:pPr>
        <w:pStyle w:val="Figure"/>
      </w:pPr>
      <w:r>
        <w:rPr>
          <w:noProof/>
          <w:lang w:val="en-AU" w:eastAsia="en-AU"/>
        </w:rPr>
        <w:drawing>
          <wp:inline distT="0" distB="0" distL="0" distR="0" wp14:anchorId="22174C23" wp14:editId="0BA11B0A">
            <wp:extent cx="5756275" cy="2002155"/>
            <wp:effectExtent l="0" t="0" r="9525" b="444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reeclampsia.png"/>
                    <pic:cNvPicPr/>
                  </pic:nvPicPr>
                  <pic:blipFill>
                    <a:blip r:embed="rId47">
                      <a:extLst>
                        <a:ext uri="{28A0092B-C50C-407E-A947-70E740481C1C}">
                          <a14:useLocalDpi xmlns:a14="http://schemas.microsoft.com/office/drawing/2010/main" val="0"/>
                        </a:ext>
                      </a:extLst>
                    </a:blip>
                    <a:stretch>
                      <a:fillRect/>
                    </a:stretch>
                  </pic:blipFill>
                  <pic:spPr>
                    <a:xfrm>
                      <a:off x="0" y="0"/>
                      <a:ext cx="5756275" cy="2002155"/>
                    </a:xfrm>
                    <a:prstGeom prst="rect">
                      <a:avLst/>
                    </a:prstGeom>
                  </pic:spPr>
                </pic:pic>
              </a:graphicData>
            </a:graphic>
          </wp:inline>
        </w:drawing>
      </w:r>
    </w:p>
    <w:p w14:paraId="39D526F4" w14:textId="2458E537" w:rsidR="00E760BE" w:rsidRDefault="00E760BE" w:rsidP="00DF7920">
      <w:pPr>
        <w:pStyle w:val="Heading6"/>
      </w:pPr>
      <w:bookmarkStart w:id="278" w:name="_Ref32819293"/>
      <w:r>
        <w:t>1.4</w:t>
      </w:r>
      <w:r>
        <w:tab/>
        <w:t>Bacterial vaginosis</w:t>
      </w:r>
      <w:bookmarkEnd w:id="278"/>
    </w:p>
    <w:p w14:paraId="5DA1C0E7" w14:textId="43A8AD4A" w:rsidR="00DF7920" w:rsidRDefault="006D2F20" w:rsidP="00DF7920">
      <w:pPr>
        <w:pStyle w:val="Figure"/>
      </w:pPr>
      <w:r>
        <w:rPr>
          <w:noProof/>
          <w:lang w:val="en-AU" w:eastAsia="en-AU"/>
        </w:rPr>
        <w:drawing>
          <wp:inline distT="0" distB="0" distL="0" distR="0" wp14:anchorId="390CD2DD" wp14:editId="6D3510BF">
            <wp:extent cx="5756275" cy="2002155"/>
            <wp:effectExtent l="0" t="0" r="9525"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V.png"/>
                    <pic:cNvPicPr/>
                  </pic:nvPicPr>
                  <pic:blipFill>
                    <a:blip r:embed="rId48">
                      <a:extLst>
                        <a:ext uri="{28A0092B-C50C-407E-A947-70E740481C1C}">
                          <a14:useLocalDpi xmlns:a14="http://schemas.microsoft.com/office/drawing/2010/main" val="0"/>
                        </a:ext>
                      </a:extLst>
                    </a:blip>
                    <a:stretch>
                      <a:fillRect/>
                    </a:stretch>
                  </pic:blipFill>
                  <pic:spPr>
                    <a:xfrm>
                      <a:off x="0" y="0"/>
                      <a:ext cx="5756275" cy="2002155"/>
                    </a:xfrm>
                    <a:prstGeom prst="rect">
                      <a:avLst/>
                    </a:prstGeom>
                  </pic:spPr>
                </pic:pic>
              </a:graphicData>
            </a:graphic>
          </wp:inline>
        </w:drawing>
      </w:r>
    </w:p>
    <w:p w14:paraId="3AA105D1" w14:textId="77777777" w:rsidR="00E760BE" w:rsidRDefault="00E760BE" w:rsidP="00DF7920">
      <w:pPr>
        <w:pStyle w:val="Heading6"/>
      </w:pPr>
      <w:bookmarkStart w:id="279" w:name="_Ref32819630"/>
      <w:r>
        <w:t>1.5</w:t>
      </w:r>
      <w:r>
        <w:tab/>
        <w:t>Group B streptococcus</w:t>
      </w:r>
      <w:bookmarkEnd w:id="279"/>
    </w:p>
    <w:p w14:paraId="64C1F2E6" w14:textId="6095E610" w:rsidR="007858A4" w:rsidRDefault="007858A4" w:rsidP="00DF7920">
      <w:pPr>
        <w:pStyle w:val="Figure"/>
      </w:pPr>
      <w:r>
        <w:rPr>
          <w:noProof/>
          <w:lang w:val="en-AU" w:eastAsia="en-AU"/>
        </w:rPr>
        <w:drawing>
          <wp:inline distT="0" distB="0" distL="0" distR="0" wp14:anchorId="71A7D059" wp14:editId="699C821A">
            <wp:extent cx="5756275" cy="2085975"/>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BS.png"/>
                    <pic:cNvPicPr/>
                  </pic:nvPicPr>
                  <pic:blipFill>
                    <a:blip r:embed="rId49">
                      <a:extLst>
                        <a:ext uri="{28A0092B-C50C-407E-A947-70E740481C1C}">
                          <a14:useLocalDpi xmlns:a14="http://schemas.microsoft.com/office/drawing/2010/main" val="0"/>
                        </a:ext>
                      </a:extLst>
                    </a:blip>
                    <a:stretch>
                      <a:fillRect/>
                    </a:stretch>
                  </pic:blipFill>
                  <pic:spPr>
                    <a:xfrm>
                      <a:off x="0" y="0"/>
                      <a:ext cx="5756275" cy="2085975"/>
                    </a:xfrm>
                    <a:prstGeom prst="rect">
                      <a:avLst/>
                    </a:prstGeom>
                  </pic:spPr>
                </pic:pic>
              </a:graphicData>
            </a:graphic>
          </wp:inline>
        </w:drawing>
      </w:r>
    </w:p>
    <w:p w14:paraId="0107D3E7" w14:textId="298281BC" w:rsidR="00E760BE" w:rsidRDefault="00E760BE" w:rsidP="00DF7920">
      <w:pPr>
        <w:pStyle w:val="Heading6"/>
      </w:pPr>
      <w:bookmarkStart w:id="280" w:name="_Ref32819328"/>
      <w:r>
        <w:t>1.6</w:t>
      </w:r>
      <w:r>
        <w:tab/>
        <w:t>Caesarean section</w:t>
      </w:r>
      <w:bookmarkEnd w:id="280"/>
    </w:p>
    <w:p w14:paraId="36533954" w14:textId="2DC83DBD" w:rsidR="00DF7920" w:rsidRDefault="006D2F20" w:rsidP="00DF7920">
      <w:pPr>
        <w:pStyle w:val="Figure"/>
      </w:pPr>
      <w:r>
        <w:rPr>
          <w:noProof/>
          <w:lang w:val="en-AU" w:eastAsia="en-AU"/>
        </w:rPr>
        <w:drawing>
          <wp:inline distT="0" distB="0" distL="0" distR="0" wp14:anchorId="75F558F1" wp14:editId="43EC4F2C">
            <wp:extent cx="5756275" cy="335661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S.png"/>
                    <pic:cNvPicPr/>
                  </pic:nvPicPr>
                  <pic:blipFill>
                    <a:blip r:embed="rId50">
                      <a:extLst>
                        <a:ext uri="{28A0092B-C50C-407E-A947-70E740481C1C}">
                          <a14:useLocalDpi xmlns:a14="http://schemas.microsoft.com/office/drawing/2010/main" val="0"/>
                        </a:ext>
                      </a:extLst>
                    </a:blip>
                    <a:stretch>
                      <a:fillRect/>
                    </a:stretch>
                  </pic:blipFill>
                  <pic:spPr>
                    <a:xfrm>
                      <a:off x="0" y="0"/>
                      <a:ext cx="5756275" cy="3356610"/>
                    </a:xfrm>
                    <a:prstGeom prst="rect">
                      <a:avLst/>
                    </a:prstGeom>
                  </pic:spPr>
                </pic:pic>
              </a:graphicData>
            </a:graphic>
          </wp:inline>
        </w:drawing>
      </w:r>
    </w:p>
    <w:p w14:paraId="0EB7D3EE" w14:textId="5B2DC28C" w:rsidR="00E760BE" w:rsidRPr="00E760BE" w:rsidRDefault="00E760BE" w:rsidP="00E760BE">
      <w:pPr>
        <w:pStyle w:val="Heading5"/>
        <w:rPr>
          <w:lang w:val="en-AU"/>
        </w:rPr>
      </w:pPr>
      <w:r w:rsidRPr="00E760BE">
        <w:rPr>
          <w:lang w:val="en-AU"/>
        </w:rPr>
        <w:t>Infant outcomes</w:t>
      </w:r>
    </w:p>
    <w:p w14:paraId="3D4A01A4" w14:textId="1D2D0B5E" w:rsidR="00E760BE" w:rsidRDefault="00E760BE" w:rsidP="00DF7920">
      <w:pPr>
        <w:pStyle w:val="Heading6"/>
      </w:pPr>
      <w:bookmarkStart w:id="281" w:name="_Ref32819360"/>
      <w:r>
        <w:t>1.7</w:t>
      </w:r>
      <w:r>
        <w:tab/>
        <w:t>Perinatal death</w:t>
      </w:r>
      <w:bookmarkEnd w:id="281"/>
    </w:p>
    <w:p w14:paraId="0F7AE8DB" w14:textId="1895FBB0" w:rsidR="006D2F20" w:rsidRDefault="006D2F20" w:rsidP="006D2F20">
      <w:pPr>
        <w:pStyle w:val="Figure"/>
      </w:pPr>
      <w:r>
        <w:rPr>
          <w:noProof/>
          <w:lang w:val="en-AU" w:eastAsia="en-AU"/>
        </w:rPr>
        <w:drawing>
          <wp:inline distT="0" distB="0" distL="0" distR="0" wp14:anchorId="4CE54183" wp14:editId="47EE14CF">
            <wp:extent cx="5756275" cy="2514600"/>
            <wp:effectExtent l="0" t="0" r="952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erinatal death.png"/>
                    <pic:cNvPicPr/>
                  </pic:nvPicPr>
                  <pic:blipFill>
                    <a:blip r:embed="rId51">
                      <a:extLst>
                        <a:ext uri="{28A0092B-C50C-407E-A947-70E740481C1C}">
                          <a14:useLocalDpi xmlns:a14="http://schemas.microsoft.com/office/drawing/2010/main" val="0"/>
                        </a:ext>
                      </a:extLst>
                    </a:blip>
                    <a:stretch>
                      <a:fillRect/>
                    </a:stretch>
                  </pic:blipFill>
                  <pic:spPr>
                    <a:xfrm>
                      <a:off x="0" y="0"/>
                      <a:ext cx="5756275" cy="2514600"/>
                    </a:xfrm>
                    <a:prstGeom prst="rect">
                      <a:avLst/>
                    </a:prstGeom>
                  </pic:spPr>
                </pic:pic>
              </a:graphicData>
            </a:graphic>
          </wp:inline>
        </w:drawing>
      </w:r>
    </w:p>
    <w:p w14:paraId="058D6A20" w14:textId="752F7CE2" w:rsidR="00E760BE" w:rsidRDefault="00E760BE" w:rsidP="00DF7920">
      <w:pPr>
        <w:pStyle w:val="Heading6"/>
      </w:pPr>
      <w:bookmarkStart w:id="282" w:name="_Ref32819392"/>
      <w:r>
        <w:t>1.8</w:t>
      </w:r>
      <w:r>
        <w:tab/>
        <w:t>Preterm birth &lt;37 weeks</w:t>
      </w:r>
      <w:bookmarkEnd w:id="282"/>
    </w:p>
    <w:p w14:paraId="7943C35E" w14:textId="2845B122" w:rsidR="006D2F20" w:rsidRDefault="006D2F20" w:rsidP="006D2F20">
      <w:pPr>
        <w:pStyle w:val="Figure"/>
      </w:pPr>
      <w:r>
        <w:rPr>
          <w:noProof/>
          <w:lang w:val="en-AU" w:eastAsia="en-AU"/>
        </w:rPr>
        <w:drawing>
          <wp:inline distT="0" distB="0" distL="0" distR="0" wp14:anchorId="14A92232" wp14:editId="286808E7">
            <wp:extent cx="5756275" cy="3554730"/>
            <wp:effectExtent l="0" t="0" r="9525" b="12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reterm.png"/>
                    <pic:cNvPicPr/>
                  </pic:nvPicPr>
                  <pic:blipFill>
                    <a:blip r:embed="rId52">
                      <a:extLst>
                        <a:ext uri="{28A0092B-C50C-407E-A947-70E740481C1C}">
                          <a14:useLocalDpi xmlns:a14="http://schemas.microsoft.com/office/drawing/2010/main" val="0"/>
                        </a:ext>
                      </a:extLst>
                    </a:blip>
                    <a:stretch>
                      <a:fillRect/>
                    </a:stretch>
                  </pic:blipFill>
                  <pic:spPr>
                    <a:xfrm>
                      <a:off x="0" y="0"/>
                      <a:ext cx="5756275" cy="3554730"/>
                    </a:xfrm>
                    <a:prstGeom prst="rect">
                      <a:avLst/>
                    </a:prstGeom>
                  </pic:spPr>
                </pic:pic>
              </a:graphicData>
            </a:graphic>
          </wp:inline>
        </w:drawing>
      </w:r>
    </w:p>
    <w:p w14:paraId="500F474F" w14:textId="053AE043" w:rsidR="00E760BE" w:rsidRDefault="00E760BE" w:rsidP="00DF7920">
      <w:pPr>
        <w:pStyle w:val="Heading6"/>
      </w:pPr>
      <w:bookmarkStart w:id="283" w:name="_Ref32819423"/>
      <w:r>
        <w:t>1.9</w:t>
      </w:r>
      <w:r>
        <w:tab/>
        <w:t>Small for gestational age</w:t>
      </w:r>
      <w:bookmarkEnd w:id="283"/>
    </w:p>
    <w:p w14:paraId="37AAD4A0" w14:textId="03C88843" w:rsidR="006D2F20" w:rsidRDefault="006D2F20" w:rsidP="006D2F20">
      <w:pPr>
        <w:pStyle w:val="Figure"/>
      </w:pPr>
      <w:r>
        <w:rPr>
          <w:noProof/>
          <w:lang w:val="en-AU" w:eastAsia="en-AU"/>
        </w:rPr>
        <w:drawing>
          <wp:inline distT="0" distB="0" distL="0" distR="0" wp14:anchorId="3F20122F" wp14:editId="0ACDDAA7">
            <wp:extent cx="5756275" cy="2081530"/>
            <wp:effectExtent l="0" t="0" r="9525" b="127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GA.png"/>
                    <pic:cNvPicPr/>
                  </pic:nvPicPr>
                  <pic:blipFill>
                    <a:blip r:embed="rId53">
                      <a:extLst>
                        <a:ext uri="{28A0092B-C50C-407E-A947-70E740481C1C}">
                          <a14:useLocalDpi xmlns:a14="http://schemas.microsoft.com/office/drawing/2010/main" val="0"/>
                        </a:ext>
                      </a:extLst>
                    </a:blip>
                    <a:stretch>
                      <a:fillRect/>
                    </a:stretch>
                  </pic:blipFill>
                  <pic:spPr>
                    <a:xfrm>
                      <a:off x="0" y="0"/>
                      <a:ext cx="5756275" cy="2081530"/>
                    </a:xfrm>
                    <a:prstGeom prst="rect">
                      <a:avLst/>
                    </a:prstGeom>
                  </pic:spPr>
                </pic:pic>
              </a:graphicData>
            </a:graphic>
          </wp:inline>
        </w:drawing>
      </w:r>
    </w:p>
    <w:p w14:paraId="39D6EC7A" w14:textId="045BD502" w:rsidR="00E760BE" w:rsidRDefault="00E760BE" w:rsidP="00DF7920">
      <w:pPr>
        <w:pStyle w:val="Heading6"/>
      </w:pPr>
      <w:bookmarkStart w:id="284" w:name="_Ref32819448"/>
      <w:r>
        <w:t>1.10</w:t>
      </w:r>
      <w:r>
        <w:tab/>
        <w:t>Large for gestational age</w:t>
      </w:r>
      <w:bookmarkEnd w:id="284"/>
    </w:p>
    <w:p w14:paraId="2FABD21F" w14:textId="2F08E130" w:rsidR="006D2F20" w:rsidRDefault="006D2F20" w:rsidP="006D2F20">
      <w:pPr>
        <w:pStyle w:val="Figure"/>
      </w:pPr>
      <w:r>
        <w:rPr>
          <w:noProof/>
          <w:lang w:val="en-AU" w:eastAsia="en-AU"/>
        </w:rPr>
        <w:drawing>
          <wp:inline distT="0" distB="0" distL="0" distR="0" wp14:anchorId="02B3CCB4" wp14:editId="09937CBC">
            <wp:extent cx="5756275" cy="2107565"/>
            <wp:effectExtent l="0" t="0" r="9525" b="63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LGA.png"/>
                    <pic:cNvPicPr/>
                  </pic:nvPicPr>
                  <pic:blipFill>
                    <a:blip r:embed="rId54">
                      <a:extLst>
                        <a:ext uri="{28A0092B-C50C-407E-A947-70E740481C1C}">
                          <a14:useLocalDpi xmlns:a14="http://schemas.microsoft.com/office/drawing/2010/main" val="0"/>
                        </a:ext>
                      </a:extLst>
                    </a:blip>
                    <a:stretch>
                      <a:fillRect/>
                    </a:stretch>
                  </pic:blipFill>
                  <pic:spPr>
                    <a:xfrm>
                      <a:off x="0" y="0"/>
                      <a:ext cx="5756275" cy="2107565"/>
                    </a:xfrm>
                    <a:prstGeom prst="rect">
                      <a:avLst/>
                    </a:prstGeom>
                  </pic:spPr>
                </pic:pic>
              </a:graphicData>
            </a:graphic>
          </wp:inline>
        </w:drawing>
      </w:r>
    </w:p>
    <w:p w14:paraId="015E2D7A" w14:textId="21F71031" w:rsidR="00E760BE" w:rsidRPr="00E760BE" w:rsidRDefault="00E760BE" w:rsidP="00DF7920">
      <w:pPr>
        <w:pStyle w:val="Heading6"/>
      </w:pPr>
      <w:bookmarkStart w:id="285" w:name="_Ref32819472"/>
      <w:r>
        <w:t>1.11</w:t>
      </w:r>
      <w:r>
        <w:tab/>
        <w:t>Macrosomia &gt;4,000 g</w:t>
      </w:r>
      <w:bookmarkEnd w:id="285"/>
    </w:p>
    <w:p w14:paraId="6DA8BA7D" w14:textId="754ACA0A" w:rsidR="006D2F20" w:rsidRDefault="006D2F20" w:rsidP="006D2F20">
      <w:pPr>
        <w:pStyle w:val="Figure"/>
      </w:pPr>
      <w:r>
        <w:rPr>
          <w:noProof/>
          <w:lang w:val="en-AU" w:eastAsia="en-AU"/>
        </w:rPr>
        <w:drawing>
          <wp:inline distT="0" distB="0" distL="0" distR="0" wp14:anchorId="5135E13C" wp14:editId="1F345DA9">
            <wp:extent cx="5756275" cy="2529205"/>
            <wp:effectExtent l="0" t="0" r="9525" b="1079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Macrosomia.png"/>
                    <pic:cNvPicPr/>
                  </pic:nvPicPr>
                  <pic:blipFill>
                    <a:blip r:embed="rId55">
                      <a:extLst>
                        <a:ext uri="{28A0092B-C50C-407E-A947-70E740481C1C}">
                          <a14:useLocalDpi xmlns:a14="http://schemas.microsoft.com/office/drawing/2010/main" val="0"/>
                        </a:ext>
                      </a:extLst>
                    </a:blip>
                    <a:stretch>
                      <a:fillRect/>
                    </a:stretch>
                  </pic:blipFill>
                  <pic:spPr>
                    <a:xfrm>
                      <a:off x="0" y="0"/>
                      <a:ext cx="5756275" cy="2529205"/>
                    </a:xfrm>
                    <a:prstGeom prst="rect">
                      <a:avLst/>
                    </a:prstGeom>
                  </pic:spPr>
                </pic:pic>
              </a:graphicData>
            </a:graphic>
          </wp:inline>
        </w:drawing>
      </w:r>
    </w:p>
    <w:p w14:paraId="17F0C36A" w14:textId="201B4687" w:rsidR="00D9689A" w:rsidRDefault="00D9689A" w:rsidP="008E765F">
      <w:pPr>
        <w:pStyle w:val="Heading3"/>
        <w:numPr>
          <w:ilvl w:val="0"/>
          <w:numId w:val="0"/>
        </w:numPr>
        <w:rPr>
          <w:lang w:val="en-AU"/>
        </w:rPr>
      </w:pPr>
      <w:bookmarkStart w:id="286" w:name="_Toc40956566"/>
      <w:r>
        <w:rPr>
          <w:lang w:val="en-AU"/>
        </w:rPr>
        <w:t>Comparison 2: Regular weighing and advice on weight gain versus usual care</w:t>
      </w:r>
      <w:bookmarkEnd w:id="286"/>
    </w:p>
    <w:p w14:paraId="241AA6EE" w14:textId="3FB8DE4B" w:rsidR="00D9689A" w:rsidRPr="00D9689A" w:rsidRDefault="00D9689A" w:rsidP="00D9689A">
      <w:pPr>
        <w:pStyle w:val="Heading5"/>
        <w:rPr>
          <w:lang w:val="en-AU"/>
        </w:rPr>
      </w:pPr>
      <w:r w:rsidRPr="00D9689A">
        <w:rPr>
          <w:lang w:val="en-AU"/>
        </w:rPr>
        <w:t>Maternal outcomes</w:t>
      </w:r>
    </w:p>
    <w:p w14:paraId="798A0A44" w14:textId="45927EE7" w:rsidR="00D9689A" w:rsidRDefault="00D9689A" w:rsidP="00D9689A">
      <w:pPr>
        <w:pStyle w:val="Heading6"/>
      </w:pPr>
      <w:bookmarkStart w:id="287" w:name="_Ref35261740"/>
      <w:r>
        <w:t>2.1</w:t>
      </w:r>
      <w:r>
        <w:tab/>
        <w:t>Weight gain exceeding IOM guidelines</w:t>
      </w:r>
      <w:bookmarkEnd w:id="287"/>
    </w:p>
    <w:p w14:paraId="4D35EC27" w14:textId="2A3D46E6" w:rsidR="00D9689A" w:rsidRDefault="00C127FD" w:rsidP="00D9689A">
      <w:pPr>
        <w:pStyle w:val="Figure"/>
        <w:rPr>
          <w:noProof/>
        </w:rPr>
      </w:pPr>
      <w:r>
        <w:rPr>
          <w:noProof/>
          <w:lang w:val="en-AU" w:eastAsia="en-AU"/>
        </w:rPr>
        <w:drawing>
          <wp:inline distT="0" distB="0" distL="0" distR="0" wp14:anchorId="0BD59FED" wp14:editId="0115DC2E">
            <wp:extent cx="5756275" cy="2085975"/>
            <wp:effectExtent l="0" t="0" r="952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EWG.png"/>
                    <pic:cNvPicPr/>
                  </pic:nvPicPr>
                  <pic:blipFill>
                    <a:blip r:embed="rId56">
                      <a:extLst>
                        <a:ext uri="{28A0092B-C50C-407E-A947-70E740481C1C}">
                          <a14:useLocalDpi xmlns:a14="http://schemas.microsoft.com/office/drawing/2010/main" val="0"/>
                        </a:ext>
                      </a:extLst>
                    </a:blip>
                    <a:stretch>
                      <a:fillRect/>
                    </a:stretch>
                  </pic:blipFill>
                  <pic:spPr>
                    <a:xfrm>
                      <a:off x="0" y="0"/>
                      <a:ext cx="5756275" cy="2085975"/>
                    </a:xfrm>
                    <a:prstGeom prst="rect">
                      <a:avLst/>
                    </a:prstGeom>
                  </pic:spPr>
                </pic:pic>
              </a:graphicData>
            </a:graphic>
          </wp:inline>
        </w:drawing>
      </w:r>
    </w:p>
    <w:p w14:paraId="46A70937" w14:textId="23C8BFCF" w:rsidR="00D9689A" w:rsidRDefault="00402670" w:rsidP="00402670">
      <w:pPr>
        <w:pStyle w:val="Heading6"/>
      </w:pPr>
      <w:bookmarkStart w:id="288" w:name="_Ref35261777"/>
      <w:r>
        <w:t xml:space="preserve">2.2 </w:t>
      </w:r>
      <w:r w:rsidR="005B07FB">
        <w:tab/>
      </w:r>
      <w:r>
        <w:t xml:space="preserve">Mean </w:t>
      </w:r>
      <w:r w:rsidR="00D9689A">
        <w:t>weight gain</w:t>
      </w:r>
      <w:r>
        <w:t xml:space="preserve"> (kg per week)</w:t>
      </w:r>
      <w:bookmarkEnd w:id="288"/>
    </w:p>
    <w:p w14:paraId="6F69C021" w14:textId="02516375" w:rsidR="00402670" w:rsidRDefault="00C127FD" w:rsidP="00402670">
      <w:pPr>
        <w:pStyle w:val="Figure"/>
        <w:rPr>
          <w:noProof/>
        </w:rPr>
      </w:pPr>
      <w:r>
        <w:rPr>
          <w:noProof/>
          <w:lang w:val="en-AU" w:eastAsia="en-AU"/>
        </w:rPr>
        <w:drawing>
          <wp:inline distT="0" distB="0" distL="0" distR="0" wp14:anchorId="07612426" wp14:editId="3753E2BD">
            <wp:extent cx="5756275" cy="1765300"/>
            <wp:effectExtent l="0" t="0" r="9525" b="1270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Weekly weight gain.png"/>
                    <pic:cNvPicPr/>
                  </pic:nvPicPr>
                  <pic:blipFill>
                    <a:blip r:embed="rId57">
                      <a:extLst>
                        <a:ext uri="{28A0092B-C50C-407E-A947-70E740481C1C}">
                          <a14:useLocalDpi xmlns:a14="http://schemas.microsoft.com/office/drawing/2010/main" val="0"/>
                        </a:ext>
                      </a:extLst>
                    </a:blip>
                    <a:stretch>
                      <a:fillRect/>
                    </a:stretch>
                  </pic:blipFill>
                  <pic:spPr>
                    <a:xfrm>
                      <a:off x="0" y="0"/>
                      <a:ext cx="5756275" cy="1765300"/>
                    </a:xfrm>
                    <a:prstGeom prst="rect">
                      <a:avLst/>
                    </a:prstGeom>
                  </pic:spPr>
                </pic:pic>
              </a:graphicData>
            </a:graphic>
          </wp:inline>
        </w:drawing>
      </w:r>
    </w:p>
    <w:p w14:paraId="29F2ED2B" w14:textId="2117A95B" w:rsidR="005B07FB" w:rsidRDefault="005B07FB" w:rsidP="005B07FB">
      <w:pPr>
        <w:pStyle w:val="Heading6"/>
      </w:pPr>
      <w:bookmarkStart w:id="289" w:name="_Ref35261844"/>
      <w:r>
        <w:t>2.3</w:t>
      </w:r>
      <w:r>
        <w:tab/>
        <w:t>Depression</w:t>
      </w:r>
      <w:bookmarkEnd w:id="289"/>
    </w:p>
    <w:p w14:paraId="44789BDC" w14:textId="7618EFEE" w:rsidR="005B07FB" w:rsidRDefault="00AA1A84" w:rsidP="00402670">
      <w:pPr>
        <w:pStyle w:val="Figure"/>
        <w:rPr>
          <w:noProof/>
        </w:rPr>
      </w:pPr>
      <w:r>
        <w:rPr>
          <w:noProof/>
          <w:lang w:val="en-AU" w:eastAsia="en-AU"/>
        </w:rPr>
        <w:drawing>
          <wp:inline distT="0" distB="0" distL="0" distR="0" wp14:anchorId="35B976C5" wp14:editId="3A1236BE">
            <wp:extent cx="5756275" cy="1756410"/>
            <wp:effectExtent l="0" t="0" r="952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Depression.png"/>
                    <pic:cNvPicPr/>
                  </pic:nvPicPr>
                  <pic:blipFill>
                    <a:blip r:embed="rId58">
                      <a:extLst>
                        <a:ext uri="{28A0092B-C50C-407E-A947-70E740481C1C}">
                          <a14:useLocalDpi xmlns:a14="http://schemas.microsoft.com/office/drawing/2010/main" val="0"/>
                        </a:ext>
                      </a:extLst>
                    </a:blip>
                    <a:stretch>
                      <a:fillRect/>
                    </a:stretch>
                  </pic:blipFill>
                  <pic:spPr>
                    <a:xfrm>
                      <a:off x="0" y="0"/>
                      <a:ext cx="5756275" cy="1756410"/>
                    </a:xfrm>
                    <a:prstGeom prst="rect">
                      <a:avLst/>
                    </a:prstGeom>
                  </pic:spPr>
                </pic:pic>
              </a:graphicData>
            </a:graphic>
          </wp:inline>
        </w:drawing>
      </w:r>
    </w:p>
    <w:p w14:paraId="27D2D618" w14:textId="67732111" w:rsidR="005B07FB" w:rsidRDefault="005B07FB" w:rsidP="005B07FB">
      <w:pPr>
        <w:pStyle w:val="Heading6"/>
      </w:pPr>
      <w:bookmarkStart w:id="290" w:name="_Ref35261858"/>
      <w:r>
        <w:t>2.4</w:t>
      </w:r>
      <w:r>
        <w:tab/>
        <w:t>Anxiety</w:t>
      </w:r>
      <w:bookmarkEnd w:id="290"/>
    </w:p>
    <w:p w14:paraId="05F88876" w14:textId="1E87A922" w:rsidR="005B07FB" w:rsidRPr="00402670" w:rsidRDefault="005B07FB" w:rsidP="00402670">
      <w:pPr>
        <w:pStyle w:val="Figure"/>
        <w:rPr>
          <w:noProof/>
        </w:rPr>
      </w:pPr>
      <w:r>
        <w:rPr>
          <w:noProof/>
          <w:lang w:val="en-AU" w:eastAsia="en-AU"/>
        </w:rPr>
        <w:drawing>
          <wp:inline distT="0" distB="0" distL="0" distR="0" wp14:anchorId="55702F8D" wp14:editId="78632A93">
            <wp:extent cx="5756275" cy="1756410"/>
            <wp:effectExtent l="0" t="0" r="952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Anxiety.png"/>
                    <pic:cNvPicPr/>
                  </pic:nvPicPr>
                  <pic:blipFill>
                    <a:blip r:embed="rId59">
                      <a:extLst>
                        <a:ext uri="{28A0092B-C50C-407E-A947-70E740481C1C}">
                          <a14:useLocalDpi xmlns:a14="http://schemas.microsoft.com/office/drawing/2010/main" val="0"/>
                        </a:ext>
                      </a:extLst>
                    </a:blip>
                    <a:stretch>
                      <a:fillRect/>
                    </a:stretch>
                  </pic:blipFill>
                  <pic:spPr>
                    <a:xfrm>
                      <a:off x="0" y="0"/>
                      <a:ext cx="5756275" cy="1756410"/>
                    </a:xfrm>
                    <a:prstGeom prst="rect">
                      <a:avLst/>
                    </a:prstGeom>
                  </pic:spPr>
                </pic:pic>
              </a:graphicData>
            </a:graphic>
          </wp:inline>
        </w:drawing>
      </w:r>
    </w:p>
    <w:p w14:paraId="281AF3C6" w14:textId="516D5E04" w:rsidR="008E765F" w:rsidRDefault="00D9689A" w:rsidP="008E765F">
      <w:pPr>
        <w:pStyle w:val="Heading3"/>
        <w:numPr>
          <w:ilvl w:val="0"/>
          <w:numId w:val="0"/>
        </w:numPr>
        <w:rPr>
          <w:lang w:val="en-AU"/>
        </w:rPr>
      </w:pPr>
      <w:bookmarkStart w:id="291" w:name="_Toc40956567"/>
      <w:r>
        <w:rPr>
          <w:lang w:val="en-AU"/>
        </w:rPr>
        <w:t xml:space="preserve">Comparison 3: </w:t>
      </w:r>
      <w:r w:rsidR="008E765F">
        <w:rPr>
          <w:lang w:val="en-AU"/>
        </w:rPr>
        <w:t>Diet versus usual care</w:t>
      </w:r>
      <w:bookmarkEnd w:id="291"/>
    </w:p>
    <w:p w14:paraId="0CEB03C4" w14:textId="77777777" w:rsidR="003E22EF" w:rsidRPr="00C12274" w:rsidRDefault="003E22EF" w:rsidP="003E22EF">
      <w:pPr>
        <w:pStyle w:val="Heading5"/>
        <w:rPr>
          <w:lang w:val="en-AU"/>
        </w:rPr>
      </w:pPr>
      <w:r w:rsidRPr="00C12274">
        <w:rPr>
          <w:lang w:val="en-AU"/>
        </w:rPr>
        <w:t>Maternal outcomes</w:t>
      </w:r>
    </w:p>
    <w:p w14:paraId="2EFC1F44" w14:textId="7CC6171E" w:rsidR="003E22EF" w:rsidRDefault="00CB6081" w:rsidP="003E22EF">
      <w:pPr>
        <w:pStyle w:val="Heading6"/>
      </w:pPr>
      <w:bookmarkStart w:id="292" w:name="_Ref24815270"/>
      <w:r>
        <w:t>3</w:t>
      </w:r>
      <w:r w:rsidR="003E22EF" w:rsidRPr="000840CF">
        <w:t>.1</w:t>
      </w:r>
      <w:r w:rsidR="003E22EF" w:rsidRPr="000840CF">
        <w:tab/>
        <w:t>Mean gestational weight gain</w:t>
      </w:r>
      <w:bookmarkEnd w:id="292"/>
    </w:p>
    <w:p w14:paraId="18DCEE09" w14:textId="5B79C8D8" w:rsidR="003E22EF" w:rsidRDefault="009F468A" w:rsidP="003E22EF">
      <w:pPr>
        <w:pStyle w:val="Figure"/>
      </w:pPr>
      <w:r>
        <w:rPr>
          <w:noProof/>
          <w:lang w:val="en-AU" w:eastAsia="en-AU"/>
        </w:rPr>
        <w:drawing>
          <wp:inline distT="0" distB="0" distL="0" distR="0" wp14:anchorId="6A1AE327" wp14:editId="25C53038">
            <wp:extent cx="5756275" cy="213741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1 MGW.png"/>
                    <pic:cNvPicPr/>
                  </pic:nvPicPr>
                  <pic:blipFill>
                    <a:blip r:embed="rId60">
                      <a:extLst>
                        <a:ext uri="{28A0092B-C50C-407E-A947-70E740481C1C}">
                          <a14:useLocalDpi xmlns:a14="http://schemas.microsoft.com/office/drawing/2010/main" val="0"/>
                        </a:ext>
                      </a:extLst>
                    </a:blip>
                    <a:stretch>
                      <a:fillRect/>
                    </a:stretch>
                  </pic:blipFill>
                  <pic:spPr>
                    <a:xfrm>
                      <a:off x="0" y="0"/>
                      <a:ext cx="5756275" cy="2137410"/>
                    </a:xfrm>
                    <a:prstGeom prst="rect">
                      <a:avLst/>
                    </a:prstGeom>
                  </pic:spPr>
                </pic:pic>
              </a:graphicData>
            </a:graphic>
          </wp:inline>
        </w:drawing>
      </w:r>
    </w:p>
    <w:p w14:paraId="18D790AA" w14:textId="678CC2F4" w:rsidR="009F468A" w:rsidRDefault="00CB6081" w:rsidP="009F468A">
      <w:pPr>
        <w:pStyle w:val="Heading6"/>
      </w:pPr>
      <w:bookmarkStart w:id="293" w:name="_Ref24815382"/>
      <w:r>
        <w:t>3</w:t>
      </w:r>
      <w:r w:rsidR="009F468A">
        <w:t>.2</w:t>
      </w:r>
      <w:r w:rsidR="009F468A">
        <w:tab/>
        <w:t>Weight gain exceeding IOM guidelines</w:t>
      </w:r>
      <w:bookmarkEnd w:id="293"/>
    </w:p>
    <w:p w14:paraId="20D585B4" w14:textId="21306BA9" w:rsidR="009F468A" w:rsidRDefault="009F468A" w:rsidP="009F468A">
      <w:pPr>
        <w:pStyle w:val="Figure"/>
      </w:pPr>
      <w:r>
        <w:rPr>
          <w:noProof/>
          <w:lang w:val="en-AU" w:eastAsia="en-AU"/>
        </w:rPr>
        <w:drawing>
          <wp:inline distT="0" distB="0" distL="0" distR="0" wp14:anchorId="599EF920" wp14:editId="7462E896">
            <wp:extent cx="5756275" cy="2190115"/>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1.2 Excess weight gain.png"/>
                    <pic:cNvPicPr/>
                  </pic:nvPicPr>
                  <pic:blipFill>
                    <a:blip r:embed="rId61">
                      <a:extLst>
                        <a:ext uri="{28A0092B-C50C-407E-A947-70E740481C1C}">
                          <a14:useLocalDpi xmlns:a14="http://schemas.microsoft.com/office/drawing/2010/main" val="0"/>
                        </a:ext>
                      </a:extLst>
                    </a:blip>
                    <a:stretch>
                      <a:fillRect/>
                    </a:stretch>
                  </pic:blipFill>
                  <pic:spPr>
                    <a:xfrm>
                      <a:off x="0" y="0"/>
                      <a:ext cx="5756275" cy="2190115"/>
                    </a:xfrm>
                    <a:prstGeom prst="rect">
                      <a:avLst/>
                    </a:prstGeom>
                  </pic:spPr>
                </pic:pic>
              </a:graphicData>
            </a:graphic>
          </wp:inline>
        </w:drawing>
      </w:r>
    </w:p>
    <w:p w14:paraId="39977240" w14:textId="4E1074DB" w:rsidR="009F468A" w:rsidRDefault="00CB6081" w:rsidP="009F468A">
      <w:pPr>
        <w:pStyle w:val="Heading6"/>
      </w:pPr>
      <w:bookmarkStart w:id="294" w:name="_Ref24815449"/>
      <w:r>
        <w:t>3</w:t>
      </w:r>
      <w:r w:rsidR="009F468A" w:rsidRPr="00C12274">
        <w:t>.3</w:t>
      </w:r>
      <w:r w:rsidR="009F468A" w:rsidRPr="00C12274">
        <w:tab/>
        <w:t>Gestational diabetes</w:t>
      </w:r>
      <w:bookmarkEnd w:id="294"/>
    </w:p>
    <w:p w14:paraId="37CC92CB" w14:textId="4A85C55E" w:rsidR="009F468A" w:rsidRDefault="004D34B9" w:rsidP="009F468A">
      <w:pPr>
        <w:pStyle w:val="Figure"/>
      </w:pPr>
      <w:r>
        <w:rPr>
          <w:noProof/>
          <w:lang w:val="en-AU" w:eastAsia="en-AU"/>
        </w:rPr>
        <w:drawing>
          <wp:inline distT="0" distB="0" distL="0" distR="0" wp14:anchorId="08F18111" wp14:editId="75253F9D">
            <wp:extent cx="5756275" cy="2350770"/>
            <wp:effectExtent l="0" t="0" r="9525" b="1143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1.3 GDM.png"/>
                    <pic:cNvPicPr/>
                  </pic:nvPicPr>
                  <pic:blipFill>
                    <a:blip r:embed="rId62">
                      <a:extLst>
                        <a:ext uri="{28A0092B-C50C-407E-A947-70E740481C1C}">
                          <a14:useLocalDpi xmlns:a14="http://schemas.microsoft.com/office/drawing/2010/main" val="0"/>
                        </a:ext>
                      </a:extLst>
                    </a:blip>
                    <a:stretch>
                      <a:fillRect/>
                    </a:stretch>
                  </pic:blipFill>
                  <pic:spPr>
                    <a:xfrm>
                      <a:off x="0" y="0"/>
                      <a:ext cx="5756275" cy="2350770"/>
                    </a:xfrm>
                    <a:prstGeom prst="rect">
                      <a:avLst/>
                    </a:prstGeom>
                  </pic:spPr>
                </pic:pic>
              </a:graphicData>
            </a:graphic>
          </wp:inline>
        </w:drawing>
      </w:r>
    </w:p>
    <w:p w14:paraId="7EAD531B" w14:textId="77777777" w:rsidR="004D34B9" w:rsidRPr="00E92B0C" w:rsidRDefault="004D34B9" w:rsidP="004D34B9">
      <w:pPr>
        <w:pStyle w:val="Figure"/>
        <w:rPr>
          <w:sz w:val="16"/>
          <w:szCs w:val="16"/>
        </w:rPr>
      </w:pPr>
      <w:r w:rsidRPr="00E92B0C">
        <w:rPr>
          <w:sz w:val="16"/>
          <w:szCs w:val="16"/>
        </w:rPr>
        <w:t>Note: Studies differed in diagnostic criteria for gestational diabetes.</w:t>
      </w:r>
    </w:p>
    <w:p w14:paraId="5A5A3B54" w14:textId="400B9D90" w:rsidR="004D34B9" w:rsidRPr="00C12274" w:rsidRDefault="00CB6081" w:rsidP="004D34B9">
      <w:pPr>
        <w:pStyle w:val="Heading6"/>
      </w:pPr>
      <w:bookmarkStart w:id="295" w:name="_Ref24815513"/>
      <w:r>
        <w:t>3</w:t>
      </w:r>
      <w:r w:rsidR="004D34B9" w:rsidRPr="00C12274">
        <w:t>.4</w:t>
      </w:r>
      <w:r w:rsidR="004D34B9" w:rsidRPr="00C12274">
        <w:tab/>
        <w:t>Gestational hypertension</w:t>
      </w:r>
      <w:bookmarkEnd w:id="295"/>
    </w:p>
    <w:p w14:paraId="0DF4AD69" w14:textId="3EB42B83" w:rsidR="004D34B9" w:rsidRDefault="004D34B9" w:rsidP="009F468A">
      <w:pPr>
        <w:pStyle w:val="Figure"/>
      </w:pPr>
      <w:r>
        <w:rPr>
          <w:noProof/>
          <w:lang w:val="en-AU" w:eastAsia="en-AU"/>
        </w:rPr>
        <w:drawing>
          <wp:inline distT="0" distB="0" distL="0" distR="0" wp14:anchorId="20F61423" wp14:editId="35DB7982">
            <wp:extent cx="5756275" cy="2085975"/>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1.4 HBP.png"/>
                    <pic:cNvPicPr/>
                  </pic:nvPicPr>
                  <pic:blipFill>
                    <a:blip r:embed="rId63">
                      <a:extLst>
                        <a:ext uri="{28A0092B-C50C-407E-A947-70E740481C1C}">
                          <a14:useLocalDpi xmlns:a14="http://schemas.microsoft.com/office/drawing/2010/main" val="0"/>
                        </a:ext>
                      </a:extLst>
                    </a:blip>
                    <a:stretch>
                      <a:fillRect/>
                    </a:stretch>
                  </pic:blipFill>
                  <pic:spPr>
                    <a:xfrm>
                      <a:off x="0" y="0"/>
                      <a:ext cx="5756275" cy="2085975"/>
                    </a:xfrm>
                    <a:prstGeom prst="rect">
                      <a:avLst/>
                    </a:prstGeom>
                  </pic:spPr>
                </pic:pic>
              </a:graphicData>
            </a:graphic>
          </wp:inline>
        </w:drawing>
      </w:r>
    </w:p>
    <w:p w14:paraId="573DB9F1" w14:textId="0F6921F1" w:rsidR="004D34B9" w:rsidRPr="00C12274" w:rsidRDefault="00CB6081" w:rsidP="004D34B9">
      <w:pPr>
        <w:pStyle w:val="Heading6"/>
      </w:pPr>
      <w:bookmarkStart w:id="296" w:name="_Ref24815590"/>
      <w:r>
        <w:t>3</w:t>
      </w:r>
      <w:r w:rsidR="004D34B9" w:rsidRPr="00C12274">
        <w:t>.5</w:t>
      </w:r>
      <w:r w:rsidR="004D34B9" w:rsidRPr="00C12274">
        <w:tab/>
        <w:t>Pre-eclampsia</w:t>
      </w:r>
      <w:bookmarkEnd w:id="296"/>
    </w:p>
    <w:p w14:paraId="3FD140B3" w14:textId="71C18568" w:rsidR="004D34B9" w:rsidRDefault="000B4C7B" w:rsidP="009F468A">
      <w:pPr>
        <w:pStyle w:val="Figure"/>
      </w:pPr>
      <w:r>
        <w:rPr>
          <w:noProof/>
          <w:lang w:val="en-AU" w:eastAsia="en-AU"/>
        </w:rPr>
        <w:drawing>
          <wp:inline distT="0" distB="0" distL="0" distR="0" wp14:anchorId="2827D9B9" wp14:editId="65BAFE86">
            <wp:extent cx="5756275" cy="1922780"/>
            <wp:effectExtent l="0" t="0" r="9525"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5 pre-eclampsia.png"/>
                    <pic:cNvPicPr/>
                  </pic:nvPicPr>
                  <pic:blipFill>
                    <a:blip r:embed="rId64">
                      <a:extLst>
                        <a:ext uri="{28A0092B-C50C-407E-A947-70E740481C1C}">
                          <a14:useLocalDpi xmlns:a14="http://schemas.microsoft.com/office/drawing/2010/main" val="0"/>
                        </a:ext>
                      </a:extLst>
                    </a:blip>
                    <a:stretch>
                      <a:fillRect/>
                    </a:stretch>
                  </pic:blipFill>
                  <pic:spPr>
                    <a:xfrm>
                      <a:off x="0" y="0"/>
                      <a:ext cx="5756275" cy="1922780"/>
                    </a:xfrm>
                    <a:prstGeom prst="rect">
                      <a:avLst/>
                    </a:prstGeom>
                  </pic:spPr>
                </pic:pic>
              </a:graphicData>
            </a:graphic>
          </wp:inline>
        </w:drawing>
      </w:r>
    </w:p>
    <w:p w14:paraId="47B482CA" w14:textId="11A089BE" w:rsidR="000B4C7B" w:rsidRPr="00C12274" w:rsidRDefault="00CB6081" w:rsidP="000B4C7B">
      <w:pPr>
        <w:pStyle w:val="Heading6"/>
      </w:pPr>
      <w:bookmarkStart w:id="297" w:name="_Ref24815656"/>
      <w:r>
        <w:t>3</w:t>
      </w:r>
      <w:r w:rsidR="000B4C7B" w:rsidRPr="000840CF">
        <w:t>.6</w:t>
      </w:r>
      <w:r w:rsidR="000B4C7B" w:rsidRPr="000840CF">
        <w:tab/>
        <w:t>Caesarean section</w:t>
      </w:r>
      <w:bookmarkEnd w:id="297"/>
    </w:p>
    <w:p w14:paraId="3B730C88" w14:textId="787FF5BF" w:rsidR="000B4C7B" w:rsidRDefault="00420B92" w:rsidP="009F468A">
      <w:pPr>
        <w:pStyle w:val="Figure"/>
      </w:pPr>
      <w:r>
        <w:rPr>
          <w:noProof/>
          <w:lang w:val="en-AU" w:eastAsia="en-AU"/>
        </w:rPr>
        <w:drawing>
          <wp:inline distT="0" distB="0" distL="0" distR="0" wp14:anchorId="6003A1DC" wp14:editId="6FF57852">
            <wp:extent cx="5756275" cy="2350770"/>
            <wp:effectExtent l="0" t="0" r="9525" b="1143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1.6 CS.png"/>
                    <pic:cNvPicPr/>
                  </pic:nvPicPr>
                  <pic:blipFill>
                    <a:blip r:embed="rId65">
                      <a:extLst>
                        <a:ext uri="{28A0092B-C50C-407E-A947-70E740481C1C}">
                          <a14:useLocalDpi xmlns:a14="http://schemas.microsoft.com/office/drawing/2010/main" val="0"/>
                        </a:ext>
                      </a:extLst>
                    </a:blip>
                    <a:stretch>
                      <a:fillRect/>
                    </a:stretch>
                  </pic:blipFill>
                  <pic:spPr>
                    <a:xfrm>
                      <a:off x="0" y="0"/>
                      <a:ext cx="5756275" cy="2350770"/>
                    </a:xfrm>
                    <a:prstGeom prst="rect">
                      <a:avLst/>
                    </a:prstGeom>
                  </pic:spPr>
                </pic:pic>
              </a:graphicData>
            </a:graphic>
          </wp:inline>
        </w:drawing>
      </w:r>
    </w:p>
    <w:p w14:paraId="5BC29382" w14:textId="2A741A2A" w:rsidR="00420B92" w:rsidRDefault="00CB6081" w:rsidP="00420B92">
      <w:pPr>
        <w:pStyle w:val="Heading6"/>
      </w:pPr>
      <w:bookmarkStart w:id="298" w:name="_Ref24815745"/>
      <w:r>
        <w:t>3</w:t>
      </w:r>
      <w:r w:rsidR="00420B92">
        <w:t>.7</w:t>
      </w:r>
      <w:r w:rsidR="00420B92">
        <w:tab/>
        <w:t>Postnatal weight retention</w:t>
      </w:r>
      <w:bookmarkEnd w:id="298"/>
    </w:p>
    <w:p w14:paraId="3C4A2D82" w14:textId="6F38CFF7" w:rsidR="001352FB" w:rsidRPr="003E22EF" w:rsidRDefault="001352FB" w:rsidP="009F468A">
      <w:pPr>
        <w:pStyle w:val="Figure"/>
      </w:pPr>
      <w:r>
        <w:rPr>
          <w:noProof/>
          <w:lang w:val="en-AU" w:eastAsia="en-AU"/>
        </w:rPr>
        <w:drawing>
          <wp:inline distT="0" distB="0" distL="0" distR="0" wp14:anchorId="718F2DF0" wp14:editId="08E816A3">
            <wp:extent cx="5756275" cy="1826895"/>
            <wp:effectExtent l="0" t="0" r="9525"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1.7 Weight retention.png"/>
                    <pic:cNvPicPr/>
                  </pic:nvPicPr>
                  <pic:blipFill>
                    <a:blip r:embed="rId66">
                      <a:extLst>
                        <a:ext uri="{28A0092B-C50C-407E-A947-70E740481C1C}">
                          <a14:useLocalDpi xmlns:a14="http://schemas.microsoft.com/office/drawing/2010/main" val="0"/>
                        </a:ext>
                      </a:extLst>
                    </a:blip>
                    <a:stretch>
                      <a:fillRect/>
                    </a:stretch>
                  </pic:blipFill>
                  <pic:spPr>
                    <a:xfrm>
                      <a:off x="0" y="0"/>
                      <a:ext cx="5756275" cy="1826895"/>
                    </a:xfrm>
                    <a:prstGeom prst="rect">
                      <a:avLst/>
                    </a:prstGeom>
                  </pic:spPr>
                </pic:pic>
              </a:graphicData>
            </a:graphic>
          </wp:inline>
        </w:drawing>
      </w:r>
    </w:p>
    <w:p w14:paraId="1D598768" w14:textId="77777777" w:rsidR="00420B92" w:rsidRPr="00C12274" w:rsidRDefault="00420B92" w:rsidP="00420B92">
      <w:pPr>
        <w:pStyle w:val="Heading5"/>
      </w:pPr>
      <w:r w:rsidRPr="00C12274">
        <w:t>Infant outcomes</w:t>
      </w:r>
    </w:p>
    <w:p w14:paraId="0EAC6A84" w14:textId="364000E8" w:rsidR="00420B92" w:rsidRDefault="00CB6081" w:rsidP="00420B92">
      <w:pPr>
        <w:pStyle w:val="Heading6"/>
      </w:pPr>
      <w:bookmarkStart w:id="299" w:name="_Ref24816204"/>
      <w:r>
        <w:t>3</w:t>
      </w:r>
      <w:r w:rsidR="00420B92">
        <w:t>.8</w:t>
      </w:r>
      <w:r w:rsidR="00420B92" w:rsidRPr="00C12274">
        <w:tab/>
        <w:t>Preterm birth</w:t>
      </w:r>
      <w:bookmarkEnd w:id="299"/>
    </w:p>
    <w:p w14:paraId="1F4D7D1D" w14:textId="6BA5EA27" w:rsidR="00420B92" w:rsidRDefault="00ED7BC8" w:rsidP="00ED7BC8">
      <w:pPr>
        <w:pStyle w:val="Figure"/>
      </w:pPr>
      <w:r>
        <w:rPr>
          <w:noProof/>
          <w:lang w:val="en-AU" w:eastAsia="en-AU"/>
        </w:rPr>
        <w:drawing>
          <wp:inline distT="0" distB="0" distL="0" distR="0" wp14:anchorId="5714DA85" wp14:editId="1024CE33">
            <wp:extent cx="5756275" cy="2190115"/>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1.8 Preterm.png"/>
                    <pic:cNvPicPr/>
                  </pic:nvPicPr>
                  <pic:blipFill>
                    <a:blip r:embed="rId67">
                      <a:extLst>
                        <a:ext uri="{28A0092B-C50C-407E-A947-70E740481C1C}">
                          <a14:useLocalDpi xmlns:a14="http://schemas.microsoft.com/office/drawing/2010/main" val="0"/>
                        </a:ext>
                      </a:extLst>
                    </a:blip>
                    <a:stretch>
                      <a:fillRect/>
                    </a:stretch>
                  </pic:blipFill>
                  <pic:spPr>
                    <a:xfrm>
                      <a:off x="0" y="0"/>
                      <a:ext cx="5756275" cy="2190115"/>
                    </a:xfrm>
                    <a:prstGeom prst="rect">
                      <a:avLst/>
                    </a:prstGeom>
                  </pic:spPr>
                </pic:pic>
              </a:graphicData>
            </a:graphic>
          </wp:inline>
        </w:drawing>
      </w:r>
    </w:p>
    <w:p w14:paraId="77309199" w14:textId="65DDF3C0" w:rsidR="00ED7BC8" w:rsidRPr="00C12274" w:rsidRDefault="00CB6081" w:rsidP="00ED7BC8">
      <w:pPr>
        <w:pStyle w:val="Heading6"/>
      </w:pPr>
      <w:bookmarkStart w:id="300" w:name="_Ref24816846"/>
      <w:r>
        <w:t>3</w:t>
      </w:r>
      <w:r w:rsidR="00ED7BC8">
        <w:t>.9</w:t>
      </w:r>
      <w:r w:rsidR="00ED7BC8" w:rsidRPr="00C12274">
        <w:tab/>
        <w:t>Macrosomia</w:t>
      </w:r>
      <w:bookmarkEnd w:id="300"/>
    </w:p>
    <w:p w14:paraId="6F074022" w14:textId="5FE0E219" w:rsidR="00ED7BC8" w:rsidRDefault="002D081D" w:rsidP="00ED7BC8">
      <w:pPr>
        <w:pStyle w:val="Figure"/>
      </w:pPr>
      <w:r>
        <w:rPr>
          <w:noProof/>
          <w:lang w:val="en-AU" w:eastAsia="en-AU"/>
        </w:rPr>
        <w:drawing>
          <wp:inline distT="0" distB="0" distL="0" distR="0" wp14:anchorId="514EB219" wp14:editId="5628144F">
            <wp:extent cx="5756275" cy="2072005"/>
            <wp:effectExtent l="0" t="0" r="9525" b="1079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1.9 macrosomia.png"/>
                    <pic:cNvPicPr/>
                  </pic:nvPicPr>
                  <pic:blipFill>
                    <a:blip r:embed="rId68">
                      <a:extLst>
                        <a:ext uri="{28A0092B-C50C-407E-A947-70E740481C1C}">
                          <a14:useLocalDpi xmlns:a14="http://schemas.microsoft.com/office/drawing/2010/main" val="0"/>
                        </a:ext>
                      </a:extLst>
                    </a:blip>
                    <a:stretch>
                      <a:fillRect/>
                    </a:stretch>
                  </pic:blipFill>
                  <pic:spPr>
                    <a:xfrm>
                      <a:off x="0" y="0"/>
                      <a:ext cx="5756275" cy="2072005"/>
                    </a:xfrm>
                    <a:prstGeom prst="rect">
                      <a:avLst/>
                    </a:prstGeom>
                  </pic:spPr>
                </pic:pic>
              </a:graphicData>
            </a:graphic>
          </wp:inline>
        </w:drawing>
      </w:r>
    </w:p>
    <w:p w14:paraId="4B305B17" w14:textId="4D9AC89A" w:rsidR="00D83201" w:rsidRPr="00C12274" w:rsidRDefault="00CB6081" w:rsidP="00D83201">
      <w:pPr>
        <w:pStyle w:val="Heading6"/>
      </w:pPr>
      <w:bookmarkStart w:id="301" w:name="_Ref24816985"/>
      <w:r>
        <w:t>3</w:t>
      </w:r>
      <w:r w:rsidR="00D83201">
        <w:t>.</w:t>
      </w:r>
      <w:r w:rsidR="00A67139">
        <w:t>10</w:t>
      </w:r>
      <w:r w:rsidR="00D83201">
        <w:tab/>
      </w:r>
      <w:r w:rsidR="00817D95">
        <w:t xml:space="preserve">Early childhood </w:t>
      </w:r>
      <w:r w:rsidR="00D83201">
        <w:t>weight</w:t>
      </w:r>
      <w:bookmarkEnd w:id="301"/>
    </w:p>
    <w:p w14:paraId="090EA565" w14:textId="5071FD93" w:rsidR="00D83201" w:rsidRPr="00420B92" w:rsidRDefault="00D83201" w:rsidP="00CD7246">
      <w:pPr>
        <w:pStyle w:val="Figure"/>
      </w:pPr>
      <w:r>
        <w:rPr>
          <w:noProof/>
          <w:lang w:val="en-AU" w:eastAsia="en-AU"/>
        </w:rPr>
        <w:drawing>
          <wp:inline distT="0" distB="0" distL="0" distR="0" wp14:anchorId="4019C034" wp14:editId="1450A1DF">
            <wp:extent cx="5756275" cy="1737995"/>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1.13 childhood weight.png"/>
                    <pic:cNvPicPr/>
                  </pic:nvPicPr>
                  <pic:blipFill>
                    <a:blip r:embed="rId69">
                      <a:extLst>
                        <a:ext uri="{28A0092B-C50C-407E-A947-70E740481C1C}">
                          <a14:useLocalDpi xmlns:a14="http://schemas.microsoft.com/office/drawing/2010/main" val="0"/>
                        </a:ext>
                      </a:extLst>
                    </a:blip>
                    <a:stretch>
                      <a:fillRect/>
                    </a:stretch>
                  </pic:blipFill>
                  <pic:spPr>
                    <a:xfrm>
                      <a:off x="0" y="0"/>
                      <a:ext cx="5756275" cy="1737995"/>
                    </a:xfrm>
                    <a:prstGeom prst="rect">
                      <a:avLst/>
                    </a:prstGeom>
                  </pic:spPr>
                </pic:pic>
              </a:graphicData>
            </a:graphic>
          </wp:inline>
        </w:drawing>
      </w:r>
    </w:p>
    <w:p w14:paraId="544262DF" w14:textId="77777777" w:rsidR="00D83201" w:rsidRDefault="00D83201" w:rsidP="00CD7246">
      <w:pPr>
        <w:pStyle w:val="Figure"/>
        <w:rPr>
          <w:lang w:val="en-AU"/>
        </w:rPr>
        <w:sectPr w:rsidR="00D83201" w:rsidSect="008A6B17">
          <w:pgSz w:w="11901" w:h="16817"/>
          <w:pgMar w:top="1134" w:right="1418" w:bottom="1134" w:left="1418" w:header="709" w:footer="709" w:gutter="0"/>
          <w:cols w:space="708"/>
          <w:docGrid w:linePitch="360"/>
        </w:sectPr>
      </w:pPr>
    </w:p>
    <w:p w14:paraId="09E9BEFF" w14:textId="393EAA10" w:rsidR="00BF2BF6" w:rsidRPr="00C12274" w:rsidRDefault="00BF2BF6" w:rsidP="008E765F">
      <w:pPr>
        <w:pStyle w:val="Heading3"/>
        <w:numPr>
          <w:ilvl w:val="0"/>
          <w:numId w:val="0"/>
        </w:numPr>
        <w:rPr>
          <w:lang w:val="en-AU"/>
        </w:rPr>
      </w:pPr>
      <w:bookmarkStart w:id="302" w:name="_Toc40956568"/>
      <w:r>
        <w:rPr>
          <w:lang w:val="en-AU"/>
        </w:rPr>
        <w:t xml:space="preserve">Comparison </w:t>
      </w:r>
      <w:r w:rsidR="00CB6081">
        <w:rPr>
          <w:lang w:val="en-AU"/>
        </w:rPr>
        <w:t>4</w:t>
      </w:r>
      <w:r>
        <w:rPr>
          <w:lang w:val="en-AU"/>
        </w:rPr>
        <w:t>: Exercise versus usual care</w:t>
      </w:r>
      <w:bookmarkEnd w:id="302"/>
    </w:p>
    <w:p w14:paraId="6750F462" w14:textId="77777777" w:rsidR="00BF2BF6" w:rsidRPr="00C12274" w:rsidRDefault="00BF2BF6" w:rsidP="00BF2BF6">
      <w:pPr>
        <w:pStyle w:val="Heading5"/>
        <w:rPr>
          <w:lang w:val="en-AU"/>
        </w:rPr>
      </w:pPr>
      <w:bookmarkStart w:id="303" w:name="_Toc3807159"/>
      <w:r w:rsidRPr="00C12274">
        <w:rPr>
          <w:lang w:val="en-AU"/>
        </w:rPr>
        <w:t>Maternal outcomes</w:t>
      </w:r>
      <w:bookmarkEnd w:id="303"/>
    </w:p>
    <w:p w14:paraId="27BC32D6" w14:textId="4B10F940" w:rsidR="00BF2BF6" w:rsidRPr="00C12274" w:rsidRDefault="00CB6081" w:rsidP="00BF2BF6">
      <w:pPr>
        <w:pStyle w:val="Heading6"/>
      </w:pPr>
      <w:bookmarkStart w:id="304" w:name="_Ref9000137"/>
      <w:r>
        <w:t>4</w:t>
      </w:r>
      <w:r w:rsidR="00BF2BF6" w:rsidRPr="000840CF">
        <w:t>.1</w:t>
      </w:r>
      <w:r w:rsidR="00BF2BF6" w:rsidRPr="000840CF">
        <w:tab/>
        <w:t>Mean gestational weight gain</w:t>
      </w:r>
      <w:bookmarkEnd w:id="304"/>
    </w:p>
    <w:p w14:paraId="2614B075" w14:textId="2BC99C34" w:rsidR="005C26C6" w:rsidRDefault="00B8273F" w:rsidP="00BF2BF6">
      <w:pPr>
        <w:pStyle w:val="Figure"/>
      </w:pPr>
      <w:r>
        <w:rPr>
          <w:noProof/>
          <w:lang w:val="en-AU" w:eastAsia="en-AU"/>
        </w:rPr>
        <w:drawing>
          <wp:inline distT="0" distB="0" distL="0" distR="0" wp14:anchorId="10BFD2C2" wp14:editId="34B9D317">
            <wp:extent cx="5756275" cy="4521200"/>
            <wp:effectExtent l="0" t="0" r="952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1.1 GWG.png"/>
                    <pic:cNvPicPr/>
                  </pic:nvPicPr>
                  <pic:blipFill>
                    <a:blip r:embed="rId70">
                      <a:extLst>
                        <a:ext uri="{28A0092B-C50C-407E-A947-70E740481C1C}">
                          <a14:useLocalDpi xmlns:a14="http://schemas.microsoft.com/office/drawing/2010/main" val="0"/>
                        </a:ext>
                      </a:extLst>
                    </a:blip>
                    <a:stretch>
                      <a:fillRect/>
                    </a:stretch>
                  </pic:blipFill>
                  <pic:spPr>
                    <a:xfrm>
                      <a:off x="0" y="0"/>
                      <a:ext cx="5756275" cy="4521200"/>
                    </a:xfrm>
                    <a:prstGeom prst="rect">
                      <a:avLst/>
                    </a:prstGeom>
                  </pic:spPr>
                </pic:pic>
              </a:graphicData>
            </a:graphic>
          </wp:inline>
        </w:drawing>
      </w:r>
    </w:p>
    <w:p w14:paraId="163D6FBA" w14:textId="77777777" w:rsidR="00BF2BF6" w:rsidRDefault="00BF2BF6" w:rsidP="00BF2BF6">
      <w:pPr>
        <w:pStyle w:val="Heading6"/>
      </w:pPr>
      <w:r>
        <w:t xml:space="preserve">Mean gestational weight gain among women who were overweight or obese </w:t>
      </w:r>
    </w:p>
    <w:p w14:paraId="20E16BF9" w14:textId="7B8A53D4" w:rsidR="00D82E4B" w:rsidRPr="00C12274" w:rsidRDefault="00D82E4B" w:rsidP="00BF2BF6">
      <w:pPr>
        <w:pStyle w:val="Figure"/>
      </w:pPr>
      <w:r>
        <w:rPr>
          <w:noProof/>
          <w:lang w:val="en-AU" w:eastAsia="en-AU"/>
        </w:rPr>
        <w:drawing>
          <wp:inline distT="0" distB="0" distL="0" distR="0" wp14:anchorId="04BEE435" wp14:editId="66D42A62">
            <wp:extent cx="5756275" cy="2711450"/>
            <wp:effectExtent l="0" t="0" r="9525"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Weight gain o&amp;o.png"/>
                    <pic:cNvPicPr/>
                  </pic:nvPicPr>
                  <pic:blipFill>
                    <a:blip r:embed="rId71">
                      <a:extLst>
                        <a:ext uri="{28A0092B-C50C-407E-A947-70E740481C1C}">
                          <a14:useLocalDpi xmlns:a14="http://schemas.microsoft.com/office/drawing/2010/main" val="0"/>
                        </a:ext>
                      </a:extLst>
                    </a:blip>
                    <a:stretch>
                      <a:fillRect/>
                    </a:stretch>
                  </pic:blipFill>
                  <pic:spPr>
                    <a:xfrm>
                      <a:off x="0" y="0"/>
                      <a:ext cx="5756275" cy="2711450"/>
                    </a:xfrm>
                    <a:prstGeom prst="rect">
                      <a:avLst/>
                    </a:prstGeom>
                  </pic:spPr>
                </pic:pic>
              </a:graphicData>
            </a:graphic>
          </wp:inline>
        </w:drawing>
      </w:r>
    </w:p>
    <w:p w14:paraId="231D5164" w14:textId="760BA790" w:rsidR="00BF2BF6" w:rsidRPr="00C12274" w:rsidRDefault="00CB6081" w:rsidP="00BF2BF6">
      <w:pPr>
        <w:pStyle w:val="Heading6"/>
      </w:pPr>
      <w:bookmarkStart w:id="305" w:name="_Ref9000158"/>
      <w:r>
        <w:t>4</w:t>
      </w:r>
      <w:r w:rsidR="00BF2BF6" w:rsidRPr="00C12274">
        <w:t>.2</w:t>
      </w:r>
      <w:r w:rsidR="00BF2BF6" w:rsidRPr="00C12274">
        <w:tab/>
        <w:t>Weight gain exceeding IOM guidelines</w:t>
      </w:r>
      <w:bookmarkEnd w:id="305"/>
    </w:p>
    <w:p w14:paraId="4294FDFB" w14:textId="050F7DFE" w:rsidR="00D82E4B" w:rsidRPr="00C12274" w:rsidRDefault="00D82E4B" w:rsidP="00BF2BF6">
      <w:pPr>
        <w:pStyle w:val="Figure"/>
      </w:pPr>
      <w:r>
        <w:rPr>
          <w:noProof/>
          <w:lang w:val="en-AU" w:eastAsia="en-AU"/>
        </w:rPr>
        <w:drawing>
          <wp:inline distT="0" distB="0" distL="0" distR="0" wp14:anchorId="3E6119B8" wp14:editId="0B1567BA">
            <wp:extent cx="5756275" cy="3457575"/>
            <wp:effectExtent l="0" t="0" r="952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1.2 EWG.png"/>
                    <pic:cNvPicPr/>
                  </pic:nvPicPr>
                  <pic:blipFill>
                    <a:blip r:embed="rId72">
                      <a:extLst>
                        <a:ext uri="{28A0092B-C50C-407E-A947-70E740481C1C}">
                          <a14:useLocalDpi xmlns:a14="http://schemas.microsoft.com/office/drawing/2010/main" val="0"/>
                        </a:ext>
                      </a:extLst>
                    </a:blip>
                    <a:stretch>
                      <a:fillRect/>
                    </a:stretch>
                  </pic:blipFill>
                  <pic:spPr>
                    <a:xfrm>
                      <a:off x="0" y="0"/>
                      <a:ext cx="5756275" cy="3457575"/>
                    </a:xfrm>
                    <a:prstGeom prst="rect">
                      <a:avLst/>
                    </a:prstGeom>
                  </pic:spPr>
                </pic:pic>
              </a:graphicData>
            </a:graphic>
          </wp:inline>
        </w:drawing>
      </w:r>
    </w:p>
    <w:p w14:paraId="22EF4083" w14:textId="7B78585B" w:rsidR="00BF2BF6" w:rsidRDefault="00CB6081" w:rsidP="008F5EDC">
      <w:pPr>
        <w:pStyle w:val="Heading6"/>
      </w:pPr>
      <w:bookmarkStart w:id="306" w:name="_Ref9000191"/>
      <w:r>
        <w:t>4</w:t>
      </w:r>
      <w:r w:rsidR="00BF2BF6" w:rsidRPr="00C12274">
        <w:t>.3</w:t>
      </w:r>
      <w:r w:rsidR="00BF2BF6" w:rsidRPr="00C12274">
        <w:tab/>
        <w:t>Gestational diabetes</w:t>
      </w:r>
      <w:bookmarkEnd w:id="306"/>
    </w:p>
    <w:p w14:paraId="7724A8AA" w14:textId="1F4B2AA3" w:rsidR="00D82E4B" w:rsidRDefault="00D82E4B" w:rsidP="00BF2BF6">
      <w:pPr>
        <w:pStyle w:val="Figure"/>
      </w:pPr>
      <w:r>
        <w:rPr>
          <w:noProof/>
          <w:lang w:val="en-AU" w:eastAsia="en-AU"/>
        </w:rPr>
        <w:drawing>
          <wp:inline distT="0" distB="0" distL="0" distR="0" wp14:anchorId="21AF76B3" wp14:editId="6199B7B9">
            <wp:extent cx="5756275" cy="3981450"/>
            <wp:effectExtent l="0" t="0" r="9525"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1.3 GDM.png"/>
                    <pic:cNvPicPr/>
                  </pic:nvPicPr>
                  <pic:blipFill>
                    <a:blip r:embed="rId73">
                      <a:extLst>
                        <a:ext uri="{28A0092B-C50C-407E-A947-70E740481C1C}">
                          <a14:useLocalDpi xmlns:a14="http://schemas.microsoft.com/office/drawing/2010/main" val="0"/>
                        </a:ext>
                      </a:extLst>
                    </a:blip>
                    <a:stretch>
                      <a:fillRect/>
                    </a:stretch>
                  </pic:blipFill>
                  <pic:spPr>
                    <a:xfrm>
                      <a:off x="0" y="0"/>
                      <a:ext cx="5756275" cy="3981450"/>
                    </a:xfrm>
                    <a:prstGeom prst="rect">
                      <a:avLst/>
                    </a:prstGeom>
                  </pic:spPr>
                </pic:pic>
              </a:graphicData>
            </a:graphic>
          </wp:inline>
        </w:drawing>
      </w:r>
    </w:p>
    <w:p w14:paraId="4F8A94D7" w14:textId="77777777" w:rsidR="00BF2BF6" w:rsidRPr="00E92B0C" w:rsidRDefault="00BF2BF6" w:rsidP="00BF2BF6">
      <w:pPr>
        <w:pStyle w:val="Figure"/>
        <w:rPr>
          <w:sz w:val="16"/>
          <w:szCs w:val="16"/>
        </w:rPr>
      </w:pPr>
      <w:r w:rsidRPr="00E92B0C">
        <w:rPr>
          <w:sz w:val="16"/>
          <w:szCs w:val="16"/>
        </w:rPr>
        <w:t>Note: Studies differed in diagnostic criteria for gestational diabetes.</w:t>
      </w:r>
    </w:p>
    <w:p w14:paraId="127CDF3D" w14:textId="5737F005" w:rsidR="00BF2BF6" w:rsidRPr="00C12274" w:rsidRDefault="00CB6081" w:rsidP="00BF2BF6">
      <w:pPr>
        <w:pStyle w:val="Heading6"/>
      </w:pPr>
      <w:bookmarkStart w:id="307" w:name="_Ref9000213"/>
      <w:r>
        <w:t>4</w:t>
      </w:r>
      <w:r w:rsidR="00BF2BF6" w:rsidRPr="00C12274">
        <w:t>.4</w:t>
      </w:r>
      <w:r w:rsidR="00BF2BF6" w:rsidRPr="00C12274">
        <w:tab/>
        <w:t>Gestational hypertension</w:t>
      </w:r>
      <w:bookmarkEnd w:id="307"/>
    </w:p>
    <w:p w14:paraId="37A13F65" w14:textId="54F3E009" w:rsidR="00D82E4B" w:rsidRPr="00C12274" w:rsidRDefault="00D82E4B" w:rsidP="00BF2BF6">
      <w:pPr>
        <w:pStyle w:val="Figure"/>
      </w:pPr>
      <w:r>
        <w:rPr>
          <w:noProof/>
          <w:lang w:val="en-AU" w:eastAsia="en-AU"/>
        </w:rPr>
        <w:drawing>
          <wp:inline distT="0" distB="0" distL="0" distR="0" wp14:anchorId="2AE69D13" wp14:editId="6ED8505F">
            <wp:extent cx="5756275" cy="2514600"/>
            <wp:effectExtent l="0" t="0" r="952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1.4 HBP.png"/>
                    <pic:cNvPicPr/>
                  </pic:nvPicPr>
                  <pic:blipFill>
                    <a:blip r:embed="rId74">
                      <a:extLst>
                        <a:ext uri="{28A0092B-C50C-407E-A947-70E740481C1C}">
                          <a14:useLocalDpi xmlns:a14="http://schemas.microsoft.com/office/drawing/2010/main" val="0"/>
                        </a:ext>
                      </a:extLst>
                    </a:blip>
                    <a:stretch>
                      <a:fillRect/>
                    </a:stretch>
                  </pic:blipFill>
                  <pic:spPr>
                    <a:xfrm>
                      <a:off x="0" y="0"/>
                      <a:ext cx="5756275" cy="2514600"/>
                    </a:xfrm>
                    <a:prstGeom prst="rect">
                      <a:avLst/>
                    </a:prstGeom>
                  </pic:spPr>
                </pic:pic>
              </a:graphicData>
            </a:graphic>
          </wp:inline>
        </w:drawing>
      </w:r>
    </w:p>
    <w:p w14:paraId="47757C53" w14:textId="4AB725E7" w:rsidR="00BF2BF6" w:rsidRPr="00C12274" w:rsidRDefault="00CB6081" w:rsidP="00BF2BF6">
      <w:pPr>
        <w:pStyle w:val="Heading6"/>
      </w:pPr>
      <w:bookmarkStart w:id="308" w:name="_Ref9000292"/>
      <w:r>
        <w:t>4</w:t>
      </w:r>
      <w:r w:rsidR="00BF2BF6" w:rsidRPr="00C12274">
        <w:t>.5</w:t>
      </w:r>
      <w:r w:rsidR="00BF2BF6" w:rsidRPr="00C12274">
        <w:tab/>
        <w:t>Pre-eclampsia</w:t>
      </w:r>
      <w:bookmarkEnd w:id="308"/>
    </w:p>
    <w:p w14:paraId="17A77AF2" w14:textId="02702158" w:rsidR="007E7AAD" w:rsidRPr="00C12274" w:rsidRDefault="007E7AAD" w:rsidP="00BF2BF6">
      <w:pPr>
        <w:pStyle w:val="Figure"/>
      </w:pPr>
      <w:r>
        <w:rPr>
          <w:noProof/>
          <w:lang w:val="en-AU" w:eastAsia="en-AU"/>
        </w:rPr>
        <w:drawing>
          <wp:inline distT="0" distB="0" distL="0" distR="0" wp14:anchorId="22BBD668" wp14:editId="5084AAC1">
            <wp:extent cx="5756275" cy="252222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5 preeclampsia.png"/>
                    <pic:cNvPicPr/>
                  </pic:nvPicPr>
                  <pic:blipFill>
                    <a:blip r:embed="rId75">
                      <a:extLst>
                        <a:ext uri="{28A0092B-C50C-407E-A947-70E740481C1C}">
                          <a14:useLocalDpi xmlns:a14="http://schemas.microsoft.com/office/drawing/2010/main" val="0"/>
                        </a:ext>
                      </a:extLst>
                    </a:blip>
                    <a:stretch>
                      <a:fillRect/>
                    </a:stretch>
                  </pic:blipFill>
                  <pic:spPr>
                    <a:xfrm>
                      <a:off x="0" y="0"/>
                      <a:ext cx="5756275" cy="2522220"/>
                    </a:xfrm>
                    <a:prstGeom prst="rect">
                      <a:avLst/>
                    </a:prstGeom>
                  </pic:spPr>
                </pic:pic>
              </a:graphicData>
            </a:graphic>
          </wp:inline>
        </w:drawing>
      </w:r>
    </w:p>
    <w:p w14:paraId="0F7BA907" w14:textId="011E1870" w:rsidR="00BF2BF6" w:rsidRPr="00C12274" w:rsidRDefault="00CB6081" w:rsidP="00BF2BF6">
      <w:pPr>
        <w:pStyle w:val="Heading6"/>
      </w:pPr>
      <w:bookmarkStart w:id="309" w:name="_Ref9000228"/>
      <w:r>
        <w:t>4</w:t>
      </w:r>
      <w:r w:rsidR="00BF2BF6" w:rsidRPr="000840CF">
        <w:t>.6</w:t>
      </w:r>
      <w:r w:rsidR="00BF2BF6" w:rsidRPr="000840CF">
        <w:tab/>
        <w:t>Caesarean section</w:t>
      </w:r>
      <w:bookmarkEnd w:id="309"/>
    </w:p>
    <w:p w14:paraId="49A84996" w14:textId="0FC98810" w:rsidR="00D82E4B" w:rsidRPr="00C12274" w:rsidRDefault="00E900D4" w:rsidP="00BF2BF6">
      <w:pPr>
        <w:pStyle w:val="Figure"/>
      </w:pPr>
      <w:r>
        <w:rPr>
          <w:noProof/>
          <w:lang w:val="en-AU" w:eastAsia="en-AU"/>
        </w:rPr>
        <w:drawing>
          <wp:inline distT="0" distB="0" distL="0" distR="0" wp14:anchorId="0C547747" wp14:editId="18A35CF6">
            <wp:extent cx="5756275" cy="4505325"/>
            <wp:effectExtent l="0" t="0" r="952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1.6 ceasarean.png"/>
                    <pic:cNvPicPr/>
                  </pic:nvPicPr>
                  <pic:blipFill>
                    <a:blip r:embed="rId76">
                      <a:extLst>
                        <a:ext uri="{28A0092B-C50C-407E-A947-70E740481C1C}">
                          <a14:useLocalDpi xmlns:a14="http://schemas.microsoft.com/office/drawing/2010/main" val="0"/>
                        </a:ext>
                      </a:extLst>
                    </a:blip>
                    <a:stretch>
                      <a:fillRect/>
                    </a:stretch>
                  </pic:blipFill>
                  <pic:spPr>
                    <a:xfrm>
                      <a:off x="0" y="0"/>
                      <a:ext cx="5756275" cy="4505325"/>
                    </a:xfrm>
                    <a:prstGeom prst="rect">
                      <a:avLst/>
                    </a:prstGeom>
                  </pic:spPr>
                </pic:pic>
              </a:graphicData>
            </a:graphic>
          </wp:inline>
        </w:drawing>
      </w:r>
    </w:p>
    <w:p w14:paraId="049FAB89" w14:textId="56A973FF" w:rsidR="00BF2BF6" w:rsidRPr="00C12274" w:rsidRDefault="00CB6081" w:rsidP="00BF2BF6">
      <w:pPr>
        <w:pStyle w:val="Heading6"/>
      </w:pPr>
      <w:bookmarkStart w:id="310" w:name="_Ref9000249"/>
      <w:r>
        <w:t>4</w:t>
      </w:r>
      <w:r w:rsidR="00BF2BF6" w:rsidRPr="00C12274">
        <w:t>.7</w:t>
      </w:r>
      <w:r w:rsidR="00BF2BF6" w:rsidRPr="00C12274">
        <w:tab/>
        <w:t>Antenatal depression</w:t>
      </w:r>
      <w:bookmarkEnd w:id="310"/>
    </w:p>
    <w:p w14:paraId="47A8F7D0" w14:textId="54830C76" w:rsidR="00B550DC" w:rsidRDefault="00E900D4" w:rsidP="00BF2BF6">
      <w:pPr>
        <w:pStyle w:val="Figure"/>
      </w:pPr>
      <w:r>
        <w:rPr>
          <w:noProof/>
          <w:lang w:val="en-AU" w:eastAsia="en-AU"/>
        </w:rPr>
        <w:drawing>
          <wp:inline distT="0" distB="0" distL="0" distR="0" wp14:anchorId="79F5B3C4" wp14:editId="574B405D">
            <wp:extent cx="5756275" cy="2302510"/>
            <wp:effectExtent l="0" t="0" r="9525" b="889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1.7 Depression.png"/>
                    <pic:cNvPicPr/>
                  </pic:nvPicPr>
                  <pic:blipFill>
                    <a:blip r:embed="rId77">
                      <a:extLst>
                        <a:ext uri="{28A0092B-C50C-407E-A947-70E740481C1C}">
                          <a14:useLocalDpi xmlns:a14="http://schemas.microsoft.com/office/drawing/2010/main" val="0"/>
                        </a:ext>
                      </a:extLst>
                    </a:blip>
                    <a:stretch>
                      <a:fillRect/>
                    </a:stretch>
                  </pic:blipFill>
                  <pic:spPr>
                    <a:xfrm>
                      <a:off x="0" y="0"/>
                      <a:ext cx="5756275" cy="2302510"/>
                    </a:xfrm>
                    <a:prstGeom prst="rect">
                      <a:avLst/>
                    </a:prstGeom>
                  </pic:spPr>
                </pic:pic>
              </a:graphicData>
            </a:graphic>
          </wp:inline>
        </w:drawing>
      </w:r>
    </w:p>
    <w:p w14:paraId="357F9E7B" w14:textId="77777777" w:rsidR="007E0CC6" w:rsidRDefault="00CB6081" w:rsidP="00E25752">
      <w:pPr>
        <w:pStyle w:val="Heading6"/>
      </w:pPr>
      <w:bookmarkStart w:id="311" w:name="_Ref40446198"/>
      <w:bookmarkStart w:id="312" w:name="_Ref8999425"/>
      <w:r>
        <w:t>4</w:t>
      </w:r>
      <w:r w:rsidR="00BF2BF6">
        <w:t>.8</w:t>
      </w:r>
      <w:r w:rsidR="00BF2BF6">
        <w:tab/>
        <w:t xml:space="preserve">Postnatal </w:t>
      </w:r>
      <w:r w:rsidR="007E0CC6">
        <w:t>depression</w:t>
      </w:r>
      <w:bookmarkEnd w:id="311"/>
    </w:p>
    <w:p w14:paraId="48190369" w14:textId="04B21885" w:rsidR="007E0CC6" w:rsidRPr="00175279" w:rsidRDefault="007E0CC6" w:rsidP="0030223E">
      <w:pPr>
        <w:pStyle w:val="Figure"/>
      </w:pPr>
      <w:r w:rsidRPr="00886445">
        <w:rPr>
          <w:noProof/>
          <w:lang w:val="en-AU" w:eastAsia="en-AU"/>
        </w:rPr>
        <w:drawing>
          <wp:inline distT="0" distB="0" distL="0" distR="0" wp14:anchorId="3F636BDA" wp14:editId="389C46DF">
            <wp:extent cx="5756275" cy="2202180"/>
            <wp:effectExtent l="0" t="0" r="9525"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ND.png"/>
                    <pic:cNvPicPr/>
                  </pic:nvPicPr>
                  <pic:blipFill>
                    <a:blip r:embed="rId78">
                      <a:extLst>
                        <a:ext uri="{28A0092B-C50C-407E-A947-70E740481C1C}">
                          <a14:useLocalDpi xmlns:a14="http://schemas.microsoft.com/office/drawing/2010/main" val="0"/>
                        </a:ext>
                      </a:extLst>
                    </a:blip>
                    <a:stretch>
                      <a:fillRect/>
                    </a:stretch>
                  </pic:blipFill>
                  <pic:spPr>
                    <a:xfrm>
                      <a:off x="0" y="0"/>
                      <a:ext cx="5756275" cy="2202180"/>
                    </a:xfrm>
                    <a:prstGeom prst="rect">
                      <a:avLst/>
                    </a:prstGeom>
                  </pic:spPr>
                </pic:pic>
              </a:graphicData>
            </a:graphic>
          </wp:inline>
        </w:drawing>
      </w:r>
    </w:p>
    <w:p w14:paraId="22E06989" w14:textId="30FF2AC8" w:rsidR="00B550DC" w:rsidRDefault="007E0CC6" w:rsidP="00E25752">
      <w:pPr>
        <w:pStyle w:val="Heading6"/>
      </w:pPr>
      <w:r>
        <w:t>4.9</w:t>
      </w:r>
      <w:r>
        <w:tab/>
        <w:t xml:space="preserve">Postnatal </w:t>
      </w:r>
      <w:r w:rsidR="00BF2BF6">
        <w:t>weight retention</w:t>
      </w:r>
      <w:bookmarkEnd w:id="312"/>
    </w:p>
    <w:p w14:paraId="7EC447F7" w14:textId="1EA14DA4" w:rsidR="00387D37" w:rsidRPr="009C7278" w:rsidRDefault="00E900D4" w:rsidP="00BF2BF6">
      <w:pPr>
        <w:pStyle w:val="Figure"/>
      </w:pPr>
      <w:r>
        <w:rPr>
          <w:noProof/>
          <w:lang w:val="en-AU" w:eastAsia="en-AU"/>
        </w:rPr>
        <w:drawing>
          <wp:inline distT="0" distB="0" distL="0" distR="0" wp14:anchorId="2EF65DA8" wp14:editId="0A39FEEC">
            <wp:extent cx="5756275" cy="2126615"/>
            <wp:effectExtent l="0" t="0" r="9525" b="698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1.17 weight retention.png"/>
                    <pic:cNvPicPr/>
                  </pic:nvPicPr>
                  <pic:blipFill>
                    <a:blip r:embed="rId79">
                      <a:extLst>
                        <a:ext uri="{28A0092B-C50C-407E-A947-70E740481C1C}">
                          <a14:useLocalDpi xmlns:a14="http://schemas.microsoft.com/office/drawing/2010/main" val="0"/>
                        </a:ext>
                      </a:extLst>
                    </a:blip>
                    <a:stretch>
                      <a:fillRect/>
                    </a:stretch>
                  </pic:blipFill>
                  <pic:spPr>
                    <a:xfrm>
                      <a:off x="0" y="0"/>
                      <a:ext cx="5756275" cy="2126615"/>
                    </a:xfrm>
                    <a:prstGeom prst="rect">
                      <a:avLst/>
                    </a:prstGeom>
                  </pic:spPr>
                </pic:pic>
              </a:graphicData>
            </a:graphic>
          </wp:inline>
        </w:drawing>
      </w:r>
    </w:p>
    <w:p w14:paraId="6CF050E0" w14:textId="77777777" w:rsidR="00BF2BF6" w:rsidRPr="00C12274" w:rsidRDefault="00BF2BF6" w:rsidP="00BF2BF6">
      <w:pPr>
        <w:pStyle w:val="Heading5"/>
      </w:pPr>
      <w:bookmarkStart w:id="313" w:name="_Toc3807160"/>
      <w:r w:rsidRPr="00C12274">
        <w:t>Infant outcomes</w:t>
      </w:r>
      <w:bookmarkEnd w:id="313"/>
    </w:p>
    <w:p w14:paraId="5A5B9596" w14:textId="2F2C51BE" w:rsidR="00BF2BF6" w:rsidRPr="00C12274" w:rsidRDefault="00CB6081" w:rsidP="00BF2BF6">
      <w:pPr>
        <w:pStyle w:val="Heading6"/>
      </w:pPr>
      <w:bookmarkStart w:id="314" w:name="_Ref9000412"/>
      <w:r>
        <w:t>4</w:t>
      </w:r>
      <w:r w:rsidR="00BF2BF6">
        <w:t>.</w:t>
      </w:r>
      <w:r w:rsidR="007E0CC6">
        <w:t>10</w:t>
      </w:r>
      <w:r w:rsidR="00BF2BF6" w:rsidRPr="00C12274">
        <w:tab/>
        <w:t>Preterm birth</w:t>
      </w:r>
      <w:bookmarkEnd w:id="314"/>
    </w:p>
    <w:p w14:paraId="4A1D531E" w14:textId="497F9410" w:rsidR="00AA5021" w:rsidRPr="00C12274" w:rsidRDefault="00AA5021" w:rsidP="00BF2BF6">
      <w:pPr>
        <w:pStyle w:val="Figure"/>
      </w:pPr>
      <w:r>
        <w:rPr>
          <w:noProof/>
          <w:lang w:val="en-AU" w:eastAsia="en-AU"/>
        </w:rPr>
        <w:drawing>
          <wp:inline distT="0" distB="0" distL="0" distR="0" wp14:anchorId="3E6002FA" wp14:editId="62E7E8B7">
            <wp:extent cx="5756275" cy="3457575"/>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1.8 preterm.png"/>
                    <pic:cNvPicPr/>
                  </pic:nvPicPr>
                  <pic:blipFill>
                    <a:blip r:embed="rId80">
                      <a:extLst>
                        <a:ext uri="{28A0092B-C50C-407E-A947-70E740481C1C}">
                          <a14:useLocalDpi xmlns:a14="http://schemas.microsoft.com/office/drawing/2010/main" val="0"/>
                        </a:ext>
                      </a:extLst>
                    </a:blip>
                    <a:stretch>
                      <a:fillRect/>
                    </a:stretch>
                  </pic:blipFill>
                  <pic:spPr>
                    <a:xfrm>
                      <a:off x="0" y="0"/>
                      <a:ext cx="5756275" cy="3457575"/>
                    </a:xfrm>
                    <a:prstGeom prst="rect">
                      <a:avLst/>
                    </a:prstGeom>
                  </pic:spPr>
                </pic:pic>
              </a:graphicData>
            </a:graphic>
          </wp:inline>
        </w:drawing>
      </w:r>
    </w:p>
    <w:p w14:paraId="737D5F70" w14:textId="45AC43C5" w:rsidR="00BF2BF6" w:rsidRPr="00C12274" w:rsidRDefault="00CB6081" w:rsidP="00BF2BF6">
      <w:pPr>
        <w:pStyle w:val="Heading6"/>
      </w:pPr>
      <w:bookmarkStart w:id="315" w:name="_Ref9000428"/>
      <w:r>
        <w:t>4</w:t>
      </w:r>
      <w:r w:rsidR="00BF2BF6">
        <w:t>.1</w:t>
      </w:r>
      <w:r w:rsidR="00E900D4">
        <w:t>1</w:t>
      </w:r>
      <w:r w:rsidR="00BF2BF6" w:rsidRPr="00C12274">
        <w:tab/>
        <w:t>Low birth weight</w:t>
      </w:r>
      <w:bookmarkEnd w:id="315"/>
    </w:p>
    <w:p w14:paraId="75D7A073" w14:textId="07E3EECD" w:rsidR="00AA5021" w:rsidRPr="00C12274" w:rsidRDefault="00AA5021" w:rsidP="00BF2BF6">
      <w:pPr>
        <w:pStyle w:val="Figure"/>
      </w:pPr>
      <w:r>
        <w:rPr>
          <w:noProof/>
          <w:lang w:val="en-AU" w:eastAsia="en-AU"/>
        </w:rPr>
        <w:drawing>
          <wp:inline distT="0" distB="0" distL="0" distR="0" wp14:anchorId="4E4CE458" wp14:editId="4FFF56C3">
            <wp:extent cx="5756275" cy="2933700"/>
            <wp:effectExtent l="0" t="0" r="9525" b="1270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1.9 LBW.png"/>
                    <pic:cNvPicPr/>
                  </pic:nvPicPr>
                  <pic:blipFill>
                    <a:blip r:embed="rId81">
                      <a:extLst>
                        <a:ext uri="{28A0092B-C50C-407E-A947-70E740481C1C}">
                          <a14:useLocalDpi xmlns:a14="http://schemas.microsoft.com/office/drawing/2010/main" val="0"/>
                        </a:ext>
                      </a:extLst>
                    </a:blip>
                    <a:stretch>
                      <a:fillRect/>
                    </a:stretch>
                  </pic:blipFill>
                  <pic:spPr>
                    <a:xfrm>
                      <a:off x="0" y="0"/>
                      <a:ext cx="5756275" cy="2933700"/>
                    </a:xfrm>
                    <a:prstGeom prst="rect">
                      <a:avLst/>
                    </a:prstGeom>
                  </pic:spPr>
                </pic:pic>
              </a:graphicData>
            </a:graphic>
          </wp:inline>
        </w:drawing>
      </w:r>
    </w:p>
    <w:p w14:paraId="7E6B79C3" w14:textId="2DAF249B" w:rsidR="00BF2BF6" w:rsidRPr="00C12274" w:rsidRDefault="00CB6081" w:rsidP="00BF2BF6">
      <w:pPr>
        <w:pStyle w:val="Heading6"/>
      </w:pPr>
      <w:bookmarkStart w:id="316" w:name="_Ref9000394"/>
      <w:r>
        <w:t>4</w:t>
      </w:r>
      <w:r w:rsidR="00BF2BF6">
        <w:t>.1</w:t>
      </w:r>
      <w:r w:rsidR="00E900D4">
        <w:t>2</w:t>
      </w:r>
      <w:r w:rsidR="00BF2BF6" w:rsidRPr="00C12274">
        <w:tab/>
        <w:t>Macrosomia</w:t>
      </w:r>
      <w:bookmarkEnd w:id="316"/>
    </w:p>
    <w:p w14:paraId="11B05DDF" w14:textId="4D0F283F" w:rsidR="00AA5021" w:rsidRPr="00C12274" w:rsidRDefault="00AA5021" w:rsidP="00BF2BF6">
      <w:pPr>
        <w:pStyle w:val="Figure"/>
      </w:pPr>
      <w:r>
        <w:rPr>
          <w:noProof/>
          <w:lang w:val="en-AU" w:eastAsia="en-AU"/>
        </w:rPr>
        <w:drawing>
          <wp:inline distT="0" distB="0" distL="0" distR="0" wp14:anchorId="5987E2AF" wp14:editId="06136026">
            <wp:extent cx="5756275" cy="3457575"/>
            <wp:effectExtent l="0" t="0" r="952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1.10 macrosomia.png"/>
                    <pic:cNvPicPr/>
                  </pic:nvPicPr>
                  <pic:blipFill>
                    <a:blip r:embed="rId82">
                      <a:extLst>
                        <a:ext uri="{28A0092B-C50C-407E-A947-70E740481C1C}">
                          <a14:useLocalDpi xmlns:a14="http://schemas.microsoft.com/office/drawing/2010/main" val="0"/>
                        </a:ext>
                      </a:extLst>
                    </a:blip>
                    <a:stretch>
                      <a:fillRect/>
                    </a:stretch>
                  </pic:blipFill>
                  <pic:spPr>
                    <a:xfrm>
                      <a:off x="0" y="0"/>
                      <a:ext cx="5756275" cy="3457575"/>
                    </a:xfrm>
                    <a:prstGeom prst="rect">
                      <a:avLst/>
                    </a:prstGeom>
                  </pic:spPr>
                </pic:pic>
              </a:graphicData>
            </a:graphic>
          </wp:inline>
        </w:drawing>
      </w:r>
    </w:p>
    <w:p w14:paraId="1DA6A3C9" w14:textId="23BFCE22" w:rsidR="00BF2BF6" w:rsidRPr="00C12274" w:rsidRDefault="00CB6081" w:rsidP="00BF2BF6">
      <w:pPr>
        <w:pStyle w:val="Heading6"/>
      </w:pPr>
      <w:bookmarkStart w:id="317" w:name="_Ref9000443"/>
      <w:r>
        <w:t>4</w:t>
      </w:r>
      <w:r w:rsidR="00BF2BF6">
        <w:t>.1</w:t>
      </w:r>
      <w:r w:rsidR="00E900D4">
        <w:t>3</w:t>
      </w:r>
      <w:r w:rsidR="00BF2BF6" w:rsidRPr="00C12274">
        <w:tab/>
        <w:t>Small for gestational age</w:t>
      </w:r>
      <w:bookmarkEnd w:id="317"/>
    </w:p>
    <w:p w14:paraId="4049D546" w14:textId="517877F2" w:rsidR="00FC3D91" w:rsidRPr="00C12274" w:rsidRDefault="00FC3D91" w:rsidP="00BF2BF6">
      <w:pPr>
        <w:pStyle w:val="Figure"/>
      </w:pPr>
      <w:r>
        <w:rPr>
          <w:noProof/>
          <w:lang w:val="en-AU" w:eastAsia="en-AU"/>
        </w:rPr>
        <w:drawing>
          <wp:inline distT="0" distB="0" distL="0" distR="0" wp14:anchorId="159E4CC4" wp14:editId="686CB018">
            <wp:extent cx="5756275" cy="282448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1.11 SGA.png"/>
                    <pic:cNvPicPr/>
                  </pic:nvPicPr>
                  <pic:blipFill>
                    <a:blip r:embed="rId83">
                      <a:extLst>
                        <a:ext uri="{28A0092B-C50C-407E-A947-70E740481C1C}">
                          <a14:useLocalDpi xmlns:a14="http://schemas.microsoft.com/office/drawing/2010/main" val="0"/>
                        </a:ext>
                      </a:extLst>
                    </a:blip>
                    <a:stretch>
                      <a:fillRect/>
                    </a:stretch>
                  </pic:blipFill>
                  <pic:spPr>
                    <a:xfrm>
                      <a:off x="0" y="0"/>
                      <a:ext cx="5756275" cy="2824480"/>
                    </a:xfrm>
                    <a:prstGeom prst="rect">
                      <a:avLst/>
                    </a:prstGeom>
                  </pic:spPr>
                </pic:pic>
              </a:graphicData>
            </a:graphic>
          </wp:inline>
        </w:drawing>
      </w:r>
    </w:p>
    <w:p w14:paraId="42180703" w14:textId="7F395885" w:rsidR="00BF2BF6" w:rsidRPr="00C12274" w:rsidRDefault="00CB6081" w:rsidP="00BF2BF6">
      <w:pPr>
        <w:pStyle w:val="Heading6"/>
      </w:pPr>
      <w:bookmarkStart w:id="318" w:name="_Ref9000461"/>
      <w:r>
        <w:t>4</w:t>
      </w:r>
      <w:r w:rsidR="00BF2BF6">
        <w:t>.1</w:t>
      </w:r>
      <w:r w:rsidR="00E900D4">
        <w:t>4</w:t>
      </w:r>
      <w:r w:rsidR="00BF2BF6" w:rsidRPr="00C12274">
        <w:tab/>
        <w:t>Large for gestational age</w:t>
      </w:r>
      <w:bookmarkEnd w:id="318"/>
    </w:p>
    <w:p w14:paraId="2524FD29" w14:textId="7DB0F350" w:rsidR="0002333A" w:rsidRPr="00C12274" w:rsidRDefault="0002333A" w:rsidP="00BF2BF6">
      <w:pPr>
        <w:pStyle w:val="Figure"/>
      </w:pPr>
      <w:r>
        <w:rPr>
          <w:noProof/>
          <w:lang w:val="en-AU" w:eastAsia="en-AU"/>
        </w:rPr>
        <w:drawing>
          <wp:inline distT="0" distB="0" distL="0" distR="0" wp14:anchorId="0873343C" wp14:editId="6A3EAD73">
            <wp:extent cx="5756275" cy="2723515"/>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12 LGA.png"/>
                    <pic:cNvPicPr/>
                  </pic:nvPicPr>
                  <pic:blipFill>
                    <a:blip r:embed="rId84">
                      <a:extLst>
                        <a:ext uri="{28A0092B-C50C-407E-A947-70E740481C1C}">
                          <a14:useLocalDpi xmlns:a14="http://schemas.microsoft.com/office/drawing/2010/main" val="0"/>
                        </a:ext>
                      </a:extLst>
                    </a:blip>
                    <a:stretch>
                      <a:fillRect/>
                    </a:stretch>
                  </pic:blipFill>
                  <pic:spPr>
                    <a:xfrm>
                      <a:off x="0" y="0"/>
                      <a:ext cx="5756275" cy="2723515"/>
                    </a:xfrm>
                    <a:prstGeom prst="rect">
                      <a:avLst/>
                    </a:prstGeom>
                  </pic:spPr>
                </pic:pic>
              </a:graphicData>
            </a:graphic>
          </wp:inline>
        </w:drawing>
      </w:r>
    </w:p>
    <w:p w14:paraId="449D4864" w14:textId="55CB2D92" w:rsidR="00BF2BF6" w:rsidRPr="00C12274" w:rsidRDefault="00CB6081" w:rsidP="00BF2BF6">
      <w:pPr>
        <w:pStyle w:val="Heading6"/>
      </w:pPr>
      <w:bookmarkStart w:id="319" w:name="_Ref9000485"/>
      <w:r>
        <w:t>4</w:t>
      </w:r>
      <w:r w:rsidR="00BF2BF6">
        <w:t>.1</w:t>
      </w:r>
      <w:r w:rsidR="00E900D4">
        <w:t>5</w:t>
      </w:r>
      <w:r w:rsidR="00BF2BF6">
        <w:tab/>
      </w:r>
      <w:r w:rsidR="00BF2BF6" w:rsidRPr="00C12274">
        <w:t>Apgar score &lt;7 at 5 minutes</w:t>
      </w:r>
      <w:bookmarkEnd w:id="319"/>
    </w:p>
    <w:p w14:paraId="3B1D99C2" w14:textId="1D2C167F" w:rsidR="003440B9" w:rsidRPr="00C12274" w:rsidRDefault="003440B9" w:rsidP="00BF2BF6">
      <w:pPr>
        <w:pStyle w:val="Figure"/>
      </w:pPr>
      <w:r>
        <w:rPr>
          <w:noProof/>
          <w:lang w:val="en-AU" w:eastAsia="en-AU"/>
        </w:rPr>
        <w:drawing>
          <wp:inline distT="0" distB="0" distL="0" distR="0" wp14:anchorId="3F67D230" wp14:editId="57E4F3E7">
            <wp:extent cx="5756275" cy="2305050"/>
            <wp:effectExtent l="0" t="0" r="9525" b="635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1.14 Agpar score less than 7.png"/>
                    <pic:cNvPicPr/>
                  </pic:nvPicPr>
                  <pic:blipFill>
                    <a:blip r:embed="rId85">
                      <a:extLst>
                        <a:ext uri="{28A0092B-C50C-407E-A947-70E740481C1C}">
                          <a14:useLocalDpi xmlns:a14="http://schemas.microsoft.com/office/drawing/2010/main" val="0"/>
                        </a:ext>
                      </a:extLst>
                    </a:blip>
                    <a:stretch>
                      <a:fillRect/>
                    </a:stretch>
                  </pic:blipFill>
                  <pic:spPr>
                    <a:xfrm>
                      <a:off x="0" y="0"/>
                      <a:ext cx="5756275" cy="2305050"/>
                    </a:xfrm>
                    <a:prstGeom prst="rect">
                      <a:avLst/>
                    </a:prstGeom>
                  </pic:spPr>
                </pic:pic>
              </a:graphicData>
            </a:graphic>
          </wp:inline>
        </w:drawing>
      </w:r>
    </w:p>
    <w:p w14:paraId="08232582" w14:textId="4311EF61" w:rsidR="008E765F" w:rsidRPr="00C12274" w:rsidRDefault="00CB6081" w:rsidP="00611251">
      <w:pPr>
        <w:pStyle w:val="Heading3"/>
        <w:numPr>
          <w:ilvl w:val="0"/>
          <w:numId w:val="0"/>
        </w:numPr>
        <w:rPr>
          <w:lang w:val="en-AU"/>
        </w:rPr>
      </w:pPr>
      <w:bookmarkStart w:id="320" w:name="_Toc40956569"/>
      <w:r>
        <w:rPr>
          <w:lang w:val="en-AU"/>
        </w:rPr>
        <w:t>Comparison 5</w:t>
      </w:r>
      <w:r w:rsidR="008E765F">
        <w:rPr>
          <w:lang w:val="en-AU"/>
        </w:rPr>
        <w:t>: Lifestyle counselling as part of pregnancy care</w:t>
      </w:r>
      <w:r w:rsidR="007A69A9">
        <w:rPr>
          <w:lang w:val="en-AU"/>
        </w:rPr>
        <w:t xml:space="preserve"> versus usual care alone</w:t>
      </w:r>
      <w:bookmarkEnd w:id="320"/>
    </w:p>
    <w:p w14:paraId="47629789" w14:textId="77777777" w:rsidR="008E765F" w:rsidRPr="00C12274" w:rsidRDefault="008E765F" w:rsidP="008E765F">
      <w:pPr>
        <w:pStyle w:val="Heading5"/>
        <w:rPr>
          <w:lang w:val="en-AU"/>
        </w:rPr>
      </w:pPr>
      <w:bookmarkStart w:id="321" w:name="_Toc1661215"/>
      <w:bookmarkStart w:id="322" w:name="_Toc5978454"/>
      <w:r w:rsidRPr="00C12274">
        <w:rPr>
          <w:lang w:val="en-AU"/>
        </w:rPr>
        <w:t>Maternal outcomes</w:t>
      </w:r>
      <w:bookmarkEnd w:id="321"/>
      <w:bookmarkEnd w:id="322"/>
    </w:p>
    <w:p w14:paraId="2C5C3C29" w14:textId="3E1C7957" w:rsidR="008E765F" w:rsidRPr="00C12274" w:rsidRDefault="00CB6081" w:rsidP="008E765F">
      <w:pPr>
        <w:pStyle w:val="Heading6"/>
      </w:pPr>
      <w:bookmarkStart w:id="323" w:name="_Toc1661216"/>
      <w:bookmarkStart w:id="324" w:name="_Ref2167603"/>
      <w:r>
        <w:t>5</w:t>
      </w:r>
      <w:r w:rsidR="008E765F" w:rsidRPr="00C12274">
        <w:t>.1</w:t>
      </w:r>
      <w:r w:rsidR="008E765F" w:rsidRPr="00C12274">
        <w:tab/>
        <w:t>Mean gestational weight gain</w:t>
      </w:r>
      <w:bookmarkEnd w:id="323"/>
      <w:bookmarkEnd w:id="324"/>
    </w:p>
    <w:p w14:paraId="12658BEC" w14:textId="736DB175" w:rsidR="00941544" w:rsidRDefault="00C05019" w:rsidP="008E765F">
      <w:pPr>
        <w:pStyle w:val="Figure"/>
      </w:pPr>
      <w:r>
        <w:rPr>
          <w:noProof/>
          <w:lang w:val="en-AU" w:eastAsia="en-AU"/>
        </w:rPr>
        <w:drawing>
          <wp:inline distT="0" distB="0" distL="0" distR="0" wp14:anchorId="6ED85BF2" wp14:editId="0FB44D76">
            <wp:extent cx="5756275" cy="6468110"/>
            <wp:effectExtent l="0" t="0" r="9525" b="889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1.1 GWG.png"/>
                    <pic:cNvPicPr/>
                  </pic:nvPicPr>
                  <pic:blipFill>
                    <a:blip r:embed="rId86">
                      <a:extLst>
                        <a:ext uri="{28A0092B-C50C-407E-A947-70E740481C1C}">
                          <a14:useLocalDpi xmlns:a14="http://schemas.microsoft.com/office/drawing/2010/main" val="0"/>
                        </a:ext>
                      </a:extLst>
                    </a:blip>
                    <a:stretch>
                      <a:fillRect/>
                    </a:stretch>
                  </pic:blipFill>
                  <pic:spPr>
                    <a:xfrm>
                      <a:off x="0" y="0"/>
                      <a:ext cx="5756275" cy="6468110"/>
                    </a:xfrm>
                    <a:prstGeom prst="rect">
                      <a:avLst/>
                    </a:prstGeom>
                  </pic:spPr>
                </pic:pic>
              </a:graphicData>
            </a:graphic>
          </wp:inline>
        </w:drawing>
      </w:r>
    </w:p>
    <w:p w14:paraId="079D24A8" w14:textId="77777777" w:rsidR="00AA613F" w:rsidRDefault="00AA613F" w:rsidP="008E765F">
      <w:pPr>
        <w:pStyle w:val="Figure"/>
      </w:pPr>
    </w:p>
    <w:p w14:paraId="741E696D" w14:textId="5B1D12BA" w:rsidR="008E765F" w:rsidRDefault="00D15A78" w:rsidP="007E786A">
      <w:pPr>
        <w:pStyle w:val="Heading6"/>
      </w:pPr>
      <w:bookmarkStart w:id="325" w:name="_Toc1661217"/>
      <w:bookmarkStart w:id="326" w:name="_Ref2168000"/>
      <w:r>
        <w:t>5</w:t>
      </w:r>
      <w:r w:rsidR="008E765F" w:rsidRPr="00C12274">
        <w:t>.2</w:t>
      </w:r>
      <w:r w:rsidR="008E765F" w:rsidRPr="00C12274">
        <w:tab/>
        <w:t xml:space="preserve">Weight gain exceeding IOM </w:t>
      </w:r>
      <w:bookmarkEnd w:id="325"/>
      <w:bookmarkEnd w:id="326"/>
      <w:r w:rsidR="008E765F" w:rsidRPr="00C12274">
        <w:t>guidelines</w:t>
      </w:r>
    </w:p>
    <w:p w14:paraId="64870458" w14:textId="33F740D9" w:rsidR="00941544" w:rsidRPr="00C12274" w:rsidRDefault="00C05019" w:rsidP="008E765F">
      <w:pPr>
        <w:pStyle w:val="Figure"/>
      </w:pPr>
      <w:r>
        <w:rPr>
          <w:noProof/>
          <w:lang w:val="en-AU" w:eastAsia="en-AU"/>
        </w:rPr>
        <w:drawing>
          <wp:inline distT="0" distB="0" distL="0" distR="0" wp14:anchorId="4E549A8E" wp14:editId="167CBE51">
            <wp:extent cx="5756275" cy="510540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1.2 EWG.png"/>
                    <pic:cNvPicPr/>
                  </pic:nvPicPr>
                  <pic:blipFill>
                    <a:blip r:embed="rId87">
                      <a:extLst>
                        <a:ext uri="{28A0092B-C50C-407E-A947-70E740481C1C}">
                          <a14:useLocalDpi xmlns:a14="http://schemas.microsoft.com/office/drawing/2010/main" val="0"/>
                        </a:ext>
                      </a:extLst>
                    </a:blip>
                    <a:stretch>
                      <a:fillRect/>
                    </a:stretch>
                  </pic:blipFill>
                  <pic:spPr>
                    <a:xfrm>
                      <a:off x="0" y="0"/>
                      <a:ext cx="5756275" cy="5105400"/>
                    </a:xfrm>
                    <a:prstGeom prst="rect">
                      <a:avLst/>
                    </a:prstGeom>
                  </pic:spPr>
                </pic:pic>
              </a:graphicData>
            </a:graphic>
          </wp:inline>
        </w:drawing>
      </w:r>
    </w:p>
    <w:p w14:paraId="46EACFCE" w14:textId="7657B853" w:rsidR="008E765F" w:rsidRDefault="00D15A78" w:rsidP="007E786A">
      <w:pPr>
        <w:pStyle w:val="Heading6"/>
      </w:pPr>
      <w:bookmarkStart w:id="327" w:name="_Toc1661218"/>
      <w:bookmarkStart w:id="328" w:name="_Ref2168025"/>
      <w:r>
        <w:t>5</w:t>
      </w:r>
      <w:r w:rsidR="008E765F" w:rsidRPr="00C12274">
        <w:t>.3</w:t>
      </w:r>
      <w:r w:rsidR="008E765F" w:rsidRPr="00C12274">
        <w:tab/>
        <w:t xml:space="preserve">Gestational </w:t>
      </w:r>
      <w:bookmarkEnd w:id="327"/>
      <w:bookmarkEnd w:id="328"/>
      <w:r w:rsidR="008E765F" w:rsidRPr="00C12274">
        <w:t>diabetes</w:t>
      </w:r>
    </w:p>
    <w:p w14:paraId="7960679A" w14:textId="66C1A453" w:rsidR="00941544" w:rsidRDefault="00303B86" w:rsidP="008E765F">
      <w:pPr>
        <w:pStyle w:val="Figure"/>
      </w:pPr>
      <w:r>
        <w:rPr>
          <w:noProof/>
          <w:lang w:val="en-AU" w:eastAsia="en-AU"/>
        </w:rPr>
        <w:drawing>
          <wp:inline distT="0" distB="0" distL="0" distR="0" wp14:anchorId="37874BF9" wp14:editId="5EAD9EB1">
            <wp:extent cx="5756275" cy="4482465"/>
            <wp:effectExtent l="0" t="0" r="952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1.3 GDM.png"/>
                    <pic:cNvPicPr/>
                  </pic:nvPicPr>
                  <pic:blipFill>
                    <a:blip r:embed="rId88">
                      <a:extLst>
                        <a:ext uri="{28A0092B-C50C-407E-A947-70E740481C1C}">
                          <a14:useLocalDpi xmlns:a14="http://schemas.microsoft.com/office/drawing/2010/main" val="0"/>
                        </a:ext>
                      </a:extLst>
                    </a:blip>
                    <a:stretch>
                      <a:fillRect/>
                    </a:stretch>
                  </pic:blipFill>
                  <pic:spPr>
                    <a:xfrm>
                      <a:off x="0" y="0"/>
                      <a:ext cx="5756275" cy="4482465"/>
                    </a:xfrm>
                    <a:prstGeom prst="rect">
                      <a:avLst/>
                    </a:prstGeom>
                  </pic:spPr>
                </pic:pic>
              </a:graphicData>
            </a:graphic>
          </wp:inline>
        </w:drawing>
      </w:r>
    </w:p>
    <w:p w14:paraId="3932E635" w14:textId="77777777" w:rsidR="008E765F" w:rsidRPr="00C12274" w:rsidRDefault="008E765F" w:rsidP="008E765F">
      <w:pPr>
        <w:pStyle w:val="Figure"/>
      </w:pPr>
      <w:r>
        <w:t>Note: Studies differed in diagnostic criteria for gestational diabetes.</w:t>
      </w:r>
    </w:p>
    <w:p w14:paraId="1BCD1EB1" w14:textId="2FE35A7B" w:rsidR="008E765F" w:rsidRDefault="00D15A78" w:rsidP="007E786A">
      <w:pPr>
        <w:pStyle w:val="Heading6"/>
      </w:pPr>
      <w:bookmarkStart w:id="329" w:name="_Toc1661219"/>
      <w:bookmarkStart w:id="330" w:name="_Ref2168446"/>
      <w:bookmarkStart w:id="331" w:name="_Toc1661221"/>
      <w:r>
        <w:t>5</w:t>
      </w:r>
      <w:r w:rsidR="008E765F" w:rsidRPr="00C12274">
        <w:t>.4</w:t>
      </w:r>
      <w:r w:rsidR="008E765F" w:rsidRPr="00C12274">
        <w:tab/>
        <w:t>Gestational hypertension</w:t>
      </w:r>
      <w:bookmarkEnd w:id="329"/>
      <w:bookmarkEnd w:id="330"/>
    </w:p>
    <w:p w14:paraId="0A561A76" w14:textId="23F30D25" w:rsidR="007E786A" w:rsidRPr="00C12274" w:rsidRDefault="00303B86" w:rsidP="008E765F">
      <w:pPr>
        <w:pStyle w:val="Figure"/>
      </w:pPr>
      <w:r>
        <w:rPr>
          <w:noProof/>
          <w:lang w:val="en-AU" w:eastAsia="en-AU"/>
        </w:rPr>
        <w:drawing>
          <wp:inline distT="0" distB="0" distL="0" distR="0" wp14:anchorId="51A3047C" wp14:editId="2191183B">
            <wp:extent cx="5756275" cy="3168650"/>
            <wp:effectExtent l="0" t="0" r="9525"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1.4 HBP.png"/>
                    <pic:cNvPicPr/>
                  </pic:nvPicPr>
                  <pic:blipFill>
                    <a:blip r:embed="rId89">
                      <a:extLst>
                        <a:ext uri="{28A0092B-C50C-407E-A947-70E740481C1C}">
                          <a14:useLocalDpi xmlns:a14="http://schemas.microsoft.com/office/drawing/2010/main" val="0"/>
                        </a:ext>
                      </a:extLst>
                    </a:blip>
                    <a:stretch>
                      <a:fillRect/>
                    </a:stretch>
                  </pic:blipFill>
                  <pic:spPr>
                    <a:xfrm>
                      <a:off x="0" y="0"/>
                      <a:ext cx="5756275" cy="3168650"/>
                    </a:xfrm>
                    <a:prstGeom prst="rect">
                      <a:avLst/>
                    </a:prstGeom>
                  </pic:spPr>
                </pic:pic>
              </a:graphicData>
            </a:graphic>
          </wp:inline>
        </w:drawing>
      </w:r>
    </w:p>
    <w:p w14:paraId="6FFBE7FF" w14:textId="2EBDCAEB" w:rsidR="008E765F" w:rsidRDefault="00D15A78" w:rsidP="00C8120F">
      <w:pPr>
        <w:pStyle w:val="Heading6"/>
      </w:pPr>
      <w:bookmarkStart w:id="332" w:name="_Toc1661220"/>
      <w:bookmarkStart w:id="333" w:name="_Ref2168474"/>
      <w:bookmarkStart w:id="334" w:name="_Ref5615491"/>
      <w:r>
        <w:t>5</w:t>
      </w:r>
      <w:r w:rsidR="008E765F" w:rsidRPr="00C12274">
        <w:t>.5</w:t>
      </w:r>
      <w:r w:rsidR="008E765F" w:rsidRPr="00C12274">
        <w:tab/>
        <w:t>Pre-eclampsia</w:t>
      </w:r>
      <w:bookmarkEnd w:id="332"/>
      <w:bookmarkEnd w:id="333"/>
      <w:bookmarkEnd w:id="334"/>
    </w:p>
    <w:p w14:paraId="1410F2C3" w14:textId="3E4C0568" w:rsidR="007E786A" w:rsidRPr="00C12274" w:rsidRDefault="00B828FF" w:rsidP="008E765F">
      <w:pPr>
        <w:pStyle w:val="Figure"/>
      </w:pPr>
      <w:r>
        <w:rPr>
          <w:noProof/>
          <w:lang w:val="en-AU" w:eastAsia="en-AU"/>
        </w:rPr>
        <w:drawing>
          <wp:inline distT="0" distB="0" distL="0" distR="0" wp14:anchorId="5D16FEB3" wp14:editId="03291DE3">
            <wp:extent cx="5756275" cy="3337560"/>
            <wp:effectExtent l="0" t="0" r="952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1.5 preeclampsia.png"/>
                    <pic:cNvPicPr/>
                  </pic:nvPicPr>
                  <pic:blipFill>
                    <a:blip r:embed="rId90">
                      <a:extLst>
                        <a:ext uri="{28A0092B-C50C-407E-A947-70E740481C1C}">
                          <a14:useLocalDpi xmlns:a14="http://schemas.microsoft.com/office/drawing/2010/main" val="0"/>
                        </a:ext>
                      </a:extLst>
                    </a:blip>
                    <a:stretch>
                      <a:fillRect/>
                    </a:stretch>
                  </pic:blipFill>
                  <pic:spPr>
                    <a:xfrm>
                      <a:off x="0" y="0"/>
                      <a:ext cx="5756275" cy="3337560"/>
                    </a:xfrm>
                    <a:prstGeom prst="rect">
                      <a:avLst/>
                    </a:prstGeom>
                  </pic:spPr>
                </pic:pic>
              </a:graphicData>
            </a:graphic>
          </wp:inline>
        </w:drawing>
      </w:r>
    </w:p>
    <w:p w14:paraId="553ED0F0" w14:textId="252850F0" w:rsidR="008E765F" w:rsidRDefault="00D15A78" w:rsidP="00C8120F">
      <w:pPr>
        <w:pStyle w:val="Heading6"/>
      </w:pPr>
      <w:bookmarkStart w:id="335" w:name="_Ref2168506"/>
      <w:r>
        <w:t>5</w:t>
      </w:r>
      <w:r w:rsidR="008E765F" w:rsidRPr="00C12274">
        <w:t>.6</w:t>
      </w:r>
      <w:r w:rsidR="008E765F" w:rsidRPr="00C12274">
        <w:tab/>
        <w:t>Caesarean section</w:t>
      </w:r>
      <w:bookmarkEnd w:id="331"/>
      <w:bookmarkEnd w:id="335"/>
    </w:p>
    <w:p w14:paraId="3D97F844" w14:textId="165B4A00" w:rsidR="00941544" w:rsidRPr="00C12274" w:rsidRDefault="00B828FF" w:rsidP="008E765F">
      <w:pPr>
        <w:pStyle w:val="Figure"/>
      </w:pPr>
      <w:r>
        <w:rPr>
          <w:noProof/>
          <w:lang w:val="en-AU" w:eastAsia="en-AU"/>
        </w:rPr>
        <w:drawing>
          <wp:inline distT="0" distB="0" distL="0" distR="0" wp14:anchorId="56790991" wp14:editId="46D9C815">
            <wp:extent cx="5756275" cy="4485005"/>
            <wp:effectExtent l="0" t="0" r="9525" b="1079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1.6 CS.png"/>
                    <pic:cNvPicPr/>
                  </pic:nvPicPr>
                  <pic:blipFill>
                    <a:blip r:embed="rId91">
                      <a:extLst>
                        <a:ext uri="{28A0092B-C50C-407E-A947-70E740481C1C}">
                          <a14:useLocalDpi xmlns:a14="http://schemas.microsoft.com/office/drawing/2010/main" val="0"/>
                        </a:ext>
                      </a:extLst>
                    </a:blip>
                    <a:stretch>
                      <a:fillRect/>
                    </a:stretch>
                  </pic:blipFill>
                  <pic:spPr>
                    <a:xfrm>
                      <a:off x="0" y="0"/>
                      <a:ext cx="5756275" cy="4485005"/>
                    </a:xfrm>
                    <a:prstGeom prst="rect">
                      <a:avLst/>
                    </a:prstGeom>
                  </pic:spPr>
                </pic:pic>
              </a:graphicData>
            </a:graphic>
          </wp:inline>
        </w:drawing>
      </w:r>
    </w:p>
    <w:p w14:paraId="4A9DF27B" w14:textId="77777777" w:rsidR="00C05019" w:rsidRDefault="00D15A78" w:rsidP="00C8120F">
      <w:pPr>
        <w:pStyle w:val="Heading6"/>
      </w:pPr>
      <w:bookmarkStart w:id="336" w:name="_Ref3737614"/>
      <w:bookmarkStart w:id="337" w:name="_Ref40449458"/>
      <w:bookmarkStart w:id="338" w:name="_Ref5615452"/>
      <w:r>
        <w:t>5</w:t>
      </w:r>
      <w:r w:rsidR="008E765F" w:rsidRPr="00C12274">
        <w:t>.7</w:t>
      </w:r>
      <w:r w:rsidR="008E765F" w:rsidRPr="00C12274">
        <w:tab/>
      </w:r>
      <w:bookmarkEnd w:id="336"/>
      <w:r w:rsidR="00C05019">
        <w:t>Antenatal depression</w:t>
      </w:r>
      <w:bookmarkEnd w:id="337"/>
    </w:p>
    <w:p w14:paraId="0814774B" w14:textId="66D13BD2" w:rsidR="00C05019" w:rsidRPr="00C05019" w:rsidRDefault="00303B86" w:rsidP="0030223E">
      <w:pPr>
        <w:pStyle w:val="Figure"/>
      </w:pPr>
      <w:r w:rsidRPr="00886445">
        <w:rPr>
          <w:noProof/>
          <w:lang w:val="en-AU" w:eastAsia="en-AU"/>
        </w:rPr>
        <w:drawing>
          <wp:inline distT="0" distB="0" distL="0" distR="0" wp14:anchorId="03F0C7BA" wp14:editId="49804A1C">
            <wp:extent cx="5756275" cy="1981835"/>
            <wp:effectExtent l="0" t="0" r="952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Antenatal depression.png"/>
                    <pic:cNvPicPr/>
                  </pic:nvPicPr>
                  <pic:blipFill>
                    <a:blip r:embed="rId92">
                      <a:extLst>
                        <a:ext uri="{28A0092B-C50C-407E-A947-70E740481C1C}">
                          <a14:useLocalDpi xmlns:a14="http://schemas.microsoft.com/office/drawing/2010/main" val="0"/>
                        </a:ext>
                      </a:extLst>
                    </a:blip>
                    <a:stretch>
                      <a:fillRect/>
                    </a:stretch>
                  </pic:blipFill>
                  <pic:spPr>
                    <a:xfrm>
                      <a:off x="0" y="0"/>
                      <a:ext cx="5756275" cy="1981835"/>
                    </a:xfrm>
                    <a:prstGeom prst="rect">
                      <a:avLst/>
                    </a:prstGeom>
                  </pic:spPr>
                </pic:pic>
              </a:graphicData>
            </a:graphic>
          </wp:inline>
        </w:drawing>
      </w:r>
    </w:p>
    <w:p w14:paraId="3BD8D6E0" w14:textId="5A6DA9C1" w:rsidR="008E765F" w:rsidRDefault="00C05019" w:rsidP="00C8120F">
      <w:pPr>
        <w:pStyle w:val="Heading6"/>
      </w:pPr>
      <w:r>
        <w:t>5.8</w:t>
      </w:r>
      <w:r>
        <w:tab/>
      </w:r>
      <w:r w:rsidR="008E765F">
        <w:t>Postnatal weight retention</w:t>
      </w:r>
      <w:bookmarkEnd w:id="338"/>
    </w:p>
    <w:p w14:paraId="36159637" w14:textId="62863B41" w:rsidR="00C8120F" w:rsidRPr="00C12274" w:rsidRDefault="00C8120F" w:rsidP="008E765F">
      <w:pPr>
        <w:pStyle w:val="Figure"/>
      </w:pPr>
      <w:r>
        <w:rPr>
          <w:noProof/>
          <w:lang w:val="en-AU" w:eastAsia="en-AU"/>
        </w:rPr>
        <w:drawing>
          <wp:inline distT="0" distB="0" distL="0" distR="0" wp14:anchorId="529C1A88" wp14:editId="312FB64B">
            <wp:extent cx="5756275" cy="3501390"/>
            <wp:effectExtent l="0" t="0" r="9525"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1.7 WR.png"/>
                    <pic:cNvPicPr/>
                  </pic:nvPicPr>
                  <pic:blipFill>
                    <a:blip r:embed="rId93">
                      <a:extLst>
                        <a:ext uri="{28A0092B-C50C-407E-A947-70E740481C1C}">
                          <a14:useLocalDpi xmlns:a14="http://schemas.microsoft.com/office/drawing/2010/main" val="0"/>
                        </a:ext>
                      </a:extLst>
                    </a:blip>
                    <a:stretch>
                      <a:fillRect/>
                    </a:stretch>
                  </pic:blipFill>
                  <pic:spPr>
                    <a:xfrm>
                      <a:off x="0" y="0"/>
                      <a:ext cx="5756275" cy="3501390"/>
                    </a:xfrm>
                    <a:prstGeom prst="rect">
                      <a:avLst/>
                    </a:prstGeom>
                  </pic:spPr>
                </pic:pic>
              </a:graphicData>
            </a:graphic>
          </wp:inline>
        </w:drawing>
      </w:r>
    </w:p>
    <w:p w14:paraId="08B821A6" w14:textId="77777777" w:rsidR="008E765F" w:rsidRPr="00C12274" w:rsidRDefault="008E765F" w:rsidP="008E765F">
      <w:pPr>
        <w:pStyle w:val="Heading5"/>
      </w:pPr>
      <w:bookmarkStart w:id="339" w:name="_Toc1661222"/>
      <w:bookmarkStart w:id="340" w:name="_Toc5978455"/>
      <w:r w:rsidRPr="00C12274">
        <w:t>Infant outcomes</w:t>
      </w:r>
      <w:bookmarkEnd w:id="339"/>
      <w:bookmarkEnd w:id="340"/>
    </w:p>
    <w:p w14:paraId="761BBD19" w14:textId="45C1ED1C" w:rsidR="008E765F" w:rsidRDefault="00D15A78" w:rsidP="00C8120F">
      <w:pPr>
        <w:pStyle w:val="Heading6"/>
      </w:pPr>
      <w:bookmarkStart w:id="341" w:name="_Toc1661223"/>
      <w:bookmarkStart w:id="342" w:name="_Ref2168590"/>
      <w:bookmarkStart w:id="343" w:name="_Ref5615556"/>
      <w:r>
        <w:t>5</w:t>
      </w:r>
      <w:r w:rsidR="008E765F" w:rsidRPr="00C12274">
        <w:t>.</w:t>
      </w:r>
      <w:r w:rsidR="00B828FF">
        <w:t>9</w:t>
      </w:r>
      <w:r w:rsidR="008E765F" w:rsidRPr="00C12274">
        <w:tab/>
        <w:t xml:space="preserve">Preterm </w:t>
      </w:r>
      <w:bookmarkEnd w:id="341"/>
      <w:bookmarkEnd w:id="342"/>
      <w:r w:rsidR="008E765F" w:rsidRPr="00C12274">
        <w:t>birth</w:t>
      </w:r>
      <w:bookmarkEnd w:id="343"/>
    </w:p>
    <w:p w14:paraId="7747D5A2" w14:textId="2586A9FE" w:rsidR="00340A58" w:rsidRPr="00C12274" w:rsidRDefault="00B828FF" w:rsidP="008E765F">
      <w:pPr>
        <w:pStyle w:val="Figure"/>
      </w:pPr>
      <w:r>
        <w:rPr>
          <w:noProof/>
          <w:lang w:val="en-AU" w:eastAsia="en-AU"/>
        </w:rPr>
        <w:drawing>
          <wp:inline distT="0" distB="0" distL="0" distR="0" wp14:anchorId="23C0C1B0" wp14:editId="75E4F815">
            <wp:extent cx="5756275" cy="3650615"/>
            <wp:effectExtent l="0" t="0" r="9525" b="698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1.8 preterm.png"/>
                    <pic:cNvPicPr/>
                  </pic:nvPicPr>
                  <pic:blipFill>
                    <a:blip r:embed="rId94">
                      <a:extLst>
                        <a:ext uri="{28A0092B-C50C-407E-A947-70E740481C1C}">
                          <a14:useLocalDpi xmlns:a14="http://schemas.microsoft.com/office/drawing/2010/main" val="0"/>
                        </a:ext>
                      </a:extLst>
                    </a:blip>
                    <a:stretch>
                      <a:fillRect/>
                    </a:stretch>
                  </pic:blipFill>
                  <pic:spPr>
                    <a:xfrm>
                      <a:off x="0" y="0"/>
                      <a:ext cx="5756275" cy="3650615"/>
                    </a:xfrm>
                    <a:prstGeom prst="rect">
                      <a:avLst/>
                    </a:prstGeom>
                  </pic:spPr>
                </pic:pic>
              </a:graphicData>
            </a:graphic>
          </wp:inline>
        </w:drawing>
      </w:r>
    </w:p>
    <w:p w14:paraId="242E1D69" w14:textId="5E9E9682" w:rsidR="008E765F" w:rsidRDefault="00D15A78" w:rsidP="005D0706">
      <w:pPr>
        <w:pStyle w:val="Heading6"/>
      </w:pPr>
      <w:bookmarkStart w:id="344" w:name="_Toc1661224"/>
      <w:bookmarkStart w:id="345" w:name="_Ref2168616"/>
      <w:r>
        <w:t>5</w:t>
      </w:r>
      <w:r w:rsidR="008E765F" w:rsidRPr="00C12274">
        <w:t>.</w:t>
      </w:r>
      <w:r w:rsidR="00B828FF">
        <w:t>10</w:t>
      </w:r>
      <w:r w:rsidR="008E765F" w:rsidRPr="00C12274">
        <w:tab/>
        <w:t>Low birth weight</w:t>
      </w:r>
      <w:bookmarkEnd w:id="344"/>
      <w:bookmarkEnd w:id="345"/>
    </w:p>
    <w:p w14:paraId="7482361F" w14:textId="46A8FD78" w:rsidR="00C8120F" w:rsidRPr="00C12274" w:rsidRDefault="00B828FF" w:rsidP="008E765F">
      <w:pPr>
        <w:pStyle w:val="Figure"/>
      </w:pPr>
      <w:r>
        <w:rPr>
          <w:noProof/>
          <w:lang w:val="en-AU" w:eastAsia="en-AU"/>
        </w:rPr>
        <w:drawing>
          <wp:inline distT="0" distB="0" distL="0" distR="0" wp14:anchorId="5C70D089" wp14:editId="08D232CE">
            <wp:extent cx="5756275" cy="2190115"/>
            <wp:effectExtent l="0" t="0" r="9525"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1.9 LBW.png"/>
                    <pic:cNvPicPr/>
                  </pic:nvPicPr>
                  <pic:blipFill>
                    <a:blip r:embed="rId95">
                      <a:extLst>
                        <a:ext uri="{28A0092B-C50C-407E-A947-70E740481C1C}">
                          <a14:useLocalDpi xmlns:a14="http://schemas.microsoft.com/office/drawing/2010/main" val="0"/>
                        </a:ext>
                      </a:extLst>
                    </a:blip>
                    <a:stretch>
                      <a:fillRect/>
                    </a:stretch>
                  </pic:blipFill>
                  <pic:spPr>
                    <a:xfrm>
                      <a:off x="0" y="0"/>
                      <a:ext cx="5756275" cy="2190115"/>
                    </a:xfrm>
                    <a:prstGeom prst="rect">
                      <a:avLst/>
                    </a:prstGeom>
                  </pic:spPr>
                </pic:pic>
              </a:graphicData>
            </a:graphic>
          </wp:inline>
        </w:drawing>
      </w:r>
    </w:p>
    <w:p w14:paraId="43F558E8" w14:textId="4CD19D04" w:rsidR="008E765F" w:rsidRDefault="00D15A78" w:rsidP="005D0706">
      <w:pPr>
        <w:pStyle w:val="Heading6"/>
      </w:pPr>
      <w:bookmarkStart w:id="346" w:name="_Toc1661225"/>
      <w:bookmarkStart w:id="347" w:name="_Ref2168560"/>
      <w:bookmarkStart w:id="348" w:name="_Ref5615583"/>
      <w:bookmarkStart w:id="349" w:name="_Ref9000948"/>
      <w:r>
        <w:t>5</w:t>
      </w:r>
      <w:r w:rsidR="008E765F" w:rsidRPr="00C12274">
        <w:t>.1</w:t>
      </w:r>
      <w:r w:rsidR="00B04E28">
        <w:t>1</w:t>
      </w:r>
      <w:r w:rsidR="008E765F" w:rsidRPr="00C12274">
        <w:tab/>
        <w:t>Macrosomia</w:t>
      </w:r>
      <w:bookmarkEnd w:id="346"/>
      <w:bookmarkEnd w:id="347"/>
      <w:bookmarkEnd w:id="348"/>
      <w:bookmarkEnd w:id="349"/>
      <w:r w:rsidR="00340A58">
        <w:t xml:space="preserve"> &gt;4,000 g</w:t>
      </w:r>
    </w:p>
    <w:p w14:paraId="17B30765" w14:textId="0814C322" w:rsidR="005D0706" w:rsidRPr="00C12274" w:rsidRDefault="00B04E28" w:rsidP="008E765F">
      <w:pPr>
        <w:pStyle w:val="Figure"/>
      </w:pPr>
      <w:r>
        <w:rPr>
          <w:noProof/>
          <w:lang w:val="en-AU" w:eastAsia="en-AU"/>
        </w:rPr>
        <w:drawing>
          <wp:inline distT="0" distB="0" distL="0" distR="0" wp14:anchorId="47DA80F9" wp14:editId="33CCD1E3">
            <wp:extent cx="5756275" cy="5006340"/>
            <wp:effectExtent l="0" t="0" r="952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1.10 Macro.png"/>
                    <pic:cNvPicPr/>
                  </pic:nvPicPr>
                  <pic:blipFill>
                    <a:blip r:embed="rId96">
                      <a:extLst>
                        <a:ext uri="{28A0092B-C50C-407E-A947-70E740481C1C}">
                          <a14:useLocalDpi xmlns:a14="http://schemas.microsoft.com/office/drawing/2010/main" val="0"/>
                        </a:ext>
                      </a:extLst>
                    </a:blip>
                    <a:stretch>
                      <a:fillRect/>
                    </a:stretch>
                  </pic:blipFill>
                  <pic:spPr>
                    <a:xfrm>
                      <a:off x="0" y="0"/>
                      <a:ext cx="5756275" cy="5006340"/>
                    </a:xfrm>
                    <a:prstGeom prst="rect">
                      <a:avLst/>
                    </a:prstGeom>
                  </pic:spPr>
                </pic:pic>
              </a:graphicData>
            </a:graphic>
          </wp:inline>
        </w:drawing>
      </w:r>
    </w:p>
    <w:p w14:paraId="33BC45CE" w14:textId="132B65DE" w:rsidR="008E765F" w:rsidRDefault="00D15A78" w:rsidP="005D0706">
      <w:pPr>
        <w:pStyle w:val="Heading6"/>
      </w:pPr>
      <w:bookmarkStart w:id="350" w:name="_Toc1661226"/>
      <w:bookmarkStart w:id="351" w:name="_Ref2168646"/>
      <w:r>
        <w:t>5</w:t>
      </w:r>
      <w:r w:rsidR="008E765F" w:rsidRPr="00C12274">
        <w:t>.1</w:t>
      </w:r>
      <w:r w:rsidR="00B04E28">
        <w:t>2</w:t>
      </w:r>
      <w:r w:rsidR="008E765F" w:rsidRPr="00C12274">
        <w:tab/>
        <w:t>Small for gestational age</w:t>
      </w:r>
      <w:bookmarkEnd w:id="350"/>
      <w:bookmarkEnd w:id="351"/>
    </w:p>
    <w:p w14:paraId="56EA544A" w14:textId="74686137" w:rsidR="00340A58" w:rsidRPr="00C12274" w:rsidRDefault="00F30B0A" w:rsidP="008E765F">
      <w:pPr>
        <w:pStyle w:val="Figure"/>
      </w:pPr>
      <w:r>
        <w:rPr>
          <w:noProof/>
          <w:lang w:val="en-AU" w:eastAsia="en-AU"/>
        </w:rPr>
        <w:drawing>
          <wp:inline distT="0" distB="0" distL="0" distR="0" wp14:anchorId="5369DE5F" wp14:editId="3A9CD285">
            <wp:extent cx="5756275" cy="3392170"/>
            <wp:effectExtent l="0" t="0" r="9525" b="1143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1.11 SGA.png"/>
                    <pic:cNvPicPr/>
                  </pic:nvPicPr>
                  <pic:blipFill>
                    <a:blip r:embed="rId97">
                      <a:extLst>
                        <a:ext uri="{28A0092B-C50C-407E-A947-70E740481C1C}">
                          <a14:useLocalDpi xmlns:a14="http://schemas.microsoft.com/office/drawing/2010/main" val="0"/>
                        </a:ext>
                      </a:extLst>
                    </a:blip>
                    <a:stretch>
                      <a:fillRect/>
                    </a:stretch>
                  </pic:blipFill>
                  <pic:spPr>
                    <a:xfrm>
                      <a:off x="0" y="0"/>
                      <a:ext cx="5756275" cy="3392170"/>
                    </a:xfrm>
                    <a:prstGeom prst="rect">
                      <a:avLst/>
                    </a:prstGeom>
                  </pic:spPr>
                </pic:pic>
              </a:graphicData>
            </a:graphic>
          </wp:inline>
        </w:drawing>
      </w:r>
    </w:p>
    <w:p w14:paraId="0CC609EF" w14:textId="6492C642" w:rsidR="008E765F" w:rsidRDefault="00D15A78" w:rsidP="005D0706">
      <w:pPr>
        <w:pStyle w:val="Heading6"/>
      </w:pPr>
      <w:bookmarkStart w:id="352" w:name="_Toc1661227"/>
      <w:bookmarkStart w:id="353" w:name="_Ref2168674"/>
      <w:r>
        <w:t>5</w:t>
      </w:r>
      <w:r w:rsidR="008E765F" w:rsidRPr="00C12274">
        <w:t>.1</w:t>
      </w:r>
      <w:r w:rsidR="00B04E28">
        <w:t>3</w:t>
      </w:r>
      <w:r w:rsidR="008E765F" w:rsidRPr="00C12274">
        <w:tab/>
        <w:t>Large for gestational age</w:t>
      </w:r>
      <w:bookmarkEnd w:id="352"/>
      <w:bookmarkEnd w:id="353"/>
    </w:p>
    <w:p w14:paraId="1AA8E9E6" w14:textId="2BA20637" w:rsidR="00340A58" w:rsidRPr="00C12274" w:rsidRDefault="00B04E28" w:rsidP="008E765F">
      <w:pPr>
        <w:pStyle w:val="Figure"/>
      </w:pPr>
      <w:r>
        <w:rPr>
          <w:noProof/>
          <w:lang w:val="en-AU" w:eastAsia="en-AU"/>
        </w:rPr>
        <w:drawing>
          <wp:inline distT="0" distB="0" distL="0" distR="0" wp14:anchorId="78AF371F" wp14:editId="52022B3B">
            <wp:extent cx="5756275" cy="4008755"/>
            <wp:effectExtent l="0" t="0" r="9525" b="444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1.12 LGA.png"/>
                    <pic:cNvPicPr/>
                  </pic:nvPicPr>
                  <pic:blipFill>
                    <a:blip r:embed="rId98">
                      <a:extLst>
                        <a:ext uri="{28A0092B-C50C-407E-A947-70E740481C1C}">
                          <a14:useLocalDpi xmlns:a14="http://schemas.microsoft.com/office/drawing/2010/main" val="0"/>
                        </a:ext>
                      </a:extLst>
                    </a:blip>
                    <a:stretch>
                      <a:fillRect/>
                    </a:stretch>
                  </pic:blipFill>
                  <pic:spPr>
                    <a:xfrm>
                      <a:off x="0" y="0"/>
                      <a:ext cx="5756275" cy="4008755"/>
                    </a:xfrm>
                    <a:prstGeom prst="rect">
                      <a:avLst/>
                    </a:prstGeom>
                  </pic:spPr>
                </pic:pic>
              </a:graphicData>
            </a:graphic>
          </wp:inline>
        </w:drawing>
      </w:r>
    </w:p>
    <w:p w14:paraId="2477C52E" w14:textId="7D918EE1" w:rsidR="008E765F" w:rsidRPr="00C12274" w:rsidRDefault="00D15A78" w:rsidP="008E765F">
      <w:pPr>
        <w:pStyle w:val="Heading6"/>
      </w:pPr>
      <w:bookmarkStart w:id="354" w:name="_Toc1661228"/>
      <w:bookmarkStart w:id="355" w:name="_Ref2168696"/>
      <w:r>
        <w:t>5</w:t>
      </w:r>
      <w:r w:rsidR="008E765F">
        <w:t>.1</w:t>
      </w:r>
      <w:r w:rsidR="00B04E28">
        <w:t>4</w:t>
      </w:r>
      <w:r w:rsidR="008E765F">
        <w:tab/>
      </w:r>
      <w:r w:rsidR="008E765F" w:rsidRPr="00C12274">
        <w:t>Apgar score &lt;7 at 5 minutes</w:t>
      </w:r>
      <w:bookmarkEnd w:id="354"/>
      <w:bookmarkEnd w:id="355"/>
    </w:p>
    <w:p w14:paraId="21D447C2" w14:textId="77777777" w:rsidR="008E765F" w:rsidRPr="00C12274" w:rsidRDefault="008E765F" w:rsidP="008E765F">
      <w:pPr>
        <w:pStyle w:val="Figure"/>
      </w:pPr>
      <w:r>
        <w:rPr>
          <w:noProof/>
          <w:lang w:val="en-AU" w:eastAsia="en-AU"/>
        </w:rPr>
        <w:drawing>
          <wp:inline distT="0" distB="0" distL="0" distR="0" wp14:anchorId="7E976A18" wp14:editId="11CE0CD6">
            <wp:extent cx="5756275" cy="2085975"/>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1.13 Apgar.png"/>
                    <pic:cNvPicPr/>
                  </pic:nvPicPr>
                  <pic:blipFill>
                    <a:blip r:embed="rId99">
                      <a:extLst>
                        <a:ext uri="{28A0092B-C50C-407E-A947-70E740481C1C}">
                          <a14:useLocalDpi xmlns:a14="http://schemas.microsoft.com/office/drawing/2010/main" val="0"/>
                        </a:ext>
                      </a:extLst>
                    </a:blip>
                    <a:stretch>
                      <a:fillRect/>
                    </a:stretch>
                  </pic:blipFill>
                  <pic:spPr>
                    <a:xfrm>
                      <a:off x="0" y="0"/>
                      <a:ext cx="5756275" cy="2085975"/>
                    </a:xfrm>
                    <a:prstGeom prst="rect">
                      <a:avLst/>
                    </a:prstGeom>
                  </pic:spPr>
                </pic:pic>
              </a:graphicData>
            </a:graphic>
          </wp:inline>
        </w:drawing>
      </w:r>
    </w:p>
    <w:p w14:paraId="67D1B358" w14:textId="5BC24D91" w:rsidR="008E765F" w:rsidRDefault="00D15A78" w:rsidP="008E765F">
      <w:pPr>
        <w:pStyle w:val="Heading6"/>
      </w:pPr>
      <w:bookmarkStart w:id="356" w:name="_Ref5615643"/>
      <w:r>
        <w:t>5</w:t>
      </w:r>
      <w:r w:rsidR="008E765F">
        <w:t>.1</w:t>
      </w:r>
      <w:r w:rsidR="00B04E28">
        <w:t>5</w:t>
      </w:r>
      <w:r w:rsidR="008E765F">
        <w:t xml:space="preserve"> </w:t>
      </w:r>
      <w:r w:rsidR="00F4680E">
        <w:t>W</w:t>
      </w:r>
      <w:r w:rsidR="008E765F">
        <w:t>eight</w:t>
      </w:r>
      <w:bookmarkEnd w:id="356"/>
      <w:r w:rsidR="00F4680E">
        <w:t xml:space="preserve"> in early childhood</w:t>
      </w:r>
    </w:p>
    <w:p w14:paraId="72DA16F3" w14:textId="77777777" w:rsidR="008E765F" w:rsidRPr="00857BA3" w:rsidRDefault="008E765F" w:rsidP="008E765F">
      <w:pPr>
        <w:pStyle w:val="Figure"/>
      </w:pPr>
      <w:r>
        <w:rPr>
          <w:noProof/>
          <w:lang w:val="en-AU" w:eastAsia="en-AU"/>
        </w:rPr>
        <w:drawing>
          <wp:inline distT="0" distB="0" distL="0" distR="0" wp14:anchorId="28CF39CC" wp14:editId="30E90899">
            <wp:extent cx="5756275" cy="1955165"/>
            <wp:effectExtent l="0" t="0" r="9525"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1.14 CW.png"/>
                    <pic:cNvPicPr/>
                  </pic:nvPicPr>
                  <pic:blipFill>
                    <a:blip r:embed="rId100">
                      <a:extLst>
                        <a:ext uri="{28A0092B-C50C-407E-A947-70E740481C1C}">
                          <a14:useLocalDpi xmlns:a14="http://schemas.microsoft.com/office/drawing/2010/main" val="0"/>
                        </a:ext>
                      </a:extLst>
                    </a:blip>
                    <a:stretch>
                      <a:fillRect/>
                    </a:stretch>
                  </pic:blipFill>
                  <pic:spPr>
                    <a:xfrm>
                      <a:off x="0" y="0"/>
                      <a:ext cx="5756275" cy="1955165"/>
                    </a:xfrm>
                    <a:prstGeom prst="rect">
                      <a:avLst/>
                    </a:prstGeom>
                  </pic:spPr>
                </pic:pic>
              </a:graphicData>
            </a:graphic>
          </wp:inline>
        </w:drawing>
      </w:r>
    </w:p>
    <w:p w14:paraId="33AF5C44" w14:textId="77777777" w:rsidR="008E765F" w:rsidRPr="00C12274" w:rsidRDefault="008E765F" w:rsidP="008E765F">
      <w:pPr>
        <w:pStyle w:val="Figure"/>
        <w:sectPr w:rsidR="008E765F" w:rsidRPr="00C12274" w:rsidSect="008A6B17">
          <w:pgSz w:w="11901" w:h="16817"/>
          <w:pgMar w:top="1134" w:right="1418" w:bottom="1134" w:left="1418" w:header="709" w:footer="709" w:gutter="0"/>
          <w:cols w:space="708"/>
          <w:docGrid w:linePitch="360"/>
        </w:sectPr>
      </w:pPr>
    </w:p>
    <w:p w14:paraId="183B598F" w14:textId="0D2697C1" w:rsidR="003523C5" w:rsidRDefault="003523C5" w:rsidP="003523C5">
      <w:pPr>
        <w:pStyle w:val="Heading2"/>
        <w:numPr>
          <w:ilvl w:val="0"/>
          <w:numId w:val="0"/>
        </w:numPr>
      </w:pPr>
      <w:bookmarkStart w:id="357" w:name="_Ref516930546"/>
      <w:bookmarkStart w:id="358" w:name="_Toc40956570"/>
      <w:r>
        <w:t>D</w:t>
      </w:r>
      <w:r>
        <w:tab/>
        <w:t>Excluded studies</w:t>
      </w:r>
      <w:bookmarkEnd w:id="357"/>
      <w:bookmarkEnd w:id="358"/>
    </w:p>
    <w:p w14:paraId="37E7815E" w14:textId="64B8F2F5" w:rsidR="003523C5" w:rsidRDefault="00101525" w:rsidP="003523C5">
      <w:pPr>
        <w:pStyle w:val="Heading3"/>
        <w:numPr>
          <w:ilvl w:val="0"/>
          <w:numId w:val="0"/>
        </w:numPr>
      </w:pPr>
      <w:bookmarkStart w:id="359" w:name="_Toc40956571"/>
      <w:r>
        <w:t>Diet</w:t>
      </w:r>
      <w:r w:rsidR="00110F60">
        <w:t xml:space="preserve"> (questions 1, 2 and 9)</w:t>
      </w:r>
      <w:bookmarkEnd w:id="359"/>
    </w:p>
    <w:p w14:paraId="10A86983" w14:textId="77777777" w:rsidR="00B90025" w:rsidRDefault="00B90025" w:rsidP="00B90025">
      <w:pPr>
        <w:pStyle w:val="Heading4"/>
        <w:rPr>
          <w:noProof/>
        </w:rPr>
      </w:pPr>
      <w:r>
        <w:rPr>
          <w:noProof/>
        </w:rPr>
        <w:t>Duplicate</w:t>
      </w:r>
    </w:p>
    <w:p w14:paraId="27E48CA6" w14:textId="77777777" w:rsidR="00B90025" w:rsidRPr="00AF584E" w:rsidRDefault="00B90025" w:rsidP="00B90025">
      <w:pPr>
        <w:pStyle w:val="Excluded"/>
        <w:rPr>
          <w:noProof/>
        </w:rPr>
      </w:pPr>
      <w:r w:rsidRPr="00AF584E">
        <w:rPr>
          <w:noProof/>
        </w:rPr>
        <w:t xml:space="preserve">Allen R, Rogozinska E, Sivarajasingam P et al (2014) Effect of diet- and lifestyle-based metabolic risk-modifying interventions on preeclampsia: a meta-analysis. </w:t>
      </w:r>
      <w:r w:rsidRPr="00AF584E">
        <w:rPr>
          <w:i/>
          <w:noProof/>
        </w:rPr>
        <w:t>Acta Obstet Gynecol Scand</w:t>
      </w:r>
      <w:r w:rsidRPr="00AF584E">
        <w:rPr>
          <w:noProof/>
        </w:rPr>
        <w:t xml:space="preserve"> 93(10): 973-85.</w:t>
      </w:r>
    </w:p>
    <w:p w14:paraId="05F48FC7" w14:textId="77777777" w:rsidR="00B90025" w:rsidRPr="00AF584E" w:rsidRDefault="00B90025" w:rsidP="00B90025">
      <w:pPr>
        <w:pStyle w:val="Excluded"/>
        <w:rPr>
          <w:noProof/>
        </w:rPr>
      </w:pPr>
      <w:r w:rsidRPr="00AF584E">
        <w:rPr>
          <w:noProof/>
        </w:rPr>
        <w:t xml:space="preserve">Anleu E, Reyes M, Araya BM et al (2019) Effectiveness of an intervention of dietary counseling for overweight and obese pregnant women in the consumption of sugars and energy. </w:t>
      </w:r>
      <w:r w:rsidRPr="00AF584E">
        <w:rPr>
          <w:i/>
          <w:noProof/>
        </w:rPr>
        <w:t>Nutrients</w:t>
      </w:r>
      <w:r w:rsidRPr="00AF584E">
        <w:rPr>
          <w:noProof/>
        </w:rPr>
        <w:t xml:space="preserve"> 11(2).</w:t>
      </w:r>
    </w:p>
    <w:p w14:paraId="123C861C" w14:textId="77777777" w:rsidR="00B90025" w:rsidRPr="00AF584E" w:rsidRDefault="00B90025" w:rsidP="00B90025">
      <w:pPr>
        <w:pStyle w:val="Excluded"/>
        <w:rPr>
          <w:noProof/>
        </w:rPr>
      </w:pPr>
      <w:r w:rsidRPr="00AF584E">
        <w:rPr>
          <w:noProof/>
        </w:rPr>
        <w:t xml:space="preserve">Asci O &amp; Rathfisch G (2016) Effect of lifestyle interventions of pregnant women on their dietary habits, lifestyle behaviors, and weight gain: a randomized controlled trial. </w:t>
      </w:r>
      <w:r w:rsidRPr="00AF584E">
        <w:rPr>
          <w:i/>
          <w:noProof/>
        </w:rPr>
        <w:t>J Health Popul Nutr</w:t>
      </w:r>
      <w:r w:rsidRPr="00AF584E">
        <w:rPr>
          <w:noProof/>
        </w:rPr>
        <w:t xml:space="preserve"> 35: 7.</w:t>
      </w:r>
    </w:p>
    <w:p w14:paraId="36F19838" w14:textId="77777777" w:rsidR="00B90025" w:rsidRPr="00AF584E" w:rsidRDefault="00B90025" w:rsidP="00B90025">
      <w:pPr>
        <w:pStyle w:val="Excluded"/>
        <w:rPr>
          <w:noProof/>
        </w:rPr>
      </w:pPr>
      <w:r w:rsidRPr="00AF584E">
        <w:rPr>
          <w:noProof/>
        </w:rPr>
        <w:t xml:space="preserve">Assaf-Balut C, Garcia de la Torre N, Fuentes M et al (2018) A high adherence to six food targets of the mediterranean diet in the late first trimester is associated with a reduction in the risk of materno-foetal outcomes: The St. Carlos Gestational Diabetes Mellitus Prevention Study. </w:t>
      </w:r>
      <w:r w:rsidRPr="00AF584E">
        <w:rPr>
          <w:i/>
          <w:noProof/>
        </w:rPr>
        <w:t>Nutrients</w:t>
      </w:r>
      <w:r w:rsidRPr="00AF584E">
        <w:rPr>
          <w:noProof/>
        </w:rPr>
        <w:t xml:space="preserve"> 11(1).</w:t>
      </w:r>
    </w:p>
    <w:p w14:paraId="6D697116" w14:textId="77777777" w:rsidR="00B90025" w:rsidRPr="00AF584E" w:rsidRDefault="00B90025" w:rsidP="00B90025">
      <w:pPr>
        <w:pStyle w:val="Excluded"/>
        <w:rPr>
          <w:noProof/>
        </w:rPr>
      </w:pPr>
      <w:r w:rsidRPr="00AF584E">
        <w:rPr>
          <w:noProof/>
        </w:rPr>
        <w:t xml:space="preserve">Baroni L, Goggi S, Battaglino R et al (2018) Vegan nutrition for mothers and children: practical tools for healthcare providers. </w:t>
      </w:r>
      <w:r w:rsidRPr="00AF584E">
        <w:rPr>
          <w:i/>
          <w:noProof/>
        </w:rPr>
        <w:t>Nutrients</w:t>
      </w:r>
      <w:r w:rsidRPr="00AF584E">
        <w:rPr>
          <w:noProof/>
        </w:rPr>
        <w:t xml:space="preserve"> 11(1).</w:t>
      </w:r>
    </w:p>
    <w:p w14:paraId="0124438B" w14:textId="77777777" w:rsidR="00B90025" w:rsidRPr="00AF584E" w:rsidRDefault="00B90025" w:rsidP="00B90025">
      <w:pPr>
        <w:pStyle w:val="Excluded"/>
        <w:rPr>
          <w:noProof/>
        </w:rPr>
      </w:pPr>
      <w:r w:rsidRPr="00AF584E">
        <w:rPr>
          <w:noProof/>
        </w:rPr>
        <w:t xml:space="preserve">Bennett CJ, Walker RE, Blumfield ML et al (2018) Interventions designed to reduce excessive gestational weight gain can reduce the incidence of gestational diabetes mellitus: A systematic review and meta-analysis of randomised controlled trials. </w:t>
      </w:r>
      <w:r w:rsidRPr="00AF584E">
        <w:rPr>
          <w:i/>
          <w:noProof/>
        </w:rPr>
        <w:t>Diabetes Res Clin Pract</w:t>
      </w:r>
      <w:r w:rsidRPr="00AF584E">
        <w:rPr>
          <w:noProof/>
        </w:rPr>
        <w:t xml:space="preserve"> 141: 69-79.</w:t>
      </w:r>
    </w:p>
    <w:p w14:paraId="673FEA5C" w14:textId="77777777" w:rsidR="00B90025" w:rsidRPr="00AF584E" w:rsidRDefault="00B90025" w:rsidP="00B90025">
      <w:pPr>
        <w:pStyle w:val="Excluded"/>
        <w:rPr>
          <w:noProof/>
        </w:rPr>
      </w:pPr>
      <w:r w:rsidRPr="00AF584E">
        <w:rPr>
          <w:noProof/>
        </w:rPr>
        <w:t xml:space="preserve">Chatzi L, Rifas-Shiman SL, Georgiou V et al (2017) Adherence to the Mediterranean diet during pregnancy and offspring adiposity and cardiometabolic traits in childhood. </w:t>
      </w:r>
      <w:r w:rsidRPr="00AF584E">
        <w:rPr>
          <w:i/>
          <w:noProof/>
        </w:rPr>
        <w:t>Pediatr Obes</w:t>
      </w:r>
      <w:r w:rsidRPr="00AF584E">
        <w:rPr>
          <w:noProof/>
        </w:rPr>
        <w:t xml:space="preserve"> 12 Suppl 1: 47-56.</w:t>
      </w:r>
    </w:p>
    <w:p w14:paraId="1A0EB47A" w14:textId="77777777" w:rsidR="00B90025" w:rsidRPr="00AF584E" w:rsidRDefault="00B90025" w:rsidP="00B90025">
      <w:pPr>
        <w:pStyle w:val="Excluded"/>
        <w:rPr>
          <w:noProof/>
        </w:rPr>
      </w:pPr>
      <w:r w:rsidRPr="00AF584E">
        <w:rPr>
          <w:noProof/>
        </w:rPr>
        <w:t xml:space="preserve">Donazar-Ezcurra M, Lopez-Del Burgo C, Bes-Rastrollo M (2017) Primary prevention of gestational diabetes mellitus through nutritional factors: a systematic review. </w:t>
      </w:r>
      <w:r w:rsidRPr="00AF584E">
        <w:rPr>
          <w:i/>
          <w:noProof/>
        </w:rPr>
        <w:t>BMC Pregnancy Childbirth</w:t>
      </w:r>
      <w:r w:rsidRPr="00AF584E">
        <w:rPr>
          <w:noProof/>
        </w:rPr>
        <w:t xml:space="preserve"> 17(1): 30.</w:t>
      </w:r>
    </w:p>
    <w:p w14:paraId="412E5E39" w14:textId="77777777" w:rsidR="00B90025" w:rsidRPr="00AF584E" w:rsidRDefault="00B90025" w:rsidP="00B90025">
      <w:pPr>
        <w:pStyle w:val="Excluded"/>
        <w:rPr>
          <w:noProof/>
        </w:rPr>
      </w:pPr>
      <w:r w:rsidRPr="00AF584E">
        <w:rPr>
          <w:noProof/>
        </w:rPr>
        <w:t xml:space="preserve">Emmett PM, Jones LR, Golding J (2015) Pregnancy diet and associated outcomes in the Avon Longitudinal Study of Parents and Children. </w:t>
      </w:r>
      <w:r w:rsidRPr="00AF584E">
        <w:rPr>
          <w:i/>
          <w:noProof/>
        </w:rPr>
        <w:t>Nutr Rev</w:t>
      </w:r>
      <w:r w:rsidRPr="00AF584E">
        <w:rPr>
          <w:noProof/>
        </w:rPr>
        <w:t xml:space="preserve"> 73 Suppl 3: 154-74.</w:t>
      </w:r>
    </w:p>
    <w:p w14:paraId="2AE18980" w14:textId="77777777" w:rsidR="00B90025" w:rsidRPr="00AF584E" w:rsidRDefault="00B90025" w:rsidP="00B90025">
      <w:pPr>
        <w:pStyle w:val="Excluded"/>
        <w:rPr>
          <w:noProof/>
        </w:rPr>
      </w:pPr>
      <w:r w:rsidRPr="00AF584E">
        <w:rPr>
          <w:noProof/>
        </w:rPr>
        <w:t xml:space="preserve">Foster M, Herulah UN, Prasad A et al (2015) Zinc status of vegetarians during pregnancy: a systematic review of observational studies and meta-analysis of zinc intake. </w:t>
      </w:r>
      <w:r w:rsidRPr="00AF584E">
        <w:rPr>
          <w:i/>
          <w:noProof/>
        </w:rPr>
        <w:t>Nutrients</w:t>
      </w:r>
      <w:r w:rsidRPr="00AF584E">
        <w:rPr>
          <w:noProof/>
        </w:rPr>
        <w:t xml:space="preserve"> 7(6): 4512-25.</w:t>
      </w:r>
    </w:p>
    <w:p w14:paraId="2964B058" w14:textId="77777777" w:rsidR="00B90025" w:rsidRPr="00AF584E" w:rsidRDefault="00B90025" w:rsidP="00B90025">
      <w:pPr>
        <w:pStyle w:val="Excluded"/>
        <w:rPr>
          <w:noProof/>
        </w:rPr>
      </w:pPr>
      <w:r w:rsidRPr="00AF584E">
        <w:rPr>
          <w:noProof/>
        </w:rPr>
        <w:t xml:space="preserve">Horan MK, McGowan CA, Gibney ER et al (2014) Maternal diet and weight at 3 months postpartum following a pregnancy intervention with a low glycaemic index diet: results from the ROLO randomised control trial. </w:t>
      </w:r>
      <w:r w:rsidRPr="00AF584E">
        <w:rPr>
          <w:i/>
          <w:noProof/>
        </w:rPr>
        <w:t>Nutrients</w:t>
      </w:r>
      <w:r w:rsidRPr="00AF584E">
        <w:rPr>
          <w:noProof/>
        </w:rPr>
        <w:t xml:space="preserve"> 6(7): 2946-55.</w:t>
      </w:r>
    </w:p>
    <w:p w14:paraId="16CDE654" w14:textId="77777777" w:rsidR="00B90025" w:rsidRPr="00AF584E" w:rsidRDefault="00B90025" w:rsidP="00B90025">
      <w:pPr>
        <w:pStyle w:val="Excluded"/>
        <w:rPr>
          <w:noProof/>
        </w:rPr>
      </w:pPr>
      <w:r w:rsidRPr="00AF584E">
        <w:rPr>
          <w:noProof/>
        </w:rPr>
        <w:t xml:space="preserve">Kolu P, Raitanen J, Puhkala J et al (2016) Effectiveness and cost-effectiveness of a cluster-randomized prenatal lifestyle counseling trial: a seven-year follow-up. </w:t>
      </w:r>
      <w:r w:rsidRPr="00AF584E">
        <w:rPr>
          <w:i/>
          <w:noProof/>
        </w:rPr>
        <w:t>PLoS One</w:t>
      </w:r>
      <w:r w:rsidRPr="00AF584E">
        <w:rPr>
          <w:noProof/>
        </w:rPr>
        <w:t xml:space="preserve"> 11(12): e0167759.</w:t>
      </w:r>
    </w:p>
    <w:p w14:paraId="7409ED7E" w14:textId="77777777" w:rsidR="00B90025" w:rsidRPr="00AF584E" w:rsidRDefault="00B90025" w:rsidP="00B90025">
      <w:pPr>
        <w:pStyle w:val="Excluded"/>
        <w:rPr>
          <w:noProof/>
        </w:rPr>
      </w:pPr>
      <w:r w:rsidRPr="00AF584E">
        <w:rPr>
          <w:noProof/>
        </w:rPr>
        <w:t xml:space="preserve">Lee YQ, Collins CE, Schumacher TL et al (2018) Disparities exist between the dietary intake of Indigenous Australian women during pregnancy and the Australian dietary guidelines: the Gomeroi gaaynggal study. </w:t>
      </w:r>
      <w:r w:rsidRPr="00AF584E">
        <w:rPr>
          <w:i/>
          <w:noProof/>
        </w:rPr>
        <w:t>J Hum Nutr Diet</w:t>
      </w:r>
      <w:r w:rsidRPr="00AF584E">
        <w:rPr>
          <w:noProof/>
        </w:rPr>
        <w:t xml:space="preserve"> 31(4): 473-85.</w:t>
      </w:r>
    </w:p>
    <w:p w14:paraId="3BE8F7D4" w14:textId="77777777" w:rsidR="00B90025" w:rsidRPr="00AF584E" w:rsidRDefault="00B90025" w:rsidP="00B90025">
      <w:pPr>
        <w:pStyle w:val="Excluded"/>
        <w:rPr>
          <w:noProof/>
        </w:rPr>
      </w:pPr>
      <w:r w:rsidRPr="00AF584E">
        <w:rPr>
          <w:noProof/>
        </w:rPr>
        <w:t xml:space="preserve">Raghavan R, Dreibelbis C, Kingshipp BL et al (2019) Dietary patterns before and during pregnancy and maternal outcomes: a systematic review. </w:t>
      </w:r>
      <w:r w:rsidRPr="00AF584E">
        <w:rPr>
          <w:i/>
          <w:noProof/>
        </w:rPr>
        <w:t>Am J Clin Nutr</w:t>
      </w:r>
      <w:r w:rsidRPr="00AF584E">
        <w:rPr>
          <w:noProof/>
        </w:rPr>
        <w:t xml:space="preserve"> 109(Suppl_7): 705S-28S.</w:t>
      </w:r>
    </w:p>
    <w:p w14:paraId="73785FFF" w14:textId="77777777" w:rsidR="00B90025" w:rsidRPr="00AF584E" w:rsidRDefault="00B90025" w:rsidP="00B90025">
      <w:pPr>
        <w:pStyle w:val="Excluded"/>
        <w:rPr>
          <w:noProof/>
        </w:rPr>
      </w:pPr>
      <w:r w:rsidRPr="00AF584E">
        <w:rPr>
          <w:noProof/>
        </w:rPr>
        <w:t xml:space="preserve">Renault KM, Carlsen EM, Norgaard K et al (2015) Intake of sweets, snacks and soft drinks predicts weight gain in obese pregnant women: detailed analysis of the results of a randomised controlled trial. </w:t>
      </w:r>
      <w:r w:rsidRPr="00AF584E">
        <w:rPr>
          <w:i/>
          <w:noProof/>
        </w:rPr>
        <w:t>PLoS One</w:t>
      </w:r>
      <w:r w:rsidRPr="00AF584E">
        <w:rPr>
          <w:noProof/>
        </w:rPr>
        <w:t xml:space="preserve"> 10(7): e0133041.</w:t>
      </w:r>
    </w:p>
    <w:p w14:paraId="6C07ADA0" w14:textId="77777777" w:rsidR="00B90025" w:rsidRPr="00AF584E" w:rsidRDefault="00B90025" w:rsidP="00B90025">
      <w:pPr>
        <w:pStyle w:val="Excluded"/>
        <w:rPr>
          <w:noProof/>
        </w:rPr>
      </w:pPr>
      <w:r w:rsidRPr="00AF584E">
        <w:rPr>
          <w:noProof/>
        </w:rPr>
        <w:t xml:space="preserve">Schumacher TL, Weatherall L, Keogh L et al (2018) Characterizing gestational weight gain in a cohort of Indigenous Australian women. </w:t>
      </w:r>
      <w:r w:rsidRPr="00AF584E">
        <w:rPr>
          <w:i/>
          <w:noProof/>
        </w:rPr>
        <w:t>Midwifery</w:t>
      </w:r>
      <w:r w:rsidRPr="00AF584E">
        <w:rPr>
          <w:noProof/>
        </w:rPr>
        <w:t xml:space="preserve"> 60: 13-19.</w:t>
      </w:r>
    </w:p>
    <w:p w14:paraId="7D9CB3DB" w14:textId="77777777" w:rsidR="00B90025" w:rsidRPr="00AF584E" w:rsidRDefault="00B90025" w:rsidP="00B90025">
      <w:pPr>
        <w:pStyle w:val="Excluded"/>
        <w:rPr>
          <w:noProof/>
        </w:rPr>
      </w:pPr>
      <w:r w:rsidRPr="00AF584E">
        <w:rPr>
          <w:noProof/>
        </w:rPr>
        <w:t xml:space="preserve">Tieu J, Shepherd E, Middleton P et al (2017) Dietary advice interventions in pregnancy for preventing gestational diabetes mellitus. </w:t>
      </w:r>
      <w:r w:rsidRPr="00AF584E">
        <w:rPr>
          <w:i/>
          <w:noProof/>
        </w:rPr>
        <w:t>Cochrane Database Syst Rev</w:t>
      </w:r>
      <w:r w:rsidRPr="00AF584E">
        <w:rPr>
          <w:noProof/>
        </w:rPr>
        <w:t xml:space="preserve"> 1: CD006674.</w:t>
      </w:r>
    </w:p>
    <w:p w14:paraId="7FACC593" w14:textId="77777777" w:rsidR="00B90025" w:rsidRDefault="00B90025" w:rsidP="00B90025">
      <w:pPr>
        <w:pStyle w:val="Heading4"/>
        <w:rPr>
          <w:noProof/>
        </w:rPr>
      </w:pPr>
      <w:r>
        <w:rPr>
          <w:noProof/>
        </w:rPr>
        <w:t>Narrative review</w:t>
      </w:r>
    </w:p>
    <w:p w14:paraId="2224A3B2" w14:textId="77777777" w:rsidR="00B90025" w:rsidRPr="00EB1258" w:rsidRDefault="00B90025" w:rsidP="00B90025">
      <w:pPr>
        <w:pStyle w:val="Excluded"/>
        <w:rPr>
          <w:noProof/>
        </w:rPr>
      </w:pPr>
      <w:r w:rsidRPr="00EB1258">
        <w:rPr>
          <w:noProof/>
        </w:rPr>
        <w:t xml:space="preserve">Abiri B, Kelishadi R, Sadeghi H et al (2016) Effects of maternal diet during pregnancy on the risk of childhood acute lymphoblastic leukemia: a systematic review. </w:t>
      </w:r>
      <w:r w:rsidRPr="00EB1258">
        <w:rPr>
          <w:i/>
          <w:noProof/>
        </w:rPr>
        <w:t>Nutrition and Cancer</w:t>
      </w:r>
      <w:r w:rsidRPr="00EB1258">
        <w:rPr>
          <w:noProof/>
        </w:rPr>
        <w:t xml:space="preserve"> 68(7): 1065-72.</w:t>
      </w:r>
    </w:p>
    <w:p w14:paraId="72A8B0EA" w14:textId="77777777" w:rsidR="00B90025" w:rsidRPr="00EB1258" w:rsidRDefault="00B90025" w:rsidP="00B90025">
      <w:pPr>
        <w:pStyle w:val="Excluded"/>
        <w:rPr>
          <w:noProof/>
        </w:rPr>
      </w:pPr>
      <w:r w:rsidRPr="00EB1258">
        <w:rPr>
          <w:noProof/>
        </w:rPr>
        <w:t xml:space="preserve">Baroni L, Goggi S, Battaglino R et al (2018) Vegan nutrition for mothers and children: practical tools for healthcare providers. </w:t>
      </w:r>
      <w:r w:rsidRPr="00EB1258">
        <w:rPr>
          <w:i/>
          <w:noProof/>
        </w:rPr>
        <w:t>Nutrients</w:t>
      </w:r>
      <w:r w:rsidRPr="00EB1258">
        <w:rPr>
          <w:noProof/>
        </w:rPr>
        <w:t xml:space="preserve"> 11(1).</w:t>
      </w:r>
    </w:p>
    <w:p w14:paraId="4C97E543" w14:textId="77777777" w:rsidR="00B90025" w:rsidRPr="00EB1258" w:rsidRDefault="00B90025" w:rsidP="00B90025">
      <w:pPr>
        <w:pStyle w:val="Excluded"/>
        <w:rPr>
          <w:noProof/>
        </w:rPr>
      </w:pPr>
      <w:r w:rsidRPr="00EB1258">
        <w:rPr>
          <w:noProof/>
        </w:rPr>
        <w:t xml:space="preserve">Baskin R, Hill B, Jacka FN et al (2015) The association between diet quality and mental health during the perinatal period. A systematic review. </w:t>
      </w:r>
      <w:r w:rsidRPr="00EB1258">
        <w:rPr>
          <w:i/>
          <w:noProof/>
        </w:rPr>
        <w:t>Appetite</w:t>
      </w:r>
      <w:r w:rsidRPr="00EB1258">
        <w:rPr>
          <w:noProof/>
        </w:rPr>
        <w:t xml:space="preserve"> 91: 41-7.</w:t>
      </w:r>
    </w:p>
    <w:p w14:paraId="7A4316AD" w14:textId="77777777" w:rsidR="00B90025" w:rsidRPr="00EB1258" w:rsidRDefault="00B90025" w:rsidP="00B90025">
      <w:pPr>
        <w:pStyle w:val="Excluded"/>
        <w:rPr>
          <w:noProof/>
        </w:rPr>
      </w:pPr>
      <w:r w:rsidRPr="00EB1258">
        <w:rPr>
          <w:noProof/>
        </w:rPr>
        <w:t xml:space="preserve">Biagi C, Nunzio MD, Bordoni A et al (2019) Effect of adherence to Mediterranean diet during pregnancy on children's health: a systematic review. </w:t>
      </w:r>
      <w:r w:rsidRPr="00EB1258">
        <w:rPr>
          <w:i/>
          <w:noProof/>
        </w:rPr>
        <w:t>Nutrients</w:t>
      </w:r>
      <w:r w:rsidRPr="00EB1258">
        <w:rPr>
          <w:noProof/>
        </w:rPr>
        <w:t xml:space="preserve"> 11(5).</w:t>
      </w:r>
    </w:p>
    <w:p w14:paraId="7AC9D4CB" w14:textId="77777777" w:rsidR="00B90025" w:rsidRPr="00EB1258" w:rsidRDefault="00B90025" w:rsidP="00B90025">
      <w:pPr>
        <w:pStyle w:val="Excluded"/>
        <w:rPr>
          <w:noProof/>
        </w:rPr>
      </w:pPr>
      <w:r w:rsidRPr="00EB1258">
        <w:rPr>
          <w:noProof/>
        </w:rPr>
        <w:t xml:space="preserve">D'Souza L, Jayaweera H, Pickett KE (2016) Pregnancy diets, migration, and birth outcomes. </w:t>
      </w:r>
      <w:r w:rsidRPr="00EB1258">
        <w:rPr>
          <w:i/>
          <w:noProof/>
        </w:rPr>
        <w:t>Health Care Women Int</w:t>
      </w:r>
      <w:r w:rsidRPr="00EB1258">
        <w:rPr>
          <w:noProof/>
        </w:rPr>
        <w:t xml:space="preserve"> 37(9): 964-78.</w:t>
      </w:r>
    </w:p>
    <w:p w14:paraId="2BF569F5" w14:textId="77777777" w:rsidR="00B90025" w:rsidRPr="00EB1258" w:rsidRDefault="00B90025" w:rsidP="00B90025">
      <w:pPr>
        <w:pStyle w:val="Excluded"/>
        <w:rPr>
          <w:noProof/>
        </w:rPr>
      </w:pPr>
      <w:r w:rsidRPr="00EB1258">
        <w:rPr>
          <w:noProof/>
        </w:rPr>
        <w:t xml:space="preserve">Donazar-Ezcurra M, Lopez-Del Burgo C, Bes-Rastrollo M (2017) Primary prevention of gestational diabetes mellitus through nutritional factors: a systematic review. </w:t>
      </w:r>
      <w:r w:rsidRPr="00EB1258">
        <w:rPr>
          <w:i/>
          <w:noProof/>
        </w:rPr>
        <w:t>BMC Pregnancy Childbirth</w:t>
      </w:r>
      <w:r w:rsidRPr="00EB1258">
        <w:rPr>
          <w:noProof/>
        </w:rPr>
        <w:t xml:space="preserve"> 17(1): 30.</w:t>
      </w:r>
    </w:p>
    <w:p w14:paraId="00EE9960" w14:textId="77777777" w:rsidR="00B90025" w:rsidRPr="00EB1258" w:rsidRDefault="00B90025" w:rsidP="00B90025">
      <w:pPr>
        <w:pStyle w:val="Excluded"/>
        <w:rPr>
          <w:noProof/>
        </w:rPr>
      </w:pPr>
      <w:r w:rsidRPr="00EB1258">
        <w:rPr>
          <w:noProof/>
        </w:rPr>
        <w:t xml:space="preserve">Elliott-Sale KJ, Graham A, Hanley SJ et al (2019) Modern dietary guidelines for healthy pregnancy; maximising maternal and foetal outcomes and limiting excessive gestational weight gain. </w:t>
      </w:r>
      <w:r w:rsidRPr="00EB1258">
        <w:rPr>
          <w:i/>
          <w:noProof/>
        </w:rPr>
        <w:t>Eur J Sport Sci</w:t>
      </w:r>
      <w:r w:rsidRPr="00EB1258">
        <w:rPr>
          <w:noProof/>
        </w:rPr>
        <w:t xml:space="preserve"> 19(1): 62-70.</w:t>
      </w:r>
    </w:p>
    <w:p w14:paraId="5C7EA248" w14:textId="77777777" w:rsidR="00B90025" w:rsidRPr="00EB1258" w:rsidRDefault="00B90025" w:rsidP="00B90025">
      <w:pPr>
        <w:pStyle w:val="Excluded"/>
        <w:rPr>
          <w:noProof/>
        </w:rPr>
      </w:pPr>
      <w:r w:rsidRPr="00EB1258">
        <w:rPr>
          <w:noProof/>
        </w:rPr>
        <w:t xml:space="preserve">Flynn AC, Dalrymple K, Barr S et al (2016) Dietary interventions in overweight and obese pregnant women: a systematic review of the content, delivery, and outcomes of randomized controlled trials. </w:t>
      </w:r>
      <w:r w:rsidRPr="00EB1258">
        <w:rPr>
          <w:i/>
          <w:noProof/>
        </w:rPr>
        <w:t>Nutr Rev</w:t>
      </w:r>
      <w:r w:rsidRPr="00EB1258">
        <w:rPr>
          <w:noProof/>
        </w:rPr>
        <w:t xml:space="preserve"> 74(5): 312-28.</w:t>
      </w:r>
    </w:p>
    <w:p w14:paraId="01249D05" w14:textId="77777777" w:rsidR="00B90025" w:rsidRPr="00EB1258" w:rsidRDefault="00B90025" w:rsidP="00B90025">
      <w:pPr>
        <w:pStyle w:val="Excluded"/>
        <w:rPr>
          <w:noProof/>
        </w:rPr>
      </w:pPr>
      <w:r w:rsidRPr="00EB1258">
        <w:rPr>
          <w:noProof/>
        </w:rPr>
        <w:t xml:space="preserve">Leermakers ET, Moreira EM, Kiefte-de Jong JC et al (2015) Effects of choline on health across the life course: a systematic review. </w:t>
      </w:r>
      <w:r w:rsidRPr="00EB1258">
        <w:rPr>
          <w:i/>
          <w:noProof/>
        </w:rPr>
        <w:t>Nutr Rev</w:t>
      </w:r>
      <w:r w:rsidRPr="00EB1258">
        <w:rPr>
          <w:noProof/>
        </w:rPr>
        <w:t xml:space="preserve"> 73(8): 500-22.</w:t>
      </w:r>
    </w:p>
    <w:p w14:paraId="74A8873B" w14:textId="77777777" w:rsidR="00B90025" w:rsidRPr="00EB1258" w:rsidRDefault="00B90025" w:rsidP="00B90025">
      <w:pPr>
        <w:pStyle w:val="Excluded"/>
        <w:rPr>
          <w:noProof/>
        </w:rPr>
      </w:pPr>
      <w:r w:rsidRPr="00EB1258">
        <w:rPr>
          <w:noProof/>
        </w:rPr>
        <w:t xml:space="preserve">Moonesinghe H, Patil VK, Dean T et al (2016) Association between healthy eating in pregnancy and allergic status of the offspring in childhood. </w:t>
      </w:r>
      <w:r w:rsidRPr="00EB1258">
        <w:rPr>
          <w:i/>
          <w:noProof/>
        </w:rPr>
        <w:t>Ann Allergy Asthma Immunol</w:t>
      </w:r>
      <w:r w:rsidRPr="00EB1258">
        <w:rPr>
          <w:noProof/>
        </w:rPr>
        <w:t xml:space="preserve"> 116(2): 163-5.</w:t>
      </w:r>
    </w:p>
    <w:p w14:paraId="0058C80B" w14:textId="77777777" w:rsidR="00B90025" w:rsidRPr="00EB1258" w:rsidRDefault="00B90025" w:rsidP="00B90025">
      <w:pPr>
        <w:pStyle w:val="Excluded"/>
        <w:rPr>
          <w:noProof/>
        </w:rPr>
      </w:pPr>
      <w:r w:rsidRPr="00EB1258">
        <w:rPr>
          <w:noProof/>
        </w:rPr>
        <w:t xml:space="preserve">Mousa A, Naqash A, Lim S (2019) Macronutrient and micronutrient intake during pregnancy: an overview of recent evidence. </w:t>
      </w:r>
      <w:r w:rsidRPr="00EB1258">
        <w:rPr>
          <w:i/>
          <w:noProof/>
        </w:rPr>
        <w:t>Nutrients</w:t>
      </w:r>
      <w:r w:rsidRPr="00EB1258">
        <w:rPr>
          <w:noProof/>
        </w:rPr>
        <w:t xml:space="preserve"> 11(2).</w:t>
      </w:r>
    </w:p>
    <w:p w14:paraId="68FEF256" w14:textId="77777777" w:rsidR="00B90025" w:rsidRPr="00EB1258" w:rsidRDefault="00B90025" w:rsidP="00B90025">
      <w:pPr>
        <w:pStyle w:val="Excluded"/>
        <w:rPr>
          <w:noProof/>
        </w:rPr>
      </w:pPr>
      <w:r w:rsidRPr="00EB1258">
        <w:rPr>
          <w:noProof/>
        </w:rPr>
        <w:t xml:space="preserve">O'Neil A, Itsiopoulos C, Skouteris H et al (2014) Preventing mental health problems in offspring by targeting dietary intake of pregnant women. </w:t>
      </w:r>
      <w:r w:rsidRPr="00EB1258">
        <w:rPr>
          <w:i/>
          <w:noProof/>
        </w:rPr>
        <w:t>BMC Med</w:t>
      </w:r>
      <w:r w:rsidRPr="00EB1258">
        <w:rPr>
          <w:noProof/>
        </w:rPr>
        <w:t xml:space="preserve"> 12: 208.</w:t>
      </w:r>
    </w:p>
    <w:p w14:paraId="17A3AAC2" w14:textId="77777777" w:rsidR="00B90025" w:rsidRPr="00EB1258" w:rsidRDefault="00B90025" w:rsidP="00B90025">
      <w:pPr>
        <w:pStyle w:val="Excluded"/>
        <w:rPr>
          <w:noProof/>
        </w:rPr>
      </w:pPr>
      <w:r w:rsidRPr="00EB1258">
        <w:rPr>
          <w:noProof/>
        </w:rPr>
        <w:t xml:space="preserve">Oostingh EC, Hall J, Koster MPH et al (2019) The impact of maternal lifestyle factors on periconception outcomes: a systematic review of observational studies. </w:t>
      </w:r>
      <w:r w:rsidRPr="00EB1258">
        <w:rPr>
          <w:i/>
          <w:noProof/>
        </w:rPr>
        <w:t>Reprod Biomed Online</w:t>
      </w:r>
      <w:r w:rsidRPr="00EB1258">
        <w:rPr>
          <w:noProof/>
        </w:rPr>
        <w:t xml:space="preserve"> 38(1): 77-94.</w:t>
      </w:r>
    </w:p>
    <w:p w14:paraId="7CDA8A59" w14:textId="77777777" w:rsidR="00B90025" w:rsidRPr="00EB1258" w:rsidRDefault="00B90025" w:rsidP="00B90025">
      <w:pPr>
        <w:pStyle w:val="Excluded"/>
        <w:rPr>
          <w:noProof/>
        </w:rPr>
      </w:pPr>
      <w:r w:rsidRPr="00EB1258">
        <w:rPr>
          <w:noProof/>
        </w:rPr>
        <w:t xml:space="preserve">Rees WD (2019) Interactions between nutrients in the maternal diet and the implications for the long-term health of the offspring. </w:t>
      </w:r>
      <w:r w:rsidRPr="00EB1258">
        <w:rPr>
          <w:i/>
          <w:noProof/>
        </w:rPr>
        <w:t>Proc Nutr Soc</w:t>
      </w:r>
      <w:r w:rsidRPr="00EB1258">
        <w:rPr>
          <w:noProof/>
        </w:rPr>
        <w:t xml:space="preserve"> 78(1): 88-96.</w:t>
      </w:r>
    </w:p>
    <w:p w14:paraId="66FA692C" w14:textId="77777777" w:rsidR="00B90025" w:rsidRPr="00EB1258" w:rsidRDefault="00B90025" w:rsidP="00B90025">
      <w:pPr>
        <w:pStyle w:val="Excluded"/>
        <w:rPr>
          <w:noProof/>
        </w:rPr>
      </w:pPr>
      <w:r w:rsidRPr="00EB1258">
        <w:rPr>
          <w:noProof/>
        </w:rPr>
        <w:t xml:space="preserve">Sparling TM, Henschke N, Nesbitt RC et al (2017) The role of diet and nutritional supplementation in perinatal depression: a systematic review. </w:t>
      </w:r>
      <w:r w:rsidRPr="00EB1258">
        <w:rPr>
          <w:i/>
          <w:noProof/>
        </w:rPr>
        <w:t>Matern Child Nutr</w:t>
      </w:r>
      <w:r w:rsidRPr="00EB1258">
        <w:rPr>
          <w:noProof/>
        </w:rPr>
        <w:t xml:space="preserve"> 13(1).</w:t>
      </w:r>
    </w:p>
    <w:p w14:paraId="2FA1AC1B" w14:textId="77777777" w:rsidR="00B90025" w:rsidRPr="00EB1258" w:rsidRDefault="00B90025" w:rsidP="00B90025">
      <w:pPr>
        <w:pStyle w:val="Excluded"/>
        <w:rPr>
          <w:noProof/>
        </w:rPr>
      </w:pPr>
      <w:r w:rsidRPr="00EB1258">
        <w:rPr>
          <w:noProof/>
        </w:rPr>
        <w:t xml:space="preserve">Tielemans MJ, Garcia AH, Peralta Santos A et al (2016) Macronutrient composition and gestational weight gain: a systematic review. </w:t>
      </w:r>
      <w:r w:rsidRPr="00EB1258">
        <w:rPr>
          <w:i/>
          <w:noProof/>
        </w:rPr>
        <w:t>Am J Clin Nutr</w:t>
      </w:r>
      <w:r w:rsidRPr="00EB1258">
        <w:rPr>
          <w:noProof/>
        </w:rPr>
        <w:t xml:space="preserve"> 103(1): 83-99.</w:t>
      </w:r>
    </w:p>
    <w:p w14:paraId="68544998" w14:textId="77777777" w:rsidR="00B90025" w:rsidRPr="004D55A5" w:rsidRDefault="00B90025" w:rsidP="00B90025">
      <w:pPr>
        <w:pStyle w:val="Heading4"/>
        <w:rPr>
          <w:noProof/>
        </w:rPr>
      </w:pPr>
      <w:r>
        <w:rPr>
          <w:noProof/>
        </w:rPr>
        <w:t>Wrong study design</w:t>
      </w:r>
    </w:p>
    <w:p w14:paraId="0498387E" w14:textId="77777777" w:rsidR="00B90025" w:rsidRPr="00AB7B12" w:rsidRDefault="00B90025" w:rsidP="00B90025">
      <w:pPr>
        <w:pStyle w:val="Excluded"/>
        <w:rPr>
          <w:noProof/>
        </w:rPr>
      </w:pPr>
      <w:r w:rsidRPr="00AB7B12">
        <w:rPr>
          <w:noProof/>
        </w:rPr>
        <w:t xml:space="preserve">Mijatovic-Vukas J, Capling L, Cheng S et al (2018) Associations of diet and physical activity with risk for gestational diabetes mellitus: a systematic review and meta-analysis. </w:t>
      </w:r>
      <w:r w:rsidRPr="00AB7B12">
        <w:rPr>
          <w:i/>
          <w:noProof/>
        </w:rPr>
        <w:t>Nutrients</w:t>
      </w:r>
      <w:r w:rsidRPr="00AB7B12">
        <w:rPr>
          <w:noProof/>
        </w:rPr>
        <w:t xml:space="preserve"> 10(6).</w:t>
      </w:r>
    </w:p>
    <w:p w14:paraId="5EBBFF4E" w14:textId="77777777" w:rsidR="00B90025" w:rsidRPr="00AB7B12" w:rsidRDefault="00B90025" w:rsidP="00B90025">
      <w:pPr>
        <w:pStyle w:val="Excluded"/>
        <w:rPr>
          <w:noProof/>
        </w:rPr>
      </w:pPr>
      <w:r w:rsidRPr="00AB7B12">
        <w:rPr>
          <w:noProof/>
        </w:rPr>
        <w:t xml:space="preserve">Opie RS, Neff M, Tierney AC (2016) A behavioural nutrition intervention for obese pregnant women: Effects on diet quality, weight gain and the incidence of gestational diabetes. </w:t>
      </w:r>
      <w:r w:rsidRPr="00AB7B12">
        <w:rPr>
          <w:i/>
          <w:noProof/>
        </w:rPr>
        <w:t>Aust N Z J Obstet Gynaecol</w:t>
      </w:r>
      <w:r w:rsidRPr="00AB7B12">
        <w:rPr>
          <w:noProof/>
        </w:rPr>
        <w:t xml:space="preserve"> 56(4): 364-73.</w:t>
      </w:r>
    </w:p>
    <w:p w14:paraId="6D3E42C0" w14:textId="77777777" w:rsidR="00B90025" w:rsidRDefault="00B90025" w:rsidP="00B90025">
      <w:pPr>
        <w:pStyle w:val="Heading4"/>
        <w:rPr>
          <w:noProof/>
        </w:rPr>
      </w:pPr>
      <w:r>
        <w:rPr>
          <w:noProof/>
        </w:rPr>
        <w:t>Wrong setting</w:t>
      </w:r>
    </w:p>
    <w:p w14:paraId="0893C3C7" w14:textId="77777777" w:rsidR="00B90025" w:rsidRPr="00AB7B12" w:rsidRDefault="00B90025" w:rsidP="00B90025">
      <w:pPr>
        <w:pStyle w:val="Excluded"/>
        <w:rPr>
          <w:noProof/>
        </w:rPr>
      </w:pPr>
      <w:r w:rsidRPr="00AB7B12">
        <w:rPr>
          <w:noProof/>
        </w:rPr>
        <w:t xml:space="preserve">Anleu E, Reyes M, Araya BM et al (2019) Effectiveness of an intervention of dietary counseling for overweight and obese pregnant women in the consumption of sugars and energy. </w:t>
      </w:r>
      <w:r w:rsidRPr="00AB7B12">
        <w:rPr>
          <w:i/>
          <w:noProof/>
        </w:rPr>
        <w:t>Nutrients</w:t>
      </w:r>
      <w:r w:rsidRPr="00AB7B12">
        <w:rPr>
          <w:noProof/>
        </w:rPr>
        <w:t xml:space="preserve"> 11(2).</w:t>
      </w:r>
    </w:p>
    <w:p w14:paraId="27CA5EDE" w14:textId="77777777" w:rsidR="00B90025" w:rsidRPr="00AB7B12" w:rsidRDefault="00B90025" w:rsidP="00B90025">
      <w:pPr>
        <w:pStyle w:val="Excluded"/>
        <w:rPr>
          <w:noProof/>
        </w:rPr>
      </w:pPr>
      <w:r w:rsidRPr="00AB7B12">
        <w:rPr>
          <w:noProof/>
        </w:rPr>
        <w:t xml:space="preserve">Lau Y, Klainin-Yobas P, Htun TP et al (2017) Electronic-based lifestyle interventions in overweight or obese perinatal women: a systematic review and meta-analysis. </w:t>
      </w:r>
      <w:r w:rsidRPr="00AB7B12">
        <w:rPr>
          <w:i/>
          <w:noProof/>
        </w:rPr>
        <w:t>Obes Rev</w:t>
      </w:r>
      <w:r w:rsidRPr="00AB7B12">
        <w:rPr>
          <w:noProof/>
        </w:rPr>
        <w:t xml:space="preserve"> 18(9): 1071-87.</w:t>
      </w:r>
    </w:p>
    <w:p w14:paraId="19A63F9F" w14:textId="77777777" w:rsidR="00B90025" w:rsidRPr="00AB7B12" w:rsidRDefault="00B90025" w:rsidP="00B90025">
      <w:pPr>
        <w:pStyle w:val="Excluded"/>
        <w:rPr>
          <w:noProof/>
        </w:rPr>
      </w:pPr>
      <w:r w:rsidRPr="00AB7B12">
        <w:rPr>
          <w:noProof/>
        </w:rPr>
        <w:t xml:space="preserve">O'Brien OA, McCarthy M, Gibney ER et al (2014) Technology-supported dietary and lifestyle interventions in healthy pregnant women: a systematic review. </w:t>
      </w:r>
      <w:r w:rsidRPr="00AB7B12">
        <w:rPr>
          <w:i/>
          <w:noProof/>
        </w:rPr>
        <w:t>Eur J Clin Nutr</w:t>
      </w:r>
      <w:r w:rsidRPr="00AB7B12">
        <w:rPr>
          <w:noProof/>
        </w:rPr>
        <w:t xml:space="preserve"> 68(7): 760-6.</w:t>
      </w:r>
    </w:p>
    <w:p w14:paraId="19E3697E" w14:textId="77777777" w:rsidR="00B90025" w:rsidRPr="00AB7B12" w:rsidRDefault="00B90025" w:rsidP="00B90025">
      <w:pPr>
        <w:pStyle w:val="Excluded"/>
        <w:rPr>
          <w:noProof/>
        </w:rPr>
      </w:pPr>
      <w:r w:rsidRPr="00AB7B12">
        <w:rPr>
          <w:noProof/>
        </w:rPr>
        <w:t xml:space="preserve">Okesene-Gafa KAM, Li M, McKinlay CJD et al (2019) Effect of antenatal dietary interventions in maternal obesity on pregnancy weight-gain and birthweight: Healthy Mums and Babies (HUMBA) randomized trial. </w:t>
      </w:r>
      <w:r w:rsidRPr="00AB7B12">
        <w:rPr>
          <w:i/>
          <w:noProof/>
        </w:rPr>
        <w:t>Am J Obstet Gynecol</w:t>
      </w:r>
      <w:r w:rsidRPr="00AB7B12">
        <w:rPr>
          <w:noProof/>
        </w:rPr>
        <w:t xml:space="preserve"> 221(2): 152 e1-52 e13.</w:t>
      </w:r>
    </w:p>
    <w:p w14:paraId="4452B920" w14:textId="77777777" w:rsidR="00B90025" w:rsidRPr="00AB7B12" w:rsidRDefault="00B90025" w:rsidP="00B90025">
      <w:pPr>
        <w:pStyle w:val="Excluded"/>
        <w:rPr>
          <w:noProof/>
        </w:rPr>
      </w:pPr>
      <w:r w:rsidRPr="00AB7B12">
        <w:rPr>
          <w:noProof/>
        </w:rPr>
        <w:t xml:space="preserve">Sherifali D, Nerenberg KA, Wilson S et al (2017) The effectiveness of ehealth technologies on weight management in pregnant and postpartum women: systematic review and meta-analysis. </w:t>
      </w:r>
      <w:r w:rsidRPr="00AB7B12">
        <w:rPr>
          <w:i/>
          <w:noProof/>
        </w:rPr>
        <w:t>J Med Internet Res</w:t>
      </w:r>
      <w:r w:rsidRPr="00AB7B12">
        <w:rPr>
          <w:noProof/>
        </w:rPr>
        <w:t xml:space="preserve"> 19(10): e337.</w:t>
      </w:r>
    </w:p>
    <w:p w14:paraId="3494DCDD" w14:textId="77777777" w:rsidR="00B90025" w:rsidRDefault="00B90025" w:rsidP="00B90025">
      <w:pPr>
        <w:pStyle w:val="Heading4"/>
        <w:rPr>
          <w:noProof/>
        </w:rPr>
      </w:pPr>
      <w:r>
        <w:rPr>
          <w:noProof/>
        </w:rPr>
        <w:t>Wrong population</w:t>
      </w:r>
    </w:p>
    <w:p w14:paraId="4DE9D4C3" w14:textId="77777777" w:rsidR="00B90025" w:rsidRPr="0094248D" w:rsidRDefault="00B90025" w:rsidP="00B90025">
      <w:pPr>
        <w:pStyle w:val="Excluded"/>
        <w:rPr>
          <w:noProof/>
        </w:rPr>
      </w:pPr>
      <w:r w:rsidRPr="0094248D">
        <w:rPr>
          <w:noProof/>
        </w:rPr>
        <w:t xml:space="preserve">Bao W, Bowers K, Tobias DK et al (2014) Prepregnancy low-carbohydrate dietary pattern and risk of gestational diabetes mellitus: a prospective cohort study. </w:t>
      </w:r>
      <w:r w:rsidRPr="0094248D">
        <w:rPr>
          <w:i/>
          <w:noProof/>
        </w:rPr>
        <w:t>Am J Clin Nutr</w:t>
      </w:r>
      <w:r w:rsidRPr="0094248D">
        <w:rPr>
          <w:noProof/>
        </w:rPr>
        <w:t xml:space="preserve"> 99(6): 1378-84.</w:t>
      </w:r>
    </w:p>
    <w:p w14:paraId="1E942BD0" w14:textId="77777777" w:rsidR="00B90025" w:rsidRPr="0094248D" w:rsidRDefault="00B90025" w:rsidP="00B90025">
      <w:pPr>
        <w:pStyle w:val="Excluded"/>
        <w:rPr>
          <w:noProof/>
        </w:rPr>
      </w:pPr>
      <w:r w:rsidRPr="0094248D">
        <w:rPr>
          <w:noProof/>
        </w:rPr>
        <w:t xml:space="preserve">Bricker L, Reed K, Wood L et al (2015) Nutritional advice for improving outcomes in multiple pregnancies. </w:t>
      </w:r>
      <w:r w:rsidRPr="0094248D">
        <w:rPr>
          <w:i/>
          <w:noProof/>
        </w:rPr>
        <w:t>Cochrane Database Syst Rev</w:t>
      </w:r>
      <w:r w:rsidRPr="0094248D">
        <w:rPr>
          <w:noProof/>
        </w:rPr>
        <w:t>(11): CD008867.</w:t>
      </w:r>
    </w:p>
    <w:p w14:paraId="35617E6A" w14:textId="77777777" w:rsidR="00B90025" w:rsidRPr="0094248D" w:rsidRDefault="00B90025" w:rsidP="00B90025">
      <w:pPr>
        <w:pStyle w:val="Excluded"/>
        <w:rPr>
          <w:noProof/>
        </w:rPr>
      </w:pPr>
      <w:r w:rsidRPr="0094248D">
        <w:rPr>
          <w:noProof/>
        </w:rPr>
        <w:t xml:space="preserve">Callaghan-Gillespie M, Schaffner AA, Garcia P et al (2017) Trial of ready-to-use supplemental food and corn-soy blend in pregnant Malawian women with moderate malnutrition: a randomized controlled clinical trial. </w:t>
      </w:r>
      <w:r w:rsidRPr="0094248D">
        <w:rPr>
          <w:i/>
          <w:noProof/>
        </w:rPr>
        <w:t>Am J Clin Nutr</w:t>
      </w:r>
      <w:r w:rsidRPr="0094248D">
        <w:rPr>
          <w:noProof/>
        </w:rPr>
        <w:t xml:space="preserve"> 106(4): 1062-69.</w:t>
      </w:r>
    </w:p>
    <w:p w14:paraId="783B76A8" w14:textId="77777777" w:rsidR="00B90025" w:rsidRPr="0094248D" w:rsidRDefault="00B90025" w:rsidP="00B90025">
      <w:pPr>
        <w:pStyle w:val="Excluded"/>
        <w:rPr>
          <w:noProof/>
        </w:rPr>
      </w:pPr>
      <w:r w:rsidRPr="0094248D">
        <w:rPr>
          <w:noProof/>
        </w:rPr>
        <w:t xml:space="preserve">Carmichael SL, Yang W, Gilboa S et al (2016) Elevated body mass index and decreased diet quality among women and risk of birth defects in their offspring. </w:t>
      </w:r>
      <w:r w:rsidRPr="0094248D">
        <w:rPr>
          <w:i/>
          <w:noProof/>
        </w:rPr>
        <w:t>Birth Defects Res A Clin Mol Teratol</w:t>
      </w:r>
      <w:r w:rsidRPr="0094248D">
        <w:rPr>
          <w:noProof/>
        </w:rPr>
        <w:t xml:space="preserve"> 106(3): 164-71.</w:t>
      </w:r>
    </w:p>
    <w:p w14:paraId="1C43F62E" w14:textId="77777777" w:rsidR="00B90025" w:rsidRPr="0094248D" w:rsidRDefault="00B90025" w:rsidP="00B90025">
      <w:pPr>
        <w:pStyle w:val="Excluded"/>
        <w:rPr>
          <w:noProof/>
        </w:rPr>
      </w:pPr>
      <w:r w:rsidRPr="0094248D">
        <w:rPr>
          <w:noProof/>
        </w:rPr>
        <w:t xml:space="preserve">Deveer R, Deever M, Akbaba E et al (2013) The effect of diet on pregnancy outcomes among pregnants with abnormal glucose challenge test. </w:t>
      </w:r>
      <w:r w:rsidRPr="0094248D">
        <w:rPr>
          <w:i/>
          <w:noProof/>
        </w:rPr>
        <w:t>Eur Rev Med Pharmacol</w:t>
      </w:r>
      <w:r w:rsidRPr="0094248D">
        <w:rPr>
          <w:noProof/>
        </w:rPr>
        <w:t xml:space="preserve"> 17: 1258-61.</w:t>
      </w:r>
    </w:p>
    <w:p w14:paraId="764812F5" w14:textId="77777777" w:rsidR="00B90025" w:rsidRPr="0094248D" w:rsidRDefault="00B90025" w:rsidP="00B90025">
      <w:pPr>
        <w:pStyle w:val="Excluded"/>
        <w:rPr>
          <w:noProof/>
        </w:rPr>
      </w:pPr>
      <w:r w:rsidRPr="0094248D">
        <w:rPr>
          <w:noProof/>
        </w:rPr>
        <w:t xml:space="preserve">Donazar-Ezcurra M, Lopez-Del Burgo C, Martinez-Gonzalez MA et al (2017) Pre-pregnancy adherences to empirically derived dietary patterns and gestational diabetes risk in a Mediterranean cohort: the Seguimiento Universidad de Navarra (SUN) project. </w:t>
      </w:r>
      <w:r w:rsidRPr="0094248D">
        <w:rPr>
          <w:i/>
          <w:noProof/>
        </w:rPr>
        <w:t>Br J Nutr</w:t>
      </w:r>
      <w:r w:rsidRPr="0094248D">
        <w:rPr>
          <w:noProof/>
        </w:rPr>
        <w:t xml:space="preserve"> 118(9): 715-21.</w:t>
      </w:r>
    </w:p>
    <w:p w14:paraId="460C2F73" w14:textId="77777777" w:rsidR="00B90025" w:rsidRPr="0094248D" w:rsidRDefault="00B90025" w:rsidP="00B90025">
      <w:pPr>
        <w:pStyle w:val="Excluded"/>
        <w:rPr>
          <w:noProof/>
        </w:rPr>
      </w:pPr>
      <w:r w:rsidRPr="0094248D">
        <w:rPr>
          <w:noProof/>
        </w:rPr>
        <w:t xml:space="preserve">Jarman M, Mathe N, Ramazani F et al (2018) Dietary patterns prior to pregnancy and associations with pregnancy complications. </w:t>
      </w:r>
      <w:r w:rsidRPr="0094248D">
        <w:rPr>
          <w:i/>
          <w:noProof/>
        </w:rPr>
        <w:t>Nutrients</w:t>
      </w:r>
      <w:r w:rsidRPr="0094248D">
        <w:rPr>
          <w:noProof/>
        </w:rPr>
        <w:t xml:space="preserve"> 10(7).</w:t>
      </w:r>
    </w:p>
    <w:p w14:paraId="5C851EB9" w14:textId="77777777" w:rsidR="00B90025" w:rsidRPr="0094248D" w:rsidRDefault="00B90025" w:rsidP="00B90025">
      <w:pPr>
        <w:pStyle w:val="Excluded"/>
        <w:rPr>
          <w:noProof/>
        </w:rPr>
      </w:pPr>
      <w:r w:rsidRPr="0094248D">
        <w:rPr>
          <w:noProof/>
        </w:rPr>
        <w:t xml:space="preserve">Koutelidakis AE, Alexatou O, Kousaiti S et al (2018) Higher adherence to Mediterranean diet prior to pregnancy is associated with decreased risk for deviation from the maternal recommended gestational weight gain. </w:t>
      </w:r>
      <w:r w:rsidRPr="0094248D">
        <w:rPr>
          <w:i/>
          <w:noProof/>
        </w:rPr>
        <w:t>Int J Food Sci Nutr</w:t>
      </w:r>
      <w:r w:rsidRPr="0094248D">
        <w:rPr>
          <w:noProof/>
        </w:rPr>
        <w:t xml:space="preserve"> 69(1): 84-92.</w:t>
      </w:r>
    </w:p>
    <w:p w14:paraId="79F89823" w14:textId="77777777" w:rsidR="00B90025" w:rsidRPr="0094248D" w:rsidRDefault="00B90025" w:rsidP="00B90025">
      <w:pPr>
        <w:pStyle w:val="Excluded"/>
        <w:rPr>
          <w:noProof/>
        </w:rPr>
      </w:pPr>
      <w:r w:rsidRPr="0094248D">
        <w:rPr>
          <w:noProof/>
        </w:rPr>
        <w:t xml:space="preserve">Lamyian M, Hosseinpour-Niazi S, Mirmiran P et al (2017) Pre-pregnancy fast food consumption is associated with gestational diabetes mellitus among Tehranian women. </w:t>
      </w:r>
      <w:r w:rsidRPr="0094248D">
        <w:rPr>
          <w:i/>
          <w:noProof/>
        </w:rPr>
        <w:t>Nutrients</w:t>
      </w:r>
      <w:r w:rsidRPr="0094248D">
        <w:rPr>
          <w:noProof/>
        </w:rPr>
        <w:t xml:space="preserve"> 9(3).</w:t>
      </w:r>
    </w:p>
    <w:p w14:paraId="50F17D5C" w14:textId="77777777" w:rsidR="00B90025" w:rsidRPr="0094248D" w:rsidRDefault="00B90025" w:rsidP="00B90025">
      <w:pPr>
        <w:pStyle w:val="Excluded"/>
        <w:rPr>
          <w:noProof/>
        </w:rPr>
      </w:pPr>
      <w:r w:rsidRPr="0094248D">
        <w:rPr>
          <w:noProof/>
        </w:rPr>
        <w:t xml:space="preserve">Looman M, Schoenaker D, Soedamah-Muthu SS et al (2018) Pre-pregnancy dietary carbohydrate quantity and quality, and risk of developing gestational diabetes: the Australian Longitudinal Study on Women's Health. </w:t>
      </w:r>
      <w:r w:rsidRPr="0094248D">
        <w:rPr>
          <w:i/>
          <w:noProof/>
        </w:rPr>
        <w:t>Br J Nutr</w:t>
      </w:r>
      <w:r w:rsidRPr="0094248D">
        <w:rPr>
          <w:noProof/>
        </w:rPr>
        <w:t xml:space="preserve"> 120(4): 435-44.</w:t>
      </w:r>
    </w:p>
    <w:p w14:paraId="5B631BFF" w14:textId="77777777" w:rsidR="00B90025" w:rsidRPr="0094248D" w:rsidRDefault="00B90025" w:rsidP="00B90025">
      <w:pPr>
        <w:pStyle w:val="Excluded"/>
        <w:rPr>
          <w:noProof/>
        </w:rPr>
      </w:pPr>
      <w:r w:rsidRPr="0094248D">
        <w:rPr>
          <w:noProof/>
        </w:rPr>
        <w:t xml:space="preserve">Mijatovic-Vukas J, Capling L, Cheng S et al (2018) Associations of Diet and Physical Activity with Risk for Gestational Diabetes Mellitus: A Systematic Review and Meta-Analysis. </w:t>
      </w:r>
      <w:r w:rsidRPr="0094248D">
        <w:rPr>
          <w:i/>
          <w:noProof/>
        </w:rPr>
        <w:t>Nutrients</w:t>
      </w:r>
      <w:r w:rsidRPr="0094248D">
        <w:rPr>
          <w:noProof/>
        </w:rPr>
        <w:t xml:space="preserve"> 10(6).</w:t>
      </w:r>
    </w:p>
    <w:p w14:paraId="0435DCDB" w14:textId="77777777" w:rsidR="00B90025" w:rsidRPr="0094248D" w:rsidRDefault="00B90025" w:rsidP="00B90025">
      <w:pPr>
        <w:pStyle w:val="Excluded"/>
        <w:rPr>
          <w:noProof/>
        </w:rPr>
      </w:pPr>
      <w:r w:rsidRPr="0094248D">
        <w:rPr>
          <w:noProof/>
        </w:rPr>
        <w:t xml:space="preserve">Ormesher L, Myers JE, Chmiel C et al (2018) Effects of dietary nitrate supplementation, from beetroot juice, on blood pressure in hypertensive pregnant women: A randomised, double-blind, placebo-controlled feasibility trial. </w:t>
      </w:r>
      <w:r w:rsidRPr="0094248D">
        <w:rPr>
          <w:i/>
          <w:noProof/>
        </w:rPr>
        <w:t>Nitric Oxide</w:t>
      </w:r>
      <w:r w:rsidRPr="0094248D">
        <w:rPr>
          <w:noProof/>
        </w:rPr>
        <w:t xml:space="preserve"> 80: 37-44.</w:t>
      </w:r>
    </w:p>
    <w:p w14:paraId="21668185" w14:textId="77777777" w:rsidR="00B90025" w:rsidRPr="0094248D" w:rsidRDefault="00B90025" w:rsidP="00B90025">
      <w:pPr>
        <w:pStyle w:val="Excluded"/>
        <w:rPr>
          <w:noProof/>
        </w:rPr>
      </w:pPr>
      <w:r w:rsidRPr="0094248D">
        <w:rPr>
          <w:noProof/>
        </w:rPr>
        <w:t xml:space="preserve">Osorio-Yanez C, Gelaye B, Qiu C et al (2017) Maternal intake of fried foods and risk of gestational diabetes mellitus. </w:t>
      </w:r>
      <w:r w:rsidRPr="0094248D">
        <w:rPr>
          <w:i/>
          <w:noProof/>
        </w:rPr>
        <w:t>Ann Epidemiol</w:t>
      </w:r>
      <w:r w:rsidRPr="0094248D">
        <w:rPr>
          <w:noProof/>
        </w:rPr>
        <w:t xml:space="preserve"> 27(6): 384-90 e1.</w:t>
      </w:r>
    </w:p>
    <w:p w14:paraId="74839B7D" w14:textId="77777777" w:rsidR="00B90025" w:rsidRPr="0094248D" w:rsidRDefault="00B90025" w:rsidP="00B90025">
      <w:pPr>
        <w:pStyle w:val="Excluded"/>
        <w:rPr>
          <w:noProof/>
        </w:rPr>
      </w:pPr>
      <w:r w:rsidRPr="0094248D">
        <w:rPr>
          <w:noProof/>
        </w:rPr>
        <w:t xml:space="preserve">Parisi F, Rousian M, Koning IV et al (2018) Periconceptional maternal dairy-rich dietary pattern is associated with prenatal cerebellar growth. </w:t>
      </w:r>
      <w:r w:rsidRPr="0094248D">
        <w:rPr>
          <w:i/>
          <w:noProof/>
        </w:rPr>
        <w:t>PLoS One</w:t>
      </w:r>
      <w:r w:rsidRPr="0094248D">
        <w:rPr>
          <w:noProof/>
        </w:rPr>
        <w:t xml:space="preserve"> 13(5): e0197901.</w:t>
      </w:r>
    </w:p>
    <w:p w14:paraId="77F0F1E2" w14:textId="77777777" w:rsidR="00B90025" w:rsidRDefault="00B90025" w:rsidP="00B90025">
      <w:pPr>
        <w:pStyle w:val="Heading4"/>
      </w:pPr>
      <w:r>
        <w:t>Wrong outcomes</w:t>
      </w:r>
    </w:p>
    <w:p w14:paraId="717C6575" w14:textId="77777777" w:rsidR="00B90025" w:rsidRPr="002E5284" w:rsidRDefault="00B90025" w:rsidP="00B90025">
      <w:pPr>
        <w:pStyle w:val="Excluded"/>
        <w:rPr>
          <w:noProof/>
        </w:rPr>
      </w:pPr>
      <w:r w:rsidRPr="002E5284">
        <w:rPr>
          <w:noProof/>
        </w:rPr>
        <w:t xml:space="preserve">Donnelly JM, Walsh JM, Byrne J et al (2015) Impact of maternal diet on neonatal anthropometry: a randomized controlled trial. </w:t>
      </w:r>
      <w:r w:rsidRPr="002E5284">
        <w:rPr>
          <w:i/>
          <w:noProof/>
        </w:rPr>
        <w:t>Pediatr Obes</w:t>
      </w:r>
      <w:r w:rsidRPr="002E5284">
        <w:rPr>
          <w:noProof/>
        </w:rPr>
        <w:t xml:space="preserve"> 10(1): 52-6.</w:t>
      </w:r>
    </w:p>
    <w:p w14:paraId="4C4D2B2B" w14:textId="77777777" w:rsidR="00B90025" w:rsidRPr="002E5284" w:rsidRDefault="00B90025" w:rsidP="00B90025">
      <w:pPr>
        <w:pStyle w:val="Excluded"/>
        <w:rPr>
          <w:noProof/>
        </w:rPr>
      </w:pPr>
      <w:r w:rsidRPr="002E5284">
        <w:rPr>
          <w:noProof/>
        </w:rPr>
        <w:t xml:space="preserve">Gresham E, Bisquera A, Byles JE et al (2016) Effects of dietary interventions on pregnancy outcomes: a systematic review and meta-analysis. </w:t>
      </w:r>
      <w:r w:rsidRPr="002E5284">
        <w:rPr>
          <w:i/>
          <w:noProof/>
        </w:rPr>
        <w:t>Matern Child Nutr</w:t>
      </w:r>
      <w:r w:rsidRPr="002E5284">
        <w:rPr>
          <w:noProof/>
        </w:rPr>
        <w:t xml:space="preserve"> 12(1): 5-23.</w:t>
      </w:r>
    </w:p>
    <w:p w14:paraId="477DFF97" w14:textId="77777777" w:rsidR="00B90025" w:rsidRPr="002E5284" w:rsidRDefault="00B90025" w:rsidP="00B90025">
      <w:pPr>
        <w:pStyle w:val="Excluded"/>
        <w:rPr>
          <w:noProof/>
        </w:rPr>
      </w:pPr>
      <w:r w:rsidRPr="002E5284">
        <w:rPr>
          <w:noProof/>
        </w:rPr>
        <w:t xml:space="preserve">Horan MK, McGowan CA, Gibney ER et al (2016) Maternal nutrition and glycaemic index during pregnancy impacts on offspring adiposity at 6 months of age--analysis from the ROLO randomised controlled trial. </w:t>
      </w:r>
      <w:r w:rsidRPr="002E5284">
        <w:rPr>
          <w:i/>
          <w:noProof/>
        </w:rPr>
        <w:t>Nutrients</w:t>
      </w:r>
      <w:r w:rsidRPr="002E5284">
        <w:rPr>
          <w:noProof/>
        </w:rPr>
        <w:t xml:space="preserve"> 8(1).</w:t>
      </w:r>
    </w:p>
    <w:p w14:paraId="47C31E12" w14:textId="77777777" w:rsidR="00B90025" w:rsidRPr="002E5284" w:rsidRDefault="00B90025" w:rsidP="00B90025">
      <w:pPr>
        <w:pStyle w:val="Excluded"/>
        <w:rPr>
          <w:noProof/>
        </w:rPr>
      </w:pPr>
      <w:r w:rsidRPr="002E5284">
        <w:rPr>
          <w:noProof/>
        </w:rPr>
        <w:t xml:space="preserve">Kinnunen TI, Puhkala J, Raitanen J et al (2014) Effects of dietary counselling on food habits and dietary intake of Finnish pregnant women at increased risk for gestational diabetes - a secondary analysis of a cluster-randomized controlled trial. </w:t>
      </w:r>
      <w:r w:rsidRPr="002E5284">
        <w:rPr>
          <w:i/>
          <w:noProof/>
        </w:rPr>
        <w:t>Matern Child Nutr</w:t>
      </w:r>
      <w:r w:rsidRPr="002E5284">
        <w:rPr>
          <w:noProof/>
        </w:rPr>
        <w:t xml:space="preserve"> 10(2): 184-97.</w:t>
      </w:r>
    </w:p>
    <w:p w14:paraId="236566B1" w14:textId="77777777" w:rsidR="00B90025" w:rsidRPr="002E5284" w:rsidRDefault="00B90025" w:rsidP="00B90025">
      <w:pPr>
        <w:pStyle w:val="Excluded"/>
        <w:rPr>
          <w:noProof/>
        </w:rPr>
      </w:pPr>
      <w:r w:rsidRPr="002E5284">
        <w:rPr>
          <w:noProof/>
        </w:rPr>
        <w:t xml:space="preserve">Ota E, Hori H, Mori R et al (2015) Antenatal dietary education and supplementation to increase energy and protein intake. </w:t>
      </w:r>
      <w:r w:rsidRPr="002E5284">
        <w:rPr>
          <w:i/>
          <w:noProof/>
        </w:rPr>
        <w:t>Cochrane Database Syst Rev</w:t>
      </w:r>
      <w:r w:rsidRPr="002E5284">
        <w:rPr>
          <w:noProof/>
        </w:rPr>
        <w:t>(6): CD000032.</w:t>
      </w:r>
    </w:p>
    <w:p w14:paraId="04215917" w14:textId="77777777" w:rsidR="00B90025" w:rsidRPr="002E5284" w:rsidRDefault="00B90025" w:rsidP="00B90025">
      <w:pPr>
        <w:pStyle w:val="Excluded"/>
        <w:rPr>
          <w:noProof/>
        </w:rPr>
      </w:pPr>
      <w:r w:rsidRPr="002E5284">
        <w:rPr>
          <w:noProof/>
        </w:rPr>
        <w:t xml:space="preserve">Taylor RM, Fealy SM, Bisquera A et al (2017) Effects of nutritional interventions during pregnancy on infant and child cognitive outcomes: a systematic review and meta-analysis. </w:t>
      </w:r>
      <w:r w:rsidRPr="002E5284">
        <w:rPr>
          <w:i/>
          <w:noProof/>
        </w:rPr>
        <w:t>Nutrients</w:t>
      </w:r>
      <w:r w:rsidRPr="002E5284">
        <w:rPr>
          <w:noProof/>
        </w:rPr>
        <w:t xml:space="preserve"> 9(11).</w:t>
      </w:r>
    </w:p>
    <w:p w14:paraId="0E637118" w14:textId="77777777" w:rsidR="00B90025" w:rsidRDefault="00B90025" w:rsidP="00B90025">
      <w:pPr>
        <w:pStyle w:val="Heading4"/>
      </w:pPr>
      <w:r>
        <w:t>Wrong comparator</w:t>
      </w:r>
    </w:p>
    <w:p w14:paraId="17F65FDE" w14:textId="77777777" w:rsidR="00B90025" w:rsidRPr="002E5284" w:rsidRDefault="00B90025" w:rsidP="00B90025">
      <w:pPr>
        <w:pStyle w:val="Excluded"/>
        <w:rPr>
          <w:noProof/>
        </w:rPr>
      </w:pPr>
      <w:r w:rsidRPr="002E5284">
        <w:rPr>
          <w:noProof/>
        </w:rPr>
        <w:t xml:space="preserve">Hill B, Skouteris H, Fuller-Tyszkiewicz M et al (2016) Can a health coaching intervention delivered during pregnancy help prevent excessive gestational weight gain? </w:t>
      </w:r>
      <w:r w:rsidRPr="002E5284">
        <w:rPr>
          <w:i/>
          <w:noProof/>
        </w:rPr>
        <w:t>Journal of Behavioral Medicine</w:t>
      </w:r>
      <w:r w:rsidRPr="002E5284">
        <w:rPr>
          <w:noProof/>
        </w:rPr>
        <w:t xml:space="preserve"> 39(5): 793-803.</w:t>
      </w:r>
    </w:p>
    <w:p w14:paraId="61C87953" w14:textId="77777777" w:rsidR="00B90025" w:rsidRPr="002E5284" w:rsidRDefault="00B90025" w:rsidP="00B90025">
      <w:pPr>
        <w:pStyle w:val="Excluded"/>
        <w:rPr>
          <w:noProof/>
        </w:rPr>
      </w:pPr>
      <w:r w:rsidRPr="002E5284">
        <w:rPr>
          <w:noProof/>
        </w:rPr>
        <w:t xml:space="preserve">Kizirian NV, Kong Y, Muirhead R et al (2016) Effects of a low-glycemic index diet during pregnancy on offspring growth, body composition, and vascular health: a pilot randomized controlled trial. </w:t>
      </w:r>
      <w:r w:rsidRPr="002E5284">
        <w:rPr>
          <w:i/>
          <w:noProof/>
        </w:rPr>
        <w:t>Am J Clin Nutr</w:t>
      </w:r>
      <w:r w:rsidRPr="002E5284">
        <w:rPr>
          <w:noProof/>
        </w:rPr>
        <w:t xml:space="preserve"> 103(4): 1073-82.</w:t>
      </w:r>
    </w:p>
    <w:p w14:paraId="62E34F66" w14:textId="77777777" w:rsidR="00B90025" w:rsidRPr="002E5284" w:rsidRDefault="00B90025" w:rsidP="00B90025">
      <w:pPr>
        <w:pStyle w:val="Excluded"/>
        <w:rPr>
          <w:noProof/>
        </w:rPr>
      </w:pPr>
      <w:r w:rsidRPr="002E5284">
        <w:rPr>
          <w:noProof/>
        </w:rPr>
        <w:t xml:space="preserve">Moses RG, Casey SA, Quinn EG et al (2014) Pregnancy and Glycemic Index Outcomes study: effects of low glycemic index compared with conventional dietary advice on selected pregnancy outcomes. </w:t>
      </w:r>
      <w:r w:rsidRPr="002E5284">
        <w:rPr>
          <w:i/>
          <w:noProof/>
        </w:rPr>
        <w:t>Am J Clin Nutr</w:t>
      </w:r>
      <w:r w:rsidRPr="002E5284">
        <w:rPr>
          <w:noProof/>
        </w:rPr>
        <w:t xml:space="preserve"> 99(3): 517-23.</w:t>
      </w:r>
    </w:p>
    <w:p w14:paraId="4569EB9F" w14:textId="77777777" w:rsidR="00B90025" w:rsidRPr="002E5284" w:rsidRDefault="00B90025" w:rsidP="00B90025">
      <w:pPr>
        <w:pStyle w:val="Excluded"/>
        <w:rPr>
          <w:noProof/>
        </w:rPr>
      </w:pPr>
      <w:r w:rsidRPr="002E5284">
        <w:rPr>
          <w:noProof/>
        </w:rPr>
        <w:t xml:space="preserve">Skouteris H, McPhie S, Hill B et al (2016) Health coaching to prevent excessive gestational weight gain: A randomized-controlled trial. </w:t>
      </w:r>
      <w:r w:rsidRPr="002E5284">
        <w:rPr>
          <w:i/>
          <w:noProof/>
        </w:rPr>
        <w:t>Br J Health Psychol</w:t>
      </w:r>
      <w:r w:rsidRPr="002E5284">
        <w:rPr>
          <w:noProof/>
        </w:rPr>
        <w:t xml:space="preserve"> 21(1): 31-51.</w:t>
      </w:r>
    </w:p>
    <w:p w14:paraId="0B811E5D" w14:textId="77777777" w:rsidR="00B90025" w:rsidRDefault="00B90025" w:rsidP="00B90025">
      <w:pPr>
        <w:pStyle w:val="Heading4"/>
      </w:pPr>
      <w:r>
        <w:t>Study included in a systematic review</w:t>
      </w:r>
    </w:p>
    <w:p w14:paraId="737682F7" w14:textId="77777777" w:rsidR="00B90025" w:rsidRPr="00EB1258" w:rsidRDefault="00B90025" w:rsidP="00B90025">
      <w:pPr>
        <w:pStyle w:val="Excluded"/>
        <w:rPr>
          <w:noProof/>
        </w:rPr>
      </w:pPr>
      <w:r w:rsidRPr="00EB1258">
        <w:rPr>
          <w:noProof/>
        </w:rPr>
        <w:t xml:space="preserve">Karamanos B, Thanopoulou A, Anastasiou E et al (2013) Relation of the Mediterranean diet with the incidence of gestational diabetes. </w:t>
      </w:r>
      <w:r w:rsidRPr="00EB1258">
        <w:rPr>
          <w:i/>
          <w:noProof/>
        </w:rPr>
        <w:t>European Journal of Clinical Nutrition</w:t>
      </w:r>
      <w:r w:rsidRPr="00EB1258">
        <w:rPr>
          <w:noProof/>
        </w:rPr>
        <w:t xml:space="preserve"> 68(1): 8-13.</w:t>
      </w:r>
    </w:p>
    <w:p w14:paraId="248B2BE1" w14:textId="77777777" w:rsidR="00B90025" w:rsidRPr="00EB1258" w:rsidRDefault="00B90025" w:rsidP="00B90025">
      <w:pPr>
        <w:pStyle w:val="Excluded"/>
        <w:rPr>
          <w:noProof/>
        </w:rPr>
      </w:pPr>
      <w:r w:rsidRPr="00EB1258">
        <w:rPr>
          <w:noProof/>
        </w:rPr>
        <w:t xml:space="preserve">Markovic TP, Muirhead R, Overs S et al (2016) Randomized Controlled trial investigating the effects of a low-glycemic index diet on pregnancy outcomes in women at high risk of gestational diabetes mellitus: The GI Baby 3 Study. </w:t>
      </w:r>
      <w:r w:rsidRPr="00EB1258">
        <w:rPr>
          <w:i/>
          <w:noProof/>
        </w:rPr>
        <w:t>Diabetes Care</w:t>
      </w:r>
      <w:r w:rsidRPr="00EB1258">
        <w:rPr>
          <w:noProof/>
        </w:rPr>
        <w:t xml:space="preserve"> 39(1): 31-8.</w:t>
      </w:r>
    </w:p>
    <w:p w14:paraId="0A1F0AD1" w14:textId="77777777" w:rsidR="00B90025" w:rsidRPr="00EB1258" w:rsidRDefault="00B90025" w:rsidP="00B90025">
      <w:pPr>
        <w:pStyle w:val="Excluded"/>
        <w:rPr>
          <w:noProof/>
        </w:rPr>
      </w:pPr>
      <w:r w:rsidRPr="00EB1258">
        <w:rPr>
          <w:noProof/>
        </w:rPr>
        <w:t xml:space="preserve">Petherick ES, Tuffnell D, Wright J (2014) Experiences and outcomes of maternal Ramadan fasting during pregnancy: results from a sub-cohort of the Born in Bradford birth cohort study. </w:t>
      </w:r>
      <w:r w:rsidRPr="00EB1258">
        <w:rPr>
          <w:i/>
          <w:noProof/>
        </w:rPr>
        <w:t>BMC Pregnancy Childbirth</w:t>
      </w:r>
      <w:r w:rsidRPr="00EB1258">
        <w:rPr>
          <w:noProof/>
        </w:rPr>
        <w:t xml:space="preserve"> 14: 335.</w:t>
      </w:r>
    </w:p>
    <w:p w14:paraId="63EEB09E" w14:textId="77777777" w:rsidR="00B90025" w:rsidRPr="00EB1258" w:rsidRDefault="00B90025" w:rsidP="00B90025">
      <w:pPr>
        <w:pStyle w:val="Excluded"/>
        <w:rPr>
          <w:noProof/>
        </w:rPr>
      </w:pPr>
      <w:r w:rsidRPr="00EB1258">
        <w:rPr>
          <w:noProof/>
        </w:rPr>
        <w:t xml:space="preserve">Seckin KD, Yeral MI, Karsli MF et al (2014) Effect of maternal fasting for religious beliefs on fetal sonographic findings and neonatal outcomes. </w:t>
      </w:r>
      <w:r w:rsidRPr="00EB1258">
        <w:rPr>
          <w:i/>
          <w:noProof/>
        </w:rPr>
        <w:t>Int J Gynaecol Obstet</w:t>
      </w:r>
      <w:r w:rsidRPr="00EB1258">
        <w:rPr>
          <w:noProof/>
        </w:rPr>
        <w:t xml:space="preserve"> 126(2): 123-5.</w:t>
      </w:r>
    </w:p>
    <w:p w14:paraId="56FA7C2F" w14:textId="77777777" w:rsidR="00B90025" w:rsidRDefault="00B90025" w:rsidP="00B90025">
      <w:pPr>
        <w:pStyle w:val="Heading4"/>
      </w:pPr>
      <w:r>
        <w:t>Systematic review with all studies included in another systematic review</w:t>
      </w:r>
    </w:p>
    <w:p w14:paraId="627AE84B" w14:textId="77777777" w:rsidR="00B90025" w:rsidRPr="00EB1258" w:rsidRDefault="00B90025" w:rsidP="00B90025">
      <w:pPr>
        <w:pStyle w:val="Excluded"/>
        <w:rPr>
          <w:noProof/>
        </w:rPr>
      </w:pPr>
      <w:r w:rsidRPr="00EB1258">
        <w:rPr>
          <w:noProof/>
        </w:rPr>
        <w:t xml:space="preserve">Gresham E, Byles JE, Bisquera A et al (2014) Effects of dietary interventions on neonatal and infant outcomes: a systematic review and meta-analysis. </w:t>
      </w:r>
      <w:r w:rsidRPr="00EB1258">
        <w:rPr>
          <w:i/>
          <w:noProof/>
        </w:rPr>
        <w:t>American J Clin</w:t>
      </w:r>
      <w:r>
        <w:rPr>
          <w:i/>
          <w:noProof/>
        </w:rPr>
        <w:t xml:space="preserve"> </w:t>
      </w:r>
      <w:r w:rsidRPr="00EB1258">
        <w:rPr>
          <w:i/>
          <w:noProof/>
        </w:rPr>
        <w:t>Nutrition</w:t>
      </w:r>
      <w:r w:rsidRPr="00EB1258">
        <w:rPr>
          <w:noProof/>
        </w:rPr>
        <w:t xml:space="preserve"> 100(5): 1298-321.</w:t>
      </w:r>
    </w:p>
    <w:p w14:paraId="202E818E" w14:textId="77777777" w:rsidR="00B90025" w:rsidRDefault="00B90025" w:rsidP="00B90025">
      <w:pPr>
        <w:pStyle w:val="Heading4"/>
      </w:pPr>
      <w:r>
        <w:t>Overview of studies included individually</w:t>
      </w:r>
    </w:p>
    <w:p w14:paraId="332CE52D" w14:textId="77777777" w:rsidR="00B90025" w:rsidRPr="000464D8" w:rsidRDefault="00B90025" w:rsidP="00B90025">
      <w:pPr>
        <w:pStyle w:val="Excluded"/>
        <w:rPr>
          <w:noProof/>
        </w:rPr>
      </w:pPr>
      <w:r w:rsidRPr="000464D8">
        <w:rPr>
          <w:noProof/>
        </w:rPr>
        <w:t xml:space="preserve">Peaceman AM, Clifton RG, Phelan S et al (2018) Lifestyle interventions limit gestational weight gain in women with overweight or obesity: LIFE-Moms Prospective meta-analysis. </w:t>
      </w:r>
      <w:r w:rsidRPr="000464D8">
        <w:rPr>
          <w:i/>
          <w:noProof/>
        </w:rPr>
        <w:t>Obesity (Silver Spring)</w:t>
      </w:r>
      <w:r w:rsidRPr="000464D8">
        <w:rPr>
          <w:noProof/>
        </w:rPr>
        <w:t xml:space="preserve"> 26(9): 1396-404.</w:t>
      </w:r>
    </w:p>
    <w:p w14:paraId="5C60B8DA" w14:textId="77777777" w:rsidR="00B90025" w:rsidRDefault="00B90025" w:rsidP="00B90025">
      <w:pPr>
        <w:pStyle w:val="Heading4"/>
      </w:pPr>
      <w:r>
        <w:t>Pregnancy not reported separately</w:t>
      </w:r>
    </w:p>
    <w:p w14:paraId="05A0644E" w14:textId="77777777" w:rsidR="00B90025" w:rsidRPr="00CD5301" w:rsidRDefault="00B90025" w:rsidP="00B90025">
      <w:pPr>
        <w:pStyle w:val="Excluded"/>
        <w:rPr>
          <w:noProof/>
        </w:rPr>
      </w:pPr>
      <w:r w:rsidRPr="00CD5301">
        <w:rPr>
          <w:noProof/>
        </w:rPr>
        <w:t xml:space="preserve">Garcia-Larsen V, Ierodiakonou D, Jarrold K et al (2018) Diet during pregnancy and infancy and risk of allergic or autoimmune disease: A systematic review and meta-analysis. </w:t>
      </w:r>
      <w:r w:rsidRPr="00CD5301">
        <w:rPr>
          <w:i/>
          <w:noProof/>
        </w:rPr>
        <w:t>PLoS Med</w:t>
      </w:r>
      <w:r w:rsidRPr="00CD5301">
        <w:rPr>
          <w:noProof/>
        </w:rPr>
        <w:t xml:space="preserve"> 15(2): e1002507.</w:t>
      </w:r>
    </w:p>
    <w:p w14:paraId="7534C765" w14:textId="77777777" w:rsidR="00B90025" w:rsidRPr="00CD5301" w:rsidRDefault="00B90025" w:rsidP="00B90025">
      <w:pPr>
        <w:pStyle w:val="Excluded"/>
        <w:rPr>
          <w:noProof/>
        </w:rPr>
      </w:pPr>
      <w:r w:rsidRPr="00CD5301">
        <w:rPr>
          <w:noProof/>
        </w:rPr>
        <w:t xml:space="preserve">Netting MJ, Middleton PF, Makrides M (2014) Does maternal diet during pregnancy and lactation affect outcomes in offspring? A systematic review of food-based approaches. </w:t>
      </w:r>
      <w:r w:rsidRPr="00CD5301">
        <w:rPr>
          <w:i/>
          <w:noProof/>
        </w:rPr>
        <w:t>Nutrition</w:t>
      </w:r>
      <w:r w:rsidRPr="00CD5301">
        <w:rPr>
          <w:noProof/>
        </w:rPr>
        <w:t xml:space="preserve"> 30(11-12): 1225-41.</w:t>
      </w:r>
    </w:p>
    <w:p w14:paraId="04D25D57" w14:textId="77777777" w:rsidR="00B90025" w:rsidRDefault="00B90025" w:rsidP="00B90025">
      <w:pPr>
        <w:pStyle w:val="Heading4"/>
      </w:pPr>
      <w:r>
        <w:t>Not generalisable to the Australian context</w:t>
      </w:r>
    </w:p>
    <w:p w14:paraId="15537899" w14:textId="77777777" w:rsidR="00B90025" w:rsidRPr="00CD5301" w:rsidRDefault="00B90025" w:rsidP="00B90025">
      <w:pPr>
        <w:pStyle w:val="Excluded"/>
        <w:rPr>
          <w:noProof/>
        </w:rPr>
      </w:pPr>
      <w:r w:rsidRPr="00CD5301">
        <w:rPr>
          <w:noProof/>
        </w:rPr>
        <w:t xml:space="preserve">Mani I, Dwarkanath P, Thomas T et al (2016) Maternal fat and fatty acid intake and birth outcomes in a South Indian population. </w:t>
      </w:r>
      <w:r w:rsidRPr="00CD5301">
        <w:rPr>
          <w:i/>
          <w:noProof/>
        </w:rPr>
        <w:t>Int J Epidemiol</w:t>
      </w:r>
      <w:r w:rsidRPr="00CD5301">
        <w:rPr>
          <w:noProof/>
        </w:rPr>
        <w:t xml:space="preserve"> 45(2): 523-31.</w:t>
      </w:r>
    </w:p>
    <w:p w14:paraId="3E463C94" w14:textId="77777777" w:rsidR="00B90025" w:rsidRPr="00CD5301" w:rsidRDefault="00B90025" w:rsidP="00B90025">
      <w:pPr>
        <w:pStyle w:val="Excluded"/>
        <w:rPr>
          <w:noProof/>
        </w:rPr>
      </w:pPr>
      <w:r w:rsidRPr="00CD5301">
        <w:rPr>
          <w:noProof/>
        </w:rPr>
        <w:t xml:space="preserve">Pathirathna ML, Sekijima K, Sadakata M et al (2017) Impact of second trimester maternal dietary intake on gestational weight gain and neonatal birth weight. </w:t>
      </w:r>
      <w:r w:rsidRPr="00CD5301">
        <w:rPr>
          <w:i/>
          <w:noProof/>
        </w:rPr>
        <w:t>Nutrients</w:t>
      </w:r>
      <w:r w:rsidRPr="00CD5301">
        <w:rPr>
          <w:noProof/>
        </w:rPr>
        <w:t xml:space="preserve"> 9(6).</w:t>
      </w:r>
    </w:p>
    <w:p w14:paraId="54BE82A1" w14:textId="311E0795" w:rsidR="00D065BB" w:rsidRDefault="00D065BB" w:rsidP="003523C5">
      <w:pPr>
        <w:pStyle w:val="Heading3"/>
        <w:numPr>
          <w:ilvl w:val="0"/>
          <w:numId w:val="0"/>
        </w:numPr>
      </w:pPr>
      <w:bookmarkStart w:id="360" w:name="_Toc40956572"/>
      <w:r>
        <w:t>Supplements</w:t>
      </w:r>
      <w:r w:rsidR="00CC1D91">
        <w:t xml:space="preserve"> (q</w:t>
      </w:r>
      <w:r w:rsidR="00110F60">
        <w:t>uestion 3)</w:t>
      </w:r>
      <w:bookmarkEnd w:id="360"/>
    </w:p>
    <w:p w14:paraId="724F99F5" w14:textId="57FF5F01" w:rsidR="00647A62" w:rsidRDefault="00647A62" w:rsidP="00A912D4">
      <w:pPr>
        <w:pStyle w:val="Heading4"/>
      </w:pPr>
      <w:r>
        <w:t>Vitamin B</w:t>
      </w:r>
      <w:r w:rsidRPr="00A912D4">
        <w:rPr>
          <w:vertAlign w:val="subscript"/>
        </w:rPr>
        <w:t>9</w:t>
      </w:r>
      <w:r>
        <w:t xml:space="preserve"> (folic acid)</w:t>
      </w:r>
    </w:p>
    <w:p w14:paraId="60F86D96" w14:textId="77777777" w:rsidR="00E94EFA" w:rsidRDefault="00E94EFA" w:rsidP="00E94EFA">
      <w:pPr>
        <w:pStyle w:val="Heading5"/>
      </w:pPr>
      <w:r>
        <w:t>Wrong study design</w:t>
      </w:r>
    </w:p>
    <w:p w14:paraId="3590F3C7" w14:textId="77777777" w:rsidR="00E94EFA" w:rsidRPr="000E71EE" w:rsidRDefault="00E94EFA" w:rsidP="00E94EFA">
      <w:pPr>
        <w:pStyle w:val="Excluded"/>
        <w:rPr>
          <w:noProof/>
        </w:rPr>
      </w:pPr>
      <w:r w:rsidRPr="000E71EE">
        <w:rPr>
          <w:noProof/>
        </w:rPr>
        <w:t xml:space="preserve">Alfonso VH, Bandoli G, von Ehrenstein O et al (2018) Early folic acid supplement initiation and risk of adverse early childhood respiratory health: a population-based study. </w:t>
      </w:r>
      <w:r w:rsidRPr="000E71EE">
        <w:rPr>
          <w:i/>
          <w:noProof/>
        </w:rPr>
        <w:t>Matern Child Health J</w:t>
      </w:r>
      <w:r w:rsidRPr="000E71EE">
        <w:rPr>
          <w:noProof/>
        </w:rPr>
        <w:t xml:space="preserve"> 22(1): 111-19.</w:t>
      </w:r>
    </w:p>
    <w:p w14:paraId="14E4DC6F" w14:textId="77777777" w:rsidR="00E94EFA" w:rsidRPr="000E71EE" w:rsidRDefault="00E94EFA" w:rsidP="00E94EFA">
      <w:pPr>
        <w:pStyle w:val="Excluded"/>
        <w:rPr>
          <w:noProof/>
        </w:rPr>
      </w:pPr>
      <w:r w:rsidRPr="000E71EE">
        <w:rPr>
          <w:noProof/>
        </w:rPr>
        <w:t xml:space="preserve">Fortes C, Mastroeni S, Mannooranparampil TJ et al (2019) Pre-natal folic acid and iron supplementation and atopic dermatitis in the first 6 years of life. </w:t>
      </w:r>
      <w:r w:rsidRPr="000E71EE">
        <w:rPr>
          <w:i/>
          <w:noProof/>
        </w:rPr>
        <w:t>Arch Dermatol Res</w:t>
      </w:r>
      <w:r w:rsidRPr="000E71EE">
        <w:rPr>
          <w:noProof/>
        </w:rPr>
        <w:t xml:space="preserve"> 311(5): 361-67.</w:t>
      </w:r>
    </w:p>
    <w:p w14:paraId="2AE93836" w14:textId="77777777" w:rsidR="00E94EFA" w:rsidRPr="000E71EE" w:rsidRDefault="00E94EFA" w:rsidP="00E94EFA">
      <w:pPr>
        <w:pStyle w:val="Excluded"/>
        <w:rPr>
          <w:noProof/>
        </w:rPr>
      </w:pPr>
      <w:r w:rsidRPr="000E71EE">
        <w:rPr>
          <w:noProof/>
        </w:rPr>
        <w:t xml:space="preserve">Taylor CM, Atkinson C, Penfold C et al (2015) Folic acid in pregnancy and mortality from cancer and cardiovascular disease: further follow-up of the Aberdeen folic acid supplementation trial. </w:t>
      </w:r>
      <w:r w:rsidRPr="000E71EE">
        <w:rPr>
          <w:i/>
          <w:noProof/>
        </w:rPr>
        <w:t>J Epidemiol Community Health</w:t>
      </w:r>
      <w:r w:rsidRPr="000E71EE">
        <w:rPr>
          <w:noProof/>
        </w:rPr>
        <w:t xml:space="preserve"> 69(8): 789-94.</w:t>
      </w:r>
    </w:p>
    <w:p w14:paraId="501E37B3" w14:textId="77777777" w:rsidR="00E94EFA" w:rsidRPr="000E71EE" w:rsidRDefault="00E94EFA" w:rsidP="00E94EFA">
      <w:pPr>
        <w:pStyle w:val="Excluded"/>
        <w:rPr>
          <w:noProof/>
        </w:rPr>
      </w:pPr>
      <w:r w:rsidRPr="000E71EE">
        <w:rPr>
          <w:noProof/>
        </w:rPr>
        <w:t xml:space="preserve">Veeranki SP, Gebretsadik T, Dorris SL et al (2014) Association of folic acid supplementation during pregnancy and infant bronchiolitis. </w:t>
      </w:r>
      <w:r w:rsidRPr="000E71EE">
        <w:rPr>
          <w:i/>
          <w:noProof/>
        </w:rPr>
        <w:t>Am J Epidemiol</w:t>
      </w:r>
      <w:r w:rsidRPr="000E71EE">
        <w:rPr>
          <w:noProof/>
        </w:rPr>
        <w:t xml:space="preserve"> 179(8): 938-46.</w:t>
      </w:r>
    </w:p>
    <w:p w14:paraId="324B9DD4" w14:textId="77777777" w:rsidR="00E94EFA" w:rsidRPr="000E71EE" w:rsidRDefault="00E94EFA" w:rsidP="00E94EFA">
      <w:pPr>
        <w:pStyle w:val="Excluded"/>
        <w:rPr>
          <w:noProof/>
        </w:rPr>
      </w:pPr>
      <w:r w:rsidRPr="000E71EE">
        <w:rPr>
          <w:noProof/>
        </w:rPr>
        <w:t xml:space="preserve">Veeranki SP, Gebretsadik T, Mitchel EF et al (2015) Maternal folic acid supplementation during pregnancy and early childhood asthma. </w:t>
      </w:r>
      <w:r w:rsidRPr="000E71EE">
        <w:rPr>
          <w:i/>
          <w:noProof/>
        </w:rPr>
        <w:t>Epidemiology</w:t>
      </w:r>
      <w:r w:rsidRPr="000E71EE">
        <w:rPr>
          <w:noProof/>
        </w:rPr>
        <w:t xml:space="preserve"> 26(6): 934-41.</w:t>
      </w:r>
    </w:p>
    <w:p w14:paraId="19F292A7" w14:textId="77777777" w:rsidR="00E94EFA" w:rsidRPr="000E71EE" w:rsidRDefault="00E94EFA" w:rsidP="00E94EFA">
      <w:pPr>
        <w:pStyle w:val="Excluded"/>
        <w:rPr>
          <w:noProof/>
        </w:rPr>
      </w:pPr>
      <w:r w:rsidRPr="000E71EE">
        <w:rPr>
          <w:noProof/>
        </w:rPr>
        <w:t xml:space="preserve">Yan J, Liu Y, Cao L et al (2017) Association between duration of folic acid supplementation during pregnancy and risk of postpartum depression. </w:t>
      </w:r>
      <w:r w:rsidRPr="000E71EE">
        <w:rPr>
          <w:i/>
          <w:noProof/>
        </w:rPr>
        <w:t>Nutrients</w:t>
      </w:r>
      <w:r w:rsidRPr="000E71EE">
        <w:rPr>
          <w:noProof/>
        </w:rPr>
        <w:t xml:space="preserve"> 9(11).</w:t>
      </w:r>
    </w:p>
    <w:p w14:paraId="09F0D2D5" w14:textId="77777777" w:rsidR="00E94EFA" w:rsidRPr="000E71EE" w:rsidRDefault="00E94EFA" w:rsidP="00E94EFA">
      <w:pPr>
        <w:pStyle w:val="Excluded"/>
        <w:rPr>
          <w:noProof/>
        </w:rPr>
      </w:pPr>
      <w:r w:rsidRPr="000E71EE">
        <w:rPr>
          <w:noProof/>
        </w:rPr>
        <w:t xml:space="preserve">Yu Y, Gu G, Yang J et al (2017) Correlation between folic acid supplement in different stage of pregnancy and wheezing in infants: a case-control study. </w:t>
      </w:r>
      <w:r w:rsidRPr="000E71EE">
        <w:rPr>
          <w:i/>
          <w:noProof/>
        </w:rPr>
        <w:t>Int J Clin Exp Med</w:t>
      </w:r>
      <w:r w:rsidRPr="000E71EE">
        <w:rPr>
          <w:noProof/>
        </w:rPr>
        <w:t xml:space="preserve"> 10(9): 13950-53.</w:t>
      </w:r>
    </w:p>
    <w:p w14:paraId="76D4F7C3" w14:textId="77777777" w:rsidR="00E94EFA" w:rsidRPr="000E71EE" w:rsidRDefault="00E94EFA" w:rsidP="00E94EFA">
      <w:pPr>
        <w:pStyle w:val="Excluded"/>
        <w:rPr>
          <w:noProof/>
        </w:rPr>
      </w:pPr>
      <w:r w:rsidRPr="000E71EE">
        <w:rPr>
          <w:noProof/>
        </w:rPr>
        <w:t xml:space="preserve">Zetstra-van der Woude PA, De Walle HE, Hoek A et al (2014) Maternal high-dose folic acid during pregnancy and asthma medication in the offspring. </w:t>
      </w:r>
      <w:r w:rsidRPr="000E71EE">
        <w:rPr>
          <w:i/>
          <w:noProof/>
        </w:rPr>
        <w:t>Pharmacoepidemiol Drug Saf</w:t>
      </w:r>
      <w:r w:rsidRPr="000E71EE">
        <w:rPr>
          <w:noProof/>
        </w:rPr>
        <w:t xml:space="preserve"> 23(10): 1059-65.</w:t>
      </w:r>
    </w:p>
    <w:p w14:paraId="6331F17E" w14:textId="77777777" w:rsidR="00E94EFA" w:rsidRPr="000E71EE" w:rsidRDefault="00E94EFA" w:rsidP="00E94EFA">
      <w:pPr>
        <w:pStyle w:val="Heading5"/>
      </w:pPr>
      <w:r w:rsidRPr="000E71EE">
        <w:t>Duplicate</w:t>
      </w:r>
    </w:p>
    <w:p w14:paraId="0E0A6025" w14:textId="77777777" w:rsidR="00E94EFA" w:rsidRPr="000E71EE" w:rsidRDefault="00E94EFA" w:rsidP="00E94EFA">
      <w:pPr>
        <w:pStyle w:val="Excluded"/>
        <w:rPr>
          <w:noProof/>
        </w:rPr>
      </w:pPr>
      <w:r w:rsidRPr="000E71EE">
        <w:rPr>
          <w:noProof/>
        </w:rPr>
        <w:t xml:space="preserve">Bixenstine PJ, Cheng TL, Cheng D et al (2015) Association between preconception counseling and folic acid supplementation before pregnancy and reasons for non-use. </w:t>
      </w:r>
      <w:r w:rsidRPr="000E71EE">
        <w:rPr>
          <w:i/>
          <w:noProof/>
        </w:rPr>
        <w:t>Matern Child Health J</w:t>
      </w:r>
      <w:r w:rsidRPr="000E71EE">
        <w:rPr>
          <w:noProof/>
        </w:rPr>
        <w:t xml:space="preserve"> 19(9): 1974-84.</w:t>
      </w:r>
    </w:p>
    <w:p w14:paraId="3F171819" w14:textId="77777777" w:rsidR="00E94EFA" w:rsidRDefault="00E94EFA" w:rsidP="00E94EFA">
      <w:pPr>
        <w:pStyle w:val="Excluded"/>
        <w:rPr>
          <w:noProof/>
        </w:rPr>
      </w:pPr>
      <w:r w:rsidRPr="002E6894">
        <w:rPr>
          <w:noProof/>
        </w:rPr>
        <w:t xml:space="preserve">Hodgetts VA, Morris RK, Francis A et al. Effectiveness of folic acid supplementation in pregnancy on reducing the risk of small-for-gestational age neonates: a population study, systematic review and meta-analysis. </w:t>
      </w:r>
      <w:r w:rsidRPr="002E6894">
        <w:rPr>
          <w:i/>
          <w:noProof/>
        </w:rPr>
        <w:t>BJOG</w:t>
      </w:r>
      <w:r w:rsidRPr="002E6894">
        <w:rPr>
          <w:noProof/>
        </w:rPr>
        <w:t>. 2015; 122(4): 478-90.</w:t>
      </w:r>
    </w:p>
    <w:p w14:paraId="74045ACF" w14:textId="77777777" w:rsidR="00E94EFA" w:rsidRPr="000E71EE" w:rsidRDefault="00E94EFA" w:rsidP="00E94EFA">
      <w:pPr>
        <w:pStyle w:val="Excluded"/>
        <w:rPr>
          <w:noProof/>
        </w:rPr>
      </w:pPr>
      <w:r w:rsidRPr="000E71EE">
        <w:rPr>
          <w:noProof/>
        </w:rPr>
        <w:t xml:space="preserve">USPST (2017) Folic acid supplementation for the prevention of neural tube defects: us preventive services task force recommendation statement. </w:t>
      </w:r>
      <w:r w:rsidRPr="000E71EE">
        <w:rPr>
          <w:i/>
          <w:noProof/>
        </w:rPr>
        <w:t>JAMA</w:t>
      </w:r>
      <w:r w:rsidRPr="000E71EE">
        <w:rPr>
          <w:noProof/>
        </w:rPr>
        <w:t xml:space="preserve"> 317(2): 183-89.</w:t>
      </w:r>
    </w:p>
    <w:p w14:paraId="661CAE55" w14:textId="77777777" w:rsidR="00E94EFA" w:rsidRDefault="00E94EFA" w:rsidP="00E94EFA">
      <w:pPr>
        <w:pStyle w:val="Heading5"/>
      </w:pPr>
      <w:r>
        <w:t>Narrative review</w:t>
      </w:r>
    </w:p>
    <w:p w14:paraId="7558EBE3" w14:textId="77777777" w:rsidR="00E94EFA" w:rsidRPr="000E71EE" w:rsidRDefault="00E94EFA" w:rsidP="00E94EFA">
      <w:pPr>
        <w:pStyle w:val="Excluded"/>
        <w:rPr>
          <w:noProof/>
        </w:rPr>
      </w:pPr>
      <w:r w:rsidRPr="000E71EE">
        <w:rPr>
          <w:noProof/>
        </w:rPr>
        <w:t xml:space="preserve">Gao Y, Sheng C, Xie RH et al (2016) New perspective on impact of folic acid supplementation during pregnancy on neurodevelopment/autism in the offspring children - a systematic review. </w:t>
      </w:r>
      <w:r w:rsidRPr="000E71EE">
        <w:rPr>
          <w:i/>
          <w:noProof/>
        </w:rPr>
        <w:t>PLoS One</w:t>
      </w:r>
      <w:r w:rsidRPr="000E71EE">
        <w:rPr>
          <w:noProof/>
        </w:rPr>
        <w:t xml:space="preserve"> 11(11): e0165626.</w:t>
      </w:r>
    </w:p>
    <w:p w14:paraId="6F5E4AB7" w14:textId="77777777" w:rsidR="00E94EFA" w:rsidRPr="000E71EE" w:rsidRDefault="00E94EFA" w:rsidP="00E94EFA">
      <w:pPr>
        <w:pStyle w:val="Excluded"/>
        <w:rPr>
          <w:noProof/>
        </w:rPr>
      </w:pPr>
      <w:r w:rsidRPr="000E71EE">
        <w:rPr>
          <w:noProof/>
        </w:rPr>
        <w:t xml:space="preserve">Gomes S, Lopes C, Pinto E (2016) Folate and folic acid in the periconceptional period: recommendations from official health organizations in thirty-six countries worldwide and WHO. </w:t>
      </w:r>
      <w:r w:rsidRPr="000E71EE">
        <w:rPr>
          <w:i/>
          <w:noProof/>
        </w:rPr>
        <w:t>Public Health Nutr</w:t>
      </w:r>
      <w:r w:rsidRPr="000E71EE">
        <w:rPr>
          <w:noProof/>
        </w:rPr>
        <w:t xml:space="preserve"> 19(1): 176-89.</w:t>
      </w:r>
    </w:p>
    <w:p w14:paraId="0F653403" w14:textId="77777777" w:rsidR="00E94EFA" w:rsidRPr="000E71EE" w:rsidRDefault="00E94EFA" w:rsidP="00E94EFA">
      <w:pPr>
        <w:pStyle w:val="Excluded"/>
        <w:rPr>
          <w:noProof/>
        </w:rPr>
      </w:pPr>
      <w:r w:rsidRPr="000E71EE">
        <w:rPr>
          <w:noProof/>
        </w:rPr>
        <w:t xml:space="preserve">Murray LK, Smith MJ, Jadavji NM (2018) Maternal oversupplementation with folic acid and its impact on neurodevelopment of offspring. </w:t>
      </w:r>
      <w:r w:rsidRPr="000E71EE">
        <w:rPr>
          <w:i/>
          <w:noProof/>
        </w:rPr>
        <w:t>Nutr Rev</w:t>
      </w:r>
      <w:r w:rsidRPr="000E71EE">
        <w:rPr>
          <w:noProof/>
        </w:rPr>
        <w:t xml:space="preserve"> 76(9): 708-21.</w:t>
      </w:r>
    </w:p>
    <w:p w14:paraId="38890F5D" w14:textId="77777777" w:rsidR="00E94EFA" w:rsidRPr="000E71EE" w:rsidRDefault="00E94EFA" w:rsidP="00E94EFA">
      <w:pPr>
        <w:pStyle w:val="Excluded"/>
        <w:rPr>
          <w:noProof/>
        </w:rPr>
      </w:pPr>
      <w:r w:rsidRPr="000E71EE">
        <w:rPr>
          <w:noProof/>
        </w:rPr>
        <w:t xml:space="preserve">USPST (2017) Folic acid supplementation for the prevention of neural tube defects: us preventive services task force recommendation statement. </w:t>
      </w:r>
      <w:r w:rsidRPr="000E71EE">
        <w:rPr>
          <w:i/>
          <w:noProof/>
        </w:rPr>
        <w:t>JAMA</w:t>
      </w:r>
      <w:r w:rsidRPr="000E71EE">
        <w:rPr>
          <w:noProof/>
        </w:rPr>
        <w:t xml:space="preserve"> 317(2): 183-89.</w:t>
      </w:r>
    </w:p>
    <w:p w14:paraId="7D1F2611" w14:textId="77777777" w:rsidR="00E94EFA" w:rsidRPr="000E71EE" w:rsidRDefault="00E94EFA" w:rsidP="00E94EFA">
      <w:pPr>
        <w:pStyle w:val="Excluded"/>
        <w:rPr>
          <w:noProof/>
        </w:rPr>
      </w:pPr>
      <w:r w:rsidRPr="000E71EE">
        <w:rPr>
          <w:noProof/>
        </w:rPr>
        <w:t xml:space="preserve">van Gool JD, Hirche H, Lax H et al (2018) Folic acid and primary prevention of neural tube defects: A review. </w:t>
      </w:r>
      <w:r w:rsidRPr="000E71EE">
        <w:rPr>
          <w:i/>
          <w:noProof/>
        </w:rPr>
        <w:t>Reprod Toxicol</w:t>
      </w:r>
      <w:r w:rsidRPr="000E71EE">
        <w:rPr>
          <w:noProof/>
        </w:rPr>
        <w:t xml:space="preserve"> 80: 73-84.</w:t>
      </w:r>
    </w:p>
    <w:p w14:paraId="2F045EBA" w14:textId="77777777" w:rsidR="00E94EFA" w:rsidRPr="000E71EE" w:rsidRDefault="00E94EFA" w:rsidP="00E94EFA">
      <w:pPr>
        <w:pStyle w:val="Excluded"/>
        <w:rPr>
          <w:noProof/>
        </w:rPr>
      </w:pPr>
      <w:r w:rsidRPr="000E71EE">
        <w:rPr>
          <w:noProof/>
        </w:rPr>
        <w:t xml:space="preserve">Xie RH, Liu YJ, Retnakaran R et al (2016) Maternal folate status and obesity/insulin resistance in the offspring: a systematic review. </w:t>
      </w:r>
      <w:r w:rsidRPr="000E71EE">
        <w:rPr>
          <w:i/>
          <w:noProof/>
        </w:rPr>
        <w:t>Int J Obes (Lond)</w:t>
      </w:r>
      <w:r w:rsidRPr="000E71EE">
        <w:rPr>
          <w:noProof/>
        </w:rPr>
        <w:t xml:space="preserve"> 40(1): 1-9.</w:t>
      </w:r>
    </w:p>
    <w:p w14:paraId="55B2C57C" w14:textId="77777777" w:rsidR="00E94EFA" w:rsidRPr="000E71EE" w:rsidRDefault="00E94EFA" w:rsidP="00E94EFA">
      <w:pPr>
        <w:pStyle w:val="Heading5"/>
      </w:pPr>
      <w:r w:rsidRPr="000E71EE">
        <w:t>Wrong population</w:t>
      </w:r>
    </w:p>
    <w:p w14:paraId="464EFD90" w14:textId="77777777" w:rsidR="00E94EFA" w:rsidRPr="000E71EE" w:rsidRDefault="00E94EFA" w:rsidP="00E94EFA">
      <w:pPr>
        <w:pStyle w:val="Excluded"/>
        <w:rPr>
          <w:noProof/>
        </w:rPr>
      </w:pPr>
      <w:r w:rsidRPr="000E71EE">
        <w:rPr>
          <w:noProof/>
        </w:rPr>
        <w:t xml:space="preserve">Brown SB, Reeves KW, Bertone-Johnson ER (2014) Maternal folate exposure in pregnancy and childhood asthma and allergy: a systematic review. </w:t>
      </w:r>
      <w:r w:rsidRPr="000E71EE">
        <w:rPr>
          <w:i/>
          <w:noProof/>
        </w:rPr>
        <w:t>Nutr Rev</w:t>
      </w:r>
      <w:r w:rsidRPr="000E71EE">
        <w:rPr>
          <w:noProof/>
        </w:rPr>
        <w:t xml:space="preserve"> 72(1): 55-64.</w:t>
      </w:r>
    </w:p>
    <w:p w14:paraId="5F625D25" w14:textId="77777777" w:rsidR="00E94EFA" w:rsidRPr="000E71EE" w:rsidRDefault="00E94EFA" w:rsidP="00E94EFA">
      <w:pPr>
        <w:pStyle w:val="Excluded"/>
        <w:rPr>
          <w:noProof/>
        </w:rPr>
      </w:pPr>
      <w:r w:rsidRPr="000E71EE">
        <w:rPr>
          <w:noProof/>
        </w:rPr>
        <w:t xml:space="preserve">de Smit DJ, Weinreich SS, Cornel MC (2015) Effects of a simple educational intervention in well-baby clinics on women's knowledge about and intake of folic acid supplements in the periconceptional period: a controlled trial. </w:t>
      </w:r>
      <w:r w:rsidRPr="000E71EE">
        <w:rPr>
          <w:i/>
          <w:noProof/>
        </w:rPr>
        <w:t>Public Health Nutr</w:t>
      </w:r>
      <w:r w:rsidRPr="000E71EE">
        <w:rPr>
          <w:noProof/>
        </w:rPr>
        <w:t xml:space="preserve"> 18(6): 1119-26.</w:t>
      </w:r>
    </w:p>
    <w:p w14:paraId="5B9C3A7E" w14:textId="77777777" w:rsidR="00E94EFA" w:rsidRPr="000E71EE" w:rsidRDefault="00E94EFA" w:rsidP="00E94EFA">
      <w:pPr>
        <w:pStyle w:val="Excluded"/>
        <w:rPr>
          <w:noProof/>
        </w:rPr>
      </w:pPr>
      <w:r w:rsidRPr="000E71EE">
        <w:rPr>
          <w:noProof/>
        </w:rPr>
        <w:t xml:space="preserve">Nguyen PH, Gonzalez-Casanova I, Young MF et al (2017) Preconception micronutrient supplementation with iron and folic acid compared with folic acid alone affects linear growth and fine motor development at 2 years of age: a randomized controlled trial in vietnam. </w:t>
      </w:r>
      <w:r w:rsidRPr="000E71EE">
        <w:rPr>
          <w:i/>
          <w:noProof/>
        </w:rPr>
        <w:t>J Nutr</w:t>
      </w:r>
      <w:r w:rsidRPr="000E71EE">
        <w:rPr>
          <w:noProof/>
        </w:rPr>
        <w:t xml:space="preserve"> 147(8): 1593-601.</w:t>
      </w:r>
    </w:p>
    <w:p w14:paraId="137CDCC0" w14:textId="77777777" w:rsidR="00E94EFA" w:rsidRPr="000E71EE" w:rsidRDefault="00E94EFA" w:rsidP="00E94EFA">
      <w:pPr>
        <w:pStyle w:val="Excluded"/>
        <w:rPr>
          <w:noProof/>
        </w:rPr>
      </w:pPr>
      <w:r w:rsidRPr="000E71EE">
        <w:rPr>
          <w:noProof/>
        </w:rPr>
        <w:t xml:space="preserve">Suren P, Roth C, Bresnahan M et al (2013) Association between maternal use of folic acid supplements and risk of autism spectrum disorders in children. </w:t>
      </w:r>
      <w:r w:rsidRPr="000E71EE">
        <w:rPr>
          <w:i/>
          <w:noProof/>
        </w:rPr>
        <w:t>JAMA</w:t>
      </w:r>
      <w:r w:rsidRPr="000E71EE">
        <w:rPr>
          <w:noProof/>
        </w:rPr>
        <w:t xml:space="preserve"> 309(6): 570-7.</w:t>
      </w:r>
    </w:p>
    <w:p w14:paraId="382D7795" w14:textId="77777777" w:rsidR="00E94EFA" w:rsidRPr="000E71EE" w:rsidRDefault="00E94EFA" w:rsidP="00E94EFA">
      <w:pPr>
        <w:pStyle w:val="Excluded"/>
        <w:rPr>
          <w:noProof/>
        </w:rPr>
      </w:pPr>
      <w:r w:rsidRPr="000E71EE">
        <w:rPr>
          <w:noProof/>
        </w:rPr>
        <w:t xml:space="preserve">Toivonen KI, Lacroix E, Flynn M et al (2018) Folic acid supplementation during the preconception period: A systematic review and meta-analysis. </w:t>
      </w:r>
      <w:r w:rsidRPr="000E71EE">
        <w:rPr>
          <w:i/>
          <w:noProof/>
        </w:rPr>
        <w:t>Prev Med</w:t>
      </w:r>
      <w:r w:rsidRPr="000E71EE">
        <w:rPr>
          <w:noProof/>
        </w:rPr>
        <w:t xml:space="preserve"> 114: 1-17.</w:t>
      </w:r>
    </w:p>
    <w:p w14:paraId="4351740F" w14:textId="77777777" w:rsidR="00E94EFA" w:rsidRPr="000E71EE" w:rsidRDefault="00E94EFA" w:rsidP="00E94EFA">
      <w:pPr>
        <w:pStyle w:val="Heading5"/>
      </w:pPr>
      <w:r w:rsidRPr="000E71EE">
        <w:t>Not relevant to the Australian context</w:t>
      </w:r>
    </w:p>
    <w:p w14:paraId="26DE30A1" w14:textId="77777777" w:rsidR="00E94EFA" w:rsidRPr="000E71EE" w:rsidRDefault="00E94EFA" w:rsidP="00E94EFA">
      <w:pPr>
        <w:pStyle w:val="Excluded"/>
        <w:rPr>
          <w:noProof/>
        </w:rPr>
      </w:pPr>
      <w:r w:rsidRPr="000E71EE">
        <w:rPr>
          <w:noProof/>
        </w:rPr>
        <w:t xml:space="preserve">Cawley S, Mullaney L, McKeating A et al (2016a) Knowledge about folic acid supplementation in women presenting for antenatal care. </w:t>
      </w:r>
      <w:r w:rsidRPr="000E71EE">
        <w:rPr>
          <w:i/>
          <w:noProof/>
        </w:rPr>
        <w:t>Eur J Clin Nutr</w:t>
      </w:r>
      <w:r w:rsidRPr="000E71EE">
        <w:rPr>
          <w:noProof/>
        </w:rPr>
        <w:t xml:space="preserve"> 70(11): 1285-90.</w:t>
      </w:r>
    </w:p>
    <w:p w14:paraId="18124A5F" w14:textId="77777777" w:rsidR="00E94EFA" w:rsidRPr="000E71EE" w:rsidRDefault="00E94EFA" w:rsidP="00E94EFA">
      <w:pPr>
        <w:pStyle w:val="Heading5"/>
      </w:pPr>
      <w:r w:rsidRPr="000E71EE">
        <w:t>Systematic review with all studies included in another systematic review</w:t>
      </w:r>
    </w:p>
    <w:p w14:paraId="10BBE27A" w14:textId="77777777" w:rsidR="00E94EFA" w:rsidRPr="000E71EE" w:rsidRDefault="00E94EFA" w:rsidP="00E94EFA">
      <w:pPr>
        <w:pStyle w:val="Excluded"/>
        <w:rPr>
          <w:noProof/>
        </w:rPr>
      </w:pPr>
      <w:r w:rsidRPr="000E71EE">
        <w:rPr>
          <w:noProof/>
        </w:rPr>
        <w:t xml:space="preserve">Crider KS, Cordero AM, Qi YP et al (2013) Prenatal folic acid and risk of asthma in children: a systematic review and meta-analysis. </w:t>
      </w:r>
      <w:r w:rsidRPr="000E71EE">
        <w:rPr>
          <w:i/>
          <w:noProof/>
        </w:rPr>
        <w:t>Am J Clin Nutr</w:t>
      </w:r>
      <w:r w:rsidRPr="000E71EE">
        <w:rPr>
          <w:noProof/>
        </w:rPr>
        <w:t xml:space="preserve"> 98(5): 1272-81.</w:t>
      </w:r>
    </w:p>
    <w:p w14:paraId="12EC0C22" w14:textId="77777777" w:rsidR="00E94EFA" w:rsidRPr="000E71EE" w:rsidRDefault="00E94EFA" w:rsidP="00E94EFA">
      <w:pPr>
        <w:pStyle w:val="Heading5"/>
      </w:pPr>
      <w:r w:rsidRPr="000E71EE">
        <w:t>Observational study included in a systematic review</w:t>
      </w:r>
    </w:p>
    <w:p w14:paraId="049A3578" w14:textId="77777777" w:rsidR="00E94EFA" w:rsidRPr="000E71EE" w:rsidRDefault="00E94EFA" w:rsidP="00E94EFA">
      <w:pPr>
        <w:pStyle w:val="Excluded"/>
        <w:rPr>
          <w:noProof/>
        </w:rPr>
      </w:pPr>
      <w:r w:rsidRPr="000E71EE">
        <w:rPr>
          <w:noProof/>
        </w:rPr>
        <w:t xml:space="preserve">Czeizel AE, Vereczkey A, Szabo I (2015) Folic acid in pregnant women associated with reduced prevalence of severe congenital heart defects in their children: a national population-based case-control study. </w:t>
      </w:r>
      <w:r w:rsidRPr="000E71EE">
        <w:rPr>
          <w:i/>
          <w:noProof/>
        </w:rPr>
        <w:t>Eur J Obstet Gynecol Reprod Biol</w:t>
      </w:r>
      <w:r w:rsidRPr="000E71EE">
        <w:rPr>
          <w:noProof/>
        </w:rPr>
        <w:t xml:space="preserve"> 193: 34-9.</w:t>
      </w:r>
    </w:p>
    <w:p w14:paraId="2B01EA27" w14:textId="77777777" w:rsidR="00E94EFA" w:rsidRPr="000E71EE" w:rsidRDefault="00E94EFA" w:rsidP="00E94EFA">
      <w:pPr>
        <w:pStyle w:val="Heading5"/>
      </w:pPr>
      <w:r w:rsidRPr="000E71EE">
        <w:t>Does not answer research question</w:t>
      </w:r>
    </w:p>
    <w:p w14:paraId="4559EF69" w14:textId="77777777" w:rsidR="00D71576" w:rsidRPr="000E71EE" w:rsidRDefault="00D71576" w:rsidP="00D71576">
      <w:pPr>
        <w:pStyle w:val="Excluded"/>
        <w:rPr>
          <w:noProof/>
        </w:rPr>
      </w:pPr>
      <w:r w:rsidRPr="000E71EE">
        <w:rPr>
          <w:noProof/>
        </w:rPr>
        <w:t xml:space="preserve">Cawley S, Mullaney L, McKeating A et al (2016b) A review of European guidelines on periconceptional folic acid supplementation. </w:t>
      </w:r>
      <w:r w:rsidRPr="000E71EE">
        <w:rPr>
          <w:i/>
          <w:noProof/>
        </w:rPr>
        <w:t>Eur J Clin Nutr</w:t>
      </w:r>
      <w:r w:rsidRPr="000E71EE">
        <w:rPr>
          <w:noProof/>
        </w:rPr>
        <w:t xml:space="preserve"> 70(2): 143-54.</w:t>
      </w:r>
    </w:p>
    <w:p w14:paraId="264256A1" w14:textId="77777777" w:rsidR="00D71576" w:rsidRPr="000E71EE" w:rsidRDefault="00D71576" w:rsidP="00D71576">
      <w:pPr>
        <w:pStyle w:val="Excluded"/>
        <w:rPr>
          <w:noProof/>
        </w:rPr>
      </w:pPr>
      <w:r w:rsidRPr="000E71EE">
        <w:rPr>
          <w:noProof/>
        </w:rPr>
        <w:t xml:space="preserve">Chilukuri N, Cheng TL, Psoter KJ et al (2018) Effectiveness of a pediatric primary care intervention to increase maternal folate use: results from a cluster randomized controlled trial. </w:t>
      </w:r>
      <w:r w:rsidRPr="000E71EE">
        <w:rPr>
          <w:i/>
          <w:noProof/>
        </w:rPr>
        <w:t>J Pediatr</w:t>
      </w:r>
      <w:r w:rsidRPr="000E71EE">
        <w:rPr>
          <w:noProof/>
        </w:rPr>
        <w:t xml:space="preserve"> 192: 247-52 e1.</w:t>
      </w:r>
    </w:p>
    <w:p w14:paraId="5A021CE7" w14:textId="77777777" w:rsidR="00D71576" w:rsidRPr="000E71EE" w:rsidRDefault="00D71576" w:rsidP="00E94EFA">
      <w:pPr>
        <w:pStyle w:val="Excluded"/>
        <w:rPr>
          <w:noProof/>
        </w:rPr>
      </w:pPr>
      <w:r w:rsidRPr="000E71EE">
        <w:rPr>
          <w:noProof/>
        </w:rPr>
        <w:t xml:space="preserve">Gildestad T, Bjorge T, Vollset SE et al (2015) Folic acid supplements and risk for oral clefts in the newborn: a population-based study. </w:t>
      </w:r>
      <w:r w:rsidRPr="000E71EE">
        <w:rPr>
          <w:i/>
          <w:noProof/>
        </w:rPr>
        <w:t>Br J Nutr</w:t>
      </w:r>
      <w:r w:rsidRPr="000E71EE">
        <w:rPr>
          <w:noProof/>
        </w:rPr>
        <w:t xml:space="preserve"> 114(9): 1456-63.</w:t>
      </w:r>
    </w:p>
    <w:p w14:paraId="1E1BAF86" w14:textId="77777777" w:rsidR="00D71576" w:rsidRPr="000E71EE" w:rsidRDefault="00D71576" w:rsidP="00D71576">
      <w:pPr>
        <w:pStyle w:val="Excluded"/>
        <w:rPr>
          <w:noProof/>
        </w:rPr>
      </w:pPr>
      <w:r w:rsidRPr="000E71EE">
        <w:rPr>
          <w:noProof/>
        </w:rPr>
        <w:t xml:space="preserve">Roy A, Kocak M, Hartman TJ et al (2018) Association of prenatal folate status with early childhood wheeze and atopic dermatitis. </w:t>
      </w:r>
      <w:r w:rsidRPr="000E71EE">
        <w:rPr>
          <w:i/>
          <w:noProof/>
        </w:rPr>
        <w:t>Pediatr Allergy Immunol</w:t>
      </w:r>
      <w:r w:rsidRPr="000E71EE">
        <w:rPr>
          <w:noProof/>
        </w:rPr>
        <w:t xml:space="preserve"> 29(2): 144-50.</w:t>
      </w:r>
    </w:p>
    <w:p w14:paraId="272966D9" w14:textId="77777777" w:rsidR="00D71576" w:rsidRPr="000E71EE" w:rsidRDefault="00D71576" w:rsidP="00D71576">
      <w:pPr>
        <w:pStyle w:val="Excluded"/>
        <w:rPr>
          <w:noProof/>
        </w:rPr>
      </w:pPr>
      <w:r w:rsidRPr="000E71EE">
        <w:rPr>
          <w:noProof/>
        </w:rPr>
        <w:t xml:space="preserve">Shere M, Nguyen P, Tam C et al (2015) Pregnancy-induced changes in the long-term pharmacokinetics of 1.1 mg vs. 5 mg folic acid: a randomized clinical trial. </w:t>
      </w:r>
      <w:r w:rsidRPr="000E71EE">
        <w:rPr>
          <w:i/>
          <w:noProof/>
        </w:rPr>
        <w:t>J Clin Pharmacol</w:t>
      </w:r>
      <w:r w:rsidRPr="000E71EE">
        <w:rPr>
          <w:noProof/>
        </w:rPr>
        <w:t xml:space="preserve"> 55(2): 159-67.</w:t>
      </w:r>
    </w:p>
    <w:p w14:paraId="7A5B4B06" w14:textId="77777777" w:rsidR="00D71576" w:rsidRPr="000E71EE" w:rsidRDefault="00D71576" w:rsidP="00E94EFA">
      <w:pPr>
        <w:pStyle w:val="Excluded"/>
        <w:rPr>
          <w:noProof/>
        </w:rPr>
      </w:pPr>
      <w:r w:rsidRPr="000E71EE">
        <w:rPr>
          <w:noProof/>
        </w:rPr>
        <w:t xml:space="preserve">Yang L, Jiang L, Bi M et al (2015) High dose of maternal folic acid supplementation is associated to infant asthma. </w:t>
      </w:r>
      <w:r w:rsidRPr="000E71EE">
        <w:rPr>
          <w:i/>
          <w:noProof/>
        </w:rPr>
        <w:t>Food Chem Toxicol</w:t>
      </w:r>
      <w:r w:rsidRPr="000E71EE">
        <w:rPr>
          <w:noProof/>
        </w:rPr>
        <w:t xml:space="preserve"> 75: 88-93.</w:t>
      </w:r>
      <w:r>
        <w:rPr>
          <w:noProof/>
        </w:rPr>
        <w:t xml:space="preserve"> [Pregnancy not reported separately]</w:t>
      </w:r>
    </w:p>
    <w:p w14:paraId="1B5A2E3A" w14:textId="77777777" w:rsidR="00D71576" w:rsidRPr="000E71EE" w:rsidRDefault="00D71576" w:rsidP="00E94EFA">
      <w:pPr>
        <w:pStyle w:val="Excluded"/>
        <w:rPr>
          <w:noProof/>
        </w:rPr>
      </w:pPr>
      <w:r w:rsidRPr="000E71EE">
        <w:rPr>
          <w:noProof/>
        </w:rPr>
        <w:t xml:space="preserve">Yang X, Chen H, Du Y et al (2016) Periconceptional folic acid fortification for the risk of gestational hypertension and pre-eclampsia: a meta-analysis of prospective studies. </w:t>
      </w:r>
      <w:r w:rsidRPr="000E71EE">
        <w:rPr>
          <w:i/>
          <w:noProof/>
        </w:rPr>
        <w:t>Matern Child Nutr</w:t>
      </w:r>
      <w:r w:rsidRPr="000E71EE">
        <w:rPr>
          <w:noProof/>
        </w:rPr>
        <w:t xml:space="preserve"> 12(4): 669-79.</w:t>
      </w:r>
    </w:p>
    <w:p w14:paraId="469AFE03" w14:textId="3BBE5149" w:rsidR="00647A62" w:rsidRDefault="001A31D7" w:rsidP="00A912D4">
      <w:pPr>
        <w:pStyle w:val="Heading4"/>
        <w:rPr>
          <w:vertAlign w:val="subscript"/>
        </w:rPr>
      </w:pPr>
      <w:r>
        <w:t>Other B v</w:t>
      </w:r>
      <w:r w:rsidR="00647A62">
        <w:t>itamin</w:t>
      </w:r>
      <w:r>
        <w:t>s</w:t>
      </w:r>
    </w:p>
    <w:p w14:paraId="60BD8305" w14:textId="77777777" w:rsidR="00AF160D" w:rsidRDefault="00AF160D" w:rsidP="00A912D4">
      <w:pPr>
        <w:pStyle w:val="Heading5"/>
        <w:rPr>
          <w:noProof/>
        </w:rPr>
      </w:pPr>
      <w:r>
        <w:rPr>
          <w:noProof/>
        </w:rPr>
        <w:t>Wrong study design</w:t>
      </w:r>
    </w:p>
    <w:p w14:paraId="61583899" w14:textId="77777777" w:rsidR="00AF160D" w:rsidRPr="00B11EDF" w:rsidRDefault="00AF160D" w:rsidP="009F7B60">
      <w:pPr>
        <w:pStyle w:val="Excluded"/>
        <w:rPr>
          <w:noProof/>
        </w:rPr>
      </w:pPr>
      <w:r w:rsidRPr="00B11EDF">
        <w:rPr>
          <w:noProof/>
        </w:rPr>
        <w:t xml:space="preserve">Falsaperla R, Saporito MAN, Di Stefano V et al (2017) Pyridoxine supplementation during pregnancy, lactation and the first months of life: A review of the literature. </w:t>
      </w:r>
      <w:r w:rsidRPr="00B11EDF">
        <w:rPr>
          <w:i/>
          <w:noProof/>
        </w:rPr>
        <w:t>Curr Pediatr Res</w:t>
      </w:r>
      <w:r w:rsidRPr="00B11EDF">
        <w:rPr>
          <w:noProof/>
        </w:rPr>
        <w:t xml:space="preserve"> 21(4): 613-19.</w:t>
      </w:r>
    </w:p>
    <w:p w14:paraId="29E04987" w14:textId="77777777" w:rsidR="009F7B60" w:rsidRPr="00577DD2" w:rsidRDefault="009F7B60" w:rsidP="009F7B60">
      <w:pPr>
        <w:pStyle w:val="Excluded"/>
        <w:rPr>
          <w:noProof/>
        </w:rPr>
      </w:pPr>
      <w:r w:rsidRPr="00577DD2">
        <w:rPr>
          <w:noProof/>
        </w:rPr>
        <w:t xml:space="preserve">Jeruszka-Bielak M, Isman C, Schroder TH et al (2017) South Asian ethnicity is related to the highest risk of vitamin B12 deficiency in pregnant Canadian women. </w:t>
      </w:r>
      <w:r w:rsidRPr="00577DD2">
        <w:rPr>
          <w:i/>
          <w:noProof/>
        </w:rPr>
        <w:t>Nutrients</w:t>
      </w:r>
      <w:r w:rsidRPr="00577DD2">
        <w:rPr>
          <w:noProof/>
        </w:rPr>
        <w:t xml:space="preserve"> 9(4).</w:t>
      </w:r>
    </w:p>
    <w:p w14:paraId="1C718AF9" w14:textId="77777777" w:rsidR="009F7B60" w:rsidRPr="00577DD2" w:rsidRDefault="009F7B60" w:rsidP="009F7B60">
      <w:pPr>
        <w:pStyle w:val="Excluded"/>
        <w:rPr>
          <w:noProof/>
        </w:rPr>
      </w:pPr>
      <w:r w:rsidRPr="00577DD2">
        <w:rPr>
          <w:noProof/>
        </w:rPr>
        <w:t xml:space="preserve">O'Malley EG, Reynolds CME, Cawley S et al (2018) Folate and vitamin B12 levels in early pregnancy and maternal obesity. </w:t>
      </w:r>
      <w:r w:rsidRPr="00577DD2">
        <w:rPr>
          <w:i/>
          <w:noProof/>
        </w:rPr>
        <w:t>Eur J Obstet Gynecol Reprod Biol</w:t>
      </w:r>
      <w:r w:rsidRPr="00577DD2">
        <w:rPr>
          <w:noProof/>
        </w:rPr>
        <w:t xml:space="preserve"> 231: 80-84.</w:t>
      </w:r>
    </w:p>
    <w:p w14:paraId="4AED3E82" w14:textId="77777777" w:rsidR="009F7B60" w:rsidRPr="00577DD2" w:rsidRDefault="009F7B60" w:rsidP="009F7B60">
      <w:pPr>
        <w:pStyle w:val="Excluded"/>
        <w:rPr>
          <w:noProof/>
        </w:rPr>
      </w:pPr>
      <w:r w:rsidRPr="00577DD2">
        <w:rPr>
          <w:noProof/>
        </w:rPr>
        <w:t xml:space="preserve">Pawlak R, Lester SE, Babatunde T (2014) The prevalence of cobalamin deficiency among vegetarians assessed by serum vitamin B12: a review of literature. </w:t>
      </w:r>
      <w:r w:rsidRPr="00577DD2">
        <w:rPr>
          <w:i/>
          <w:noProof/>
        </w:rPr>
        <w:t>Eur J Clin Nutr</w:t>
      </w:r>
      <w:r w:rsidRPr="00577DD2">
        <w:rPr>
          <w:noProof/>
        </w:rPr>
        <w:t xml:space="preserve"> 68(5): 541-8.</w:t>
      </w:r>
    </w:p>
    <w:p w14:paraId="0A83E915" w14:textId="77777777" w:rsidR="009F7B60" w:rsidRPr="00577DD2" w:rsidRDefault="009F7B60" w:rsidP="009F7B60">
      <w:pPr>
        <w:pStyle w:val="Excluded"/>
        <w:rPr>
          <w:noProof/>
        </w:rPr>
      </w:pPr>
      <w:r w:rsidRPr="00577DD2">
        <w:rPr>
          <w:noProof/>
        </w:rPr>
        <w:t xml:space="preserve">Schroder TH, Sinclair G, Mattman A et al (2017) Pregnant women of South Asian ethnicity in Canada have substantially lower vitamin B12 status compared with pregnant women of European ethnicity. </w:t>
      </w:r>
      <w:r w:rsidRPr="00577DD2">
        <w:rPr>
          <w:i/>
          <w:noProof/>
        </w:rPr>
        <w:t>Br J Nutr</w:t>
      </w:r>
      <w:r w:rsidRPr="00577DD2">
        <w:rPr>
          <w:noProof/>
        </w:rPr>
        <w:t xml:space="preserve"> 118(6): 454-62.</w:t>
      </w:r>
    </w:p>
    <w:p w14:paraId="019174AB" w14:textId="77777777" w:rsidR="009F7B60" w:rsidRPr="00577DD2" w:rsidRDefault="009F7B60" w:rsidP="009F7B60">
      <w:pPr>
        <w:pStyle w:val="Excluded"/>
        <w:rPr>
          <w:noProof/>
        </w:rPr>
      </w:pPr>
      <w:r w:rsidRPr="00577DD2">
        <w:rPr>
          <w:noProof/>
        </w:rPr>
        <w:t xml:space="preserve">Sukumar N, Venkataraman H, Wilson S et al (2016) Vitamin B12 Status among pregnant women in the UK and Its association with obesity and gestational diabetes. </w:t>
      </w:r>
      <w:r w:rsidRPr="00577DD2">
        <w:rPr>
          <w:i/>
          <w:noProof/>
        </w:rPr>
        <w:t>Nutrients</w:t>
      </w:r>
      <w:r w:rsidRPr="00577DD2">
        <w:rPr>
          <w:noProof/>
        </w:rPr>
        <w:t xml:space="preserve"> 8(12).</w:t>
      </w:r>
    </w:p>
    <w:p w14:paraId="1E7EA131" w14:textId="77777777" w:rsidR="00AF160D" w:rsidRDefault="00AF160D" w:rsidP="00A912D4">
      <w:pPr>
        <w:pStyle w:val="Heading5"/>
        <w:rPr>
          <w:noProof/>
        </w:rPr>
      </w:pPr>
      <w:r>
        <w:rPr>
          <w:noProof/>
        </w:rPr>
        <w:t>Does not answer research question</w:t>
      </w:r>
    </w:p>
    <w:p w14:paraId="7AFAA45F" w14:textId="77777777" w:rsidR="00AF160D" w:rsidRPr="00B11EDF" w:rsidRDefault="00AF160D" w:rsidP="00A912D4">
      <w:pPr>
        <w:pStyle w:val="Excluded"/>
        <w:rPr>
          <w:noProof/>
        </w:rPr>
      </w:pPr>
      <w:r w:rsidRPr="00B11EDF">
        <w:rPr>
          <w:noProof/>
        </w:rPr>
        <w:t xml:space="preserve">Devi S, Mukhopadhyay A, Dwarkanath P et al (2017) Combined vitamin B-12 and balanced protein-energy supplementation affect homocysteine remethylation in the methionine cycle in pregnant south indian women of low vitamin B-12 status. </w:t>
      </w:r>
      <w:r w:rsidRPr="00B11EDF">
        <w:rPr>
          <w:i/>
          <w:noProof/>
        </w:rPr>
        <w:t>J Nutrit</w:t>
      </w:r>
      <w:r w:rsidRPr="00B11EDF">
        <w:rPr>
          <w:noProof/>
        </w:rPr>
        <w:t xml:space="preserve"> 147(6): 1094-103.</w:t>
      </w:r>
    </w:p>
    <w:p w14:paraId="7C80CCF7" w14:textId="77777777" w:rsidR="00AF160D" w:rsidRPr="00B11EDF" w:rsidRDefault="00AF160D" w:rsidP="00A912D4">
      <w:pPr>
        <w:pStyle w:val="Excluded"/>
        <w:rPr>
          <w:noProof/>
        </w:rPr>
      </w:pPr>
      <w:r w:rsidRPr="00B11EDF">
        <w:rPr>
          <w:noProof/>
        </w:rPr>
        <w:t xml:space="preserve">Raghavan R, Riley AW, Volk H et al (2018) Maternal multivitamin intake, plasma folate and vitamin B12 levels and autism spectrum disorder risk in offspring. </w:t>
      </w:r>
      <w:r w:rsidRPr="00B11EDF">
        <w:rPr>
          <w:i/>
          <w:noProof/>
        </w:rPr>
        <w:t>Paediatr Perinat Epidemiol</w:t>
      </w:r>
      <w:r w:rsidRPr="00B11EDF">
        <w:rPr>
          <w:noProof/>
        </w:rPr>
        <w:t xml:space="preserve"> 32(1): 100-11.</w:t>
      </w:r>
    </w:p>
    <w:p w14:paraId="744414B1" w14:textId="77777777" w:rsidR="00AF160D" w:rsidRPr="00B11EDF" w:rsidRDefault="00AF160D" w:rsidP="00A912D4">
      <w:pPr>
        <w:pStyle w:val="Excluded"/>
        <w:rPr>
          <w:noProof/>
        </w:rPr>
      </w:pPr>
      <w:r w:rsidRPr="00B11EDF">
        <w:rPr>
          <w:noProof/>
        </w:rPr>
        <w:t xml:space="preserve">Whitfield KC, Karakochuk CD, Kroeun H et al (2016) Perinatal consumption of thiamine-fortified fish sauce in rural cambodia: a randomized clinical trial. </w:t>
      </w:r>
      <w:r w:rsidRPr="00B11EDF">
        <w:rPr>
          <w:i/>
          <w:noProof/>
        </w:rPr>
        <w:t>JAMA Pediatr</w:t>
      </w:r>
      <w:r w:rsidRPr="00B11EDF">
        <w:rPr>
          <w:noProof/>
        </w:rPr>
        <w:t xml:space="preserve"> 170(10): e162065.</w:t>
      </w:r>
    </w:p>
    <w:p w14:paraId="430F9208" w14:textId="6ADB47D0" w:rsidR="00647A62" w:rsidRDefault="00647A62" w:rsidP="00A912D4">
      <w:pPr>
        <w:pStyle w:val="Heading4"/>
      </w:pPr>
      <w:r>
        <w:t>Vitamin C</w:t>
      </w:r>
    </w:p>
    <w:p w14:paraId="0387C781" w14:textId="77777777" w:rsidR="006B5CD6" w:rsidRDefault="006B5CD6" w:rsidP="006B5CD6">
      <w:pPr>
        <w:pStyle w:val="Heading5"/>
        <w:rPr>
          <w:noProof/>
        </w:rPr>
      </w:pPr>
      <w:r>
        <w:rPr>
          <w:noProof/>
        </w:rPr>
        <w:t>Wrong population</w:t>
      </w:r>
    </w:p>
    <w:p w14:paraId="0AFD4FAC" w14:textId="5ADAD406" w:rsidR="006B5CD6" w:rsidRPr="00B00D43" w:rsidRDefault="006B5CD6" w:rsidP="006B5CD6">
      <w:pPr>
        <w:pStyle w:val="Excluded"/>
        <w:rPr>
          <w:noProof/>
        </w:rPr>
      </w:pPr>
      <w:r w:rsidRPr="00B00D43">
        <w:rPr>
          <w:noProof/>
        </w:rPr>
        <w:t xml:space="preserve">Azami M, Azadi T, Farhang S et al (2017) The effects of multi mineral-vitamin D and vitamins (C+E) supplementation in the prevention of preeclampsia: An RCT. </w:t>
      </w:r>
      <w:r w:rsidRPr="00B00D43">
        <w:rPr>
          <w:i/>
          <w:noProof/>
        </w:rPr>
        <w:t>Int J Reprod Biomed (Yazd)</w:t>
      </w:r>
      <w:r w:rsidRPr="00B00D43">
        <w:rPr>
          <w:noProof/>
        </w:rPr>
        <w:t xml:space="preserve"> 15(5): 273-78.</w:t>
      </w:r>
      <w:r w:rsidR="000013DB">
        <w:rPr>
          <w:noProof/>
        </w:rPr>
        <w:t xml:space="preserve"> [High-risk pregnancies]</w:t>
      </w:r>
    </w:p>
    <w:p w14:paraId="32E6289E" w14:textId="77777777" w:rsidR="006B5CD6" w:rsidRPr="00B00D43" w:rsidRDefault="006B5CD6" w:rsidP="006B5CD6">
      <w:pPr>
        <w:pStyle w:val="Excluded"/>
        <w:rPr>
          <w:noProof/>
        </w:rPr>
      </w:pPr>
      <w:r w:rsidRPr="00B00D43">
        <w:rPr>
          <w:noProof/>
        </w:rPr>
        <w:t xml:space="preserve">Zhou K, West HM, Zhang J et al (2015) Interventions for leg cramps in pregnancy. </w:t>
      </w:r>
      <w:r w:rsidRPr="00B00D43">
        <w:rPr>
          <w:i/>
          <w:noProof/>
        </w:rPr>
        <w:t>Cochrane Database Syst Rev</w:t>
      </w:r>
      <w:r w:rsidRPr="00B00D43">
        <w:rPr>
          <w:noProof/>
        </w:rPr>
        <w:t>(8): CD010655.</w:t>
      </w:r>
    </w:p>
    <w:p w14:paraId="42B0F28A" w14:textId="77777777" w:rsidR="006B5CD6" w:rsidRPr="00B00D43" w:rsidRDefault="006B5CD6" w:rsidP="006B5CD6">
      <w:pPr>
        <w:pStyle w:val="Excluded"/>
        <w:rPr>
          <w:noProof/>
        </w:rPr>
      </w:pPr>
      <w:r w:rsidRPr="00B00D43">
        <w:rPr>
          <w:noProof/>
        </w:rPr>
        <w:t xml:space="preserve">Yieh L, McEvoy CT, Hoffman SW et al (2018) Cost effectiveness of vitamin c supplementation for pregnant smokers to improve offspring lung function at birth and reduce childhood wheeze/asthma. </w:t>
      </w:r>
      <w:r w:rsidRPr="00B00D43">
        <w:rPr>
          <w:i/>
          <w:noProof/>
        </w:rPr>
        <w:t>J Perinatol</w:t>
      </w:r>
      <w:r w:rsidRPr="00B00D43">
        <w:rPr>
          <w:noProof/>
        </w:rPr>
        <w:t xml:space="preserve"> 38(7): 820-27.</w:t>
      </w:r>
    </w:p>
    <w:p w14:paraId="19557A5E" w14:textId="77777777" w:rsidR="006B5CD6" w:rsidRPr="00B00D43" w:rsidRDefault="006B5CD6" w:rsidP="006B5CD6">
      <w:pPr>
        <w:pStyle w:val="Heading5"/>
        <w:rPr>
          <w:noProof/>
          <w:sz w:val="24"/>
        </w:rPr>
      </w:pPr>
      <w:r>
        <w:rPr>
          <w:noProof/>
        </w:rPr>
        <w:t>Narrative review</w:t>
      </w:r>
    </w:p>
    <w:p w14:paraId="7F4420A4" w14:textId="77777777" w:rsidR="006B5CD6" w:rsidRPr="00E1616E" w:rsidRDefault="006B5CD6" w:rsidP="006B5CD6">
      <w:pPr>
        <w:pStyle w:val="Excluded"/>
        <w:rPr>
          <w:sz w:val="18"/>
        </w:rPr>
      </w:pPr>
      <w:r>
        <w:t>FIGO Working Group on Good Clinical Practice in Maternal-Fetal Medicine</w:t>
      </w:r>
      <w:r w:rsidRPr="00B00D43">
        <w:rPr>
          <w:noProof/>
        </w:rPr>
        <w:t xml:space="preserve"> (2019) Good clinical practice advice: Micronutrients in the periconceptional period and pregnancy. </w:t>
      </w:r>
      <w:r w:rsidRPr="00B00D43">
        <w:rPr>
          <w:i/>
          <w:noProof/>
        </w:rPr>
        <w:t>Int J Gynaecol Obstet</w:t>
      </w:r>
      <w:r w:rsidRPr="00B00D43">
        <w:rPr>
          <w:noProof/>
        </w:rPr>
        <w:t xml:space="preserve"> 144(3): 317-21.</w:t>
      </w:r>
    </w:p>
    <w:p w14:paraId="73A53221" w14:textId="77777777" w:rsidR="006B5CD6" w:rsidRPr="00B00D43" w:rsidRDefault="006B5CD6" w:rsidP="006B5CD6">
      <w:pPr>
        <w:pStyle w:val="Excluded"/>
        <w:rPr>
          <w:noProof/>
        </w:rPr>
      </w:pPr>
      <w:r w:rsidRPr="00B00D43">
        <w:rPr>
          <w:noProof/>
        </w:rPr>
        <w:t xml:space="preserve">Grzeskowiak L (2018) Vitamin and mineral supplementation during pregnancy: Is more necessarily better? </w:t>
      </w:r>
      <w:r w:rsidRPr="00B00D43">
        <w:rPr>
          <w:i/>
          <w:noProof/>
        </w:rPr>
        <w:t>J Pharm Prac Res</w:t>
      </w:r>
      <w:r w:rsidRPr="00B00D43">
        <w:rPr>
          <w:noProof/>
        </w:rPr>
        <w:t xml:space="preserve"> 48: 106-07.</w:t>
      </w:r>
      <w:r>
        <w:rPr>
          <w:noProof/>
        </w:rPr>
        <w:t xml:space="preserve"> [Editorial]</w:t>
      </w:r>
    </w:p>
    <w:p w14:paraId="23811440" w14:textId="77777777" w:rsidR="006B5CD6" w:rsidRPr="00E1616E" w:rsidRDefault="006B5CD6" w:rsidP="006B5CD6">
      <w:pPr>
        <w:pStyle w:val="Heading5"/>
        <w:rPr>
          <w:noProof/>
        </w:rPr>
      </w:pPr>
      <w:r w:rsidRPr="00E1616E">
        <w:rPr>
          <w:noProof/>
        </w:rPr>
        <w:t>RCT included in another systematic review</w:t>
      </w:r>
    </w:p>
    <w:p w14:paraId="29F2A342" w14:textId="77777777" w:rsidR="006B5CD6" w:rsidRPr="00B00D43" w:rsidRDefault="006B5CD6" w:rsidP="006B5CD6">
      <w:pPr>
        <w:pStyle w:val="Excluded"/>
        <w:rPr>
          <w:noProof/>
        </w:rPr>
      </w:pPr>
      <w:r w:rsidRPr="00B00D43">
        <w:rPr>
          <w:noProof/>
        </w:rPr>
        <w:t xml:space="preserve">Casanueva E, Ripoll C, Tolentino M et al (2005) Vitamin C supplementation to prevent premature rupture of the chorioamniotic membranes: a randomized trial. </w:t>
      </w:r>
      <w:r w:rsidRPr="00B00D43">
        <w:rPr>
          <w:i/>
          <w:noProof/>
        </w:rPr>
        <w:t>Am J Clin Nutr</w:t>
      </w:r>
      <w:r w:rsidRPr="00B00D43">
        <w:rPr>
          <w:noProof/>
        </w:rPr>
        <w:t xml:space="preserve"> 81(4): 859-63.</w:t>
      </w:r>
    </w:p>
    <w:p w14:paraId="5C6DE3CE" w14:textId="77777777" w:rsidR="006B5CD6" w:rsidRDefault="006B5CD6" w:rsidP="006B5CD6">
      <w:pPr>
        <w:pStyle w:val="Heading5"/>
        <w:rPr>
          <w:noProof/>
        </w:rPr>
      </w:pPr>
      <w:r>
        <w:rPr>
          <w:noProof/>
        </w:rPr>
        <w:t>Wrong intervention</w:t>
      </w:r>
    </w:p>
    <w:p w14:paraId="7EC944F3" w14:textId="77777777" w:rsidR="006B5CD6" w:rsidRPr="00B00D43" w:rsidRDefault="006B5CD6" w:rsidP="006B5CD6">
      <w:pPr>
        <w:pStyle w:val="Excluded"/>
        <w:rPr>
          <w:noProof/>
        </w:rPr>
      </w:pPr>
      <w:r w:rsidRPr="00B00D43">
        <w:rPr>
          <w:noProof/>
        </w:rPr>
        <w:t xml:space="preserve">Chavatte-Palmer P, Cohen JM, Beddaoui M et al (2015) Maternal antioxidant levels in pregnancy and risk of preeclampsia and small for gestational age birth: A systematic review and meta-analysis. </w:t>
      </w:r>
      <w:r w:rsidRPr="00B00D43">
        <w:rPr>
          <w:i/>
          <w:noProof/>
        </w:rPr>
        <w:t>Plos One</w:t>
      </w:r>
      <w:r w:rsidRPr="00B00D43">
        <w:rPr>
          <w:noProof/>
        </w:rPr>
        <w:t xml:space="preserve"> 10(8).</w:t>
      </w:r>
    </w:p>
    <w:p w14:paraId="0A672CCB" w14:textId="77777777" w:rsidR="006B5CD6" w:rsidRDefault="006B5CD6" w:rsidP="00A912D4">
      <w:pPr>
        <w:pStyle w:val="Heading5"/>
        <w:rPr>
          <w:noProof/>
        </w:rPr>
      </w:pPr>
      <w:r>
        <w:rPr>
          <w:noProof/>
        </w:rPr>
        <w:t>Does not answer research question</w:t>
      </w:r>
    </w:p>
    <w:p w14:paraId="332E2DCE" w14:textId="77777777" w:rsidR="006B5CD6" w:rsidRPr="00B00D43" w:rsidRDefault="006B5CD6" w:rsidP="006B5CD6">
      <w:pPr>
        <w:pStyle w:val="Excluded"/>
        <w:rPr>
          <w:noProof/>
        </w:rPr>
      </w:pPr>
      <w:r w:rsidRPr="00B00D43">
        <w:rPr>
          <w:noProof/>
        </w:rPr>
        <w:t xml:space="preserve">Tita AT, Doherty L, Roberts JM et al (2018) Adverse maternal and neonatal outcomes in indicated compared with spontaneous preterm birth in healthy nulliparas: A secondary analysis of a randomized trial. </w:t>
      </w:r>
      <w:r w:rsidRPr="00B00D43">
        <w:rPr>
          <w:i/>
          <w:noProof/>
        </w:rPr>
        <w:t>Am J Perinatol</w:t>
      </w:r>
      <w:r w:rsidRPr="00B00D43">
        <w:rPr>
          <w:noProof/>
        </w:rPr>
        <w:t xml:space="preserve"> 35(7): 624-31.</w:t>
      </w:r>
    </w:p>
    <w:p w14:paraId="16CDA90E" w14:textId="49A6A08A" w:rsidR="00647A62" w:rsidRDefault="00647A62" w:rsidP="00A912D4">
      <w:pPr>
        <w:pStyle w:val="Heading4"/>
      </w:pPr>
      <w:r>
        <w:t>Vitamin E</w:t>
      </w:r>
    </w:p>
    <w:p w14:paraId="5EDE902F" w14:textId="78E23606" w:rsidR="001521D0" w:rsidRDefault="000013DB" w:rsidP="00A912D4">
      <w:pPr>
        <w:pStyle w:val="Heading5"/>
      </w:pPr>
      <w:r>
        <w:t>Duplicate</w:t>
      </w:r>
    </w:p>
    <w:p w14:paraId="6F9B3B9C" w14:textId="77777777" w:rsidR="000013DB" w:rsidRPr="00B00D43" w:rsidRDefault="000013DB" w:rsidP="000013DB">
      <w:pPr>
        <w:pStyle w:val="Excluded"/>
        <w:rPr>
          <w:noProof/>
        </w:rPr>
      </w:pPr>
      <w:r w:rsidRPr="00B00D43">
        <w:rPr>
          <w:noProof/>
        </w:rPr>
        <w:t xml:space="preserve">Azami M, Azadi T, Farhang S et al (2017) The effects of multi mineral-vitamin D and vitamins (C+E) supplementation in the prevention of preeclampsia: An RCT. </w:t>
      </w:r>
      <w:r w:rsidRPr="00B00D43">
        <w:rPr>
          <w:i/>
          <w:noProof/>
        </w:rPr>
        <w:t>Int J Reprod Biomed (Yazd)</w:t>
      </w:r>
      <w:r w:rsidRPr="00B00D43">
        <w:rPr>
          <w:noProof/>
        </w:rPr>
        <w:t xml:space="preserve"> 15(5): 273-78.</w:t>
      </w:r>
      <w:r>
        <w:rPr>
          <w:noProof/>
        </w:rPr>
        <w:t xml:space="preserve"> [High-risk pregnancies]</w:t>
      </w:r>
    </w:p>
    <w:p w14:paraId="7013F8A2" w14:textId="77777777" w:rsidR="000013DB" w:rsidRDefault="000013DB" w:rsidP="000013DB">
      <w:pPr>
        <w:pStyle w:val="Heading5"/>
        <w:rPr>
          <w:noProof/>
        </w:rPr>
      </w:pPr>
      <w:r>
        <w:rPr>
          <w:noProof/>
        </w:rPr>
        <w:t>RCT included in systematic review</w:t>
      </w:r>
    </w:p>
    <w:p w14:paraId="49365E3B" w14:textId="77777777" w:rsidR="000013DB" w:rsidRPr="009B5CF3" w:rsidRDefault="000013DB" w:rsidP="000013DB">
      <w:pPr>
        <w:pStyle w:val="Excluded"/>
        <w:rPr>
          <w:noProof/>
        </w:rPr>
      </w:pPr>
      <w:r w:rsidRPr="009B5CF3">
        <w:rPr>
          <w:noProof/>
        </w:rPr>
        <w:t xml:space="preserve">Abramovici A, Gandley RE, Clifton RG et al (2015) Prenatal vitamin C and E supplementation in smokers is associated with reduced placental abruption and preterm birth: a secondary analysis. </w:t>
      </w:r>
      <w:r w:rsidRPr="009B5CF3">
        <w:rPr>
          <w:i/>
          <w:noProof/>
        </w:rPr>
        <w:t>BJOG</w:t>
      </w:r>
      <w:r w:rsidRPr="009B5CF3">
        <w:rPr>
          <w:noProof/>
        </w:rPr>
        <w:t xml:space="preserve"> 122(13): 1740-7.</w:t>
      </w:r>
    </w:p>
    <w:p w14:paraId="795EEC92" w14:textId="271BDB9D" w:rsidR="00647A62" w:rsidRDefault="00647A62" w:rsidP="00A912D4">
      <w:pPr>
        <w:pStyle w:val="Heading4"/>
      </w:pPr>
      <w:r>
        <w:t>Vitamin A</w:t>
      </w:r>
    </w:p>
    <w:p w14:paraId="7FDF0B7E" w14:textId="77777777" w:rsidR="000013DB" w:rsidRDefault="000013DB" w:rsidP="000013DB">
      <w:pPr>
        <w:pStyle w:val="Heading5"/>
        <w:rPr>
          <w:noProof/>
        </w:rPr>
      </w:pPr>
      <w:r>
        <w:rPr>
          <w:noProof/>
        </w:rPr>
        <w:t>Wrong outcomes</w:t>
      </w:r>
    </w:p>
    <w:p w14:paraId="2AC8E71F" w14:textId="145163CD" w:rsidR="000013DB" w:rsidRPr="009B5CF3" w:rsidRDefault="000013DB" w:rsidP="000013DB">
      <w:pPr>
        <w:pStyle w:val="Excluded"/>
        <w:rPr>
          <w:noProof/>
        </w:rPr>
      </w:pPr>
      <w:r w:rsidRPr="009B5CF3">
        <w:rPr>
          <w:noProof/>
        </w:rPr>
        <w:t xml:space="preserve">Ahmad SM, Alam MJ, Khanam A et al (2018) Vitamin A </w:t>
      </w:r>
      <w:r w:rsidR="00911461" w:rsidRPr="009B5CF3">
        <w:rPr>
          <w:noProof/>
        </w:rPr>
        <w:t>supplementation during pregnancy enhances pandemic</w:t>
      </w:r>
      <w:r w:rsidRPr="009B5CF3">
        <w:rPr>
          <w:noProof/>
        </w:rPr>
        <w:t xml:space="preserve"> H1N1 V</w:t>
      </w:r>
      <w:r w:rsidR="00911461" w:rsidRPr="009B5CF3">
        <w:rPr>
          <w:noProof/>
        </w:rPr>
        <w:t>accine response in mothers, but enhancement of transplacental antibody transfer may depend on when mothers are vaccinated during pregnancy</w:t>
      </w:r>
      <w:r w:rsidRPr="009B5CF3">
        <w:rPr>
          <w:noProof/>
        </w:rPr>
        <w:t xml:space="preserve">. </w:t>
      </w:r>
      <w:r w:rsidRPr="009B5CF3">
        <w:rPr>
          <w:i/>
          <w:noProof/>
        </w:rPr>
        <w:t>The Journal of Nutrition</w:t>
      </w:r>
      <w:r w:rsidRPr="009B5CF3">
        <w:rPr>
          <w:noProof/>
        </w:rPr>
        <w:t xml:space="preserve"> 148(12): 1968-75.</w:t>
      </w:r>
    </w:p>
    <w:p w14:paraId="78575DF6" w14:textId="77777777" w:rsidR="000013DB" w:rsidRDefault="000013DB" w:rsidP="000013DB">
      <w:pPr>
        <w:pStyle w:val="Heading5"/>
        <w:rPr>
          <w:noProof/>
        </w:rPr>
      </w:pPr>
      <w:r>
        <w:rPr>
          <w:noProof/>
        </w:rPr>
        <w:t>Narrative review</w:t>
      </w:r>
    </w:p>
    <w:p w14:paraId="4ABC8E11" w14:textId="1878CB67" w:rsidR="000013DB" w:rsidRDefault="000013DB" w:rsidP="000013DB">
      <w:pPr>
        <w:pStyle w:val="Excluded"/>
        <w:rPr>
          <w:noProof/>
        </w:rPr>
      </w:pPr>
      <w:r w:rsidRPr="009B5CF3">
        <w:rPr>
          <w:noProof/>
        </w:rPr>
        <w:t xml:space="preserve">Cruz S, da Cruz SP, Ramalho A (2018) Impact of Vitamin A </w:t>
      </w:r>
      <w:r w:rsidR="00911461" w:rsidRPr="009B5CF3">
        <w:rPr>
          <w:noProof/>
        </w:rPr>
        <w:t>supplementation on pregnant women and on women who have just given birth</w:t>
      </w:r>
      <w:r w:rsidRPr="009B5CF3">
        <w:rPr>
          <w:noProof/>
        </w:rPr>
        <w:t xml:space="preserve">: A </w:t>
      </w:r>
      <w:r w:rsidR="00911461" w:rsidRPr="009B5CF3">
        <w:rPr>
          <w:noProof/>
        </w:rPr>
        <w:t>systematic review</w:t>
      </w:r>
      <w:r w:rsidRPr="009B5CF3">
        <w:rPr>
          <w:noProof/>
        </w:rPr>
        <w:t xml:space="preserve">. </w:t>
      </w:r>
      <w:r w:rsidRPr="009B5CF3">
        <w:rPr>
          <w:i/>
          <w:noProof/>
        </w:rPr>
        <w:t>J Am Coll Nutr</w:t>
      </w:r>
      <w:r w:rsidRPr="009B5CF3">
        <w:rPr>
          <w:noProof/>
        </w:rPr>
        <w:t xml:space="preserve"> 37(3): 243-50.</w:t>
      </w:r>
    </w:p>
    <w:p w14:paraId="6C4E7749" w14:textId="5AD76CB8" w:rsidR="00D75C1B" w:rsidRDefault="00D75C1B" w:rsidP="00D75C1B">
      <w:pPr>
        <w:pStyle w:val="Heading5"/>
        <w:rPr>
          <w:noProof/>
        </w:rPr>
      </w:pPr>
      <w:r>
        <w:rPr>
          <w:noProof/>
        </w:rPr>
        <w:t>No intervention</w:t>
      </w:r>
    </w:p>
    <w:p w14:paraId="189DC71A" w14:textId="1387F542" w:rsidR="00D75C1B" w:rsidRPr="00726C5E" w:rsidRDefault="00D75C1B" w:rsidP="00D75C1B">
      <w:pPr>
        <w:pStyle w:val="Excluded"/>
        <w:rPr>
          <w:noProof/>
        </w:rPr>
      </w:pPr>
      <w:r w:rsidRPr="00726C5E">
        <w:rPr>
          <w:noProof/>
        </w:rPr>
        <w:t xml:space="preserve">Cohen JM, Beddaoui M, Kramer MS et al (2015) Maternal antioxidant levels in pregnancy and risk of preeclampsia and small for gestational age birth: A systematic review and meta-analysis. </w:t>
      </w:r>
      <w:r w:rsidRPr="00726C5E">
        <w:rPr>
          <w:i/>
          <w:noProof/>
        </w:rPr>
        <w:t>PLoS One</w:t>
      </w:r>
      <w:r w:rsidRPr="00726C5E">
        <w:rPr>
          <w:noProof/>
        </w:rPr>
        <w:t xml:space="preserve"> 10(8): e0135192.</w:t>
      </w:r>
    </w:p>
    <w:p w14:paraId="77EBE44B" w14:textId="77777777" w:rsidR="00D75C1B" w:rsidRPr="00726C5E" w:rsidRDefault="00D75C1B" w:rsidP="00D75C1B">
      <w:pPr>
        <w:pStyle w:val="Excluded"/>
        <w:rPr>
          <w:noProof/>
        </w:rPr>
      </w:pPr>
      <w:r w:rsidRPr="00726C5E">
        <w:rPr>
          <w:noProof/>
        </w:rPr>
        <w:t xml:space="preserve">Hanson C, Schumacher MV, Lyden E et al (2018) Fat-soluble vitamins A and E and health disparities in a cohort of pregnant women at delivery. </w:t>
      </w:r>
      <w:r w:rsidRPr="00726C5E">
        <w:rPr>
          <w:i/>
          <w:noProof/>
        </w:rPr>
        <w:t>J Nutr Sci</w:t>
      </w:r>
      <w:r w:rsidRPr="00726C5E">
        <w:rPr>
          <w:noProof/>
        </w:rPr>
        <w:t xml:space="preserve"> 7: e14.</w:t>
      </w:r>
    </w:p>
    <w:p w14:paraId="18699F95" w14:textId="46080D01" w:rsidR="00647A62" w:rsidRDefault="00647A62" w:rsidP="00A912D4">
      <w:pPr>
        <w:pStyle w:val="Heading4"/>
      </w:pPr>
      <w:r>
        <w:t>Multiple micronutrients</w:t>
      </w:r>
    </w:p>
    <w:p w14:paraId="06BC1E3D" w14:textId="77777777" w:rsidR="00860839" w:rsidRDefault="00860839" w:rsidP="00860839">
      <w:pPr>
        <w:pStyle w:val="Heading5"/>
        <w:rPr>
          <w:noProof/>
        </w:rPr>
      </w:pPr>
      <w:r>
        <w:rPr>
          <w:noProof/>
        </w:rPr>
        <w:t>Wrong population</w:t>
      </w:r>
    </w:p>
    <w:p w14:paraId="79E0B817" w14:textId="32FD45C2" w:rsidR="00860839" w:rsidRPr="00291521" w:rsidRDefault="00860839" w:rsidP="00860839">
      <w:pPr>
        <w:pStyle w:val="Excluded"/>
        <w:rPr>
          <w:noProof/>
        </w:rPr>
      </w:pPr>
      <w:r w:rsidRPr="00291521">
        <w:rPr>
          <w:noProof/>
        </w:rPr>
        <w:t xml:space="preserve">Akison LK, Kuo J, Reid N et al (2018) Effect of </w:t>
      </w:r>
      <w:r w:rsidR="004A006E" w:rsidRPr="00291521">
        <w:rPr>
          <w:noProof/>
        </w:rPr>
        <w:t>choline supplementation on neurological, cognitive, and behavioral outcomes in offspring arising from alcohol exposure during development: a quantitative systematic review of clinical and preclinical studies</w:t>
      </w:r>
      <w:r w:rsidRPr="00291521">
        <w:rPr>
          <w:noProof/>
        </w:rPr>
        <w:t xml:space="preserve">. </w:t>
      </w:r>
      <w:r w:rsidRPr="00291521">
        <w:rPr>
          <w:i/>
          <w:noProof/>
        </w:rPr>
        <w:t>Alcoholism: Clinical and Experimental Research</w:t>
      </w:r>
      <w:r w:rsidRPr="00291521">
        <w:rPr>
          <w:noProof/>
        </w:rPr>
        <w:t xml:space="preserve"> 42(9): 1591-611.</w:t>
      </w:r>
    </w:p>
    <w:p w14:paraId="3D033175" w14:textId="77777777" w:rsidR="00860839" w:rsidRPr="00291521" w:rsidRDefault="00860839" w:rsidP="00860839">
      <w:pPr>
        <w:pStyle w:val="Excluded"/>
        <w:rPr>
          <w:noProof/>
        </w:rPr>
      </w:pPr>
      <w:r w:rsidRPr="00291521">
        <w:rPr>
          <w:noProof/>
        </w:rPr>
        <w:t xml:space="preserve">Looman M, Schoenaker D, Soedamah-Muthu SS et al (2019) Pre-pregnancy dietary micronutrient adequacy is associated with lower risk of developing gestational diabetes in Australian women. </w:t>
      </w:r>
      <w:r w:rsidRPr="00291521">
        <w:rPr>
          <w:i/>
          <w:noProof/>
        </w:rPr>
        <w:t>Nutr Res</w:t>
      </w:r>
      <w:r w:rsidRPr="00291521">
        <w:rPr>
          <w:noProof/>
        </w:rPr>
        <w:t xml:space="preserve"> 62: 32-40.</w:t>
      </w:r>
    </w:p>
    <w:p w14:paraId="3E8D2CF2" w14:textId="77777777" w:rsidR="00860839" w:rsidRDefault="00860839" w:rsidP="00860839">
      <w:pPr>
        <w:pStyle w:val="Heading5"/>
        <w:rPr>
          <w:noProof/>
        </w:rPr>
      </w:pPr>
      <w:r>
        <w:rPr>
          <w:noProof/>
        </w:rPr>
        <w:t>Does not answer research question</w:t>
      </w:r>
    </w:p>
    <w:p w14:paraId="490218C7" w14:textId="046CE8F9" w:rsidR="00860839" w:rsidRPr="00291521" w:rsidRDefault="00860839" w:rsidP="00860839">
      <w:pPr>
        <w:pStyle w:val="Excluded"/>
        <w:rPr>
          <w:noProof/>
        </w:rPr>
      </w:pPr>
      <w:r w:rsidRPr="00291521">
        <w:rPr>
          <w:noProof/>
        </w:rPr>
        <w:t xml:space="preserve">Barenys M, Masjosthusmann S, Fritsche E (2017) Is </w:t>
      </w:r>
      <w:r w:rsidR="004A006E" w:rsidRPr="00291521">
        <w:rPr>
          <w:noProof/>
        </w:rPr>
        <w:t>intake of flavonoid-based food supplements during pregnancy safe for the developing child? a literature revie</w:t>
      </w:r>
      <w:r w:rsidRPr="00291521">
        <w:rPr>
          <w:noProof/>
        </w:rPr>
        <w:t xml:space="preserve">w. </w:t>
      </w:r>
      <w:r w:rsidRPr="00291521">
        <w:rPr>
          <w:i/>
          <w:noProof/>
        </w:rPr>
        <w:t>Curr Drug Targets</w:t>
      </w:r>
      <w:r w:rsidRPr="00291521">
        <w:rPr>
          <w:noProof/>
        </w:rPr>
        <w:t xml:space="preserve"> 18(2): 196-231.</w:t>
      </w:r>
    </w:p>
    <w:p w14:paraId="707D7477" w14:textId="77777777" w:rsidR="00860839" w:rsidRPr="00291521" w:rsidRDefault="00860839" w:rsidP="00860839">
      <w:pPr>
        <w:pStyle w:val="Excluded"/>
        <w:rPr>
          <w:noProof/>
        </w:rPr>
      </w:pPr>
      <w:r w:rsidRPr="00291521">
        <w:rPr>
          <w:noProof/>
        </w:rPr>
        <w:t xml:space="preserve">Caudill MA, Strupp BJ, Muscalu L et al (2018) Maternal choline supplementation during the third trimester of pregnancy improves infant information processing speed: a randomized, double-blind, controlled feeding study. </w:t>
      </w:r>
      <w:r w:rsidRPr="00291521">
        <w:rPr>
          <w:i/>
          <w:noProof/>
        </w:rPr>
        <w:t>FASEB J</w:t>
      </w:r>
      <w:r w:rsidRPr="00291521">
        <w:rPr>
          <w:noProof/>
        </w:rPr>
        <w:t xml:space="preserve"> 32(4): 2172-80.</w:t>
      </w:r>
    </w:p>
    <w:p w14:paraId="17E9E1D5" w14:textId="77777777" w:rsidR="00860839" w:rsidRPr="00291521" w:rsidRDefault="00860839" w:rsidP="00860839">
      <w:pPr>
        <w:pStyle w:val="Excluded"/>
        <w:rPr>
          <w:noProof/>
        </w:rPr>
      </w:pPr>
      <w:r w:rsidRPr="00291521">
        <w:rPr>
          <w:noProof/>
        </w:rPr>
        <w:t xml:space="preserve">Larson LM &amp; Yousafzai AK (2017) A meta-analysis of nutrition interventions on mental development of children under-two in low- and middle-income countries. </w:t>
      </w:r>
      <w:r w:rsidRPr="00291521">
        <w:rPr>
          <w:i/>
          <w:noProof/>
        </w:rPr>
        <w:t>Matern Child Nutr</w:t>
      </w:r>
      <w:r w:rsidRPr="00291521">
        <w:rPr>
          <w:noProof/>
        </w:rPr>
        <w:t xml:space="preserve"> 13(1).</w:t>
      </w:r>
    </w:p>
    <w:p w14:paraId="028971BD" w14:textId="77777777" w:rsidR="00860839" w:rsidRPr="00291521" w:rsidRDefault="00860839" w:rsidP="00860839">
      <w:pPr>
        <w:pStyle w:val="Excluded"/>
        <w:rPr>
          <w:noProof/>
        </w:rPr>
      </w:pPr>
      <w:r w:rsidRPr="00291521">
        <w:rPr>
          <w:noProof/>
        </w:rPr>
        <w:t xml:space="preserve">Leermakers ET, Moreira EM, Kiefte-de Jong JC et al (2015) Effects of choline on health across the life course: a systematic review. </w:t>
      </w:r>
      <w:r w:rsidRPr="00291521">
        <w:rPr>
          <w:i/>
          <w:noProof/>
        </w:rPr>
        <w:t>Nutr Rev</w:t>
      </w:r>
      <w:r w:rsidRPr="00291521">
        <w:rPr>
          <w:noProof/>
        </w:rPr>
        <w:t xml:space="preserve"> 73(8): 500-22.</w:t>
      </w:r>
    </w:p>
    <w:p w14:paraId="6DDD0C77" w14:textId="2CF69CB2" w:rsidR="00860839" w:rsidRPr="00291521" w:rsidRDefault="00860839" w:rsidP="00860839">
      <w:pPr>
        <w:pStyle w:val="Excluded"/>
        <w:rPr>
          <w:noProof/>
        </w:rPr>
      </w:pPr>
      <w:r w:rsidRPr="00291521">
        <w:rPr>
          <w:noProof/>
        </w:rPr>
        <w:t xml:space="preserve">Masih SP, Plumptre L, Ly A et al (2015) Pregnant Canadian </w:t>
      </w:r>
      <w:r w:rsidR="004A006E" w:rsidRPr="00291521">
        <w:rPr>
          <w:noProof/>
        </w:rPr>
        <w:t>women achieve recommended intakes of one-carbon nutrients through prenatal supplementation but the supplement composition, including choline, requires reconsi</w:t>
      </w:r>
      <w:r w:rsidRPr="00291521">
        <w:rPr>
          <w:noProof/>
        </w:rPr>
        <w:t xml:space="preserve">deration. </w:t>
      </w:r>
      <w:r w:rsidRPr="00291521">
        <w:rPr>
          <w:i/>
          <w:noProof/>
        </w:rPr>
        <w:t>J Nutr</w:t>
      </w:r>
      <w:r w:rsidRPr="00291521">
        <w:rPr>
          <w:noProof/>
        </w:rPr>
        <w:t xml:space="preserve"> 145(8): 1824-34.</w:t>
      </w:r>
    </w:p>
    <w:p w14:paraId="543422E6" w14:textId="77777777" w:rsidR="00860839" w:rsidRPr="00291521" w:rsidRDefault="00860839" w:rsidP="00860839">
      <w:pPr>
        <w:pStyle w:val="Excluded"/>
        <w:rPr>
          <w:noProof/>
        </w:rPr>
      </w:pPr>
      <w:r w:rsidRPr="00291521">
        <w:rPr>
          <w:noProof/>
        </w:rPr>
        <w:t xml:space="preserve">Wilkinson D, Shepherd E, Wallace EM (2016) Melatonin for women in pregnancy for neuroprotection of the fetus. </w:t>
      </w:r>
      <w:r w:rsidRPr="00291521">
        <w:rPr>
          <w:i/>
          <w:noProof/>
        </w:rPr>
        <w:t>Cochrane Database Syst Rev</w:t>
      </w:r>
      <w:r w:rsidRPr="00291521">
        <w:rPr>
          <w:noProof/>
        </w:rPr>
        <w:t xml:space="preserve"> 3: CD010527.</w:t>
      </w:r>
    </w:p>
    <w:p w14:paraId="6F2BB116" w14:textId="77777777" w:rsidR="00860839" w:rsidRDefault="00860839" w:rsidP="00860839">
      <w:pPr>
        <w:pStyle w:val="Heading5"/>
        <w:rPr>
          <w:noProof/>
        </w:rPr>
      </w:pPr>
      <w:r>
        <w:rPr>
          <w:noProof/>
        </w:rPr>
        <w:t>Duplicate</w:t>
      </w:r>
    </w:p>
    <w:p w14:paraId="7A358988" w14:textId="77777777" w:rsidR="00860839" w:rsidRPr="00291521" w:rsidRDefault="00860839" w:rsidP="00860839">
      <w:pPr>
        <w:pStyle w:val="Excluded"/>
        <w:rPr>
          <w:noProof/>
        </w:rPr>
      </w:pPr>
      <w:r w:rsidRPr="00291521">
        <w:rPr>
          <w:noProof/>
        </w:rPr>
        <w:t xml:space="preserve">Perkins AV &amp; Vanderlelie JJ (2016) Multiple micronutrient supplementation and birth outcomes: The potential importance of selenium. </w:t>
      </w:r>
      <w:r w:rsidRPr="00291521">
        <w:rPr>
          <w:i/>
          <w:noProof/>
        </w:rPr>
        <w:t>Placenta</w:t>
      </w:r>
      <w:r w:rsidRPr="00291521">
        <w:rPr>
          <w:noProof/>
        </w:rPr>
        <w:t xml:space="preserve"> 48 Suppl 1: S61-S65.</w:t>
      </w:r>
    </w:p>
    <w:p w14:paraId="72EA2003" w14:textId="77777777" w:rsidR="00860839" w:rsidRDefault="00860839" w:rsidP="00860839">
      <w:pPr>
        <w:pStyle w:val="Heading5"/>
        <w:rPr>
          <w:noProof/>
        </w:rPr>
      </w:pPr>
      <w:r>
        <w:rPr>
          <w:noProof/>
        </w:rPr>
        <w:t>Narrative review</w:t>
      </w:r>
    </w:p>
    <w:p w14:paraId="1ADB0BCD" w14:textId="77777777" w:rsidR="00860839" w:rsidRPr="00291521" w:rsidRDefault="00860839" w:rsidP="00860839">
      <w:pPr>
        <w:pStyle w:val="Excluded"/>
        <w:rPr>
          <w:noProof/>
        </w:rPr>
      </w:pPr>
      <w:r w:rsidRPr="00291521">
        <w:rPr>
          <w:noProof/>
        </w:rPr>
        <w:t xml:space="preserve">Biesalski HK &amp; Tinz J (2017) Multivitamin/mineral supplements: Rationale and safety - A systematic review. </w:t>
      </w:r>
      <w:r w:rsidRPr="00291521">
        <w:rPr>
          <w:i/>
          <w:noProof/>
        </w:rPr>
        <w:t>Nutrition</w:t>
      </w:r>
      <w:r w:rsidRPr="00291521">
        <w:rPr>
          <w:noProof/>
        </w:rPr>
        <w:t xml:space="preserve"> 33: 76-82.</w:t>
      </w:r>
    </w:p>
    <w:p w14:paraId="606082EC" w14:textId="77777777" w:rsidR="00860839" w:rsidRPr="00E1616E" w:rsidRDefault="00860839" w:rsidP="00860839">
      <w:pPr>
        <w:pStyle w:val="Excluded"/>
        <w:rPr>
          <w:sz w:val="18"/>
        </w:rPr>
      </w:pPr>
      <w:r>
        <w:t>FIGO Working Group on Good Clinical Practice in Maternal-Fetal Medicine</w:t>
      </w:r>
      <w:r w:rsidRPr="00B00D43">
        <w:rPr>
          <w:noProof/>
        </w:rPr>
        <w:t xml:space="preserve"> (2019) Good clinical practice advice: Micronutrients in the periconceptional period and pregnancy. </w:t>
      </w:r>
      <w:r w:rsidRPr="00B00D43">
        <w:rPr>
          <w:i/>
          <w:noProof/>
        </w:rPr>
        <w:t>Int J Gynaecol Obstet</w:t>
      </w:r>
      <w:r w:rsidRPr="00B00D43">
        <w:rPr>
          <w:noProof/>
        </w:rPr>
        <w:t xml:space="preserve"> 144(3): 317-21.</w:t>
      </w:r>
    </w:p>
    <w:p w14:paraId="718B9490" w14:textId="77777777" w:rsidR="00860839" w:rsidRPr="00291521" w:rsidRDefault="00860839" w:rsidP="00860839">
      <w:pPr>
        <w:pStyle w:val="Excluded"/>
        <w:rPr>
          <w:noProof/>
        </w:rPr>
      </w:pPr>
      <w:r w:rsidRPr="00291521">
        <w:rPr>
          <w:noProof/>
        </w:rPr>
        <w:t xml:space="preserve">Gernand AD (2019) The upper level: examining the risk of excess micronutrient intake in pregnancy from antenatal supplements. </w:t>
      </w:r>
      <w:r w:rsidRPr="00291521">
        <w:rPr>
          <w:i/>
          <w:noProof/>
        </w:rPr>
        <w:t>Ann N Y Acad Sci</w:t>
      </w:r>
      <w:r w:rsidRPr="00291521">
        <w:rPr>
          <w:noProof/>
        </w:rPr>
        <w:t xml:space="preserve"> 1444(1): 22-34.</w:t>
      </w:r>
    </w:p>
    <w:p w14:paraId="12CF49AF" w14:textId="77777777" w:rsidR="00860839" w:rsidRPr="00291521" w:rsidRDefault="00860839" w:rsidP="00860839">
      <w:pPr>
        <w:pStyle w:val="Excluded"/>
        <w:rPr>
          <w:noProof/>
        </w:rPr>
      </w:pPr>
      <w:r w:rsidRPr="00291521">
        <w:rPr>
          <w:noProof/>
        </w:rPr>
        <w:t xml:space="preserve">Parisi F, di Bartolo I, Savasi VM et al (2019) Micronutrient supplementation in pregnancy: Who, what and how much? </w:t>
      </w:r>
      <w:r w:rsidRPr="00291521">
        <w:rPr>
          <w:i/>
          <w:noProof/>
        </w:rPr>
        <w:t>Obstet Med</w:t>
      </w:r>
      <w:r w:rsidRPr="00291521">
        <w:rPr>
          <w:noProof/>
        </w:rPr>
        <w:t xml:space="preserve"> 12(1): 5-13.</w:t>
      </w:r>
    </w:p>
    <w:p w14:paraId="354A6B4F" w14:textId="77777777" w:rsidR="00860839" w:rsidRPr="00291521" w:rsidRDefault="00860839" w:rsidP="00860839">
      <w:pPr>
        <w:pStyle w:val="Excluded"/>
        <w:rPr>
          <w:noProof/>
        </w:rPr>
      </w:pPr>
      <w:r w:rsidRPr="00291521">
        <w:rPr>
          <w:noProof/>
        </w:rPr>
        <w:t xml:space="preserve">Perkins AV &amp; Vanderlelie JJ (2016) Multiple micronutrient supplementation and birth outcomes: The potential importance of selenium. </w:t>
      </w:r>
      <w:r w:rsidRPr="00291521">
        <w:rPr>
          <w:i/>
          <w:noProof/>
        </w:rPr>
        <w:t>Placenta</w:t>
      </w:r>
      <w:r w:rsidRPr="00291521">
        <w:rPr>
          <w:noProof/>
        </w:rPr>
        <w:t xml:space="preserve"> 48 Suppl 1: S61-S65.</w:t>
      </w:r>
    </w:p>
    <w:p w14:paraId="03037A0A" w14:textId="77777777" w:rsidR="00860839" w:rsidRPr="00291521" w:rsidRDefault="00860839" w:rsidP="00860839">
      <w:pPr>
        <w:pStyle w:val="Excluded"/>
        <w:rPr>
          <w:noProof/>
        </w:rPr>
      </w:pPr>
      <w:r w:rsidRPr="00291521">
        <w:rPr>
          <w:noProof/>
        </w:rPr>
        <w:t xml:space="preserve">Sparling TM, Henschke N, Nesbitt RC et al (2017) The role of diet and nutritional supplementation in perinatal depression: a systematic review. </w:t>
      </w:r>
      <w:r w:rsidRPr="00291521">
        <w:rPr>
          <w:i/>
          <w:noProof/>
        </w:rPr>
        <w:t>Matern Child Nutr</w:t>
      </w:r>
      <w:r w:rsidRPr="00291521">
        <w:rPr>
          <w:noProof/>
        </w:rPr>
        <w:t xml:space="preserve"> 13(1).</w:t>
      </w:r>
    </w:p>
    <w:p w14:paraId="376D77EC" w14:textId="77777777" w:rsidR="00860839" w:rsidRDefault="00860839" w:rsidP="00860839">
      <w:pPr>
        <w:pStyle w:val="Heading5"/>
        <w:rPr>
          <w:noProof/>
        </w:rPr>
      </w:pPr>
      <w:r>
        <w:rPr>
          <w:noProof/>
        </w:rPr>
        <w:t>Systematic review with all studies included in another systematic review</w:t>
      </w:r>
    </w:p>
    <w:p w14:paraId="7D9E6B9B" w14:textId="77777777" w:rsidR="00860839" w:rsidRPr="00291521" w:rsidRDefault="00860839" w:rsidP="00860839">
      <w:pPr>
        <w:pStyle w:val="Excluded"/>
        <w:rPr>
          <w:noProof/>
        </w:rPr>
      </w:pPr>
      <w:r w:rsidRPr="00291521">
        <w:rPr>
          <w:noProof/>
        </w:rPr>
        <w:t xml:space="preserve">Devakumar D, Fall CH, Sachdev HS et al (2016) Maternal antenatal multiple micronutrient supplementation for long-term health benefits in children: a systematic review and meta-analysis. </w:t>
      </w:r>
      <w:r w:rsidRPr="00291521">
        <w:rPr>
          <w:i/>
          <w:noProof/>
        </w:rPr>
        <w:t>BMC Med</w:t>
      </w:r>
      <w:r w:rsidRPr="00291521">
        <w:rPr>
          <w:noProof/>
        </w:rPr>
        <w:t xml:space="preserve"> 14: 90.</w:t>
      </w:r>
    </w:p>
    <w:p w14:paraId="4193061B" w14:textId="1E9EAD7F" w:rsidR="00860839" w:rsidRPr="00291521" w:rsidRDefault="00860839" w:rsidP="00860839">
      <w:pPr>
        <w:pStyle w:val="Excluded"/>
        <w:rPr>
          <w:noProof/>
        </w:rPr>
      </w:pPr>
      <w:r w:rsidRPr="00291521">
        <w:rPr>
          <w:noProof/>
        </w:rPr>
        <w:t xml:space="preserve">Taylor RM, Fealy SM, Bisquera A et al (2017) Effects of </w:t>
      </w:r>
      <w:r w:rsidR="004A006E" w:rsidRPr="00291521">
        <w:rPr>
          <w:noProof/>
        </w:rPr>
        <w:t>nutritional interventions during pregnancy on infant and child cognitive outcomes: a systematic review and meta-analy</w:t>
      </w:r>
      <w:r w:rsidRPr="00291521">
        <w:rPr>
          <w:noProof/>
        </w:rPr>
        <w:t xml:space="preserve">sis. </w:t>
      </w:r>
      <w:r w:rsidRPr="00291521">
        <w:rPr>
          <w:i/>
          <w:noProof/>
        </w:rPr>
        <w:t>Nutrients</w:t>
      </w:r>
      <w:r w:rsidRPr="00291521">
        <w:rPr>
          <w:noProof/>
        </w:rPr>
        <w:t xml:space="preserve"> 9(11).</w:t>
      </w:r>
    </w:p>
    <w:p w14:paraId="405E09C2" w14:textId="77777777" w:rsidR="00860839" w:rsidRDefault="00860839" w:rsidP="00860839">
      <w:pPr>
        <w:pStyle w:val="Heading5"/>
        <w:rPr>
          <w:noProof/>
        </w:rPr>
      </w:pPr>
      <w:r>
        <w:rPr>
          <w:noProof/>
        </w:rPr>
        <w:t>Does not report on pregnancy separately</w:t>
      </w:r>
    </w:p>
    <w:p w14:paraId="72A92A0B" w14:textId="77777777" w:rsidR="00860839" w:rsidRPr="00291521" w:rsidRDefault="00860839" w:rsidP="00860839">
      <w:pPr>
        <w:pStyle w:val="Excluded"/>
        <w:rPr>
          <w:noProof/>
        </w:rPr>
      </w:pPr>
      <w:r w:rsidRPr="00291521">
        <w:rPr>
          <w:noProof/>
        </w:rPr>
        <w:t xml:space="preserve">Garcia-Larsen V, Ierodiakonou D, Jarrold K et al (2018) Diet during pregnancy and infancy and risk of allergic or autoimmune disease: A systematic review and meta-analysis. </w:t>
      </w:r>
      <w:r w:rsidRPr="00291521">
        <w:rPr>
          <w:i/>
          <w:noProof/>
        </w:rPr>
        <w:t>PLoS Med</w:t>
      </w:r>
      <w:r w:rsidRPr="00291521">
        <w:rPr>
          <w:noProof/>
        </w:rPr>
        <w:t xml:space="preserve"> 15(2): e1002507.</w:t>
      </w:r>
    </w:p>
    <w:p w14:paraId="5EBEEEA4" w14:textId="77777777" w:rsidR="00860839" w:rsidRDefault="00860839" w:rsidP="00860839">
      <w:pPr>
        <w:pStyle w:val="Heading5"/>
        <w:rPr>
          <w:noProof/>
        </w:rPr>
      </w:pPr>
      <w:r>
        <w:rPr>
          <w:noProof/>
        </w:rPr>
        <w:t>Not relevant to the Australian contetx</w:t>
      </w:r>
    </w:p>
    <w:p w14:paraId="5DD5F327" w14:textId="630507A9" w:rsidR="00860839" w:rsidRPr="00291521" w:rsidRDefault="00860839" w:rsidP="00860839">
      <w:pPr>
        <w:pStyle w:val="Excluded"/>
        <w:rPr>
          <w:noProof/>
        </w:rPr>
      </w:pPr>
      <w:r w:rsidRPr="00291521">
        <w:rPr>
          <w:noProof/>
        </w:rPr>
        <w:t xml:space="preserve">Quinn MK, Smith ER, Williams PL et al (2020) The </w:t>
      </w:r>
      <w:r w:rsidR="004A006E" w:rsidRPr="00291521">
        <w:rPr>
          <w:noProof/>
        </w:rPr>
        <w:t>effect of maternal multiple micronutrient supplementation on female early infant mortality is fully mediated by increased gestation duration and intrauterine grow</w:t>
      </w:r>
      <w:r w:rsidRPr="00291521">
        <w:rPr>
          <w:noProof/>
        </w:rPr>
        <w:t xml:space="preserve">th. </w:t>
      </w:r>
      <w:r w:rsidRPr="00291521">
        <w:rPr>
          <w:i/>
          <w:noProof/>
        </w:rPr>
        <w:t>J Nutr</w:t>
      </w:r>
      <w:r w:rsidRPr="00291521">
        <w:rPr>
          <w:noProof/>
        </w:rPr>
        <w:t xml:space="preserve"> 150(2): 356-63.</w:t>
      </w:r>
    </w:p>
    <w:p w14:paraId="07489656" w14:textId="077BB21A" w:rsidR="00860839" w:rsidRPr="00860839" w:rsidRDefault="00860839" w:rsidP="00A912D4">
      <w:pPr>
        <w:pStyle w:val="Excluded"/>
        <w:rPr>
          <w:noProof/>
        </w:rPr>
      </w:pPr>
      <w:r w:rsidRPr="00291521">
        <w:rPr>
          <w:noProof/>
        </w:rPr>
        <w:t xml:space="preserve">Suchdev PS, Pena-Rosas JP, De-Regil LM (2015) Multiple micronutrient powders for home (point-of-use) fortification of foods in pregnant women. </w:t>
      </w:r>
      <w:r w:rsidRPr="00291521">
        <w:rPr>
          <w:i/>
          <w:noProof/>
        </w:rPr>
        <w:t>Cochrane Database Syst Rev</w:t>
      </w:r>
      <w:r w:rsidRPr="00291521">
        <w:rPr>
          <w:noProof/>
        </w:rPr>
        <w:t>(6): CD011158.</w:t>
      </w:r>
    </w:p>
    <w:p w14:paraId="72C4F09F" w14:textId="7C1AE42F" w:rsidR="00647A62" w:rsidRDefault="00647A62" w:rsidP="00A912D4">
      <w:pPr>
        <w:pStyle w:val="Heading4"/>
      </w:pPr>
      <w:r>
        <w:t>Iron</w:t>
      </w:r>
    </w:p>
    <w:p w14:paraId="34E7BA2F" w14:textId="77777777" w:rsidR="00CA5E86" w:rsidRPr="009C22F9" w:rsidRDefault="00CA5E86" w:rsidP="00A912D4">
      <w:pPr>
        <w:pStyle w:val="Heading5"/>
      </w:pPr>
      <w:r>
        <w:t>Wrong population</w:t>
      </w:r>
    </w:p>
    <w:p w14:paraId="38DE695A" w14:textId="77777777" w:rsidR="00CA5E86" w:rsidRPr="009B475D" w:rsidRDefault="00CA5E86" w:rsidP="00CA5E86">
      <w:pPr>
        <w:pStyle w:val="Excluded"/>
        <w:rPr>
          <w:noProof/>
        </w:rPr>
      </w:pPr>
      <w:r w:rsidRPr="009B475D">
        <w:rPr>
          <w:noProof/>
        </w:rPr>
        <w:t xml:space="preserve">Ali MK, Abbas AM, Abdelmagied AM et al (2017) A randomized clinical trial of the efficacy of single versus double-daily dose of oral iron for prevention of iron deficiency anemia in women with twin gestations. </w:t>
      </w:r>
      <w:r w:rsidRPr="009B475D">
        <w:rPr>
          <w:i/>
          <w:noProof/>
        </w:rPr>
        <w:t>J Matern Fetal Neonatal Med</w:t>
      </w:r>
      <w:r w:rsidRPr="009B475D">
        <w:rPr>
          <w:noProof/>
        </w:rPr>
        <w:t xml:space="preserve"> 30(23): 2884-89.</w:t>
      </w:r>
    </w:p>
    <w:p w14:paraId="477C7816" w14:textId="77777777" w:rsidR="00CA5E86" w:rsidRPr="009B475D" w:rsidRDefault="00CA5E86" w:rsidP="00CA5E86">
      <w:pPr>
        <w:pStyle w:val="Excluded"/>
        <w:rPr>
          <w:noProof/>
        </w:rPr>
      </w:pPr>
      <w:r w:rsidRPr="009B475D">
        <w:rPr>
          <w:noProof/>
        </w:rPr>
        <w:t xml:space="preserve">Angulo-Barroso RM, Li M, Santos DC et al (2016) Iron Supplementation in Pregnancy or Infancy and Motor Development: A Randomized Controlled Trial. </w:t>
      </w:r>
      <w:r w:rsidRPr="009B475D">
        <w:rPr>
          <w:i/>
          <w:noProof/>
        </w:rPr>
        <w:t>Pediatrics</w:t>
      </w:r>
      <w:r w:rsidRPr="009B475D">
        <w:rPr>
          <w:noProof/>
        </w:rPr>
        <w:t xml:space="preserve"> 137(4).</w:t>
      </w:r>
    </w:p>
    <w:p w14:paraId="0D17CE65" w14:textId="77777777" w:rsidR="00CA5E86" w:rsidRPr="009B475D" w:rsidRDefault="00CA5E86" w:rsidP="00CA5E86">
      <w:pPr>
        <w:pStyle w:val="Excluded"/>
        <w:rPr>
          <w:noProof/>
        </w:rPr>
      </w:pPr>
      <w:r w:rsidRPr="009B475D">
        <w:rPr>
          <w:noProof/>
        </w:rPr>
        <w:t xml:space="preserve">Nguyen PH, Young M, Gonzalez-Casanova I et al (2016) Impact of Preconception Micronutrient Supplementation on Anemia and Iron Status during Pregnancy and Postpartum: A Randomized Controlled Trial in Rural Vietnam. </w:t>
      </w:r>
      <w:r w:rsidRPr="009B475D">
        <w:rPr>
          <w:i/>
          <w:noProof/>
        </w:rPr>
        <w:t>PLoS One</w:t>
      </w:r>
      <w:r w:rsidRPr="009B475D">
        <w:rPr>
          <w:noProof/>
        </w:rPr>
        <w:t xml:space="preserve"> 11(12): e0167416.</w:t>
      </w:r>
    </w:p>
    <w:p w14:paraId="6555A978" w14:textId="77777777" w:rsidR="00CA5E86" w:rsidRDefault="00CA5E86" w:rsidP="00A912D4">
      <w:pPr>
        <w:pStyle w:val="Heading5"/>
        <w:rPr>
          <w:noProof/>
        </w:rPr>
      </w:pPr>
      <w:r>
        <w:rPr>
          <w:noProof/>
        </w:rPr>
        <w:t>Systematic literature review with all studies included in another systematic review</w:t>
      </w:r>
    </w:p>
    <w:p w14:paraId="225343F3" w14:textId="77777777" w:rsidR="00CA5E86" w:rsidRPr="009B475D" w:rsidRDefault="00CA5E86" w:rsidP="00CA5E86">
      <w:pPr>
        <w:pStyle w:val="Excluded"/>
        <w:rPr>
          <w:noProof/>
        </w:rPr>
      </w:pPr>
      <w:r w:rsidRPr="009B475D">
        <w:rPr>
          <w:noProof/>
        </w:rPr>
        <w:t xml:space="preserve">Cantor AG, Bougatsos C, Dana T et al (2015) Routine iron supplementation and screening for iron deficiency anemia in pregnancy: a systematic review for the U.S. Preventive Services Task Force. </w:t>
      </w:r>
      <w:r w:rsidRPr="009B475D">
        <w:rPr>
          <w:i/>
          <w:noProof/>
        </w:rPr>
        <w:t>Ann Intern Med</w:t>
      </w:r>
      <w:r w:rsidRPr="009B475D">
        <w:rPr>
          <w:noProof/>
        </w:rPr>
        <w:t xml:space="preserve"> 162(8): 566-76.</w:t>
      </w:r>
    </w:p>
    <w:p w14:paraId="6F629592" w14:textId="77777777" w:rsidR="00CA5E86" w:rsidRDefault="00CA5E86" w:rsidP="00A912D4">
      <w:pPr>
        <w:pStyle w:val="Heading5"/>
        <w:rPr>
          <w:noProof/>
        </w:rPr>
      </w:pPr>
      <w:r>
        <w:rPr>
          <w:noProof/>
        </w:rPr>
        <w:t>Narrative review</w:t>
      </w:r>
    </w:p>
    <w:p w14:paraId="3410E924" w14:textId="77777777" w:rsidR="00CA5E86" w:rsidRPr="009B475D" w:rsidRDefault="00CA5E86" w:rsidP="00CA5E86">
      <w:pPr>
        <w:pStyle w:val="Excluded"/>
        <w:rPr>
          <w:noProof/>
        </w:rPr>
      </w:pPr>
      <w:r w:rsidRPr="009B475D">
        <w:rPr>
          <w:noProof/>
        </w:rPr>
        <w:t xml:space="preserve">Iqbal S &amp; Ekmekcioglu C (2019) Maternal and neonatal outcomes related to iron supplementation or iron status: a summary of meta-analyses. </w:t>
      </w:r>
      <w:r w:rsidRPr="009B475D">
        <w:rPr>
          <w:i/>
          <w:noProof/>
        </w:rPr>
        <w:t>J Matern Fetal Neonatal Med</w:t>
      </w:r>
      <w:r w:rsidRPr="009B475D">
        <w:rPr>
          <w:noProof/>
        </w:rPr>
        <w:t xml:space="preserve"> 32(9): 1528-40.</w:t>
      </w:r>
    </w:p>
    <w:p w14:paraId="07CCE186" w14:textId="77777777" w:rsidR="00CA5E86" w:rsidRDefault="00CA5E86" w:rsidP="00A912D4">
      <w:pPr>
        <w:pStyle w:val="Heading5"/>
        <w:rPr>
          <w:noProof/>
        </w:rPr>
      </w:pPr>
      <w:r>
        <w:rPr>
          <w:noProof/>
        </w:rPr>
        <w:t>Wrong comparator</w:t>
      </w:r>
    </w:p>
    <w:p w14:paraId="59F4842E" w14:textId="77777777" w:rsidR="00CA5E86" w:rsidRPr="009B475D" w:rsidRDefault="00CA5E86" w:rsidP="00CA5E86">
      <w:pPr>
        <w:pStyle w:val="Excluded"/>
        <w:rPr>
          <w:noProof/>
        </w:rPr>
      </w:pPr>
      <w:r w:rsidRPr="009B475D">
        <w:rPr>
          <w:noProof/>
        </w:rPr>
        <w:t xml:space="preserve">Matias SL, Mridha MK, Young RT et al (2018) Daily Maternal Lipid-Based Nutrient Supplementation with 20 mg Iron, Compared with Iron and Folic Acid with 60 mg Iron, Resulted in Lower Iron Status in Late Pregnancy but Not at 6 Months Postpartum in Either the Mothers or Their Infants in Bangladesh. </w:t>
      </w:r>
      <w:r w:rsidRPr="009B475D">
        <w:rPr>
          <w:i/>
          <w:noProof/>
        </w:rPr>
        <w:t>J Nutr</w:t>
      </w:r>
      <w:r w:rsidRPr="009B475D">
        <w:rPr>
          <w:noProof/>
        </w:rPr>
        <w:t xml:space="preserve"> 148(10): 1615-24.</w:t>
      </w:r>
    </w:p>
    <w:p w14:paraId="147FC2E3" w14:textId="77777777" w:rsidR="00CA5E86" w:rsidRPr="009B475D" w:rsidRDefault="00CA5E86" w:rsidP="00CA5E86">
      <w:pPr>
        <w:pStyle w:val="Excluded"/>
        <w:rPr>
          <w:noProof/>
        </w:rPr>
      </w:pPr>
      <w:r w:rsidRPr="009B475D">
        <w:rPr>
          <w:noProof/>
        </w:rPr>
        <w:t xml:space="preserve">Serdula MK, Zhou Y, Li H et al (2019) Prenatal iron containing supplements provided to Chinese women with no or mild anemia had no effect on hemoglobin concentration in post-partum women or their infants at 6 and 12 months of age. </w:t>
      </w:r>
      <w:r w:rsidRPr="009B475D">
        <w:rPr>
          <w:i/>
          <w:noProof/>
        </w:rPr>
        <w:t>Eur J Clin Nutr</w:t>
      </w:r>
      <w:r w:rsidRPr="009B475D">
        <w:rPr>
          <w:noProof/>
        </w:rPr>
        <w:t xml:space="preserve"> 73(11): 1473-79.</w:t>
      </w:r>
    </w:p>
    <w:p w14:paraId="046440B5" w14:textId="77777777" w:rsidR="00CA5E86" w:rsidRPr="009B475D" w:rsidRDefault="00CA5E86" w:rsidP="00CA5E86">
      <w:pPr>
        <w:pStyle w:val="Excluded"/>
        <w:rPr>
          <w:noProof/>
        </w:rPr>
      </w:pPr>
      <w:r w:rsidRPr="009B475D">
        <w:rPr>
          <w:noProof/>
        </w:rPr>
        <w:t xml:space="preserve">Wang L, Mei Z, Li H et al (2016) Modifying effects of maternal Hb concentration on infant birth weight in women receiving prenatal iron-containing supplements: a randomised controlled trial. </w:t>
      </w:r>
      <w:r w:rsidRPr="009B475D">
        <w:rPr>
          <w:i/>
          <w:noProof/>
        </w:rPr>
        <w:t>Br J Nutr</w:t>
      </w:r>
      <w:r w:rsidRPr="009B475D">
        <w:rPr>
          <w:noProof/>
        </w:rPr>
        <w:t xml:space="preserve"> 115(4): 644-9.</w:t>
      </w:r>
    </w:p>
    <w:p w14:paraId="151302C0" w14:textId="77777777" w:rsidR="00CA5E86" w:rsidRDefault="00CA5E86" w:rsidP="00A912D4">
      <w:pPr>
        <w:pStyle w:val="Heading5"/>
        <w:rPr>
          <w:noProof/>
        </w:rPr>
      </w:pPr>
      <w:r>
        <w:rPr>
          <w:noProof/>
        </w:rPr>
        <w:t>Does not answer research question</w:t>
      </w:r>
    </w:p>
    <w:p w14:paraId="155D2C8F" w14:textId="77777777" w:rsidR="00CA5E86" w:rsidRPr="009B475D" w:rsidRDefault="00CA5E86" w:rsidP="00CA5E86">
      <w:pPr>
        <w:pStyle w:val="Excluded"/>
        <w:rPr>
          <w:noProof/>
        </w:rPr>
      </w:pPr>
      <w:r w:rsidRPr="009B475D">
        <w:rPr>
          <w:noProof/>
        </w:rPr>
        <w:t xml:space="preserve">Yadav K, Ahamed F, Kant S et al (2018) Effect of directly observed oral iron supplementation during pregnancy on iron status in a rural population in Haryana: A randomized controlled trial. </w:t>
      </w:r>
      <w:r w:rsidRPr="009B475D">
        <w:rPr>
          <w:i/>
          <w:noProof/>
        </w:rPr>
        <w:t>Indian Journal of Public Health</w:t>
      </w:r>
      <w:r w:rsidRPr="009B475D">
        <w:rPr>
          <w:noProof/>
        </w:rPr>
        <w:t xml:space="preserve"> 62(4).</w:t>
      </w:r>
    </w:p>
    <w:p w14:paraId="3DE7AE6A" w14:textId="22FD6183" w:rsidR="00647A62" w:rsidRDefault="00647A62" w:rsidP="00A912D4">
      <w:pPr>
        <w:pStyle w:val="Heading4"/>
      </w:pPr>
      <w:r>
        <w:t>Calcium</w:t>
      </w:r>
    </w:p>
    <w:p w14:paraId="0277403A" w14:textId="77777777" w:rsidR="00753FE8" w:rsidRDefault="00753FE8" w:rsidP="00753FE8">
      <w:pPr>
        <w:pStyle w:val="Heading5"/>
        <w:rPr>
          <w:noProof/>
        </w:rPr>
      </w:pPr>
      <w:r>
        <w:rPr>
          <w:noProof/>
        </w:rPr>
        <w:t>Wrong population</w:t>
      </w:r>
    </w:p>
    <w:p w14:paraId="33E7A705" w14:textId="77777777" w:rsidR="00753FE8" w:rsidRPr="006430B8" w:rsidRDefault="00753FE8" w:rsidP="00753FE8">
      <w:pPr>
        <w:pStyle w:val="Excluded"/>
        <w:rPr>
          <w:noProof/>
        </w:rPr>
      </w:pPr>
      <w:r w:rsidRPr="006430B8">
        <w:rPr>
          <w:noProof/>
        </w:rPr>
        <w:t xml:space="preserve">Hofmeyr GJ &amp; Manyame S (2017) Calcium supplementation commencing before or early in pregnancy, or food fortification with calcium, for preventing hypertensive disorders of pregnancy. </w:t>
      </w:r>
      <w:r w:rsidRPr="006430B8">
        <w:rPr>
          <w:i/>
          <w:noProof/>
        </w:rPr>
        <w:t>Cochrane Database Syst Rev</w:t>
      </w:r>
      <w:r w:rsidRPr="006430B8">
        <w:rPr>
          <w:noProof/>
        </w:rPr>
        <w:t xml:space="preserve"> 9: CD011192.</w:t>
      </w:r>
    </w:p>
    <w:p w14:paraId="58FF3C44" w14:textId="77777777" w:rsidR="00753FE8" w:rsidRPr="006430B8" w:rsidRDefault="00753FE8" w:rsidP="00753FE8">
      <w:pPr>
        <w:pStyle w:val="Excluded"/>
        <w:rPr>
          <w:noProof/>
        </w:rPr>
      </w:pPr>
      <w:r w:rsidRPr="006430B8">
        <w:rPr>
          <w:noProof/>
        </w:rPr>
        <w:t xml:space="preserve">Hofmeyr GJ, Betrán AP, Singata-Madliki M et al (2019) Prepregnancy and early pregnancy calcium supplementation among women at high risk of pre-eclampsia: a multicentre, double-blind, randomised, placebo-controlled trial. </w:t>
      </w:r>
      <w:r w:rsidRPr="006430B8">
        <w:rPr>
          <w:i/>
          <w:noProof/>
        </w:rPr>
        <w:t>The Lancet</w:t>
      </w:r>
      <w:r w:rsidRPr="006430B8">
        <w:rPr>
          <w:noProof/>
        </w:rPr>
        <w:t xml:space="preserve"> 393(10169): 330-39.</w:t>
      </w:r>
    </w:p>
    <w:p w14:paraId="52B7D831" w14:textId="77777777" w:rsidR="00753FE8" w:rsidRDefault="00753FE8" w:rsidP="00753FE8">
      <w:pPr>
        <w:pStyle w:val="Heading5"/>
        <w:rPr>
          <w:noProof/>
        </w:rPr>
      </w:pPr>
      <w:r>
        <w:rPr>
          <w:noProof/>
        </w:rPr>
        <w:t>Systematic review with all studies included in another systematic review</w:t>
      </w:r>
    </w:p>
    <w:p w14:paraId="71EDA152" w14:textId="77777777" w:rsidR="00753FE8" w:rsidRPr="006430B8" w:rsidRDefault="00753FE8" w:rsidP="00753FE8">
      <w:pPr>
        <w:pStyle w:val="Excluded"/>
        <w:rPr>
          <w:noProof/>
        </w:rPr>
      </w:pPr>
      <w:r w:rsidRPr="006430B8">
        <w:rPr>
          <w:noProof/>
        </w:rPr>
        <w:t xml:space="preserve">An L-b, Li W-t, Xie T-n et al (2015) Calcium supplementation reducing the risk of hypertensive disorders of pregnancy and related problems: A meta-analysis of multicentre randomized controlled trials. </w:t>
      </w:r>
      <w:r w:rsidRPr="006430B8">
        <w:rPr>
          <w:i/>
          <w:noProof/>
        </w:rPr>
        <w:t>International Journal of Nursing Practice</w:t>
      </w:r>
      <w:r w:rsidRPr="006430B8">
        <w:rPr>
          <w:noProof/>
        </w:rPr>
        <w:t xml:space="preserve"> 21: 19-31.</w:t>
      </w:r>
    </w:p>
    <w:p w14:paraId="4452B89B" w14:textId="77777777" w:rsidR="00753FE8" w:rsidRDefault="00753FE8" w:rsidP="00753FE8">
      <w:pPr>
        <w:pStyle w:val="Heading5"/>
        <w:rPr>
          <w:noProof/>
        </w:rPr>
      </w:pPr>
      <w:r>
        <w:rPr>
          <w:noProof/>
        </w:rPr>
        <w:t>Wrong interevention</w:t>
      </w:r>
    </w:p>
    <w:p w14:paraId="3480E8DA" w14:textId="77777777" w:rsidR="00753FE8" w:rsidRPr="006430B8" w:rsidRDefault="00753FE8" w:rsidP="00753FE8">
      <w:pPr>
        <w:pStyle w:val="Excluded"/>
        <w:rPr>
          <w:noProof/>
        </w:rPr>
      </w:pPr>
      <w:r w:rsidRPr="006430B8">
        <w:rPr>
          <w:noProof/>
        </w:rPr>
        <w:t xml:space="preserve">Asemi Z, Samimi M, Siavashani MA et al (2016) Calcium-Vitamin D Co-supplementation Affects Metabolic Profiles, but not Pregnancy Outcomes, in Healthy Pregnant Women. </w:t>
      </w:r>
      <w:r w:rsidRPr="006430B8">
        <w:rPr>
          <w:i/>
          <w:noProof/>
        </w:rPr>
        <w:t>Int J Prev Med</w:t>
      </w:r>
      <w:r w:rsidRPr="006430B8">
        <w:rPr>
          <w:noProof/>
        </w:rPr>
        <w:t xml:space="preserve"> 7: 49.</w:t>
      </w:r>
    </w:p>
    <w:p w14:paraId="5071C52B" w14:textId="77777777" w:rsidR="00753FE8" w:rsidRPr="006430B8" w:rsidRDefault="00753FE8" w:rsidP="00753FE8">
      <w:pPr>
        <w:pStyle w:val="Excluded"/>
        <w:rPr>
          <w:noProof/>
        </w:rPr>
      </w:pPr>
      <w:r w:rsidRPr="006430B8">
        <w:rPr>
          <w:noProof/>
        </w:rPr>
        <w:t xml:space="preserve">Mansouri A, Mirghafourvand M, Charandabi SMA et al (2017) The effect of Vitamin D and calcium plus Vitamin D on leg cramps in pregnant women: A randomized controlled trial. </w:t>
      </w:r>
      <w:r w:rsidRPr="006430B8">
        <w:rPr>
          <w:i/>
          <w:noProof/>
        </w:rPr>
        <w:t>J Res Med Sci</w:t>
      </w:r>
      <w:r w:rsidRPr="006430B8">
        <w:rPr>
          <w:noProof/>
        </w:rPr>
        <w:t xml:space="preserve"> 22: 24.</w:t>
      </w:r>
    </w:p>
    <w:p w14:paraId="37A5D185" w14:textId="77777777" w:rsidR="00753FE8" w:rsidRDefault="00753FE8" w:rsidP="00753FE8">
      <w:pPr>
        <w:pStyle w:val="Heading5"/>
        <w:rPr>
          <w:noProof/>
        </w:rPr>
      </w:pPr>
      <w:r>
        <w:rPr>
          <w:noProof/>
        </w:rPr>
        <w:t>Does not answer research question</w:t>
      </w:r>
    </w:p>
    <w:p w14:paraId="6F63BF6B" w14:textId="77777777" w:rsidR="00753FE8" w:rsidRPr="00E515BB" w:rsidRDefault="00753FE8" w:rsidP="00753FE8">
      <w:pPr>
        <w:pStyle w:val="Excluded"/>
      </w:pPr>
      <w:r w:rsidRPr="00435A3A">
        <w:t>Cormick AP</w:t>
      </w:r>
      <w:r>
        <w:t>, Betr</w:t>
      </w:r>
      <w:r w:rsidRPr="00435A3A">
        <w:t>an</w:t>
      </w:r>
      <w:r>
        <w:t xml:space="preserve"> </w:t>
      </w:r>
      <w:r w:rsidRPr="00435A3A">
        <w:t>IB</w:t>
      </w:r>
      <w:r>
        <w:t>,</w:t>
      </w:r>
      <w:r w:rsidRPr="00435A3A">
        <w:t xml:space="preserve"> Romero</w:t>
      </w:r>
      <w:r>
        <w:t xml:space="preserve"> </w:t>
      </w:r>
      <w:r w:rsidRPr="00435A3A">
        <w:t>CF</w:t>
      </w:r>
      <w:r>
        <w:t xml:space="preserve"> et al (2019) </w:t>
      </w:r>
      <w:r w:rsidRPr="00435A3A">
        <w:t>Global inequities in dietary calcium intake during</w:t>
      </w:r>
      <w:r>
        <w:t xml:space="preserve"> </w:t>
      </w:r>
      <w:r w:rsidRPr="00435A3A">
        <w:rPr>
          <w:rFonts w:ascii="Helvetica" w:hAnsi="Helvetica" w:cs="Times New Roman"/>
        </w:rPr>
        <w:t>pregnancy: a systematic review and meta-analysis</w:t>
      </w:r>
      <w:r>
        <w:t xml:space="preserve">. </w:t>
      </w:r>
      <w:r w:rsidRPr="00E515BB">
        <w:rPr>
          <w:i/>
        </w:rPr>
        <w:t>BJOG</w:t>
      </w:r>
      <w:r>
        <w:t xml:space="preserve"> </w:t>
      </w:r>
      <w:r w:rsidRPr="00E515BB">
        <w:t>126(4):444-456</w:t>
      </w:r>
      <w:r>
        <w:t>.</w:t>
      </w:r>
    </w:p>
    <w:p w14:paraId="60B35F7C" w14:textId="77777777" w:rsidR="00753FE8" w:rsidRPr="006430B8" w:rsidRDefault="00753FE8" w:rsidP="00753FE8">
      <w:pPr>
        <w:pStyle w:val="Excluded"/>
        <w:rPr>
          <w:noProof/>
        </w:rPr>
      </w:pPr>
      <w:r w:rsidRPr="006430B8">
        <w:rPr>
          <w:noProof/>
        </w:rPr>
        <w:t xml:space="preserve">Jung ME, Stork MJ, Stapleton J et al (2016) A systematic review of behavioural interventions to increase maternal calcium intake. </w:t>
      </w:r>
      <w:r w:rsidRPr="006430B8">
        <w:rPr>
          <w:i/>
          <w:noProof/>
        </w:rPr>
        <w:t>Matern Child Nutr</w:t>
      </w:r>
      <w:r w:rsidRPr="006430B8">
        <w:rPr>
          <w:noProof/>
        </w:rPr>
        <w:t xml:space="preserve"> 12(2): 193-204.</w:t>
      </w:r>
    </w:p>
    <w:p w14:paraId="16F65FBF" w14:textId="705B0852" w:rsidR="00CA5E86" w:rsidRPr="00CA5E86" w:rsidRDefault="00753FE8" w:rsidP="00A912D4">
      <w:pPr>
        <w:pStyle w:val="Excluded"/>
        <w:rPr>
          <w:noProof/>
        </w:rPr>
      </w:pPr>
      <w:r w:rsidRPr="006430B8">
        <w:rPr>
          <w:noProof/>
        </w:rPr>
        <w:t xml:space="preserve">Ward KA, Jarjou L, Prentice A (2017) Long-term effects of maternal calcium supplementation on childhood growth differ between males and females in a population accustomed to a low calcium intake. </w:t>
      </w:r>
      <w:r w:rsidRPr="006430B8">
        <w:rPr>
          <w:i/>
          <w:noProof/>
        </w:rPr>
        <w:t>Bone</w:t>
      </w:r>
      <w:r w:rsidRPr="006430B8">
        <w:rPr>
          <w:noProof/>
        </w:rPr>
        <w:t xml:space="preserve"> 103: 31-38.</w:t>
      </w:r>
    </w:p>
    <w:p w14:paraId="4C1028E3" w14:textId="2BE8FD1D" w:rsidR="00647A62" w:rsidRDefault="00647A62" w:rsidP="00A912D4">
      <w:pPr>
        <w:pStyle w:val="Heading4"/>
      </w:pPr>
      <w:r>
        <w:t>Iodine</w:t>
      </w:r>
    </w:p>
    <w:p w14:paraId="65BE28C4" w14:textId="77777777" w:rsidR="00DC2F51" w:rsidRDefault="00DC2F51" w:rsidP="00A912D4">
      <w:pPr>
        <w:pStyle w:val="Heading5"/>
        <w:rPr>
          <w:noProof/>
        </w:rPr>
      </w:pPr>
      <w:r>
        <w:rPr>
          <w:noProof/>
        </w:rPr>
        <w:t>Duplicate</w:t>
      </w:r>
    </w:p>
    <w:p w14:paraId="649809DC" w14:textId="77777777" w:rsidR="003A3E41" w:rsidRPr="004E60F9" w:rsidRDefault="003A3E41" w:rsidP="003A3E41">
      <w:pPr>
        <w:pStyle w:val="Excluded"/>
        <w:rPr>
          <w:noProof/>
        </w:rPr>
      </w:pPr>
      <w:r w:rsidRPr="004E60F9">
        <w:rPr>
          <w:noProof/>
        </w:rPr>
        <w:t xml:space="preserve">Abel MH, Brandlistuen RE, Caspersen IH et al (2019) Language delay and poorer school performance in children of mothers with inadequate iodine intake in pregnancy: results from follow-up at 8 years in the Norwegian Mother and Child Cohort Study. </w:t>
      </w:r>
      <w:r w:rsidRPr="004E60F9">
        <w:rPr>
          <w:i/>
          <w:noProof/>
        </w:rPr>
        <w:t>Eur J Nutr</w:t>
      </w:r>
      <w:r w:rsidRPr="004E60F9">
        <w:rPr>
          <w:noProof/>
        </w:rPr>
        <w:t xml:space="preserve"> 58(8): 3047-58.</w:t>
      </w:r>
    </w:p>
    <w:p w14:paraId="4B2DBD55" w14:textId="3509104B" w:rsidR="00DC2F51" w:rsidRPr="004E60F9" w:rsidRDefault="00DC2F51" w:rsidP="0030223E">
      <w:pPr>
        <w:pStyle w:val="Excluded"/>
        <w:rPr>
          <w:noProof/>
        </w:rPr>
      </w:pPr>
      <w:r w:rsidRPr="004E60F9">
        <w:rPr>
          <w:noProof/>
        </w:rPr>
        <w:t xml:space="preserve">Farebrother J, Naude CE, Nicol L et al (2018) Effects of iodized salt and iodine supplements on prenatal and postnatal growth: a systematic review. </w:t>
      </w:r>
      <w:r w:rsidRPr="004E60F9">
        <w:rPr>
          <w:i/>
          <w:noProof/>
        </w:rPr>
        <w:t>Adv Nutr</w:t>
      </w:r>
      <w:r w:rsidRPr="004E60F9">
        <w:rPr>
          <w:noProof/>
        </w:rPr>
        <w:t xml:space="preserve"> 9(3): 219-37.</w:t>
      </w:r>
    </w:p>
    <w:p w14:paraId="34C53A40" w14:textId="77777777" w:rsidR="00DC2F51" w:rsidRPr="004E60F9" w:rsidRDefault="00DC2F51" w:rsidP="0030223E">
      <w:pPr>
        <w:pStyle w:val="Excluded"/>
        <w:rPr>
          <w:noProof/>
        </w:rPr>
      </w:pPr>
      <w:r w:rsidRPr="004E60F9">
        <w:rPr>
          <w:noProof/>
        </w:rPr>
        <w:t xml:space="preserve">Mitchell EKL, Martin JC, D'Amore A et al (2018) Maternal iodine dietary supplements and neonatal thyroid stimulating hormone in Gippsland, Australia. </w:t>
      </w:r>
      <w:r w:rsidRPr="004E60F9">
        <w:rPr>
          <w:i/>
          <w:noProof/>
        </w:rPr>
        <w:t>Asia Pac J Clin Nutr</w:t>
      </w:r>
      <w:r w:rsidRPr="004E60F9">
        <w:rPr>
          <w:noProof/>
        </w:rPr>
        <w:t xml:space="preserve"> 27(4): 848-52.</w:t>
      </w:r>
    </w:p>
    <w:p w14:paraId="055EF695" w14:textId="4B2ED473" w:rsidR="00807ECE" w:rsidRDefault="00807ECE" w:rsidP="00A912D4">
      <w:pPr>
        <w:pStyle w:val="Heading5"/>
        <w:rPr>
          <w:noProof/>
        </w:rPr>
      </w:pPr>
      <w:r>
        <w:rPr>
          <w:noProof/>
        </w:rPr>
        <w:t>Wrong study design</w:t>
      </w:r>
    </w:p>
    <w:p w14:paraId="3F38342E" w14:textId="77777777" w:rsidR="003A3E41" w:rsidRPr="00B564E1" w:rsidRDefault="003A3E41" w:rsidP="00807ECE">
      <w:pPr>
        <w:pStyle w:val="Excluded"/>
        <w:rPr>
          <w:noProof/>
        </w:rPr>
      </w:pPr>
      <w:r w:rsidRPr="00B564E1">
        <w:rPr>
          <w:noProof/>
        </w:rPr>
        <w:t xml:space="preserve">Abel MH, Brandlistuen RE, Caspersen IH et al (2019) Language delay and poorer school performance in children of mothers with inadequate iodine intake in pregnancy: results from follow-up at 8 years in the Norwegian Mother and Child Cohort Study. </w:t>
      </w:r>
      <w:r w:rsidRPr="00B564E1">
        <w:rPr>
          <w:i/>
          <w:noProof/>
        </w:rPr>
        <w:t>Eur J Nutr</w:t>
      </w:r>
      <w:r w:rsidRPr="00B564E1">
        <w:rPr>
          <w:noProof/>
        </w:rPr>
        <w:t xml:space="preserve"> 58(8): 3047-58.</w:t>
      </w:r>
    </w:p>
    <w:p w14:paraId="6A368E3E" w14:textId="77777777" w:rsidR="003A3E41" w:rsidRPr="00B564E1" w:rsidRDefault="003A3E41" w:rsidP="00807ECE">
      <w:pPr>
        <w:pStyle w:val="Excluded"/>
        <w:rPr>
          <w:noProof/>
        </w:rPr>
      </w:pPr>
      <w:r w:rsidRPr="00B564E1">
        <w:rPr>
          <w:noProof/>
        </w:rPr>
        <w:t xml:space="preserve">Abel MH, Caspersen IH, Meltzer HM et al (2017a) Suboptimal maternal iodine intake is associated with impaired child neurodevelopment at 3 years of age in the Norwegian Mother and Child Cohort Study. </w:t>
      </w:r>
      <w:r w:rsidRPr="00B564E1">
        <w:rPr>
          <w:i/>
          <w:noProof/>
        </w:rPr>
        <w:t>J Nutr</w:t>
      </w:r>
      <w:r w:rsidRPr="00B564E1">
        <w:rPr>
          <w:noProof/>
        </w:rPr>
        <w:t xml:space="preserve"> 147(7): 1314-24.</w:t>
      </w:r>
    </w:p>
    <w:p w14:paraId="49FBCFF1" w14:textId="77777777" w:rsidR="003A3E41" w:rsidRPr="00B564E1" w:rsidRDefault="003A3E41" w:rsidP="00807ECE">
      <w:pPr>
        <w:pStyle w:val="Excluded"/>
        <w:rPr>
          <w:noProof/>
        </w:rPr>
      </w:pPr>
      <w:r w:rsidRPr="00B564E1">
        <w:rPr>
          <w:noProof/>
        </w:rPr>
        <w:t xml:space="preserve">Abel MH, Ystrom E, Caspersen IH et al (2017b) Maternal iodine intake and offspring attention-deficit/hyperactivity disorder: results from a large prospective cohort study. </w:t>
      </w:r>
      <w:r w:rsidRPr="00B564E1">
        <w:rPr>
          <w:i/>
          <w:noProof/>
        </w:rPr>
        <w:t>Nutrients</w:t>
      </w:r>
      <w:r w:rsidRPr="00B564E1">
        <w:rPr>
          <w:noProof/>
        </w:rPr>
        <w:t xml:space="preserve"> 9(11).</w:t>
      </w:r>
    </w:p>
    <w:p w14:paraId="5C652E36" w14:textId="77777777" w:rsidR="003A3E41" w:rsidRPr="00B564E1" w:rsidRDefault="003A3E41" w:rsidP="00807ECE">
      <w:pPr>
        <w:pStyle w:val="Excluded"/>
        <w:rPr>
          <w:noProof/>
        </w:rPr>
      </w:pPr>
      <w:r w:rsidRPr="00B564E1">
        <w:rPr>
          <w:noProof/>
        </w:rPr>
        <w:t xml:space="preserve">Berg V, Nost TH, Skeie G et al (2017) Thyroid homeostasis in mother-child pairs in relation to maternal iodine status: the MISA study. </w:t>
      </w:r>
      <w:r w:rsidRPr="00B564E1">
        <w:rPr>
          <w:i/>
          <w:noProof/>
        </w:rPr>
        <w:t>Eur J Clin Nutr</w:t>
      </w:r>
      <w:r w:rsidRPr="00B564E1">
        <w:rPr>
          <w:noProof/>
        </w:rPr>
        <w:t xml:space="preserve"> 71(8): 1002-07.</w:t>
      </w:r>
    </w:p>
    <w:p w14:paraId="30AAA968" w14:textId="77777777" w:rsidR="003A3E41" w:rsidRPr="00B564E1" w:rsidRDefault="003A3E41" w:rsidP="00807ECE">
      <w:pPr>
        <w:pStyle w:val="Excluded"/>
        <w:rPr>
          <w:noProof/>
        </w:rPr>
      </w:pPr>
      <w:r w:rsidRPr="00B564E1">
        <w:rPr>
          <w:noProof/>
        </w:rPr>
        <w:t xml:space="preserve">Bliddal S, Boas M, Hilsted L et al (2017) Increase in thyroglobulin antibody and thyroid peroxidase antibody levels, but not preterm birth-rate, in pregnant Danish women upon iodine fortification. </w:t>
      </w:r>
      <w:r w:rsidRPr="00B564E1">
        <w:rPr>
          <w:i/>
          <w:noProof/>
        </w:rPr>
        <w:t>Eur J Endocrinol</w:t>
      </w:r>
      <w:r w:rsidRPr="00B564E1">
        <w:rPr>
          <w:noProof/>
        </w:rPr>
        <w:t xml:space="preserve"> 176(5): 603-12.</w:t>
      </w:r>
    </w:p>
    <w:p w14:paraId="1E31C1D1" w14:textId="77777777" w:rsidR="003A3E41" w:rsidRPr="004E60F9" w:rsidRDefault="003A3E41" w:rsidP="0030223E">
      <w:pPr>
        <w:pStyle w:val="Excluded"/>
        <w:rPr>
          <w:noProof/>
        </w:rPr>
      </w:pPr>
      <w:r w:rsidRPr="004E60F9">
        <w:rPr>
          <w:noProof/>
        </w:rPr>
        <w:t xml:space="preserve">Candido AC, Morais NS, Dutra LV et al (2019) Insufficient iodine intake in pregnant women in different regions of the world: a systematic review. </w:t>
      </w:r>
      <w:r w:rsidRPr="004E60F9">
        <w:rPr>
          <w:i/>
          <w:noProof/>
        </w:rPr>
        <w:t>Arch Endocrinol Metab</w:t>
      </w:r>
      <w:r w:rsidRPr="004E60F9">
        <w:rPr>
          <w:noProof/>
        </w:rPr>
        <w:t xml:space="preserve"> 63(3): 306-11.</w:t>
      </w:r>
    </w:p>
    <w:p w14:paraId="75E529E4" w14:textId="77777777" w:rsidR="003A3E41" w:rsidRPr="00B564E1" w:rsidRDefault="003A3E41" w:rsidP="00807ECE">
      <w:pPr>
        <w:pStyle w:val="Excluded"/>
        <w:rPr>
          <w:noProof/>
        </w:rPr>
      </w:pPr>
      <w:r w:rsidRPr="00B564E1">
        <w:rPr>
          <w:noProof/>
        </w:rPr>
        <w:t xml:space="preserve">Charoenratana C, Leelapat P, Traisrisilp K et al (2016) Maternal iodine insufficiency and adverse pregnancy outcomes. </w:t>
      </w:r>
      <w:r w:rsidRPr="00B564E1">
        <w:rPr>
          <w:i/>
          <w:noProof/>
        </w:rPr>
        <w:t>Matern Child Nutr</w:t>
      </w:r>
      <w:r w:rsidRPr="00B564E1">
        <w:rPr>
          <w:noProof/>
        </w:rPr>
        <w:t xml:space="preserve"> 12(4): 680-7.</w:t>
      </w:r>
    </w:p>
    <w:p w14:paraId="73850E28" w14:textId="77777777" w:rsidR="003A3E41" w:rsidRPr="004E60F9" w:rsidRDefault="003A3E41" w:rsidP="0030223E">
      <w:pPr>
        <w:pStyle w:val="Excluded"/>
        <w:rPr>
          <w:noProof/>
        </w:rPr>
      </w:pPr>
      <w:r w:rsidRPr="004E60F9">
        <w:rPr>
          <w:noProof/>
        </w:rPr>
        <w:t xml:space="preserve">Chen R, Li Q, Cui W et al (2018) Maternal iodine insufficiency and excess are associated with adverse effects on fetal growth: a prospective cohort study in Wuhan, China. </w:t>
      </w:r>
      <w:r w:rsidRPr="004E60F9">
        <w:rPr>
          <w:i/>
          <w:noProof/>
        </w:rPr>
        <w:t>J Nutr</w:t>
      </w:r>
      <w:r w:rsidRPr="004E60F9">
        <w:rPr>
          <w:noProof/>
        </w:rPr>
        <w:t xml:space="preserve"> 148(11): 1814-20.</w:t>
      </w:r>
    </w:p>
    <w:p w14:paraId="527CF7F6" w14:textId="77777777" w:rsidR="003A3E41" w:rsidRPr="00B564E1" w:rsidRDefault="003A3E41" w:rsidP="00807ECE">
      <w:pPr>
        <w:pStyle w:val="Excluded"/>
        <w:rPr>
          <w:noProof/>
        </w:rPr>
      </w:pPr>
      <w:r w:rsidRPr="00B564E1">
        <w:rPr>
          <w:noProof/>
        </w:rPr>
        <w:t xml:space="preserve">De Leo S, Pearce EN, Braverman LE (2017) Iodine supplementation in women during preconception, pregnancy, and lactation: Current Clinical practice by U.S. Obstetricians and Midwives. </w:t>
      </w:r>
      <w:r w:rsidRPr="00B564E1">
        <w:rPr>
          <w:i/>
          <w:noProof/>
        </w:rPr>
        <w:t>Thyroid</w:t>
      </w:r>
      <w:r w:rsidRPr="00B564E1">
        <w:rPr>
          <w:noProof/>
        </w:rPr>
        <w:t xml:space="preserve"> 27(3): 434-39.</w:t>
      </w:r>
    </w:p>
    <w:p w14:paraId="1F4173B5" w14:textId="77777777" w:rsidR="003A3E41" w:rsidRPr="00B564E1" w:rsidRDefault="003A3E41" w:rsidP="00807ECE">
      <w:pPr>
        <w:pStyle w:val="Excluded"/>
        <w:rPr>
          <w:noProof/>
        </w:rPr>
      </w:pPr>
      <w:r w:rsidRPr="00B564E1">
        <w:rPr>
          <w:noProof/>
        </w:rPr>
        <w:t xml:space="preserve">Dold S, Zimmermann MB, Jukic T et al (2018) Universal salt iodization provides sufficient dietary iodine to achieve adequate iodine nutrition during the first 1000 days: a cross-sectional multicenter study. </w:t>
      </w:r>
      <w:r w:rsidRPr="00B564E1">
        <w:rPr>
          <w:i/>
          <w:noProof/>
        </w:rPr>
        <w:t>J Nutr</w:t>
      </w:r>
      <w:r w:rsidRPr="00B564E1">
        <w:rPr>
          <w:noProof/>
        </w:rPr>
        <w:t xml:space="preserve"> 148(4): 587-98.</w:t>
      </w:r>
    </w:p>
    <w:p w14:paraId="2D00AA57" w14:textId="77777777" w:rsidR="003A3E41" w:rsidRPr="004E60F9" w:rsidRDefault="003A3E41" w:rsidP="0030223E">
      <w:pPr>
        <w:pStyle w:val="Excluded"/>
        <w:rPr>
          <w:noProof/>
        </w:rPr>
      </w:pPr>
      <w:r w:rsidRPr="004E60F9">
        <w:rPr>
          <w:noProof/>
        </w:rPr>
        <w:t xml:space="preserve">Hynes KL, Otahal P, Burgess JR et al (2017) Reduced educational outcomes persist into adolescence following mild iodine deficiency in utero, despite adequacy in childhood: 15-year follow-up of the gestational iodine cohort investigating auditory processing speed and working memory. </w:t>
      </w:r>
      <w:r w:rsidRPr="004E60F9">
        <w:rPr>
          <w:i/>
          <w:noProof/>
        </w:rPr>
        <w:t>Nutrients</w:t>
      </w:r>
      <w:r w:rsidRPr="004E60F9">
        <w:rPr>
          <w:noProof/>
        </w:rPr>
        <w:t xml:space="preserve"> 9(12).</w:t>
      </w:r>
    </w:p>
    <w:p w14:paraId="0D939F4E" w14:textId="77777777" w:rsidR="003A3E41" w:rsidRPr="004E60F9" w:rsidRDefault="003A3E41" w:rsidP="0030223E">
      <w:pPr>
        <w:pStyle w:val="Excluded"/>
        <w:rPr>
          <w:noProof/>
        </w:rPr>
      </w:pPr>
      <w:r w:rsidRPr="004E60F9">
        <w:rPr>
          <w:noProof/>
        </w:rPr>
        <w:t xml:space="preserve">Levie D, Korevaar TIM, Bath SC et al (2019) Association of Maternal iodine status with child IQ: A meta-analysis of individual participant data. </w:t>
      </w:r>
      <w:r w:rsidRPr="004E60F9">
        <w:rPr>
          <w:i/>
          <w:noProof/>
        </w:rPr>
        <w:t>J Clin Endocrinol Metab</w:t>
      </w:r>
      <w:r w:rsidRPr="004E60F9">
        <w:rPr>
          <w:noProof/>
        </w:rPr>
        <w:t xml:space="preserve"> 104(12): 5957-67.</w:t>
      </w:r>
    </w:p>
    <w:p w14:paraId="735322B0" w14:textId="77777777" w:rsidR="003A3E41" w:rsidRPr="00B564E1" w:rsidRDefault="003A3E41" w:rsidP="00807ECE">
      <w:pPr>
        <w:pStyle w:val="Excluded"/>
        <w:rPr>
          <w:noProof/>
        </w:rPr>
      </w:pPr>
      <w:r w:rsidRPr="00B564E1">
        <w:rPr>
          <w:noProof/>
        </w:rPr>
        <w:t xml:space="preserve">Manousou S, Johansson B, Chmielewska A et al (2018) Role of iodine-containing multivitamins during pregnancy for children's brain function: protocol of an ongoing randomised controlled trial: the SWIDDICH study. </w:t>
      </w:r>
      <w:r w:rsidRPr="00B564E1">
        <w:rPr>
          <w:i/>
          <w:noProof/>
        </w:rPr>
        <w:t>BMJ Open</w:t>
      </w:r>
      <w:r w:rsidRPr="00B564E1">
        <w:rPr>
          <w:noProof/>
        </w:rPr>
        <w:t xml:space="preserve"> 8(4): e019945.</w:t>
      </w:r>
    </w:p>
    <w:p w14:paraId="5766B259" w14:textId="77777777" w:rsidR="003A3E41" w:rsidRPr="004E60F9" w:rsidRDefault="003A3E41" w:rsidP="0030223E">
      <w:pPr>
        <w:pStyle w:val="Excluded"/>
        <w:rPr>
          <w:noProof/>
        </w:rPr>
      </w:pPr>
      <w:r w:rsidRPr="004E60F9">
        <w:rPr>
          <w:noProof/>
        </w:rPr>
        <w:t xml:space="preserve">Murcia M, Espada M, Julvez J et al (2018) Iodine intake from supplements and diet during pregnancy and child cognitive and motor development: the INMA Mother and Child Cohort Study. </w:t>
      </w:r>
      <w:r w:rsidRPr="004E60F9">
        <w:rPr>
          <w:i/>
          <w:noProof/>
        </w:rPr>
        <w:t>J Epidemiol Community Health</w:t>
      </w:r>
      <w:r w:rsidRPr="004E60F9">
        <w:rPr>
          <w:noProof/>
        </w:rPr>
        <w:t xml:space="preserve"> 72(3): 216-22.</w:t>
      </w:r>
    </w:p>
    <w:p w14:paraId="19D4D647" w14:textId="77777777" w:rsidR="003A3E41" w:rsidRPr="00B564E1" w:rsidRDefault="003A3E41" w:rsidP="00807ECE">
      <w:pPr>
        <w:pStyle w:val="Excluded"/>
        <w:rPr>
          <w:noProof/>
        </w:rPr>
      </w:pPr>
      <w:r w:rsidRPr="00B564E1">
        <w:rPr>
          <w:noProof/>
        </w:rPr>
        <w:t xml:space="preserve">Reynolds AN &amp; Skeaff SA (2018) Maternal adherence with recommendations for folic acid and iodine supplements: A cross-sectional survey. </w:t>
      </w:r>
      <w:r w:rsidRPr="00B564E1">
        <w:rPr>
          <w:i/>
          <w:noProof/>
        </w:rPr>
        <w:t>Aust N Z J Obstet Gynaecol</w:t>
      </w:r>
      <w:r w:rsidRPr="00B564E1">
        <w:rPr>
          <w:noProof/>
        </w:rPr>
        <w:t xml:space="preserve"> 58(1): 125-27.</w:t>
      </w:r>
    </w:p>
    <w:p w14:paraId="152D2262" w14:textId="77777777" w:rsidR="003A3E41" w:rsidRPr="004E60F9" w:rsidRDefault="003A3E41" w:rsidP="0030223E">
      <w:pPr>
        <w:pStyle w:val="Excluded"/>
        <w:rPr>
          <w:noProof/>
        </w:rPr>
      </w:pPr>
      <w:r w:rsidRPr="004E60F9">
        <w:rPr>
          <w:noProof/>
        </w:rPr>
        <w:t xml:space="preserve">Rochau U, Qerimi Rushaj V, Schaffner M et al (2020) Decision-analytic modeling studies in prevention and treatment of iodine deficiency and thyroid disorders: a systematic overview. </w:t>
      </w:r>
      <w:r w:rsidRPr="004E60F9">
        <w:rPr>
          <w:i/>
          <w:noProof/>
        </w:rPr>
        <w:t>Thyroid</w:t>
      </w:r>
      <w:r w:rsidRPr="004E60F9">
        <w:rPr>
          <w:noProof/>
        </w:rPr>
        <w:t>.</w:t>
      </w:r>
    </w:p>
    <w:p w14:paraId="7F8CD31A" w14:textId="77777777" w:rsidR="003A3E41" w:rsidRPr="00B564E1" w:rsidRDefault="003A3E41" w:rsidP="00807ECE">
      <w:pPr>
        <w:pStyle w:val="Excluded"/>
        <w:rPr>
          <w:noProof/>
        </w:rPr>
      </w:pPr>
      <w:r w:rsidRPr="00B564E1">
        <w:rPr>
          <w:noProof/>
        </w:rPr>
        <w:t xml:space="preserve">Torlinska B, Bath SC, Janjua A et al (2018) Iodine status during pregnancy in a region of mild-to-moderate iodine deficiency is not associated with adverse obstetric outcomes; results from the Avon Longitudinal Study of Parents and Children (ALSPAC). </w:t>
      </w:r>
      <w:r w:rsidRPr="00B564E1">
        <w:rPr>
          <w:i/>
          <w:noProof/>
        </w:rPr>
        <w:t>Nutrients</w:t>
      </w:r>
      <w:r w:rsidRPr="00B564E1">
        <w:rPr>
          <w:noProof/>
        </w:rPr>
        <w:t xml:space="preserve"> 10(3).</w:t>
      </w:r>
    </w:p>
    <w:p w14:paraId="588B93EA" w14:textId="77777777" w:rsidR="003A3E41" w:rsidRPr="004E60F9" w:rsidRDefault="003A3E41" w:rsidP="0030223E">
      <w:pPr>
        <w:pStyle w:val="Excluded"/>
        <w:rPr>
          <w:noProof/>
        </w:rPr>
      </w:pPr>
      <w:r w:rsidRPr="004E60F9">
        <w:rPr>
          <w:noProof/>
        </w:rPr>
        <w:t xml:space="preserve">Wang Z, Li C, Teng Y et al (2020) The effect of iodine-containing vitamin supplementation during pregnancy on thyroid function in late pregnancy and postpartum depression in an iodine-sufficient area. </w:t>
      </w:r>
      <w:r w:rsidRPr="004E60F9">
        <w:rPr>
          <w:i/>
          <w:noProof/>
        </w:rPr>
        <w:t>Biol Trace Elem Res</w:t>
      </w:r>
      <w:r w:rsidRPr="004E60F9">
        <w:rPr>
          <w:noProof/>
        </w:rPr>
        <w:t>.</w:t>
      </w:r>
    </w:p>
    <w:p w14:paraId="7DB6616E" w14:textId="77777777" w:rsidR="003A3E41" w:rsidRPr="004E60F9" w:rsidRDefault="003A3E41" w:rsidP="0030223E">
      <w:pPr>
        <w:pStyle w:val="Excluded"/>
        <w:rPr>
          <w:noProof/>
        </w:rPr>
      </w:pPr>
      <w:r w:rsidRPr="004E60F9">
        <w:rPr>
          <w:noProof/>
        </w:rPr>
        <w:t xml:space="preserve">Zhou SJ, Condo D, Ryan P et al (2019) Association between maternal iodine intake in pregnancy and childhood neurodevelopment at age 18 months. </w:t>
      </w:r>
      <w:r w:rsidRPr="004E60F9">
        <w:rPr>
          <w:i/>
          <w:noProof/>
        </w:rPr>
        <w:t>Am J Epidemiol</w:t>
      </w:r>
      <w:r w:rsidRPr="004E60F9">
        <w:rPr>
          <w:noProof/>
        </w:rPr>
        <w:t xml:space="preserve"> 188(2): 332-38.</w:t>
      </w:r>
    </w:p>
    <w:p w14:paraId="05312EE8" w14:textId="77777777" w:rsidR="00807ECE" w:rsidRDefault="00807ECE" w:rsidP="00A912D4">
      <w:pPr>
        <w:pStyle w:val="Heading5"/>
        <w:rPr>
          <w:noProof/>
        </w:rPr>
      </w:pPr>
      <w:r>
        <w:rPr>
          <w:noProof/>
        </w:rPr>
        <w:t>Narrative review</w:t>
      </w:r>
    </w:p>
    <w:p w14:paraId="4AE12763" w14:textId="77777777" w:rsidR="00807ECE" w:rsidRPr="00B564E1" w:rsidRDefault="00807ECE" w:rsidP="00807ECE">
      <w:pPr>
        <w:pStyle w:val="Excluded"/>
        <w:rPr>
          <w:noProof/>
        </w:rPr>
      </w:pPr>
      <w:r w:rsidRPr="00B564E1">
        <w:rPr>
          <w:noProof/>
        </w:rPr>
        <w:t xml:space="preserve">Alexander EK, Pearce EN, Brent GA et al (2017) 2017 Guidelines of the American Thyroid Association for the diagnosis and management of thyroid disease during pregnancy and the postpartum. </w:t>
      </w:r>
      <w:r w:rsidRPr="00B564E1">
        <w:rPr>
          <w:i/>
          <w:noProof/>
        </w:rPr>
        <w:t>Thyroid</w:t>
      </w:r>
      <w:r w:rsidRPr="00B564E1">
        <w:rPr>
          <w:noProof/>
        </w:rPr>
        <w:t xml:space="preserve"> 27(315-89).</w:t>
      </w:r>
    </w:p>
    <w:p w14:paraId="3AB0E824" w14:textId="77777777" w:rsidR="00807ECE" w:rsidRDefault="00807ECE" w:rsidP="00A912D4">
      <w:pPr>
        <w:pStyle w:val="Heading5"/>
        <w:rPr>
          <w:noProof/>
        </w:rPr>
      </w:pPr>
      <w:r>
        <w:rPr>
          <w:noProof/>
        </w:rPr>
        <w:t>Does not answer research question</w:t>
      </w:r>
    </w:p>
    <w:p w14:paraId="2FC68B7D" w14:textId="1EAE1B63" w:rsidR="00807ECE" w:rsidRPr="00B564E1" w:rsidRDefault="00807ECE" w:rsidP="00807ECE">
      <w:pPr>
        <w:pStyle w:val="Excluded"/>
        <w:rPr>
          <w:noProof/>
        </w:rPr>
      </w:pPr>
      <w:r w:rsidRPr="00B564E1">
        <w:rPr>
          <w:noProof/>
        </w:rPr>
        <w:t xml:space="preserve">Amiri P, Hamzavi Zarghani N, Nazeri P et al (2017) Can an educational intervention improve iodine nutrition status in pregnant women? a randomized controlled trial. </w:t>
      </w:r>
      <w:r w:rsidRPr="00B564E1">
        <w:rPr>
          <w:i/>
          <w:noProof/>
        </w:rPr>
        <w:t>Thyroid</w:t>
      </w:r>
      <w:r w:rsidRPr="00B564E1">
        <w:rPr>
          <w:noProof/>
        </w:rPr>
        <w:t xml:space="preserve"> 27(3): 418-25.</w:t>
      </w:r>
    </w:p>
    <w:p w14:paraId="6EE20F27" w14:textId="77777777" w:rsidR="00807ECE" w:rsidRPr="00B564E1" w:rsidRDefault="00807ECE" w:rsidP="00807ECE">
      <w:pPr>
        <w:pStyle w:val="Excluded"/>
        <w:rPr>
          <w:noProof/>
        </w:rPr>
      </w:pPr>
      <w:r w:rsidRPr="00B564E1">
        <w:rPr>
          <w:noProof/>
        </w:rPr>
        <w:t xml:space="preserve">Pearce EN, Lazarus JH, Moreno-Reyes R et al (2016) Consequences of iodine deficiency and excess in pregnant women: an overview of current knowns and unknowns. </w:t>
      </w:r>
      <w:r w:rsidRPr="00B564E1">
        <w:rPr>
          <w:i/>
          <w:noProof/>
        </w:rPr>
        <w:t>Am J Clin Nutr</w:t>
      </w:r>
      <w:r w:rsidRPr="00B564E1">
        <w:rPr>
          <w:noProof/>
        </w:rPr>
        <w:t xml:space="preserve"> 104 Suppl 3: 918S-23S.</w:t>
      </w:r>
    </w:p>
    <w:p w14:paraId="705D59CC" w14:textId="5E2949E4" w:rsidR="003A3E41" w:rsidRPr="004E60F9" w:rsidRDefault="003A3E41" w:rsidP="0030223E">
      <w:pPr>
        <w:pStyle w:val="Excluded"/>
        <w:rPr>
          <w:noProof/>
        </w:rPr>
      </w:pPr>
      <w:r w:rsidRPr="004E60F9">
        <w:rPr>
          <w:noProof/>
        </w:rPr>
        <w:t xml:space="preserve">Nazarpour S, Ramezani Tehrani F, Behboudi-Gandevani S et al (2019) Maternal urinary iodine concentration and pregnancy outcomes in euthyroid pregnant women: a systematic review and meta-analysis. </w:t>
      </w:r>
      <w:r w:rsidRPr="004E60F9">
        <w:rPr>
          <w:i/>
          <w:noProof/>
        </w:rPr>
        <w:t>Biol Trace Elem Res</w:t>
      </w:r>
      <w:r w:rsidRPr="004E60F9">
        <w:rPr>
          <w:noProof/>
        </w:rPr>
        <w:t>.</w:t>
      </w:r>
    </w:p>
    <w:p w14:paraId="716C35B7" w14:textId="77777777" w:rsidR="00807ECE" w:rsidRDefault="00807ECE" w:rsidP="00A912D4">
      <w:pPr>
        <w:pStyle w:val="Heading5"/>
        <w:rPr>
          <w:noProof/>
        </w:rPr>
      </w:pPr>
      <w:r>
        <w:rPr>
          <w:noProof/>
        </w:rPr>
        <w:t>Wrong population</w:t>
      </w:r>
    </w:p>
    <w:p w14:paraId="5F5592B5" w14:textId="2F01832E" w:rsidR="00807ECE" w:rsidRPr="00B564E1" w:rsidRDefault="00807ECE" w:rsidP="00807ECE">
      <w:pPr>
        <w:pStyle w:val="Excluded"/>
        <w:rPr>
          <w:noProof/>
        </w:rPr>
      </w:pPr>
      <w:r w:rsidRPr="00B564E1">
        <w:rPr>
          <w:noProof/>
        </w:rPr>
        <w:t xml:space="preserve">Ashman AM, Collins CE, Weatherall LJ et al (2016) Dietary intakes and anthropometric measures of Indigenous Australian women and their infants in the Gomeroi gaaynggal cohort. </w:t>
      </w:r>
      <w:r w:rsidRPr="00B564E1">
        <w:rPr>
          <w:i/>
          <w:noProof/>
        </w:rPr>
        <w:t>J Dev Orig Health Dis</w:t>
      </w:r>
      <w:r w:rsidRPr="00B564E1">
        <w:rPr>
          <w:noProof/>
        </w:rPr>
        <w:t xml:space="preserve"> 7(5): 481-97.</w:t>
      </w:r>
      <w:r>
        <w:rPr>
          <w:noProof/>
        </w:rPr>
        <w:t xml:space="preserve"> [Postnatal]</w:t>
      </w:r>
    </w:p>
    <w:p w14:paraId="70EA12E0" w14:textId="77777777" w:rsidR="00807ECE" w:rsidRPr="00B564E1" w:rsidRDefault="00807ECE" w:rsidP="00807ECE">
      <w:pPr>
        <w:pStyle w:val="Excluded"/>
        <w:rPr>
          <w:noProof/>
        </w:rPr>
      </w:pPr>
      <w:r w:rsidRPr="00B564E1">
        <w:rPr>
          <w:noProof/>
        </w:rPr>
        <w:t xml:space="preserve">Burns K, Yap C, Mina A et al (2018) Iodine deficiency in women of childbearing age: not bread alone? </w:t>
      </w:r>
      <w:r w:rsidRPr="00B564E1">
        <w:rPr>
          <w:i/>
          <w:noProof/>
        </w:rPr>
        <w:t>Asia Pac J Clin Nutr</w:t>
      </w:r>
      <w:r w:rsidRPr="00B564E1">
        <w:rPr>
          <w:noProof/>
        </w:rPr>
        <w:t xml:space="preserve"> 27(4): 853-59.</w:t>
      </w:r>
    </w:p>
    <w:p w14:paraId="5EE31582" w14:textId="1E77E14A" w:rsidR="00807ECE" w:rsidRPr="00B564E1" w:rsidRDefault="00807ECE" w:rsidP="00807ECE">
      <w:pPr>
        <w:pStyle w:val="Excluded"/>
        <w:rPr>
          <w:noProof/>
        </w:rPr>
      </w:pPr>
      <w:r w:rsidRPr="00B564E1">
        <w:rPr>
          <w:noProof/>
        </w:rPr>
        <w:t xml:space="preserve">McKenna E, Hure A, Perkins A et al (2017) Dietary supplement use during preconception: The Australian Longitudinal Study on Women's Health. </w:t>
      </w:r>
      <w:r w:rsidRPr="00B564E1">
        <w:rPr>
          <w:i/>
          <w:noProof/>
        </w:rPr>
        <w:t>Nutrients</w:t>
      </w:r>
      <w:r w:rsidRPr="00B564E1">
        <w:rPr>
          <w:noProof/>
        </w:rPr>
        <w:t xml:space="preserve"> 9(10).</w:t>
      </w:r>
    </w:p>
    <w:p w14:paraId="6D929848" w14:textId="3DEB3EA2" w:rsidR="00647A62" w:rsidRDefault="00647A62" w:rsidP="00A912D4">
      <w:pPr>
        <w:pStyle w:val="Heading4"/>
      </w:pPr>
      <w:r>
        <w:t>Zinc</w:t>
      </w:r>
    </w:p>
    <w:p w14:paraId="5BFA3E4F" w14:textId="77777777" w:rsidR="005D4F89" w:rsidRDefault="005D4F89" w:rsidP="005D4F89">
      <w:pPr>
        <w:pStyle w:val="Heading5"/>
        <w:rPr>
          <w:noProof/>
        </w:rPr>
      </w:pPr>
      <w:r>
        <w:rPr>
          <w:noProof/>
        </w:rPr>
        <w:t>Wrong outcomes</w:t>
      </w:r>
    </w:p>
    <w:p w14:paraId="2A353A70" w14:textId="77777777" w:rsidR="005D4F89" w:rsidRPr="00006D9B" w:rsidRDefault="005D4F89" w:rsidP="005D4F89">
      <w:pPr>
        <w:pStyle w:val="Excluded"/>
        <w:rPr>
          <w:noProof/>
        </w:rPr>
      </w:pPr>
      <w:r w:rsidRPr="00006D9B">
        <w:rPr>
          <w:noProof/>
        </w:rPr>
        <w:t xml:space="preserve">Ahmad SM, Hossain MB, Monirujjaman M et al (2016) Maternal zinc supplementation improves hepatitis B antibody responses in infants but decreases plasma zinc level. </w:t>
      </w:r>
      <w:r w:rsidRPr="00006D9B">
        <w:rPr>
          <w:i/>
          <w:noProof/>
        </w:rPr>
        <w:t>Eur J Nutr</w:t>
      </w:r>
      <w:r w:rsidRPr="00006D9B">
        <w:rPr>
          <w:noProof/>
        </w:rPr>
        <w:t xml:space="preserve"> 55(5): 1823-9.</w:t>
      </w:r>
    </w:p>
    <w:p w14:paraId="570F9714" w14:textId="77777777" w:rsidR="005D4F89" w:rsidRPr="00006D9B" w:rsidRDefault="005D4F89" w:rsidP="005D4F89">
      <w:pPr>
        <w:pStyle w:val="Excluded"/>
        <w:rPr>
          <w:noProof/>
        </w:rPr>
      </w:pPr>
      <w:r w:rsidRPr="00006D9B">
        <w:rPr>
          <w:noProof/>
        </w:rPr>
        <w:t xml:space="preserve">Mispireta ML, Caulfield LE, Zavaleta N et al (2017) Effect of maternal zinc supplementation on the cardiometabolic profile of Peruvian children: results from a randomized clinical trial. </w:t>
      </w:r>
      <w:r w:rsidRPr="00006D9B">
        <w:rPr>
          <w:i/>
          <w:noProof/>
        </w:rPr>
        <w:t>J Dev Orig Health Dis</w:t>
      </w:r>
      <w:r w:rsidRPr="00006D9B">
        <w:rPr>
          <w:noProof/>
        </w:rPr>
        <w:t xml:space="preserve"> 8(1): 56-64.</w:t>
      </w:r>
    </w:p>
    <w:p w14:paraId="0C23C38B" w14:textId="77777777" w:rsidR="005D4F89" w:rsidRDefault="005D4F89" w:rsidP="005D4F89">
      <w:pPr>
        <w:pStyle w:val="Heading5"/>
        <w:rPr>
          <w:noProof/>
        </w:rPr>
      </w:pPr>
      <w:r>
        <w:rPr>
          <w:noProof/>
        </w:rPr>
        <w:t>Wrong population</w:t>
      </w:r>
    </w:p>
    <w:p w14:paraId="531166D7" w14:textId="77777777" w:rsidR="005D4F89" w:rsidRPr="00006D9B" w:rsidRDefault="005D4F89" w:rsidP="005D4F89">
      <w:pPr>
        <w:pStyle w:val="Excluded"/>
        <w:rPr>
          <w:noProof/>
        </w:rPr>
      </w:pPr>
      <w:r w:rsidRPr="00006D9B">
        <w:rPr>
          <w:noProof/>
        </w:rPr>
        <w:t xml:space="preserve">Karamali M, Heidarzadeh Z, Seifati SM et al (2016) Zinc Supplementation and the effects on pregnancy outcomes in gestational diabetes: a randomized, double-blind, placebo-controlled trial. </w:t>
      </w:r>
      <w:r w:rsidRPr="00006D9B">
        <w:rPr>
          <w:i/>
          <w:noProof/>
        </w:rPr>
        <w:t>Exp Clin Endocrinol Diabetes</w:t>
      </w:r>
      <w:r w:rsidRPr="00006D9B">
        <w:rPr>
          <w:noProof/>
        </w:rPr>
        <w:t xml:space="preserve"> 124(1): 28-33.</w:t>
      </w:r>
    </w:p>
    <w:p w14:paraId="5DA31A8C" w14:textId="77777777" w:rsidR="005D4F89" w:rsidRPr="00006D9B" w:rsidRDefault="005D4F89" w:rsidP="005D4F89">
      <w:pPr>
        <w:pStyle w:val="Excluded"/>
        <w:rPr>
          <w:noProof/>
        </w:rPr>
      </w:pPr>
      <w:r w:rsidRPr="00006D9B">
        <w:rPr>
          <w:noProof/>
        </w:rPr>
        <w:t xml:space="preserve">Karamali M, Bahramimoghadam S, Sharifzadeh F et al (2018) Magnesium-zinc-calcium-vitamin D co-supplementation improves glycemic control and markers of cardiometabolic risk in gestational diabetes: a randomized, double-blind, placebo-controlled trial. </w:t>
      </w:r>
      <w:r w:rsidRPr="00006D9B">
        <w:rPr>
          <w:i/>
          <w:noProof/>
        </w:rPr>
        <w:t>Appl Physiol Nutr Metab</w:t>
      </w:r>
      <w:r w:rsidRPr="00006D9B">
        <w:rPr>
          <w:noProof/>
        </w:rPr>
        <w:t xml:space="preserve"> 43(6): 565-70.</w:t>
      </w:r>
    </w:p>
    <w:p w14:paraId="4191014D" w14:textId="32DE92F6" w:rsidR="002D2E66" w:rsidRPr="00F200AB" w:rsidRDefault="002D2E66" w:rsidP="002D2E66">
      <w:pPr>
        <w:pStyle w:val="Excluded"/>
      </w:pPr>
      <w:r w:rsidRPr="00F200AB">
        <w:t>Mesdaghin</w:t>
      </w:r>
      <w:r>
        <w:t>ia E, Naderi F, Bahmani F et al (2019)</w:t>
      </w:r>
      <w:r w:rsidRPr="00F200AB">
        <w:t xml:space="preserve"> The effects of zinc supplementation on clinical response and metabolic profiles in pregnant women at risk for intrauterine growth restriction: a randomized, double-blind, placebo-controlled trial. </w:t>
      </w:r>
      <w:r w:rsidRPr="0030223E">
        <w:rPr>
          <w:i/>
        </w:rPr>
        <w:t>J Matern Fetal Neonatal Med</w:t>
      </w:r>
      <w:r w:rsidRPr="00F200AB">
        <w:t>: 1-7.</w:t>
      </w:r>
    </w:p>
    <w:p w14:paraId="553E61E5" w14:textId="77777777" w:rsidR="005D4F89" w:rsidRPr="00006D9B" w:rsidRDefault="005D4F89" w:rsidP="005D4F89">
      <w:pPr>
        <w:pStyle w:val="Excluded"/>
        <w:rPr>
          <w:noProof/>
        </w:rPr>
      </w:pPr>
      <w:r w:rsidRPr="00006D9B">
        <w:rPr>
          <w:noProof/>
        </w:rPr>
        <w:t xml:space="preserve">Roshanravan N, Alizadeh M, Hedayati M et al (2015) Effect of zinc supplementation on insulin resistance, energy and macronutrients intakes in pregnant women with impaired glucose tolerance. </w:t>
      </w:r>
      <w:r w:rsidRPr="00006D9B">
        <w:rPr>
          <w:i/>
          <w:noProof/>
        </w:rPr>
        <w:t>Iran J Public Health</w:t>
      </w:r>
      <w:r w:rsidRPr="00006D9B">
        <w:rPr>
          <w:noProof/>
        </w:rPr>
        <w:t xml:space="preserve"> 44(2): 211-7.</w:t>
      </w:r>
    </w:p>
    <w:p w14:paraId="553E83C1" w14:textId="77777777" w:rsidR="005D4F89" w:rsidRPr="00006D9B" w:rsidRDefault="005D4F89" w:rsidP="005D4F89">
      <w:pPr>
        <w:pStyle w:val="Excluded"/>
        <w:rPr>
          <w:noProof/>
        </w:rPr>
      </w:pPr>
      <w:r w:rsidRPr="00006D9B">
        <w:rPr>
          <w:noProof/>
        </w:rPr>
        <w:t xml:space="preserve">Roshanravan N, Tarighat-Esfanjani A, Mesri Alamdari N et al (2018) The effects of zinc supplementation on inflammatory parameters in pregnant women with impaired glucose tolerance: a randomized placebo controlled clinical trial. </w:t>
      </w:r>
      <w:r w:rsidRPr="00006D9B">
        <w:rPr>
          <w:i/>
          <w:noProof/>
        </w:rPr>
        <w:t>Prog Nutrition</w:t>
      </w:r>
      <w:r w:rsidRPr="00006D9B">
        <w:rPr>
          <w:noProof/>
        </w:rPr>
        <w:t xml:space="preserve"> 20(Suppl 1): 330-36.</w:t>
      </w:r>
    </w:p>
    <w:p w14:paraId="21403B20" w14:textId="24C890D7" w:rsidR="002D2E66" w:rsidRPr="00785971" w:rsidRDefault="002D2E66" w:rsidP="002D2E66">
      <w:pPr>
        <w:pStyle w:val="Excluded"/>
      </w:pPr>
      <w:r w:rsidRPr="00785971">
        <w:t>Roshanravan N, Alizade</w:t>
      </w:r>
      <w:r>
        <w:t>h M, Asghari Jafarabadi M et al (2019)</w:t>
      </w:r>
      <w:r w:rsidRPr="00785971">
        <w:t xml:space="preserve"> Effect of prenatal zinc supplementation on adipose tissue-derived hormones and neonatal weight, height and head circumference in women with impaired glucose tolerance test: randomized clinical controlled trial. </w:t>
      </w:r>
      <w:r w:rsidRPr="0030223E">
        <w:rPr>
          <w:i/>
        </w:rPr>
        <w:t>Int J Diabetes Developing Countries</w:t>
      </w:r>
      <w:r>
        <w:t>:</w:t>
      </w:r>
      <w:r w:rsidRPr="00785971">
        <w:t xml:space="preserve"> 39(3): 471-7.</w:t>
      </w:r>
    </w:p>
    <w:p w14:paraId="5A515CBA" w14:textId="77777777" w:rsidR="005D4F89" w:rsidRPr="00006D9B" w:rsidRDefault="005D4F89" w:rsidP="005D4F89">
      <w:pPr>
        <w:pStyle w:val="Excluded"/>
        <w:rPr>
          <w:noProof/>
        </w:rPr>
      </w:pPr>
      <w:r w:rsidRPr="00006D9B">
        <w:rPr>
          <w:noProof/>
        </w:rPr>
        <w:t xml:space="preserve">Shah D, Sachdev HS, Gera T et al (2016) Fortification of staple foods with zinc for improving zinc status and other health outcomes in the general population. </w:t>
      </w:r>
      <w:r w:rsidRPr="00006D9B">
        <w:rPr>
          <w:i/>
          <w:noProof/>
        </w:rPr>
        <w:t>Cochrane Database Syst Rev</w:t>
      </w:r>
      <w:r w:rsidRPr="00006D9B">
        <w:rPr>
          <w:noProof/>
        </w:rPr>
        <w:t>(6): CD010697.</w:t>
      </w:r>
    </w:p>
    <w:p w14:paraId="7E5F2EB2" w14:textId="77777777" w:rsidR="005D4F89" w:rsidRPr="00006D9B" w:rsidRDefault="005D4F89" w:rsidP="005D4F89">
      <w:pPr>
        <w:pStyle w:val="Excluded"/>
        <w:rPr>
          <w:noProof/>
        </w:rPr>
      </w:pPr>
      <w:r w:rsidRPr="00006D9B">
        <w:rPr>
          <w:noProof/>
        </w:rPr>
        <w:t xml:space="preserve">Shahnazi M, Farshbaf Khalili A, Azimi S (2016) Effect of zinc supplement on prevention of PPROM and improvement of some pregnancy outcomes in pregnant women with a history of PPROM: A randomized double -blind controlled trial. </w:t>
      </w:r>
      <w:r w:rsidRPr="00006D9B">
        <w:rPr>
          <w:i/>
          <w:noProof/>
        </w:rPr>
        <w:t>Iranian Red Crescent Medical Journal</w:t>
      </w:r>
      <w:r w:rsidRPr="00006D9B">
        <w:rPr>
          <w:noProof/>
        </w:rPr>
        <w:t xml:space="preserve"> 19(3).</w:t>
      </w:r>
    </w:p>
    <w:p w14:paraId="248F6EC8" w14:textId="77777777" w:rsidR="005D4F89" w:rsidRDefault="005D4F89" w:rsidP="005D4F89">
      <w:pPr>
        <w:pStyle w:val="Heading5"/>
        <w:rPr>
          <w:noProof/>
        </w:rPr>
      </w:pPr>
      <w:r>
        <w:rPr>
          <w:noProof/>
        </w:rPr>
        <w:t>Narrative review</w:t>
      </w:r>
    </w:p>
    <w:p w14:paraId="2D99BBE9" w14:textId="77777777" w:rsidR="005D4F89" w:rsidRPr="00006D9B" w:rsidRDefault="005D4F89" w:rsidP="005D4F89">
      <w:pPr>
        <w:pStyle w:val="Excluded"/>
        <w:rPr>
          <w:noProof/>
        </w:rPr>
      </w:pPr>
      <w:r w:rsidRPr="00006D9B">
        <w:rPr>
          <w:noProof/>
        </w:rPr>
        <w:t xml:space="preserve">Terrin G, Berni Canani R, Di Chiara M et al (2015) Zinc in early life: a key element in the fetus and preterm neonate. </w:t>
      </w:r>
      <w:r w:rsidRPr="00006D9B">
        <w:rPr>
          <w:i/>
          <w:noProof/>
        </w:rPr>
        <w:t>Nutrients</w:t>
      </w:r>
      <w:r w:rsidRPr="00006D9B">
        <w:rPr>
          <w:noProof/>
        </w:rPr>
        <w:t xml:space="preserve"> 7(12): 10427-46.</w:t>
      </w:r>
    </w:p>
    <w:p w14:paraId="7DCA9788" w14:textId="77777777" w:rsidR="005D4F89" w:rsidRDefault="005D4F89" w:rsidP="005D4F89">
      <w:pPr>
        <w:pStyle w:val="Excluded"/>
        <w:rPr>
          <w:noProof/>
        </w:rPr>
      </w:pPr>
      <w:r w:rsidRPr="00006D9B">
        <w:rPr>
          <w:noProof/>
        </w:rPr>
        <w:t>Wilson RL, Grieger JA, Bianco-Miotto T et al (2016) Association between maternal zinc status, dietary zinc intak</w:t>
      </w:r>
      <w:r>
        <w:rPr>
          <w:noProof/>
        </w:rPr>
        <w:t>e and pregnancy complications: A</w:t>
      </w:r>
      <w:r w:rsidRPr="00006D9B">
        <w:rPr>
          <w:noProof/>
        </w:rPr>
        <w:t xml:space="preserve"> systematic review. </w:t>
      </w:r>
      <w:r w:rsidRPr="00006D9B">
        <w:rPr>
          <w:i/>
          <w:noProof/>
        </w:rPr>
        <w:t>Nutrients</w:t>
      </w:r>
      <w:r w:rsidRPr="00006D9B">
        <w:rPr>
          <w:noProof/>
        </w:rPr>
        <w:t xml:space="preserve"> 8(10).</w:t>
      </w:r>
    </w:p>
    <w:p w14:paraId="60243DF5" w14:textId="77777777" w:rsidR="005D4F89" w:rsidRDefault="005D4F89" w:rsidP="005D4F89">
      <w:pPr>
        <w:pStyle w:val="Heading5"/>
        <w:rPr>
          <w:noProof/>
        </w:rPr>
      </w:pPr>
      <w:r>
        <w:rPr>
          <w:noProof/>
        </w:rPr>
        <w:t>Does not answer research question</w:t>
      </w:r>
    </w:p>
    <w:p w14:paraId="65C54523" w14:textId="15B8A980" w:rsidR="005D4F89" w:rsidRPr="005D4F89" w:rsidRDefault="005D4F89" w:rsidP="00A912D4">
      <w:pPr>
        <w:pStyle w:val="Excluded"/>
        <w:rPr>
          <w:noProof/>
        </w:rPr>
      </w:pPr>
      <w:r w:rsidRPr="00006D9B">
        <w:rPr>
          <w:noProof/>
        </w:rPr>
        <w:t xml:space="preserve">Naem NE, El-Sayed NM, Nossier SA et al (2014) Zinc status and dietary intake of pregnant women, Alexandria, Egypt. </w:t>
      </w:r>
      <w:r w:rsidRPr="00006D9B">
        <w:rPr>
          <w:i/>
          <w:noProof/>
        </w:rPr>
        <w:t>J Egypt Public Health Assoc</w:t>
      </w:r>
      <w:r w:rsidRPr="00006D9B">
        <w:rPr>
          <w:noProof/>
        </w:rPr>
        <w:t xml:space="preserve"> 89(1): 35-41.</w:t>
      </w:r>
    </w:p>
    <w:p w14:paraId="24431E39" w14:textId="0653AC2F" w:rsidR="00647A62" w:rsidRDefault="00647A62" w:rsidP="00A912D4">
      <w:pPr>
        <w:pStyle w:val="Heading4"/>
      </w:pPr>
      <w:r>
        <w:t>Magnesium</w:t>
      </w:r>
    </w:p>
    <w:p w14:paraId="53C7A7E1" w14:textId="77777777" w:rsidR="002060D4" w:rsidRDefault="002060D4" w:rsidP="00AA0656">
      <w:pPr>
        <w:pStyle w:val="Heading5"/>
        <w:rPr>
          <w:noProof/>
        </w:rPr>
      </w:pPr>
      <w:r>
        <w:rPr>
          <w:noProof/>
        </w:rPr>
        <w:t>Duplicate</w:t>
      </w:r>
    </w:p>
    <w:p w14:paraId="29740F46" w14:textId="77777777" w:rsidR="002060D4" w:rsidRPr="009A07C9" w:rsidRDefault="002060D4" w:rsidP="002060D4">
      <w:pPr>
        <w:pStyle w:val="Excluded"/>
        <w:rPr>
          <w:noProof/>
        </w:rPr>
      </w:pPr>
      <w:r w:rsidRPr="009A07C9">
        <w:rPr>
          <w:noProof/>
        </w:rPr>
        <w:t xml:space="preserve">Veronese N, Demurtas J, Pesolillo G et al (2020) Magnesium and health outcomes: an umbrella review of systematic reviews and meta-analyses of observational and intervention studies. </w:t>
      </w:r>
      <w:r w:rsidRPr="009A07C9">
        <w:rPr>
          <w:i/>
          <w:noProof/>
        </w:rPr>
        <w:t>Eur J Nutr</w:t>
      </w:r>
      <w:r w:rsidRPr="009A07C9">
        <w:rPr>
          <w:noProof/>
        </w:rPr>
        <w:t xml:space="preserve"> 59(1): 263-72.</w:t>
      </w:r>
    </w:p>
    <w:p w14:paraId="00597EEE" w14:textId="2D804A71" w:rsidR="00AA0656" w:rsidRDefault="00AA0656" w:rsidP="00AA0656">
      <w:pPr>
        <w:pStyle w:val="Heading5"/>
        <w:rPr>
          <w:noProof/>
        </w:rPr>
      </w:pPr>
      <w:r>
        <w:rPr>
          <w:noProof/>
        </w:rPr>
        <w:t>Wrong study design</w:t>
      </w:r>
    </w:p>
    <w:p w14:paraId="04673327" w14:textId="77777777" w:rsidR="00AA0656" w:rsidRPr="009A07C9" w:rsidRDefault="00AA0656" w:rsidP="00AA0656">
      <w:pPr>
        <w:pStyle w:val="Excluded"/>
        <w:rPr>
          <w:noProof/>
        </w:rPr>
      </w:pPr>
      <w:r w:rsidRPr="009A07C9">
        <w:rPr>
          <w:noProof/>
        </w:rPr>
        <w:t xml:space="preserve">Alves JG, de Araujo CA, Pontes IE et al (2014) The BRAzil MAGnesium (BRAMAG) trial: a randomized clinical trial of oral magnesium supplementation in pregnancy for the prevention of preterm birth and perinatal and maternal morbidity. </w:t>
      </w:r>
      <w:r w:rsidRPr="009A07C9">
        <w:rPr>
          <w:i/>
          <w:noProof/>
        </w:rPr>
        <w:t>BMC Pregnancy Childbirth</w:t>
      </w:r>
      <w:r w:rsidRPr="009A07C9">
        <w:rPr>
          <w:noProof/>
        </w:rPr>
        <w:t xml:space="preserve"> 14: 222.</w:t>
      </w:r>
      <w:r>
        <w:rPr>
          <w:noProof/>
        </w:rPr>
        <w:t xml:space="preserve"> [Protocol]</w:t>
      </w:r>
    </w:p>
    <w:p w14:paraId="0622059D" w14:textId="77777777" w:rsidR="00AA0656" w:rsidRPr="009A07C9" w:rsidRDefault="00AA0656" w:rsidP="00AA0656">
      <w:pPr>
        <w:pStyle w:val="Excluded"/>
        <w:rPr>
          <w:noProof/>
        </w:rPr>
      </w:pPr>
      <w:r w:rsidRPr="009A07C9">
        <w:rPr>
          <w:noProof/>
        </w:rPr>
        <w:t xml:space="preserve">Veronese N, Watutantrige-Fernando S, Luchini C et al (2016) Effect of magnesium supplementation on glucose metabolism in people with or at risk of diabetes: a systematic review and meta-analysis of double-blind randomized controlled trials. </w:t>
      </w:r>
      <w:r w:rsidRPr="009A07C9">
        <w:rPr>
          <w:i/>
          <w:noProof/>
        </w:rPr>
        <w:t>Eur J Clin Nutr</w:t>
      </w:r>
      <w:r w:rsidRPr="009A07C9">
        <w:rPr>
          <w:noProof/>
        </w:rPr>
        <w:t xml:space="preserve"> 70(12): 1463.</w:t>
      </w:r>
      <w:r>
        <w:rPr>
          <w:noProof/>
        </w:rPr>
        <w:t xml:space="preserve"> [Corrigendum]</w:t>
      </w:r>
    </w:p>
    <w:p w14:paraId="4D8BFABA" w14:textId="77777777" w:rsidR="002060D4" w:rsidRDefault="002060D4" w:rsidP="00AA0656">
      <w:pPr>
        <w:pStyle w:val="Heading5"/>
        <w:rPr>
          <w:noProof/>
        </w:rPr>
      </w:pPr>
      <w:r>
        <w:rPr>
          <w:noProof/>
        </w:rPr>
        <w:t>Not supplementation</w:t>
      </w:r>
    </w:p>
    <w:p w14:paraId="459A8406" w14:textId="77777777" w:rsidR="002060D4" w:rsidRPr="004E60F9" w:rsidRDefault="002060D4" w:rsidP="0030223E">
      <w:pPr>
        <w:pStyle w:val="Excluded"/>
        <w:rPr>
          <w:noProof/>
        </w:rPr>
      </w:pPr>
      <w:r w:rsidRPr="004E60F9">
        <w:rPr>
          <w:noProof/>
        </w:rPr>
        <w:t xml:space="preserve">Lai JS, Cai S, Feng L et al (2019) Associations of maternal zinc and magnesium with offspring learning abilities and cognitive development at 4 years in GUSTO. </w:t>
      </w:r>
      <w:r w:rsidRPr="004E60F9">
        <w:rPr>
          <w:i/>
          <w:noProof/>
        </w:rPr>
        <w:t>Nutr Neurosci</w:t>
      </w:r>
      <w:r w:rsidRPr="004E60F9">
        <w:rPr>
          <w:noProof/>
        </w:rPr>
        <w:t>: 1-10.</w:t>
      </w:r>
    </w:p>
    <w:p w14:paraId="623DFA7D" w14:textId="0E1E9082" w:rsidR="00AA0656" w:rsidRDefault="00AA0656" w:rsidP="00AA0656">
      <w:pPr>
        <w:pStyle w:val="Heading5"/>
        <w:rPr>
          <w:noProof/>
        </w:rPr>
      </w:pPr>
      <w:r>
        <w:rPr>
          <w:noProof/>
        </w:rPr>
        <w:t>Wrong population</w:t>
      </w:r>
    </w:p>
    <w:p w14:paraId="7EBF65A4" w14:textId="77777777" w:rsidR="00AA0656" w:rsidRPr="009A07C9" w:rsidRDefault="00AA0656" w:rsidP="00AA0656">
      <w:pPr>
        <w:pStyle w:val="Excluded"/>
        <w:rPr>
          <w:noProof/>
        </w:rPr>
      </w:pPr>
      <w:r w:rsidRPr="009A07C9">
        <w:rPr>
          <w:noProof/>
        </w:rPr>
        <w:t xml:space="preserve">Asemi Z, Karamali M, Jamilian M et al (2015) Magnesium supplementation affects metabolic status and pregnancy outcomes in gestational diabetes: a randomized, double-blind, placebo-controlled trial. </w:t>
      </w:r>
      <w:r w:rsidRPr="009A07C9">
        <w:rPr>
          <w:i/>
          <w:noProof/>
        </w:rPr>
        <w:t>The American Journal of Clinical Nutrition</w:t>
      </w:r>
      <w:r w:rsidRPr="009A07C9">
        <w:rPr>
          <w:noProof/>
        </w:rPr>
        <w:t xml:space="preserve"> 102(1): 222-29.</w:t>
      </w:r>
    </w:p>
    <w:p w14:paraId="0FAB34AD" w14:textId="77777777" w:rsidR="00AA0656" w:rsidRPr="009A07C9" w:rsidRDefault="00AA0656" w:rsidP="00AA0656">
      <w:pPr>
        <w:pStyle w:val="Excluded"/>
        <w:rPr>
          <w:noProof/>
        </w:rPr>
      </w:pPr>
      <w:r w:rsidRPr="009A07C9">
        <w:rPr>
          <w:noProof/>
        </w:rPr>
        <w:t xml:space="preserve">Fard FE, Mirghafourvand M, Mohammad-Alizadeh Charandabi S et al (2017) Effects of zinc and magnesium supplements on postpartum depression and anxiety: A randomized controlled clinical trial. </w:t>
      </w:r>
      <w:r w:rsidRPr="009A07C9">
        <w:rPr>
          <w:i/>
          <w:noProof/>
        </w:rPr>
        <w:t>Women Health</w:t>
      </w:r>
      <w:r w:rsidRPr="009A07C9">
        <w:rPr>
          <w:noProof/>
        </w:rPr>
        <w:t xml:space="preserve"> 57(9): 1115-28.</w:t>
      </w:r>
    </w:p>
    <w:p w14:paraId="36107A22" w14:textId="77777777" w:rsidR="00AA0656" w:rsidRDefault="00AA0656" w:rsidP="00AA0656">
      <w:pPr>
        <w:pStyle w:val="Heading5"/>
        <w:rPr>
          <w:noProof/>
        </w:rPr>
      </w:pPr>
      <w:r>
        <w:rPr>
          <w:noProof/>
        </w:rPr>
        <w:t>Systematic review with all studies included in another systematic review</w:t>
      </w:r>
    </w:p>
    <w:p w14:paraId="312A476A" w14:textId="77777777" w:rsidR="00AA0656" w:rsidRPr="009A07C9" w:rsidRDefault="00AA0656" w:rsidP="00AA0656">
      <w:pPr>
        <w:pStyle w:val="Excluded"/>
        <w:rPr>
          <w:noProof/>
        </w:rPr>
      </w:pPr>
      <w:r w:rsidRPr="009A07C9">
        <w:rPr>
          <w:noProof/>
        </w:rPr>
        <w:t xml:space="preserve">Veronese N, Demurtas J, Pesolillo G et al (2020) Magnesium and health outcomes: an umbrella review of systematic reviews and meta-analyses of observational and intervention studies. </w:t>
      </w:r>
      <w:r w:rsidRPr="009A07C9">
        <w:rPr>
          <w:i/>
          <w:noProof/>
        </w:rPr>
        <w:t>Eur J Nutr</w:t>
      </w:r>
      <w:r w:rsidRPr="009A07C9">
        <w:rPr>
          <w:noProof/>
        </w:rPr>
        <w:t xml:space="preserve"> 59(1): 263-72.</w:t>
      </w:r>
    </w:p>
    <w:p w14:paraId="04CEA319" w14:textId="53014018" w:rsidR="00647A62" w:rsidRDefault="00647A62" w:rsidP="00A912D4">
      <w:pPr>
        <w:pStyle w:val="Heading4"/>
      </w:pPr>
      <w:r>
        <w:t>Selenium</w:t>
      </w:r>
    </w:p>
    <w:p w14:paraId="05087E7D" w14:textId="77777777" w:rsidR="00215ADF" w:rsidRDefault="00215ADF" w:rsidP="0083508A">
      <w:pPr>
        <w:pStyle w:val="Heading5"/>
        <w:rPr>
          <w:noProof/>
        </w:rPr>
      </w:pPr>
      <w:r>
        <w:rPr>
          <w:noProof/>
        </w:rPr>
        <w:t>Wrong study design</w:t>
      </w:r>
    </w:p>
    <w:p w14:paraId="037F38E9" w14:textId="77777777" w:rsidR="00215ADF" w:rsidRPr="000F385C" w:rsidRDefault="00215ADF" w:rsidP="0030223E">
      <w:pPr>
        <w:pStyle w:val="Excluded"/>
        <w:rPr>
          <w:noProof/>
        </w:rPr>
      </w:pPr>
      <w:r w:rsidRPr="000F385C">
        <w:rPr>
          <w:noProof/>
        </w:rPr>
        <w:t xml:space="preserve">Barman M, Brantsaeter AL, Nilsson S et al. Maternal dietary selenium intake is associated with increased gestational length and decreased risk of preterm delivery. </w:t>
      </w:r>
      <w:r w:rsidRPr="000F385C">
        <w:rPr>
          <w:i/>
          <w:noProof/>
        </w:rPr>
        <w:t>Br J Nutr</w:t>
      </w:r>
      <w:r w:rsidRPr="000F385C">
        <w:rPr>
          <w:noProof/>
        </w:rPr>
        <w:t>. 2020; 123(2): 209-19.</w:t>
      </w:r>
    </w:p>
    <w:p w14:paraId="42B6FB97" w14:textId="77777777" w:rsidR="00215ADF" w:rsidRPr="000F385C" w:rsidRDefault="00215ADF" w:rsidP="0030223E">
      <w:pPr>
        <w:pStyle w:val="Excluded"/>
        <w:rPr>
          <w:noProof/>
        </w:rPr>
      </w:pPr>
      <w:r w:rsidRPr="000F385C">
        <w:rPr>
          <w:noProof/>
        </w:rPr>
        <w:t xml:space="preserve">Pieczynska J, Placzkowska S, Sozanski R et al. Is maternal dietary selenium intake related to antioxidant status and the occurrence of pregnancy complications? </w:t>
      </w:r>
      <w:r w:rsidRPr="000F385C">
        <w:rPr>
          <w:i/>
          <w:noProof/>
        </w:rPr>
        <w:t>J Trace Elem Med Biol</w:t>
      </w:r>
      <w:r w:rsidRPr="000F385C">
        <w:rPr>
          <w:noProof/>
        </w:rPr>
        <w:t>. 2019; 54: 110-7.</w:t>
      </w:r>
    </w:p>
    <w:p w14:paraId="4248F22B" w14:textId="4C7533D4" w:rsidR="00215ADF" w:rsidRPr="0030223E" w:rsidRDefault="00215ADF" w:rsidP="00215ADF">
      <w:pPr>
        <w:pStyle w:val="Heading5"/>
      </w:pPr>
      <w:r>
        <w:t>Wrong intervention</w:t>
      </w:r>
    </w:p>
    <w:p w14:paraId="04C3BB05" w14:textId="77777777" w:rsidR="00215ADF" w:rsidRPr="000F385C" w:rsidRDefault="00215ADF" w:rsidP="0030223E">
      <w:pPr>
        <w:pStyle w:val="Excluded"/>
        <w:rPr>
          <w:noProof/>
        </w:rPr>
      </w:pPr>
      <w:r w:rsidRPr="000F385C">
        <w:rPr>
          <w:noProof/>
        </w:rPr>
        <w:t xml:space="preserve">Guo Y, Yu P, Zhu J et al. High maternal selenium levels are associated with increased risk of congenital heart defects in the offspring. </w:t>
      </w:r>
      <w:r w:rsidRPr="000F385C">
        <w:rPr>
          <w:i/>
          <w:noProof/>
        </w:rPr>
        <w:t>Prenat Diagn</w:t>
      </w:r>
      <w:r w:rsidRPr="000F385C">
        <w:rPr>
          <w:noProof/>
        </w:rPr>
        <w:t>. 2019; 39(12): 1107-14.</w:t>
      </w:r>
    </w:p>
    <w:p w14:paraId="63EA63F0" w14:textId="77777777" w:rsidR="00215ADF" w:rsidRPr="000F385C" w:rsidRDefault="00215ADF" w:rsidP="0030223E">
      <w:pPr>
        <w:pStyle w:val="Excluded"/>
        <w:rPr>
          <w:noProof/>
        </w:rPr>
      </w:pPr>
      <w:r w:rsidRPr="000F385C">
        <w:rPr>
          <w:noProof/>
        </w:rPr>
        <w:t xml:space="preserve">Lewandowska M, Sajdak S, Lubinski J. The role of early pregnancy maternal selenium levels on the risk for small-for-gestational age newborns. </w:t>
      </w:r>
      <w:r w:rsidRPr="000F385C">
        <w:rPr>
          <w:i/>
          <w:noProof/>
        </w:rPr>
        <w:t>Nutrients</w:t>
      </w:r>
      <w:r w:rsidRPr="000F385C">
        <w:rPr>
          <w:noProof/>
        </w:rPr>
        <w:t>. 2019; 11(10).</w:t>
      </w:r>
    </w:p>
    <w:p w14:paraId="3208E613" w14:textId="77777777" w:rsidR="00215ADF" w:rsidRPr="000F385C" w:rsidRDefault="00215ADF" w:rsidP="0030223E">
      <w:pPr>
        <w:pStyle w:val="Excluded"/>
        <w:rPr>
          <w:noProof/>
        </w:rPr>
      </w:pPr>
      <w:r w:rsidRPr="000F385C">
        <w:rPr>
          <w:noProof/>
        </w:rPr>
        <w:t xml:space="preserve">Lewandowska M, Sajdak S, Lubiński J. Serum selenium level in early healthy pregnancy as a risk marker of pregnancy induced hypertension. </w:t>
      </w:r>
      <w:r w:rsidRPr="000F385C">
        <w:rPr>
          <w:i/>
          <w:noProof/>
        </w:rPr>
        <w:t>Nutrients</w:t>
      </w:r>
      <w:r w:rsidRPr="000F385C">
        <w:rPr>
          <w:noProof/>
        </w:rPr>
        <w:t>. 2019; 11(5).</w:t>
      </w:r>
    </w:p>
    <w:p w14:paraId="6778DAB3" w14:textId="31E9411A" w:rsidR="0083508A" w:rsidRDefault="0083508A" w:rsidP="0083508A">
      <w:pPr>
        <w:pStyle w:val="Heading5"/>
        <w:rPr>
          <w:noProof/>
        </w:rPr>
      </w:pPr>
      <w:r>
        <w:rPr>
          <w:noProof/>
        </w:rPr>
        <w:t>Wrong population</w:t>
      </w:r>
    </w:p>
    <w:p w14:paraId="226AFF2A" w14:textId="2F932696" w:rsidR="0083508A" w:rsidRPr="001B7D35" w:rsidRDefault="0083508A" w:rsidP="0083508A">
      <w:pPr>
        <w:pStyle w:val="Excluded"/>
        <w:rPr>
          <w:noProof/>
        </w:rPr>
      </w:pPr>
      <w:r w:rsidRPr="001B7D35">
        <w:rPr>
          <w:noProof/>
        </w:rPr>
        <w:t xml:space="preserve">Mesdaghinia E, Rahavi A, Bahmani F et al (2017) Clinical and metabolic response to selenium supplementation in pregnant women at risk for intrauterine growth restriction: randomized, double-blind, placebo-controlled trial. </w:t>
      </w:r>
      <w:r w:rsidRPr="001B7D35">
        <w:rPr>
          <w:i/>
          <w:noProof/>
        </w:rPr>
        <w:t>Biol Trace Elem Res</w:t>
      </w:r>
      <w:r w:rsidRPr="001B7D35">
        <w:rPr>
          <w:noProof/>
        </w:rPr>
        <w:t xml:space="preserve"> 178(1): 14-21.</w:t>
      </w:r>
    </w:p>
    <w:p w14:paraId="7DCBA494" w14:textId="77777777" w:rsidR="0083508A" w:rsidRDefault="0083508A" w:rsidP="0083508A">
      <w:pPr>
        <w:pStyle w:val="Heading5"/>
        <w:rPr>
          <w:noProof/>
        </w:rPr>
      </w:pPr>
      <w:r>
        <w:rPr>
          <w:noProof/>
        </w:rPr>
        <w:t>Narrative review</w:t>
      </w:r>
    </w:p>
    <w:p w14:paraId="0875B60F" w14:textId="77777777" w:rsidR="0083508A" w:rsidRPr="001B7D35" w:rsidRDefault="0083508A" w:rsidP="0083508A">
      <w:pPr>
        <w:pStyle w:val="Excluded"/>
        <w:rPr>
          <w:noProof/>
        </w:rPr>
      </w:pPr>
      <w:r w:rsidRPr="001B7D35">
        <w:rPr>
          <w:noProof/>
        </w:rPr>
        <w:t xml:space="preserve">Lewicka I, Kocyłowski R, Grzesiak M et al (2017) Selected trace elements concentrations in pregnancy and their possible role — literature review. </w:t>
      </w:r>
      <w:r w:rsidRPr="001B7D35">
        <w:rPr>
          <w:i/>
          <w:noProof/>
        </w:rPr>
        <w:t>Ginekologia Polska</w:t>
      </w:r>
      <w:r w:rsidRPr="001B7D35">
        <w:rPr>
          <w:noProof/>
        </w:rPr>
        <w:t xml:space="preserve"> 88(9): 509-14.</w:t>
      </w:r>
    </w:p>
    <w:p w14:paraId="26D60D55" w14:textId="77777777" w:rsidR="0083508A" w:rsidRPr="001B7D35" w:rsidRDefault="0083508A" w:rsidP="0083508A">
      <w:pPr>
        <w:pStyle w:val="Excluded"/>
        <w:rPr>
          <w:noProof/>
        </w:rPr>
      </w:pPr>
      <w:r w:rsidRPr="001B7D35">
        <w:rPr>
          <w:noProof/>
        </w:rPr>
        <w:t xml:space="preserve">Mirone M, Giannetta E, Isidori AM (2013) Selenium and reproductive function. A systematic review. </w:t>
      </w:r>
      <w:r w:rsidRPr="001B7D35">
        <w:rPr>
          <w:i/>
          <w:noProof/>
        </w:rPr>
        <w:t>J Endocrinol Invest</w:t>
      </w:r>
      <w:r w:rsidRPr="001B7D35">
        <w:rPr>
          <w:noProof/>
        </w:rPr>
        <w:t xml:space="preserve"> 36(10 Suppl): 28-36.</w:t>
      </w:r>
    </w:p>
    <w:p w14:paraId="1EC451A7" w14:textId="5268BF70" w:rsidR="00647A62" w:rsidRDefault="00647A62" w:rsidP="0083508A">
      <w:pPr>
        <w:pStyle w:val="Heading3"/>
        <w:numPr>
          <w:ilvl w:val="0"/>
          <w:numId w:val="0"/>
        </w:numPr>
      </w:pPr>
      <w:bookmarkStart w:id="361" w:name="_Toc40956573"/>
      <w:r>
        <w:t>Nutritionally based complementary medicines</w:t>
      </w:r>
      <w:r w:rsidR="00110F60">
        <w:t xml:space="preserve"> (question 4)</w:t>
      </w:r>
      <w:bookmarkEnd w:id="361"/>
    </w:p>
    <w:p w14:paraId="4C855D5F" w14:textId="25E80DDE" w:rsidR="00D065BB" w:rsidRDefault="00D065BB" w:rsidP="00A912D4">
      <w:pPr>
        <w:pStyle w:val="Heading4"/>
      </w:pPr>
      <w:r>
        <w:t>Herbal preparations</w:t>
      </w:r>
      <w:r w:rsidR="00110F60">
        <w:t xml:space="preserve"> </w:t>
      </w:r>
    </w:p>
    <w:p w14:paraId="4768EAC5" w14:textId="77777777" w:rsidR="00647A62" w:rsidRDefault="00647A62" w:rsidP="00647A62">
      <w:pPr>
        <w:pStyle w:val="Heading5"/>
        <w:rPr>
          <w:noProof/>
        </w:rPr>
      </w:pPr>
      <w:r>
        <w:rPr>
          <w:noProof/>
        </w:rPr>
        <w:t>Non-ingested modalities</w:t>
      </w:r>
    </w:p>
    <w:p w14:paraId="495B4FB3" w14:textId="77777777" w:rsidR="0083335D" w:rsidRPr="003B3CAF" w:rsidRDefault="0083335D" w:rsidP="00647A62">
      <w:pPr>
        <w:pStyle w:val="Excluded"/>
        <w:rPr>
          <w:noProof/>
        </w:rPr>
      </w:pPr>
      <w:r w:rsidRPr="003B3CAF">
        <w:rPr>
          <w:noProof/>
        </w:rPr>
        <w:t xml:space="preserve">Adlan AS, Chooi KY, Mat Adenan NA (2017) Acupressure as adjuvant treatment for the inpatient management of nausea and vomiting in early pregnancy: A double-blind randomized controlled trial. </w:t>
      </w:r>
      <w:r w:rsidRPr="003B3CAF">
        <w:rPr>
          <w:i/>
          <w:noProof/>
        </w:rPr>
        <w:t>J Obstet Gynaecol Res</w:t>
      </w:r>
      <w:r w:rsidRPr="003B3CAF">
        <w:rPr>
          <w:noProof/>
        </w:rPr>
        <w:t xml:space="preserve"> 43(4): 662-68.</w:t>
      </w:r>
    </w:p>
    <w:p w14:paraId="4F0D687C" w14:textId="77777777" w:rsidR="0083335D" w:rsidRPr="003B3CAF" w:rsidRDefault="0083335D" w:rsidP="00647A62">
      <w:pPr>
        <w:pStyle w:val="Excluded"/>
        <w:rPr>
          <w:noProof/>
        </w:rPr>
      </w:pPr>
      <w:r w:rsidRPr="003B3CAF">
        <w:rPr>
          <w:noProof/>
        </w:rPr>
        <w:t xml:space="preserve">Buchberger B &amp; Krabbe L (2018) Evaluation of outpatient acupuncture for relief of pregnancy-related conditions. </w:t>
      </w:r>
      <w:r w:rsidRPr="003B3CAF">
        <w:rPr>
          <w:i/>
          <w:noProof/>
        </w:rPr>
        <w:t>Int J Gynaecol Obstet</w:t>
      </w:r>
      <w:r w:rsidRPr="003B3CAF">
        <w:rPr>
          <w:noProof/>
        </w:rPr>
        <w:t xml:space="preserve"> 141(2): 151-58.</w:t>
      </w:r>
    </w:p>
    <w:p w14:paraId="506E2A72" w14:textId="77777777" w:rsidR="0083335D" w:rsidRPr="003B3CAF" w:rsidRDefault="0083335D" w:rsidP="00647A62">
      <w:pPr>
        <w:pStyle w:val="Excluded"/>
        <w:rPr>
          <w:noProof/>
        </w:rPr>
      </w:pPr>
      <w:r w:rsidRPr="003B3CAF">
        <w:rPr>
          <w:noProof/>
        </w:rPr>
        <w:t xml:space="preserve">Chang HC, Yu CH, Chen SY et al (2015) The effects of music listening on psychosocial stress and maternal-fetal attachment during pregnancy. </w:t>
      </w:r>
      <w:r w:rsidRPr="003B3CAF">
        <w:rPr>
          <w:i/>
          <w:noProof/>
        </w:rPr>
        <w:t>Complement Ther Med</w:t>
      </w:r>
      <w:r w:rsidRPr="003B3CAF">
        <w:rPr>
          <w:noProof/>
        </w:rPr>
        <w:t xml:space="preserve"> 23(4): 509-15.</w:t>
      </w:r>
    </w:p>
    <w:p w14:paraId="2D5F499B" w14:textId="77777777" w:rsidR="0083335D" w:rsidRPr="003B3CAF" w:rsidRDefault="0083335D" w:rsidP="00647A62">
      <w:pPr>
        <w:pStyle w:val="Excluded"/>
        <w:rPr>
          <w:noProof/>
        </w:rPr>
      </w:pPr>
      <w:r w:rsidRPr="003B3CAF">
        <w:rPr>
          <w:noProof/>
        </w:rPr>
        <w:t xml:space="preserve">Chen PJ, Chou CC, Yang L et al (2017) Effects of aromatherapy massage on pregnant women's stress and immune function: a longitudinal, prospective, randomized controlled trial. </w:t>
      </w:r>
      <w:r w:rsidRPr="003B3CAF">
        <w:rPr>
          <w:i/>
          <w:noProof/>
        </w:rPr>
        <w:t>J Altern Complement Med</w:t>
      </w:r>
      <w:r w:rsidRPr="003B3CAF">
        <w:rPr>
          <w:noProof/>
        </w:rPr>
        <w:t xml:space="preserve"> 23(10): 778-86.</w:t>
      </w:r>
    </w:p>
    <w:p w14:paraId="3B979241" w14:textId="77777777" w:rsidR="0083335D" w:rsidRPr="003B3CAF" w:rsidRDefault="0083335D" w:rsidP="00647A62">
      <w:pPr>
        <w:pStyle w:val="Excluded"/>
        <w:rPr>
          <w:noProof/>
        </w:rPr>
      </w:pPr>
      <w:r w:rsidRPr="003B3CAF">
        <w:rPr>
          <w:noProof/>
        </w:rPr>
        <w:t xml:space="preserve">Clarkson CE, O'Mahony D, Jones DE (2015) Adverse event reporting in studies of penetrating acupuncture during pregnancy: a systematic review. </w:t>
      </w:r>
      <w:r w:rsidRPr="003B3CAF">
        <w:rPr>
          <w:i/>
          <w:noProof/>
        </w:rPr>
        <w:t>Acta Obstet Gynecol Scand</w:t>
      </w:r>
      <w:r w:rsidRPr="003B3CAF">
        <w:rPr>
          <w:noProof/>
        </w:rPr>
        <w:t xml:space="preserve"> 94(5): 453-64.</w:t>
      </w:r>
    </w:p>
    <w:p w14:paraId="40D2A460" w14:textId="77777777" w:rsidR="0083335D" w:rsidRPr="003B3CAF" w:rsidRDefault="0083335D" w:rsidP="00647A62">
      <w:pPr>
        <w:pStyle w:val="Excluded"/>
        <w:rPr>
          <w:noProof/>
        </w:rPr>
      </w:pPr>
      <w:r w:rsidRPr="003B3CAF">
        <w:rPr>
          <w:noProof/>
        </w:rPr>
        <w:t xml:space="preserve">Corbijn van Willenswaard K, Lynn F, McNeill J et al (2017) Music interventions to reduce stress and anxiety in pregnancy: a systematic review and meta-analysis. </w:t>
      </w:r>
      <w:r w:rsidRPr="003B3CAF">
        <w:rPr>
          <w:i/>
          <w:noProof/>
        </w:rPr>
        <w:t>BMC Psychiatry</w:t>
      </w:r>
      <w:r w:rsidRPr="003B3CAF">
        <w:rPr>
          <w:noProof/>
        </w:rPr>
        <w:t xml:space="preserve"> 17(1): 271.</w:t>
      </w:r>
    </w:p>
    <w:p w14:paraId="6BF8CBC4" w14:textId="77777777" w:rsidR="0083335D" w:rsidRPr="003B3CAF" w:rsidRDefault="0083335D" w:rsidP="00647A62">
      <w:pPr>
        <w:pStyle w:val="Excluded"/>
        <w:rPr>
          <w:noProof/>
        </w:rPr>
      </w:pPr>
      <w:r w:rsidRPr="003B3CAF">
        <w:rPr>
          <w:noProof/>
        </w:rPr>
        <w:t xml:space="preserve">Coyle ME, Smith CA, Peat B (2012) Cephalic version by moxibustion for breech presentation. </w:t>
      </w:r>
      <w:r w:rsidRPr="003B3CAF">
        <w:rPr>
          <w:i/>
          <w:noProof/>
        </w:rPr>
        <w:t>Cochrane Database Syst Rev</w:t>
      </w:r>
      <w:r w:rsidRPr="003B3CAF">
        <w:rPr>
          <w:noProof/>
        </w:rPr>
        <w:t>(5): CD003928.</w:t>
      </w:r>
    </w:p>
    <w:p w14:paraId="42AE16B0" w14:textId="77777777" w:rsidR="0083335D" w:rsidRPr="003B3CAF" w:rsidRDefault="0083335D" w:rsidP="00647A62">
      <w:pPr>
        <w:pStyle w:val="Excluded"/>
        <w:rPr>
          <w:noProof/>
        </w:rPr>
      </w:pPr>
      <w:r w:rsidRPr="003B3CAF">
        <w:rPr>
          <w:noProof/>
        </w:rPr>
        <w:t xml:space="preserve">Effati-Daryani F, Mohammad-Alizadeh-Charandabi S, Mirghafourvand M et al (2018) Effect of lavender cream with or without footbath on sleep quality and fatigue in pregnancy and postpartum: a randomized controlled trial. </w:t>
      </w:r>
      <w:r w:rsidRPr="003B3CAF">
        <w:rPr>
          <w:i/>
          <w:noProof/>
        </w:rPr>
        <w:t>Women Health</w:t>
      </w:r>
      <w:r w:rsidRPr="003B3CAF">
        <w:rPr>
          <w:noProof/>
        </w:rPr>
        <w:t xml:space="preserve"> 58(10): 1179-91.</w:t>
      </w:r>
    </w:p>
    <w:p w14:paraId="2BA93AC6" w14:textId="77777777" w:rsidR="0083335D" w:rsidRPr="003B3CAF" w:rsidRDefault="0083335D" w:rsidP="00647A62">
      <w:pPr>
        <w:pStyle w:val="Excluded"/>
        <w:rPr>
          <w:noProof/>
        </w:rPr>
      </w:pPr>
      <w:r w:rsidRPr="003B3CAF">
        <w:rPr>
          <w:noProof/>
        </w:rPr>
        <w:t xml:space="preserve">Emami-Sahebi A, Elyasi F, Yazdani-Charati J et al (2018) Psychological interventions for nausea and vomiting of pregnancy: A systematic review. </w:t>
      </w:r>
      <w:r w:rsidRPr="003B3CAF">
        <w:rPr>
          <w:i/>
          <w:noProof/>
        </w:rPr>
        <w:t>Taiwan J Obstet Gynecol</w:t>
      </w:r>
      <w:r w:rsidRPr="003B3CAF">
        <w:rPr>
          <w:noProof/>
        </w:rPr>
        <w:t xml:space="preserve"> 57(5): 644-49.</w:t>
      </w:r>
    </w:p>
    <w:p w14:paraId="164099CB" w14:textId="77777777" w:rsidR="0083335D" w:rsidRPr="003B3CAF" w:rsidRDefault="0083335D" w:rsidP="00647A62">
      <w:pPr>
        <w:pStyle w:val="Excluded"/>
        <w:rPr>
          <w:noProof/>
        </w:rPr>
      </w:pPr>
      <w:r w:rsidRPr="003B3CAF">
        <w:rPr>
          <w:noProof/>
        </w:rPr>
        <w:t xml:space="preserve">Garcia-Mochon L, Martin JJ, Aranda-Regules JM et al (2015) Cost effectiveness of using moxibustion to correct non-vertex presentation. </w:t>
      </w:r>
      <w:r w:rsidRPr="003B3CAF">
        <w:rPr>
          <w:i/>
          <w:noProof/>
        </w:rPr>
        <w:t>Acupunct Med</w:t>
      </w:r>
      <w:r w:rsidRPr="003B3CAF">
        <w:rPr>
          <w:noProof/>
        </w:rPr>
        <w:t xml:space="preserve"> 33(2): 136-41.</w:t>
      </w:r>
    </w:p>
    <w:p w14:paraId="4758CEBF" w14:textId="77777777" w:rsidR="0083335D" w:rsidRPr="003B3CAF" w:rsidRDefault="0083335D" w:rsidP="00647A62">
      <w:pPr>
        <w:pStyle w:val="Excluded"/>
        <w:rPr>
          <w:noProof/>
        </w:rPr>
      </w:pPr>
      <w:r w:rsidRPr="003B3CAF">
        <w:rPr>
          <w:noProof/>
        </w:rPr>
        <w:t xml:space="preserve">Hensel KL, Roane BM, Chaphekar AV et al (2016) PROMOTE Study: Safety of osteopathic manipulative treatment during the third trimester by labor and delivery outcomes. </w:t>
      </w:r>
      <w:r w:rsidRPr="003B3CAF">
        <w:rPr>
          <w:i/>
          <w:noProof/>
        </w:rPr>
        <w:t>J Am Osteopath Assoc</w:t>
      </w:r>
      <w:r w:rsidRPr="003B3CAF">
        <w:rPr>
          <w:noProof/>
        </w:rPr>
        <w:t xml:space="preserve"> 116(11): 698-703.</w:t>
      </w:r>
    </w:p>
    <w:p w14:paraId="35005299" w14:textId="77777777" w:rsidR="0083335D" w:rsidRPr="003B3CAF" w:rsidRDefault="0083335D" w:rsidP="00647A62">
      <w:pPr>
        <w:pStyle w:val="Excluded"/>
        <w:rPr>
          <w:noProof/>
        </w:rPr>
      </w:pPr>
      <w:r w:rsidRPr="003B3CAF">
        <w:rPr>
          <w:noProof/>
        </w:rPr>
        <w:t xml:space="preserve">Joulaeerad N, Ozgoli G, Hajimehdipoor H et al (2018) Effect of aromatherapy with peppermint oil on the severity of nausea and vomiting in pregnancy: a single-blind, randomized, placebo-controlled trial. </w:t>
      </w:r>
      <w:r w:rsidRPr="003B3CAF">
        <w:rPr>
          <w:i/>
          <w:noProof/>
        </w:rPr>
        <w:t>J Reprod Infertil</w:t>
      </w:r>
      <w:r w:rsidRPr="003B3CAF">
        <w:rPr>
          <w:noProof/>
        </w:rPr>
        <w:t xml:space="preserve"> 19(1): 32-38.</w:t>
      </w:r>
    </w:p>
    <w:p w14:paraId="686D8FEC" w14:textId="77777777" w:rsidR="0083335D" w:rsidRPr="003B3CAF" w:rsidRDefault="0083335D" w:rsidP="00647A62">
      <w:pPr>
        <w:pStyle w:val="Excluded"/>
        <w:rPr>
          <w:noProof/>
        </w:rPr>
      </w:pPr>
      <w:r w:rsidRPr="003B3CAF">
        <w:rPr>
          <w:noProof/>
        </w:rPr>
        <w:t xml:space="preserve">Liu YH, Lee CS, Yu CH et al (2016) Effects of music listening on stress, anxiety, and sleep quality for sleep-disturbed pregnant women. </w:t>
      </w:r>
      <w:r w:rsidRPr="003B3CAF">
        <w:rPr>
          <w:i/>
          <w:noProof/>
        </w:rPr>
        <w:t>Women Health</w:t>
      </w:r>
      <w:r w:rsidRPr="003B3CAF">
        <w:rPr>
          <w:noProof/>
        </w:rPr>
        <w:t xml:space="preserve"> 56(3): 296-311.</w:t>
      </w:r>
    </w:p>
    <w:p w14:paraId="4E37307E" w14:textId="77777777" w:rsidR="0083335D" w:rsidRPr="003B3CAF" w:rsidRDefault="0083335D" w:rsidP="00647A62">
      <w:pPr>
        <w:pStyle w:val="Excluded"/>
        <w:rPr>
          <w:noProof/>
        </w:rPr>
      </w:pPr>
      <w:r w:rsidRPr="003B3CAF">
        <w:rPr>
          <w:noProof/>
        </w:rPr>
        <w:t xml:space="preserve">Marc I, Toureche N, Ernst E et al (2011) Mind-body interventions during pregnancy for preventing or treating women's anxiety. </w:t>
      </w:r>
      <w:r w:rsidRPr="003B3CAF">
        <w:rPr>
          <w:i/>
          <w:noProof/>
        </w:rPr>
        <w:t>Cochrane Database Syst Rev</w:t>
      </w:r>
      <w:r w:rsidRPr="003B3CAF">
        <w:rPr>
          <w:noProof/>
        </w:rPr>
        <w:t>(7): CD007559.</w:t>
      </w:r>
    </w:p>
    <w:p w14:paraId="364C30DC" w14:textId="77777777" w:rsidR="0083335D" w:rsidRPr="003B3CAF" w:rsidRDefault="0083335D" w:rsidP="00647A62">
      <w:pPr>
        <w:pStyle w:val="Excluded"/>
        <w:rPr>
          <w:noProof/>
        </w:rPr>
      </w:pPr>
      <w:r w:rsidRPr="003B3CAF">
        <w:rPr>
          <w:noProof/>
        </w:rPr>
        <w:t xml:space="preserve">Mirghafourvand M, Sehhati Shafaie F, Mohammad-Alizadeh-Charandabi S et al (2016) Effect of vocalization of the Holy Quran with and without translation on pregnancy outcomes: a randomized clinical trial. </w:t>
      </w:r>
      <w:r w:rsidRPr="003B3CAF">
        <w:rPr>
          <w:i/>
          <w:noProof/>
        </w:rPr>
        <w:t>Iran Red Crescent Med J</w:t>
      </w:r>
      <w:r w:rsidRPr="003B3CAF">
        <w:rPr>
          <w:noProof/>
        </w:rPr>
        <w:t xml:space="preserve"> 18(9): e35421.</w:t>
      </w:r>
    </w:p>
    <w:p w14:paraId="23FB2EA8" w14:textId="77777777" w:rsidR="0083335D" w:rsidRPr="003B3CAF" w:rsidRDefault="0083335D" w:rsidP="00647A62">
      <w:pPr>
        <w:pStyle w:val="Excluded"/>
        <w:rPr>
          <w:noProof/>
        </w:rPr>
      </w:pPr>
      <w:r w:rsidRPr="003B3CAF">
        <w:rPr>
          <w:noProof/>
        </w:rPr>
        <w:t xml:space="preserve">Ozkan SA &amp; Rathfisch G (2018) The effect of relaxation exercises on sleep quality in pregnant women in the third trimester: A randomized controlled trial. </w:t>
      </w:r>
      <w:r w:rsidRPr="003B3CAF">
        <w:rPr>
          <w:i/>
          <w:noProof/>
        </w:rPr>
        <w:t>Complement Ther Clin Pract</w:t>
      </w:r>
      <w:r w:rsidRPr="003B3CAF">
        <w:rPr>
          <w:noProof/>
        </w:rPr>
        <w:t xml:space="preserve"> 32: 79-84.</w:t>
      </w:r>
    </w:p>
    <w:p w14:paraId="7639A87D" w14:textId="77777777" w:rsidR="0083335D" w:rsidRPr="003B3CAF" w:rsidRDefault="0083335D" w:rsidP="00647A62">
      <w:pPr>
        <w:pStyle w:val="Excluded"/>
        <w:rPr>
          <w:noProof/>
        </w:rPr>
      </w:pPr>
      <w:r w:rsidRPr="003B3CAF">
        <w:rPr>
          <w:noProof/>
        </w:rPr>
        <w:t xml:space="preserve">Park J, Sohn Y, White AR et al (2014) The safety of acupuncture during pregnancy: a systematic review. </w:t>
      </w:r>
      <w:r w:rsidRPr="003B3CAF">
        <w:rPr>
          <w:i/>
          <w:noProof/>
        </w:rPr>
        <w:t>Acupunct Med</w:t>
      </w:r>
      <w:r w:rsidRPr="003B3CAF">
        <w:rPr>
          <w:noProof/>
        </w:rPr>
        <w:t xml:space="preserve"> 32(3): 257-66.</w:t>
      </w:r>
    </w:p>
    <w:p w14:paraId="1D01ABDD" w14:textId="77777777" w:rsidR="0083335D" w:rsidRPr="003B3CAF" w:rsidRDefault="0083335D" w:rsidP="00647A62">
      <w:pPr>
        <w:pStyle w:val="Excluded"/>
        <w:rPr>
          <w:noProof/>
        </w:rPr>
      </w:pPr>
      <w:r w:rsidRPr="003B3CAF">
        <w:rPr>
          <w:noProof/>
        </w:rPr>
        <w:t xml:space="preserve">Sananes N, Roth GE, Aissi GA et al (2016) Acupuncture version of breech presentation: a randomized sham-controlled single-blinded trial. </w:t>
      </w:r>
      <w:r w:rsidRPr="003B3CAF">
        <w:rPr>
          <w:i/>
          <w:noProof/>
        </w:rPr>
        <w:t>Eur J Obstet Gynecol Reprod Biol</w:t>
      </w:r>
      <w:r w:rsidRPr="003B3CAF">
        <w:rPr>
          <w:noProof/>
        </w:rPr>
        <w:t xml:space="preserve"> 204: 24-30.</w:t>
      </w:r>
    </w:p>
    <w:p w14:paraId="642AF8DA" w14:textId="77777777" w:rsidR="0083335D" w:rsidRPr="003B3CAF" w:rsidRDefault="0083335D" w:rsidP="00647A62">
      <w:pPr>
        <w:pStyle w:val="Excluded"/>
        <w:rPr>
          <w:noProof/>
        </w:rPr>
      </w:pPr>
      <w:r w:rsidRPr="003B3CAF">
        <w:rPr>
          <w:noProof/>
        </w:rPr>
        <w:t xml:space="preserve">Smith CA, Shewamene Z, Galbally M et al (2019) The effect of complementary medicines and therapies on maternal anxiety and depression in pregnancy: A systematic review and meta-analysis. </w:t>
      </w:r>
      <w:r w:rsidRPr="003B3CAF">
        <w:rPr>
          <w:i/>
          <w:noProof/>
        </w:rPr>
        <w:t>J Affect Disord</w:t>
      </w:r>
      <w:r w:rsidRPr="003B3CAF">
        <w:rPr>
          <w:noProof/>
        </w:rPr>
        <w:t xml:space="preserve"> 245: 428-39.</w:t>
      </w:r>
    </w:p>
    <w:p w14:paraId="5F99AC8B" w14:textId="77777777" w:rsidR="0083335D" w:rsidRPr="003B3CAF" w:rsidRDefault="0083335D" w:rsidP="00647A62">
      <w:pPr>
        <w:pStyle w:val="Excluded"/>
        <w:rPr>
          <w:noProof/>
        </w:rPr>
      </w:pPr>
      <w:r w:rsidRPr="003B3CAF">
        <w:rPr>
          <w:noProof/>
        </w:rPr>
        <w:t xml:space="preserve">Soltanipour F, Delaram M, Taavoni S et al (2014) The effect of olive oil and the Saj® cream in prevention of striae gravidarum: A randomized controlled clinical trial. </w:t>
      </w:r>
      <w:r w:rsidRPr="003B3CAF">
        <w:rPr>
          <w:i/>
          <w:noProof/>
        </w:rPr>
        <w:t>Complementary Therapies in Medicine</w:t>
      </w:r>
      <w:r w:rsidRPr="003B3CAF">
        <w:rPr>
          <w:noProof/>
        </w:rPr>
        <w:t xml:space="preserve"> 22(2): 220-25.</w:t>
      </w:r>
    </w:p>
    <w:p w14:paraId="257D392C" w14:textId="77777777" w:rsidR="0083335D" w:rsidRPr="003B3CAF" w:rsidRDefault="0083335D" w:rsidP="00647A62">
      <w:pPr>
        <w:pStyle w:val="Excluded"/>
        <w:rPr>
          <w:noProof/>
        </w:rPr>
      </w:pPr>
      <w:r w:rsidRPr="003B3CAF">
        <w:rPr>
          <w:noProof/>
        </w:rPr>
        <w:t xml:space="preserve">Tragea C, Chrousos GP, Alexopoulos EC et al (2014) A randomized controlled trial of the effects of a stress management programme during pregnancy. </w:t>
      </w:r>
      <w:r w:rsidRPr="003B3CAF">
        <w:rPr>
          <w:i/>
          <w:noProof/>
        </w:rPr>
        <w:t>Complement Ther Med</w:t>
      </w:r>
      <w:r w:rsidRPr="003B3CAF">
        <w:rPr>
          <w:noProof/>
        </w:rPr>
        <w:t xml:space="preserve"> 22(2): 203-11.</w:t>
      </w:r>
    </w:p>
    <w:p w14:paraId="50071D4F" w14:textId="77777777" w:rsidR="0083335D" w:rsidRPr="003B3CAF" w:rsidRDefault="0083335D" w:rsidP="00647A62">
      <w:pPr>
        <w:pStyle w:val="Excluded"/>
        <w:rPr>
          <w:noProof/>
        </w:rPr>
      </w:pPr>
      <w:r w:rsidRPr="003B3CAF">
        <w:rPr>
          <w:noProof/>
        </w:rPr>
        <w:t xml:space="preserve">Van den Heuvel E, Goossens M, Vanderhaegen H et al (2016) Effect of acustimulation on nausea and vomiting and on hyperemesis in pregnancy: a systematic review of Western and Chinese literature. </w:t>
      </w:r>
      <w:r w:rsidRPr="003B3CAF">
        <w:rPr>
          <w:i/>
          <w:noProof/>
        </w:rPr>
        <w:t>BMC Complement Altern Med</w:t>
      </w:r>
      <w:r w:rsidRPr="003B3CAF">
        <w:rPr>
          <w:noProof/>
        </w:rPr>
        <w:t xml:space="preserve"> 16: 13.</w:t>
      </w:r>
    </w:p>
    <w:p w14:paraId="3BFC2EC0" w14:textId="77777777" w:rsidR="0083335D" w:rsidRPr="003B3CAF" w:rsidRDefault="0083335D" w:rsidP="00647A62">
      <w:pPr>
        <w:pStyle w:val="Excluded"/>
        <w:rPr>
          <w:noProof/>
        </w:rPr>
      </w:pPr>
      <w:r w:rsidRPr="003B3CAF">
        <w:rPr>
          <w:noProof/>
        </w:rPr>
        <w:t xml:space="preserve">Yavari Kia P, Safajou F, Shahnazi M et al (2014) The effect of lemon inhalation aromatherapy on nausea and vomiting of pregnancy: a double-blinded, randomized, controlled clinical trial. </w:t>
      </w:r>
      <w:r w:rsidRPr="003B3CAF">
        <w:rPr>
          <w:i/>
          <w:noProof/>
        </w:rPr>
        <w:t>Iran Red Crescent Med J</w:t>
      </w:r>
      <w:r w:rsidRPr="003B3CAF">
        <w:rPr>
          <w:noProof/>
        </w:rPr>
        <w:t xml:space="preserve"> 16(3): e14360.</w:t>
      </w:r>
    </w:p>
    <w:p w14:paraId="549A476D" w14:textId="77777777" w:rsidR="0083335D" w:rsidRPr="003B3CAF" w:rsidRDefault="0083335D" w:rsidP="00647A62">
      <w:pPr>
        <w:pStyle w:val="Excluded"/>
        <w:rPr>
          <w:noProof/>
        </w:rPr>
      </w:pPr>
      <w:r w:rsidRPr="003B3CAF">
        <w:rPr>
          <w:noProof/>
        </w:rPr>
        <w:t xml:space="preserve">Zahra M, Fateme B, Fatemeh MK et al (2019) The effect of Benson’s muscle relaxation technique on severity of pregnancy nausea. </w:t>
      </w:r>
      <w:r w:rsidRPr="003B3CAF">
        <w:rPr>
          <w:i/>
          <w:noProof/>
        </w:rPr>
        <w:t>Electronic Journal of General Medicine</w:t>
      </w:r>
      <w:r w:rsidRPr="003B3CAF">
        <w:rPr>
          <w:noProof/>
        </w:rPr>
        <w:t xml:space="preserve"> 16(2).</w:t>
      </w:r>
    </w:p>
    <w:p w14:paraId="43412E18" w14:textId="77777777" w:rsidR="00647A62" w:rsidRDefault="00647A62" w:rsidP="00647A62">
      <w:pPr>
        <w:pStyle w:val="Heading5"/>
        <w:rPr>
          <w:noProof/>
        </w:rPr>
      </w:pPr>
      <w:r>
        <w:rPr>
          <w:noProof/>
        </w:rPr>
        <w:t>Narrative review</w:t>
      </w:r>
    </w:p>
    <w:p w14:paraId="3246B115" w14:textId="77777777" w:rsidR="00220DCC" w:rsidRPr="000F7E94" w:rsidRDefault="00220DCC" w:rsidP="00220DCC">
      <w:pPr>
        <w:pStyle w:val="Excluded"/>
        <w:rPr>
          <w:noProof/>
        </w:rPr>
      </w:pPr>
      <w:r w:rsidRPr="000F7E94">
        <w:rPr>
          <w:noProof/>
        </w:rPr>
        <w:t xml:space="preserve">Adams J, Steel A, Frawley J et al (2017) Substantial out-of-pocket expenditure on maternity care practitioner consultations and treatments during pregnancy: estimates from a nationally-representative sample of pregnant women in Australia. </w:t>
      </w:r>
      <w:r w:rsidRPr="000F7E94">
        <w:rPr>
          <w:i/>
          <w:noProof/>
        </w:rPr>
        <w:t>BMC Pregnancy Childbirth</w:t>
      </w:r>
      <w:r w:rsidRPr="000F7E94">
        <w:rPr>
          <w:noProof/>
        </w:rPr>
        <w:t xml:space="preserve"> 17(1): 114.</w:t>
      </w:r>
    </w:p>
    <w:p w14:paraId="5D0449FE" w14:textId="77777777" w:rsidR="00220DCC" w:rsidRPr="003B3CAF" w:rsidRDefault="00220DCC" w:rsidP="00220DCC">
      <w:pPr>
        <w:pStyle w:val="Excluded"/>
        <w:rPr>
          <w:noProof/>
        </w:rPr>
      </w:pPr>
      <w:r w:rsidRPr="003B3CAF">
        <w:rPr>
          <w:noProof/>
        </w:rPr>
        <w:t xml:space="preserve">Ahmed M, Hwang JH, Choi S et al (2017) Safety classification of herbal medicines used among pregnant women in Asian countries: a systematic review. </w:t>
      </w:r>
      <w:r w:rsidRPr="003B3CAF">
        <w:rPr>
          <w:i/>
          <w:noProof/>
        </w:rPr>
        <w:t>BMC Complement Altern Med</w:t>
      </w:r>
      <w:r w:rsidRPr="003B3CAF">
        <w:rPr>
          <w:noProof/>
        </w:rPr>
        <w:t xml:space="preserve"> 17(1): 489.</w:t>
      </w:r>
    </w:p>
    <w:p w14:paraId="08978D89" w14:textId="478311AC" w:rsidR="00220DCC" w:rsidRPr="000F7E94" w:rsidRDefault="00220DCC" w:rsidP="00220DCC">
      <w:pPr>
        <w:pStyle w:val="Excluded"/>
        <w:rPr>
          <w:noProof/>
        </w:rPr>
      </w:pPr>
      <w:r w:rsidRPr="000F7E94">
        <w:rPr>
          <w:noProof/>
        </w:rPr>
        <w:t xml:space="preserve">Babbar S, Williams KB, Maulik D (2017) Complementary and alternative medicine use in modern obstetrics: a survey of the central association of obstetricians &amp; gynecologists members. </w:t>
      </w:r>
      <w:r w:rsidRPr="000F7E94">
        <w:rPr>
          <w:i/>
          <w:noProof/>
        </w:rPr>
        <w:t>J Evid Based Complementary Altern Med</w:t>
      </w:r>
      <w:r w:rsidRPr="000F7E94">
        <w:rPr>
          <w:noProof/>
        </w:rPr>
        <w:t xml:space="preserve"> 22(3): 429-35.</w:t>
      </w:r>
    </w:p>
    <w:p w14:paraId="391D88B4" w14:textId="4CDDD4BF" w:rsidR="00220DCC" w:rsidRPr="003B3CAF" w:rsidRDefault="00220DCC" w:rsidP="00220DCC">
      <w:pPr>
        <w:pStyle w:val="Excluded"/>
        <w:rPr>
          <w:noProof/>
        </w:rPr>
      </w:pPr>
      <w:r w:rsidRPr="003B3CAF">
        <w:rPr>
          <w:noProof/>
        </w:rPr>
        <w:t xml:space="preserve">Barenys M, Masjosthusmann S, Fritsche E (2017) Is Intake of flavonoid-based food supplements during pregnancy safe for the developing child? a literature review. </w:t>
      </w:r>
      <w:r w:rsidRPr="003B3CAF">
        <w:rPr>
          <w:i/>
          <w:noProof/>
        </w:rPr>
        <w:t>Curr Drug Targets</w:t>
      </w:r>
      <w:r w:rsidRPr="003B3CAF">
        <w:rPr>
          <w:noProof/>
        </w:rPr>
        <w:t xml:space="preserve"> 18(2): 196-231.</w:t>
      </w:r>
    </w:p>
    <w:p w14:paraId="3D122341" w14:textId="77777777" w:rsidR="00220DCC" w:rsidRPr="000F7E94" w:rsidRDefault="00220DCC" w:rsidP="00220DCC">
      <w:pPr>
        <w:pStyle w:val="Excluded"/>
        <w:rPr>
          <w:noProof/>
        </w:rPr>
      </w:pPr>
      <w:r w:rsidRPr="000F7E94">
        <w:rPr>
          <w:noProof/>
        </w:rPr>
        <w:t xml:space="preserve">Barnes LAJ, Barclay L, McCaffery K et al (2018) Complementary medicine products used in pregnancy and lactation and an examination of the information sources accessed pertaining to maternal health literacy: a systematic review of qualitative studies. </w:t>
      </w:r>
      <w:r w:rsidRPr="000F7E94">
        <w:rPr>
          <w:i/>
          <w:noProof/>
        </w:rPr>
        <w:t>BMC Complement Altern Med</w:t>
      </w:r>
      <w:r w:rsidRPr="000F7E94">
        <w:rPr>
          <w:noProof/>
        </w:rPr>
        <w:t xml:space="preserve"> 18(1): 229.</w:t>
      </w:r>
    </w:p>
    <w:p w14:paraId="7BDF417D" w14:textId="77777777" w:rsidR="00220DCC" w:rsidRPr="000F7E94" w:rsidRDefault="00220DCC" w:rsidP="00220DCC">
      <w:pPr>
        <w:pStyle w:val="Excluded"/>
        <w:rPr>
          <w:noProof/>
        </w:rPr>
      </w:pPr>
      <w:r w:rsidRPr="000F7E94">
        <w:rPr>
          <w:noProof/>
        </w:rPr>
        <w:t xml:space="preserve">Barnes LAJ, Barclay L, McCaffery K et al (2019a) Complementary medicine products: Information sources, perceived benefits and maternal health literacy. </w:t>
      </w:r>
      <w:r w:rsidRPr="000F7E94">
        <w:rPr>
          <w:i/>
          <w:noProof/>
        </w:rPr>
        <w:t>Women Birth</w:t>
      </w:r>
      <w:r w:rsidRPr="000F7E94">
        <w:rPr>
          <w:noProof/>
        </w:rPr>
        <w:t xml:space="preserve"> 32(6): 493-520.</w:t>
      </w:r>
    </w:p>
    <w:p w14:paraId="3EE04030" w14:textId="77777777" w:rsidR="00220DCC" w:rsidRPr="000F7E94" w:rsidRDefault="00220DCC" w:rsidP="00220DCC">
      <w:pPr>
        <w:pStyle w:val="Excluded"/>
        <w:rPr>
          <w:noProof/>
        </w:rPr>
      </w:pPr>
      <w:r w:rsidRPr="000F7E94">
        <w:rPr>
          <w:noProof/>
        </w:rPr>
        <w:t xml:space="preserve">Barnes LAJ, Barclay L, McCaffery K et al (2019b) Women's health literacy and the complex decision-making process to use complementary medicine products in pregnancy and lactation. </w:t>
      </w:r>
      <w:r w:rsidRPr="000F7E94">
        <w:rPr>
          <w:i/>
          <w:noProof/>
        </w:rPr>
        <w:t>Health Expect</w:t>
      </w:r>
      <w:r w:rsidRPr="000F7E94">
        <w:rPr>
          <w:noProof/>
        </w:rPr>
        <w:t xml:space="preserve"> 22(5): 1013-27.</w:t>
      </w:r>
    </w:p>
    <w:p w14:paraId="3C0B3AF1" w14:textId="77777777" w:rsidR="00220DCC" w:rsidRPr="003B3CAF" w:rsidRDefault="00220DCC" w:rsidP="00220DCC">
      <w:pPr>
        <w:pStyle w:val="Excluded"/>
        <w:rPr>
          <w:noProof/>
        </w:rPr>
      </w:pPr>
      <w:r w:rsidRPr="003B3CAF">
        <w:rPr>
          <w:noProof/>
        </w:rPr>
        <w:t xml:space="preserve">Belica AL, Ćetković NB, Milić NB et al (2017) Herbal therapy in pregnancy - what to expect when you expect? </w:t>
      </w:r>
      <w:r w:rsidRPr="003B3CAF">
        <w:rPr>
          <w:i/>
          <w:noProof/>
        </w:rPr>
        <w:t>Natural Product Comm</w:t>
      </w:r>
      <w:r w:rsidRPr="003B3CAF">
        <w:rPr>
          <w:noProof/>
        </w:rPr>
        <w:t xml:space="preserve"> 12(12): 1957-69.</w:t>
      </w:r>
    </w:p>
    <w:p w14:paraId="15E110A9" w14:textId="77777777" w:rsidR="00220DCC" w:rsidRPr="000F7E94" w:rsidRDefault="00220DCC" w:rsidP="00220DCC">
      <w:pPr>
        <w:pStyle w:val="Excluded"/>
        <w:rPr>
          <w:noProof/>
        </w:rPr>
      </w:pPr>
      <w:r w:rsidRPr="000F7E94">
        <w:rPr>
          <w:noProof/>
        </w:rPr>
        <w:t xml:space="preserve">Bowman D, Steel A, Adams J et al (2014) The characteristics of women using different forms of botanical medicines to manage pregnancy-related health conditions: A preliminary cross-sectional analysis. </w:t>
      </w:r>
      <w:r w:rsidRPr="000F7E94">
        <w:rPr>
          <w:i/>
          <w:noProof/>
        </w:rPr>
        <w:t>Advances in Integrative Medicine</w:t>
      </w:r>
      <w:r w:rsidRPr="000F7E94">
        <w:rPr>
          <w:noProof/>
        </w:rPr>
        <w:t xml:space="preserve"> 1(3): 138-43.</w:t>
      </w:r>
    </w:p>
    <w:p w14:paraId="7648E674" w14:textId="77777777" w:rsidR="00220DCC" w:rsidRPr="003B3CAF" w:rsidRDefault="00220DCC" w:rsidP="00220DCC">
      <w:pPr>
        <w:pStyle w:val="Excluded"/>
        <w:rPr>
          <w:noProof/>
        </w:rPr>
      </w:pPr>
      <w:r w:rsidRPr="003B3CAF">
        <w:rPr>
          <w:noProof/>
        </w:rPr>
        <w:t xml:space="preserve">Dante G, Bellei G, Neri I et al (2014) Herbal therapies in pregnancy: what works? </w:t>
      </w:r>
      <w:r w:rsidRPr="003B3CAF">
        <w:rPr>
          <w:i/>
          <w:noProof/>
        </w:rPr>
        <w:t>Curr Opin Obstet Gynecol</w:t>
      </w:r>
      <w:r w:rsidRPr="003B3CAF">
        <w:rPr>
          <w:noProof/>
        </w:rPr>
        <w:t xml:space="preserve"> 26(2): 83-91.</w:t>
      </w:r>
    </w:p>
    <w:p w14:paraId="65BDDFC8" w14:textId="77777777" w:rsidR="00220DCC" w:rsidRPr="000F7E94" w:rsidRDefault="00220DCC" w:rsidP="00220DCC">
      <w:pPr>
        <w:pStyle w:val="Excluded"/>
        <w:rPr>
          <w:noProof/>
        </w:rPr>
      </w:pPr>
      <w:r w:rsidRPr="000F7E94">
        <w:rPr>
          <w:noProof/>
        </w:rPr>
        <w:t xml:space="preserve">Frawley J, Adams J, Broom A et al (2014) Majority of women are influenced by nonprofessional information sources when deciding to consult a complementary and alternative medicine practitioner during pregnancy. </w:t>
      </w:r>
      <w:r w:rsidRPr="000F7E94">
        <w:rPr>
          <w:i/>
          <w:noProof/>
        </w:rPr>
        <w:t>J Altern Complement Med</w:t>
      </w:r>
      <w:r w:rsidRPr="000F7E94">
        <w:rPr>
          <w:noProof/>
        </w:rPr>
        <w:t xml:space="preserve"> 20(7): 571-7.</w:t>
      </w:r>
    </w:p>
    <w:p w14:paraId="403EEE5F" w14:textId="77777777" w:rsidR="00220DCC" w:rsidRPr="000F7E94" w:rsidRDefault="00220DCC" w:rsidP="00220DCC">
      <w:pPr>
        <w:pStyle w:val="Excluded"/>
        <w:rPr>
          <w:noProof/>
        </w:rPr>
      </w:pPr>
      <w:r w:rsidRPr="000F7E94">
        <w:rPr>
          <w:noProof/>
        </w:rPr>
        <w:t xml:space="preserve">Frawley J, Sibbritt D, Broom A et al (2016a) Complementary and alternative medicine practitioner use prior to pregnancy predicts use during pregnancy. </w:t>
      </w:r>
      <w:r w:rsidRPr="000F7E94">
        <w:rPr>
          <w:i/>
          <w:noProof/>
        </w:rPr>
        <w:t>Women Health</w:t>
      </w:r>
      <w:r w:rsidRPr="000F7E94">
        <w:rPr>
          <w:noProof/>
        </w:rPr>
        <w:t xml:space="preserve"> 56(8): 926-39.</w:t>
      </w:r>
    </w:p>
    <w:p w14:paraId="494B8FDF" w14:textId="77777777" w:rsidR="00220DCC" w:rsidRPr="000F7E94" w:rsidRDefault="00220DCC" w:rsidP="00220DCC">
      <w:pPr>
        <w:pStyle w:val="Excluded"/>
        <w:rPr>
          <w:noProof/>
        </w:rPr>
      </w:pPr>
      <w:r w:rsidRPr="000F7E94">
        <w:rPr>
          <w:noProof/>
        </w:rPr>
        <w:t xml:space="preserve">Frawley J, Sundberg T, Steel A et al (2016b) Prevalence and characteristics of women who consult with osteopathic practitioners during pregnancy; a report from the Australian Longitudinal Study on Women's Health (ALSWH). </w:t>
      </w:r>
      <w:r w:rsidRPr="000F7E94">
        <w:rPr>
          <w:i/>
          <w:noProof/>
        </w:rPr>
        <w:t>J Bodyw Mov Ther</w:t>
      </w:r>
      <w:r w:rsidRPr="000F7E94">
        <w:rPr>
          <w:noProof/>
        </w:rPr>
        <w:t xml:space="preserve"> 20(1): 168-72.</w:t>
      </w:r>
    </w:p>
    <w:p w14:paraId="72DB4449" w14:textId="77777777" w:rsidR="00220DCC" w:rsidRPr="003B3CAF" w:rsidRDefault="00220DCC" w:rsidP="00220DCC">
      <w:pPr>
        <w:pStyle w:val="Excluded"/>
        <w:rPr>
          <w:noProof/>
        </w:rPr>
      </w:pPr>
      <w:r w:rsidRPr="003B3CAF">
        <w:rPr>
          <w:noProof/>
        </w:rPr>
        <w:t xml:space="preserve">Ghouri F, Hollywood A, Ryan K (2018) A systematic review of non-antibiotic measures for the prevention of urinary tract infections in pregnancy. </w:t>
      </w:r>
      <w:r w:rsidRPr="003B3CAF">
        <w:rPr>
          <w:i/>
          <w:noProof/>
        </w:rPr>
        <w:t>BMC Pregnancy Childbirth</w:t>
      </w:r>
      <w:r w:rsidRPr="003B3CAF">
        <w:rPr>
          <w:noProof/>
        </w:rPr>
        <w:t xml:space="preserve"> 18(1): 99.</w:t>
      </w:r>
    </w:p>
    <w:p w14:paraId="60D7A266" w14:textId="77777777" w:rsidR="00220DCC" w:rsidRPr="000F7E94" w:rsidRDefault="00220DCC" w:rsidP="00220DCC">
      <w:pPr>
        <w:pStyle w:val="Excluded"/>
        <w:rPr>
          <w:noProof/>
        </w:rPr>
      </w:pPr>
      <w:r w:rsidRPr="000F7E94">
        <w:rPr>
          <w:noProof/>
        </w:rPr>
        <w:t xml:space="preserve">Gilmartin CE, Vo-Tran TH, Leung L (2018) Complementary medicines in pregnancy: recommendations and information sources of healthcare professionals in Australia. </w:t>
      </w:r>
      <w:r w:rsidRPr="000F7E94">
        <w:rPr>
          <w:i/>
          <w:noProof/>
        </w:rPr>
        <w:t>Int J Clin Pharm</w:t>
      </w:r>
      <w:r w:rsidRPr="000F7E94">
        <w:rPr>
          <w:noProof/>
        </w:rPr>
        <w:t xml:space="preserve"> 40(2): 421-27.</w:t>
      </w:r>
    </w:p>
    <w:p w14:paraId="4B7E02E3" w14:textId="77777777" w:rsidR="00220DCC" w:rsidRPr="003B3CAF" w:rsidRDefault="00220DCC" w:rsidP="00220DCC">
      <w:pPr>
        <w:pStyle w:val="Excluded"/>
        <w:rPr>
          <w:noProof/>
        </w:rPr>
      </w:pPr>
      <w:r w:rsidRPr="003B3CAF">
        <w:rPr>
          <w:noProof/>
        </w:rPr>
        <w:t xml:space="preserve">Khorasani F, Aryan H, Sobhi A et al (2020) A systematic review of the efficacy of alternative medicine in the treatment of nausea and vomiting of pregnancy. </w:t>
      </w:r>
      <w:r w:rsidRPr="003B3CAF">
        <w:rPr>
          <w:i/>
          <w:noProof/>
        </w:rPr>
        <w:t>J Obstet Gynaecol</w:t>
      </w:r>
      <w:r w:rsidRPr="003B3CAF">
        <w:rPr>
          <w:noProof/>
        </w:rPr>
        <w:t xml:space="preserve"> 40(1): 10-19.</w:t>
      </w:r>
    </w:p>
    <w:p w14:paraId="3C41A485" w14:textId="77777777" w:rsidR="00220DCC" w:rsidRPr="000F7E94" w:rsidRDefault="00220DCC" w:rsidP="00220DCC">
      <w:pPr>
        <w:pStyle w:val="Excluded"/>
        <w:rPr>
          <w:noProof/>
        </w:rPr>
      </w:pPr>
      <w:r w:rsidRPr="000F7E94">
        <w:rPr>
          <w:noProof/>
        </w:rPr>
        <w:t xml:space="preserve">Mollart L, Stulz V, Foureur M (2019) Midwives' personal views and beliefs about complementary and alternative medicine (CAM): A national survey. </w:t>
      </w:r>
      <w:r w:rsidRPr="000F7E94">
        <w:rPr>
          <w:i/>
          <w:noProof/>
        </w:rPr>
        <w:t>Complement Ther Clin Pract</w:t>
      </w:r>
      <w:r w:rsidRPr="000F7E94">
        <w:rPr>
          <w:noProof/>
        </w:rPr>
        <w:t xml:space="preserve"> 34: 235-39.</w:t>
      </w:r>
    </w:p>
    <w:p w14:paraId="3D5144EE" w14:textId="77777777" w:rsidR="00220DCC" w:rsidRPr="003B3CAF" w:rsidRDefault="00220DCC" w:rsidP="00220DCC">
      <w:pPr>
        <w:pStyle w:val="Excluded"/>
        <w:rPr>
          <w:noProof/>
        </w:rPr>
      </w:pPr>
      <w:r w:rsidRPr="003B3CAF">
        <w:rPr>
          <w:noProof/>
        </w:rPr>
        <w:t xml:space="preserve">Munoz Balbontin Y, Stewart D, Shetty A et al (2019) Herbal medicinal product use during pregnancy and the postnatal period: a systematic review. </w:t>
      </w:r>
      <w:r w:rsidRPr="003B3CAF">
        <w:rPr>
          <w:i/>
          <w:noProof/>
        </w:rPr>
        <w:t>Obstet Gynecol</w:t>
      </w:r>
      <w:r w:rsidRPr="003B3CAF">
        <w:rPr>
          <w:noProof/>
        </w:rPr>
        <w:t xml:space="preserve"> 133(5): 920-32.</w:t>
      </w:r>
    </w:p>
    <w:p w14:paraId="71CE244B" w14:textId="77777777" w:rsidR="00220DCC" w:rsidRPr="003B3CAF" w:rsidRDefault="00220DCC" w:rsidP="00220DCC">
      <w:pPr>
        <w:pStyle w:val="Excluded"/>
        <w:rPr>
          <w:noProof/>
        </w:rPr>
      </w:pPr>
      <w:r w:rsidRPr="003B3CAF">
        <w:rPr>
          <w:noProof/>
        </w:rPr>
        <w:t xml:space="preserve">O'Donnell A, McParlin C, Robson SC et al (2016) Treatments for hyperemesis gravidarum and nausea and vomiting in pregnancy: a systematic review and economic assessment. </w:t>
      </w:r>
      <w:r w:rsidRPr="003B3CAF">
        <w:rPr>
          <w:i/>
          <w:noProof/>
        </w:rPr>
        <w:t>Health Technol Assess</w:t>
      </w:r>
      <w:r w:rsidRPr="003B3CAF">
        <w:rPr>
          <w:noProof/>
        </w:rPr>
        <w:t xml:space="preserve"> 20(74): 1-268.</w:t>
      </w:r>
    </w:p>
    <w:p w14:paraId="0C53362E" w14:textId="77777777" w:rsidR="00220DCC" w:rsidRPr="003B3CAF" w:rsidRDefault="00220DCC" w:rsidP="00220DCC">
      <w:pPr>
        <w:pStyle w:val="Excluded"/>
        <w:rPr>
          <w:noProof/>
        </w:rPr>
      </w:pPr>
      <w:r w:rsidRPr="003B3CAF">
        <w:rPr>
          <w:noProof/>
        </w:rPr>
        <w:t xml:space="preserve">Ozgoli G &amp; Saei Ghare Naz M (2018) Effects of complementary medicine on nausea and vomiting in pregnancy: a systematic review. </w:t>
      </w:r>
      <w:r w:rsidRPr="003B3CAF">
        <w:rPr>
          <w:i/>
          <w:noProof/>
        </w:rPr>
        <w:t>Int J Prev Med</w:t>
      </w:r>
      <w:r w:rsidRPr="003B3CAF">
        <w:rPr>
          <w:noProof/>
        </w:rPr>
        <w:t xml:space="preserve"> 9: 75.</w:t>
      </w:r>
    </w:p>
    <w:p w14:paraId="6F522999" w14:textId="77777777" w:rsidR="00220DCC" w:rsidRPr="000F7E94" w:rsidRDefault="00220DCC" w:rsidP="00220DCC">
      <w:pPr>
        <w:pStyle w:val="Excluded"/>
        <w:rPr>
          <w:noProof/>
        </w:rPr>
      </w:pPr>
      <w:r w:rsidRPr="000F7E94">
        <w:rPr>
          <w:noProof/>
        </w:rPr>
        <w:t xml:space="preserve">Peng W, Lauche R, Frawley J et al (2018) Utilization of complementary and alternative medicine and conventional medicine for headache or migraine during pregnancy: A cross-sectional survey of 1,835 pregnant women. </w:t>
      </w:r>
      <w:r w:rsidRPr="000F7E94">
        <w:rPr>
          <w:i/>
          <w:noProof/>
        </w:rPr>
        <w:t>Complement Ther Med</w:t>
      </w:r>
      <w:r w:rsidRPr="000F7E94">
        <w:rPr>
          <w:noProof/>
        </w:rPr>
        <w:t xml:space="preserve"> 41: 192-95.</w:t>
      </w:r>
    </w:p>
    <w:p w14:paraId="3E12B6D6" w14:textId="77777777" w:rsidR="00220DCC" w:rsidRPr="000F7E94" w:rsidRDefault="00220DCC" w:rsidP="00220DCC">
      <w:pPr>
        <w:pStyle w:val="Excluded"/>
        <w:rPr>
          <w:noProof/>
        </w:rPr>
      </w:pPr>
      <w:r w:rsidRPr="000F7E94">
        <w:rPr>
          <w:noProof/>
        </w:rPr>
        <w:t xml:space="preserve">Sibbritt DW, Catling CJ, Adams J et al (2014) The self-prescribed use of aromatherapy oils by pregnant women. </w:t>
      </w:r>
      <w:r w:rsidRPr="000F7E94">
        <w:rPr>
          <w:i/>
          <w:noProof/>
        </w:rPr>
        <w:t>Women Birth</w:t>
      </w:r>
      <w:r w:rsidRPr="000F7E94">
        <w:rPr>
          <w:noProof/>
        </w:rPr>
        <w:t xml:space="preserve"> 27(1): 41-5.</w:t>
      </w:r>
    </w:p>
    <w:p w14:paraId="6EFD0B14" w14:textId="77777777" w:rsidR="00220DCC" w:rsidRPr="000F7E94" w:rsidRDefault="00220DCC" w:rsidP="00220DCC">
      <w:pPr>
        <w:pStyle w:val="Excluded"/>
        <w:rPr>
          <w:noProof/>
        </w:rPr>
      </w:pPr>
      <w:r w:rsidRPr="000F7E94">
        <w:rPr>
          <w:noProof/>
        </w:rPr>
        <w:t xml:space="preserve">Steel A (2016) Important considerations of the use of complementary and alternative medicine through pregnancy, labour and birth: an update based on recent Australian research. </w:t>
      </w:r>
      <w:r w:rsidRPr="000F7E94">
        <w:rPr>
          <w:i/>
          <w:noProof/>
        </w:rPr>
        <w:t>Aust J Herb Med</w:t>
      </w:r>
      <w:r w:rsidRPr="000F7E94">
        <w:rPr>
          <w:noProof/>
        </w:rPr>
        <w:t xml:space="preserve"> 28(2): 36-40.</w:t>
      </w:r>
    </w:p>
    <w:p w14:paraId="7C9EE836" w14:textId="77777777" w:rsidR="00220DCC" w:rsidRPr="000F7E94" w:rsidRDefault="00220DCC" w:rsidP="00220DCC">
      <w:pPr>
        <w:pStyle w:val="Excluded"/>
        <w:rPr>
          <w:noProof/>
        </w:rPr>
      </w:pPr>
      <w:r w:rsidRPr="000F7E94">
        <w:rPr>
          <w:noProof/>
        </w:rPr>
        <w:t xml:space="preserve">Steel A, Adams J, Sibbritt D et al (2014) Determinants of women consulting with a complementary and alternative medicine practitioner for pregnancy-related health conditions. </w:t>
      </w:r>
      <w:r w:rsidRPr="000F7E94">
        <w:rPr>
          <w:i/>
          <w:noProof/>
        </w:rPr>
        <w:t>Women Health</w:t>
      </w:r>
      <w:r w:rsidRPr="000F7E94">
        <w:rPr>
          <w:noProof/>
        </w:rPr>
        <w:t xml:space="preserve"> 54(2): 127-44.</w:t>
      </w:r>
    </w:p>
    <w:p w14:paraId="773F59D2" w14:textId="77777777" w:rsidR="00220DCC" w:rsidRPr="000F7E94" w:rsidRDefault="00220DCC" w:rsidP="00220DCC">
      <w:pPr>
        <w:pStyle w:val="Excluded"/>
        <w:rPr>
          <w:noProof/>
        </w:rPr>
      </w:pPr>
      <w:r w:rsidRPr="000F7E94">
        <w:rPr>
          <w:noProof/>
        </w:rPr>
        <w:t xml:space="preserve">Steel A, Hall H, Diezel H et al (2019) Filling the gaps in contemporary maternity care: The perceptions of complementary medicine practitioners providing care to women during pregnancy. </w:t>
      </w:r>
      <w:r w:rsidRPr="000F7E94">
        <w:rPr>
          <w:i/>
          <w:noProof/>
        </w:rPr>
        <w:t>Complement Ther Clin Pract</w:t>
      </w:r>
      <w:r w:rsidRPr="000F7E94">
        <w:rPr>
          <w:noProof/>
        </w:rPr>
        <w:t xml:space="preserve"> 34: 174-78.</w:t>
      </w:r>
    </w:p>
    <w:p w14:paraId="02D84952" w14:textId="77777777" w:rsidR="00647A62" w:rsidRDefault="00647A62" w:rsidP="00647A62">
      <w:pPr>
        <w:pStyle w:val="Heading5"/>
        <w:rPr>
          <w:noProof/>
        </w:rPr>
      </w:pPr>
      <w:r>
        <w:rPr>
          <w:noProof/>
        </w:rPr>
        <w:t>Does not answer research question</w:t>
      </w:r>
    </w:p>
    <w:p w14:paraId="3E817C1F" w14:textId="77777777" w:rsidR="00647A62" w:rsidRPr="003B3CAF" w:rsidRDefault="00647A62" w:rsidP="00647A62">
      <w:pPr>
        <w:pStyle w:val="Excluded"/>
        <w:rPr>
          <w:noProof/>
        </w:rPr>
      </w:pPr>
      <w:r w:rsidRPr="003B3CAF">
        <w:rPr>
          <w:noProof/>
        </w:rPr>
        <w:t xml:space="preserve">Boelig RC, Barton SJ, Saccone G et al (2018) Interventions for treating hyperemesis gravidarum: a Cochrane systematic review and meta-analysis. </w:t>
      </w:r>
      <w:r w:rsidRPr="003B3CAF">
        <w:rPr>
          <w:i/>
          <w:noProof/>
        </w:rPr>
        <w:t>J Matern Fetal Neonatal Med</w:t>
      </w:r>
      <w:r w:rsidRPr="003B3CAF">
        <w:rPr>
          <w:noProof/>
        </w:rPr>
        <w:t xml:space="preserve"> 31(18): 2492-505.</w:t>
      </w:r>
    </w:p>
    <w:p w14:paraId="088386FC" w14:textId="77777777" w:rsidR="00647A62" w:rsidRPr="003B3CAF" w:rsidRDefault="00647A62" w:rsidP="00647A62">
      <w:pPr>
        <w:pStyle w:val="Excluded"/>
        <w:rPr>
          <w:noProof/>
        </w:rPr>
      </w:pPr>
      <w:r w:rsidRPr="003B3CAF">
        <w:rPr>
          <w:noProof/>
        </w:rPr>
        <w:t xml:space="preserve">Jo J, Lee SH, Lee JM et al (2016) Use and safety of Korean herbal medicine during pregnancy: A Korean medicine literature review. </w:t>
      </w:r>
      <w:r w:rsidRPr="003B3CAF">
        <w:rPr>
          <w:i/>
          <w:noProof/>
        </w:rPr>
        <w:t>European Journal of Integrative Medicine</w:t>
      </w:r>
      <w:r w:rsidRPr="003B3CAF">
        <w:rPr>
          <w:noProof/>
        </w:rPr>
        <w:t xml:space="preserve"> 8(1): 4-11.</w:t>
      </w:r>
    </w:p>
    <w:p w14:paraId="38DE343C" w14:textId="77777777" w:rsidR="00647A62" w:rsidRPr="003B3CAF" w:rsidRDefault="00647A62" w:rsidP="00647A62">
      <w:pPr>
        <w:pStyle w:val="Excluded"/>
        <w:rPr>
          <w:noProof/>
        </w:rPr>
      </w:pPr>
      <w:r w:rsidRPr="003B3CAF">
        <w:rPr>
          <w:noProof/>
        </w:rPr>
        <w:t xml:space="preserve">Raikkonen K, Martikainen S, Pesonen AK et al (2017) Maternal licorice consumption during pregnancy and pubertal, cognitive, and psychiatric outcomes in children. </w:t>
      </w:r>
      <w:r w:rsidRPr="003B3CAF">
        <w:rPr>
          <w:i/>
          <w:noProof/>
        </w:rPr>
        <w:t>Am J Epidemiol</w:t>
      </w:r>
      <w:r w:rsidRPr="003B3CAF">
        <w:rPr>
          <w:noProof/>
        </w:rPr>
        <w:t xml:space="preserve"> 185(5): 317-28.</w:t>
      </w:r>
    </w:p>
    <w:p w14:paraId="3F86AE99" w14:textId="77777777" w:rsidR="00647A62" w:rsidRPr="003B3CAF" w:rsidRDefault="00647A62" w:rsidP="00647A62">
      <w:pPr>
        <w:pStyle w:val="Excluded"/>
        <w:rPr>
          <w:noProof/>
        </w:rPr>
      </w:pPr>
      <w:r w:rsidRPr="003B3CAF">
        <w:rPr>
          <w:noProof/>
        </w:rPr>
        <w:t>Shawahna R &amp; Taha A (2017) Which potential harms and benefits of using ginger in the management of nausea and vomiting of preg</w:t>
      </w:r>
      <w:r>
        <w:rPr>
          <w:noProof/>
        </w:rPr>
        <w:t>nancy should be addressed? A</w:t>
      </w:r>
      <w:r w:rsidRPr="003B3CAF">
        <w:rPr>
          <w:noProof/>
        </w:rPr>
        <w:t xml:space="preserve"> consensual study among pregnant women and gynecologists. </w:t>
      </w:r>
      <w:r w:rsidRPr="003B3CAF">
        <w:rPr>
          <w:i/>
          <w:noProof/>
        </w:rPr>
        <w:t>BMC Complement Altern Med</w:t>
      </w:r>
      <w:r w:rsidRPr="003B3CAF">
        <w:rPr>
          <w:noProof/>
        </w:rPr>
        <w:t xml:space="preserve"> 17(1): 204.</w:t>
      </w:r>
    </w:p>
    <w:p w14:paraId="2CE50464" w14:textId="77777777" w:rsidR="00647A62" w:rsidRDefault="00647A62" w:rsidP="00647A62">
      <w:pPr>
        <w:pStyle w:val="Heading5"/>
        <w:rPr>
          <w:noProof/>
        </w:rPr>
      </w:pPr>
      <w:r>
        <w:rPr>
          <w:noProof/>
        </w:rPr>
        <w:t>Wrong comparator</w:t>
      </w:r>
    </w:p>
    <w:p w14:paraId="68E63DE0" w14:textId="77777777" w:rsidR="00647A62" w:rsidRPr="003B3CAF" w:rsidRDefault="00647A62" w:rsidP="00647A62">
      <w:pPr>
        <w:pStyle w:val="Excluded"/>
        <w:rPr>
          <w:noProof/>
        </w:rPr>
      </w:pPr>
      <w:r w:rsidRPr="003B3CAF">
        <w:rPr>
          <w:noProof/>
        </w:rPr>
        <w:t xml:space="preserve">Boltman-Binkowski H (2016) A systematic review: Are herbal and homeopathic remedies used during pregnancy safe? </w:t>
      </w:r>
      <w:r w:rsidRPr="003B3CAF">
        <w:rPr>
          <w:i/>
          <w:noProof/>
        </w:rPr>
        <w:t>Curationis</w:t>
      </w:r>
      <w:r w:rsidRPr="003B3CAF">
        <w:rPr>
          <w:noProof/>
        </w:rPr>
        <w:t xml:space="preserve"> 39(1): 1514.</w:t>
      </w:r>
    </w:p>
    <w:p w14:paraId="63E0BA80" w14:textId="77777777" w:rsidR="00647A62" w:rsidRPr="003B3CAF" w:rsidRDefault="00647A62" w:rsidP="00647A62">
      <w:pPr>
        <w:pStyle w:val="Excluded"/>
        <w:rPr>
          <w:noProof/>
        </w:rPr>
      </w:pPr>
      <w:r w:rsidRPr="003B3CAF">
        <w:rPr>
          <w:noProof/>
        </w:rPr>
        <w:t xml:space="preserve">Jafari-Dehkordi E, Hashem-Dabaghian F, Aliasl F et al (2017) Comparison of quince with vitamin B6 for treatment of nausea and vomiting in pregnancy: a randomised clinical trial. </w:t>
      </w:r>
      <w:r w:rsidRPr="003B3CAF">
        <w:rPr>
          <w:i/>
          <w:noProof/>
        </w:rPr>
        <w:t>J Obstet Gynaecol</w:t>
      </w:r>
      <w:r w:rsidRPr="003B3CAF">
        <w:rPr>
          <w:noProof/>
        </w:rPr>
        <w:t xml:space="preserve"> 37(8): 1048-52.</w:t>
      </w:r>
    </w:p>
    <w:p w14:paraId="3F5FB191" w14:textId="77777777" w:rsidR="00647A62" w:rsidRPr="003B3CAF" w:rsidRDefault="00647A62" w:rsidP="00647A62">
      <w:pPr>
        <w:pStyle w:val="Excluded"/>
        <w:rPr>
          <w:noProof/>
        </w:rPr>
      </w:pPr>
      <w:r w:rsidRPr="003B3CAF">
        <w:rPr>
          <w:noProof/>
        </w:rPr>
        <w:t xml:space="preserve">Shakeri A, Hashempur MH, Mojibian M et al (2018) A comparative study of ranitidine and quince (Cydonia oblonga mill) sauce on gastroesophageal reflux disease (GERD) in pregnancy: a randomised, open-label, active-controlled clinical trial. </w:t>
      </w:r>
      <w:r w:rsidRPr="003B3CAF">
        <w:rPr>
          <w:i/>
          <w:noProof/>
        </w:rPr>
        <w:t>J Obstet Gynaecol</w:t>
      </w:r>
      <w:r w:rsidRPr="003B3CAF">
        <w:rPr>
          <w:noProof/>
        </w:rPr>
        <w:t xml:space="preserve"> 38(7): 899-905.</w:t>
      </w:r>
    </w:p>
    <w:p w14:paraId="552BE52F" w14:textId="77777777" w:rsidR="00647A62" w:rsidRDefault="00647A62" w:rsidP="00647A62">
      <w:pPr>
        <w:pStyle w:val="Heading5"/>
        <w:rPr>
          <w:noProof/>
        </w:rPr>
      </w:pPr>
      <w:r>
        <w:rPr>
          <w:noProof/>
        </w:rPr>
        <w:t>Wrong outcomes</w:t>
      </w:r>
    </w:p>
    <w:p w14:paraId="1004304B" w14:textId="77777777" w:rsidR="00647A62" w:rsidRPr="003B3CAF" w:rsidRDefault="00647A62" w:rsidP="00647A62">
      <w:pPr>
        <w:pStyle w:val="Excluded"/>
        <w:rPr>
          <w:noProof/>
        </w:rPr>
      </w:pPr>
      <w:r w:rsidRPr="003B3CAF">
        <w:rPr>
          <w:noProof/>
        </w:rPr>
        <w:t xml:space="preserve">Cao H, Wu R, Han M et al (2017) Oral administration of Chinese herbal medicine during gestation period for preventing hemolytic disease of the newborn due to ABO incompatibility: A systematic review of randomized controlled trials. </w:t>
      </w:r>
      <w:r w:rsidRPr="003B3CAF">
        <w:rPr>
          <w:i/>
          <w:noProof/>
        </w:rPr>
        <w:t>PLoS One</w:t>
      </w:r>
      <w:r w:rsidRPr="003B3CAF">
        <w:rPr>
          <w:noProof/>
        </w:rPr>
        <w:t xml:space="preserve"> 12(7): e0180746.</w:t>
      </w:r>
    </w:p>
    <w:p w14:paraId="0BBD5629" w14:textId="77777777" w:rsidR="00647A62" w:rsidRDefault="00647A62" w:rsidP="00647A62">
      <w:pPr>
        <w:pStyle w:val="Heading5"/>
        <w:rPr>
          <w:noProof/>
        </w:rPr>
      </w:pPr>
      <w:r>
        <w:rPr>
          <w:noProof/>
        </w:rPr>
        <w:t>Wrong intervention</w:t>
      </w:r>
    </w:p>
    <w:p w14:paraId="799F1D1C" w14:textId="77777777" w:rsidR="00647A62" w:rsidRDefault="00647A62" w:rsidP="00647A62">
      <w:pPr>
        <w:pStyle w:val="Excluded"/>
        <w:rPr>
          <w:noProof/>
        </w:rPr>
      </w:pPr>
      <w:r w:rsidRPr="003B3CAF">
        <w:rPr>
          <w:noProof/>
        </w:rPr>
        <w:t xml:space="preserve">Dennis CL &amp; Dowswell T (2013) Interventions (other than pharmacological, psychosocial or psychological) for treating antenatal depression. </w:t>
      </w:r>
      <w:r w:rsidRPr="003B3CAF">
        <w:rPr>
          <w:i/>
          <w:noProof/>
        </w:rPr>
        <w:t>Cochrane Database Syst Rev</w:t>
      </w:r>
      <w:r w:rsidRPr="003B3CAF">
        <w:rPr>
          <w:noProof/>
        </w:rPr>
        <w:t>(7): CD006795.</w:t>
      </w:r>
    </w:p>
    <w:p w14:paraId="682CC08B" w14:textId="77777777" w:rsidR="00647A62" w:rsidRPr="003B3CAF" w:rsidRDefault="00647A62" w:rsidP="00647A62">
      <w:pPr>
        <w:pStyle w:val="Excluded"/>
        <w:rPr>
          <w:noProof/>
        </w:rPr>
      </w:pPr>
      <w:r w:rsidRPr="003B3CAF">
        <w:rPr>
          <w:noProof/>
        </w:rPr>
        <w:t xml:space="preserve">Evans K, Morrell CJ, Spiby H (2018) Systematic review and meta-analysis of non-pharmacological interventions to reduce the symptoms of mild to moderate anxiety in pregnant women. </w:t>
      </w:r>
      <w:r w:rsidRPr="003B3CAF">
        <w:rPr>
          <w:i/>
          <w:noProof/>
        </w:rPr>
        <w:t>J Adv Nurs</w:t>
      </w:r>
      <w:r w:rsidRPr="003B3CAF">
        <w:rPr>
          <w:noProof/>
        </w:rPr>
        <w:t xml:space="preserve"> 74(2): 289-309.</w:t>
      </w:r>
    </w:p>
    <w:p w14:paraId="17E37AA0" w14:textId="77777777" w:rsidR="00647A62" w:rsidRDefault="00647A62" w:rsidP="00647A62">
      <w:pPr>
        <w:pStyle w:val="Heading5"/>
        <w:rPr>
          <w:noProof/>
        </w:rPr>
      </w:pPr>
      <w:r>
        <w:rPr>
          <w:noProof/>
        </w:rPr>
        <w:t>Duplicate</w:t>
      </w:r>
    </w:p>
    <w:p w14:paraId="0CE415B5" w14:textId="77777777" w:rsidR="00647A62" w:rsidRPr="003B3CAF" w:rsidRDefault="00647A62" w:rsidP="00647A62">
      <w:pPr>
        <w:pStyle w:val="Excluded"/>
        <w:rPr>
          <w:noProof/>
        </w:rPr>
      </w:pPr>
      <w:r w:rsidRPr="003B3CAF">
        <w:rPr>
          <w:noProof/>
        </w:rPr>
        <w:t xml:space="preserve">Frawley J, Adams J, Steel A et al (2015) Women's use and self-prescription of herbal medicine during pregnancy: an examination of 1,835 pregnant women. </w:t>
      </w:r>
      <w:r w:rsidRPr="003B3CAF">
        <w:rPr>
          <w:i/>
          <w:noProof/>
        </w:rPr>
        <w:t>Womens Health Issues</w:t>
      </w:r>
      <w:r w:rsidRPr="003B3CAF">
        <w:rPr>
          <w:noProof/>
        </w:rPr>
        <w:t xml:space="preserve"> 25(4): 396-402.</w:t>
      </w:r>
    </w:p>
    <w:p w14:paraId="25218278" w14:textId="77777777" w:rsidR="00647A62" w:rsidRDefault="00647A62" w:rsidP="00647A62">
      <w:pPr>
        <w:pStyle w:val="Heading5"/>
        <w:rPr>
          <w:noProof/>
        </w:rPr>
      </w:pPr>
      <w:r>
        <w:rPr>
          <w:noProof/>
        </w:rPr>
        <w:t>RCT included in a systematic review</w:t>
      </w:r>
    </w:p>
    <w:p w14:paraId="1196F489" w14:textId="77777777" w:rsidR="00647A62" w:rsidRPr="003B3CAF" w:rsidRDefault="00647A62" w:rsidP="00647A62">
      <w:pPr>
        <w:pStyle w:val="Excluded"/>
        <w:rPr>
          <w:noProof/>
        </w:rPr>
      </w:pPr>
      <w:r w:rsidRPr="003B3CAF">
        <w:rPr>
          <w:noProof/>
        </w:rPr>
        <w:t xml:space="preserve">Sharifzadeh F, Kashanian M, Koohpayehzadeh J et al (2018) A comparison between the effects of ginger, pyridoxine (vitamin B6) and placebo for the treatment of the first trimester nausea and vomiting of pregnancy (NVP). </w:t>
      </w:r>
      <w:r w:rsidRPr="003B3CAF">
        <w:rPr>
          <w:i/>
          <w:noProof/>
        </w:rPr>
        <w:t>J Matern Fetal Neonatal Med</w:t>
      </w:r>
      <w:r w:rsidRPr="003B3CAF">
        <w:rPr>
          <w:noProof/>
        </w:rPr>
        <w:t xml:space="preserve"> 31(19): 2509-14.</w:t>
      </w:r>
    </w:p>
    <w:p w14:paraId="672FF56C" w14:textId="77777777" w:rsidR="00647A62" w:rsidRDefault="00647A62" w:rsidP="00647A62">
      <w:pPr>
        <w:pStyle w:val="Heading5"/>
        <w:rPr>
          <w:noProof/>
        </w:rPr>
      </w:pPr>
      <w:r>
        <w:rPr>
          <w:noProof/>
        </w:rPr>
        <w:t>Systematic review with all studies included in another systematic review</w:t>
      </w:r>
    </w:p>
    <w:p w14:paraId="35E71F47" w14:textId="77777777" w:rsidR="00647A62" w:rsidRPr="003B3CAF" w:rsidRDefault="00647A62" w:rsidP="00647A62">
      <w:pPr>
        <w:pStyle w:val="Excluded"/>
        <w:rPr>
          <w:noProof/>
        </w:rPr>
      </w:pPr>
      <w:r w:rsidRPr="003B3CAF">
        <w:rPr>
          <w:noProof/>
        </w:rPr>
        <w:t xml:space="preserve">Matthews A, Haas DM, O'Mathuna DP et al (2015) Interventions for nausea and vomiting in early pregnancy. </w:t>
      </w:r>
      <w:r w:rsidRPr="003B3CAF">
        <w:rPr>
          <w:i/>
          <w:noProof/>
        </w:rPr>
        <w:t>Cochrane Database Syst Rev</w:t>
      </w:r>
      <w:r w:rsidRPr="003B3CAF">
        <w:rPr>
          <w:noProof/>
        </w:rPr>
        <w:t>(9): CD007575.</w:t>
      </w:r>
    </w:p>
    <w:p w14:paraId="0C76C89E" w14:textId="1EC7CEA7" w:rsidR="00D065BB" w:rsidRPr="00D065BB" w:rsidRDefault="00647A62" w:rsidP="00A912D4">
      <w:pPr>
        <w:pStyle w:val="Excluded"/>
        <w:rPr>
          <w:noProof/>
        </w:rPr>
      </w:pPr>
      <w:r w:rsidRPr="003B3CAF">
        <w:rPr>
          <w:noProof/>
        </w:rPr>
        <w:t xml:space="preserve">McParlin C, O'Donnell A, Robson SC et al (2016) Treatments for hyperemesis gravidarum and nausea and vomiting in pregnancy: a systematic review. </w:t>
      </w:r>
      <w:r w:rsidRPr="003B3CAF">
        <w:rPr>
          <w:i/>
          <w:noProof/>
        </w:rPr>
        <w:t>JAMA</w:t>
      </w:r>
      <w:r w:rsidRPr="003B3CAF">
        <w:rPr>
          <w:noProof/>
        </w:rPr>
        <w:t xml:space="preserve"> 316(13): 1392-401.</w:t>
      </w:r>
    </w:p>
    <w:p w14:paraId="7204BB52" w14:textId="77777777" w:rsidR="00647A62" w:rsidRDefault="00647A62" w:rsidP="00A912D4">
      <w:pPr>
        <w:pStyle w:val="Heading4"/>
      </w:pPr>
      <w:r>
        <w:t>Probiotics</w:t>
      </w:r>
    </w:p>
    <w:p w14:paraId="5DC9901E" w14:textId="77777777" w:rsidR="002D453C" w:rsidRDefault="002D453C" w:rsidP="002D453C">
      <w:pPr>
        <w:pStyle w:val="Heading5"/>
        <w:rPr>
          <w:noProof/>
        </w:rPr>
      </w:pPr>
      <w:r>
        <w:rPr>
          <w:noProof/>
        </w:rPr>
        <w:t>Supplementation beyond pregnancy</w:t>
      </w:r>
    </w:p>
    <w:p w14:paraId="18AAA84A" w14:textId="77777777" w:rsidR="002D453C" w:rsidRPr="0066178E" w:rsidRDefault="002D453C" w:rsidP="002D453C">
      <w:pPr>
        <w:pStyle w:val="Excluded"/>
        <w:rPr>
          <w:noProof/>
        </w:rPr>
      </w:pPr>
      <w:r w:rsidRPr="0066178E">
        <w:rPr>
          <w:noProof/>
        </w:rPr>
        <w:t xml:space="preserve">Allen SJ, Jordan S, Storey M et al (2014) Probiotics in the prevention of eczema: a randomised controlled trial. </w:t>
      </w:r>
      <w:r w:rsidRPr="0066178E">
        <w:rPr>
          <w:i/>
          <w:noProof/>
        </w:rPr>
        <w:t>Arch Dis Child</w:t>
      </w:r>
      <w:r w:rsidRPr="0066178E">
        <w:rPr>
          <w:noProof/>
        </w:rPr>
        <w:t xml:space="preserve"> 99(11): 1014-9.</w:t>
      </w:r>
    </w:p>
    <w:p w14:paraId="6606ED1B" w14:textId="77777777" w:rsidR="002D453C" w:rsidRPr="0066178E" w:rsidRDefault="002D453C" w:rsidP="002D453C">
      <w:pPr>
        <w:pStyle w:val="Excluded"/>
        <w:rPr>
          <w:noProof/>
        </w:rPr>
      </w:pPr>
      <w:r w:rsidRPr="0066178E">
        <w:rPr>
          <w:noProof/>
        </w:rPr>
        <w:t xml:space="preserve">Baldassarre ME, Di Mauro A, Mastromarino P et al (2016) Administration of a multi-strain probiotic product to women in the perinatal period differentially affects the breast milk cytokine profile and may have beneficial effects on neonatal gastrointestinal functional symptoms. a randomized clinical trial. </w:t>
      </w:r>
      <w:r w:rsidRPr="0066178E">
        <w:rPr>
          <w:i/>
          <w:noProof/>
        </w:rPr>
        <w:t>Nutrients</w:t>
      </w:r>
      <w:r w:rsidRPr="0066178E">
        <w:rPr>
          <w:noProof/>
        </w:rPr>
        <w:t xml:space="preserve"> 8(11).</w:t>
      </w:r>
    </w:p>
    <w:p w14:paraId="32C316ED" w14:textId="77777777" w:rsidR="002D453C" w:rsidRPr="0066178E" w:rsidRDefault="002D453C" w:rsidP="002D453C">
      <w:pPr>
        <w:pStyle w:val="Excluded"/>
        <w:rPr>
          <w:noProof/>
        </w:rPr>
      </w:pPr>
      <w:r w:rsidRPr="0066178E">
        <w:rPr>
          <w:noProof/>
        </w:rPr>
        <w:t xml:space="preserve">Garcia-Larsen V, Ierodiakonou D, Jarrold K et al (2018) Diet during pregnancy and infancy and risk of allergic or autoimmune disease: A systematic review and meta-analysis. </w:t>
      </w:r>
      <w:r w:rsidRPr="0066178E">
        <w:rPr>
          <w:i/>
          <w:noProof/>
        </w:rPr>
        <w:t>PLoS Med</w:t>
      </w:r>
      <w:r w:rsidRPr="0066178E">
        <w:rPr>
          <w:noProof/>
        </w:rPr>
        <w:t xml:space="preserve"> 15(2): e1002507.</w:t>
      </w:r>
    </w:p>
    <w:p w14:paraId="01534E14" w14:textId="77777777" w:rsidR="002D453C" w:rsidRPr="0066178E" w:rsidRDefault="002D453C" w:rsidP="002D453C">
      <w:pPr>
        <w:pStyle w:val="Excluded"/>
        <w:rPr>
          <w:noProof/>
        </w:rPr>
      </w:pPr>
      <w:r w:rsidRPr="0066178E">
        <w:rPr>
          <w:noProof/>
        </w:rPr>
        <w:t xml:space="preserve">Kallio S, Kukkonen AK, Savilahti E et al (2019) Perinatal probiotic intervention prevented allergic disease in a Caesarean-delivered subgroup at 13-year follow-up. </w:t>
      </w:r>
      <w:r w:rsidRPr="0066178E">
        <w:rPr>
          <w:i/>
          <w:noProof/>
        </w:rPr>
        <w:t>Clin Exp Allergy</w:t>
      </w:r>
      <w:r w:rsidRPr="0066178E">
        <w:rPr>
          <w:noProof/>
        </w:rPr>
        <w:t xml:space="preserve"> 49(4): 506-15.</w:t>
      </w:r>
    </w:p>
    <w:p w14:paraId="73E70FC8" w14:textId="77777777" w:rsidR="002D453C" w:rsidRPr="0066178E" w:rsidRDefault="002D453C" w:rsidP="002D453C">
      <w:pPr>
        <w:pStyle w:val="Excluded"/>
        <w:rPr>
          <w:noProof/>
        </w:rPr>
      </w:pPr>
      <w:r w:rsidRPr="0066178E">
        <w:rPr>
          <w:noProof/>
        </w:rPr>
        <w:t xml:space="preserve">Mansfield JA, Bergin SW, Cooper JR et al (2014) Comparative probiotic strain efficacy in the prevention of eczema in infants and children: a systematic review and meta-analysis. </w:t>
      </w:r>
      <w:r w:rsidRPr="0066178E">
        <w:rPr>
          <w:i/>
          <w:noProof/>
        </w:rPr>
        <w:t>Mil Med</w:t>
      </w:r>
      <w:r w:rsidRPr="0066178E">
        <w:rPr>
          <w:noProof/>
        </w:rPr>
        <w:t xml:space="preserve"> 179(6): 580-92.</w:t>
      </w:r>
    </w:p>
    <w:p w14:paraId="0255668B" w14:textId="77777777" w:rsidR="002D453C" w:rsidRPr="0066178E" w:rsidRDefault="002D453C" w:rsidP="002D453C">
      <w:pPr>
        <w:pStyle w:val="Excluded"/>
        <w:rPr>
          <w:noProof/>
        </w:rPr>
      </w:pPr>
      <w:r w:rsidRPr="0066178E">
        <w:rPr>
          <w:noProof/>
        </w:rPr>
        <w:t xml:space="preserve">Simpson MR, Dotterud CK, Storro O et al (2015) Perinatal probiotic supplementation in the prevention of allergy related disease: 6 year follow up of a randomised controlled trial. </w:t>
      </w:r>
      <w:r w:rsidRPr="0066178E">
        <w:rPr>
          <w:i/>
          <w:noProof/>
        </w:rPr>
        <w:t>BMC Dermatol</w:t>
      </w:r>
      <w:r w:rsidRPr="0066178E">
        <w:rPr>
          <w:noProof/>
        </w:rPr>
        <w:t xml:space="preserve"> 15: 13.</w:t>
      </w:r>
    </w:p>
    <w:p w14:paraId="214B9D51" w14:textId="77777777" w:rsidR="002D453C" w:rsidRPr="0066178E" w:rsidRDefault="002D453C" w:rsidP="002D453C">
      <w:pPr>
        <w:pStyle w:val="Excluded"/>
        <w:rPr>
          <w:noProof/>
        </w:rPr>
      </w:pPr>
      <w:r w:rsidRPr="0066178E">
        <w:rPr>
          <w:noProof/>
        </w:rPr>
        <w:t xml:space="preserve">Slykerman RF, Hood F, Wickens K et al (2017) Effect of Lactobacillus rhamnosus HN001 in pregnancy on postpartum symptoms of depression and anxiety: a randomised double-blind placebo-controlled trial. </w:t>
      </w:r>
      <w:r w:rsidRPr="0066178E">
        <w:rPr>
          <w:i/>
          <w:noProof/>
        </w:rPr>
        <w:t>EBioMedicine</w:t>
      </w:r>
      <w:r w:rsidRPr="0066178E">
        <w:rPr>
          <w:noProof/>
        </w:rPr>
        <w:t xml:space="preserve"> 24: 159-65.</w:t>
      </w:r>
    </w:p>
    <w:p w14:paraId="6CDEF674" w14:textId="77777777" w:rsidR="002D453C" w:rsidRPr="0066178E" w:rsidRDefault="002D453C" w:rsidP="002D453C">
      <w:pPr>
        <w:pStyle w:val="Excluded"/>
        <w:rPr>
          <w:noProof/>
        </w:rPr>
      </w:pPr>
      <w:r w:rsidRPr="0066178E">
        <w:rPr>
          <w:noProof/>
        </w:rPr>
        <w:t xml:space="preserve">Slykerman RF, Kang J, Van Zyl N et al (2018) Effect of early probiotic supplementation on childhood cognition, behaviour and mood a randomised, placebo-controlled trial. </w:t>
      </w:r>
      <w:r w:rsidRPr="0066178E">
        <w:rPr>
          <w:i/>
          <w:noProof/>
        </w:rPr>
        <w:t>Acta Paediatr</w:t>
      </w:r>
      <w:r w:rsidRPr="0066178E">
        <w:rPr>
          <w:noProof/>
        </w:rPr>
        <w:t xml:space="preserve"> 107(12): 2172-78.</w:t>
      </w:r>
    </w:p>
    <w:p w14:paraId="40A1C2AA" w14:textId="77777777" w:rsidR="002D453C" w:rsidRPr="0066178E" w:rsidRDefault="002D453C" w:rsidP="002D453C">
      <w:pPr>
        <w:pStyle w:val="Excluded"/>
        <w:rPr>
          <w:noProof/>
        </w:rPr>
      </w:pPr>
      <w:r w:rsidRPr="0066178E">
        <w:rPr>
          <w:noProof/>
        </w:rPr>
        <w:t xml:space="preserve">Wickens K, Barthow C, Mitchell EA et al (2018a) Effects of Lactobacillus rhamnosus HN001 in early life on the cumulative prevalence of allergic disease to 11 years. </w:t>
      </w:r>
      <w:r w:rsidRPr="0066178E">
        <w:rPr>
          <w:i/>
          <w:noProof/>
        </w:rPr>
        <w:t>Pediatr Allergy Immunol</w:t>
      </w:r>
      <w:r w:rsidRPr="0066178E">
        <w:rPr>
          <w:noProof/>
        </w:rPr>
        <w:t xml:space="preserve"> 29(8): 808-14.</w:t>
      </w:r>
    </w:p>
    <w:p w14:paraId="18B5DDC9" w14:textId="77777777" w:rsidR="002D453C" w:rsidRPr="0066178E" w:rsidRDefault="002D453C" w:rsidP="002D453C">
      <w:pPr>
        <w:pStyle w:val="Excluded"/>
        <w:rPr>
          <w:noProof/>
        </w:rPr>
      </w:pPr>
      <w:r w:rsidRPr="0066178E">
        <w:rPr>
          <w:noProof/>
        </w:rPr>
        <w:t xml:space="preserve">Wickens K, Barthow C, Mitchell EA et al (2018b) Maternal supplementation alone with Lactobacillus rhamnosus HN001 during pregnancy and breastfeeding does not reduce infant eczema. </w:t>
      </w:r>
      <w:r w:rsidRPr="0066178E">
        <w:rPr>
          <w:i/>
          <w:noProof/>
        </w:rPr>
        <w:t>Pediatr Allergy Immunol</w:t>
      </w:r>
      <w:r w:rsidRPr="0066178E">
        <w:rPr>
          <w:noProof/>
        </w:rPr>
        <w:t xml:space="preserve"> 29(3): 296-302.</w:t>
      </w:r>
    </w:p>
    <w:p w14:paraId="140A1C53" w14:textId="77777777" w:rsidR="002D453C" w:rsidRPr="0066178E" w:rsidRDefault="002D453C" w:rsidP="002D453C">
      <w:pPr>
        <w:pStyle w:val="Excluded"/>
        <w:rPr>
          <w:noProof/>
        </w:rPr>
      </w:pPr>
      <w:r w:rsidRPr="0066178E">
        <w:rPr>
          <w:noProof/>
        </w:rPr>
        <w:t xml:space="preserve">Zuccotti G, Meneghin F, Aceti A et al (2015) Probiotics for prevention of atopic diseases in infants: systematic review and meta-analysis. </w:t>
      </w:r>
      <w:r w:rsidRPr="0066178E">
        <w:rPr>
          <w:i/>
          <w:noProof/>
        </w:rPr>
        <w:t>Allergy</w:t>
      </w:r>
      <w:r w:rsidRPr="0066178E">
        <w:rPr>
          <w:noProof/>
        </w:rPr>
        <w:t xml:space="preserve"> 70(11): 1356-71.</w:t>
      </w:r>
    </w:p>
    <w:p w14:paraId="62ED4762" w14:textId="77777777" w:rsidR="002D453C" w:rsidRDefault="002D453C" w:rsidP="002D453C">
      <w:pPr>
        <w:pStyle w:val="Heading5"/>
        <w:rPr>
          <w:noProof/>
        </w:rPr>
      </w:pPr>
      <w:r>
        <w:rPr>
          <w:noProof/>
        </w:rPr>
        <w:t>Wrong study design</w:t>
      </w:r>
    </w:p>
    <w:p w14:paraId="43D87363" w14:textId="77777777" w:rsidR="002D453C" w:rsidRPr="0066178E" w:rsidRDefault="002D453C" w:rsidP="002D453C">
      <w:pPr>
        <w:pStyle w:val="Excluded"/>
        <w:rPr>
          <w:noProof/>
        </w:rPr>
      </w:pPr>
      <w:r w:rsidRPr="0066178E">
        <w:rPr>
          <w:noProof/>
        </w:rPr>
        <w:t xml:space="preserve">Bertelsen RJ, Brantsaeter AL, Magnus MC et al (2014) Probiotic milk consumption in pregnancy and infancy and subsequent childhood allergic diseases. </w:t>
      </w:r>
      <w:r w:rsidRPr="0066178E">
        <w:rPr>
          <w:i/>
          <w:noProof/>
        </w:rPr>
        <w:t>J Allergy Clin Immunol</w:t>
      </w:r>
      <w:r w:rsidRPr="0066178E">
        <w:rPr>
          <w:noProof/>
        </w:rPr>
        <w:t xml:space="preserve"> 133(1): 165-71 e1-8.</w:t>
      </w:r>
    </w:p>
    <w:p w14:paraId="61CF6F4F" w14:textId="77777777" w:rsidR="002D453C" w:rsidRPr="0066178E" w:rsidRDefault="002D453C" w:rsidP="002D453C">
      <w:pPr>
        <w:pStyle w:val="Excluded"/>
        <w:rPr>
          <w:noProof/>
        </w:rPr>
      </w:pPr>
      <w:r w:rsidRPr="0066178E">
        <w:rPr>
          <w:noProof/>
        </w:rPr>
        <w:t xml:space="preserve">Nordqvist M, Jacobsson B, Brantsaeter AL et al (2018) Timing of probiotic milk consumption during pregnancy and effects on the incidence of preeclampsia and preterm delivery: a prospective observational cohort study in Norway. </w:t>
      </w:r>
      <w:r w:rsidRPr="0066178E">
        <w:rPr>
          <w:i/>
          <w:noProof/>
        </w:rPr>
        <w:t>BMJ Open</w:t>
      </w:r>
      <w:r w:rsidRPr="0066178E">
        <w:rPr>
          <w:noProof/>
        </w:rPr>
        <w:t xml:space="preserve"> 8(1): e018021.</w:t>
      </w:r>
    </w:p>
    <w:p w14:paraId="6DEE1B70" w14:textId="77777777" w:rsidR="002D453C" w:rsidRDefault="002D453C" w:rsidP="002D453C">
      <w:pPr>
        <w:pStyle w:val="Heading5"/>
        <w:rPr>
          <w:noProof/>
        </w:rPr>
      </w:pPr>
      <w:r>
        <w:rPr>
          <w:noProof/>
        </w:rPr>
        <w:t>Wrong comparator</w:t>
      </w:r>
    </w:p>
    <w:p w14:paraId="629F8D8C" w14:textId="77777777" w:rsidR="002D453C" w:rsidRPr="0066178E" w:rsidRDefault="002D453C" w:rsidP="002D453C">
      <w:pPr>
        <w:pStyle w:val="Excluded"/>
        <w:rPr>
          <w:noProof/>
        </w:rPr>
      </w:pPr>
      <w:r w:rsidRPr="0066178E">
        <w:rPr>
          <w:noProof/>
        </w:rPr>
        <w:t xml:space="preserve">Asgharian H, Homayouni-Rad A, Mirghafourvand M et al (2020) Effect of probiotic yoghurt on plasma glucose in overweight and obese pregnant women: a randomized controlled clinical trial. </w:t>
      </w:r>
      <w:r w:rsidRPr="0066178E">
        <w:rPr>
          <w:i/>
          <w:noProof/>
        </w:rPr>
        <w:t>Eur J Nutr</w:t>
      </w:r>
      <w:r w:rsidRPr="0066178E">
        <w:rPr>
          <w:noProof/>
        </w:rPr>
        <w:t xml:space="preserve"> 59(1): 205-15.</w:t>
      </w:r>
    </w:p>
    <w:p w14:paraId="1E06296D" w14:textId="77777777" w:rsidR="002D453C" w:rsidRPr="0066178E" w:rsidRDefault="002D453C" w:rsidP="002D453C">
      <w:pPr>
        <w:pStyle w:val="Excluded"/>
        <w:rPr>
          <w:noProof/>
        </w:rPr>
      </w:pPr>
      <w:r w:rsidRPr="0066178E">
        <w:rPr>
          <w:noProof/>
        </w:rPr>
        <w:t xml:space="preserve">Fernandez L, Cardenas N, Arroyo R et al (2016) Prevention of infectious mastitis by oral administration of Lactobacillus salivarius PS2 during late pregnancy. </w:t>
      </w:r>
      <w:r w:rsidRPr="0066178E">
        <w:rPr>
          <w:i/>
          <w:noProof/>
        </w:rPr>
        <w:t>Clin Infect Dis</w:t>
      </w:r>
      <w:r w:rsidRPr="0066178E">
        <w:rPr>
          <w:noProof/>
        </w:rPr>
        <w:t xml:space="preserve"> 62(5): 568-73.</w:t>
      </w:r>
    </w:p>
    <w:p w14:paraId="6D6FEDD9" w14:textId="77777777" w:rsidR="002D453C" w:rsidRPr="0066178E" w:rsidRDefault="002D453C" w:rsidP="002D453C">
      <w:pPr>
        <w:pStyle w:val="Excluded"/>
        <w:rPr>
          <w:noProof/>
        </w:rPr>
      </w:pPr>
      <w:r w:rsidRPr="0066178E">
        <w:rPr>
          <w:noProof/>
        </w:rPr>
        <w:t xml:space="preserve">Mantaring J, Benyacoub J, Destura R et al (2018) Effect of maternal supplement beverage with and without probiotics during pregnancy and lactation on maternal and infant health: a randomized controlled trial in the Philippines. </w:t>
      </w:r>
      <w:r w:rsidRPr="0066178E">
        <w:rPr>
          <w:i/>
          <w:noProof/>
        </w:rPr>
        <w:t>BMC Pregnancy Childbirth</w:t>
      </w:r>
      <w:r w:rsidRPr="0066178E">
        <w:rPr>
          <w:noProof/>
        </w:rPr>
        <w:t xml:space="preserve"> 18(1): 193.</w:t>
      </w:r>
    </w:p>
    <w:p w14:paraId="7A0480F5" w14:textId="77777777" w:rsidR="002D453C" w:rsidRDefault="002D453C" w:rsidP="002D453C">
      <w:pPr>
        <w:pStyle w:val="Heading5"/>
        <w:rPr>
          <w:noProof/>
        </w:rPr>
      </w:pPr>
      <w:r>
        <w:rPr>
          <w:noProof/>
        </w:rPr>
        <w:t>Wrong outcomes</w:t>
      </w:r>
    </w:p>
    <w:p w14:paraId="19D44333" w14:textId="77777777" w:rsidR="002D453C" w:rsidRPr="0066178E" w:rsidRDefault="002D453C" w:rsidP="002D453C">
      <w:pPr>
        <w:pStyle w:val="Excluded"/>
        <w:rPr>
          <w:noProof/>
        </w:rPr>
      </w:pPr>
      <w:r w:rsidRPr="0066178E">
        <w:rPr>
          <w:noProof/>
        </w:rPr>
        <w:t xml:space="preserve">Jamilian M, Bahmani F, Vahedpoor Z et al (2016) Effects of probiotic supplementation on metabolic status in pregnant women: a randomized, double-blind, placebo-controlled trial. </w:t>
      </w:r>
      <w:r w:rsidRPr="0066178E">
        <w:rPr>
          <w:i/>
          <w:noProof/>
        </w:rPr>
        <w:t>Arch Iran Med</w:t>
      </w:r>
      <w:r w:rsidRPr="0066178E">
        <w:rPr>
          <w:noProof/>
        </w:rPr>
        <w:t xml:space="preserve"> 19(10): 687-82.</w:t>
      </w:r>
    </w:p>
    <w:p w14:paraId="7F22A94E" w14:textId="77777777" w:rsidR="002D453C" w:rsidRDefault="002D453C" w:rsidP="002D453C">
      <w:pPr>
        <w:pStyle w:val="Heading5"/>
        <w:rPr>
          <w:noProof/>
        </w:rPr>
      </w:pPr>
      <w:r>
        <w:rPr>
          <w:noProof/>
        </w:rPr>
        <w:t>Systematic review with studies included in another systematic review</w:t>
      </w:r>
    </w:p>
    <w:p w14:paraId="6FC614DC" w14:textId="77777777" w:rsidR="002D453C" w:rsidRPr="0066178E" w:rsidRDefault="002D453C" w:rsidP="002D453C">
      <w:pPr>
        <w:pStyle w:val="Excluded"/>
        <w:rPr>
          <w:noProof/>
        </w:rPr>
      </w:pPr>
      <w:r w:rsidRPr="0066178E">
        <w:rPr>
          <w:noProof/>
        </w:rPr>
        <w:t xml:space="preserve">Barrett HL, Dekker Nitert M, Conwell LS et al (2014) Probiotics for preventing gestational diabetes. </w:t>
      </w:r>
      <w:r w:rsidRPr="0066178E">
        <w:rPr>
          <w:i/>
          <w:noProof/>
        </w:rPr>
        <w:t>Cochrane Database Syst Rev</w:t>
      </w:r>
      <w:r w:rsidRPr="0066178E">
        <w:rPr>
          <w:noProof/>
        </w:rPr>
        <w:t>(2): CD009951.</w:t>
      </w:r>
    </w:p>
    <w:p w14:paraId="1D1B421F" w14:textId="77777777" w:rsidR="002D453C" w:rsidRPr="0066178E" w:rsidRDefault="002D453C" w:rsidP="002D453C">
      <w:pPr>
        <w:pStyle w:val="Excluded"/>
        <w:rPr>
          <w:noProof/>
        </w:rPr>
      </w:pPr>
      <w:r w:rsidRPr="0066178E">
        <w:rPr>
          <w:noProof/>
        </w:rPr>
        <w:t xml:space="preserve">Cuello-Garcia CA, Brozek JL, Fiocchi A et al (2015) Probiotics for the prevention of allergy: A systematic review and meta-analysis of randomized controlled trials. </w:t>
      </w:r>
      <w:r w:rsidRPr="0066178E">
        <w:rPr>
          <w:i/>
          <w:noProof/>
        </w:rPr>
        <w:t>J Allergy Clin Immunol</w:t>
      </w:r>
      <w:r w:rsidRPr="0066178E">
        <w:rPr>
          <w:noProof/>
        </w:rPr>
        <w:t xml:space="preserve"> 136(4): 952-61.</w:t>
      </w:r>
    </w:p>
    <w:p w14:paraId="39C45F07" w14:textId="77777777" w:rsidR="002D453C" w:rsidRPr="0066178E" w:rsidRDefault="002D453C" w:rsidP="002D453C">
      <w:pPr>
        <w:pStyle w:val="Excluded"/>
        <w:rPr>
          <w:noProof/>
        </w:rPr>
      </w:pPr>
      <w:r w:rsidRPr="0066178E">
        <w:rPr>
          <w:noProof/>
        </w:rPr>
        <w:t xml:space="preserve">Li L, Han Z, Niu X et al (2019) Probiotic supplementation for prevention of atopic dermatitis in infants and children: a systematic review and meta-analysis. </w:t>
      </w:r>
      <w:r w:rsidRPr="0066178E">
        <w:rPr>
          <w:i/>
          <w:noProof/>
        </w:rPr>
        <w:t>Am J Clin Dermatol</w:t>
      </w:r>
      <w:r w:rsidRPr="0066178E">
        <w:rPr>
          <w:noProof/>
        </w:rPr>
        <w:t xml:space="preserve"> 20(3): 367-77.</w:t>
      </w:r>
    </w:p>
    <w:p w14:paraId="3D7E591F" w14:textId="77777777" w:rsidR="002D453C" w:rsidRPr="0066178E" w:rsidRDefault="002D453C" w:rsidP="002D453C">
      <w:pPr>
        <w:pStyle w:val="Excluded"/>
        <w:rPr>
          <w:noProof/>
        </w:rPr>
      </w:pPr>
      <w:r w:rsidRPr="0066178E">
        <w:rPr>
          <w:noProof/>
        </w:rPr>
        <w:t xml:space="preserve">Panduru M, Panduru NM, Salavastru CM et al (2015) Probiotics and primary prevention of atopic dermatitis: a meta-analysis of randomized controlled studies. </w:t>
      </w:r>
      <w:r w:rsidRPr="0066178E">
        <w:rPr>
          <w:i/>
          <w:noProof/>
        </w:rPr>
        <w:t>J Eur Acad Dermatol Venereol</w:t>
      </w:r>
      <w:r w:rsidRPr="0066178E">
        <w:rPr>
          <w:noProof/>
        </w:rPr>
        <w:t xml:space="preserve"> 29(2): 232-42.</w:t>
      </w:r>
    </w:p>
    <w:p w14:paraId="332DE257" w14:textId="77777777" w:rsidR="002D453C" w:rsidRPr="0066178E" w:rsidRDefault="002D453C" w:rsidP="002D453C">
      <w:pPr>
        <w:pStyle w:val="Excluded"/>
        <w:rPr>
          <w:noProof/>
        </w:rPr>
      </w:pPr>
      <w:r w:rsidRPr="0066178E">
        <w:rPr>
          <w:noProof/>
        </w:rPr>
        <w:t xml:space="preserve">Szajewska H &amp; Horvath A (2018) Lactobacillus rhamnosus GG in the primary prevention of eczema in children: a systematic review and meta-analysis. </w:t>
      </w:r>
      <w:r w:rsidRPr="0066178E">
        <w:rPr>
          <w:i/>
          <w:noProof/>
        </w:rPr>
        <w:t>Nutrients</w:t>
      </w:r>
      <w:r w:rsidRPr="0066178E">
        <w:rPr>
          <w:noProof/>
        </w:rPr>
        <w:t xml:space="preserve"> 10(9).</w:t>
      </w:r>
    </w:p>
    <w:p w14:paraId="0250E28D" w14:textId="77777777" w:rsidR="002D453C" w:rsidRPr="0066178E" w:rsidRDefault="002D453C" w:rsidP="002D453C">
      <w:pPr>
        <w:pStyle w:val="Excluded"/>
        <w:rPr>
          <w:noProof/>
        </w:rPr>
      </w:pPr>
      <w:r w:rsidRPr="0066178E">
        <w:rPr>
          <w:noProof/>
        </w:rPr>
        <w:t xml:space="preserve">Zhang GQ, Hu HJ, Liu CY et al (2016) Probiotics for prevention of atopy and food hypersensitivity in early childhood: A PRISMA-compliant systematic review and meta-analysis of randomized controlled trials. </w:t>
      </w:r>
      <w:r w:rsidRPr="0066178E">
        <w:rPr>
          <w:i/>
          <w:noProof/>
        </w:rPr>
        <w:t>Medicine (Baltimore)</w:t>
      </w:r>
      <w:r w:rsidRPr="0066178E">
        <w:rPr>
          <w:noProof/>
        </w:rPr>
        <w:t xml:space="preserve"> 95(8): e2562.</w:t>
      </w:r>
    </w:p>
    <w:p w14:paraId="740FDE83" w14:textId="77777777" w:rsidR="002D453C" w:rsidRPr="0066178E" w:rsidRDefault="002D453C" w:rsidP="002D453C">
      <w:pPr>
        <w:pStyle w:val="Excluded"/>
        <w:rPr>
          <w:noProof/>
        </w:rPr>
      </w:pPr>
      <w:r w:rsidRPr="0066178E">
        <w:rPr>
          <w:noProof/>
        </w:rPr>
        <w:t xml:space="preserve">Zheng J, Feng Q, Zheng S et al (2018) The effects of probiotics supplementation on metabolic health in pregnant women: An evidence based meta-analysis. </w:t>
      </w:r>
      <w:r w:rsidRPr="0066178E">
        <w:rPr>
          <w:i/>
          <w:noProof/>
        </w:rPr>
        <w:t>PLoS One</w:t>
      </w:r>
      <w:r w:rsidRPr="0066178E">
        <w:rPr>
          <w:noProof/>
        </w:rPr>
        <w:t xml:space="preserve"> 13(5): e0197771.</w:t>
      </w:r>
    </w:p>
    <w:p w14:paraId="1FD836A3" w14:textId="77777777" w:rsidR="002D453C" w:rsidRDefault="002D453C" w:rsidP="002D453C">
      <w:pPr>
        <w:pStyle w:val="Heading5"/>
        <w:rPr>
          <w:noProof/>
        </w:rPr>
      </w:pPr>
      <w:r>
        <w:rPr>
          <w:noProof/>
        </w:rPr>
        <w:t>Does not answer research question</w:t>
      </w:r>
    </w:p>
    <w:p w14:paraId="44B4DD1D" w14:textId="77777777" w:rsidR="002D453C" w:rsidRPr="0066178E" w:rsidRDefault="002D453C" w:rsidP="002D453C">
      <w:pPr>
        <w:pStyle w:val="Excluded"/>
        <w:rPr>
          <w:noProof/>
        </w:rPr>
      </w:pPr>
      <w:r w:rsidRPr="0066178E">
        <w:rPr>
          <w:noProof/>
        </w:rPr>
        <w:t xml:space="preserve">Davies G, Jordan S, Brooks CJ et al (2018) Long term extension of a randomised controlled trial of probiotics using electronic health records. </w:t>
      </w:r>
      <w:r w:rsidRPr="0066178E">
        <w:rPr>
          <w:i/>
          <w:noProof/>
        </w:rPr>
        <w:t>Sci Rep</w:t>
      </w:r>
      <w:r w:rsidRPr="0066178E">
        <w:rPr>
          <w:noProof/>
        </w:rPr>
        <w:t xml:space="preserve"> 8(1): 7668.</w:t>
      </w:r>
    </w:p>
    <w:p w14:paraId="69936977" w14:textId="77777777" w:rsidR="002D453C" w:rsidRDefault="002D453C" w:rsidP="002D453C">
      <w:pPr>
        <w:pStyle w:val="Heading5"/>
        <w:rPr>
          <w:noProof/>
        </w:rPr>
      </w:pPr>
      <w:r>
        <w:rPr>
          <w:noProof/>
        </w:rPr>
        <w:t>Letter</w:t>
      </w:r>
    </w:p>
    <w:p w14:paraId="5741E274" w14:textId="77777777" w:rsidR="002D453C" w:rsidRPr="0066178E" w:rsidRDefault="002D453C" w:rsidP="002D453C">
      <w:pPr>
        <w:pStyle w:val="Excluded"/>
        <w:rPr>
          <w:noProof/>
        </w:rPr>
      </w:pPr>
      <w:r w:rsidRPr="0066178E">
        <w:rPr>
          <w:noProof/>
        </w:rPr>
        <w:t xml:space="preserve">Peldan P, Kukkonen AK, Savilahti E et al (2017) Perinatal probiotics decreased eczema up to 10 years of age, but at 5-10 years, allergic rhino-conjunctivitis was increased. </w:t>
      </w:r>
      <w:r w:rsidRPr="0066178E">
        <w:rPr>
          <w:i/>
          <w:noProof/>
        </w:rPr>
        <w:t>Clin Exp Allergy</w:t>
      </w:r>
      <w:r w:rsidRPr="0066178E">
        <w:rPr>
          <w:noProof/>
        </w:rPr>
        <w:t xml:space="preserve"> 47(7): 975-79.</w:t>
      </w:r>
    </w:p>
    <w:p w14:paraId="6F24F95E" w14:textId="77777777" w:rsidR="000A2412" w:rsidRDefault="000A2412" w:rsidP="002979D3">
      <w:pPr>
        <w:pStyle w:val="Heading3"/>
        <w:numPr>
          <w:ilvl w:val="0"/>
          <w:numId w:val="0"/>
        </w:numPr>
      </w:pPr>
      <w:bookmarkStart w:id="362" w:name="_Toc37329253"/>
      <w:bookmarkStart w:id="363" w:name="_Toc40956574"/>
      <w:r>
        <w:t>Physical activity (questions 5, 6 and 9)</w:t>
      </w:r>
      <w:bookmarkEnd w:id="362"/>
      <w:bookmarkEnd w:id="363"/>
    </w:p>
    <w:p w14:paraId="787F7432" w14:textId="77777777" w:rsidR="000A2412" w:rsidRDefault="000A2412" w:rsidP="00AE1CCE">
      <w:pPr>
        <w:pStyle w:val="Heading4"/>
        <w:rPr>
          <w:lang w:val="en-AU"/>
        </w:rPr>
      </w:pPr>
      <w:r>
        <w:rPr>
          <w:lang w:val="en-AU"/>
        </w:rPr>
        <w:t>Not in English</w:t>
      </w:r>
    </w:p>
    <w:p w14:paraId="4C99957A" w14:textId="77777777" w:rsidR="000A2412" w:rsidRPr="00704880" w:rsidRDefault="000A2412" w:rsidP="0030223E">
      <w:pPr>
        <w:pStyle w:val="Excluded"/>
        <w:keepNext/>
      </w:pPr>
      <w:r w:rsidRPr="00340A58">
        <w:t>Fritel X, Fauconnier A, De Tayrac R et al. [Prevent postnatal urinary incontinence by prenatal pelvic floor exercise? Rationale and protocol of the multicenter randomized study PreNatal Pelvic floor Prevention (3PN)].</w:t>
      </w:r>
      <w:r w:rsidRPr="00704880">
        <w:t xml:space="preserve"> </w:t>
      </w:r>
      <w:r w:rsidRPr="00704880">
        <w:rPr>
          <w:i/>
        </w:rPr>
        <w:t>Journal de Gynécologie Obstétrique et Biologie de la Reproduction</w:t>
      </w:r>
      <w:r w:rsidRPr="00704880">
        <w:t>. 2008; 37(5): 441-48.</w:t>
      </w:r>
    </w:p>
    <w:p w14:paraId="3B085824" w14:textId="77777777" w:rsidR="000A2412" w:rsidRPr="00017A05" w:rsidRDefault="000A2412" w:rsidP="000A2412">
      <w:pPr>
        <w:pStyle w:val="Excluded"/>
        <w:rPr>
          <w:noProof/>
        </w:rPr>
      </w:pPr>
      <w:r w:rsidRPr="00017A05">
        <w:rPr>
          <w:noProof/>
        </w:rPr>
        <w:t xml:space="preserve">Park SH, Kang CB, Jang SY et al. [Effect of Kegel exercise to prevent urinary and fecal incontinence in antenatal and postnatal women: systematic review]. </w:t>
      </w:r>
      <w:r w:rsidRPr="00017A05">
        <w:rPr>
          <w:i/>
          <w:noProof/>
        </w:rPr>
        <w:t>J Korean Acad Nurs</w:t>
      </w:r>
      <w:r w:rsidRPr="00017A05">
        <w:rPr>
          <w:noProof/>
        </w:rPr>
        <w:t>. 2013; 43(3): 420-30.</w:t>
      </w:r>
    </w:p>
    <w:p w14:paraId="4A2A295B" w14:textId="77777777" w:rsidR="000A2412" w:rsidRDefault="000A2412" w:rsidP="000A2412">
      <w:pPr>
        <w:pStyle w:val="Heading4"/>
      </w:pPr>
      <w:r>
        <w:t>Duplicate</w:t>
      </w:r>
    </w:p>
    <w:p w14:paraId="0B45D5C6" w14:textId="77777777" w:rsidR="004F72D2" w:rsidRPr="007562C2" w:rsidRDefault="004F72D2" w:rsidP="007562C2">
      <w:pPr>
        <w:pStyle w:val="Excluded"/>
      </w:pPr>
      <w:r w:rsidRPr="007562C2">
        <w:t xml:space="preserve">Artal R, O'Toole M. Guidelines of the American College of Obstetricians and Gynecologists for exercise during pregnancy and the postpartum period. </w:t>
      </w:r>
      <w:r w:rsidRPr="007562C2">
        <w:rPr>
          <w:i/>
        </w:rPr>
        <w:t>Br J Sports Med</w:t>
      </w:r>
      <w:r w:rsidRPr="007562C2">
        <w:t xml:space="preserve">. 2003; 37(1): 6-12; discussion </w:t>
      </w:r>
    </w:p>
    <w:p w14:paraId="1126D444" w14:textId="77777777" w:rsidR="004F72D2" w:rsidRPr="007562C2" w:rsidRDefault="004F72D2" w:rsidP="007562C2">
      <w:pPr>
        <w:pStyle w:val="Excluded"/>
      </w:pPr>
      <w:r w:rsidRPr="007562C2">
        <w:t xml:space="preserve">Bacchi M, Mottola MF, Perales M et al. Aquatic Activities During Pregnancy Prevent Excessive Maternal Weight Gain and Preserve Birth Weight: A Randomized Clinical Trial. </w:t>
      </w:r>
      <w:r w:rsidRPr="007562C2">
        <w:rPr>
          <w:i/>
        </w:rPr>
        <w:t>Am J Health Promot</w:t>
      </w:r>
      <w:r w:rsidRPr="007562C2">
        <w:t>. 2018; 32(3): 729-35.</w:t>
      </w:r>
    </w:p>
    <w:p w14:paraId="19A9E52F" w14:textId="77777777" w:rsidR="004F72D2" w:rsidRPr="007562C2" w:rsidRDefault="004F72D2" w:rsidP="007562C2">
      <w:pPr>
        <w:pStyle w:val="Excluded"/>
      </w:pPr>
      <w:r w:rsidRPr="007562C2">
        <w:t xml:space="preserve">Barakat R, Franco E, Perales M et al. Exercise during pregnancy is associated with a shorter duration of labor. A randomized clinical trial. </w:t>
      </w:r>
      <w:r w:rsidRPr="007562C2">
        <w:rPr>
          <w:i/>
        </w:rPr>
        <w:t>Eur J Obstet Gynecol Reprod Biol</w:t>
      </w:r>
      <w:r w:rsidRPr="007562C2">
        <w:t>. 2018; 224: 33-40.</w:t>
      </w:r>
    </w:p>
    <w:p w14:paraId="25CA038F" w14:textId="77777777" w:rsidR="004F72D2" w:rsidRPr="007562C2" w:rsidRDefault="004F72D2" w:rsidP="007562C2">
      <w:pPr>
        <w:pStyle w:val="Excluded"/>
      </w:pPr>
      <w:r w:rsidRPr="007562C2">
        <w:t xml:space="preserve">Barakat R, Refoyo I, Coteron J et al. Exercise during pregnancy has a preventative effect on excessive maternal weight gain and gestational diabetes. A randomized controlled trial. </w:t>
      </w:r>
      <w:r w:rsidRPr="007562C2">
        <w:rPr>
          <w:i/>
        </w:rPr>
        <w:t>Braz J Phys Ther</w:t>
      </w:r>
      <w:r w:rsidRPr="007562C2">
        <w:t>. 2019; 23(2): 148-55.</w:t>
      </w:r>
    </w:p>
    <w:p w14:paraId="51F7435D" w14:textId="77777777" w:rsidR="004F72D2" w:rsidRPr="007562C2" w:rsidRDefault="004F72D2" w:rsidP="007562C2">
      <w:pPr>
        <w:pStyle w:val="Excluded"/>
      </w:pPr>
      <w:r w:rsidRPr="007562C2">
        <w:t>Broekhuizen K, Simmons D, Devlieger R et al. Cost-effectiveness of healthy eating and/or physical activity promotion in pregnant women at increased risk of gestational diabetes mellitus: economic evaluation alongside the DALI study, a European multicenter randomized controlled trial.</w:t>
      </w:r>
      <w:r w:rsidRPr="007562C2">
        <w:rPr>
          <w:i/>
        </w:rPr>
        <w:t xml:space="preserve"> Int J Behav Nutr Phys Act</w:t>
      </w:r>
      <w:r w:rsidRPr="007562C2">
        <w:t>. 2018; 15(1): 23.</w:t>
      </w:r>
    </w:p>
    <w:p w14:paraId="15E02C64" w14:textId="77777777" w:rsidR="004F72D2" w:rsidRPr="007562C2" w:rsidRDefault="004F72D2" w:rsidP="007562C2">
      <w:pPr>
        <w:pStyle w:val="Excluded"/>
      </w:pPr>
      <w:r w:rsidRPr="007562C2">
        <w:t xml:space="preserve">Craemer KA, Sampene E, Safdar N et al. Nutrition and Exercise Strategies to Prevent Excessive Pregnancy Weight Gain: A Meta-analysis. </w:t>
      </w:r>
      <w:r w:rsidRPr="007562C2">
        <w:rPr>
          <w:i/>
        </w:rPr>
        <w:t xml:space="preserve">AJP Rep. </w:t>
      </w:r>
      <w:r w:rsidRPr="007562C2">
        <w:t>2019; 9(1): e92-e120.</w:t>
      </w:r>
    </w:p>
    <w:p w14:paraId="5413B77E" w14:textId="77777777" w:rsidR="004F72D2" w:rsidRPr="007562C2" w:rsidRDefault="004F72D2" w:rsidP="007562C2">
      <w:pPr>
        <w:pStyle w:val="Excluded"/>
      </w:pPr>
      <w:r w:rsidRPr="007562C2">
        <w:t>Davenport MH, Kathol AJ, Mottola MF et al. Prenatal exercise is not associated with fetal mortality: a systematic review and meta-analysis.</w:t>
      </w:r>
      <w:r w:rsidRPr="007562C2">
        <w:rPr>
          <w:i/>
        </w:rPr>
        <w:t xml:space="preserve"> Br J Sports Med</w:t>
      </w:r>
      <w:r w:rsidRPr="007562C2">
        <w:t>. 2019; 53(2): 108-15.</w:t>
      </w:r>
    </w:p>
    <w:p w14:paraId="13733B56" w14:textId="77777777" w:rsidR="004F72D2" w:rsidRPr="007562C2" w:rsidRDefault="004F72D2" w:rsidP="007562C2">
      <w:pPr>
        <w:pStyle w:val="Excluded"/>
      </w:pPr>
      <w:r w:rsidRPr="007562C2">
        <w:t xml:space="preserve">Davenport MH, McCurdy AP, Mottola MF et al. Impact of prenatal exercise on both prenatal and postnatal anxiety and depressive symptoms: a systematic review and meta-analysis. </w:t>
      </w:r>
      <w:r w:rsidRPr="007562C2">
        <w:rPr>
          <w:i/>
        </w:rPr>
        <w:t>Br J Sports Med.</w:t>
      </w:r>
      <w:r w:rsidRPr="007562C2">
        <w:t xml:space="preserve"> 2018; 52(21): 1376-85.</w:t>
      </w:r>
    </w:p>
    <w:p w14:paraId="46B80E8F" w14:textId="77777777" w:rsidR="004F72D2" w:rsidRPr="007562C2" w:rsidRDefault="004F72D2" w:rsidP="007562C2">
      <w:pPr>
        <w:pStyle w:val="Excluded"/>
      </w:pPr>
      <w:r w:rsidRPr="007562C2">
        <w:t xml:space="preserve">Davenport MH, Ruchat SM, Sobierajski F et al. Impact of prenatal exercise on maternal harms, labour and delivery outcomes: a systematic review and meta-analysis. </w:t>
      </w:r>
      <w:r w:rsidRPr="007562C2">
        <w:rPr>
          <w:i/>
        </w:rPr>
        <w:t>Br J Sports Med</w:t>
      </w:r>
      <w:r w:rsidRPr="007562C2">
        <w:t>. 2019; 53(2): 99-107.</w:t>
      </w:r>
    </w:p>
    <w:p w14:paraId="1E136642" w14:textId="77777777" w:rsidR="004F72D2" w:rsidRPr="007562C2" w:rsidRDefault="004F72D2" w:rsidP="007562C2">
      <w:pPr>
        <w:pStyle w:val="Excluded"/>
      </w:pPr>
      <w:r w:rsidRPr="007562C2">
        <w:t>Davenport MH, Yoo C, Mottola MF et al. Effects of prenatal exercise on incidence of congenital anomalies and hyperthermia: a systematic review and meta-analysis.</w:t>
      </w:r>
      <w:r w:rsidRPr="007562C2">
        <w:rPr>
          <w:i/>
        </w:rPr>
        <w:t xml:space="preserve"> Br J Sports Med.</w:t>
      </w:r>
      <w:r w:rsidRPr="007562C2">
        <w:t xml:space="preserve"> 2019; 53(2): 116-23.</w:t>
      </w:r>
    </w:p>
    <w:p w14:paraId="6946B170" w14:textId="77777777" w:rsidR="004F72D2" w:rsidRPr="007562C2" w:rsidRDefault="004F72D2" w:rsidP="007562C2">
      <w:pPr>
        <w:pStyle w:val="Excluded"/>
      </w:pPr>
      <w:r w:rsidRPr="007562C2">
        <w:t xml:space="preserve">El-Shamy Fayiz F, Abd El Fatah E. Effect of Antenatal Pelvic Floor Muscle Exercise on Mode of Delivery: A Randomized Controlled Trial. </w:t>
      </w:r>
      <w:r w:rsidRPr="007562C2">
        <w:rPr>
          <w:i/>
        </w:rPr>
        <w:t>Integrative Medicine International.</w:t>
      </w:r>
      <w:r w:rsidRPr="007562C2">
        <w:t xml:space="preserve"> 2018; 4(3-4): 187-97.</w:t>
      </w:r>
    </w:p>
    <w:p w14:paraId="5812101F" w14:textId="77777777" w:rsidR="004F72D2" w:rsidRPr="007562C2" w:rsidRDefault="004F72D2" w:rsidP="007562C2">
      <w:pPr>
        <w:pStyle w:val="Excluded"/>
      </w:pPr>
      <w:r w:rsidRPr="007562C2">
        <w:t>Garnaes KK, Morkved S, Salvesen KA et al. Exercise training during pregnancy reduces circulating insulin levels in overweight/obese women postpartum: secondary analysis of a randomised controlled trial (the ETIP trial).</w:t>
      </w:r>
      <w:r w:rsidRPr="007562C2">
        <w:rPr>
          <w:i/>
        </w:rPr>
        <w:t xml:space="preserve"> BMC Pregnancy Childbirth.</w:t>
      </w:r>
      <w:r w:rsidRPr="007562C2">
        <w:t xml:space="preserve"> 2018; 18(1): 18.</w:t>
      </w:r>
    </w:p>
    <w:p w14:paraId="48014775" w14:textId="77777777" w:rsidR="004F72D2" w:rsidRPr="007562C2" w:rsidRDefault="004F72D2" w:rsidP="007562C2">
      <w:pPr>
        <w:pStyle w:val="Excluded"/>
      </w:pPr>
      <w:r w:rsidRPr="007562C2">
        <w:t>Kahyaoglu Sut H, Balkanli Kaplan P. Effect of pelvic floor muscle exercise on pelvic floor muscle activity and voiding functions during pregnancy and the postpartum period.</w:t>
      </w:r>
      <w:r w:rsidRPr="007562C2">
        <w:rPr>
          <w:i/>
        </w:rPr>
        <w:t xml:space="preserve"> Neurourol Urody</w:t>
      </w:r>
      <w:r w:rsidRPr="007562C2">
        <w:t>n. 2016; 35(3): 417-22.</w:t>
      </w:r>
    </w:p>
    <w:p w14:paraId="25A8EC43" w14:textId="77777777" w:rsidR="007562C2" w:rsidRPr="007562C2" w:rsidRDefault="007562C2" w:rsidP="007562C2">
      <w:pPr>
        <w:pStyle w:val="Excluded"/>
      </w:pPr>
      <w:r w:rsidRPr="007562C2">
        <w:t xml:space="preserve">Kennelly MA, Ainscough K, Lindsay KL et al. Pregnancy exercise and nutrition with smartphone application support. </w:t>
      </w:r>
      <w:r w:rsidRPr="007562C2">
        <w:rPr>
          <w:i/>
        </w:rPr>
        <w:t>Obstetrics &amp; Gynecology</w:t>
      </w:r>
      <w:r w:rsidRPr="007562C2">
        <w:t>. 2018; 131(5): 818-26.</w:t>
      </w:r>
    </w:p>
    <w:p w14:paraId="741F374E" w14:textId="77777777" w:rsidR="004F72D2" w:rsidRPr="007562C2" w:rsidRDefault="004F72D2" w:rsidP="007562C2">
      <w:pPr>
        <w:pStyle w:val="Excluded"/>
      </w:pPr>
      <w:r w:rsidRPr="007562C2">
        <w:t xml:space="preserve">Kong KL, Campbell C, Wagner K et al. Impact of a walking intervention during pregnancy on post-partum weight retention and infant anthropometric outcomes. </w:t>
      </w:r>
      <w:r w:rsidRPr="007562C2">
        <w:rPr>
          <w:i/>
        </w:rPr>
        <w:t>J Dev Orig Health Dis</w:t>
      </w:r>
      <w:r w:rsidRPr="007562C2">
        <w:t>. 2014; 5(3): 259-67.</w:t>
      </w:r>
    </w:p>
    <w:p w14:paraId="6C99A970" w14:textId="77777777" w:rsidR="004F72D2" w:rsidRPr="007562C2" w:rsidRDefault="004F72D2" w:rsidP="007562C2">
      <w:pPr>
        <w:pStyle w:val="Excluded"/>
      </w:pPr>
      <w:r w:rsidRPr="007562C2">
        <w:t>Kunath J, Gunther J, Rauh K et al. Effects of a lifestyle intervention during pregnancy to prevent excessive gestational weight gain in routine care - the cluster-randomised GeliS trial.</w:t>
      </w:r>
      <w:r w:rsidRPr="007562C2">
        <w:rPr>
          <w:i/>
        </w:rPr>
        <w:t xml:space="preserve"> BMC Med</w:t>
      </w:r>
      <w:r w:rsidRPr="007562C2">
        <w:t>. 2019; 17(1): 5.</w:t>
      </w:r>
    </w:p>
    <w:p w14:paraId="5E062280" w14:textId="77777777" w:rsidR="004F72D2" w:rsidRPr="007562C2" w:rsidRDefault="004F72D2" w:rsidP="007562C2">
      <w:pPr>
        <w:pStyle w:val="Excluded"/>
      </w:pPr>
      <w:r w:rsidRPr="007562C2">
        <w:t xml:space="preserve">Madsen M, Jorgensen T, Jensen ML et al. Leisure time physical exercise during pregnancy and the risk of miscarriage: a study within the Danish National Birth Cohort. </w:t>
      </w:r>
      <w:r w:rsidRPr="007562C2">
        <w:rPr>
          <w:i/>
        </w:rPr>
        <w:t>BJOG.</w:t>
      </w:r>
      <w:r w:rsidRPr="007562C2">
        <w:t xml:space="preserve"> 2007; 114(11): 1419-26.</w:t>
      </w:r>
    </w:p>
    <w:p w14:paraId="2C66693C" w14:textId="77777777" w:rsidR="004F72D2" w:rsidRPr="007562C2" w:rsidRDefault="004F72D2" w:rsidP="007562C2">
      <w:pPr>
        <w:pStyle w:val="Excluded"/>
      </w:pPr>
      <w:r w:rsidRPr="007562C2">
        <w:t xml:space="preserve">Magro-Malosso ER, Saccone G, Di Mascio D et al. Exercise during pregnancy and risk of preterm birth in overweight and obese women: a systematic review and meta-analysis of randomized controlled trials. </w:t>
      </w:r>
      <w:r w:rsidRPr="007562C2">
        <w:rPr>
          <w:i/>
        </w:rPr>
        <w:t xml:space="preserve">Acta Obstet Gynecol Scand. </w:t>
      </w:r>
      <w:r w:rsidRPr="007562C2">
        <w:t>2017; 96(3): 263-73.</w:t>
      </w:r>
    </w:p>
    <w:p w14:paraId="6FDFE960" w14:textId="77777777" w:rsidR="004F72D2" w:rsidRPr="007562C2" w:rsidRDefault="004F72D2" w:rsidP="007562C2">
      <w:pPr>
        <w:pStyle w:val="Excluded"/>
      </w:pPr>
      <w:r w:rsidRPr="007562C2">
        <w:t xml:space="preserve">Mijatovic-Vukas J, Capling L, Cheng S et al. Associations of Diet and Physical Activity with Risk for Gestational Diabetes Mellitus: A Systematic Review and Meta-Analysis. </w:t>
      </w:r>
      <w:r w:rsidRPr="007562C2">
        <w:rPr>
          <w:i/>
        </w:rPr>
        <w:t>Nutrients</w:t>
      </w:r>
      <w:r w:rsidRPr="007562C2">
        <w:t>. 2018; 10(6).</w:t>
      </w:r>
    </w:p>
    <w:p w14:paraId="7C090C1F" w14:textId="77777777" w:rsidR="004F72D2" w:rsidRPr="007562C2" w:rsidRDefault="004F72D2" w:rsidP="007562C2">
      <w:pPr>
        <w:pStyle w:val="Excluded"/>
      </w:pPr>
      <w:r w:rsidRPr="007562C2">
        <w:t>Mottola MF, Nagpal TS, Bgeginski R et al. Is supine exercise associated with adverse maternal and fetal outcomes? A systematic review.</w:t>
      </w:r>
      <w:r w:rsidRPr="007562C2">
        <w:rPr>
          <w:i/>
        </w:rPr>
        <w:t xml:space="preserve"> Br J Sports Med</w:t>
      </w:r>
      <w:r w:rsidRPr="007562C2">
        <w:t>. 2019; 53(2): 82-9.</w:t>
      </w:r>
    </w:p>
    <w:p w14:paraId="0222F208" w14:textId="77777777" w:rsidR="004F72D2" w:rsidRPr="007562C2" w:rsidRDefault="004F72D2" w:rsidP="007562C2">
      <w:pPr>
        <w:pStyle w:val="Excluded"/>
      </w:pPr>
      <w:r w:rsidRPr="007562C2">
        <w:t>Nino Cruz GI, Ramirez Varela A, da Silva ICM et al. Physical activity during pregnancy and offspring neurodevelopment: A systematic review.</w:t>
      </w:r>
      <w:r w:rsidRPr="007562C2">
        <w:rPr>
          <w:i/>
        </w:rPr>
        <w:t xml:space="preserve"> Paediatr Perinat Epidemiol</w:t>
      </w:r>
      <w:r w:rsidRPr="007562C2">
        <w:t>. 2018; 32(4): 369-79.</w:t>
      </w:r>
    </w:p>
    <w:p w14:paraId="11ABDE9F" w14:textId="072C8B94" w:rsidR="004F72D2" w:rsidRPr="007562C2" w:rsidRDefault="004F72D2" w:rsidP="007562C2">
      <w:pPr>
        <w:pStyle w:val="Excluded"/>
      </w:pPr>
      <w:r w:rsidRPr="007562C2">
        <w:t xml:space="preserve">Nobles C, Marcus BH, Stanek EJ, 3rd et al. The Effect of an </w:t>
      </w:r>
      <w:r w:rsidR="007562C2" w:rsidRPr="007562C2">
        <w:t>exercise intervention on gestational weight gain</w:t>
      </w:r>
      <w:r w:rsidRPr="007562C2">
        <w:t xml:space="preserve">: The Behaviors Affecting Baby and You (B.A.B.Y.) Study: A </w:t>
      </w:r>
      <w:r w:rsidR="007562C2" w:rsidRPr="007562C2">
        <w:t>randomized controlled tri</w:t>
      </w:r>
      <w:r w:rsidRPr="007562C2">
        <w:t xml:space="preserve">al. </w:t>
      </w:r>
      <w:r w:rsidRPr="007562C2">
        <w:rPr>
          <w:i/>
        </w:rPr>
        <w:t>Am J Health Promot</w:t>
      </w:r>
      <w:r w:rsidRPr="007562C2">
        <w:t>. 2018; 32(3): 736-44.</w:t>
      </w:r>
    </w:p>
    <w:p w14:paraId="098838B5" w14:textId="77777777" w:rsidR="004F72D2" w:rsidRPr="007562C2" w:rsidRDefault="004F72D2" w:rsidP="007562C2">
      <w:pPr>
        <w:pStyle w:val="Excluded"/>
      </w:pPr>
      <w:r w:rsidRPr="007562C2">
        <w:t xml:space="preserve">Nobles C, Marcus BH, Stanek EJ, 3rd et al. The effect of an exercise intervention on gestational weight gain: The Behaviors Affecting Baby and You (B.A.B.Y.) study: A randomized controlled trial. </w:t>
      </w:r>
      <w:r w:rsidRPr="007562C2">
        <w:rPr>
          <w:i/>
        </w:rPr>
        <w:t>Am J Health Promot</w:t>
      </w:r>
      <w:r w:rsidRPr="007562C2">
        <w:t>. 2018; 32(3): 736-44.</w:t>
      </w:r>
    </w:p>
    <w:p w14:paraId="49F4320C" w14:textId="77777777" w:rsidR="004F72D2" w:rsidRPr="007562C2" w:rsidRDefault="004F72D2" w:rsidP="007562C2">
      <w:pPr>
        <w:pStyle w:val="Excluded"/>
      </w:pPr>
      <w:r w:rsidRPr="007562C2">
        <w:t xml:space="preserve">O'Brien EC, Segurado R, Geraghty AA et al. Impact of maternal education on response to lifestyle interventions to reduce gestational weight gain: individual participant data meta-analysis. </w:t>
      </w:r>
      <w:r w:rsidRPr="007562C2">
        <w:rPr>
          <w:i/>
        </w:rPr>
        <w:t>BMJ Open</w:t>
      </w:r>
      <w:r w:rsidRPr="007562C2">
        <w:t>. 2019; 9(8): e025620.</w:t>
      </w:r>
    </w:p>
    <w:p w14:paraId="3830DC56" w14:textId="77777777" w:rsidR="004F72D2" w:rsidRPr="007562C2" w:rsidRDefault="004F72D2" w:rsidP="007562C2">
      <w:pPr>
        <w:pStyle w:val="Excluded"/>
      </w:pPr>
      <w:r w:rsidRPr="007562C2">
        <w:t xml:space="preserve">Prapavessis H, De Jesus S, Harper T et al. The effects of acute exercise on tobacco cravings and withdrawal symptoms in temporary abstinent pregnant smokers. </w:t>
      </w:r>
      <w:r w:rsidRPr="007562C2">
        <w:rPr>
          <w:i/>
        </w:rPr>
        <w:t>Addict Behav</w:t>
      </w:r>
      <w:r w:rsidRPr="007562C2">
        <w:t>. 2014; 39(3): 703-8.</w:t>
      </w:r>
    </w:p>
    <w:p w14:paraId="4581B140" w14:textId="77777777" w:rsidR="004F72D2" w:rsidRPr="007562C2" w:rsidRDefault="004F72D2" w:rsidP="007562C2">
      <w:pPr>
        <w:pStyle w:val="Excluded"/>
      </w:pPr>
      <w:r w:rsidRPr="007562C2">
        <w:t xml:space="preserve">Price BB, Amini SB, Kappeler K. Exercise in pregnancy: effect on fitness and obstetric outcomes-a randomized trial. </w:t>
      </w:r>
      <w:r w:rsidRPr="007562C2">
        <w:rPr>
          <w:i/>
        </w:rPr>
        <w:t>Med Sci Sports Exerc.</w:t>
      </w:r>
      <w:r w:rsidRPr="007562C2">
        <w:t xml:space="preserve"> 2012; 44(12): 2263-9.</w:t>
      </w:r>
    </w:p>
    <w:p w14:paraId="1B79AE35" w14:textId="77777777" w:rsidR="004F72D2" w:rsidRPr="007562C2" w:rsidRDefault="004F72D2" w:rsidP="007562C2">
      <w:pPr>
        <w:pStyle w:val="Excluded"/>
      </w:pPr>
      <w:r w:rsidRPr="007562C2">
        <w:t xml:space="preserve">Rodriguez-Blanque R, Sanchez-Garcia JC, Sanchez-Lopez AM et al. The influence of physical activity in water on sleep quality in pregnant women: A randomised trial. </w:t>
      </w:r>
      <w:r w:rsidRPr="007562C2">
        <w:rPr>
          <w:i/>
        </w:rPr>
        <w:t>Women Birth.</w:t>
      </w:r>
      <w:r w:rsidRPr="007562C2">
        <w:t xml:space="preserve"> 2018; 31(1): e51-e8.</w:t>
      </w:r>
    </w:p>
    <w:p w14:paraId="261CE572" w14:textId="77777777" w:rsidR="004F72D2" w:rsidRPr="007562C2" w:rsidRDefault="004F72D2" w:rsidP="007562C2">
      <w:pPr>
        <w:pStyle w:val="Excluded"/>
      </w:pPr>
      <w:r w:rsidRPr="007562C2">
        <w:t>Shieh C, Cullen DL, Pike C et al. Intervention strategies for preventing excessive gestational weight gain: systematic review and meta-analysis.</w:t>
      </w:r>
      <w:r w:rsidRPr="007562C2">
        <w:rPr>
          <w:i/>
        </w:rPr>
        <w:t xml:space="preserve"> Obes Rev.</w:t>
      </w:r>
      <w:r w:rsidRPr="007562C2">
        <w:t xml:space="preserve"> 2018; 19(8): 1093-109.</w:t>
      </w:r>
    </w:p>
    <w:p w14:paraId="3D9B171D" w14:textId="77777777" w:rsidR="004F72D2" w:rsidRPr="007562C2" w:rsidRDefault="004F72D2" w:rsidP="007562C2">
      <w:pPr>
        <w:pStyle w:val="Excluded"/>
        <w:rPr>
          <w:i/>
        </w:rPr>
      </w:pPr>
      <w:r w:rsidRPr="007562C2">
        <w:t xml:space="preserve">Ussher M, Lewis S, Aveyard P et al. The London Exercise And Pregnant smokers (LEAP) trial: a randomised controlled trial of physical activity for smoking cessation in pregnancy with an economic evaluation. </w:t>
      </w:r>
      <w:r w:rsidRPr="007562C2">
        <w:rPr>
          <w:i/>
        </w:rPr>
        <w:t>Health Technol Assess. 2015; 19(84): vii-xxiv, 1-135.</w:t>
      </w:r>
    </w:p>
    <w:p w14:paraId="01D27F11" w14:textId="77777777" w:rsidR="004F72D2" w:rsidRPr="007562C2" w:rsidRDefault="004F72D2" w:rsidP="007562C2">
      <w:pPr>
        <w:pStyle w:val="Excluded"/>
      </w:pPr>
      <w:r w:rsidRPr="007562C2">
        <w:t xml:space="preserve">Van Horn L, Peaceman A, Kwasny M et al. Dietary Approaches to Stop Hypertension Diet and Activity to Limit Gestational Weight: Maternal Offspring Metabolics Family Intervention Trial, a Technology Enhanced Randomized Trial. </w:t>
      </w:r>
      <w:r w:rsidRPr="007562C2">
        <w:rPr>
          <w:i/>
        </w:rPr>
        <w:t>Am J Prev Med.</w:t>
      </w:r>
      <w:r w:rsidRPr="007562C2">
        <w:t xml:space="preserve"> 2018; 55(5): 603-14.</w:t>
      </w:r>
    </w:p>
    <w:p w14:paraId="03616641" w14:textId="77777777" w:rsidR="004F72D2" w:rsidRPr="007562C2" w:rsidRDefault="004F72D2" w:rsidP="007562C2">
      <w:pPr>
        <w:pStyle w:val="Excluded"/>
      </w:pPr>
      <w:r w:rsidRPr="007562C2">
        <w:t xml:space="preserve">Walker R, Bennett C, Blumfield M et al. Attenuating Pregnancy Weight Gain-What Works and Why: A Systematic Review and Meta-Analysis. </w:t>
      </w:r>
      <w:r w:rsidRPr="007562C2">
        <w:rPr>
          <w:i/>
        </w:rPr>
        <w:t>Nutrients</w:t>
      </w:r>
      <w:r w:rsidRPr="007562C2">
        <w:t>. 2018; 10(7).</w:t>
      </w:r>
    </w:p>
    <w:p w14:paraId="4A9C6C22" w14:textId="77777777" w:rsidR="004F72D2" w:rsidRPr="007562C2" w:rsidRDefault="004F72D2" w:rsidP="007562C2">
      <w:pPr>
        <w:pStyle w:val="Excluded"/>
      </w:pPr>
      <w:r w:rsidRPr="007562C2">
        <w:t xml:space="preserve">Yu Y, Xie R, Shen C et al. Effect of exercise during pregnancy to prevent gestational diabetes mellitus: a systematic review and meta-analysis. </w:t>
      </w:r>
      <w:r w:rsidRPr="007562C2">
        <w:rPr>
          <w:i/>
        </w:rPr>
        <w:t>J Matern Fetal Neonatal Med</w:t>
      </w:r>
      <w:r w:rsidRPr="007562C2">
        <w:t>. 2018; 31(12): 1632-7.</w:t>
      </w:r>
    </w:p>
    <w:p w14:paraId="1FEE5881" w14:textId="77777777" w:rsidR="000A2412" w:rsidRDefault="000A2412" w:rsidP="000A2412">
      <w:pPr>
        <w:pStyle w:val="Heading4"/>
        <w:rPr>
          <w:lang w:val="en-AU"/>
        </w:rPr>
      </w:pPr>
      <w:r>
        <w:rPr>
          <w:lang w:val="en-AU"/>
        </w:rPr>
        <w:t>Narrative review</w:t>
      </w:r>
    </w:p>
    <w:p w14:paraId="10DFD984" w14:textId="77777777" w:rsidR="00BA13EF" w:rsidRPr="00340A58" w:rsidRDefault="00BA13EF" w:rsidP="000A2412">
      <w:pPr>
        <w:pStyle w:val="Excluded"/>
        <w:rPr>
          <w:rFonts w:eastAsia="Times New Roman" w:cs="Times New Roman"/>
        </w:rPr>
      </w:pPr>
      <w:r w:rsidRPr="00340A58">
        <w:t xml:space="preserve">Abbasi M and van den Akker O. A systematic review of changes in women’s physical activity before and during pregnancy and the postnatal period. </w:t>
      </w:r>
      <w:r w:rsidRPr="00340A58">
        <w:rPr>
          <w:rFonts w:eastAsia="Times New Roman" w:cs="Times New Roman"/>
          <w:i/>
          <w:color w:val="333333"/>
        </w:rPr>
        <w:t>J Reproductive Infant Psych</w:t>
      </w:r>
      <w:r w:rsidRPr="00340A58">
        <w:rPr>
          <w:rFonts w:eastAsia="Times New Roman" w:cs="Times New Roman"/>
          <w:color w:val="333333"/>
        </w:rPr>
        <w:t>. 2015;</w:t>
      </w:r>
      <w:r w:rsidRPr="00340A58">
        <w:rPr>
          <w:rFonts w:eastAsia="Times New Roman" w:cs="Times New Roman"/>
          <w:color w:val="333333"/>
          <w:shd w:val="clear" w:color="auto" w:fill="FFFFFF"/>
        </w:rPr>
        <w:t> </w:t>
      </w:r>
      <w:r w:rsidRPr="00340A58">
        <w:rPr>
          <w:rFonts w:eastAsia="Times New Roman" w:cs="Times New Roman"/>
          <w:color w:val="333333"/>
        </w:rPr>
        <w:t>33(4):</w:t>
      </w:r>
      <w:r w:rsidRPr="00340A58">
        <w:rPr>
          <w:rFonts w:eastAsia="Times New Roman" w:cs="Times New Roman"/>
          <w:color w:val="333333"/>
          <w:shd w:val="clear" w:color="auto" w:fill="FFFFFF"/>
        </w:rPr>
        <w:t> </w:t>
      </w:r>
      <w:r w:rsidRPr="00340A58">
        <w:rPr>
          <w:rFonts w:eastAsia="Times New Roman" w:cs="Times New Roman"/>
          <w:color w:val="333333"/>
        </w:rPr>
        <w:t>325–58.</w:t>
      </w:r>
    </w:p>
    <w:p w14:paraId="76A85718" w14:textId="77777777" w:rsidR="00BA13EF" w:rsidRPr="00340A58" w:rsidRDefault="00BA13EF" w:rsidP="000A2412">
      <w:pPr>
        <w:pStyle w:val="Excluded"/>
        <w:rPr>
          <w:noProof/>
        </w:rPr>
      </w:pPr>
      <w:r w:rsidRPr="00340A58">
        <w:rPr>
          <w:noProof/>
        </w:rPr>
        <w:t xml:space="preserve">ACOG Committee Opinion No. 650: Physical activity and exercise during pregnancy and the postpartum period. </w:t>
      </w:r>
      <w:r w:rsidRPr="00340A58">
        <w:rPr>
          <w:i/>
          <w:noProof/>
        </w:rPr>
        <w:t>Obstet Gynecol</w:t>
      </w:r>
      <w:r w:rsidRPr="00340A58">
        <w:rPr>
          <w:noProof/>
        </w:rPr>
        <w:t>. 2015; 126(6): e135-42.</w:t>
      </w:r>
    </w:p>
    <w:p w14:paraId="33223220" w14:textId="77777777" w:rsidR="00BA13EF" w:rsidRPr="00340A58" w:rsidRDefault="00BA13EF" w:rsidP="000A2412">
      <w:pPr>
        <w:pStyle w:val="Excluded"/>
        <w:rPr>
          <w:noProof/>
        </w:rPr>
      </w:pPr>
      <w:r w:rsidRPr="00340A58">
        <w:rPr>
          <w:noProof/>
        </w:rPr>
        <w:t xml:space="preserve">Agha-Jaffar R, Oliver N, Johnston D et al. Gestational diabetes mellitus: does an effective prevention strategy exist? </w:t>
      </w:r>
      <w:r w:rsidRPr="00340A58">
        <w:rPr>
          <w:i/>
          <w:noProof/>
        </w:rPr>
        <w:t>Nat Rev Endocrinol</w:t>
      </w:r>
      <w:r w:rsidRPr="00340A58">
        <w:rPr>
          <w:noProof/>
        </w:rPr>
        <w:t>. 2016; 12(9): 533-46.</w:t>
      </w:r>
    </w:p>
    <w:p w14:paraId="41E9B996" w14:textId="77777777" w:rsidR="00BA13EF" w:rsidRPr="00340A58" w:rsidRDefault="00BA13EF" w:rsidP="000A2412">
      <w:pPr>
        <w:pStyle w:val="Excluded"/>
        <w:rPr>
          <w:lang w:val="en-AU"/>
        </w:rPr>
      </w:pPr>
      <w:r w:rsidRPr="00340A58">
        <w:rPr>
          <w:lang w:val="en-AU"/>
        </w:rPr>
        <w:t xml:space="preserve">Ahluwahlia M. Supporting the individual needs of obese pregnant women: Effects of risk-management processes. </w:t>
      </w:r>
      <w:r w:rsidRPr="00340A58">
        <w:rPr>
          <w:i/>
          <w:lang w:val="en-AU"/>
        </w:rPr>
        <w:t xml:space="preserve">Brit J Midwifery. </w:t>
      </w:r>
      <w:r w:rsidRPr="00340A58">
        <w:rPr>
          <w:lang w:val="en-AU"/>
        </w:rPr>
        <w:t>2015; 23(10): 702-08.</w:t>
      </w:r>
    </w:p>
    <w:p w14:paraId="3E817FAA" w14:textId="77777777" w:rsidR="00BA13EF" w:rsidRPr="00340A58" w:rsidRDefault="00BA13EF" w:rsidP="000A2412">
      <w:pPr>
        <w:pStyle w:val="Excluded"/>
        <w:rPr>
          <w:noProof/>
        </w:rPr>
      </w:pPr>
      <w:r w:rsidRPr="00340A58">
        <w:rPr>
          <w:noProof/>
        </w:rPr>
        <w:t xml:space="preserve">Ainscough KM, Lindsay KL, O'Sullivan EJ et al. Behaviour change in overweight and obese pregnancy: a decision tree to support the development of antenatal lifestyle interventions. </w:t>
      </w:r>
      <w:r w:rsidRPr="00340A58">
        <w:rPr>
          <w:i/>
          <w:noProof/>
        </w:rPr>
        <w:t>Public Health Nutr</w:t>
      </w:r>
      <w:r w:rsidRPr="00340A58">
        <w:rPr>
          <w:noProof/>
        </w:rPr>
        <w:t>. 2017; 20(14): 2642-8.</w:t>
      </w:r>
    </w:p>
    <w:p w14:paraId="090B843D" w14:textId="77777777" w:rsidR="00BA13EF" w:rsidRPr="00340A58" w:rsidRDefault="00BA13EF" w:rsidP="000A2412">
      <w:pPr>
        <w:pStyle w:val="Excluded"/>
        <w:rPr>
          <w:noProof/>
        </w:rPr>
      </w:pPr>
      <w:r w:rsidRPr="00340A58">
        <w:rPr>
          <w:noProof/>
        </w:rPr>
        <w:t xml:space="preserve">Albright E. Exercise during pregnancy. </w:t>
      </w:r>
      <w:r w:rsidRPr="00340A58">
        <w:rPr>
          <w:i/>
          <w:noProof/>
        </w:rPr>
        <w:t>Curr Sports Med Rep</w:t>
      </w:r>
      <w:r w:rsidRPr="00340A58">
        <w:rPr>
          <w:noProof/>
        </w:rPr>
        <w:t>. 2016; 15(4): 226-7.</w:t>
      </w:r>
    </w:p>
    <w:p w14:paraId="19DCC5B8" w14:textId="77777777" w:rsidR="00BA13EF" w:rsidRPr="00BA13EF" w:rsidRDefault="00BA13EF" w:rsidP="00BA13EF">
      <w:pPr>
        <w:pStyle w:val="Excluded"/>
      </w:pPr>
      <w:r w:rsidRPr="00BA13EF">
        <w:t>Alvarez-Bueno C, Cavero-Redondo I, Sanchez-Lopez M et al. Pregnancy leisure physical activity and children's neurodevelopment: a narrative review. BJOG. 2018; 125(10): 1235-42.</w:t>
      </w:r>
    </w:p>
    <w:p w14:paraId="4599E81A" w14:textId="77777777" w:rsidR="00BA13EF" w:rsidRPr="00340A58" w:rsidRDefault="00BA13EF" w:rsidP="000A2412">
      <w:pPr>
        <w:pStyle w:val="Excluded"/>
        <w:rPr>
          <w:noProof/>
        </w:rPr>
      </w:pPr>
      <w:r w:rsidRPr="00340A58">
        <w:rPr>
          <w:noProof/>
        </w:rPr>
        <w:t xml:space="preserve">Álvarez-Bueno C, Cavero-Redondo I, Sánchez-López M et al. Pregnancy leisure physical activity and children's neurodevelopment: a narrative review. </w:t>
      </w:r>
      <w:r w:rsidRPr="00340A58">
        <w:rPr>
          <w:i/>
          <w:noProof/>
        </w:rPr>
        <w:t>BJOG: An International Journal of Obstetrics &amp; Gynaecology</w:t>
      </w:r>
      <w:r w:rsidRPr="00340A58">
        <w:rPr>
          <w:noProof/>
        </w:rPr>
        <w:t>. 2018; 125(10): 1235-42.</w:t>
      </w:r>
    </w:p>
    <w:p w14:paraId="3C6A197E" w14:textId="77777777" w:rsidR="00BA13EF" w:rsidRPr="00BA13EF" w:rsidRDefault="00BA13EF" w:rsidP="00BA13EF">
      <w:pPr>
        <w:pStyle w:val="Excluded"/>
      </w:pPr>
      <w:r w:rsidRPr="00BA13EF">
        <w:t>Alves JGB, Alves GV. Effects of physical activity on children's growth. J Pediatr (Rio J). 2019; 95 Suppl 1: 72-8.</w:t>
      </w:r>
    </w:p>
    <w:p w14:paraId="4D60CDC4" w14:textId="77777777" w:rsidR="00BA13EF" w:rsidRPr="00340A58" w:rsidRDefault="00BA13EF" w:rsidP="000A2412">
      <w:pPr>
        <w:pStyle w:val="Excluded"/>
        <w:rPr>
          <w:noProof/>
        </w:rPr>
      </w:pPr>
      <w:r w:rsidRPr="00340A58">
        <w:rPr>
          <w:noProof/>
        </w:rPr>
        <w:t xml:space="preserve">Artal R, O'Toole M. Guidelines of the American College of Obstetricians and Gynecologists for exercise during pregnancy and the postpartum period. </w:t>
      </w:r>
      <w:r w:rsidRPr="00340A58">
        <w:rPr>
          <w:i/>
          <w:noProof/>
        </w:rPr>
        <w:t>Br J Sports Med</w:t>
      </w:r>
      <w:r w:rsidRPr="00340A58">
        <w:rPr>
          <w:noProof/>
        </w:rPr>
        <w:t xml:space="preserve">. 2003; 37(1): 6-12; discussion </w:t>
      </w:r>
    </w:p>
    <w:p w14:paraId="15C2ADA0" w14:textId="77777777" w:rsidR="00BA13EF" w:rsidRPr="00340A58" w:rsidRDefault="00BA13EF" w:rsidP="000A2412">
      <w:pPr>
        <w:pStyle w:val="Excluded"/>
        <w:rPr>
          <w:noProof/>
        </w:rPr>
      </w:pPr>
      <w:r w:rsidRPr="00340A58">
        <w:rPr>
          <w:noProof/>
        </w:rPr>
        <w:t xml:space="preserve">Artal R. Exercise in pregnancy: Guidelines. </w:t>
      </w:r>
      <w:r w:rsidRPr="00340A58">
        <w:rPr>
          <w:i/>
          <w:noProof/>
        </w:rPr>
        <w:t>Clin Obstet Gynecol</w:t>
      </w:r>
      <w:r w:rsidRPr="00340A58">
        <w:rPr>
          <w:noProof/>
        </w:rPr>
        <w:t>. 2016; 59(3): 639-44.</w:t>
      </w:r>
    </w:p>
    <w:p w14:paraId="688B894C" w14:textId="77777777" w:rsidR="00BA13EF" w:rsidRPr="00340A58" w:rsidRDefault="00BA13EF" w:rsidP="000A2412">
      <w:pPr>
        <w:pStyle w:val="Excluded"/>
        <w:rPr>
          <w:noProof/>
        </w:rPr>
      </w:pPr>
      <w:r w:rsidRPr="00340A58">
        <w:rPr>
          <w:noProof/>
        </w:rPr>
        <w:t xml:space="preserve">Artal R. The role of exercise in reducing the risks of gestational diabetes mellitus in obese women. </w:t>
      </w:r>
      <w:r w:rsidRPr="00340A58">
        <w:rPr>
          <w:i/>
          <w:noProof/>
        </w:rPr>
        <w:t>Best Pract Res Clin Obstet Gynaecol</w:t>
      </w:r>
      <w:r w:rsidRPr="00340A58">
        <w:rPr>
          <w:noProof/>
        </w:rPr>
        <w:t>. 2015; 29(1): 123-32.</w:t>
      </w:r>
    </w:p>
    <w:p w14:paraId="4C1F0EF6" w14:textId="77777777" w:rsidR="00BA13EF" w:rsidRPr="00340A58" w:rsidRDefault="00BA13EF" w:rsidP="000A2412">
      <w:pPr>
        <w:pStyle w:val="Excluded"/>
        <w:rPr>
          <w:noProof/>
        </w:rPr>
      </w:pPr>
      <w:r w:rsidRPr="00340A58">
        <w:rPr>
          <w:noProof/>
        </w:rPr>
        <w:t xml:space="preserve">Barakat R, Perales M, Garatachea N et al. Exercise during pregnancy. A narrative review asking: what do we know? </w:t>
      </w:r>
      <w:r w:rsidRPr="00340A58">
        <w:rPr>
          <w:i/>
          <w:noProof/>
        </w:rPr>
        <w:t>Br J Sports Med</w:t>
      </w:r>
      <w:r w:rsidRPr="00340A58">
        <w:rPr>
          <w:noProof/>
        </w:rPr>
        <w:t>. 2015; 49(21): 1377-81.</w:t>
      </w:r>
    </w:p>
    <w:p w14:paraId="5E8DD1DA" w14:textId="77777777" w:rsidR="00BA13EF" w:rsidRPr="00340A58" w:rsidRDefault="00BA13EF" w:rsidP="000A2412">
      <w:pPr>
        <w:pStyle w:val="Excluded"/>
        <w:rPr>
          <w:lang w:val="en-AU"/>
        </w:rPr>
      </w:pPr>
      <w:r w:rsidRPr="00340A58">
        <w:rPr>
          <w:lang w:val="en-AU"/>
        </w:rPr>
        <w:t>Bell, R.</w:t>
      </w:r>
      <w:r>
        <w:rPr>
          <w:lang w:val="en-AU"/>
        </w:rPr>
        <w:t xml:space="preserve"> </w:t>
      </w:r>
      <w:r w:rsidRPr="00340A58">
        <w:rPr>
          <w:lang w:val="en-AU"/>
        </w:rPr>
        <w:t>The effects of vigorous exercise during pregnancy on birth weight.</w:t>
      </w:r>
      <w:r w:rsidRPr="00340A58">
        <w:rPr>
          <w:i/>
          <w:lang w:val="en-AU"/>
        </w:rPr>
        <w:t xml:space="preserve"> J Sci Med Sport. </w:t>
      </w:r>
      <w:r w:rsidRPr="00340A58">
        <w:rPr>
          <w:lang w:val="en-AU"/>
        </w:rPr>
        <w:t>2002; 5(1): 32-36.</w:t>
      </w:r>
    </w:p>
    <w:p w14:paraId="01B873E9" w14:textId="77777777" w:rsidR="00BA13EF" w:rsidRPr="00340A58" w:rsidRDefault="00BA13EF" w:rsidP="000A2412">
      <w:pPr>
        <w:pStyle w:val="Excluded"/>
        <w:rPr>
          <w:noProof/>
        </w:rPr>
      </w:pPr>
      <w:r w:rsidRPr="00340A58">
        <w:rPr>
          <w:noProof/>
        </w:rPr>
        <w:t xml:space="preserve">Berghella V, Saccone G. Exercise in pregnancy! </w:t>
      </w:r>
      <w:r w:rsidRPr="00340A58">
        <w:rPr>
          <w:i/>
          <w:noProof/>
        </w:rPr>
        <w:t>Am J Obstet Gynecol</w:t>
      </w:r>
      <w:r w:rsidRPr="00340A58">
        <w:rPr>
          <w:noProof/>
        </w:rPr>
        <w:t>. 2017; 216(4): 335-7.</w:t>
      </w:r>
    </w:p>
    <w:p w14:paraId="1C4371B6" w14:textId="77777777" w:rsidR="00BA13EF" w:rsidRPr="00340A58" w:rsidRDefault="00BA13EF" w:rsidP="000A2412">
      <w:pPr>
        <w:pStyle w:val="Excluded"/>
      </w:pPr>
      <w:r w:rsidRPr="00340A58">
        <w:t>Bezerra KC, Rocha SR, Oriá MOB et al. Interventions for the prevention of urinary incontinence during prenatal care: An integrative review.</w:t>
      </w:r>
      <w:r w:rsidRPr="00340A58">
        <w:rPr>
          <w:i/>
        </w:rPr>
        <w:t xml:space="preserve"> Braz J Nurs.</w:t>
      </w:r>
      <w:r w:rsidRPr="00340A58">
        <w:t xml:space="preserve"> 2016; 15(1).</w:t>
      </w:r>
    </w:p>
    <w:p w14:paraId="626E1235" w14:textId="77777777" w:rsidR="00BA13EF" w:rsidRPr="00340A58" w:rsidRDefault="00BA13EF" w:rsidP="000A2412">
      <w:pPr>
        <w:pStyle w:val="Excluded"/>
        <w:rPr>
          <w:lang w:val="en-AU"/>
        </w:rPr>
      </w:pPr>
      <w:r w:rsidRPr="00340A58">
        <w:rPr>
          <w:lang w:val="en-AU"/>
        </w:rPr>
        <w:t xml:space="preserve">Bianchi C, Aragona M, Bertolotto et al. Improving prescription of physical exercise in prophylaxis/therapy of gestational diabetes: A survey from evidence to current recommendations. </w:t>
      </w:r>
      <w:r w:rsidRPr="00340A58">
        <w:rPr>
          <w:i/>
          <w:lang w:val="en-AU"/>
        </w:rPr>
        <w:t xml:space="preserve">Ital J Gynaecol Obstet. </w:t>
      </w:r>
      <w:r w:rsidRPr="00340A58">
        <w:rPr>
          <w:lang w:val="en-AU"/>
        </w:rPr>
        <w:t>2016; 28(4): 15-22.</w:t>
      </w:r>
    </w:p>
    <w:p w14:paraId="33BD69D9" w14:textId="77777777" w:rsidR="00BA13EF" w:rsidRPr="00340A58" w:rsidRDefault="00BA13EF" w:rsidP="000A2412">
      <w:pPr>
        <w:pStyle w:val="Excluded"/>
        <w:rPr>
          <w:noProof/>
        </w:rPr>
      </w:pPr>
      <w:r w:rsidRPr="00340A58">
        <w:rPr>
          <w:noProof/>
        </w:rPr>
        <w:t xml:space="preserve">Blaize AN, Pearson KJ, Newcomer SC. Impact of maternal exercise during pregnancy on offspring chronic disease susceptibility. </w:t>
      </w:r>
      <w:r w:rsidRPr="00340A58">
        <w:rPr>
          <w:i/>
          <w:noProof/>
        </w:rPr>
        <w:t>Exerc Sport Sci Rev</w:t>
      </w:r>
      <w:r w:rsidRPr="00340A58">
        <w:rPr>
          <w:noProof/>
        </w:rPr>
        <w:t>. 2015; 43(4): 198-203.</w:t>
      </w:r>
    </w:p>
    <w:p w14:paraId="04928792" w14:textId="77777777" w:rsidR="00BA13EF" w:rsidRPr="00340A58" w:rsidRDefault="00BA13EF" w:rsidP="000A2412">
      <w:pPr>
        <w:pStyle w:val="Excluded"/>
        <w:rPr>
          <w:noProof/>
        </w:rPr>
      </w:pPr>
      <w:r w:rsidRPr="00340A58">
        <w:rPr>
          <w:noProof/>
        </w:rPr>
        <w:t xml:space="preserve">Boissonnault JS, Klestinski JU, Pearcy K. The Role of exercise in the management of pelvic girdle and low back pain in pregnancy. </w:t>
      </w:r>
      <w:r w:rsidRPr="00340A58">
        <w:rPr>
          <w:i/>
          <w:noProof/>
        </w:rPr>
        <w:t>Journal of Women</w:t>
      </w:r>
      <w:r w:rsidRPr="00340A58">
        <w:rPr>
          <w:rFonts w:ascii="Calibri" w:hAnsi="Calibri"/>
          <w:i/>
          <w:noProof/>
        </w:rPr>
        <w:t>ʼ</w:t>
      </w:r>
      <w:r w:rsidRPr="00340A58">
        <w:rPr>
          <w:i/>
          <w:noProof/>
        </w:rPr>
        <w:t>s Health Physical Therapy</w:t>
      </w:r>
      <w:r w:rsidRPr="00340A58">
        <w:rPr>
          <w:noProof/>
        </w:rPr>
        <w:t>. 2012; 36(2): 69-77.</w:t>
      </w:r>
    </w:p>
    <w:p w14:paraId="0467A86F" w14:textId="77777777" w:rsidR="00BA13EF" w:rsidRPr="00340A58" w:rsidRDefault="00BA13EF" w:rsidP="000A2412">
      <w:pPr>
        <w:pStyle w:val="Excluded"/>
        <w:rPr>
          <w:noProof/>
        </w:rPr>
      </w:pPr>
      <w:r w:rsidRPr="00340A58">
        <w:rPr>
          <w:noProof/>
        </w:rPr>
        <w:t xml:space="preserve">Bonzini M, Coggon D, Palmer KT. Risk of prematurity, low birthweight and pre-eclampsia in relation to working hours and physical activities: a systematic review. </w:t>
      </w:r>
      <w:r w:rsidRPr="00340A58">
        <w:rPr>
          <w:i/>
          <w:noProof/>
        </w:rPr>
        <w:t>Occup Environ Med</w:t>
      </w:r>
      <w:r w:rsidRPr="00340A58">
        <w:rPr>
          <w:noProof/>
        </w:rPr>
        <w:t>. 2007; 64(4): 228-43.</w:t>
      </w:r>
    </w:p>
    <w:p w14:paraId="17B56D3D" w14:textId="77777777" w:rsidR="00BA13EF" w:rsidRPr="00340A58" w:rsidRDefault="00BA13EF" w:rsidP="000A2412">
      <w:pPr>
        <w:pStyle w:val="Excluded"/>
        <w:rPr>
          <w:noProof/>
        </w:rPr>
      </w:pPr>
      <w:r w:rsidRPr="00340A58">
        <w:rPr>
          <w:noProof/>
        </w:rPr>
        <w:t xml:space="preserve">Bredin SS, Foulds HJ, Burr JF et al. Risk assessment for physical activity and exercise clearance: in pregnant women without contraindications. </w:t>
      </w:r>
      <w:r w:rsidRPr="00340A58">
        <w:rPr>
          <w:i/>
          <w:noProof/>
        </w:rPr>
        <w:t>Can Fam Physician</w:t>
      </w:r>
      <w:r w:rsidRPr="00340A58">
        <w:rPr>
          <w:noProof/>
        </w:rPr>
        <w:t>. 2013; 59(5): 515-7.</w:t>
      </w:r>
    </w:p>
    <w:p w14:paraId="262C7881" w14:textId="77777777" w:rsidR="00BA13EF" w:rsidRPr="00BA13EF" w:rsidRDefault="00BA13EF" w:rsidP="00BA13EF">
      <w:pPr>
        <w:pStyle w:val="Excluded"/>
      </w:pPr>
      <w:r w:rsidRPr="00BA13EF">
        <w:t>Chan CWH, Au Yeung E, Law BMH. Effectiveness of Physical Activity Interventions on Pregnancy-Related Outcomes among Pregnant Women: A Systematic Review. Int J Environ Res Public Health. 2019; 16(10).</w:t>
      </w:r>
    </w:p>
    <w:p w14:paraId="1317C14F" w14:textId="77777777" w:rsidR="00BA13EF" w:rsidRPr="00340A58" w:rsidRDefault="00BA13EF" w:rsidP="000A2412">
      <w:pPr>
        <w:pStyle w:val="Excluded"/>
        <w:rPr>
          <w:noProof/>
        </w:rPr>
      </w:pPr>
      <w:r w:rsidRPr="00340A58">
        <w:rPr>
          <w:noProof/>
        </w:rPr>
        <w:t xml:space="preserve">Charlesworth S, Foulds HJ, Burr JF et al. Evidence-based risk assessment and recommendations for physical activity clearance: pregnancy. </w:t>
      </w:r>
      <w:r w:rsidRPr="00340A58">
        <w:rPr>
          <w:i/>
          <w:noProof/>
        </w:rPr>
        <w:t>Appl Physiol Nutr Metab</w:t>
      </w:r>
      <w:r w:rsidRPr="00340A58">
        <w:rPr>
          <w:noProof/>
        </w:rPr>
        <w:t>. 2011; 36 Suppl 1: S33-48.</w:t>
      </w:r>
    </w:p>
    <w:p w14:paraId="115FC261" w14:textId="77777777" w:rsidR="00BA13EF" w:rsidRPr="00340A58" w:rsidRDefault="00BA13EF" w:rsidP="000A2412">
      <w:pPr>
        <w:pStyle w:val="Excluded"/>
        <w:rPr>
          <w:noProof/>
        </w:rPr>
      </w:pPr>
      <w:r w:rsidRPr="00340A58">
        <w:rPr>
          <w:noProof/>
        </w:rPr>
        <w:t xml:space="preserve">Curtis K, Weinrib A, Katz J. Systematic review of yoga for pregnant women: current status and future directions. </w:t>
      </w:r>
      <w:r w:rsidRPr="00340A58">
        <w:rPr>
          <w:i/>
          <w:noProof/>
        </w:rPr>
        <w:t>Evid Based Complement Alternat Med</w:t>
      </w:r>
      <w:r w:rsidRPr="00340A58">
        <w:rPr>
          <w:noProof/>
        </w:rPr>
        <w:t>. 2012; 2012: 715942.</w:t>
      </w:r>
    </w:p>
    <w:p w14:paraId="21B0AC14" w14:textId="77777777" w:rsidR="00BA13EF" w:rsidRPr="00BA13EF" w:rsidRDefault="00BA13EF" w:rsidP="00BA13EF">
      <w:pPr>
        <w:pStyle w:val="Excluded"/>
      </w:pPr>
      <w:r w:rsidRPr="00BA13EF">
        <w:t>Dalrymple KV, Martyni-Orenowicz J, Flynn AC et al. Can antenatal diet and lifestyle interventions influence childhood obesity? A systematic review. Matern Child Nutr. 2018; 14(4): e12628.</w:t>
      </w:r>
    </w:p>
    <w:p w14:paraId="11C62E85" w14:textId="77777777" w:rsidR="00BA13EF" w:rsidRPr="00340A58" w:rsidRDefault="00BA13EF" w:rsidP="000A2412">
      <w:pPr>
        <w:pStyle w:val="Excluded"/>
        <w:rPr>
          <w:noProof/>
        </w:rPr>
      </w:pPr>
      <w:r w:rsidRPr="00340A58">
        <w:rPr>
          <w:noProof/>
        </w:rPr>
        <w:t xml:space="preserve">Davies GAL, Wolfe LA, Mottola MF et al. No. 129-Exercise in Pregnancy and the Postpartum Period. </w:t>
      </w:r>
      <w:r w:rsidRPr="00340A58">
        <w:rPr>
          <w:i/>
          <w:noProof/>
        </w:rPr>
        <w:t>J Obstet Gynaecol Can</w:t>
      </w:r>
      <w:r w:rsidRPr="00340A58">
        <w:rPr>
          <w:noProof/>
        </w:rPr>
        <w:t>. 2018; 40(2): e58-e65.</w:t>
      </w:r>
    </w:p>
    <w:p w14:paraId="7AF36114" w14:textId="77777777" w:rsidR="00BA13EF" w:rsidRPr="00BA13EF" w:rsidRDefault="00BA13EF" w:rsidP="00BA13EF">
      <w:pPr>
        <w:pStyle w:val="Excluded"/>
      </w:pPr>
      <w:r w:rsidRPr="00BA13EF">
        <w:t>Dipietro L, Evenson KR, Bloodgood B et al. Benefits of Physical Activity during Pregnancy and Postpartum: An Umbrella Review. Med Sci Sports Exerc. 2019; 51(6): 1292-302.</w:t>
      </w:r>
    </w:p>
    <w:p w14:paraId="65E04861" w14:textId="77777777" w:rsidR="00BA13EF" w:rsidRPr="00340A58" w:rsidRDefault="00BA13EF" w:rsidP="000A2412">
      <w:pPr>
        <w:pStyle w:val="Excluded"/>
        <w:rPr>
          <w:noProof/>
        </w:rPr>
      </w:pPr>
      <w:r w:rsidRPr="00340A58">
        <w:rPr>
          <w:noProof/>
        </w:rPr>
        <w:t xml:space="preserve">Downs DS, Chasan-Taber L, Evenson KR et al. Physical activity and pregnancy: past and present evidence and future recommendations. </w:t>
      </w:r>
      <w:r w:rsidRPr="00340A58">
        <w:rPr>
          <w:i/>
          <w:noProof/>
        </w:rPr>
        <w:t>Res Q Exerc Sport</w:t>
      </w:r>
      <w:r w:rsidRPr="00340A58">
        <w:rPr>
          <w:noProof/>
        </w:rPr>
        <w:t>. 2012; 83(4): 485-502.</w:t>
      </w:r>
    </w:p>
    <w:p w14:paraId="6845A4DA" w14:textId="3C2C50B0" w:rsidR="00BA13EF" w:rsidRPr="00BA13EF" w:rsidRDefault="00BA13EF" w:rsidP="00BA13EF">
      <w:pPr>
        <w:pStyle w:val="Excluded"/>
      </w:pPr>
      <w:r w:rsidRPr="00BA13EF">
        <w:t xml:space="preserve">Evenson KR, Mottola MF, Artal R. Review of </w:t>
      </w:r>
      <w:r w:rsidR="004936CE" w:rsidRPr="00BA13EF">
        <w:t>recent physical activity guidelines during pregnancy to facilitate advice by health care provide</w:t>
      </w:r>
      <w:r w:rsidRPr="00BA13EF">
        <w:t>rs. Obstet Gynecol Surv. 2019; 74(8): 481-9.</w:t>
      </w:r>
    </w:p>
    <w:p w14:paraId="52D22373" w14:textId="77777777" w:rsidR="00BA13EF" w:rsidRPr="00340A58" w:rsidRDefault="00BA13EF" w:rsidP="000A2412">
      <w:pPr>
        <w:pStyle w:val="Excluded"/>
        <w:rPr>
          <w:noProof/>
        </w:rPr>
      </w:pPr>
      <w:r w:rsidRPr="00340A58">
        <w:rPr>
          <w:noProof/>
        </w:rPr>
        <w:t xml:space="preserve">Ferraro ZM, Gaudet L, Adamo KB. The potential impact of physical activity during pregnancy on maternal and neonatal outcomes. </w:t>
      </w:r>
      <w:r w:rsidRPr="00340A58">
        <w:rPr>
          <w:i/>
          <w:noProof/>
        </w:rPr>
        <w:t>Obstet Gynecol Surv</w:t>
      </w:r>
      <w:r w:rsidRPr="00340A58">
        <w:rPr>
          <w:noProof/>
        </w:rPr>
        <w:t>. 2012; 67(2): 99-110.</w:t>
      </w:r>
    </w:p>
    <w:p w14:paraId="62A6CDF7" w14:textId="77777777" w:rsidR="00BA13EF" w:rsidRPr="00340A58" w:rsidRDefault="00BA13EF" w:rsidP="000A2412">
      <w:pPr>
        <w:pStyle w:val="Excluded"/>
        <w:rPr>
          <w:noProof/>
        </w:rPr>
      </w:pPr>
      <w:r w:rsidRPr="00340A58">
        <w:rPr>
          <w:noProof/>
        </w:rPr>
        <w:t xml:space="preserve">Flak AL, Yun Tark J, Tinker SC et al. Major, non-chromosomal, birth defects and maternal physical activity: a systematic review. </w:t>
      </w:r>
      <w:r w:rsidRPr="00340A58">
        <w:rPr>
          <w:i/>
          <w:noProof/>
        </w:rPr>
        <w:t>Birth Defects Res A Clin Mol Teratol</w:t>
      </w:r>
      <w:r w:rsidRPr="00340A58">
        <w:rPr>
          <w:noProof/>
        </w:rPr>
        <w:t>. 2012; 94(7): 521-31.</w:t>
      </w:r>
    </w:p>
    <w:p w14:paraId="343858BE" w14:textId="77777777" w:rsidR="00BA13EF" w:rsidRPr="00340A58" w:rsidRDefault="00BA13EF" w:rsidP="000A2412">
      <w:pPr>
        <w:pStyle w:val="Excluded"/>
        <w:rPr>
          <w:noProof/>
        </w:rPr>
      </w:pPr>
      <w:r w:rsidRPr="00340A58">
        <w:rPr>
          <w:noProof/>
        </w:rPr>
        <w:t xml:space="preserve">Flynn AC, Dalrymple K, Barr S et al. Dietary interventions in overweight and obese pregnant women: a systematic review of the content, delivery, and outcomes of randomized controlled trials. </w:t>
      </w:r>
      <w:r w:rsidRPr="00340A58">
        <w:rPr>
          <w:i/>
          <w:noProof/>
        </w:rPr>
        <w:t>Nutr Rev</w:t>
      </w:r>
      <w:r w:rsidRPr="00340A58">
        <w:rPr>
          <w:noProof/>
        </w:rPr>
        <w:t>. 2016; 74(5): 312-28.</w:t>
      </w:r>
    </w:p>
    <w:p w14:paraId="70B14CF5" w14:textId="77777777" w:rsidR="00BA13EF" w:rsidRPr="00340A58" w:rsidRDefault="00BA13EF" w:rsidP="000A2412">
      <w:pPr>
        <w:pStyle w:val="Excluded"/>
      </w:pPr>
      <w:r w:rsidRPr="00340A58">
        <w:rPr>
          <w:lang w:val="en-AU"/>
        </w:rPr>
        <w:t xml:space="preserve">Hassall J. Exercise in pregnancy: A review of current evidence. </w:t>
      </w:r>
      <w:r w:rsidRPr="00340A58">
        <w:rPr>
          <w:i/>
        </w:rPr>
        <w:t>Essentially MIDIRS</w:t>
      </w:r>
      <w:r w:rsidRPr="00340A58">
        <w:t>. 2011; 2(1): 39-42.</w:t>
      </w:r>
    </w:p>
    <w:p w14:paraId="5CE24E56" w14:textId="77777777" w:rsidR="00BA13EF" w:rsidRPr="00340A58" w:rsidRDefault="00BA13EF" w:rsidP="000A2412">
      <w:pPr>
        <w:pStyle w:val="Excluded"/>
        <w:rPr>
          <w:noProof/>
        </w:rPr>
      </w:pPr>
      <w:r w:rsidRPr="00340A58">
        <w:rPr>
          <w:noProof/>
        </w:rPr>
        <w:t xml:space="preserve">Hegaard HK, Ersboll AS, Damm P. Exercise in pregnancy: First trimester risks. </w:t>
      </w:r>
      <w:r w:rsidRPr="00340A58">
        <w:rPr>
          <w:i/>
          <w:noProof/>
        </w:rPr>
        <w:t>Clin Obstet Gynecol</w:t>
      </w:r>
      <w:r w:rsidRPr="00340A58">
        <w:rPr>
          <w:noProof/>
        </w:rPr>
        <w:t>. 2016; 59(3): 559-67.</w:t>
      </w:r>
    </w:p>
    <w:p w14:paraId="70E4127B" w14:textId="77777777" w:rsidR="00BA13EF" w:rsidRPr="00BA13EF" w:rsidRDefault="00BA13EF" w:rsidP="00BA13EF">
      <w:pPr>
        <w:pStyle w:val="Excluded"/>
      </w:pPr>
      <w:r w:rsidRPr="00BA13EF">
        <w:t>Hewage SS, Wu S, Neelakantan N et al. Systematic review of effectiveness and cost-effectiveness of lifestyle interventions to improve clinical diabetes outcome measures in women with a history of GDM. Clin Nutr ESPEN. 2020; 35: 20-9.</w:t>
      </w:r>
    </w:p>
    <w:p w14:paraId="78A5DF55" w14:textId="77777777" w:rsidR="00BA13EF" w:rsidRPr="00340A58" w:rsidRDefault="00BA13EF" w:rsidP="000A2412">
      <w:pPr>
        <w:pStyle w:val="Excluded"/>
        <w:rPr>
          <w:noProof/>
        </w:rPr>
      </w:pPr>
      <w:r w:rsidRPr="00340A58">
        <w:rPr>
          <w:noProof/>
        </w:rPr>
        <w:t xml:space="preserve">Hilde G, Bo K. The pelvic floor during pregnancy and after childbirth, and the effect of pelvic floor muscle training on urinary incontinence - a literature review. </w:t>
      </w:r>
      <w:r w:rsidRPr="00340A58">
        <w:rPr>
          <w:i/>
          <w:noProof/>
        </w:rPr>
        <w:t>Current Women s Health Reviews</w:t>
      </w:r>
      <w:r w:rsidRPr="00340A58">
        <w:rPr>
          <w:noProof/>
        </w:rPr>
        <w:t>. 2015; 11(1): 19-30.</w:t>
      </w:r>
    </w:p>
    <w:p w14:paraId="0E75BA64" w14:textId="77777777" w:rsidR="00BA13EF" w:rsidRPr="00340A58" w:rsidRDefault="00BA13EF" w:rsidP="000A2412">
      <w:pPr>
        <w:pStyle w:val="Excluded"/>
        <w:rPr>
          <w:noProof/>
        </w:rPr>
      </w:pPr>
      <w:r w:rsidRPr="00340A58">
        <w:rPr>
          <w:noProof/>
        </w:rPr>
        <w:t xml:space="preserve">Hinman SK, Smith KB, Quillen DM et al. Exercise in pregnancy: A clinical review. </w:t>
      </w:r>
      <w:r w:rsidRPr="00340A58">
        <w:rPr>
          <w:i/>
          <w:noProof/>
        </w:rPr>
        <w:t>Sports Health</w:t>
      </w:r>
      <w:r w:rsidRPr="00340A58">
        <w:rPr>
          <w:noProof/>
        </w:rPr>
        <w:t>. 2015; 7(6): 527-31.</w:t>
      </w:r>
    </w:p>
    <w:p w14:paraId="557C4134" w14:textId="77777777" w:rsidR="00BA13EF" w:rsidRPr="00340A58" w:rsidRDefault="00BA13EF" w:rsidP="000A2412">
      <w:pPr>
        <w:pStyle w:val="Excluded"/>
        <w:rPr>
          <w:noProof/>
        </w:rPr>
      </w:pPr>
      <w:r w:rsidRPr="00340A58">
        <w:rPr>
          <w:noProof/>
        </w:rPr>
        <w:t xml:space="preserve">Hollenbach D, Broker R, Herlehy S et al. Non-pharmacological interventions for sleep quality and insomnia during pregnancy: A systematic review. </w:t>
      </w:r>
      <w:r w:rsidRPr="00340A58">
        <w:rPr>
          <w:i/>
          <w:noProof/>
        </w:rPr>
        <w:t>J Can Chiropr Assoc</w:t>
      </w:r>
      <w:r w:rsidRPr="00340A58">
        <w:rPr>
          <w:noProof/>
        </w:rPr>
        <w:t>. 2013; 57(3): 260-70.</w:t>
      </w:r>
    </w:p>
    <w:p w14:paraId="1ADE4E8C" w14:textId="77777777" w:rsidR="00BA13EF" w:rsidRPr="00340A58" w:rsidRDefault="00BA13EF" w:rsidP="000A2412">
      <w:pPr>
        <w:pStyle w:val="Excluded"/>
        <w:rPr>
          <w:noProof/>
        </w:rPr>
      </w:pPr>
      <w:r w:rsidRPr="00340A58">
        <w:rPr>
          <w:noProof/>
        </w:rPr>
        <w:t xml:space="preserve">Jovanovic-Peterson L, Peterson CM. Review of gestational diabetes mellitus and low-calorie diet and physical exercise as therapy. </w:t>
      </w:r>
      <w:r w:rsidRPr="00340A58">
        <w:rPr>
          <w:i/>
          <w:noProof/>
        </w:rPr>
        <w:t>Diabetes Metab Rev</w:t>
      </w:r>
      <w:r w:rsidRPr="00340A58">
        <w:rPr>
          <w:noProof/>
        </w:rPr>
        <w:t>. 1996; 12(4): 287-308.</w:t>
      </w:r>
    </w:p>
    <w:p w14:paraId="5D77FE7D" w14:textId="77777777" w:rsidR="00BA13EF" w:rsidRPr="00340A58" w:rsidRDefault="00BA13EF" w:rsidP="000A2412">
      <w:pPr>
        <w:pStyle w:val="Excluded"/>
        <w:rPr>
          <w:noProof/>
        </w:rPr>
      </w:pPr>
      <w:r w:rsidRPr="00340A58">
        <w:rPr>
          <w:noProof/>
        </w:rPr>
        <w:t xml:space="preserve">Kader M, Naim-Shuchana S. Physical activity and exercise during pregnancy. </w:t>
      </w:r>
      <w:r w:rsidRPr="00340A58">
        <w:rPr>
          <w:i/>
          <w:noProof/>
        </w:rPr>
        <w:t>European Journal of Physiotherapy</w:t>
      </w:r>
      <w:r w:rsidRPr="00340A58">
        <w:rPr>
          <w:noProof/>
        </w:rPr>
        <w:t>. 2013; 16(1): 2-9.</w:t>
      </w:r>
    </w:p>
    <w:p w14:paraId="5F6AF300" w14:textId="77777777" w:rsidR="00BA13EF" w:rsidRPr="00340A58" w:rsidRDefault="00BA13EF" w:rsidP="000A2412">
      <w:pPr>
        <w:pStyle w:val="Excluded"/>
        <w:rPr>
          <w:noProof/>
        </w:rPr>
      </w:pPr>
      <w:r w:rsidRPr="00340A58">
        <w:rPr>
          <w:noProof/>
        </w:rPr>
        <w:t xml:space="preserve">Kaiser L, Allen LH, American Dietetic A. Position of the American Dietetic Association: nutrition and lifestyle for a healthy pregnancy outcome. </w:t>
      </w:r>
      <w:r w:rsidRPr="00340A58">
        <w:rPr>
          <w:i/>
          <w:noProof/>
        </w:rPr>
        <w:t>J Am Diet Assoc</w:t>
      </w:r>
      <w:r w:rsidRPr="00340A58">
        <w:rPr>
          <w:noProof/>
        </w:rPr>
        <w:t>. 2008; 108(3): 553-61.</w:t>
      </w:r>
    </w:p>
    <w:p w14:paraId="24F92EED" w14:textId="77777777" w:rsidR="00BA13EF" w:rsidRPr="00340A58" w:rsidRDefault="00BA13EF" w:rsidP="000A2412">
      <w:pPr>
        <w:pStyle w:val="Excluded"/>
        <w:rPr>
          <w:noProof/>
        </w:rPr>
      </w:pPr>
      <w:r w:rsidRPr="00340A58">
        <w:rPr>
          <w:noProof/>
        </w:rPr>
        <w:t xml:space="preserve">Kehler AK, Heinrich KM. A selective review of prenatal exercise guidelines since the 1950s until present: Written for women, health care professionals, and female athletes. </w:t>
      </w:r>
      <w:r w:rsidRPr="00340A58">
        <w:rPr>
          <w:i/>
          <w:noProof/>
        </w:rPr>
        <w:t>Women Birth</w:t>
      </w:r>
      <w:r w:rsidRPr="00340A58">
        <w:rPr>
          <w:noProof/>
        </w:rPr>
        <w:t>. 2015; 28(4): e93-8.</w:t>
      </w:r>
    </w:p>
    <w:p w14:paraId="068A1178" w14:textId="77777777" w:rsidR="00BA13EF" w:rsidRPr="00BA13EF" w:rsidRDefault="00BA13EF" w:rsidP="00BA13EF">
      <w:pPr>
        <w:pStyle w:val="Excluded"/>
      </w:pPr>
      <w:r w:rsidRPr="00BA13EF">
        <w:t>Kolomanska D, Zarawski M, Mazur-Bialy A. Physical Activity and Depressive Disorders in Pregnant Women-A Systematic Review. Medicina (Kaunas). 2019; 55(5).</w:t>
      </w:r>
    </w:p>
    <w:p w14:paraId="79CCD420" w14:textId="1EF22DD7" w:rsidR="00BA13EF" w:rsidRPr="00BA13EF" w:rsidRDefault="00BA13EF" w:rsidP="00BA13EF">
      <w:pPr>
        <w:pStyle w:val="Excluded"/>
      </w:pPr>
      <w:r w:rsidRPr="00BA13EF">
        <w:t xml:space="preserve">Kolomanska-Bogucka D, Mazur-Bialy AI. Physical </w:t>
      </w:r>
      <w:r w:rsidR="001E11FB" w:rsidRPr="00BA13EF">
        <w:t>activity and the occurrence of postnatal depression-a systematic re</w:t>
      </w:r>
      <w:r w:rsidRPr="00BA13EF">
        <w:t>view. Medicina (Kaunas). 2019; 55(9).</w:t>
      </w:r>
    </w:p>
    <w:p w14:paraId="41F2BDEB" w14:textId="77777777" w:rsidR="00BA13EF" w:rsidRPr="00340A58" w:rsidRDefault="00BA13EF" w:rsidP="000A2412">
      <w:pPr>
        <w:pStyle w:val="Excluded"/>
        <w:rPr>
          <w:noProof/>
        </w:rPr>
      </w:pPr>
      <w:r w:rsidRPr="00340A58">
        <w:rPr>
          <w:noProof/>
        </w:rPr>
        <w:t xml:space="preserve">Lillios S, Young J. The Effects of core and lower extremity strengthening on pregnancy-related low back and pelvic girdle pain. </w:t>
      </w:r>
      <w:r w:rsidRPr="00340A58">
        <w:rPr>
          <w:i/>
          <w:noProof/>
        </w:rPr>
        <w:t>Journal of Women</w:t>
      </w:r>
      <w:r w:rsidRPr="00340A58">
        <w:rPr>
          <w:rFonts w:ascii="Calibri" w:hAnsi="Calibri"/>
          <w:i/>
          <w:noProof/>
        </w:rPr>
        <w:t>ʼ</w:t>
      </w:r>
      <w:r w:rsidRPr="00340A58">
        <w:rPr>
          <w:i/>
          <w:noProof/>
        </w:rPr>
        <w:t>s Health Physical Therapy</w:t>
      </w:r>
      <w:r w:rsidRPr="00340A58">
        <w:rPr>
          <w:noProof/>
        </w:rPr>
        <w:t>. 2012; 36(3): 116-24.</w:t>
      </w:r>
    </w:p>
    <w:p w14:paraId="186CC899" w14:textId="77777777" w:rsidR="00BA13EF" w:rsidRPr="00340A58" w:rsidRDefault="00BA13EF" w:rsidP="000A2412">
      <w:pPr>
        <w:pStyle w:val="Excluded"/>
        <w:rPr>
          <w:noProof/>
        </w:rPr>
      </w:pPr>
      <w:r w:rsidRPr="00340A58">
        <w:rPr>
          <w:noProof/>
        </w:rPr>
        <w:t xml:space="preserve">Lindbohm ML. Physical workload--a risk factor for miscarriage? </w:t>
      </w:r>
      <w:r w:rsidRPr="00340A58">
        <w:rPr>
          <w:i/>
          <w:noProof/>
        </w:rPr>
        <w:t>Scand J Work Environ Health</w:t>
      </w:r>
      <w:r w:rsidRPr="00340A58">
        <w:rPr>
          <w:noProof/>
        </w:rPr>
        <w:t>. 2013; 39(4): 321-3.</w:t>
      </w:r>
    </w:p>
    <w:p w14:paraId="20586276" w14:textId="77777777" w:rsidR="00BA13EF" w:rsidRPr="00BA13EF" w:rsidRDefault="00BA13EF" w:rsidP="00BA13EF">
      <w:pPr>
        <w:pStyle w:val="Excluded"/>
      </w:pPr>
      <w:r w:rsidRPr="00BA13EF">
        <w:t>Liu N, Gou WH, Wang J et al. Effects of exercise on pregnant women's quality of life: A systematic review. Eur J Obstet Gynecol Reprod Biol. 2019; 242: 170-7.</w:t>
      </w:r>
    </w:p>
    <w:p w14:paraId="79C60A47" w14:textId="77777777" w:rsidR="00BA13EF" w:rsidRPr="00340A58" w:rsidRDefault="00BA13EF" w:rsidP="000A2412">
      <w:pPr>
        <w:pStyle w:val="Excluded"/>
        <w:rPr>
          <w:noProof/>
        </w:rPr>
      </w:pPr>
      <w:r w:rsidRPr="00340A58">
        <w:rPr>
          <w:noProof/>
        </w:rPr>
        <w:t xml:space="preserve">MacDonald LA, Waters TR, Napolitano PG et al. Clinical guidelines for occupational lifting in pregnancy: evidence summary and provisional recommendations. </w:t>
      </w:r>
      <w:r w:rsidRPr="00340A58">
        <w:rPr>
          <w:i/>
          <w:noProof/>
        </w:rPr>
        <w:t>Am J Obstet Gynecol</w:t>
      </w:r>
      <w:r w:rsidRPr="00340A58">
        <w:rPr>
          <w:noProof/>
        </w:rPr>
        <w:t>. 2013; 209(2): 80-8.</w:t>
      </w:r>
    </w:p>
    <w:p w14:paraId="3D853596" w14:textId="77777777" w:rsidR="00BA13EF" w:rsidRPr="00BA13EF" w:rsidRDefault="00BA13EF" w:rsidP="00BA13EF">
      <w:pPr>
        <w:pStyle w:val="Excluded"/>
      </w:pPr>
      <w:r w:rsidRPr="00BA13EF">
        <w:t>Makaruk B, Galczak-Kondraciuk A, Forczek W et al. The Effectiveness of Regular Exercise Programs in the Prevention of Gestational Diabetes Mellitus-A Systematic Review. Obstet Gynecol Surv. 2019; 74(5): 303-12.</w:t>
      </w:r>
    </w:p>
    <w:p w14:paraId="3A6595A2" w14:textId="77777777" w:rsidR="00BA13EF" w:rsidRPr="00340A58" w:rsidRDefault="00BA13EF" w:rsidP="000A2412">
      <w:pPr>
        <w:pStyle w:val="Excluded"/>
        <w:rPr>
          <w:noProof/>
        </w:rPr>
      </w:pPr>
      <w:r w:rsidRPr="00340A58">
        <w:rPr>
          <w:noProof/>
        </w:rPr>
        <w:t xml:space="preserve">McCarty-Singleton S, Sciscione AC. Maternal activity restriction in pregnancy and the prevention of preterm birth: an evidence-based review. </w:t>
      </w:r>
      <w:r w:rsidRPr="00340A58">
        <w:rPr>
          <w:i/>
          <w:noProof/>
        </w:rPr>
        <w:t>Clin Obstet Gynecol</w:t>
      </w:r>
      <w:r w:rsidRPr="00340A58">
        <w:rPr>
          <w:noProof/>
        </w:rPr>
        <w:t>. 2014; 57(3): 616-27.</w:t>
      </w:r>
    </w:p>
    <w:p w14:paraId="662A2F08" w14:textId="77777777" w:rsidR="00BA13EF" w:rsidRPr="00BA13EF" w:rsidRDefault="00BA13EF" w:rsidP="00BA13EF">
      <w:pPr>
        <w:pStyle w:val="Excluded"/>
      </w:pPr>
      <w:r w:rsidRPr="00BA13EF">
        <w:t>Mitanchez D, Ciangura C, Jacqueminet S. How Can Maternal Lifestyle Interventions Modify the Effects of Gestational Diabetes in the Neonate and the Offspring? A Systematic Review of Meta-Analyses. Nutrients. 2020; 12(2).</w:t>
      </w:r>
    </w:p>
    <w:p w14:paraId="7B5B352C" w14:textId="77777777" w:rsidR="00BA13EF" w:rsidRPr="00BA13EF" w:rsidRDefault="00BA13EF" w:rsidP="00BA13EF">
      <w:pPr>
        <w:pStyle w:val="Excluded"/>
      </w:pPr>
      <w:r w:rsidRPr="00BA13EF">
        <w:t>Mooventhan A. A comprehensive review on scientific evidence-based effects (including adverse effects) of yoga for normal and high-risk pregnancy-related health problems. J Bodyw Mov Ther. 2019; 23(4): 721-7.</w:t>
      </w:r>
    </w:p>
    <w:p w14:paraId="7513CF12" w14:textId="77777777" w:rsidR="00BA13EF" w:rsidRPr="00340A58" w:rsidRDefault="00BA13EF" w:rsidP="000A2412">
      <w:pPr>
        <w:pStyle w:val="Excluded"/>
        <w:rPr>
          <w:noProof/>
        </w:rPr>
      </w:pPr>
      <w:r w:rsidRPr="00340A58">
        <w:rPr>
          <w:noProof/>
        </w:rPr>
        <w:t xml:space="preserve">Morkved S, Bo K. Effect of pelvic floor muscle training during pregnancy and after childbirth on prevention and treatment of urinary incontinence: a systematic review. </w:t>
      </w:r>
      <w:r w:rsidRPr="00340A58">
        <w:rPr>
          <w:i/>
          <w:noProof/>
        </w:rPr>
        <w:t>Br J Sports Med</w:t>
      </w:r>
      <w:r w:rsidRPr="00340A58">
        <w:rPr>
          <w:noProof/>
        </w:rPr>
        <w:t>. 2014; 48(4): 299-310.</w:t>
      </w:r>
    </w:p>
    <w:p w14:paraId="13FBC992" w14:textId="77777777" w:rsidR="00BA13EF" w:rsidRPr="00BA13EF" w:rsidRDefault="00BA13EF" w:rsidP="00BA13EF">
      <w:pPr>
        <w:pStyle w:val="Excluded"/>
      </w:pPr>
      <w:r w:rsidRPr="00BA13EF">
        <w:t>Mottola MF, Davenport MH, Ruchat SM et al. No. 367-2019 Canadian Guideline for Physical Activity throughout Pregnancy. J Obstet Gynaecol Can. 2018; 40(11): 1528-37.</w:t>
      </w:r>
    </w:p>
    <w:p w14:paraId="3D70AC66" w14:textId="77777777" w:rsidR="00BA13EF" w:rsidRPr="00340A58" w:rsidRDefault="00BA13EF" w:rsidP="000A2412">
      <w:pPr>
        <w:pStyle w:val="Excluded"/>
        <w:rPr>
          <w:noProof/>
        </w:rPr>
      </w:pPr>
      <w:r w:rsidRPr="00340A58">
        <w:rPr>
          <w:noProof/>
        </w:rPr>
        <w:t xml:space="preserve">Nascimento SL, Surita FG, Cecatti JG. Physical exercise during pregnancy: a systematic review. </w:t>
      </w:r>
      <w:r w:rsidRPr="00340A58">
        <w:rPr>
          <w:i/>
          <w:noProof/>
        </w:rPr>
        <w:t>Curr Opin Obstet Gynecol</w:t>
      </w:r>
      <w:r w:rsidRPr="00340A58">
        <w:rPr>
          <w:noProof/>
        </w:rPr>
        <w:t>. 2012; 24(6): 387-94.</w:t>
      </w:r>
    </w:p>
    <w:p w14:paraId="26928E09" w14:textId="77777777" w:rsidR="00BA13EF" w:rsidRPr="00340A58" w:rsidRDefault="00BA13EF" w:rsidP="000A2412">
      <w:pPr>
        <w:pStyle w:val="Excluded"/>
        <w:rPr>
          <w:noProof/>
        </w:rPr>
      </w:pPr>
      <w:r w:rsidRPr="00340A58">
        <w:rPr>
          <w:noProof/>
        </w:rPr>
        <w:t xml:space="preserve">Nicodemus NA, Jr. Prevention of excessive gestational weight gain and postpartum weight retention. </w:t>
      </w:r>
      <w:r w:rsidRPr="00340A58">
        <w:rPr>
          <w:i/>
          <w:noProof/>
        </w:rPr>
        <w:t>Curr Obes Rep</w:t>
      </w:r>
      <w:r w:rsidRPr="00340A58">
        <w:rPr>
          <w:noProof/>
        </w:rPr>
        <w:t>. 2018; 7(2): 105-11.</w:t>
      </w:r>
    </w:p>
    <w:p w14:paraId="5F5FC5F6" w14:textId="77777777" w:rsidR="00BA13EF" w:rsidRPr="00340A58" w:rsidRDefault="00BA13EF" w:rsidP="000A2412">
      <w:pPr>
        <w:pStyle w:val="Excluded"/>
        <w:rPr>
          <w:noProof/>
        </w:rPr>
      </w:pPr>
      <w:r w:rsidRPr="00340A58">
        <w:rPr>
          <w:noProof/>
        </w:rPr>
        <w:t xml:space="preserve">Norman JE, Reynolds RM. Prescribing Exercise and Lifestyle Training for High Risk Women in Pregnancy and Early Post-partum-Is It Worth It? </w:t>
      </w:r>
      <w:r w:rsidRPr="00340A58">
        <w:rPr>
          <w:i/>
          <w:noProof/>
        </w:rPr>
        <w:t>PLoS Med</w:t>
      </w:r>
      <w:r w:rsidRPr="00340A58">
        <w:rPr>
          <w:noProof/>
        </w:rPr>
        <w:t>. 2016; 13(7): e1002093.</w:t>
      </w:r>
    </w:p>
    <w:p w14:paraId="783A4E46" w14:textId="540A25FA" w:rsidR="00BA13EF" w:rsidRPr="00BA13EF" w:rsidRDefault="00BA13EF" w:rsidP="00BA13EF">
      <w:pPr>
        <w:pStyle w:val="Excluded"/>
      </w:pPr>
      <w:r w:rsidRPr="00BA13EF">
        <w:t xml:space="preserve">Obinna EA, Martins NUN, </w:t>
      </w:r>
      <w:r w:rsidR="00B007FC">
        <w:t>Ugo</w:t>
      </w:r>
      <w:r w:rsidRPr="00BA13EF">
        <w:t xml:space="preserve">chukwu N et al. Effects of aerobic exercise on the gestational </w:t>
      </w:r>
      <w:r w:rsidR="00886445">
        <w:t>weight</w:t>
      </w:r>
      <w:r w:rsidRPr="00BA13EF">
        <w:t xml:space="preserve"> gain of healthy pregnant women–a systematic review. Indian J Physiother Occupat Ther. 2019; 13(2): 29-32.</w:t>
      </w:r>
    </w:p>
    <w:p w14:paraId="6FD9C073" w14:textId="77777777" w:rsidR="00BA13EF" w:rsidRPr="00340A58" w:rsidRDefault="00BA13EF" w:rsidP="000A2412">
      <w:pPr>
        <w:pStyle w:val="Excluded"/>
        <w:rPr>
          <w:noProof/>
        </w:rPr>
      </w:pPr>
      <w:r w:rsidRPr="00340A58">
        <w:rPr>
          <w:noProof/>
        </w:rPr>
        <w:t xml:space="preserve">Padayachee C, Coombes JS. Exercise guidelines for gestational diabetes mellitus. </w:t>
      </w:r>
      <w:r w:rsidRPr="00340A58">
        <w:rPr>
          <w:i/>
          <w:noProof/>
        </w:rPr>
        <w:t>World J Diabetes</w:t>
      </w:r>
      <w:r w:rsidRPr="00340A58">
        <w:rPr>
          <w:noProof/>
        </w:rPr>
        <w:t>. 2015; 6(8): 1033-44.</w:t>
      </w:r>
    </w:p>
    <w:p w14:paraId="0FB8E0B6" w14:textId="77777777" w:rsidR="00BA13EF" w:rsidRPr="00340A58" w:rsidRDefault="00BA13EF" w:rsidP="000A2412">
      <w:pPr>
        <w:pStyle w:val="Excluded"/>
        <w:rPr>
          <w:noProof/>
        </w:rPr>
      </w:pPr>
      <w:r w:rsidRPr="00340A58">
        <w:rPr>
          <w:noProof/>
        </w:rPr>
        <w:t xml:space="preserve">Palmer KT, Bonzini M, Bonde JP et al. Pregnancy: occupational aspects of management: concise guidance. </w:t>
      </w:r>
      <w:r w:rsidRPr="00340A58">
        <w:rPr>
          <w:i/>
          <w:noProof/>
        </w:rPr>
        <w:t>Clin Med (Lond)</w:t>
      </w:r>
      <w:r w:rsidRPr="00340A58">
        <w:rPr>
          <w:noProof/>
        </w:rPr>
        <w:t>. 2013; 13(1): 75-9.</w:t>
      </w:r>
    </w:p>
    <w:p w14:paraId="42914D01" w14:textId="77777777" w:rsidR="00BA13EF" w:rsidRPr="00340A58" w:rsidRDefault="00BA13EF" w:rsidP="000A2412">
      <w:pPr>
        <w:pStyle w:val="Excluded"/>
        <w:rPr>
          <w:noProof/>
        </w:rPr>
      </w:pPr>
      <w:r w:rsidRPr="00340A58">
        <w:rPr>
          <w:noProof/>
        </w:rPr>
        <w:t xml:space="preserve">Poudevigne MS, O'Connor PJ. A review of physical activity patterns in pregnant women and their relationship to psychological health. </w:t>
      </w:r>
      <w:r w:rsidRPr="00340A58">
        <w:rPr>
          <w:i/>
          <w:noProof/>
        </w:rPr>
        <w:t>Sports Med</w:t>
      </w:r>
      <w:r w:rsidRPr="00340A58">
        <w:rPr>
          <w:noProof/>
        </w:rPr>
        <w:t>. 2006; 36(1): 19-38.</w:t>
      </w:r>
    </w:p>
    <w:p w14:paraId="5B44039E" w14:textId="77777777" w:rsidR="00BA13EF" w:rsidRPr="00340A58" w:rsidRDefault="00BA13EF" w:rsidP="000A2412">
      <w:pPr>
        <w:pStyle w:val="Excluded"/>
      </w:pPr>
      <w:r w:rsidRPr="00340A58">
        <w:t>Priett MD &amp; Caputo J. Exercise guidelines for pregnant and postpartum women. Strength and Conditioning J. 2011; 33(3): 100-103.</w:t>
      </w:r>
    </w:p>
    <w:p w14:paraId="5B4B9F96" w14:textId="77777777" w:rsidR="00BA13EF" w:rsidRPr="00340A58" w:rsidRDefault="00BA13EF" w:rsidP="000A2412">
      <w:pPr>
        <w:pStyle w:val="Excluded"/>
        <w:rPr>
          <w:noProof/>
        </w:rPr>
      </w:pPr>
      <w:r w:rsidRPr="00340A58">
        <w:rPr>
          <w:noProof/>
        </w:rPr>
        <w:t xml:space="preserve">Rasmussen KM, Catalano PM, Yaktine AL. New guidelines for weight gain during pregnancy: what obstetrician/gynecologists should know. </w:t>
      </w:r>
      <w:r w:rsidRPr="00340A58">
        <w:rPr>
          <w:i/>
          <w:noProof/>
        </w:rPr>
        <w:t>Curr Opin Obstet Gynecol</w:t>
      </w:r>
      <w:r w:rsidRPr="00340A58">
        <w:rPr>
          <w:noProof/>
        </w:rPr>
        <w:t>. 2009; 21(6): 521-6.</w:t>
      </w:r>
    </w:p>
    <w:p w14:paraId="7F361980" w14:textId="77777777" w:rsidR="00BA13EF" w:rsidRPr="00340A58" w:rsidRDefault="00BA13EF" w:rsidP="000A2412">
      <w:pPr>
        <w:pStyle w:val="Excluded"/>
        <w:rPr>
          <w:noProof/>
        </w:rPr>
      </w:pPr>
      <w:r w:rsidRPr="00340A58">
        <w:rPr>
          <w:noProof/>
        </w:rPr>
        <w:t xml:space="preserve">Reyes LM, Davenport MH. Exercise as a therapeutic intervention to optimize fetal weight. </w:t>
      </w:r>
      <w:r w:rsidRPr="00340A58">
        <w:rPr>
          <w:i/>
          <w:noProof/>
        </w:rPr>
        <w:t>Pharmacol Res</w:t>
      </w:r>
      <w:r w:rsidRPr="00340A58">
        <w:rPr>
          <w:noProof/>
        </w:rPr>
        <w:t>. 2018; 132: 160-7.</w:t>
      </w:r>
    </w:p>
    <w:p w14:paraId="597D45CD" w14:textId="77777777" w:rsidR="00BA13EF" w:rsidRPr="00BA13EF" w:rsidRDefault="00BA13EF" w:rsidP="00BA13EF">
      <w:pPr>
        <w:pStyle w:val="Excluded"/>
      </w:pPr>
      <w:r w:rsidRPr="00BA13EF">
        <w:t>Savvaki D, Taousani E, Goulis DG et al. Guidelines for exercise during normal pregnancy and gestational diabetes: a review of international recommendations. Hormones (Athens). 2018; 17(4): 521-9.</w:t>
      </w:r>
    </w:p>
    <w:p w14:paraId="35EB9E84" w14:textId="77777777" w:rsidR="00BA13EF" w:rsidRPr="00340A58" w:rsidRDefault="00BA13EF" w:rsidP="000A2412">
      <w:pPr>
        <w:pStyle w:val="Excluded"/>
        <w:rPr>
          <w:noProof/>
        </w:rPr>
      </w:pPr>
      <w:r w:rsidRPr="00340A58">
        <w:rPr>
          <w:noProof/>
        </w:rPr>
        <w:t xml:space="preserve">Schmidt SM, Chari R, Davenport MH. Exercise during pregnancy: Current recommendations by Canadian Maternity Health Care Providers. </w:t>
      </w:r>
      <w:r w:rsidRPr="00340A58">
        <w:rPr>
          <w:i/>
          <w:noProof/>
        </w:rPr>
        <w:t>J Obstet Gynaecol Can</w:t>
      </w:r>
      <w:r w:rsidRPr="00340A58">
        <w:rPr>
          <w:noProof/>
        </w:rPr>
        <w:t>. 2016; 38(2): 177-8.</w:t>
      </w:r>
    </w:p>
    <w:p w14:paraId="2B2D0E03" w14:textId="77777777" w:rsidR="00BA13EF" w:rsidRPr="00340A58" w:rsidRDefault="00BA13EF" w:rsidP="000A2412">
      <w:pPr>
        <w:pStyle w:val="Excluded"/>
        <w:rPr>
          <w:noProof/>
        </w:rPr>
      </w:pPr>
      <w:r w:rsidRPr="00340A58">
        <w:rPr>
          <w:noProof/>
        </w:rPr>
        <w:t xml:space="preserve">Schnirring L. New ACOG recommendations encourage exercise in pregnancy. </w:t>
      </w:r>
      <w:r w:rsidRPr="00340A58">
        <w:rPr>
          <w:i/>
          <w:noProof/>
        </w:rPr>
        <w:t>The Physician and Sportsmedicine</w:t>
      </w:r>
      <w:r w:rsidRPr="00340A58">
        <w:rPr>
          <w:noProof/>
        </w:rPr>
        <w:t>. 2015; 30(8): 9-10.</w:t>
      </w:r>
    </w:p>
    <w:p w14:paraId="7A7F5DAE" w14:textId="77777777" w:rsidR="00BA13EF" w:rsidRPr="00340A58" w:rsidRDefault="00BA13EF" w:rsidP="000A2412">
      <w:pPr>
        <w:pStyle w:val="Excluded"/>
        <w:rPr>
          <w:noProof/>
        </w:rPr>
      </w:pPr>
      <w:r w:rsidRPr="00340A58">
        <w:rPr>
          <w:noProof/>
        </w:rPr>
        <w:t xml:space="preserve">Siebel AL, Carey AL, Kingwell BA. Can exercise training rescue the adverse cardiometabolic effects of low birth weight and prematurity? </w:t>
      </w:r>
      <w:r w:rsidRPr="00340A58">
        <w:rPr>
          <w:i/>
          <w:noProof/>
        </w:rPr>
        <w:t>Clin Exp Pharmacol Physiol</w:t>
      </w:r>
      <w:r w:rsidRPr="00340A58">
        <w:rPr>
          <w:noProof/>
        </w:rPr>
        <w:t>. 2012; 39(11): 944-57.</w:t>
      </w:r>
    </w:p>
    <w:p w14:paraId="0339DF31" w14:textId="77777777" w:rsidR="00BA13EF" w:rsidRPr="00340A58" w:rsidRDefault="00BA13EF" w:rsidP="000A2412">
      <w:pPr>
        <w:pStyle w:val="Excluded"/>
        <w:rPr>
          <w:noProof/>
        </w:rPr>
      </w:pPr>
      <w:r w:rsidRPr="00340A58">
        <w:rPr>
          <w:noProof/>
        </w:rPr>
        <w:t xml:space="preserve">Skouteris H, Hartley-Clark L, McCabe M et al. Preventing excessive gestational weight gain: a systematic review of interventions. </w:t>
      </w:r>
      <w:r w:rsidRPr="00340A58">
        <w:rPr>
          <w:i/>
          <w:noProof/>
        </w:rPr>
        <w:t>Obes Rev</w:t>
      </w:r>
      <w:r w:rsidRPr="00340A58">
        <w:rPr>
          <w:noProof/>
        </w:rPr>
        <w:t>. 2010; 11(11): 757-68.</w:t>
      </w:r>
    </w:p>
    <w:p w14:paraId="5E33FB65" w14:textId="77777777" w:rsidR="00BA13EF" w:rsidRPr="00340A58" w:rsidRDefault="00BA13EF" w:rsidP="000A2412">
      <w:pPr>
        <w:pStyle w:val="Excluded"/>
        <w:rPr>
          <w:noProof/>
        </w:rPr>
      </w:pPr>
      <w:r w:rsidRPr="00340A58">
        <w:rPr>
          <w:noProof/>
        </w:rPr>
        <w:t xml:space="preserve">Smith KM, Campbell CG. Physical activity during pregnancy: impact of applying different physical activity guidelines. </w:t>
      </w:r>
      <w:r w:rsidRPr="00340A58">
        <w:rPr>
          <w:i/>
          <w:noProof/>
        </w:rPr>
        <w:t>J Pregnancy</w:t>
      </w:r>
      <w:r w:rsidRPr="00340A58">
        <w:rPr>
          <w:noProof/>
        </w:rPr>
        <w:t>. 2013; 2013: 165617.</w:t>
      </w:r>
    </w:p>
    <w:p w14:paraId="0B402C10" w14:textId="77777777" w:rsidR="00BA13EF" w:rsidRPr="00340A58" w:rsidRDefault="00BA13EF" w:rsidP="000A2412">
      <w:pPr>
        <w:pStyle w:val="Excluded"/>
        <w:rPr>
          <w:noProof/>
        </w:rPr>
      </w:pPr>
      <w:r w:rsidRPr="00340A58">
        <w:rPr>
          <w:noProof/>
        </w:rPr>
        <w:t xml:space="preserve">Szumilewicz A, Wojtyla A, Zarebska A et al. Influence of prenatal physical activity on the course of labour and delivery according to the new Polish standard for perinatal care. </w:t>
      </w:r>
      <w:r w:rsidRPr="00340A58">
        <w:rPr>
          <w:i/>
          <w:noProof/>
        </w:rPr>
        <w:t>Ann Agric Environ Med</w:t>
      </w:r>
      <w:r w:rsidRPr="00340A58">
        <w:rPr>
          <w:noProof/>
        </w:rPr>
        <w:t>. 2013; 20(2): 380-9.</w:t>
      </w:r>
    </w:p>
    <w:p w14:paraId="37E7082D" w14:textId="77777777" w:rsidR="00BA13EF" w:rsidRPr="00340A58" w:rsidRDefault="00BA13EF" w:rsidP="000A2412">
      <w:pPr>
        <w:pStyle w:val="Excluded"/>
        <w:rPr>
          <w:szCs w:val="18"/>
        </w:rPr>
      </w:pPr>
      <w:r w:rsidRPr="00340A58">
        <w:rPr>
          <w:szCs w:val="18"/>
        </w:rPr>
        <w:t xml:space="preserve">Szumilewicz A, Worska A, Raikowska N et al. Summary of guidelines for exercise in pregnancy — are they comprehensive enough for designing the contents of a prenatal exercise program. </w:t>
      </w:r>
      <w:r w:rsidRPr="00340A58">
        <w:rPr>
          <w:i/>
          <w:szCs w:val="18"/>
        </w:rPr>
        <w:t>Curr Women’s Health Rev</w:t>
      </w:r>
      <w:r w:rsidRPr="00340A58">
        <w:rPr>
          <w:szCs w:val="18"/>
        </w:rPr>
        <w:t>. 2015; 11: 3-12.</w:t>
      </w:r>
    </w:p>
    <w:p w14:paraId="35318030" w14:textId="77777777" w:rsidR="00BA13EF" w:rsidRPr="00BA13EF" w:rsidRDefault="00BA13EF" w:rsidP="00BA13EF">
      <w:pPr>
        <w:pStyle w:val="Excluded"/>
      </w:pPr>
      <w:r w:rsidRPr="00BA13EF">
        <w:t>Szumilewicz A. Who and how should prescribe and conduct exercise programs for pregnant women? Recommendation based on the European educational standards for pregnancy and postnatal exercise specialists. Dev Period Med. 2018; 22(2): 107-12.</w:t>
      </w:r>
    </w:p>
    <w:p w14:paraId="470F831C" w14:textId="77777777" w:rsidR="00BA13EF" w:rsidRPr="00340A58" w:rsidRDefault="00BA13EF" w:rsidP="000A2412">
      <w:pPr>
        <w:pStyle w:val="Excluded"/>
        <w:rPr>
          <w:noProof/>
        </w:rPr>
      </w:pPr>
      <w:r w:rsidRPr="00340A58">
        <w:rPr>
          <w:noProof/>
        </w:rPr>
        <w:t xml:space="preserve">Van Kampen M, Devoogdt N, De Groef A et al. The efficacy of physiotherapy for the prevention and treatment of prenatal symptoms: a systematic review. </w:t>
      </w:r>
      <w:r w:rsidRPr="00340A58">
        <w:rPr>
          <w:i/>
          <w:noProof/>
        </w:rPr>
        <w:t>Int Urogynecol J</w:t>
      </w:r>
      <w:r w:rsidRPr="00340A58">
        <w:rPr>
          <w:noProof/>
        </w:rPr>
        <w:t>. 2015; 26(11): 1575-86.</w:t>
      </w:r>
    </w:p>
    <w:p w14:paraId="3925A290" w14:textId="77777777" w:rsidR="00BA13EF" w:rsidRPr="00340A58" w:rsidRDefault="00BA13EF" w:rsidP="000A2412">
      <w:pPr>
        <w:pStyle w:val="Excluded"/>
        <w:rPr>
          <w:noProof/>
        </w:rPr>
      </w:pPr>
      <w:r w:rsidRPr="00340A58">
        <w:rPr>
          <w:noProof/>
        </w:rPr>
        <w:t xml:space="preserve">Weissgerber TL, Wolfe LA, Davies GA et al. Exercise in the prevention and treatment of maternal-fetal disease: a review of the literature. </w:t>
      </w:r>
      <w:r w:rsidRPr="00340A58">
        <w:rPr>
          <w:i/>
          <w:noProof/>
        </w:rPr>
        <w:t>Appl Physiol Nutr Metab</w:t>
      </w:r>
      <w:r w:rsidRPr="00340A58">
        <w:rPr>
          <w:noProof/>
        </w:rPr>
        <w:t>. 2006; 31(6): 661-74.</w:t>
      </w:r>
    </w:p>
    <w:p w14:paraId="73DA3C89" w14:textId="77777777" w:rsidR="00BA13EF" w:rsidRPr="00340A58" w:rsidRDefault="00BA13EF" w:rsidP="000A2412">
      <w:pPr>
        <w:pStyle w:val="Excluded"/>
        <w:rPr>
          <w:noProof/>
        </w:rPr>
      </w:pPr>
      <w:r w:rsidRPr="00340A58">
        <w:rPr>
          <w:noProof/>
        </w:rPr>
        <w:t xml:space="preserve">Wolf HT, Owe KM, Juhl M et al. Erratum to: Leisure time physical activity and the risk of pre-eclampsia: a systematic review. </w:t>
      </w:r>
      <w:r w:rsidRPr="00340A58">
        <w:rPr>
          <w:i/>
          <w:noProof/>
        </w:rPr>
        <w:t>Matern Child Health J</w:t>
      </w:r>
      <w:r w:rsidRPr="00340A58">
        <w:rPr>
          <w:noProof/>
        </w:rPr>
        <w:t>. 2014; 18(4): 2020-2023.</w:t>
      </w:r>
    </w:p>
    <w:p w14:paraId="165145E3" w14:textId="77777777" w:rsidR="00BA13EF" w:rsidRPr="00340A58" w:rsidRDefault="00BA13EF" w:rsidP="000A2412">
      <w:pPr>
        <w:pStyle w:val="Excluded"/>
        <w:rPr>
          <w:noProof/>
        </w:rPr>
      </w:pPr>
      <w:r w:rsidRPr="00340A58">
        <w:rPr>
          <w:noProof/>
        </w:rPr>
        <w:t xml:space="preserve">Wolf HT, Owe KM, Juhl M et al. Leisure time physical activity and the risk of pre-eclampsia: a systematic review. </w:t>
      </w:r>
      <w:r w:rsidRPr="00340A58">
        <w:rPr>
          <w:i/>
          <w:noProof/>
        </w:rPr>
        <w:t>Matern Child Health J</w:t>
      </w:r>
      <w:r w:rsidRPr="00340A58">
        <w:rPr>
          <w:noProof/>
        </w:rPr>
        <w:t>. 2014; 18(4): 899-910.</w:t>
      </w:r>
    </w:p>
    <w:p w14:paraId="46F2E184" w14:textId="77777777" w:rsidR="00BA13EF" w:rsidRPr="00340A58" w:rsidRDefault="00BA13EF" w:rsidP="000A2412">
      <w:pPr>
        <w:pStyle w:val="Excluded"/>
        <w:rPr>
          <w:noProof/>
        </w:rPr>
      </w:pPr>
      <w:r w:rsidRPr="00340A58">
        <w:rPr>
          <w:noProof/>
        </w:rPr>
        <w:t xml:space="preserve">Wolfe LA, Davies GA, School of P et al. Canadian guidelines for exercise in pregnancy. </w:t>
      </w:r>
      <w:r w:rsidRPr="00340A58">
        <w:rPr>
          <w:i/>
          <w:noProof/>
        </w:rPr>
        <w:t>Clin Obstet Gynecol</w:t>
      </w:r>
      <w:r w:rsidRPr="00340A58">
        <w:rPr>
          <w:noProof/>
        </w:rPr>
        <w:t>. 2003; 46(2): 488-95.</w:t>
      </w:r>
    </w:p>
    <w:p w14:paraId="6EC26CCD" w14:textId="77777777" w:rsidR="00BA13EF" w:rsidRPr="00340A58" w:rsidRDefault="00BA13EF" w:rsidP="000A2412">
      <w:pPr>
        <w:pStyle w:val="Excluded"/>
        <w:rPr>
          <w:noProof/>
        </w:rPr>
      </w:pPr>
      <w:r w:rsidRPr="00340A58">
        <w:rPr>
          <w:noProof/>
        </w:rPr>
        <w:t xml:space="preserve">Zavorsky GS, Longo LD. Exercise guidelines in pregnancy: new perspectives. </w:t>
      </w:r>
      <w:r w:rsidRPr="00340A58">
        <w:rPr>
          <w:i/>
          <w:noProof/>
        </w:rPr>
        <w:t>Sports Med</w:t>
      </w:r>
      <w:r w:rsidRPr="00340A58">
        <w:rPr>
          <w:noProof/>
        </w:rPr>
        <w:t>. 2011; 41(5): 345-60.</w:t>
      </w:r>
    </w:p>
    <w:p w14:paraId="4FE85CF4" w14:textId="77777777" w:rsidR="000A2412" w:rsidRDefault="000A2412" w:rsidP="000A2412">
      <w:pPr>
        <w:pStyle w:val="Heading4"/>
        <w:rPr>
          <w:lang w:val="en-AU"/>
        </w:rPr>
      </w:pPr>
      <w:r>
        <w:rPr>
          <w:lang w:val="en-AU"/>
        </w:rPr>
        <w:t>Wrong setting</w:t>
      </w:r>
    </w:p>
    <w:p w14:paraId="7A0E42D9" w14:textId="77777777" w:rsidR="00BA13EF" w:rsidRPr="00017A05" w:rsidRDefault="00BA13EF" w:rsidP="000A2412">
      <w:pPr>
        <w:pStyle w:val="Excluded"/>
      </w:pPr>
      <w:r w:rsidRPr="00017A05">
        <w:t xml:space="preserve">Huberty JL, Buman MP, Leiferman JA et al. Dose and timing of text messages for increasing physical activity among pregnant women: a randomized controlled trial. </w:t>
      </w:r>
      <w:r w:rsidRPr="00017A05">
        <w:rPr>
          <w:i/>
        </w:rPr>
        <w:t>Translational Behavioral Medicine</w:t>
      </w:r>
      <w:r w:rsidRPr="00017A05">
        <w:t>. 2016; 7(2): 212-23.</w:t>
      </w:r>
    </w:p>
    <w:p w14:paraId="52EB9480" w14:textId="77777777" w:rsidR="00BA13EF" w:rsidRPr="00017A05" w:rsidRDefault="00BA13EF" w:rsidP="000A2412">
      <w:pPr>
        <w:pStyle w:val="Excluded"/>
      </w:pPr>
      <w:r w:rsidRPr="00017A05">
        <w:t xml:space="preserve">Lewis BA, Martinson BC, Sherwood NE et al. A pilot study evaluating a telephone-based exercise intervention for pregnant and postpartum women. </w:t>
      </w:r>
      <w:r w:rsidRPr="00017A05">
        <w:rPr>
          <w:i/>
        </w:rPr>
        <w:t>J Midwifery Womens Health</w:t>
      </w:r>
      <w:r w:rsidRPr="00017A05">
        <w:t>. 2011; 56(2): 127-31.</w:t>
      </w:r>
    </w:p>
    <w:p w14:paraId="32ACD628" w14:textId="484C5810" w:rsidR="00BA13EF" w:rsidRPr="00544292" w:rsidRDefault="00BA13EF" w:rsidP="00BA13EF">
      <w:pPr>
        <w:pStyle w:val="Excluded"/>
        <w:rPr>
          <w:noProof/>
        </w:rPr>
      </w:pPr>
      <w:r w:rsidRPr="00544292">
        <w:rPr>
          <w:noProof/>
        </w:rPr>
        <w:t xml:space="preserve">Mertens L, Braeken M, Bogaerts A. Effect of lifestyle coaching including telemonitoring and telecoaching on gestational weight gain and postnatal weight loss: a systematic review. </w:t>
      </w:r>
      <w:r w:rsidRPr="00544292">
        <w:rPr>
          <w:i/>
          <w:noProof/>
        </w:rPr>
        <w:t>Telemed J E Health</w:t>
      </w:r>
      <w:r w:rsidRPr="00544292">
        <w:rPr>
          <w:noProof/>
        </w:rPr>
        <w:t>. 2019; 25(10): 889-901.</w:t>
      </w:r>
    </w:p>
    <w:p w14:paraId="59C6471A" w14:textId="77777777" w:rsidR="000A2412" w:rsidRDefault="000A2412" w:rsidP="000A2412">
      <w:pPr>
        <w:pStyle w:val="Heading4"/>
        <w:rPr>
          <w:lang w:val="en-AU"/>
        </w:rPr>
      </w:pPr>
      <w:r>
        <w:rPr>
          <w:lang w:val="en-AU"/>
        </w:rPr>
        <w:t>Wrong intervention</w:t>
      </w:r>
    </w:p>
    <w:p w14:paraId="26A2A2CA" w14:textId="77777777" w:rsidR="000A2412" w:rsidRPr="00A23B3A" w:rsidRDefault="000A2412" w:rsidP="000A2412">
      <w:pPr>
        <w:pStyle w:val="Excluded"/>
        <w:rPr>
          <w:noProof/>
        </w:rPr>
      </w:pPr>
      <w:r w:rsidRPr="00A23B3A">
        <w:rPr>
          <w:noProof/>
        </w:rPr>
        <w:t xml:space="preserve">Agur W, Steggles P, Waterfield M et al. Does antenatal pelvic floor muscle training affect the outcome of labour? A randomised controlled trial. </w:t>
      </w:r>
      <w:r w:rsidRPr="00A23B3A">
        <w:rPr>
          <w:i/>
          <w:noProof/>
        </w:rPr>
        <w:t>Int Urogynecol J Pelvic Floor Dysfunct</w:t>
      </w:r>
      <w:r w:rsidRPr="00A23B3A">
        <w:rPr>
          <w:noProof/>
        </w:rPr>
        <w:t>. 2008; 19(1): 85-8.</w:t>
      </w:r>
    </w:p>
    <w:p w14:paraId="484BD9E7" w14:textId="77777777" w:rsidR="000A2412" w:rsidRPr="00A23B3A" w:rsidRDefault="000A2412" w:rsidP="000A2412">
      <w:pPr>
        <w:pStyle w:val="Excluded"/>
        <w:rPr>
          <w:noProof/>
        </w:rPr>
      </w:pPr>
      <w:r w:rsidRPr="00A23B3A">
        <w:rPr>
          <w:noProof/>
        </w:rPr>
        <w:t xml:space="preserve">Agur WI, Steggles P, Waterfield M et al. The long-term effectiveness of antenatal pelvic floor muscle training: eight-year follow up of a randomised controlled trial. </w:t>
      </w:r>
      <w:r w:rsidRPr="00A23B3A">
        <w:rPr>
          <w:i/>
          <w:noProof/>
        </w:rPr>
        <w:t>BJOG</w:t>
      </w:r>
      <w:r w:rsidRPr="00A23B3A">
        <w:rPr>
          <w:noProof/>
        </w:rPr>
        <w:t>. 2008; 115(8): 985-90.</w:t>
      </w:r>
    </w:p>
    <w:p w14:paraId="20F34770" w14:textId="77777777" w:rsidR="000A2412" w:rsidRPr="00A23B3A" w:rsidRDefault="000A2412" w:rsidP="000A2412">
      <w:pPr>
        <w:pStyle w:val="Excluded"/>
        <w:rPr>
          <w:noProof/>
        </w:rPr>
      </w:pPr>
      <w:r w:rsidRPr="00A23B3A">
        <w:rPr>
          <w:noProof/>
        </w:rPr>
        <w:t xml:space="preserve">Davis K, Goodman SH, Leiferman J et al. A randomized controlled trial of yoga for pregnant women with symptoms of depression and anxiety. </w:t>
      </w:r>
      <w:r w:rsidRPr="00A23B3A">
        <w:rPr>
          <w:i/>
          <w:noProof/>
        </w:rPr>
        <w:t>Complement Ther Clin Pract</w:t>
      </w:r>
      <w:r w:rsidRPr="00A23B3A">
        <w:rPr>
          <w:noProof/>
        </w:rPr>
        <w:t>. 2015; 21(3): 166-72.</w:t>
      </w:r>
    </w:p>
    <w:p w14:paraId="30086955" w14:textId="77777777" w:rsidR="000A2412" w:rsidRPr="00A23B3A" w:rsidRDefault="000A2412" w:rsidP="000A2412">
      <w:pPr>
        <w:pStyle w:val="Excluded"/>
        <w:rPr>
          <w:noProof/>
        </w:rPr>
      </w:pPr>
      <w:r w:rsidRPr="00A23B3A">
        <w:rPr>
          <w:noProof/>
        </w:rPr>
        <w:t xml:space="preserve">Hyakutake MT, Han V, Baerg L et al. Pregnancy-associated pelvic floor health knowledge and reduction of symptoms: The PREPARED randomized controlled trial. </w:t>
      </w:r>
      <w:r w:rsidRPr="00A23B3A">
        <w:rPr>
          <w:i/>
          <w:noProof/>
        </w:rPr>
        <w:t>J Obstet Gynaecol Can</w:t>
      </w:r>
      <w:r w:rsidRPr="00A23B3A">
        <w:rPr>
          <w:noProof/>
        </w:rPr>
        <w:t>. 2018; 40(4): 418-25.</w:t>
      </w:r>
    </w:p>
    <w:p w14:paraId="4DBDACF5" w14:textId="77777777" w:rsidR="000A2412" w:rsidRPr="00A23B3A" w:rsidRDefault="000A2412" w:rsidP="000A2412">
      <w:pPr>
        <w:pStyle w:val="Excluded"/>
        <w:rPr>
          <w:noProof/>
        </w:rPr>
      </w:pPr>
      <w:r w:rsidRPr="00A23B3A">
        <w:rPr>
          <w:noProof/>
        </w:rPr>
        <w:t xml:space="preserve">Jiang Q, Wu Z, Zhou L et al. Effects of yoga intervention during pregnancy: a review for current status. </w:t>
      </w:r>
      <w:r w:rsidRPr="00A23B3A">
        <w:rPr>
          <w:i/>
          <w:noProof/>
        </w:rPr>
        <w:t>Am J Perinatol</w:t>
      </w:r>
      <w:r w:rsidRPr="00A23B3A">
        <w:rPr>
          <w:noProof/>
        </w:rPr>
        <w:t>. 2015; 32(6): 503-14.</w:t>
      </w:r>
    </w:p>
    <w:p w14:paraId="00A10CFF" w14:textId="77777777" w:rsidR="000A2412" w:rsidRPr="00A23B3A" w:rsidRDefault="000A2412" w:rsidP="000A2412">
      <w:pPr>
        <w:pStyle w:val="Excluded"/>
        <w:rPr>
          <w:noProof/>
        </w:rPr>
      </w:pPr>
      <w:r w:rsidRPr="00A23B3A">
        <w:rPr>
          <w:noProof/>
        </w:rPr>
        <w:t xml:space="preserve">Leon-Larios F, Corrales-Gutierrez I, Casado-Mejia R et al. Influence of a pelvic floor training programme to prevent perineal trauma: A quasi-randomised controlled trial. </w:t>
      </w:r>
      <w:r w:rsidRPr="00A23B3A">
        <w:rPr>
          <w:i/>
          <w:noProof/>
        </w:rPr>
        <w:t>Midwifery</w:t>
      </w:r>
      <w:r w:rsidRPr="00A23B3A">
        <w:rPr>
          <w:noProof/>
        </w:rPr>
        <w:t>. 2017; 50: 72-7.</w:t>
      </w:r>
    </w:p>
    <w:p w14:paraId="3D7C4BE2" w14:textId="77777777" w:rsidR="000A2412" w:rsidRPr="00A23B3A" w:rsidRDefault="000A2412" w:rsidP="000A2412">
      <w:pPr>
        <w:pStyle w:val="Excluded"/>
        <w:rPr>
          <w:noProof/>
        </w:rPr>
      </w:pPr>
      <w:r w:rsidRPr="00A23B3A">
        <w:rPr>
          <w:noProof/>
        </w:rPr>
        <w:t xml:space="preserve">Miquelutti MA, Cecatti JG, Makuch MY. Evaluation of a birth preparation program on lumbopelvic pain, urinary incontinence, anxiety and exercise: a randomized controlled trial. </w:t>
      </w:r>
      <w:r w:rsidRPr="00A23B3A">
        <w:rPr>
          <w:i/>
          <w:noProof/>
        </w:rPr>
        <w:t>BMC Pregnancy Childbirth</w:t>
      </w:r>
      <w:r w:rsidRPr="00A23B3A">
        <w:rPr>
          <w:noProof/>
        </w:rPr>
        <w:t>. 2013; 13: 154.</w:t>
      </w:r>
    </w:p>
    <w:p w14:paraId="6477EE40" w14:textId="77777777" w:rsidR="000A2412" w:rsidRPr="00A23B3A" w:rsidRDefault="000A2412" w:rsidP="000A2412">
      <w:pPr>
        <w:pStyle w:val="Excluded"/>
        <w:rPr>
          <w:noProof/>
        </w:rPr>
      </w:pPr>
      <w:r w:rsidRPr="00A23B3A">
        <w:rPr>
          <w:noProof/>
        </w:rPr>
        <w:t xml:space="preserve">Mohammadi F, Malakooti J, Babapoor J et al. The effect of a home-based exercise intervention on postnatal depression and fatigue: A randomized controlled trial. </w:t>
      </w:r>
      <w:r w:rsidRPr="00A23B3A">
        <w:rPr>
          <w:i/>
          <w:noProof/>
        </w:rPr>
        <w:t>Int J Nurs Pract</w:t>
      </w:r>
      <w:r w:rsidRPr="00A23B3A">
        <w:rPr>
          <w:noProof/>
        </w:rPr>
        <w:t>. 2015; 21(5): 478-85.</w:t>
      </w:r>
    </w:p>
    <w:p w14:paraId="75BC0C95" w14:textId="77777777" w:rsidR="001E11FB" w:rsidRPr="00180D37" w:rsidRDefault="001E11FB" w:rsidP="001E11FB">
      <w:pPr>
        <w:pStyle w:val="Excluded"/>
        <w:rPr>
          <w:noProof/>
        </w:rPr>
      </w:pPr>
      <w:r w:rsidRPr="00180D37">
        <w:rPr>
          <w:noProof/>
        </w:rPr>
        <w:t xml:space="preserve">Ozkan SA &amp; Rathfisch G (2018) The effect of relaxation exercises on sleep quality in pregnant women in the third trimester: A randomized controlled trial. </w:t>
      </w:r>
      <w:r w:rsidRPr="00180D37">
        <w:rPr>
          <w:i/>
          <w:noProof/>
        </w:rPr>
        <w:t>Complement Ther Clin Pract</w:t>
      </w:r>
      <w:r w:rsidRPr="00180D37">
        <w:rPr>
          <w:noProof/>
        </w:rPr>
        <w:t xml:space="preserve"> 32: 79-84.</w:t>
      </w:r>
    </w:p>
    <w:p w14:paraId="67FBE7B0" w14:textId="77777777" w:rsidR="000A2412" w:rsidRPr="00A23B3A" w:rsidRDefault="000A2412" w:rsidP="000A2412">
      <w:pPr>
        <w:pStyle w:val="Excluded"/>
        <w:rPr>
          <w:noProof/>
        </w:rPr>
      </w:pPr>
      <w:r w:rsidRPr="00A23B3A">
        <w:rPr>
          <w:noProof/>
        </w:rPr>
        <w:t xml:space="preserve">Pelaez M, Gonzalez-Cerron S, Montejo R et al. Pelvic floor muscle training included in a pregnancy exercise program is effective in primary prevention of urinary incontinence: a randomized controlled trial. </w:t>
      </w:r>
      <w:r w:rsidRPr="00A23B3A">
        <w:rPr>
          <w:i/>
          <w:noProof/>
        </w:rPr>
        <w:t>Neurourol Urodyn</w:t>
      </w:r>
      <w:r w:rsidRPr="00A23B3A">
        <w:rPr>
          <w:noProof/>
        </w:rPr>
        <w:t>. 2014; 33(1): 67-71.</w:t>
      </w:r>
    </w:p>
    <w:p w14:paraId="45F42DFE" w14:textId="77777777" w:rsidR="000A2412" w:rsidRPr="00A23B3A" w:rsidRDefault="000A2412" w:rsidP="000A2412">
      <w:pPr>
        <w:pStyle w:val="Excluded"/>
        <w:rPr>
          <w:noProof/>
        </w:rPr>
      </w:pPr>
      <w:r w:rsidRPr="00A23B3A">
        <w:rPr>
          <w:noProof/>
        </w:rPr>
        <w:t xml:space="preserve">Reilly ET, Freeman RM, Waterfield MR et al. Prevention of postpartum stress incontinence in primigravidae with increased bladder neck mobility: a randomised controlled trial of antenatal pelvic floor exercises. </w:t>
      </w:r>
      <w:r w:rsidRPr="00A23B3A">
        <w:rPr>
          <w:i/>
          <w:noProof/>
        </w:rPr>
        <w:t>BJOG</w:t>
      </w:r>
      <w:r w:rsidRPr="00A23B3A">
        <w:rPr>
          <w:noProof/>
        </w:rPr>
        <w:t>. 2002; 109(1): 68-76.</w:t>
      </w:r>
    </w:p>
    <w:p w14:paraId="4395480F" w14:textId="77777777" w:rsidR="000A2412" w:rsidRPr="00A23B3A" w:rsidRDefault="000A2412" w:rsidP="000A2412">
      <w:pPr>
        <w:pStyle w:val="Excluded"/>
        <w:rPr>
          <w:noProof/>
        </w:rPr>
      </w:pPr>
      <w:r w:rsidRPr="00A23B3A">
        <w:rPr>
          <w:noProof/>
        </w:rPr>
        <w:t xml:space="preserve">Sangsawang B, Sangsawang N. Is a 6-week supervised pelvic floor muscle exercise program effective in preventing stress urinary incontinence in late pregnancy in primigravid women?: a randomized controlled trial. </w:t>
      </w:r>
      <w:r w:rsidRPr="00A23B3A">
        <w:rPr>
          <w:i/>
          <w:noProof/>
        </w:rPr>
        <w:t>Eur J Obstet Gynecol Reprod Biol</w:t>
      </w:r>
      <w:r w:rsidRPr="00A23B3A">
        <w:rPr>
          <w:noProof/>
        </w:rPr>
        <w:t>. 2016; 197: 103-10.</w:t>
      </w:r>
    </w:p>
    <w:p w14:paraId="62DCA0A6" w14:textId="77777777" w:rsidR="001E11FB" w:rsidRPr="00180D37" w:rsidRDefault="001E11FB" w:rsidP="001E11FB">
      <w:pPr>
        <w:pStyle w:val="Excluded"/>
        <w:rPr>
          <w:noProof/>
        </w:rPr>
      </w:pPr>
      <w:r w:rsidRPr="00180D37">
        <w:rPr>
          <w:noProof/>
        </w:rPr>
        <w:t xml:space="preserve">Sobhgol SS, Priddis H, Smith CA et al (2019) The Effect of Pelvic Floor Muscle Exercise on Female Sexual Function During Pregnancy and Postpartum: A Systematic Review. </w:t>
      </w:r>
      <w:r w:rsidRPr="00180D37">
        <w:rPr>
          <w:i/>
          <w:noProof/>
        </w:rPr>
        <w:t>Sex Med Rev</w:t>
      </w:r>
      <w:r w:rsidRPr="00180D37">
        <w:rPr>
          <w:noProof/>
        </w:rPr>
        <w:t xml:space="preserve"> 7(1): 13-28.</w:t>
      </w:r>
    </w:p>
    <w:p w14:paraId="50FA38AC" w14:textId="77777777" w:rsidR="000A2412" w:rsidRDefault="000A2412" w:rsidP="000A2412">
      <w:pPr>
        <w:pStyle w:val="Heading4"/>
      </w:pPr>
      <w:r>
        <w:t>Wrong study design</w:t>
      </w:r>
    </w:p>
    <w:p w14:paraId="2A5CF46E" w14:textId="77777777" w:rsidR="000A2412" w:rsidRPr="002A64C8" w:rsidRDefault="000A2412" w:rsidP="000A2412">
      <w:pPr>
        <w:pStyle w:val="Excluded"/>
        <w:rPr>
          <w:noProof/>
        </w:rPr>
      </w:pPr>
      <w:r w:rsidRPr="002A64C8">
        <w:rPr>
          <w:noProof/>
        </w:rPr>
        <w:t xml:space="preserve">Abeysena C, Jayawardana P, Seneviratne RdA. Effect of psychosocial stress and physical activity on preterm birth: A cohort study. </w:t>
      </w:r>
      <w:r w:rsidRPr="002A64C8">
        <w:rPr>
          <w:i/>
          <w:noProof/>
        </w:rPr>
        <w:t>Journal of Obstetrics and Gynaecology Research</w:t>
      </w:r>
      <w:r w:rsidRPr="002A64C8">
        <w:rPr>
          <w:noProof/>
        </w:rPr>
        <w:t>. 2010; 36(2): 260-7.</w:t>
      </w:r>
    </w:p>
    <w:p w14:paraId="4B19E08C" w14:textId="77777777" w:rsidR="000A2412" w:rsidRPr="002A64C8" w:rsidRDefault="000A2412" w:rsidP="000A2412">
      <w:pPr>
        <w:pStyle w:val="Excluded"/>
        <w:rPr>
          <w:noProof/>
        </w:rPr>
      </w:pPr>
      <w:r w:rsidRPr="002A64C8">
        <w:rPr>
          <w:noProof/>
        </w:rPr>
        <w:t xml:space="preserve">Aune D, Saugstad OD, Henriksen T et al. Physical activity and the risk of preeclampsia: a systematic review and meta-analysis. </w:t>
      </w:r>
      <w:r w:rsidRPr="002A64C8">
        <w:rPr>
          <w:i/>
          <w:noProof/>
        </w:rPr>
        <w:t>Epidemiology</w:t>
      </w:r>
      <w:r w:rsidRPr="002A64C8">
        <w:rPr>
          <w:noProof/>
        </w:rPr>
        <w:t>. 2014; 25(3): 331-43.</w:t>
      </w:r>
    </w:p>
    <w:p w14:paraId="3AC84ABA" w14:textId="77777777" w:rsidR="000A2412" w:rsidRPr="002A64C8" w:rsidRDefault="000A2412" w:rsidP="000A2412">
      <w:pPr>
        <w:pStyle w:val="Excluded"/>
        <w:rPr>
          <w:noProof/>
        </w:rPr>
      </w:pPr>
      <w:r w:rsidRPr="002A64C8">
        <w:rPr>
          <w:noProof/>
        </w:rPr>
        <w:t xml:space="preserve">Aune D, Sen A, Henriksen T et al. Physical activity and the risk of gestational diabetes mellitus: a systematic review and dose-response meta-analysis of epidemiological studies. </w:t>
      </w:r>
      <w:r w:rsidRPr="002A64C8">
        <w:rPr>
          <w:i/>
          <w:noProof/>
        </w:rPr>
        <w:t>Eur J Epidemiol</w:t>
      </w:r>
      <w:r w:rsidRPr="002A64C8">
        <w:rPr>
          <w:noProof/>
        </w:rPr>
        <w:t>. 2016; 31(10): 967-97.</w:t>
      </w:r>
    </w:p>
    <w:p w14:paraId="30E7A2AE" w14:textId="77777777" w:rsidR="000A2412" w:rsidRPr="002A64C8" w:rsidRDefault="000A2412" w:rsidP="000A2412">
      <w:pPr>
        <w:pStyle w:val="Excluded"/>
        <w:rPr>
          <w:noProof/>
        </w:rPr>
      </w:pPr>
      <w:r w:rsidRPr="002A64C8">
        <w:rPr>
          <w:noProof/>
        </w:rPr>
        <w:t xml:space="preserve">Barakat R, Perales M, Cordero Y et al. Influence of land or water exercise in pregnancy on outcomes: A cross-sectional study. </w:t>
      </w:r>
      <w:r w:rsidRPr="002A64C8">
        <w:rPr>
          <w:i/>
          <w:noProof/>
        </w:rPr>
        <w:t>Med Sci Sports Exerc</w:t>
      </w:r>
      <w:r w:rsidRPr="002A64C8">
        <w:rPr>
          <w:noProof/>
        </w:rPr>
        <w:t>. 2017; 49(7): 1397-403.</w:t>
      </w:r>
    </w:p>
    <w:p w14:paraId="4158B046" w14:textId="77777777" w:rsidR="000A2412" w:rsidRPr="002A64C8" w:rsidRDefault="000A2412" w:rsidP="000A2412">
      <w:pPr>
        <w:pStyle w:val="Excluded"/>
        <w:rPr>
          <w:noProof/>
        </w:rPr>
      </w:pPr>
      <w:r w:rsidRPr="002A64C8">
        <w:rPr>
          <w:noProof/>
        </w:rPr>
        <w:t xml:space="preserve">Borodulin K, Evenson KR, Monda K et al. Physical activity and sleep among pregnant women. </w:t>
      </w:r>
      <w:r w:rsidRPr="002A64C8">
        <w:rPr>
          <w:i/>
          <w:noProof/>
        </w:rPr>
        <w:t>Paediatr Perinat Epidemiol</w:t>
      </w:r>
      <w:r w:rsidRPr="002A64C8">
        <w:rPr>
          <w:noProof/>
        </w:rPr>
        <w:t>. 2010; 24(1): 45-52.</w:t>
      </w:r>
    </w:p>
    <w:p w14:paraId="026F36B7" w14:textId="77777777" w:rsidR="000A2412" w:rsidRPr="002A64C8" w:rsidRDefault="000A2412" w:rsidP="000A2412">
      <w:pPr>
        <w:pStyle w:val="Excluded"/>
        <w:rPr>
          <w:noProof/>
        </w:rPr>
      </w:pPr>
      <w:r w:rsidRPr="002A64C8">
        <w:rPr>
          <w:noProof/>
        </w:rPr>
        <w:t xml:space="preserve">Callaway LK, Colditz PB, Byrne NM et al. Prevention of gestational diabetes: feasibility issues for an exercise intervention in obese pregnant women. </w:t>
      </w:r>
      <w:r w:rsidRPr="002A64C8">
        <w:rPr>
          <w:i/>
          <w:noProof/>
        </w:rPr>
        <w:t>Diabetes Care</w:t>
      </w:r>
      <w:r w:rsidRPr="002A64C8">
        <w:rPr>
          <w:noProof/>
        </w:rPr>
        <w:t>. 2010; 33(7): 1457-9.</w:t>
      </w:r>
    </w:p>
    <w:p w14:paraId="7F92B051" w14:textId="77777777" w:rsidR="000A2412" w:rsidRPr="002A64C8" w:rsidRDefault="000A2412" w:rsidP="000A2412">
      <w:pPr>
        <w:pStyle w:val="Excluded"/>
        <w:rPr>
          <w:noProof/>
        </w:rPr>
      </w:pPr>
      <w:r w:rsidRPr="002A64C8">
        <w:rPr>
          <w:noProof/>
        </w:rPr>
        <w:t xml:space="preserve">de Wit L, Jelsma JG, van Poppel MN et al. Physical activity, depressed mood and pregnancy worries in European obese pregnant women: results from the DALI study. </w:t>
      </w:r>
      <w:r w:rsidRPr="002A64C8">
        <w:rPr>
          <w:i/>
          <w:noProof/>
        </w:rPr>
        <w:t>BMC Pregnancy Childbirth</w:t>
      </w:r>
      <w:r w:rsidRPr="002A64C8">
        <w:rPr>
          <w:noProof/>
        </w:rPr>
        <w:t>. 2015; 15: 158.</w:t>
      </w:r>
    </w:p>
    <w:p w14:paraId="39830937" w14:textId="77777777" w:rsidR="000A2412" w:rsidRPr="002A64C8" w:rsidRDefault="000A2412" w:rsidP="000A2412">
      <w:pPr>
        <w:pStyle w:val="Excluded"/>
        <w:rPr>
          <w:noProof/>
        </w:rPr>
      </w:pPr>
      <w:r w:rsidRPr="002A64C8">
        <w:rPr>
          <w:noProof/>
        </w:rPr>
        <w:t xml:space="preserve">Dempsey JC, Sorensen TK, Williams MA et al. Prospective study of gestational diabetes mellitus risk in relation to maternal recreational physical activity before and during pregnancy. </w:t>
      </w:r>
      <w:r w:rsidRPr="002A64C8">
        <w:rPr>
          <w:i/>
          <w:noProof/>
        </w:rPr>
        <w:t>Am J Epidemiol</w:t>
      </w:r>
      <w:r w:rsidRPr="002A64C8">
        <w:rPr>
          <w:noProof/>
        </w:rPr>
        <w:t>. 2004; 159(7): 663-70.</w:t>
      </w:r>
    </w:p>
    <w:p w14:paraId="73056236" w14:textId="77777777" w:rsidR="000A2412" w:rsidRPr="002A64C8" w:rsidRDefault="000A2412" w:rsidP="000A2412">
      <w:pPr>
        <w:pStyle w:val="Excluded"/>
        <w:rPr>
          <w:noProof/>
        </w:rPr>
      </w:pPr>
      <w:r w:rsidRPr="002A64C8">
        <w:rPr>
          <w:noProof/>
        </w:rPr>
        <w:t xml:space="preserve">Domingues MR, Matijasevich A, Barros AJ. Physical activity and preterm birth: a literature review. </w:t>
      </w:r>
      <w:r w:rsidRPr="002A64C8">
        <w:rPr>
          <w:i/>
          <w:noProof/>
        </w:rPr>
        <w:t>Sports Med</w:t>
      </w:r>
      <w:r w:rsidRPr="002A64C8">
        <w:rPr>
          <w:noProof/>
        </w:rPr>
        <w:t>. 2009; 39(11): 961-75.</w:t>
      </w:r>
    </w:p>
    <w:p w14:paraId="3095ACA7" w14:textId="77777777" w:rsidR="000A2412" w:rsidRPr="002A64C8" w:rsidRDefault="000A2412" w:rsidP="000A2412">
      <w:pPr>
        <w:pStyle w:val="Excluded"/>
        <w:rPr>
          <w:noProof/>
        </w:rPr>
      </w:pPr>
      <w:r w:rsidRPr="002A64C8">
        <w:rPr>
          <w:noProof/>
        </w:rPr>
        <w:t xml:space="preserve">Ghodsi Z, Asltoghiri M. Effects of aerobic exercise training on maternal and neonatal outcome: a randomized controlled trial on pregnant women in Iran. </w:t>
      </w:r>
      <w:r w:rsidRPr="002A64C8">
        <w:rPr>
          <w:i/>
          <w:noProof/>
        </w:rPr>
        <w:t>J Pak Med Assoc</w:t>
      </w:r>
      <w:r w:rsidRPr="002A64C8">
        <w:rPr>
          <w:noProof/>
        </w:rPr>
        <w:t>. 2014; 64(9): 1053-6.</w:t>
      </w:r>
    </w:p>
    <w:p w14:paraId="790D4008" w14:textId="77777777" w:rsidR="000A2412" w:rsidRPr="002A64C8" w:rsidRDefault="000A2412" w:rsidP="000A2412">
      <w:pPr>
        <w:pStyle w:val="Excluded"/>
        <w:rPr>
          <w:noProof/>
        </w:rPr>
      </w:pPr>
      <w:r w:rsidRPr="002A64C8">
        <w:rPr>
          <w:noProof/>
        </w:rPr>
        <w:t xml:space="preserve">Hayman M, Reaburn P, Browne M et al. Feasibility, acceptability and efficacy of a web-based computer-tailored physical activity intervention for pregnant women - the Fit4Two randomised controlled trial. </w:t>
      </w:r>
      <w:r w:rsidRPr="002A64C8">
        <w:rPr>
          <w:i/>
          <w:noProof/>
        </w:rPr>
        <w:t>BMC Pregnancy Childbirth</w:t>
      </w:r>
      <w:r w:rsidRPr="002A64C8">
        <w:rPr>
          <w:noProof/>
        </w:rPr>
        <w:t>. 2017; 17(1): 96.</w:t>
      </w:r>
    </w:p>
    <w:p w14:paraId="0C5E6A0C" w14:textId="77777777" w:rsidR="000A2412" w:rsidRPr="002A64C8" w:rsidRDefault="000A2412" w:rsidP="000A2412">
      <w:pPr>
        <w:pStyle w:val="Excluded"/>
        <w:rPr>
          <w:noProof/>
        </w:rPr>
      </w:pPr>
      <w:r w:rsidRPr="002A64C8">
        <w:rPr>
          <w:noProof/>
        </w:rPr>
        <w:t xml:space="preserve">Hegaard HK, Hedegaard M, Damm P et al. Leisure time physical activity is associated with a reduced risk of preterm delivery. </w:t>
      </w:r>
      <w:r w:rsidRPr="002A64C8">
        <w:rPr>
          <w:i/>
          <w:noProof/>
        </w:rPr>
        <w:t>Am J Obstet Gynecol</w:t>
      </w:r>
      <w:r w:rsidRPr="002A64C8">
        <w:rPr>
          <w:noProof/>
        </w:rPr>
        <w:t>. 2008; 198(2): 180 e1-5.</w:t>
      </w:r>
    </w:p>
    <w:p w14:paraId="1D16FAA5" w14:textId="77777777" w:rsidR="000A2412" w:rsidRPr="002A64C8" w:rsidRDefault="000A2412" w:rsidP="000A2412">
      <w:pPr>
        <w:pStyle w:val="Excluded"/>
        <w:rPr>
          <w:noProof/>
        </w:rPr>
      </w:pPr>
      <w:r w:rsidRPr="002A64C8">
        <w:rPr>
          <w:noProof/>
        </w:rPr>
        <w:t xml:space="preserve">Hui AL, Ludwig S, Gardiner P et al. Community-based exercise and dietary intervention during pregnancy:A pilot study. </w:t>
      </w:r>
      <w:r w:rsidRPr="002A64C8">
        <w:rPr>
          <w:i/>
          <w:noProof/>
        </w:rPr>
        <w:t>Canadian Journal of Diabetes</w:t>
      </w:r>
      <w:r w:rsidRPr="002A64C8">
        <w:rPr>
          <w:noProof/>
        </w:rPr>
        <w:t>. 2006; 30(2): 1-7.</w:t>
      </w:r>
    </w:p>
    <w:p w14:paraId="159A4CD5" w14:textId="77777777" w:rsidR="000A2412" w:rsidRPr="002A64C8" w:rsidRDefault="000A2412" w:rsidP="000A2412">
      <w:pPr>
        <w:pStyle w:val="Excluded"/>
        <w:rPr>
          <w:noProof/>
        </w:rPr>
      </w:pPr>
      <w:r w:rsidRPr="002A64C8">
        <w:rPr>
          <w:noProof/>
        </w:rPr>
        <w:t xml:space="preserve">Janke J. The effect of relaxation therapy on preterm labor outcomes. </w:t>
      </w:r>
      <w:r w:rsidRPr="002A64C8">
        <w:rPr>
          <w:i/>
          <w:noProof/>
        </w:rPr>
        <w:t>J Obstet Gynecol Neonatal Nurs</w:t>
      </w:r>
      <w:r w:rsidRPr="002A64C8">
        <w:rPr>
          <w:noProof/>
        </w:rPr>
        <w:t>. 1999; 28(3): 255-63.</w:t>
      </w:r>
    </w:p>
    <w:p w14:paraId="5B824664" w14:textId="77777777" w:rsidR="000A2412" w:rsidRPr="002A64C8" w:rsidRDefault="000A2412" w:rsidP="000A2412">
      <w:pPr>
        <w:pStyle w:val="Excluded"/>
        <w:rPr>
          <w:noProof/>
        </w:rPr>
      </w:pPr>
      <w:r w:rsidRPr="002A64C8">
        <w:rPr>
          <w:noProof/>
        </w:rPr>
        <w:t xml:space="preserve">Jorge C, Santos-Rocha R, Bento T. Can group exercise programs improve health outcomes in pregnant women? A systematic review. </w:t>
      </w:r>
      <w:r w:rsidRPr="002A64C8">
        <w:rPr>
          <w:i/>
          <w:noProof/>
        </w:rPr>
        <w:t>Curr Women’s Health Rev</w:t>
      </w:r>
      <w:r w:rsidRPr="002A64C8">
        <w:rPr>
          <w:noProof/>
        </w:rPr>
        <w:t>. 2015; 11(75-87).</w:t>
      </w:r>
    </w:p>
    <w:p w14:paraId="2FD36151" w14:textId="77777777" w:rsidR="000A2412" w:rsidRPr="002A64C8" w:rsidRDefault="000A2412" w:rsidP="000A2412">
      <w:pPr>
        <w:pStyle w:val="Excluded"/>
        <w:rPr>
          <w:noProof/>
        </w:rPr>
      </w:pPr>
      <w:r w:rsidRPr="002A64C8">
        <w:rPr>
          <w:noProof/>
        </w:rPr>
        <w:t xml:space="preserve">Juhl M, Andersen PK, Olsen J et al. Physical exercise during pregnancy and the risk of preterm birth: a study within the Danish National Birth Cohort. </w:t>
      </w:r>
      <w:r w:rsidRPr="002A64C8">
        <w:rPr>
          <w:i/>
          <w:noProof/>
        </w:rPr>
        <w:t>Am J Epidemiol</w:t>
      </w:r>
      <w:r w:rsidRPr="002A64C8">
        <w:rPr>
          <w:noProof/>
        </w:rPr>
        <w:t>. 2008; 167(7): 859-66.</w:t>
      </w:r>
    </w:p>
    <w:p w14:paraId="5B4924FC" w14:textId="77777777" w:rsidR="000A2412" w:rsidRPr="002A64C8" w:rsidRDefault="000A2412" w:rsidP="000A2412">
      <w:pPr>
        <w:pStyle w:val="Excluded"/>
        <w:rPr>
          <w:noProof/>
        </w:rPr>
      </w:pPr>
      <w:r w:rsidRPr="002A64C8">
        <w:rPr>
          <w:noProof/>
        </w:rPr>
        <w:t xml:space="preserve">Kasawara KT, do Nascimento SL, Costa ML et al. Exercise and physical activity in the prevention of pre-eclampsia: systematic review. </w:t>
      </w:r>
      <w:r w:rsidRPr="002A64C8">
        <w:rPr>
          <w:i/>
          <w:noProof/>
        </w:rPr>
        <w:t>Acta Obstet Gynecol Scand</w:t>
      </w:r>
      <w:r w:rsidRPr="002A64C8">
        <w:rPr>
          <w:noProof/>
        </w:rPr>
        <w:t>. 2012; 91(10): 1147-57.</w:t>
      </w:r>
    </w:p>
    <w:p w14:paraId="201CB91B" w14:textId="77777777" w:rsidR="000A2412" w:rsidRPr="002A64C8" w:rsidRDefault="000A2412" w:rsidP="000A2412">
      <w:pPr>
        <w:pStyle w:val="Excluded"/>
        <w:rPr>
          <w:noProof/>
        </w:rPr>
      </w:pPr>
      <w:r w:rsidRPr="002A64C8">
        <w:rPr>
          <w:noProof/>
        </w:rPr>
        <w:t xml:space="preserve">Lamina S, Agbanusi E. Effect of aerobic exercise training on maternal weight gain in pregnancy: a meta-analysis of randomized controlled trials. </w:t>
      </w:r>
      <w:r w:rsidRPr="002A64C8">
        <w:rPr>
          <w:i/>
          <w:noProof/>
        </w:rPr>
        <w:t>Ethiop J Health Sci</w:t>
      </w:r>
      <w:r w:rsidRPr="002A64C8">
        <w:rPr>
          <w:noProof/>
        </w:rPr>
        <w:t>. 2013; 23(1): 59-64.</w:t>
      </w:r>
    </w:p>
    <w:p w14:paraId="08F60752" w14:textId="77777777" w:rsidR="000A2412" w:rsidRPr="002A64C8" w:rsidRDefault="000A2412" w:rsidP="000A2412">
      <w:pPr>
        <w:pStyle w:val="Excluded"/>
        <w:rPr>
          <w:noProof/>
        </w:rPr>
      </w:pPr>
      <w:r w:rsidRPr="002A64C8">
        <w:rPr>
          <w:noProof/>
        </w:rPr>
        <w:t xml:space="preserve">Lee A, Karpavicius J, Gasparini E et al. Implementing a diet and exercise program for limiting maternal weight gain in obese pregnant women: a pilot study. </w:t>
      </w:r>
      <w:r w:rsidRPr="002A64C8">
        <w:rPr>
          <w:i/>
          <w:noProof/>
        </w:rPr>
        <w:t>Aust N Z J Obstet Gynaecol</w:t>
      </w:r>
      <w:r w:rsidRPr="002A64C8">
        <w:rPr>
          <w:noProof/>
        </w:rPr>
        <w:t>. 2012; 52(5): 427-32.</w:t>
      </w:r>
    </w:p>
    <w:p w14:paraId="61838557" w14:textId="77777777" w:rsidR="000A2412" w:rsidRPr="002A64C8" w:rsidRDefault="000A2412" w:rsidP="000A2412">
      <w:pPr>
        <w:pStyle w:val="Excluded"/>
        <w:rPr>
          <w:noProof/>
        </w:rPr>
      </w:pPr>
      <w:r w:rsidRPr="002A64C8">
        <w:rPr>
          <w:noProof/>
        </w:rPr>
        <w:t xml:space="preserve">Lokey EA, Tran ZV, Wells CL et al. Effects of physical exercise on pregnancy outcomes. </w:t>
      </w:r>
      <w:r w:rsidRPr="002A64C8">
        <w:rPr>
          <w:i/>
          <w:noProof/>
        </w:rPr>
        <w:t>Medicine &amp; Science in Sports &amp; Exercise</w:t>
      </w:r>
      <w:r w:rsidRPr="002A64C8">
        <w:rPr>
          <w:noProof/>
        </w:rPr>
        <w:t>. 1991; 23(11).</w:t>
      </w:r>
    </w:p>
    <w:p w14:paraId="0D9F4F6C" w14:textId="77777777" w:rsidR="000A2412" w:rsidRPr="002A64C8" w:rsidRDefault="000A2412" w:rsidP="000A2412">
      <w:pPr>
        <w:pStyle w:val="Excluded"/>
        <w:rPr>
          <w:noProof/>
        </w:rPr>
      </w:pPr>
      <w:r w:rsidRPr="002A64C8">
        <w:rPr>
          <w:noProof/>
        </w:rPr>
        <w:t xml:space="preserve">Mijatovic-Vukas J, Capling L, Cheng S et al. Associations of diet and physical activity with risk for gestational diabetes mellitus: A systematic review and meta-analysis. </w:t>
      </w:r>
      <w:r w:rsidRPr="002A64C8">
        <w:rPr>
          <w:i/>
          <w:noProof/>
        </w:rPr>
        <w:t>Nutrients</w:t>
      </w:r>
      <w:r w:rsidRPr="002A64C8">
        <w:rPr>
          <w:noProof/>
        </w:rPr>
        <w:t>. 2018; 10(6).</w:t>
      </w:r>
    </w:p>
    <w:p w14:paraId="33B69C88" w14:textId="77777777" w:rsidR="000A2412" w:rsidRPr="002A64C8" w:rsidRDefault="000A2412" w:rsidP="000A2412">
      <w:pPr>
        <w:pStyle w:val="Excluded"/>
        <w:rPr>
          <w:noProof/>
        </w:rPr>
      </w:pPr>
      <w:r w:rsidRPr="002A64C8">
        <w:rPr>
          <w:noProof/>
        </w:rPr>
        <w:t xml:space="preserve">Oken E, Ning Y, Rifas-Shiman SL et al. Associations of physical activity and inactivity before and during pregnancy with glucose tolerance. </w:t>
      </w:r>
      <w:r w:rsidRPr="002A64C8">
        <w:rPr>
          <w:i/>
          <w:noProof/>
        </w:rPr>
        <w:t>Obstet Gynecol</w:t>
      </w:r>
      <w:r w:rsidRPr="002A64C8">
        <w:rPr>
          <w:noProof/>
        </w:rPr>
        <w:t>. 2006; 108(5): 1200-7.</w:t>
      </w:r>
    </w:p>
    <w:p w14:paraId="7F9FCD04" w14:textId="77777777" w:rsidR="000A2412" w:rsidRPr="002A64C8" w:rsidRDefault="000A2412" w:rsidP="000A2412">
      <w:pPr>
        <w:pStyle w:val="Excluded"/>
        <w:rPr>
          <w:noProof/>
        </w:rPr>
      </w:pPr>
      <w:r w:rsidRPr="002A64C8">
        <w:rPr>
          <w:noProof/>
        </w:rPr>
        <w:t xml:space="preserve">Ong MJ, Wallman KE, Fournier PA et al. Enhancing energy expenditure and enjoyment of exercise during pregnancy through the addition of brief higher intensity intervals to traditional continuous moderate intensity cycling. </w:t>
      </w:r>
      <w:r w:rsidRPr="002A64C8">
        <w:rPr>
          <w:i/>
          <w:noProof/>
        </w:rPr>
        <w:t>BMC Pregnancy Childbirth</w:t>
      </w:r>
      <w:r w:rsidRPr="002A64C8">
        <w:rPr>
          <w:noProof/>
        </w:rPr>
        <w:t>. 2016; 16(1): 161.</w:t>
      </w:r>
    </w:p>
    <w:p w14:paraId="30891AD3" w14:textId="77777777" w:rsidR="000A2412" w:rsidRPr="002A64C8" w:rsidRDefault="000A2412" w:rsidP="000A2412">
      <w:pPr>
        <w:pStyle w:val="Excluded"/>
        <w:rPr>
          <w:noProof/>
        </w:rPr>
      </w:pPr>
      <w:r w:rsidRPr="002A64C8">
        <w:rPr>
          <w:noProof/>
        </w:rPr>
        <w:t xml:space="preserve">Owe KM, Nystad W, Skjaerven R et al. Exercise during pregnancy and the gestational age distribution: a cohort study. </w:t>
      </w:r>
      <w:r w:rsidRPr="002A64C8">
        <w:rPr>
          <w:i/>
          <w:noProof/>
        </w:rPr>
        <w:t>Med Sci Sports Exerc</w:t>
      </w:r>
      <w:r w:rsidRPr="002A64C8">
        <w:rPr>
          <w:noProof/>
        </w:rPr>
        <w:t>. 2012; 44(6): 1067-74.</w:t>
      </w:r>
    </w:p>
    <w:p w14:paraId="16D6DA9C" w14:textId="77777777" w:rsidR="000A2412" w:rsidRPr="002A64C8" w:rsidRDefault="000A2412" w:rsidP="000A2412">
      <w:pPr>
        <w:pStyle w:val="Excluded"/>
        <w:rPr>
          <w:noProof/>
        </w:rPr>
      </w:pPr>
      <w:r w:rsidRPr="002A64C8">
        <w:rPr>
          <w:noProof/>
        </w:rPr>
        <w:t xml:space="preserve">Owe KM, Nystad W, Stigum H et al. Exercise during pregnancy and risk of cesarean delivery in nulliparous women: a large population-based cohort study. </w:t>
      </w:r>
      <w:r w:rsidRPr="002A64C8">
        <w:rPr>
          <w:i/>
          <w:noProof/>
        </w:rPr>
        <w:t>Am J Obstet Gynecol</w:t>
      </w:r>
      <w:r w:rsidRPr="002A64C8">
        <w:rPr>
          <w:noProof/>
        </w:rPr>
        <w:t>. 2016; 215(6): 791 e1- e13.</w:t>
      </w:r>
    </w:p>
    <w:p w14:paraId="6AEC0C76" w14:textId="77777777" w:rsidR="001E11FB" w:rsidRPr="00180D37" w:rsidRDefault="001E11FB" w:rsidP="001E11FB">
      <w:pPr>
        <w:pStyle w:val="Excluded"/>
        <w:rPr>
          <w:noProof/>
        </w:rPr>
      </w:pPr>
      <w:r w:rsidRPr="00180D37">
        <w:rPr>
          <w:noProof/>
        </w:rPr>
        <w:t xml:space="preserve">Pastorino S, Bishop T, Crozier SR et al (2019) Associations between maternal physical activity in early and late pregnancy and offspring birth size: remote federated individual level meta-analysis from eight cohort studies. </w:t>
      </w:r>
      <w:r w:rsidRPr="00180D37">
        <w:rPr>
          <w:i/>
          <w:noProof/>
        </w:rPr>
        <w:t>BJOG</w:t>
      </w:r>
      <w:r w:rsidRPr="00180D37">
        <w:rPr>
          <w:noProof/>
        </w:rPr>
        <w:t xml:space="preserve"> 126(4): 459-70.</w:t>
      </w:r>
    </w:p>
    <w:p w14:paraId="4B8D50DD" w14:textId="77777777" w:rsidR="000A2412" w:rsidRPr="002A64C8" w:rsidRDefault="000A2412" w:rsidP="001E11FB">
      <w:pPr>
        <w:pStyle w:val="Excluded"/>
        <w:rPr>
          <w:noProof/>
        </w:rPr>
      </w:pPr>
      <w:r w:rsidRPr="002A64C8">
        <w:rPr>
          <w:noProof/>
        </w:rPr>
        <w:t xml:space="preserve">Schlussel MM, Souza EB, Reichenheim ME et al. Physical activity during pregnancy and maternal-child health outcomes: a systematic literature review. </w:t>
      </w:r>
      <w:r w:rsidRPr="002A64C8">
        <w:rPr>
          <w:i/>
          <w:noProof/>
        </w:rPr>
        <w:t>Cad Saude Publica</w:t>
      </w:r>
      <w:r w:rsidRPr="002A64C8">
        <w:rPr>
          <w:noProof/>
        </w:rPr>
        <w:t>. 2008; 24 Suppl 4: s531-44.</w:t>
      </w:r>
    </w:p>
    <w:p w14:paraId="0763FEFD" w14:textId="77777777" w:rsidR="000A2412" w:rsidRPr="002A64C8" w:rsidRDefault="000A2412" w:rsidP="000A2412">
      <w:pPr>
        <w:pStyle w:val="Excluded"/>
        <w:rPr>
          <w:noProof/>
        </w:rPr>
      </w:pPr>
      <w:r w:rsidRPr="002A64C8">
        <w:rPr>
          <w:noProof/>
        </w:rPr>
        <w:t xml:space="preserve">Smith SA, Michel Y. A pilot study on the effects of aquatic exercises on discomforts of pregnancy. </w:t>
      </w:r>
      <w:r w:rsidRPr="002A64C8">
        <w:rPr>
          <w:i/>
          <w:noProof/>
        </w:rPr>
        <w:t>J Obstet Gynecol Neonatal Nurs</w:t>
      </w:r>
      <w:r w:rsidRPr="002A64C8">
        <w:rPr>
          <w:noProof/>
        </w:rPr>
        <w:t>. 2006; 35(3): 315-23.</w:t>
      </w:r>
    </w:p>
    <w:p w14:paraId="2239D514" w14:textId="77777777" w:rsidR="000A2412" w:rsidRPr="002A64C8" w:rsidRDefault="000A2412" w:rsidP="000A2412">
      <w:pPr>
        <w:pStyle w:val="Excluded"/>
        <w:rPr>
          <w:noProof/>
        </w:rPr>
      </w:pPr>
      <w:r w:rsidRPr="002A64C8">
        <w:rPr>
          <w:noProof/>
        </w:rPr>
        <w:t xml:space="preserve">Strom M, Mortensen EL, Halldorson TI et al. Leisure-time physical activity in pregnancy and risk of postpartum depression: a prospective study in a large national birth cohort. </w:t>
      </w:r>
      <w:r w:rsidRPr="002A64C8">
        <w:rPr>
          <w:i/>
          <w:noProof/>
        </w:rPr>
        <w:t>J Clin Psychiatry</w:t>
      </w:r>
      <w:r w:rsidRPr="002A64C8">
        <w:rPr>
          <w:noProof/>
        </w:rPr>
        <w:t>. 2009; 70(12): 1707-14.</w:t>
      </w:r>
    </w:p>
    <w:p w14:paraId="1FB01757" w14:textId="77777777" w:rsidR="000A2412" w:rsidRPr="002A64C8" w:rsidRDefault="000A2412" w:rsidP="000A2412">
      <w:pPr>
        <w:pStyle w:val="Excluded"/>
        <w:rPr>
          <w:noProof/>
        </w:rPr>
      </w:pPr>
      <w:r w:rsidRPr="002A64C8">
        <w:rPr>
          <w:noProof/>
        </w:rPr>
        <w:t xml:space="preserve">Sui Z, Grivell RM, Dodd JM. Antenatal exercise to improve outcomes in overweight or obese women: A systematic review. </w:t>
      </w:r>
      <w:r w:rsidRPr="002A64C8">
        <w:rPr>
          <w:i/>
          <w:noProof/>
        </w:rPr>
        <w:t>Acta Obstet Gynecol Scand</w:t>
      </w:r>
      <w:r w:rsidRPr="002A64C8">
        <w:rPr>
          <w:noProof/>
        </w:rPr>
        <w:t>. 2012; 91(5): 538-45.</w:t>
      </w:r>
    </w:p>
    <w:p w14:paraId="417C2B7D" w14:textId="77777777" w:rsidR="000A2412" w:rsidRPr="002A64C8" w:rsidRDefault="000A2412" w:rsidP="000A2412">
      <w:pPr>
        <w:pStyle w:val="Excluded"/>
        <w:rPr>
          <w:noProof/>
        </w:rPr>
      </w:pPr>
      <w:r w:rsidRPr="002A64C8">
        <w:rPr>
          <w:noProof/>
        </w:rPr>
        <w:t xml:space="preserve">Tobias DK, Zhang C, van Dam RM et al. Physical activity before and during pregnancy and risk of gestational diabetes mellitus: a meta-analysis. </w:t>
      </w:r>
      <w:r w:rsidRPr="002A64C8">
        <w:rPr>
          <w:i/>
          <w:noProof/>
        </w:rPr>
        <w:t>Diabetes Care</w:t>
      </w:r>
      <w:r w:rsidRPr="002A64C8">
        <w:rPr>
          <w:noProof/>
        </w:rPr>
        <w:t>. 2011; 34(1): 223-9.</w:t>
      </w:r>
    </w:p>
    <w:p w14:paraId="539D2DCE" w14:textId="77777777" w:rsidR="000A2412" w:rsidRPr="002A64C8" w:rsidRDefault="000A2412" w:rsidP="000A2412">
      <w:pPr>
        <w:pStyle w:val="Excluded"/>
        <w:rPr>
          <w:noProof/>
        </w:rPr>
      </w:pPr>
      <w:r w:rsidRPr="002A64C8">
        <w:rPr>
          <w:noProof/>
        </w:rPr>
        <w:t xml:space="preserve">Tomic V, Sporis G, Tomic J et al. The effect of maternal exercise during pregnancy on abnormal fetal growth. </w:t>
      </w:r>
      <w:r w:rsidRPr="002A64C8">
        <w:rPr>
          <w:i/>
          <w:noProof/>
        </w:rPr>
        <w:t>Croat Med J</w:t>
      </w:r>
      <w:r w:rsidRPr="002A64C8">
        <w:rPr>
          <w:noProof/>
        </w:rPr>
        <w:t>. 2013; 54(4): 362-8.</w:t>
      </w:r>
    </w:p>
    <w:p w14:paraId="4FF3180B" w14:textId="77777777" w:rsidR="000A2412" w:rsidRPr="002A64C8" w:rsidRDefault="000A2412" w:rsidP="000A2412">
      <w:pPr>
        <w:pStyle w:val="Excluded"/>
        <w:rPr>
          <w:noProof/>
        </w:rPr>
      </w:pPr>
      <w:r w:rsidRPr="002A64C8">
        <w:rPr>
          <w:noProof/>
        </w:rPr>
        <w:t xml:space="preserve">Zhu Y, Hedderson MM, Feng J et al. The Pregnancy Environment and Lifestyle Study (PETALS): a population-based longitudinal multi-racial birth cohort. </w:t>
      </w:r>
      <w:r w:rsidRPr="002A64C8">
        <w:rPr>
          <w:i/>
          <w:noProof/>
        </w:rPr>
        <w:t>BMC Pregnancy Childbirth</w:t>
      </w:r>
      <w:r w:rsidRPr="002A64C8">
        <w:rPr>
          <w:noProof/>
        </w:rPr>
        <w:t>. 2017; 17(1): 122.</w:t>
      </w:r>
    </w:p>
    <w:p w14:paraId="3BEE4087" w14:textId="77777777" w:rsidR="000A2412" w:rsidRDefault="000A2412" w:rsidP="000A2412">
      <w:pPr>
        <w:pStyle w:val="Heading4"/>
      </w:pPr>
      <w:r>
        <w:t>Wrong outcomes</w:t>
      </w:r>
    </w:p>
    <w:p w14:paraId="14FA1921" w14:textId="77777777" w:rsidR="001E11FB" w:rsidRPr="00E66DC6" w:rsidRDefault="001E11FB" w:rsidP="001E11FB">
      <w:pPr>
        <w:pStyle w:val="Excluded"/>
        <w:rPr>
          <w:noProof/>
        </w:rPr>
      </w:pPr>
      <w:r w:rsidRPr="00E66DC6">
        <w:rPr>
          <w:noProof/>
        </w:rPr>
        <w:t xml:space="preserve">Ainscough KM, O'Brien EC, Lindsay KL et al (2019) Nutrition, behavior change and physical activity outcomes from the pears rct-an mhealth-supported, lifestyle intervention among pregnant women with overweight and obesity. </w:t>
      </w:r>
      <w:r w:rsidRPr="00E66DC6">
        <w:rPr>
          <w:i/>
          <w:noProof/>
        </w:rPr>
        <w:t>Front Endocrinol (Lausanne)</w:t>
      </w:r>
      <w:r w:rsidRPr="00E66DC6">
        <w:rPr>
          <w:noProof/>
        </w:rPr>
        <w:t xml:space="preserve"> 10: 938.</w:t>
      </w:r>
    </w:p>
    <w:p w14:paraId="59A2BB96" w14:textId="77777777" w:rsidR="001E11FB" w:rsidRPr="00F72C89" w:rsidRDefault="001E11FB" w:rsidP="000A2412">
      <w:pPr>
        <w:pStyle w:val="Excluded"/>
        <w:rPr>
          <w:noProof/>
        </w:rPr>
      </w:pPr>
      <w:r w:rsidRPr="00F72C89">
        <w:rPr>
          <w:noProof/>
        </w:rPr>
        <w:t xml:space="preserve">Babbar S, Parks-Savage AC, Chauhan SP. Yoga during pregnancy: a review. </w:t>
      </w:r>
      <w:r w:rsidRPr="00F72C89">
        <w:rPr>
          <w:i/>
          <w:noProof/>
        </w:rPr>
        <w:t>Am J Perinatol</w:t>
      </w:r>
      <w:r w:rsidRPr="00F72C89">
        <w:rPr>
          <w:noProof/>
        </w:rPr>
        <w:t>. 2012; 29(6): 459-64.</w:t>
      </w:r>
    </w:p>
    <w:p w14:paraId="530356F6" w14:textId="77777777" w:rsidR="001E11FB" w:rsidRPr="00E66DC6" w:rsidRDefault="001E11FB" w:rsidP="001E11FB">
      <w:pPr>
        <w:pStyle w:val="Excluded"/>
        <w:rPr>
          <w:noProof/>
        </w:rPr>
      </w:pPr>
      <w:r w:rsidRPr="00E66DC6">
        <w:rPr>
          <w:noProof/>
        </w:rPr>
        <w:t xml:space="preserve">Barakat R, Vargas M, Brik M et al (2018) Does Exercise during pregnancy affect placental weight?: a randomized clinical trial. </w:t>
      </w:r>
      <w:r w:rsidRPr="00E66DC6">
        <w:rPr>
          <w:i/>
          <w:noProof/>
        </w:rPr>
        <w:t>Eval Health Prof</w:t>
      </w:r>
      <w:r w:rsidRPr="00E66DC6">
        <w:rPr>
          <w:noProof/>
        </w:rPr>
        <w:t xml:space="preserve"> 41(3): 400-14.</w:t>
      </w:r>
    </w:p>
    <w:p w14:paraId="422C03AB" w14:textId="77777777" w:rsidR="001E11FB" w:rsidRPr="00F72C89" w:rsidRDefault="001E11FB" w:rsidP="000A2412">
      <w:pPr>
        <w:pStyle w:val="Excluded"/>
        <w:rPr>
          <w:noProof/>
        </w:rPr>
      </w:pPr>
      <w:r w:rsidRPr="00F72C89">
        <w:rPr>
          <w:noProof/>
        </w:rPr>
        <w:t xml:space="preserve">Benjamin DR, van de Water AT, Peiris CL. Effects of exercise on diastasis of the rectus abdominis muscle in the antenatal and postnatal periods: a systematic review. </w:t>
      </w:r>
      <w:r w:rsidRPr="00F72C89">
        <w:rPr>
          <w:i/>
          <w:noProof/>
        </w:rPr>
        <w:t>Physiotherapy</w:t>
      </w:r>
      <w:r w:rsidRPr="00F72C89">
        <w:rPr>
          <w:noProof/>
        </w:rPr>
        <w:t>. 2014; 100(1): 1-8.</w:t>
      </w:r>
    </w:p>
    <w:p w14:paraId="2D958AF8" w14:textId="77777777" w:rsidR="001E11FB" w:rsidRPr="00E66DC6" w:rsidRDefault="001E11FB" w:rsidP="001E11FB">
      <w:pPr>
        <w:pStyle w:val="Excluded"/>
        <w:rPr>
          <w:noProof/>
        </w:rPr>
      </w:pPr>
      <w:r w:rsidRPr="00E66DC6">
        <w:rPr>
          <w:noProof/>
        </w:rPr>
        <w:t xml:space="preserve">Bhartia N, Jain S, Shankar N et al (2019) Effects of antenatal yoga on maternal stress and clinical outcomes in north indian women: a randomised controlled trial. </w:t>
      </w:r>
      <w:r w:rsidRPr="00E66DC6">
        <w:rPr>
          <w:i/>
          <w:noProof/>
        </w:rPr>
        <w:t>JIACM</w:t>
      </w:r>
      <w:r w:rsidRPr="00E66DC6">
        <w:rPr>
          <w:noProof/>
        </w:rPr>
        <w:t xml:space="preserve"> 20(1): 10-14.</w:t>
      </w:r>
    </w:p>
    <w:p w14:paraId="5D010962" w14:textId="77777777" w:rsidR="001E11FB" w:rsidRPr="00E66DC6" w:rsidRDefault="001E11FB" w:rsidP="001E11FB">
      <w:pPr>
        <w:pStyle w:val="Excluded"/>
        <w:rPr>
          <w:noProof/>
        </w:rPr>
      </w:pPr>
      <w:r w:rsidRPr="00E66DC6">
        <w:rPr>
          <w:noProof/>
        </w:rPr>
        <w:t xml:space="preserve">Brik M, Fernandez-Buhigas I, Martin-Arias A et al (2019) Does exercise during pregnancy impact on maternal weight gain and fetal cardiac function? A randomized controlled trial. </w:t>
      </w:r>
      <w:r w:rsidRPr="00E66DC6">
        <w:rPr>
          <w:i/>
          <w:noProof/>
        </w:rPr>
        <w:t>Ultrasound Obstet Gynecol</w:t>
      </w:r>
      <w:r w:rsidRPr="00E66DC6">
        <w:rPr>
          <w:noProof/>
        </w:rPr>
        <w:t xml:space="preserve"> 53(5): 583-89.</w:t>
      </w:r>
    </w:p>
    <w:p w14:paraId="0BD1E4C6" w14:textId="77777777" w:rsidR="001E11FB" w:rsidRPr="00E66DC6" w:rsidRDefault="001E11FB" w:rsidP="001E11FB">
      <w:pPr>
        <w:pStyle w:val="Excluded"/>
        <w:rPr>
          <w:noProof/>
        </w:rPr>
      </w:pPr>
      <w:r w:rsidRPr="00E66DC6">
        <w:rPr>
          <w:noProof/>
        </w:rPr>
        <w:t xml:space="preserve">Chiavaroli V, Hopkins SA, Derraik JGB et al (2018) Exercise in pregnancy: 1-year and 7-year follow-ups of mothers and offspring after a randomized controlled trial. </w:t>
      </w:r>
      <w:r w:rsidRPr="00E66DC6">
        <w:rPr>
          <w:i/>
          <w:noProof/>
        </w:rPr>
        <w:t>Sci Rep</w:t>
      </w:r>
      <w:r w:rsidRPr="00E66DC6">
        <w:rPr>
          <w:noProof/>
        </w:rPr>
        <w:t xml:space="preserve"> 8(1): 12915.</w:t>
      </w:r>
    </w:p>
    <w:p w14:paraId="0E423030" w14:textId="77777777" w:rsidR="001E11FB" w:rsidRPr="00007715" w:rsidRDefault="001E11FB" w:rsidP="00AD7601">
      <w:pPr>
        <w:pStyle w:val="Excluded"/>
        <w:rPr>
          <w:noProof/>
        </w:rPr>
      </w:pPr>
      <w:r w:rsidRPr="00007715">
        <w:rPr>
          <w:noProof/>
        </w:rPr>
        <w:t xml:space="preserve">Clapp JF, 3rd, Kim H, Burciu B et al. Beginning regular exercise in early pregnancy: effect on fetoplacental growth. </w:t>
      </w:r>
      <w:r w:rsidRPr="00007715">
        <w:rPr>
          <w:i/>
          <w:noProof/>
        </w:rPr>
        <w:t>Am J Obstet Gynecol</w:t>
      </w:r>
      <w:r w:rsidRPr="00007715">
        <w:rPr>
          <w:noProof/>
        </w:rPr>
        <w:t>. 2000; 183(6): 1484-8.</w:t>
      </w:r>
    </w:p>
    <w:p w14:paraId="1C3F5404" w14:textId="77777777" w:rsidR="001E11FB" w:rsidRPr="00F72C89" w:rsidRDefault="001E11FB" w:rsidP="000A2412">
      <w:pPr>
        <w:pStyle w:val="Excluded"/>
        <w:rPr>
          <w:noProof/>
        </w:rPr>
      </w:pPr>
      <w:r w:rsidRPr="00F72C89">
        <w:rPr>
          <w:noProof/>
        </w:rPr>
        <w:t xml:space="preserve">Clapp JF, 3rd, Kim H, Burciu B et al. Continuing regular exercise during pregnancy: effect of exercise volume on fetoplacental growth. </w:t>
      </w:r>
      <w:r w:rsidRPr="00F72C89">
        <w:rPr>
          <w:i/>
          <w:noProof/>
        </w:rPr>
        <w:t>Am J Obstet Gynecol</w:t>
      </w:r>
      <w:r w:rsidRPr="00F72C89">
        <w:rPr>
          <w:noProof/>
        </w:rPr>
        <w:t>. 2002; 186(1): 142-7.</w:t>
      </w:r>
    </w:p>
    <w:p w14:paraId="4486E83B" w14:textId="77777777" w:rsidR="001E11FB" w:rsidRPr="00F72C89" w:rsidRDefault="001E11FB" w:rsidP="000A2412">
      <w:pPr>
        <w:pStyle w:val="Excluded"/>
        <w:rPr>
          <w:noProof/>
        </w:rPr>
      </w:pPr>
      <w:r w:rsidRPr="00F72C89">
        <w:rPr>
          <w:noProof/>
        </w:rPr>
        <w:t xml:space="preserve">Currie S, Sinclair M, Liddle DS et al. Application of objective physical activity measurement in an antenatal physical activity consultation intervention: a randomised controlled trial. </w:t>
      </w:r>
      <w:r w:rsidRPr="00F72C89">
        <w:rPr>
          <w:i/>
          <w:noProof/>
        </w:rPr>
        <w:t>BMC Public Health</w:t>
      </w:r>
      <w:r w:rsidRPr="00F72C89">
        <w:rPr>
          <w:noProof/>
        </w:rPr>
        <w:t>. 2015; 15: 1259.</w:t>
      </w:r>
    </w:p>
    <w:p w14:paraId="068803EB" w14:textId="77777777" w:rsidR="001E11FB" w:rsidRPr="00F72C89" w:rsidRDefault="001E11FB" w:rsidP="000A2412">
      <w:pPr>
        <w:pStyle w:val="Excluded"/>
        <w:rPr>
          <w:noProof/>
        </w:rPr>
      </w:pPr>
      <w:r w:rsidRPr="00F72C89">
        <w:rPr>
          <w:noProof/>
        </w:rPr>
        <w:t xml:space="preserve">El-Shamy Fayiz F, Abd El Fatah E. Effect of antenatal pelvic floor muscle exercise on mode of delivery: A randomized controlled trial. </w:t>
      </w:r>
      <w:r w:rsidRPr="00F72C89">
        <w:rPr>
          <w:i/>
          <w:noProof/>
        </w:rPr>
        <w:t>Integrative Medicine International</w:t>
      </w:r>
      <w:r w:rsidRPr="00F72C89">
        <w:rPr>
          <w:noProof/>
        </w:rPr>
        <w:t>. 2018; 4(3-4): 187-97.</w:t>
      </w:r>
    </w:p>
    <w:p w14:paraId="2B0AF1BD" w14:textId="77777777" w:rsidR="001E11FB" w:rsidRPr="00E66DC6" w:rsidRDefault="001E11FB" w:rsidP="001E11FB">
      <w:pPr>
        <w:pStyle w:val="Excluded"/>
        <w:rPr>
          <w:noProof/>
        </w:rPr>
      </w:pPr>
      <w:r w:rsidRPr="00E66DC6">
        <w:rPr>
          <w:noProof/>
        </w:rPr>
        <w:t xml:space="preserve">Eslami E, Mohammad Alizadeh Charandabi S, Farshbaf Khalili A et al (2018) The effect of a lifestyle-based training package on weight gain and frequency of gestational diabetes in obese and overweight pregnant females. </w:t>
      </w:r>
      <w:r w:rsidRPr="00E66DC6">
        <w:rPr>
          <w:i/>
          <w:noProof/>
        </w:rPr>
        <w:t>Iranian Red Crescent Medical Journal</w:t>
      </w:r>
      <w:r w:rsidRPr="00E66DC6">
        <w:rPr>
          <w:noProof/>
        </w:rPr>
        <w:t xml:space="preserve"> In Press(In Press).</w:t>
      </w:r>
    </w:p>
    <w:p w14:paraId="5DE8AF4F" w14:textId="77777777" w:rsidR="001E11FB" w:rsidRPr="00E66DC6" w:rsidRDefault="001E11FB" w:rsidP="001E11FB">
      <w:pPr>
        <w:pStyle w:val="Excluded"/>
        <w:rPr>
          <w:noProof/>
        </w:rPr>
      </w:pPr>
      <w:r w:rsidRPr="00E66DC6">
        <w:rPr>
          <w:noProof/>
        </w:rPr>
        <w:t xml:space="preserve">Fernandes M (2020) Child developmental follow up in obstetric RCTs: a unique opportunity. </w:t>
      </w:r>
      <w:r w:rsidRPr="00E66DC6">
        <w:rPr>
          <w:i/>
          <w:noProof/>
        </w:rPr>
        <w:t>BJOG</w:t>
      </w:r>
      <w:r w:rsidRPr="00E66DC6">
        <w:rPr>
          <w:noProof/>
        </w:rPr>
        <w:t xml:space="preserve"> 127(4): 518.</w:t>
      </w:r>
    </w:p>
    <w:p w14:paraId="429A46C3" w14:textId="77777777" w:rsidR="001E11FB" w:rsidRPr="00E66DC6" w:rsidRDefault="001E11FB" w:rsidP="001E11FB">
      <w:pPr>
        <w:pStyle w:val="Excluded"/>
        <w:rPr>
          <w:noProof/>
        </w:rPr>
      </w:pPr>
      <w:r w:rsidRPr="00E66DC6">
        <w:rPr>
          <w:noProof/>
        </w:rPr>
        <w:t xml:space="preserve">Flannery C, Fredrix M, Olander EK et al (2019) Effectiveness of physical activity interventions for overweight and obesity during pregnancy: a systematic review of the content of behaviour change interventions. </w:t>
      </w:r>
      <w:r w:rsidRPr="00E66DC6">
        <w:rPr>
          <w:i/>
          <w:noProof/>
        </w:rPr>
        <w:t>Int J Behav Nutr Phys Act</w:t>
      </w:r>
      <w:r w:rsidRPr="00E66DC6">
        <w:rPr>
          <w:noProof/>
        </w:rPr>
        <w:t xml:space="preserve"> 16(1): 97.</w:t>
      </w:r>
    </w:p>
    <w:p w14:paraId="3399713F" w14:textId="77777777" w:rsidR="001E11FB" w:rsidRPr="00E66DC6" w:rsidRDefault="001E11FB" w:rsidP="001E11FB">
      <w:pPr>
        <w:pStyle w:val="Excluded"/>
        <w:rPr>
          <w:noProof/>
        </w:rPr>
      </w:pPr>
      <w:r w:rsidRPr="00E66DC6">
        <w:rPr>
          <w:noProof/>
        </w:rPr>
        <w:t xml:space="preserve">Gallagher D, Rosenn B, Toro-Ramos T et al (2018) Greater neonatal fat-free mass and similar fat mass following a randomized trial to control excess gestational weight gain. </w:t>
      </w:r>
      <w:r w:rsidRPr="00E66DC6">
        <w:rPr>
          <w:i/>
          <w:noProof/>
        </w:rPr>
        <w:t>Obesity (Silver Spring)</w:t>
      </w:r>
      <w:r w:rsidRPr="00E66DC6">
        <w:rPr>
          <w:noProof/>
        </w:rPr>
        <w:t xml:space="preserve"> 26(3): 578-87.</w:t>
      </w:r>
    </w:p>
    <w:p w14:paraId="209A3F87" w14:textId="77777777" w:rsidR="001E11FB" w:rsidRPr="00E66DC6" w:rsidRDefault="001E11FB" w:rsidP="001E11FB">
      <w:pPr>
        <w:pStyle w:val="Excluded"/>
        <w:rPr>
          <w:noProof/>
        </w:rPr>
      </w:pPr>
      <w:r w:rsidRPr="00E66DC6">
        <w:rPr>
          <w:noProof/>
        </w:rPr>
        <w:t xml:space="preserve">Grotenfelt NE, Wasenius N, Eriksson JG et al (2020) Effect of maternal lifestyle intervention on metabolic health and adiposity of offspring: Findings from the Finnish Gestational Diabetes Prevention Study (RADIEL). </w:t>
      </w:r>
      <w:r w:rsidRPr="00E66DC6">
        <w:rPr>
          <w:i/>
          <w:noProof/>
        </w:rPr>
        <w:t>Diabetes Metab</w:t>
      </w:r>
      <w:r w:rsidRPr="00E66DC6">
        <w:rPr>
          <w:noProof/>
        </w:rPr>
        <w:t xml:space="preserve"> 46(1): 46-53.</w:t>
      </w:r>
    </w:p>
    <w:p w14:paraId="5883D603" w14:textId="77777777" w:rsidR="001E11FB" w:rsidRPr="00E66DC6" w:rsidRDefault="001E11FB" w:rsidP="001E11FB">
      <w:pPr>
        <w:pStyle w:val="Excluded"/>
        <w:rPr>
          <w:noProof/>
        </w:rPr>
      </w:pPr>
      <w:r w:rsidRPr="00E66DC6">
        <w:rPr>
          <w:noProof/>
        </w:rPr>
        <w:t xml:space="preserve">Gunther J, Hoffmann J, Kunath J et al (2019) Effects of a lifestyle intervention in routine care on prenatal dietary behavior-findings from the cluster-randomized GeliS trial. </w:t>
      </w:r>
      <w:r w:rsidRPr="00E66DC6">
        <w:rPr>
          <w:i/>
          <w:noProof/>
        </w:rPr>
        <w:t>J Clin Med</w:t>
      </w:r>
      <w:r w:rsidRPr="00E66DC6">
        <w:rPr>
          <w:noProof/>
        </w:rPr>
        <w:t xml:space="preserve"> 8(7).</w:t>
      </w:r>
    </w:p>
    <w:p w14:paraId="54B6253A" w14:textId="77777777" w:rsidR="001E11FB" w:rsidRPr="00F72C89" w:rsidRDefault="001E11FB" w:rsidP="000A2412">
      <w:pPr>
        <w:pStyle w:val="Excluded"/>
        <w:rPr>
          <w:noProof/>
        </w:rPr>
      </w:pPr>
      <w:r w:rsidRPr="00F72C89">
        <w:rPr>
          <w:noProof/>
        </w:rPr>
        <w:t xml:space="preserve">Haakstad LAH, Vistad I, Sagedal LR et al. How does a lifestyle intervention during pregnancy influence perceived barriers to leisure-time physical activity? The Norwegian fit for delivery study, a randomized controlled trial. </w:t>
      </w:r>
      <w:r w:rsidRPr="00F72C89">
        <w:rPr>
          <w:i/>
          <w:noProof/>
        </w:rPr>
        <w:t>BMC Pregnancy Childbirth</w:t>
      </w:r>
      <w:r w:rsidRPr="00F72C89">
        <w:rPr>
          <w:noProof/>
        </w:rPr>
        <w:t>. 2018; 18(1): 127.</w:t>
      </w:r>
    </w:p>
    <w:p w14:paraId="6ABF10BD" w14:textId="77777777" w:rsidR="001E11FB" w:rsidRPr="00F72C89" w:rsidRDefault="001E11FB" w:rsidP="000A2412">
      <w:pPr>
        <w:pStyle w:val="Excluded"/>
        <w:rPr>
          <w:noProof/>
        </w:rPr>
      </w:pPr>
      <w:r w:rsidRPr="00F72C89">
        <w:rPr>
          <w:noProof/>
        </w:rPr>
        <w:t xml:space="preserve">Hawkins M, Chasan-Taber L, Marcus B et al. Impact of an exercise intervention on physical activity during pregnancy: the behaviors affecting baby and you study. </w:t>
      </w:r>
      <w:r w:rsidRPr="00F72C89">
        <w:rPr>
          <w:i/>
          <w:noProof/>
        </w:rPr>
        <w:t>Am J Public Health</w:t>
      </w:r>
      <w:r w:rsidRPr="00F72C89">
        <w:rPr>
          <w:noProof/>
        </w:rPr>
        <w:t>. 2014; 104(10): e74-81.</w:t>
      </w:r>
    </w:p>
    <w:p w14:paraId="3EF2075D" w14:textId="77777777" w:rsidR="001E11FB" w:rsidRPr="00F72C89" w:rsidRDefault="001E11FB" w:rsidP="000A2412">
      <w:pPr>
        <w:pStyle w:val="Excluded"/>
        <w:rPr>
          <w:noProof/>
        </w:rPr>
      </w:pPr>
      <w:r w:rsidRPr="00F72C89">
        <w:rPr>
          <w:noProof/>
        </w:rPr>
        <w:t xml:space="preserve">Hellenes OM, Vik T, Lohaugen GC et al. Regular moderate exercise during pregnancy does not have an adverse effect on the neurodevelopment of the child. </w:t>
      </w:r>
      <w:r w:rsidRPr="00F72C89">
        <w:rPr>
          <w:i/>
          <w:noProof/>
        </w:rPr>
        <w:t>Acta Paediatr</w:t>
      </w:r>
      <w:r w:rsidRPr="00F72C89">
        <w:rPr>
          <w:noProof/>
        </w:rPr>
        <w:t>. 2015; 104(3): 285-91.</w:t>
      </w:r>
    </w:p>
    <w:p w14:paraId="6611596B" w14:textId="77777777" w:rsidR="001E11FB" w:rsidRPr="00E66DC6" w:rsidRDefault="001E11FB" w:rsidP="001E11FB">
      <w:pPr>
        <w:pStyle w:val="Excluded"/>
        <w:rPr>
          <w:noProof/>
        </w:rPr>
      </w:pPr>
      <w:r w:rsidRPr="00E66DC6">
        <w:rPr>
          <w:noProof/>
        </w:rPr>
        <w:t xml:space="preserve">Hoffmann J, Gunther J, Geyer K et al (2019) Effects of a lifestyle intervention in routine care on prenatal physical activity - findings from the cluster-randomised GeliS trial. </w:t>
      </w:r>
      <w:r w:rsidRPr="00E66DC6">
        <w:rPr>
          <w:i/>
          <w:noProof/>
        </w:rPr>
        <w:t>BMC Pregnancy Childbirth</w:t>
      </w:r>
      <w:r w:rsidRPr="00E66DC6">
        <w:rPr>
          <w:noProof/>
        </w:rPr>
        <w:t xml:space="preserve"> 19(1): 414.</w:t>
      </w:r>
    </w:p>
    <w:p w14:paraId="42A04785" w14:textId="77777777" w:rsidR="001E11FB" w:rsidRPr="00F72C89" w:rsidRDefault="001E11FB" w:rsidP="000A2412">
      <w:pPr>
        <w:pStyle w:val="Excluded"/>
        <w:rPr>
          <w:noProof/>
        </w:rPr>
      </w:pPr>
      <w:r w:rsidRPr="00F72C89">
        <w:rPr>
          <w:noProof/>
        </w:rPr>
        <w:t xml:space="preserve">Kahyaoglu Sut H, Balkanli Kaplan P. Effect of pelvic floor muscle exercise on pelvic floor muscle activity and voiding functions during pregnancy and the postpartum period. </w:t>
      </w:r>
      <w:r w:rsidRPr="00F72C89">
        <w:rPr>
          <w:i/>
          <w:noProof/>
        </w:rPr>
        <w:t>Neurourol Urodyn</w:t>
      </w:r>
      <w:r w:rsidRPr="00F72C89">
        <w:rPr>
          <w:noProof/>
        </w:rPr>
        <w:t>. 2016; 35(3): 417-22.</w:t>
      </w:r>
    </w:p>
    <w:p w14:paraId="19E49781" w14:textId="77777777" w:rsidR="001E11FB" w:rsidRPr="00E66DC6" w:rsidRDefault="001E11FB" w:rsidP="001E11FB">
      <w:pPr>
        <w:pStyle w:val="Excluded"/>
        <w:rPr>
          <w:noProof/>
        </w:rPr>
      </w:pPr>
      <w:r w:rsidRPr="00E66DC6">
        <w:rPr>
          <w:noProof/>
        </w:rPr>
        <w:t xml:space="preserve">McMillan AG, May LE, Gaines GG et al (2019) Effects of aerobic exercise during pregnancy on 1-month infant neuromotor skills. </w:t>
      </w:r>
      <w:r w:rsidRPr="00E66DC6">
        <w:rPr>
          <w:i/>
          <w:noProof/>
        </w:rPr>
        <w:t>Med Sci Sports Exerc</w:t>
      </w:r>
      <w:r w:rsidRPr="00E66DC6">
        <w:rPr>
          <w:noProof/>
        </w:rPr>
        <w:t xml:space="preserve"> 51(8): 1671-76.</w:t>
      </w:r>
    </w:p>
    <w:p w14:paraId="7194EFB3" w14:textId="77777777" w:rsidR="001E11FB" w:rsidRPr="00E66DC6" w:rsidRDefault="001E11FB" w:rsidP="001E11FB">
      <w:pPr>
        <w:pStyle w:val="Excluded"/>
        <w:rPr>
          <w:noProof/>
        </w:rPr>
      </w:pPr>
      <w:r w:rsidRPr="00E66DC6">
        <w:rPr>
          <w:noProof/>
        </w:rPr>
        <w:t xml:space="preserve">Mills HL, Patel N, White SL et al (2019) The effect of a lifestyle intervention in obese pregnant women on gestational metabolic profiles: findings from the UK Pregnancies Better Eating and Activity Trial (UPBEAT) randomised controlled trial. </w:t>
      </w:r>
      <w:r w:rsidRPr="00E66DC6">
        <w:rPr>
          <w:i/>
          <w:noProof/>
        </w:rPr>
        <w:t>BMC Med</w:t>
      </w:r>
      <w:r w:rsidRPr="00E66DC6">
        <w:rPr>
          <w:noProof/>
        </w:rPr>
        <w:t xml:space="preserve"> 17(1): 15.</w:t>
      </w:r>
    </w:p>
    <w:p w14:paraId="79BC9CEF" w14:textId="77777777" w:rsidR="001E11FB" w:rsidRPr="005F1C72" w:rsidRDefault="001E11FB" w:rsidP="00AD7601">
      <w:pPr>
        <w:pStyle w:val="Excluded"/>
        <w:rPr>
          <w:noProof/>
        </w:rPr>
      </w:pPr>
      <w:r w:rsidRPr="005F1C72">
        <w:rPr>
          <w:noProof/>
        </w:rPr>
        <w:t xml:space="preserve">Robledo-Colonia AF, Sandoval-Restrepo N, Mosquera-Valderrama YF et al. Aerobic exercise training during pregnancy reduces depressive symptoms in nulliparous women: a randomised trial. </w:t>
      </w:r>
      <w:r w:rsidRPr="005F1C72">
        <w:rPr>
          <w:i/>
          <w:noProof/>
        </w:rPr>
        <w:t>J Physiotherapy</w:t>
      </w:r>
      <w:r w:rsidRPr="005F1C72">
        <w:rPr>
          <w:noProof/>
        </w:rPr>
        <w:t>. 2012; 58(1): 9-15.</w:t>
      </w:r>
    </w:p>
    <w:p w14:paraId="53DD8737" w14:textId="77777777" w:rsidR="001E11FB" w:rsidRPr="00E66DC6" w:rsidRDefault="001E11FB" w:rsidP="001E11FB">
      <w:pPr>
        <w:pStyle w:val="Excluded"/>
        <w:rPr>
          <w:noProof/>
        </w:rPr>
      </w:pPr>
      <w:r w:rsidRPr="00E66DC6">
        <w:rPr>
          <w:noProof/>
        </w:rPr>
        <w:t xml:space="preserve">Rodriguez-Blanque R, Aguilar-Cordero MJ, Marin-Jimenez AE et al (2020) Influence of a water-based exercise program in the rate of spontaneous birth: a randomized clinical trial. </w:t>
      </w:r>
      <w:r w:rsidRPr="00E66DC6">
        <w:rPr>
          <w:i/>
          <w:noProof/>
        </w:rPr>
        <w:t>Int J Environ Res Public Health</w:t>
      </w:r>
      <w:r w:rsidRPr="00E66DC6">
        <w:rPr>
          <w:noProof/>
        </w:rPr>
        <w:t xml:space="preserve"> 17(3).</w:t>
      </w:r>
    </w:p>
    <w:p w14:paraId="749935B3" w14:textId="77777777" w:rsidR="001E11FB" w:rsidRPr="00F72C89" w:rsidRDefault="001E11FB" w:rsidP="000A2412">
      <w:pPr>
        <w:pStyle w:val="Excluded"/>
        <w:rPr>
          <w:noProof/>
        </w:rPr>
      </w:pPr>
      <w:r w:rsidRPr="00F72C89">
        <w:rPr>
          <w:noProof/>
        </w:rPr>
        <w:t xml:space="preserve">Rogozinska E, Marlin N, Yang F et al. Variations in reporting of outcomes in randomized trials on diet and physical activity in pregnancy: A systematic review. </w:t>
      </w:r>
      <w:r w:rsidRPr="00F72C89">
        <w:rPr>
          <w:i/>
          <w:noProof/>
        </w:rPr>
        <w:t>J Obstet Gynaecol Res</w:t>
      </w:r>
      <w:r w:rsidRPr="00F72C89">
        <w:rPr>
          <w:noProof/>
        </w:rPr>
        <w:t>. 2017; 43(7): 1101-10.</w:t>
      </w:r>
    </w:p>
    <w:p w14:paraId="34AE035F" w14:textId="77777777" w:rsidR="001E11FB" w:rsidRPr="00E66DC6" w:rsidRDefault="001E11FB" w:rsidP="001E11FB">
      <w:pPr>
        <w:pStyle w:val="Excluded"/>
        <w:rPr>
          <w:noProof/>
        </w:rPr>
      </w:pPr>
      <w:r w:rsidRPr="00E66DC6">
        <w:rPr>
          <w:noProof/>
        </w:rPr>
        <w:t xml:space="preserve">Sahrakorpi N, Rono K, Koivusalo SB et al (2019) Effect of lifestyle counselling on health-related quality of life in women at high risk for gestational diabetes. </w:t>
      </w:r>
      <w:r w:rsidRPr="00E66DC6">
        <w:rPr>
          <w:i/>
          <w:noProof/>
        </w:rPr>
        <w:t>Eur J Public Health</w:t>
      </w:r>
      <w:r w:rsidRPr="00E66DC6">
        <w:rPr>
          <w:noProof/>
        </w:rPr>
        <w:t xml:space="preserve"> 29(3): 408-12.</w:t>
      </w:r>
    </w:p>
    <w:p w14:paraId="12C42A5B" w14:textId="77777777" w:rsidR="001E11FB" w:rsidRPr="00F72C89" w:rsidRDefault="001E11FB" w:rsidP="000A2412">
      <w:pPr>
        <w:pStyle w:val="Excluded"/>
        <w:rPr>
          <w:noProof/>
        </w:rPr>
      </w:pPr>
      <w:r w:rsidRPr="00F72C89">
        <w:rPr>
          <w:noProof/>
        </w:rPr>
        <w:t xml:space="preserve">Sanda B, Vistad I, Sagedal LR et al. Effect of a prenatal lifestyle intervention on physical activity level in late pregnancy and the first year postpartum. </w:t>
      </w:r>
      <w:r w:rsidRPr="00F72C89">
        <w:rPr>
          <w:i/>
          <w:noProof/>
        </w:rPr>
        <w:t>PLoS One</w:t>
      </w:r>
      <w:r w:rsidRPr="00F72C89">
        <w:rPr>
          <w:noProof/>
        </w:rPr>
        <w:t>. 2017; 12(11): e0188102.</w:t>
      </w:r>
    </w:p>
    <w:p w14:paraId="0A99AC8B" w14:textId="77777777" w:rsidR="001E11FB" w:rsidRPr="00F72C89" w:rsidRDefault="001E11FB" w:rsidP="000A2412">
      <w:pPr>
        <w:pStyle w:val="Excluded"/>
        <w:rPr>
          <w:noProof/>
        </w:rPr>
      </w:pPr>
      <w:r w:rsidRPr="00F72C89">
        <w:rPr>
          <w:noProof/>
        </w:rPr>
        <w:t xml:space="preserve">Skow RJ, Davenport MH, Mottola MF et al. Effects of prenatal exercise on fetal heart rate, umbilical and uterine blood flow: a systematic review and meta-analysis. </w:t>
      </w:r>
      <w:r w:rsidRPr="00F72C89">
        <w:rPr>
          <w:i/>
          <w:noProof/>
        </w:rPr>
        <w:t>Br J Sports Med</w:t>
      </w:r>
      <w:r w:rsidRPr="00F72C89">
        <w:rPr>
          <w:noProof/>
        </w:rPr>
        <w:t>. 2019; 53(2): 124-33.</w:t>
      </w:r>
    </w:p>
    <w:p w14:paraId="447D0EE9" w14:textId="77777777" w:rsidR="001E11FB" w:rsidRPr="00F72C89" w:rsidRDefault="001E11FB" w:rsidP="000A2412">
      <w:pPr>
        <w:pStyle w:val="Excluded"/>
        <w:rPr>
          <w:noProof/>
        </w:rPr>
      </w:pPr>
      <w:r w:rsidRPr="00F72C89">
        <w:rPr>
          <w:noProof/>
        </w:rPr>
        <w:t xml:space="preserve">Stutzman SS, Brown CA, Hains SM et al. The effects of exercise conditioning in normal and overweight pregnant women on blood pressure and heart rate variability. </w:t>
      </w:r>
      <w:r w:rsidRPr="00F72C89">
        <w:rPr>
          <w:i/>
          <w:noProof/>
        </w:rPr>
        <w:t>Biol Res Nurs</w:t>
      </w:r>
      <w:r w:rsidRPr="00F72C89">
        <w:rPr>
          <w:noProof/>
        </w:rPr>
        <w:t>. 2010; 12(2): 137-48.</w:t>
      </w:r>
    </w:p>
    <w:p w14:paraId="0CB1E640" w14:textId="77777777" w:rsidR="001E11FB" w:rsidRPr="00E66DC6" w:rsidRDefault="001E11FB" w:rsidP="001E11FB">
      <w:pPr>
        <w:pStyle w:val="Excluded"/>
        <w:rPr>
          <w:noProof/>
        </w:rPr>
      </w:pPr>
      <w:r w:rsidRPr="00E66DC6">
        <w:rPr>
          <w:noProof/>
        </w:rPr>
        <w:t xml:space="preserve">Vargas-Terrones M, Nagpal TS, Perales M et al (2020) Physical activity and prenatal depression: going beyond statistical significance by assessing the impact of reliable and clinical significant change. </w:t>
      </w:r>
      <w:r w:rsidRPr="00E66DC6">
        <w:rPr>
          <w:i/>
          <w:noProof/>
        </w:rPr>
        <w:t>Psychol Med</w:t>
      </w:r>
      <w:r w:rsidRPr="00E66DC6">
        <w:rPr>
          <w:noProof/>
        </w:rPr>
        <w:t>: 1-6.</w:t>
      </w:r>
    </w:p>
    <w:p w14:paraId="000A0A55" w14:textId="77777777" w:rsidR="000A2412" w:rsidRDefault="000A2412" w:rsidP="000A2412">
      <w:pPr>
        <w:pStyle w:val="Heading4"/>
      </w:pPr>
      <w:r>
        <w:t>Wrong population</w:t>
      </w:r>
    </w:p>
    <w:p w14:paraId="7369AB9B" w14:textId="77777777" w:rsidR="00AD7601" w:rsidRPr="00AD7601" w:rsidRDefault="00AD7601" w:rsidP="00AD7601">
      <w:pPr>
        <w:pStyle w:val="Excluded"/>
      </w:pPr>
      <w:r w:rsidRPr="00AD7601">
        <w:t>Akmese ZB, Oran NT. Effects of progressive muscle relaxation exercises accompanied by music on low back pain and quality of life during pregnancy. J Midwifery Womens Health. 2014; 59(5): 503-9.</w:t>
      </w:r>
    </w:p>
    <w:p w14:paraId="37E943C8" w14:textId="77777777" w:rsidR="00AD7601" w:rsidRPr="00AD7601" w:rsidRDefault="00AD7601" w:rsidP="00AD7601">
      <w:pPr>
        <w:pStyle w:val="Excluded"/>
      </w:pPr>
      <w:r w:rsidRPr="00AD7601">
        <w:t>Almousa S, Lamprianidou E, Kitsoulis G. The effectiveness of stabilising exercises in pelvic girdle pain during pregnancy and after delivery: A systematic review. Physiother Res Int. 2018; 23(1).</w:t>
      </w:r>
    </w:p>
    <w:p w14:paraId="0ADA2DD8" w14:textId="77777777" w:rsidR="00AD7601" w:rsidRPr="00AD7601" w:rsidRDefault="00AD7601" w:rsidP="00AD7601">
      <w:pPr>
        <w:pStyle w:val="Excluded"/>
      </w:pPr>
      <w:r w:rsidRPr="00AD7601">
        <w:t>Bo K, Artal R, Barakat R et al. Exercise and pregnancy in recreational and elite athletes: 2016 evidence summary from the IOC expert group meeting, Lausanne. Part 1-exercise in women planning pregnancy and those who are pregnant. Br J Sports Med. 2016; 50(10): 571-89.</w:t>
      </w:r>
    </w:p>
    <w:p w14:paraId="6F1D774E" w14:textId="77777777" w:rsidR="00AD7601" w:rsidRPr="00AD7601" w:rsidRDefault="00AD7601" w:rsidP="00AD7601">
      <w:pPr>
        <w:pStyle w:val="Excluded"/>
      </w:pPr>
      <w:r w:rsidRPr="00AD7601">
        <w:t>Brown J, Alwan NA, West J et al. Lifestyle interventions for the treatment of women with gestational diabetes. Cochrane Database Syst Rev. 2017; 5: CD011970.</w:t>
      </w:r>
    </w:p>
    <w:p w14:paraId="5876E23F" w14:textId="77777777" w:rsidR="00AD7601" w:rsidRPr="00AD7601" w:rsidRDefault="00AD7601" w:rsidP="00AD7601">
      <w:pPr>
        <w:pStyle w:val="Excluded"/>
      </w:pPr>
      <w:r w:rsidRPr="00AD7601">
        <w:t>Clapp JF, 3rd. Long-term outcome after exercising throughout pregnancy: fitness and cardiovascular risk. Am J Obstet Gynecol. 2008; 199(5): 489 e1-6.</w:t>
      </w:r>
    </w:p>
    <w:p w14:paraId="63D26EEA" w14:textId="77777777" w:rsidR="00AD7601" w:rsidRPr="00AD7601" w:rsidRDefault="00AD7601" w:rsidP="00AD7601">
      <w:pPr>
        <w:pStyle w:val="Excluded"/>
      </w:pPr>
      <w:r w:rsidRPr="00AD7601">
        <w:t>Depledge J, McNair PJ, Keal-Smith C et al. Management of symphysis pubis dysfunction during pregnancy using exercise and pelvic support belts. Phys Ther. 2005; 85(12): 1290-300.</w:t>
      </w:r>
    </w:p>
    <w:p w14:paraId="1AF5F3A8" w14:textId="77777777" w:rsidR="00AD7601" w:rsidRPr="00AD7601" w:rsidRDefault="00AD7601" w:rsidP="00AD7601">
      <w:pPr>
        <w:pStyle w:val="Excluded"/>
      </w:pPr>
      <w:r w:rsidRPr="00AD7601">
        <w:t>Dinc A, Kizilkaya Beji N, Yalcin O. Effect of pelvic floor muscle exercises in the treatment of urinary incontinence during pregnancy and the postpartum period. Int Urogynecol J Pelvic Floor Dysfunct. 2009; 20(10): 1223-31.</w:t>
      </w:r>
    </w:p>
    <w:p w14:paraId="6891360A" w14:textId="77777777" w:rsidR="00AD7601" w:rsidRPr="00AD7601" w:rsidRDefault="00AD7601" w:rsidP="00AD7601">
      <w:pPr>
        <w:pStyle w:val="Excluded"/>
      </w:pPr>
      <w:r w:rsidRPr="00AD7601">
        <w:t>Egeland GM, Tell GS, Naess O et al. Association between pregravid physical activity and family history of stroke and risk of stillbirth: population-based cohort study. BMJ Open. 2017; 7(8): e017034.</w:t>
      </w:r>
    </w:p>
    <w:p w14:paraId="25D31ED0" w14:textId="77777777" w:rsidR="00AD7601" w:rsidRPr="00AD7601" w:rsidRDefault="00AD7601" w:rsidP="00AD7601">
      <w:pPr>
        <w:pStyle w:val="Excluded"/>
      </w:pPr>
      <w:r w:rsidRPr="00AD7601">
        <w:t>Elden H, Ladfors L, Olsen MF et al. Effects of acupuncture and stabilising exercises as adjunct to standard treatment in pregnant women with pelvic girdle pain: randomised single blind controlled trial. BMJ. 2005; 330(7494): 761.</w:t>
      </w:r>
    </w:p>
    <w:p w14:paraId="2F51CABC" w14:textId="77777777" w:rsidR="00AD7601" w:rsidRPr="00AD7601" w:rsidRDefault="00AD7601" w:rsidP="00AD7601">
      <w:pPr>
        <w:pStyle w:val="Excluded"/>
      </w:pPr>
      <w:r w:rsidRPr="00AD7601">
        <w:t>Elden H, Ostgaard HC, Fagevik-Olsen M et al. Treatments of pelvic girdle pain in pregnant women: adverse effects of standard treatment, acupuncture and stabilising exercises on the pregnancy, mother, delivery and the fetus/neonate. BMC Complement Altern Med. 2008; 8: 34.</w:t>
      </w:r>
    </w:p>
    <w:p w14:paraId="6FDB5879" w14:textId="77777777" w:rsidR="00AD7601" w:rsidRPr="00AD7601" w:rsidRDefault="00AD7601" w:rsidP="00AD7601">
      <w:pPr>
        <w:pStyle w:val="Excluded"/>
      </w:pPr>
      <w:r w:rsidRPr="00AD7601">
        <w:t>George JW, Skaggs CD, Thompson PA et al. A randomized controlled trial comparing a multimodal intervention and standard obstetrics care for low back and pelvic pain in pregnancy. Am J Obstet Gynecol. 2013; 208(4): 295 e1-7.</w:t>
      </w:r>
    </w:p>
    <w:p w14:paraId="4CDE136A" w14:textId="77777777" w:rsidR="00AD7601" w:rsidRPr="00AD7601" w:rsidRDefault="00AD7601" w:rsidP="00AD7601">
      <w:pPr>
        <w:pStyle w:val="Excluded"/>
      </w:pPr>
      <w:r w:rsidRPr="00AD7601">
        <w:t>Gong H, Ni C, Shen X et al. Yoga for prenatal depression: a systematic review and meta-analysis. BMC Psychiatry. 2015; 15: 14.</w:t>
      </w:r>
    </w:p>
    <w:p w14:paraId="7E9BB447" w14:textId="77777777" w:rsidR="00AD7601" w:rsidRPr="00AD7601" w:rsidRDefault="00AD7601" w:rsidP="00AD7601">
      <w:pPr>
        <w:pStyle w:val="Excluded"/>
      </w:pPr>
      <w:r w:rsidRPr="00AD7601">
        <w:t>Gutke A, Betten C, Degerskar K et al. Treatments for pregnancy-related lumbopelvic pain: a systematic review of physiotherapy modalities. Acta Obstet Gynecol Scand. 2015; 94(11): 1156-67.</w:t>
      </w:r>
    </w:p>
    <w:p w14:paraId="366001C7" w14:textId="77777777" w:rsidR="00AD7601" w:rsidRPr="00AD7601" w:rsidRDefault="00AD7601" w:rsidP="00AD7601">
      <w:pPr>
        <w:pStyle w:val="Excluded"/>
      </w:pPr>
      <w:r w:rsidRPr="00AD7601">
        <w:t>Gutke A, Sjodahl J, Oberg B. Specific muscle stabilizing as home exercises for persistent pelvic girdle pain after pregnancy: a randomized, controlled clinical trial. J Rehabil Med. 2010; 42(10): 929-35.</w:t>
      </w:r>
    </w:p>
    <w:p w14:paraId="1C30FE0C" w14:textId="77777777" w:rsidR="00AD7601" w:rsidRPr="00AD7601" w:rsidRDefault="00AD7601" w:rsidP="00AD7601">
      <w:pPr>
        <w:pStyle w:val="Excluded"/>
      </w:pPr>
      <w:r w:rsidRPr="00AD7601">
        <w:t>Haugland KS, Rasmussen S, Daltveit AK. Group intervention for women with pelvic girdle pain in pregnancy. A randomized controlled trial. Acta Obstet Gynecol Scand. 2006; 85(11): 1320-6.</w:t>
      </w:r>
    </w:p>
    <w:p w14:paraId="1E8EC22A" w14:textId="77777777" w:rsidR="00AD7601" w:rsidRPr="00AD7601" w:rsidRDefault="00AD7601" w:rsidP="00AD7601">
      <w:pPr>
        <w:pStyle w:val="Excluded"/>
      </w:pPr>
      <w:r w:rsidRPr="00AD7601">
        <w:t>Kardel KR. Effects of intense training during and after pregnancy in top-level athletes. Scand J Med Sci Sports. 2005; 15(2): 79-86.</w:t>
      </w:r>
    </w:p>
    <w:p w14:paraId="65BB9AC0" w14:textId="77777777" w:rsidR="00AD7601" w:rsidRPr="00AD7601" w:rsidRDefault="00AD7601" w:rsidP="00AD7601">
      <w:pPr>
        <w:pStyle w:val="Excluded"/>
      </w:pPr>
      <w:r w:rsidRPr="00AD7601">
        <w:t>Kasawara KT, Burgos CS, do Nascimento SL et al. Maternal and perinatal outcomes of exercise in pregnant women with chronic hypertension and/or previous preeclampsia: A randomized controlled trial. ISRN Obstet Gynecol. 2013; 2013: 857047.</w:t>
      </w:r>
    </w:p>
    <w:p w14:paraId="692C9B41" w14:textId="77777777" w:rsidR="00AD7601" w:rsidRPr="00AD7601" w:rsidRDefault="00AD7601" w:rsidP="00AD7601">
      <w:pPr>
        <w:pStyle w:val="Excluded"/>
      </w:pPr>
      <w:r w:rsidRPr="00AD7601">
        <w:t>Kihlstrand M, Stenman B, Nilsson S et al. Water-gymnastics reduced the intensity of back/low back pain in pregnant women. Acta Obstet Gynecol Scand. 1999; 78(3): 180-5.</w:t>
      </w:r>
    </w:p>
    <w:p w14:paraId="6F4CEED7" w14:textId="77777777" w:rsidR="00AD7601" w:rsidRPr="00AD7601" w:rsidRDefault="00AD7601" w:rsidP="00AD7601">
      <w:pPr>
        <w:pStyle w:val="Excluded"/>
      </w:pPr>
      <w:r w:rsidRPr="00AD7601">
        <w:t>Kluge J, Hall D, Louw Q et al. Specific exercises to treat pregnancy-related low back pain in a South African population. Int J Gynaecol Obstet. 2011; 113(3): 187-91.</w:t>
      </w:r>
    </w:p>
    <w:p w14:paraId="7573B353" w14:textId="77777777" w:rsidR="00AD7601" w:rsidRPr="00AD7601" w:rsidRDefault="00AD7601" w:rsidP="00AD7601">
      <w:pPr>
        <w:pStyle w:val="Excluded"/>
      </w:pPr>
      <w:r w:rsidRPr="00AD7601">
        <w:t>Kordi R, Abolhasani M, Rostami M et al. Comparison between the effect of lumbopelvic belt and home based pelvic stabilizing exercise on pregnant women with pelvic girdle pain; a randomized controlled trial. J Back Musculoskelet Rehabil. 2013; 26(2): 133-9.</w:t>
      </w:r>
    </w:p>
    <w:p w14:paraId="72B375DA" w14:textId="77777777" w:rsidR="00AD7601" w:rsidRPr="00AD7601" w:rsidRDefault="00AD7601" w:rsidP="00AD7601">
      <w:pPr>
        <w:pStyle w:val="Excluded"/>
      </w:pPr>
      <w:r w:rsidRPr="00AD7601">
        <w:t>Liddle SD, Pennick V. Interventions for preventing and treating low-back and pelvic pain during pregnancy. Cochrane Database Syst Rev. 2015; (9): CD001139.</w:t>
      </w:r>
    </w:p>
    <w:p w14:paraId="69BD3264" w14:textId="77777777" w:rsidR="00AD7601" w:rsidRPr="00AD7601" w:rsidRDefault="00AD7601" w:rsidP="00AD7601">
      <w:pPr>
        <w:pStyle w:val="Excluded"/>
      </w:pPr>
      <w:r w:rsidRPr="00AD7601">
        <w:t>Mahishale A, Patted S. Effectiveness of tailor made exercise intervention for low back pain and pelvic pain during pregnancy - a randomized controlled trial. Indian Journal of Physiotherapy and Occupational Therapy - An International Journal. 2014; 8(4).</w:t>
      </w:r>
    </w:p>
    <w:p w14:paraId="1A430C75" w14:textId="77777777" w:rsidR="00AD7601" w:rsidRPr="00AD7601" w:rsidRDefault="00AD7601" w:rsidP="00AD7601">
      <w:pPr>
        <w:pStyle w:val="Excluded"/>
      </w:pPr>
      <w:r w:rsidRPr="00AD7601">
        <w:t>Martins RF, Pinto e Silva JL. Treatment of pregnancy-related lumbar and pelvic girdle pain by the yoga method: a randomized controlled study. J Altern Complement Med. 2014; 20(1): 24-31.</w:t>
      </w:r>
    </w:p>
    <w:p w14:paraId="1941AE16" w14:textId="77777777" w:rsidR="00AD7601" w:rsidRPr="00AD7601" w:rsidRDefault="00AD7601" w:rsidP="00AD7601">
      <w:pPr>
        <w:pStyle w:val="Excluded"/>
      </w:pPr>
      <w:r w:rsidRPr="00AD7601">
        <w:t>Meher S, Duley L. Exercise or other physical activity for preventing pre-eclampsia and its complications. Cochrane Database Syst Rev. 2006; (2): CD005942.</w:t>
      </w:r>
    </w:p>
    <w:p w14:paraId="07C043B5" w14:textId="77777777" w:rsidR="00AD7601" w:rsidRPr="00AD7601" w:rsidRDefault="00AD7601" w:rsidP="00AD7601">
      <w:pPr>
        <w:pStyle w:val="Excluded"/>
      </w:pPr>
      <w:r w:rsidRPr="00AD7601">
        <w:t>Mirmolaei ST, Nakhostin Ansari N, Mahmoudi M et al. Efficacy of a physical training program on pregnancy related lumbopelvic pain. Int J  Women's Health Reprod Sci. 2017; 6(2): 161-5.</w:t>
      </w:r>
    </w:p>
    <w:p w14:paraId="75F235B1" w14:textId="77777777" w:rsidR="00AD7601" w:rsidRPr="00AD7601" w:rsidRDefault="00AD7601" w:rsidP="00AD7601">
      <w:pPr>
        <w:pStyle w:val="Excluded"/>
      </w:pPr>
      <w:r w:rsidRPr="00AD7601">
        <w:t>Nilsson-Wikmar L, Holm K, Oijerstedt R et al. Effect of three different physical therapy treatments on pain and activity in pregnant women with pelvic girdle pain: a randomized clinical trial with 3, 6, and 12 months follow-up postpartum. Spine (Phila Pa 1976). 2005; 30(8): 850-6.</w:t>
      </w:r>
    </w:p>
    <w:p w14:paraId="2A55DD6E" w14:textId="77777777" w:rsidR="001E11FB" w:rsidRPr="00180D37" w:rsidRDefault="001E11FB" w:rsidP="001E11FB">
      <w:pPr>
        <w:pStyle w:val="Excluded"/>
        <w:rPr>
          <w:noProof/>
        </w:rPr>
      </w:pPr>
      <w:r w:rsidRPr="00180D37">
        <w:rPr>
          <w:noProof/>
        </w:rPr>
        <w:t>O</w:t>
      </w:r>
      <w:r w:rsidRPr="00180D37">
        <w:rPr>
          <w:rFonts w:ascii="Calibri" w:hAnsi="Calibri"/>
          <w:noProof/>
        </w:rPr>
        <w:t>ʼ</w:t>
      </w:r>
      <w:r w:rsidRPr="00180D37">
        <w:rPr>
          <w:noProof/>
        </w:rPr>
        <w:t xml:space="preserve">Connor PJ, Poudevigne MS, Johnson KE et al (2018) Effects of resistance training on fatigue-related domains of quality of life and mood during pregnancy. </w:t>
      </w:r>
      <w:r w:rsidRPr="00180D37">
        <w:rPr>
          <w:i/>
          <w:noProof/>
        </w:rPr>
        <w:t>Psychosomatic Medicine</w:t>
      </w:r>
      <w:r w:rsidRPr="00180D37">
        <w:rPr>
          <w:noProof/>
        </w:rPr>
        <w:t xml:space="preserve"> 80(3): 327-32.</w:t>
      </w:r>
    </w:p>
    <w:p w14:paraId="6802B751" w14:textId="77777777" w:rsidR="00AD7601" w:rsidRPr="00AD7601" w:rsidRDefault="00AD7601" w:rsidP="00AD7601">
      <w:pPr>
        <w:pStyle w:val="Excluded"/>
      </w:pPr>
      <w:r w:rsidRPr="00AD7601">
        <w:t>Owe KM, Bjelland EK, Stuge B et al. Exercise level before pregnancy and engaging in high-impact sports reduce the risk of pelvic girdle pain: a population-based cohort study of 39 184 women. Br J Sports Med. 2016; 50(13): 817-22.</w:t>
      </w:r>
    </w:p>
    <w:p w14:paraId="4B3F8D8B" w14:textId="77777777" w:rsidR="00AD7601" w:rsidRPr="00AD7601" w:rsidRDefault="00AD7601" w:rsidP="00AD7601">
      <w:pPr>
        <w:pStyle w:val="Excluded"/>
      </w:pPr>
      <w:r w:rsidRPr="00AD7601">
        <w:t>Ozdemir S, Bebis H, Ortabag T et al. Evaluation of the efficacy of an exercise program for pregnant women with low back and pelvic pain: a prospective randomized controlled trial. J Adv Nurs. 2015; 71(8): 1926-39.</w:t>
      </w:r>
    </w:p>
    <w:p w14:paraId="6025F5A5" w14:textId="77777777" w:rsidR="00AD7601" w:rsidRPr="00AD7601" w:rsidRDefault="00AD7601" w:rsidP="00AD7601">
      <w:pPr>
        <w:pStyle w:val="Excluded"/>
      </w:pPr>
      <w:r w:rsidRPr="00AD7601">
        <w:t>Peterson CD, Haas M, Gregory WT. A pilot randomized controlled trial comparing the efficacy of exercise, spinal manipulation, and neuro emotional technique for the treatment of pregnancy-related low back pain. Chiropr Man Therap. 2012; 20(1): 18.</w:t>
      </w:r>
    </w:p>
    <w:p w14:paraId="2B4DA737" w14:textId="77777777" w:rsidR="00AD7601" w:rsidRPr="00AD7601" w:rsidRDefault="00AD7601" w:rsidP="00AD7601">
      <w:pPr>
        <w:pStyle w:val="Excluded"/>
      </w:pPr>
      <w:r w:rsidRPr="00AD7601">
        <w:t>Poyatos-Leon R, Garcia-Hermoso A, Sanabria-Martinez G et al. Effects of exercise-based interventions on postpartum depression: A meta-analysis of randomized controlled trials. Birth. 2017; 44(3): 200-8.</w:t>
      </w:r>
    </w:p>
    <w:p w14:paraId="5D14AE83" w14:textId="77777777" w:rsidR="00AD7601" w:rsidRPr="00AD7601" w:rsidRDefault="00AD7601" w:rsidP="00AD7601">
      <w:pPr>
        <w:pStyle w:val="Excluded"/>
      </w:pPr>
      <w:r w:rsidRPr="00AD7601">
        <w:t>Prapavessis H, De Jesus S, Harper T et al. The effects of acute exercise on tobacco cravings and withdrawal symptoms in temporary abstinent pregnant smokers. Addict Behav. 2014; 39(3): 703-8.</w:t>
      </w:r>
    </w:p>
    <w:p w14:paraId="7D77C701" w14:textId="77777777" w:rsidR="00AD7601" w:rsidRPr="00AD7601" w:rsidRDefault="00AD7601" w:rsidP="00AD7601">
      <w:pPr>
        <w:pStyle w:val="Excluded"/>
      </w:pPr>
      <w:r w:rsidRPr="00AD7601">
        <w:t>Reilly ET, Freeman RM, Waterfield MR et al. Prevention of postpartum stress incontinence in primigravidae with increased bladder neck mobility: a randomised controlled trial of antenatal pelvic floor exercises. BJOG. 2002; 109(1): 68-76.</w:t>
      </w:r>
    </w:p>
    <w:p w14:paraId="771A7562" w14:textId="77777777" w:rsidR="00AD7601" w:rsidRPr="00AD7601" w:rsidRDefault="00AD7601" w:rsidP="00AD7601">
      <w:pPr>
        <w:pStyle w:val="Excluded"/>
      </w:pPr>
      <w:r w:rsidRPr="00AD7601">
        <w:t>Richards E, van Kessel G, Virgara R et al. Does antenatal physical therapy for pregnant women with low back pain or pelvic pain improve functional outcomes? A systematic review. Acta Obstet Gynecol Scand. 2012; 91(9): 1038-45.</w:t>
      </w:r>
    </w:p>
    <w:p w14:paraId="4D1632E7" w14:textId="77777777" w:rsidR="00AD7601" w:rsidRPr="00AD7601" w:rsidRDefault="00AD7601" w:rsidP="00AD7601">
      <w:pPr>
        <w:pStyle w:val="Excluded"/>
      </w:pPr>
      <w:r w:rsidRPr="00AD7601">
        <w:t>Scott KL &amp; Hellawell M. Effects of water-and land-based exercise programmes on women experiencing pregnancy-related pelvic girdle pain: a randomized controlled feasibility study. J Pelvic Obstet Gynaecol Physiother. 2018; 122: 21-29.</w:t>
      </w:r>
    </w:p>
    <w:p w14:paraId="67AB9CF6" w14:textId="77777777" w:rsidR="00AD7601" w:rsidRPr="00AD7601" w:rsidRDefault="00AD7601" w:rsidP="00AD7601">
      <w:pPr>
        <w:pStyle w:val="Excluded"/>
      </w:pPr>
      <w:r w:rsidRPr="00AD7601">
        <w:t>Shivakumar G. Exercise improves depressive symptoms during pregnancy. BJOG. 2015; 122(1): 63.</w:t>
      </w:r>
    </w:p>
    <w:p w14:paraId="3DB1696D" w14:textId="77777777" w:rsidR="00AD7601" w:rsidRPr="00AD7601" w:rsidRDefault="00AD7601" w:rsidP="00AD7601">
      <w:pPr>
        <w:pStyle w:val="Excluded"/>
      </w:pPr>
      <w:r w:rsidRPr="00AD7601">
        <w:t>Sklempe Kokic I, Ivanisevic M, Biolo G et al. Combination of a structured aerobic and resistance exercise improves glycaemic control in pregnant women diagnosed with gestational diabetes mellitus. A randomised controlled trial. Women Birth. 2018; 31(4): e232-e8.</w:t>
      </w:r>
    </w:p>
    <w:p w14:paraId="5A264F31" w14:textId="77777777" w:rsidR="00AD7601" w:rsidRPr="00AD7601" w:rsidRDefault="00AD7601" w:rsidP="00AD7601">
      <w:pPr>
        <w:pStyle w:val="Excluded"/>
      </w:pPr>
      <w:r w:rsidRPr="00AD7601">
        <w:t>Suputtitada A, Wacharapreechanont T, Chaisayan P. Effect of the ‘sitting pelvic tilt exercise’ during third trimester in primigravidas on back pain. J Med Assoc Thai. 2002; 85(Suppl 1): S170-79.</w:t>
      </w:r>
    </w:p>
    <w:p w14:paraId="0AB8E76A" w14:textId="77777777" w:rsidR="00AD7601" w:rsidRPr="00AD7601" w:rsidRDefault="00AD7601" w:rsidP="00AD7601">
      <w:pPr>
        <w:pStyle w:val="Excluded"/>
      </w:pPr>
      <w:r w:rsidRPr="00AD7601">
        <w:t>Yeo S, Steele NM, Chang MC et al. Effect of exercise on blood pressure in pregnant women with a high risk of gestational hypertensive disorders. J Reprod Med. 2000; 45(4): 293-8.</w:t>
      </w:r>
    </w:p>
    <w:p w14:paraId="72929476" w14:textId="77777777" w:rsidR="00AD7601" w:rsidRPr="00AD7601" w:rsidRDefault="00AD7601" w:rsidP="00AD7601">
      <w:pPr>
        <w:pStyle w:val="Excluded"/>
      </w:pPr>
      <w:r w:rsidRPr="00AD7601">
        <w:t>Youngwanichsetha S, Phumdoung S, Ingkathawornwong T. The effects of mindfulness eating and yoga exercise on blood sugar levels of pregnant women with gestational diabetes mellitus. Appl Nurs Res. 2014; 27(4): 227-30.</w:t>
      </w:r>
    </w:p>
    <w:p w14:paraId="28FBD969" w14:textId="77777777" w:rsidR="000A2412" w:rsidRDefault="000A2412" w:rsidP="000A2412">
      <w:pPr>
        <w:pStyle w:val="Heading4"/>
        <w:rPr>
          <w:lang w:val="en-AU"/>
        </w:rPr>
      </w:pPr>
      <w:r>
        <w:rPr>
          <w:lang w:val="en-AU"/>
        </w:rPr>
        <w:t>Wrong comparator</w:t>
      </w:r>
    </w:p>
    <w:p w14:paraId="60D05B06" w14:textId="77777777" w:rsidR="000A2412" w:rsidRPr="008B3ABF" w:rsidRDefault="000A2412" w:rsidP="000A2412">
      <w:pPr>
        <w:pStyle w:val="Excluded"/>
        <w:rPr>
          <w:noProof/>
        </w:rPr>
      </w:pPr>
      <w:r w:rsidRPr="008B3ABF">
        <w:rPr>
          <w:noProof/>
        </w:rPr>
        <w:t xml:space="preserve">Bell R, Palma S. Antenatal exercise and birthweight. </w:t>
      </w:r>
      <w:r w:rsidRPr="008B3ABF">
        <w:rPr>
          <w:i/>
          <w:noProof/>
        </w:rPr>
        <w:t>Aust N Z J Obstet Gynaecol</w:t>
      </w:r>
      <w:r w:rsidRPr="008B3ABF">
        <w:rPr>
          <w:noProof/>
        </w:rPr>
        <w:t>. 2000; 40(1): 70-3.</w:t>
      </w:r>
    </w:p>
    <w:p w14:paraId="3440D2C4" w14:textId="77777777" w:rsidR="000A2412" w:rsidRPr="008B3ABF" w:rsidRDefault="000A2412" w:rsidP="000A2412">
      <w:pPr>
        <w:pStyle w:val="Excluded"/>
        <w:rPr>
          <w:noProof/>
        </w:rPr>
      </w:pPr>
      <w:r w:rsidRPr="008B3ABF">
        <w:rPr>
          <w:noProof/>
        </w:rPr>
        <w:t xml:space="preserve">Daley A, Riaz M, Lewis S et al. Physical activity for antenatal and postnatal depression in women attempting to quit smoking: randomised controlled trial. </w:t>
      </w:r>
      <w:r w:rsidRPr="008B3ABF">
        <w:rPr>
          <w:i/>
          <w:noProof/>
        </w:rPr>
        <w:t>BMC Pregnancy and Childbirth</w:t>
      </w:r>
      <w:r w:rsidRPr="008B3ABF">
        <w:rPr>
          <w:noProof/>
        </w:rPr>
        <w:t>. 2018; 18(1).</w:t>
      </w:r>
    </w:p>
    <w:p w14:paraId="35E27E06" w14:textId="77777777" w:rsidR="000A2412" w:rsidRPr="008B3ABF" w:rsidRDefault="000A2412" w:rsidP="000A2412">
      <w:pPr>
        <w:pStyle w:val="Excluded"/>
        <w:rPr>
          <w:noProof/>
        </w:rPr>
      </w:pPr>
      <w:r w:rsidRPr="008B3ABF">
        <w:rPr>
          <w:noProof/>
        </w:rPr>
        <w:t xml:space="preserve">Dias NT, Ferreira LR, Fernandes MG et al. A Pilates exercise program with pelvic floor muscle contraction: Is it effective for pregnant women? A randomized controlled trial. </w:t>
      </w:r>
      <w:r w:rsidRPr="008B3ABF">
        <w:rPr>
          <w:i/>
          <w:noProof/>
        </w:rPr>
        <w:t>Neurourol Urodyn</w:t>
      </w:r>
      <w:r w:rsidRPr="008B3ABF">
        <w:rPr>
          <w:noProof/>
        </w:rPr>
        <w:t>. 2018; 37(1): 379-84.</w:t>
      </w:r>
    </w:p>
    <w:p w14:paraId="4D097755" w14:textId="77777777" w:rsidR="000A2412" w:rsidRPr="008B3ABF" w:rsidRDefault="000A2412" w:rsidP="000A2412">
      <w:pPr>
        <w:pStyle w:val="Excluded"/>
        <w:rPr>
          <w:noProof/>
        </w:rPr>
      </w:pPr>
      <w:r w:rsidRPr="008B3ABF">
        <w:rPr>
          <w:noProof/>
        </w:rPr>
        <w:t xml:space="preserve">Fritel X, de Tayrac R, Bader G et al. Preventing Urinary Incontinence With Supervised Prenatal Pelvic Floor Exercises: A Randomized Controlled Trial. </w:t>
      </w:r>
      <w:r w:rsidRPr="008B3ABF">
        <w:rPr>
          <w:i/>
          <w:noProof/>
        </w:rPr>
        <w:t>Obstet Gynecol</w:t>
      </w:r>
      <w:r w:rsidRPr="008B3ABF">
        <w:rPr>
          <w:noProof/>
        </w:rPr>
        <w:t>. 2015; 126(2): 370-7.</w:t>
      </w:r>
    </w:p>
    <w:p w14:paraId="7F33D8D5" w14:textId="77777777" w:rsidR="000A2412" w:rsidRPr="008B3ABF" w:rsidRDefault="000A2412" w:rsidP="000A2412">
      <w:pPr>
        <w:pStyle w:val="Excluded"/>
        <w:rPr>
          <w:noProof/>
        </w:rPr>
      </w:pPr>
      <w:r w:rsidRPr="008B3ABF">
        <w:rPr>
          <w:noProof/>
        </w:rPr>
        <w:t xml:space="preserve">Granath AB, Hellgren MS, Gunnarsson RK. Water aerobics reduces sick leave due to low back pain during pregnancy. </w:t>
      </w:r>
      <w:r w:rsidRPr="008B3ABF">
        <w:rPr>
          <w:i/>
          <w:noProof/>
        </w:rPr>
        <w:t>J Obstet Gynecol Neonatal Nurs</w:t>
      </w:r>
      <w:r w:rsidRPr="008B3ABF">
        <w:rPr>
          <w:noProof/>
        </w:rPr>
        <w:t>. 2006; 35(4): 465-71.</w:t>
      </w:r>
    </w:p>
    <w:p w14:paraId="0312653C" w14:textId="77777777" w:rsidR="000A2412" w:rsidRPr="008B3ABF" w:rsidRDefault="000A2412" w:rsidP="000A2412">
      <w:pPr>
        <w:pStyle w:val="Excluded"/>
        <w:rPr>
          <w:noProof/>
        </w:rPr>
      </w:pPr>
      <w:r w:rsidRPr="008B3ABF">
        <w:rPr>
          <w:noProof/>
        </w:rPr>
        <w:t xml:space="preserve">McDonald SM, Yeo S, Liu J et al. Associations between maternal physical activity and fitness during pregnancy and infant birthweight. </w:t>
      </w:r>
      <w:r w:rsidRPr="008B3ABF">
        <w:rPr>
          <w:i/>
          <w:noProof/>
        </w:rPr>
        <w:t>Prev Med Rep</w:t>
      </w:r>
      <w:r w:rsidRPr="008B3ABF">
        <w:rPr>
          <w:noProof/>
        </w:rPr>
        <w:t>. 2018; 11: 1-6.</w:t>
      </w:r>
    </w:p>
    <w:p w14:paraId="51A38B90" w14:textId="77777777" w:rsidR="001E11FB" w:rsidRPr="00180D37" w:rsidRDefault="001E11FB" w:rsidP="001E11FB">
      <w:pPr>
        <w:pStyle w:val="Excluded"/>
        <w:rPr>
          <w:noProof/>
        </w:rPr>
      </w:pPr>
      <w:r w:rsidRPr="00180D37">
        <w:rPr>
          <w:noProof/>
        </w:rPr>
        <w:t xml:space="preserve">Nagpal TS, Prapavessis H, Campbell CG et al (2020) Sequential introduction of exercise first followed by nutrition improves program adherence during pregnancy: a randomized controlled trial. </w:t>
      </w:r>
      <w:r w:rsidRPr="00180D37">
        <w:rPr>
          <w:i/>
          <w:noProof/>
        </w:rPr>
        <w:t>Int J Behav Med</w:t>
      </w:r>
      <w:r w:rsidRPr="00180D37">
        <w:rPr>
          <w:noProof/>
        </w:rPr>
        <w:t xml:space="preserve"> 27(1): 108-18.</w:t>
      </w:r>
    </w:p>
    <w:p w14:paraId="73C25A07" w14:textId="77777777" w:rsidR="000A2412" w:rsidRPr="008B3ABF" w:rsidRDefault="000A2412" w:rsidP="000A2412">
      <w:pPr>
        <w:pStyle w:val="Excluded"/>
        <w:rPr>
          <w:noProof/>
        </w:rPr>
      </w:pPr>
      <w:r w:rsidRPr="008B3ABF">
        <w:rPr>
          <w:noProof/>
        </w:rPr>
        <w:t xml:space="preserve">Nobles C, Marcus BH, Stanek EJ, 3rd et al. The effect of an exercise intervention on gestational weight gain: The Behaviors Affecting Baby and You (B.A.B.Y.) study: A randomized controlled trial. </w:t>
      </w:r>
      <w:r w:rsidRPr="008B3ABF">
        <w:rPr>
          <w:i/>
          <w:noProof/>
        </w:rPr>
        <w:t>Am J Health Promot</w:t>
      </w:r>
      <w:r w:rsidRPr="008B3ABF">
        <w:rPr>
          <w:noProof/>
        </w:rPr>
        <w:t>. 2018; 32(3): 736-44.</w:t>
      </w:r>
    </w:p>
    <w:p w14:paraId="0204B755" w14:textId="77777777" w:rsidR="000A2412" w:rsidRPr="00C729C7" w:rsidRDefault="000A2412" w:rsidP="000A2412">
      <w:pPr>
        <w:pStyle w:val="Excluded"/>
        <w:rPr>
          <w:noProof/>
        </w:rPr>
      </w:pPr>
      <w:r w:rsidRPr="00C729C7">
        <w:rPr>
          <w:noProof/>
        </w:rPr>
        <w:t xml:space="preserve">Nobles C, Marcus BH, Stanek EJ, 3rd et al. Effect of an exercise intervention on gestational diabetes mellitus: a randomized controlled trial. </w:t>
      </w:r>
      <w:r w:rsidRPr="00C729C7">
        <w:rPr>
          <w:i/>
          <w:noProof/>
        </w:rPr>
        <w:t>Obstet Gynecol</w:t>
      </w:r>
      <w:r w:rsidRPr="00C729C7">
        <w:rPr>
          <w:noProof/>
        </w:rPr>
        <w:t>. 2015; 125(5): 1195-204.</w:t>
      </w:r>
    </w:p>
    <w:p w14:paraId="09F9FAF1" w14:textId="77777777" w:rsidR="000A2412" w:rsidRPr="008B3ABF" w:rsidRDefault="000A2412" w:rsidP="000A2412">
      <w:pPr>
        <w:pStyle w:val="Excluded"/>
        <w:rPr>
          <w:noProof/>
        </w:rPr>
      </w:pPr>
      <w:r w:rsidRPr="008B3ABF">
        <w:rPr>
          <w:noProof/>
        </w:rPr>
        <w:t xml:space="preserve">Rakhshani A, Nagarathna R, Mhaskar R et al. The effects of yoga in prevention of pregnancy complications in high-risk pregnancies: a randomized controlled trial. </w:t>
      </w:r>
      <w:r w:rsidRPr="008B3ABF">
        <w:rPr>
          <w:i/>
          <w:noProof/>
        </w:rPr>
        <w:t>Prev Med</w:t>
      </w:r>
      <w:r w:rsidRPr="008B3ABF">
        <w:rPr>
          <w:noProof/>
        </w:rPr>
        <w:t>. 2012; 55(4): 333-40.</w:t>
      </w:r>
    </w:p>
    <w:p w14:paraId="561CB8D5" w14:textId="77777777" w:rsidR="000A2412" w:rsidRPr="008B3ABF" w:rsidRDefault="000A2412" w:rsidP="000A2412">
      <w:pPr>
        <w:pStyle w:val="Excluded"/>
        <w:rPr>
          <w:noProof/>
        </w:rPr>
      </w:pPr>
      <w:r w:rsidRPr="008B3ABF">
        <w:rPr>
          <w:noProof/>
        </w:rPr>
        <w:t xml:space="preserve">Satyapriya M, Nagarathna R, Padmalatha V et al. Effect of integrated yoga on anxiety, depression &amp; well being in normal pregnancy. </w:t>
      </w:r>
      <w:r w:rsidRPr="008B3ABF">
        <w:rPr>
          <w:i/>
          <w:noProof/>
        </w:rPr>
        <w:t>Complement Ther Clin Pract</w:t>
      </w:r>
      <w:r w:rsidRPr="008B3ABF">
        <w:rPr>
          <w:noProof/>
        </w:rPr>
        <w:t>. 2013; 19(4): 230-6.</w:t>
      </w:r>
    </w:p>
    <w:p w14:paraId="26EBA694" w14:textId="77777777" w:rsidR="000A2412" w:rsidRPr="008B3ABF" w:rsidRDefault="000A2412" w:rsidP="000A2412">
      <w:pPr>
        <w:pStyle w:val="Excluded"/>
        <w:rPr>
          <w:noProof/>
        </w:rPr>
      </w:pPr>
      <w:r w:rsidRPr="008B3ABF">
        <w:rPr>
          <w:noProof/>
        </w:rPr>
        <w:t xml:space="preserve">Yeo S. Adherence to walking or stretching, and risk of preeclampsia in sedentary pregnant women. </w:t>
      </w:r>
      <w:r w:rsidRPr="008B3ABF">
        <w:rPr>
          <w:i/>
          <w:noProof/>
        </w:rPr>
        <w:t>Res Nurs Health</w:t>
      </w:r>
      <w:r w:rsidRPr="008B3ABF">
        <w:rPr>
          <w:noProof/>
        </w:rPr>
        <w:t>. 2009; 32(4): 379-90.</w:t>
      </w:r>
    </w:p>
    <w:p w14:paraId="396232D7" w14:textId="77777777" w:rsidR="000A2412" w:rsidRPr="008B3ABF" w:rsidRDefault="000A2412" w:rsidP="000A2412">
      <w:pPr>
        <w:pStyle w:val="Excluded"/>
        <w:rPr>
          <w:noProof/>
        </w:rPr>
      </w:pPr>
      <w:r w:rsidRPr="008B3ABF">
        <w:rPr>
          <w:noProof/>
        </w:rPr>
        <w:t xml:space="preserve">Yeo S. Prenatal stretching exercise and autonomic responses: preliminary data and a model for reducing preeclampsia. </w:t>
      </w:r>
      <w:r w:rsidRPr="008B3ABF">
        <w:rPr>
          <w:i/>
          <w:noProof/>
        </w:rPr>
        <w:t>J Nurs Scholarsh</w:t>
      </w:r>
      <w:r w:rsidRPr="008B3ABF">
        <w:rPr>
          <w:noProof/>
        </w:rPr>
        <w:t>. 2010; 42(2): 113-21.</w:t>
      </w:r>
    </w:p>
    <w:p w14:paraId="074528FE" w14:textId="77777777" w:rsidR="000A2412" w:rsidRPr="008B3ABF" w:rsidRDefault="000A2412" w:rsidP="000A2412">
      <w:pPr>
        <w:pStyle w:val="Excluded"/>
        <w:rPr>
          <w:noProof/>
        </w:rPr>
      </w:pPr>
      <w:r w:rsidRPr="008B3ABF">
        <w:rPr>
          <w:noProof/>
        </w:rPr>
        <w:t xml:space="preserve">Yeo S, Davidge S, Ronis DL et al. A comparison of walking versus stretching exercises to reduce the incidence of preeclampsia: a randomized clinical trial. </w:t>
      </w:r>
      <w:r w:rsidRPr="008B3ABF">
        <w:rPr>
          <w:i/>
          <w:noProof/>
        </w:rPr>
        <w:t>Hypertens Pregnancy</w:t>
      </w:r>
      <w:r w:rsidRPr="008B3ABF">
        <w:rPr>
          <w:noProof/>
        </w:rPr>
        <w:t>. 2008; 27(2): 113-30.</w:t>
      </w:r>
    </w:p>
    <w:p w14:paraId="0342454F" w14:textId="77777777" w:rsidR="000A2412" w:rsidRDefault="000A2412" w:rsidP="000A2412">
      <w:pPr>
        <w:pStyle w:val="Heading4"/>
        <w:rPr>
          <w:lang w:val="en-AU"/>
        </w:rPr>
      </w:pPr>
      <w:r>
        <w:rPr>
          <w:lang w:val="en-AU"/>
        </w:rPr>
        <w:t>SLR with all studies included in another SLR</w:t>
      </w:r>
    </w:p>
    <w:p w14:paraId="2069A18C" w14:textId="77777777" w:rsidR="000A2412" w:rsidRPr="00017A05" w:rsidRDefault="000A2412" w:rsidP="000A2412">
      <w:pPr>
        <w:pStyle w:val="Excluded"/>
      </w:pPr>
      <w:r w:rsidRPr="00017A05">
        <w:t xml:space="preserve">Sanabria-Martinez G, Garcia-Hermoso A, Poyatos-Leon R et al. Effects of Exercise-Based Interventions on Neonatal Outcomes: A Meta-Analysis of Randomized Controlled Trials. </w:t>
      </w:r>
      <w:r w:rsidRPr="00017A05">
        <w:rPr>
          <w:i/>
        </w:rPr>
        <w:t>Am J Health Promot</w:t>
      </w:r>
      <w:r w:rsidRPr="00017A05">
        <w:t>. 2016; 30(4): 214-23.</w:t>
      </w:r>
    </w:p>
    <w:p w14:paraId="0F673408" w14:textId="77777777" w:rsidR="000A2412" w:rsidRPr="00017A05" w:rsidRDefault="000A2412" w:rsidP="000A2412">
      <w:pPr>
        <w:pStyle w:val="Excluded"/>
      </w:pPr>
      <w:r w:rsidRPr="00017A05">
        <w:t xml:space="preserve">Yu Y, Xie R, Shen C et al. Effect of exercise during pregnancy to prevent gestational diabetes mellitus: a systematic review and meta-analysis. </w:t>
      </w:r>
      <w:r w:rsidRPr="00017A05">
        <w:rPr>
          <w:i/>
        </w:rPr>
        <w:t>J Matern Fetal Neonatal Med</w:t>
      </w:r>
      <w:r w:rsidRPr="00017A05">
        <w:t>. 2018; 31(12): 1632-7.</w:t>
      </w:r>
    </w:p>
    <w:p w14:paraId="42E1AE6A" w14:textId="77777777" w:rsidR="007B1887" w:rsidRDefault="007B1887" w:rsidP="007B1887">
      <w:pPr>
        <w:pStyle w:val="Heading4"/>
        <w:rPr>
          <w:lang w:val="en-AU"/>
        </w:rPr>
      </w:pPr>
      <w:r>
        <w:rPr>
          <w:lang w:val="en-AU"/>
        </w:rPr>
        <w:t>Systematic review with studies included individually</w:t>
      </w:r>
    </w:p>
    <w:p w14:paraId="66ECDE6A" w14:textId="77777777" w:rsidR="007B1887" w:rsidRPr="00AF03AD" w:rsidRDefault="007B1887" w:rsidP="007B1887">
      <w:pPr>
        <w:pStyle w:val="Excluded"/>
        <w:rPr>
          <w:noProof/>
        </w:rPr>
      </w:pPr>
      <w:r w:rsidRPr="00AF03AD">
        <w:rPr>
          <w:noProof/>
        </w:rPr>
        <w:t xml:space="preserve">Dalrymple KV, Flynn AC, Relph SA et al (2018) Lifestyle interventions in overweight and obese pregnant or postpartum women for postpartum weight management: a systematic review of the literature. </w:t>
      </w:r>
      <w:r w:rsidRPr="00AF03AD">
        <w:rPr>
          <w:i/>
          <w:noProof/>
        </w:rPr>
        <w:t>Nutrients</w:t>
      </w:r>
      <w:r w:rsidRPr="00AF03AD">
        <w:rPr>
          <w:noProof/>
        </w:rPr>
        <w:t xml:space="preserve"> 10(11).</w:t>
      </w:r>
    </w:p>
    <w:p w14:paraId="281D7468" w14:textId="77777777" w:rsidR="007B1887" w:rsidRPr="00AF03AD" w:rsidRDefault="007B1887" w:rsidP="007B1887">
      <w:pPr>
        <w:pStyle w:val="Excluded"/>
        <w:rPr>
          <w:noProof/>
        </w:rPr>
      </w:pPr>
      <w:r w:rsidRPr="00AF03AD">
        <w:rPr>
          <w:noProof/>
        </w:rPr>
        <w:t xml:space="preserve">Du MC, Ouyang YQ, Nie XF et al (2019) Effects of physical exercise during pregnancy on maternal and infant outcomes in overweight and obese pregnant women: A meta-analysis. </w:t>
      </w:r>
      <w:r w:rsidRPr="00AF03AD">
        <w:rPr>
          <w:i/>
          <w:noProof/>
        </w:rPr>
        <w:t>Birth</w:t>
      </w:r>
      <w:r w:rsidRPr="00AF03AD">
        <w:rPr>
          <w:noProof/>
        </w:rPr>
        <w:t xml:space="preserve"> 46(2): 211-21.</w:t>
      </w:r>
    </w:p>
    <w:p w14:paraId="0D0782D7" w14:textId="77777777" w:rsidR="007B1887" w:rsidRPr="00AF03AD" w:rsidRDefault="007B1887" w:rsidP="007B1887">
      <w:pPr>
        <w:pStyle w:val="Excluded"/>
        <w:rPr>
          <w:noProof/>
        </w:rPr>
      </w:pPr>
      <w:r w:rsidRPr="00AF03AD">
        <w:rPr>
          <w:noProof/>
        </w:rPr>
        <w:t xml:space="preserve">Grobler L, Visser M, Siegfried N (2019) Healthy Life Trajectories Initiative: Summary of the evidence base for pregnancy-related interventions to prevent overweight and obesity in children. </w:t>
      </w:r>
      <w:r w:rsidRPr="00AF03AD">
        <w:rPr>
          <w:i/>
          <w:noProof/>
        </w:rPr>
        <w:t>Obes Rev</w:t>
      </w:r>
      <w:r w:rsidRPr="00AF03AD">
        <w:rPr>
          <w:noProof/>
        </w:rPr>
        <w:t xml:space="preserve"> 20 Suppl 1: 18-30.</w:t>
      </w:r>
    </w:p>
    <w:p w14:paraId="0543DBEB" w14:textId="77777777" w:rsidR="000A2412" w:rsidRDefault="000A2412" w:rsidP="000A2412">
      <w:pPr>
        <w:pStyle w:val="Heading4"/>
      </w:pPr>
      <w:r>
        <w:t>Included in systematic review (questions 5 and 6)</w:t>
      </w:r>
    </w:p>
    <w:p w14:paraId="17588504" w14:textId="77777777" w:rsidR="000A2412" w:rsidRPr="007414DB" w:rsidRDefault="000A2412" w:rsidP="000A2412">
      <w:pPr>
        <w:pStyle w:val="Excluded"/>
        <w:rPr>
          <w:noProof/>
        </w:rPr>
      </w:pPr>
      <w:r w:rsidRPr="007414DB">
        <w:rPr>
          <w:noProof/>
        </w:rPr>
        <w:t xml:space="preserve">Bo K, Haakstad LA. Is pelvic floor muscle training effective when taught in a general fitness class in pregnancy? A randomised controlled trial. </w:t>
      </w:r>
      <w:r w:rsidRPr="007414DB">
        <w:rPr>
          <w:i/>
          <w:noProof/>
        </w:rPr>
        <w:t>Physiotherapy</w:t>
      </w:r>
      <w:r w:rsidRPr="007414DB">
        <w:rPr>
          <w:noProof/>
        </w:rPr>
        <w:t>. 2011; 97(3): 190-5.</w:t>
      </w:r>
    </w:p>
    <w:p w14:paraId="39F3983C" w14:textId="77777777" w:rsidR="000A2412" w:rsidRPr="007414DB" w:rsidRDefault="000A2412" w:rsidP="000A2412">
      <w:pPr>
        <w:pStyle w:val="Excluded"/>
        <w:rPr>
          <w:noProof/>
        </w:rPr>
      </w:pPr>
      <w:r w:rsidRPr="007414DB">
        <w:rPr>
          <w:noProof/>
        </w:rPr>
        <w:t xml:space="preserve">Domingues MR, Matijasevich A, Barros AJ et al. Physical activity during pregnancy and offspring neurodevelopment and IQ in the first 4 years of life. </w:t>
      </w:r>
      <w:r w:rsidRPr="007414DB">
        <w:rPr>
          <w:i/>
          <w:noProof/>
        </w:rPr>
        <w:t>PLoS One</w:t>
      </w:r>
      <w:r w:rsidRPr="007414DB">
        <w:rPr>
          <w:noProof/>
        </w:rPr>
        <w:t>. 2014; 9(10): e110050.</w:t>
      </w:r>
    </w:p>
    <w:p w14:paraId="51240EF6" w14:textId="77777777" w:rsidR="000A2412" w:rsidRPr="007414DB" w:rsidRDefault="000A2412" w:rsidP="000A2412">
      <w:pPr>
        <w:pStyle w:val="Excluded"/>
        <w:rPr>
          <w:noProof/>
        </w:rPr>
      </w:pPr>
      <w:r w:rsidRPr="007414DB">
        <w:rPr>
          <w:noProof/>
        </w:rPr>
        <w:t xml:space="preserve">Eggen MH, Stuge B, Mowinckel P et al. Can supervised group exercises including ergonomic advice reduce the prevalence and severity of low back pain and pelvic girdle pain in pregnancy? A randomized controlled trial. </w:t>
      </w:r>
      <w:r w:rsidRPr="007414DB">
        <w:rPr>
          <w:i/>
          <w:noProof/>
        </w:rPr>
        <w:t>Phys Ther</w:t>
      </w:r>
      <w:r w:rsidRPr="007414DB">
        <w:rPr>
          <w:noProof/>
        </w:rPr>
        <w:t>. 2012; 92(6): 781-90.</w:t>
      </w:r>
    </w:p>
    <w:p w14:paraId="6F5ED30C" w14:textId="77777777" w:rsidR="000A2412" w:rsidRPr="007414DB" w:rsidRDefault="000A2412" w:rsidP="000A2412">
      <w:pPr>
        <w:pStyle w:val="Excluded"/>
        <w:rPr>
          <w:noProof/>
        </w:rPr>
      </w:pPr>
      <w:r w:rsidRPr="007414DB">
        <w:rPr>
          <w:noProof/>
        </w:rPr>
        <w:t xml:space="preserve">Haakstad LA, Bo K. Effect of a regular exercise programme on pelvic girdle and low back pain in previously inactive pregnant women: A randomized controlled trial. </w:t>
      </w:r>
      <w:r w:rsidRPr="007414DB">
        <w:rPr>
          <w:i/>
          <w:noProof/>
        </w:rPr>
        <w:t>J Rehabil Med</w:t>
      </w:r>
      <w:r w:rsidRPr="007414DB">
        <w:rPr>
          <w:noProof/>
        </w:rPr>
        <w:t>. 2015; 47(3): 229-34.</w:t>
      </w:r>
    </w:p>
    <w:p w14:paraId="23D371D7" w14:textId="77777777" w:rsidR="000A2412" w:rsidRPr="007414DB" w:rsidRDefault="000A2412" w:rsidP="000A2412">
      <w:pPr>
        <w:pStyle w:val="Excluded"/>
        <w:rPr>
          <w:noProof/>
        </w:rPr>
      </w:pPr>
      <w:r w:rsidRPr="007414DB">
        <w:rPr>
          <w:noProof/>
        </w:rPr>
        <w:t xml:space="preserve">Harvey M-A. Pelvic floor exercises during and after pregnancy: A systematic review of their role in preventing pelvic floor dysfunction. </w:t>
      </w:r>
      <w:r w:rsidRPr="007414DB">
        <w:rPr>
          <w:i/>
          <w:noProof/>
        </w:rPr>
        <w:t>Journal of Obstetrics and Gynaecology Canada</w:t>
      </w:r>
      <w:r w:rsidRPr="007414DB">
        <w:rPr>
          <w:noProof/>
        </w:rPr>
        <w:t>. 2003; 25(6): 487-98.</w:t>
      </w:r>
    </w:p>
    <w:p w14:paraId="01C30FF7" w14:textId="77777777" w:rsidR="000A2412" w:rsidRPr="007414DB" w:rsidRDefault="000A2412" w:rsidP="000A2412">
      <w:pPr>
        <w:pStyle w:val="Excluded"/>
        <w:rPr>
          <w:noProof/>
        </w:rPr>
      </w:pPr>
      <w:r w:rsidRPr="007414DB">
        <w:rPr>
          <w:noProof/>
        </w:rPr>
        <w:t xml:space="preserve">Ko PC, Liang CC, Chang SD et al. A randomized controlled trial of antenatal pelvic floor exercises to prevent and treat urinary incontinence. </w:t>
      </w:r>
      <w:r w:rsidRPr="007414DB">
        <w:rPr>
          <w:i/>
          <w:noProof/>
        </w:rPr>
        <w:t>Int Urogynecol J</w:t>
      </w:r>
      <w:r w:rsidRPr="007414DB">
        <w:rPr>
          <w:noProof/>
        </w:rPr>
        <w:t>. 2011; 22(1): 17-22.</w:t>
      </w:r>
    </w:p>
    <w:p w14:paraId="33481574" w14:textId="77777777" w:rsidR="000A2412" w:rsidRPr="007414DB" w:rsidRDefault="000A2412" w:rsidP="000A2412">
      <w:pPr>
        <w:pStyle w:val="Excluded"/>
        <w:rPr>
          <w:noProof/>
        </w:rPr>
      </w:pPr>
      <w:r w:rsidRPr="007414DB">
        <w:rPr>
          <w:noProof/>
        </w:rPr>
        <w:t xml:space="preserve">Mason L, Roe B, Wong H et al. The role of antenatal pelvic floor muscle exercises in prevention of postpartum stress incontinence: a randomised controlled trial. </w:t>
      </w:r>
      <w:r w:rsidRPr="007414DB">
        <w:rPr>
          <w:i/>
          <w:noProof/>
        </w:rPr>
        <w:t>J Clin Nurs</w:t>
      </w:r>
      <w:r w:rsidRPr="007414DB">
        <w:rPr>
          <w:noProof/>
        </w:rPr>
        <w:t>. 2010; 19(19-20): 2777-86.</w:t>
      </w:r>
    </w:p>
    <w:p w14:paraId="6F6BC8C0" w14:textId="77777777" w:rsidR="000A2412" w:rsidRPr="007414DB" w:rsidRDefault="000A2412" w:rsidP="000A2412">
      <w:pPr>
        <w:pStyle w:val="Excluded"/>
        <w:rPr>
          <w:noProof/>
        </w:rPr>
      </w:pPr>
      <w:r w:rsidRPr="007414DB">
        <w:rPr>
          <w:noProof/>
        </w:rPr>
        <w:t xml:space="preserve">Morkved S, Salvesen KA, Schei B et al. Does group training during pregnancy prevent lumbopelvic pain? A randomized clinical trial. </w:t>
      </w:r>
      <w:r w:rsidRPr="007414DB">
        <w:rPr>
          <w:i/>
          <w:noProof/>
        </w:rPr>
        <w:t>Acta Obstet Gynecol Scand</w:t>
      </w:r>
      <w:r w:rsidRPr="007414DB">
        <w:rPr>
          <w:noProof/>
        </w:rPr>
        <w:t>. 2007; 86(3): 276-82.</w:t>
      </w:r>
    </w:p>
    <w:p w14:paraId="150154C8" w14:textId="77777777" w:rsidR="000A2412" w:rsidRPr="007414DB" w:rsidRDefault="000A2412" w:rsidP="000A2412">
      <w:pPr>
        <w:pStyle w:val="Excluded"/>
        <w:rPr>
          <w:noProof/>
        </w:rPr>
      </w:pPr>
      <w:r w:rsidRPr="007414DB">
        <w:rPr>
          <w:noProof/>
        </w:rPr>
        <w:t xml:space="preserve">Stafne SN, Salvesen KA, Romundstad PR et al. Does regular exercise during pregnancy influence lumbopelvic pain? A randomized controlled trial. </w:t>
      </w:r>
      <w:r w:rsidRPr="007414DB">
        <w:rPr>
          <w:i/>
          <w:noProof/>
        </w:rPr>
        <w:t>Acta Obstet Gynecol Scand</w:t>
      </w:r>
      <w:r w:rsidRPr="007414DB">
        <w:rPr>
          <w:noProof/>
        </w:rPr>
        <w:t>. 2012; 91(5): 552-9.</w:t>
      </w:r>
    </w:p>
    <w:p w14:paraId="6F1E26D7" w14:textId="77777777" w:rsidR="000A2412" w:rsidRPr="007414DB" w:rsidRDefault="000A2412" w:rsidP="000A2412">
      <w:pPr>
        <w:pStyle w:val="Excluded"/>
        <w:rPr>
          <w:noProof/>
        </w:rPr>
      </w:pPr>
      <w:r w:rsidRPr="007414DB">
        <w:rPr>
          <w:noProof/>
        </w:rPr>
        <w:t xml:space="preserve">Stafne SN, Salvesen KA, Romundstad PR et al. Does regular exercise including pelvic floor muscle training prevent urinary and anal incontinence during pregnancy? A randomised controlled trial. </w:t>
      </w:r>
      <w:r w:rsidRPr="007414DB">
        <w:rPr>
          <w:i/>
          <w:noProof/>
        </w:rPr>
        <w:t>BJOG</w:t>
      </w:r>
      <w:r w:rsidRPr="007414DB">
        <w:rPr>
          <w:noProof/>
        </w:rPr>
        <w:t>. 2012; 119(10): 1270-80.</w:t>
      </w:r>
    </w:p>
    <w:p w14:paraId="72C4EA0F" w14:textId="77777777" w:rsidR="000A2412" w:rsidRPr="007414DB" w:rsidRDefault="000A2412" w:rsidP="000A2412">
      <w:pPr>
        <w:pStyle w:val="Excluded"/>
        <w:rPr>
          <w:noProof/>
        </w:rPr>
      </w:pPr>
      <w:r w:rsidRPr="007414DB">
        <w:rPr>
          <w:noProof/>
        </w:rPr>
        <w:t xml:space="preserve">Zhang Q, Backhausen MG, Tabor A et al. The effects of an unsupervised water exercise program on low back pain and sick leave among healthy pregnant women – A randomised controlled trial. </w:t>
      </w:r>
      <w:r w:rsidRPr="007414DB">
        <w:rPr>
          <w:i/>
          <w:noProof/>
        </w:rPr>
        <w:t>Plos One</w:t>
      </w:r>
      <w:r w:rsidRPr="007414DB">
        <w:rPr>
          <w:noProof/>
        </w:rPr>
        <w:t>. 2017; 12(9).</w:t>
      </w:r>
    </w:p>
    <w:p w14:paraId="07542748" w14:textId="77777777" w:rsidR="000A2412" w:rsidRDefault="000A2412" w:rsidP="000A2412">
      <w:pPr>
        <w:pStyle w:val="Heading4"/>
      </w:pPr>
      <w:r>
        <w:t>Does not answer research question</w:t>
      </w:r>
    </w:p>
    <w:p w14:paraId="0CC0165C" w14:textId="77777777" w:rsidR="007B1887" w:rsidRPr="00AD7601" w:rsidRDefault="007B1887" w:rsidP="00AD7601">
      <w:pPr>
        <w:pStyle w:val="Excluded"/>
      </w:pPr>
      <w:r w:rsidRPr="00AD7601">
        <w:t>Alhusen JL, Ayres L, DePriest K. Effects of maternal mental health on engagement in favorable health practices during pregnancy. J Midwifery &amp; Women's Health. 2016; 61(2): 210-6.</w:t>
      </w:r>
    </w:p>
    <w:p w14:paraId="40266FA9" w14:textId="77777777" w:rsidR="007B1887" w:rsidRPr="00AD7601" w:rsidRDefault="007B1887" w:rsidP="00AD7601">
      <w:pPr>
        <w:pStyle w:val="Excluded"/>
      </w:pPr>
      <w:r w:rsidRPr="00AD7601">
        <w:t>Bacchi E, Bonin C, Zanolin ME et al. Physical activity patterns in normal-weight and overweight/obese pregnant women. PLoS One. 2016; 11(11): e0166254.</w:t>
      </w:r>
    </w:p>
    <w:p w14:paraId="1D966EA1" w14:textId="77777777" w:rsidR="007B1887" w:rsidRPr="00AF03AD" w:rsidRDefault="007B1887" w:rsidP="007B1887">
      <w:pPr>
        <w:pStyle w:val="Excluded"/>
        <w:rPr>
          <w:noProof/>
        </w:rPr>
      </w:pPr>
      <w:r w:rsidRPr="00AF03AD">
        <w:rPr>
          <w:noProof/>
        </w:rPr>
        <w:t xml:space="preserve">Baena-Garcia L, Coll-Risco I, Ocon-Hernandez O et al (2020) Association of objectively measured physical fitness during pregnancy with maternal and neonatal outcomes. The GESTAFIT Project. </w:t>
      </w:r>
      <w:r w:rsidRPr="00AF03AD">
        <w:rPr>
          <w:i/>
          <w:noProof/>
        </w:rPr>
        <w:t>PLoS One</w:t>
      </w:r>
      <w:r w:rsidRPr="00AF03AD">
        <w:rPr>
          <w:noProof/>
        </w:rPr>
        <w:t xml:space="preserve"> 15(2): e0229079.</w:t>
      </w:r>
    </w:p>
    <w:p w14:paraId="2F1ECDDD" w14:textId="77777777" w:rsidR="007B1887" w:rsidRPr="00AD7601" w:rsidRDefault="007B1887" w:rsidP="00AD7601">
      <w:pPr>
        <w:pStyle w:val="Excluded"/>
      </w:pPr>
      <w:r w:rsidRPr="00AD7601">
        <w:t>Bo K, Artal R, Barakat R et al. Exercise and pregnancy in recreational and elite athletes: 2016/17 evidence summary from the IOC expert group meeting, Lausanne. Part 4-Recommendations for future research. Br J Sports Med. 2017; 51(24): 1724-6.</w:t>
      </w:r>
    </w:p>
    <w:p w14:paraId="4BCC53AD" w14:textId="77777777" w:rsidR="007B1887" w:rsidRPr="00AD7601" w:rsidRDefault="007B1887" w:rsidP="00AD7601">
      <w:pPr>
        <w:pStyle w:val="Excluded"/>
      </w:pPr>
      <w:r w:rsidRPr="00AD7601">
        <w:t>Bonura KB, Spadaro NIM, Thornton RW. Mindful fitness: Guidelines for prenatal practice. Int J Childbirth Education. 2016; 31(1): 14-17.</w:t>
      </w:r>
    </w:p>
    <w:p w14:paraId="78B2FD1E" w14:textId="77777777" w:rsidR="007B1887" w:rsidRPr="00AD7601" w:rsidRDefault="007B1887" w:rsidP="00AD7601">
      <w:pPr>
        <w:pStyle w:val="Excluded"/>
      </w:pPr>
      <w:r w:rsidRPr="00AD7601">
        <w:t>Borodulin KM, Evenson KR, Wen F et al. Physical activity patterns during pregnancy. Medicine &amp; Science in Sports &amp; Exercise. 2008; 40(11): 1901-8.</w:t>
      </w:r>
    </w:p>
    <w:p w14:paraId="05A56FF9" w14:textId="77777777" w:rsidR="007B1887" w:rsidRPr="00AD7601" w:rsidRDefault="007B1887" w:rsidP="00AD7601">
      <w:pPr>
        <w:pStyle w:val="Excluded"/>
      </w:pPr>
      <w:r w:rsidRPr="00AD7601">
        <w:t>Broberg L, Ersboll AS, Backhausen MG et al. Compliance with national recommendations for exercise during early pregnancy in a Danish cohort. BMC Pregnancy Childbirth. 2015; 15: 317.</w:t>
      </w:r>
    </w:p>
    <w:p w14:paraId="36C5518A" w14:textId="77777777" w:rsidR="007B1887" w:rsidRPr="00AF03AD" w:rsidRDefault="007B1887" w:rsidP="007B1887">
      <w:pPr>
        <w:pStyle w:val="Excluded"/>
        <w:rPr>
          <w:noProof/>
        </w:rPr>
      </w:pPr>
      <w:r w:rsidRPr="00AF03AD">
        <w:rPr>
          <w:noProof/>
        </w:rPr>
        <w:t xml:space="preserve">Catov JM, Parker CB, Gibbs BB et al (2018) Patterns of leisure-time physical activity across pregnancy and adverse pregnancy outcomes. </w:t>
      </w:r>
      <w:r w:rsidRPr="00AF03AD">
        <w:rPr>
          <w:i/>
          <w:noProof/>
        </w:rPr>
        <w:t>Int J Behav Nutr Phys Act</w:t>
      </w:r>
      <w:r w:rsidRPr="00AF03AD">
        <w:rPr>
          <w:noProof/>
        </w:rPr>
        <w:t xml:space="preserve"> 15(1): 68.</w:t>
      </w:r>
    </w:p>
    <w:p w14:paraId="4AD5E9CF" w14:textId="77777777" w:rsidR="007B1887" w:rsidRPr="00AD7601" w:rsidRDefault="007B1887" w:rsidP="00AD7601">
      <w:pPr>
        <w:pStyle w:val="Excluded"/>
      </w:pPr>
      <w:r w:rsidRPr="00AD7601">
        <w:t>Craike M, Hill B, Gaskin CJ et al. Interventions to improve physical activity during pregnancy: a systematic review on issues of internal and external validity using the RE-AIM framework. BJOG. 2017; 124(4): 573-83.</w:t>
      </w:r>
    </w:p>
    <w:p w14:paraId="0B777967" w14:textId="77777777" w:rsidR="007B1887" w:rsidRPr="00AD7601" w:rsidRDefault="007B1887" w:rsidP="00AD7601">
      <w:pPr>
        <w:pStyle w:val="Excluded"/>
      </w:pPr>
      <w:r w:rsidRPr="00AD7601">
        <w:t>Currie S, Gray C, Shepherd A et al. Antenatal physical activity: a qualitative study exploring women's experiences and the acceptability of antenatal walking groups. BMC Pregnancy Childbirth. 2016; 16(1): 182.</w:t>
      </w:r>
    </w:p>
    <w:p w14:paraId="017917AC" w14:textId="77777777" w:rsidR="007B1887" w:rsidRPr="00AD7601" w:rsidRDefault="007B1887" w:rsidP="00AD7601">
      <w:pPr>
        <w:pStyle w:val="Excluded"/>
      </w:pPr>
      <w:r w:rsidRPr="00AD7601">
        <w:t>Currie S, Sinclair M, Murphy MH et al. Reducing the decline in physical activity during pregnancy: a systematic review of behaviour change interventions. PLoS One. 2013; 8(6): e66385.</w:t>
      </w:r>
    </w:p>
    <w:p w14:paraId="1D8DDE41" w14:textId="77777777" w:rsidR="007B1887" w:rsidRPr="00AD7601" w:rsidRDefault="007B1887" w:rsidP="00AD7601">
      <w:pPr>
        <w:pStyle w:val="Excluded"/>
      </w:pPr>
      <w:r w:rsidRPr="00AD7601">
        <w:t>Davies GAL, Maxwell C, McLeod L et al. Obesity in pregnancy. Journal of Obstetrics and Gynaecology Canada. 2010; 32(2): 165-73.</w:t>
      </w:r>
    </w:p>
    <w:p w14:paraId="66942300" w14:textId="77777777" w:rsidR="007B1887" w:rsidRPr="00AD7601" w:rsidRDefault="007B1887" w:rsidP="00AD7601">
      <w:pPr>
        <w:pStyle w:val="Excluded"/>
      </w:pPr>
      <w:r w:rsidRPr="00AD7601">
        <w:t>Dlugonski D, Motl RW. Marital status and motherhood: implications for physical activity. Women Health. 2013; 53(2): 203-15.</w:t>
      </w:r>
    </w:p>
    <w:p w14:paraId="5C0FB5F7" w14:textId="77777777" w:rsidR="007B1887" w:rsidRPr="00AD7601" w:rsidRDefault="007B1887" w:rsidP="00AD7601">
      <w:pPr>
        <w:pStyle w:val="Excluded"/>
      </w:pPr>
      <w:r w:rsidRPr="00AD7601">
        <w:t>Doran F, O'Brien AP. A brief report of attitudes towards physical activity during pregnancy. Health Promot J Austr. 2007; 18(2): 155-8.</w:t>
      </w:r>
    </w:p>
    <w:p w14:paraId="61C4A9BB" w14:textId="77777777" w:rsidR="007B1887" w:rsidRPr="00AD7601" w:rsidRDefault="007B1887" w:rsidP="00AD7601">
      <w:pPr>
        <w:pStyle w:val="Excluded"/>
      </w:pPr>
      <w:r w:rsidRPr="00AD7601">
        <w:t>Duncombe D, Skouteris H, Wertheim EH et al. Vigorous exercise and birth outcomes in a sample of recreational exercisers: a prospective study across pregnancy. Aust N Z J Obstet Gynaecol. 2006; 46(4): 288-92.</w:t>
      </w:r>
    </w:p>
    <w:p w14:paraId="50B06571" w14:textId="77777777" w:rsidR="007B1887" w:rsidRPr="00AD7601" w:rsidRDefault="007B1887" w:rsidP="00AD7601">
      <w:pPr>
        <w:pStyle w:val="Excluded"/>
      </w:pPr>
      <w:r w:rsidRPr="00AD7601">
        <w:t>Ebner F, Wockel A, Janni W et al. Parachuting and pregnancy: what do we know about pregnant skydivers and the risks they are taking? Clin J Sport Med. 2014; 24(6): 468-73.</w:t>
      </w:r>
    </w:p>
    <w:p w14:paraId="1A307938" w14:textId="77777777" w:rsidR="007B1887" w:rsidRPr="00AD7601" w:rsidRDefault="007B1887" w:rsidP="00AD7601">
      <w:pPr>
        <w:pStyle w:val="Excluded"/>
      </w:pPr>
      <w:r w:rsidRPr="00AD7601">
        <w:t>Forczek W, Curylo M, Forczek B. Physical activity assessment during gestation and its outcomes: A review. Obstet Gynecol Surv. 2017; 72(7): 425-44.</w:t>
      </w:r>
    </w:p>
    <w:p w14:paraId="50A712AA" w14:textId="77777777" w:rsidR="007B1887" w:rsidRPr="00AF03AD" w:rsidRDefault="007B1887" w:rsidP="007B1887">
      <w:pPr>
        <w:pStyle w:val="Excluded"/>
        <w:rPr>
          <w:noProof/>
        </w:rPr>
      </w:pPr>
      <w:r w:rsidRPr="00AF03AD">
        <w:rPr>
          <w:noProof/>
        </w:rPr>
        <w:t xml:space="preserve">Garland M, Wilbur J, Semanik P et al (2019) Correlates of physical activity during pregnancy: a systematic review with implications for evidence-based practice. </w:t>
      </w:r>
      <w:r w:rsidRPr="00AF03AD">
        <w:rPr>
          <w:i/>
          <w:noProof/>
        </w:rPr>
        <w:t>Worldviews Evid Based Nurs</w:t>
      </w:r>
      <w:r w:rsidRPr="00AF03AD">
        <w:rPr>
          <w:noProof/>
        </w:rPr>
        <w:t xml:space="preserve"> 16(4): 310-18.</w:t>
      </w:r>
    </w:p>
    <w:p w14:paraId="3483DBE0" w14:textId="77777777" w:rsidR="007B1887" w:rsidRPr="00AD7601" w:rsidRDefault="007B1887" w:rsidP="00AD7601">
      <w:pPr>
        <w:pStyle w:val="Excluded"/>
      </w:pPr>
      <w:r w:rsidRPr="00AD7601">
        <w:t>Gaston A, Prapavessis H. Maternal-fetal disease information as a source of exercise motivation during pregnancy. Health Psychol. 2009; 28(6): 726-33.</w:t>
      </w:r>
    </w:p>
    <w:p w14:paraId="4196EB3B" w14:textId="77777777" w:rsidR="007B1887" w:rsidRPr="00AD7601" w:rsidRDefault="007B1887" w:rsidP="00AD7601">
      <w:pPr>
        <w:pStyle w:val="Excluded"/>
      </w:pPr>
      <w:r w:rsidRPr="00AD7601">
        <w:t>Gau ML, Chang CY, Tian SH et al. Effects of birth ball exercise on pain and self-efficacy during childbirth: a randomised controlled trial in Taiwan. Midwifery. 2011; 27(6): e293-300.</w:t>
      </w:r>
    </w:p>
    <w:p w14:paraId="55CAFB84" w14:textId="77777777" w:rsidR="007B1887" w:rsidRPr="00AD7601" w:rsidRDefault="007B1887" w:rsidP="00AD7601">
      <w:pPr>
        <w:pStyle w:val="Excluded"/>
      </w:pPr>
      <w:r w:rsidRPr="00AD7601">
        <w:t>Grobman WA, Gilbert SA, Iams JD et al. Activity restriction among women with a short cervix. Obstet Gynecol. 2013; 121(6): 1181-6.</w:t>
      </w:r>
    </w:p>
    <w:p w14:paraId="671FE2EC" w14:textId="77777777" w:rsidR="007B1887" w:rsidRPr="00AD7601" w:rsidRDefault="007B1887" w:rsidP="00AD7601">
      <w:pPr>
        <w:pStyle w:val="Excluded"/>
      </w:pPr>
      <w:r w:rsidRPr="00AD7601">
        <w:t>Hanghoj S. When it hurts I think: Now the baby dies. Risk perceptions of physical activity during pregnancy. Women Birth. 2013; 26(3): 190-4.</w:t>
      </w:r>
    </w:p>
    <w:p w14:paraId="4D516E1F" w14:textId="77777777" w:rsidR="007B1887" w:rsidRPr="00AD7601" w:rsidRDefault="007B1887" w:rsidP="00AD7601">
      <w:pPr>
        <w:pStyle w:val="Excluded"/>
      </w:pPr>
      <w:r w:rsidRPr="00AD7601">
        <w:t>Hayes L, Bell R, Robson S et al. Association between physical activity in obese pregnant women and pregnancy outcomes: the UPBEAT pilot study. Ann Nutr Metab. 2014; 64(3-4): 239-46.</w:t>
      </w:r>
    </w:p>
    <w:p w14:paraId="47FA74CD" w14:textId="77777777" w:rsidR="007B1887" w:rsidRPr="00AD7601" w:rsidRDefault="007B1887" w:rsidP="00AD7601">
      <w:pPr>
        <w:pStyle w:val="Excluded"/>
      </w:pPr>
      <w:r w:rsidRPr="00AD7601">
        <w:t>Hjollund NH, Jensen TK, Bonde JP et al. Spontaneous abortion and physical strain around implantation: a follow-up study of first-pregnancy planners. Epidemiology. 2000; 11(1): 18-23.</w:t>
      </w:r>
    </w:p>
    <w:p w14:paraId="6E5FB8A2" w14:textId="77777777" w:rsidR="007B1887" w:rsidRPr="00AD7601" w:rsidRDefault="007B1887" w:rsidP="00AD7601">
      <w:pPr>
        <w:pStyle w:val="Excluded"/>
      </w:pPr>
      <w:r w:rsidRPr="00AD7601">
        <w:t>Hopkinson Y, Hill DM, Fellows L et al. Midwives understanding of physical activity guidelines during pregnancy. Midwifery. 2018; 59: 23-6.</w:t>
      </w:r>
    </w:p>
    <w:p w14:paraId="693B08B9" w14:textId="77777777" w:rsidR="007B1887" w:rsidRPr="00AD7601" w:rsidRDefault="007B1887" w:rsidP="00AD7601">
      <w:pPr>
        <w:pStyle w:val="Excluded"/>
      </w:pPr>
      <w:r w:rsidRPr="00AD7601">
        <w:t>Horan MK, McGowan CA, Doyle O et al. Well-being in pregnancy: an examination of the effect of socioeconomic, dietary and lifestyle factors including impact of a low glycaemic index dietary intervention. Eur J Clin Nutr. 2014; 68(1): 19-24.</w:t>
      </w:r>
    </w:p>
    <w:p w14:paraId="18CA9460" w14:textId="77777777" w:rsidR="007B1887" w:rsidRPr="00AD7601" w:rsidRDefault="007B1887" w:rsidP="00AD7601">
      <w:pPr>
        <w:pStyle w:val="Excluded"/>
      </w:pPr>
      <w:r w:rsidRPr="00AD7601">
        <w:t>Larsen AD, Hannerz H, Juhl M et al. Psychosocial job strain and risk of adverse birth outcomes: a study within the Danish national birth cohort. Occup Environ Med. 2013; 70(12): 845-51.</w:t>
      </w:r>
    </w:p>
    <w:p w14:paraId="2EAAE152" w14:textId="77777777" w:rsidR="007B1887" w:rsidRPr="00AD7601" w:rsidRDefault="007B1887" w:rsidP="00AD7601">
      <w:pPr>
        <w:pStyle w:val="Excluded"/>
      </w:pPr>
      <w:r w:rsidRPr="00AD7601">
        <w:t>Lawson CC, Whelan EA, Hibert EN et al. Occupational factors and risk of preterm birth in nurses. Am J Obstet Gynecol. 2009; 200(1): 51 e1-8.</w:t>
      </w:r>
    </w:p>
    <w:p w14:paraId="6C92D456" w14:textId="77777777" w:rsidR="007B1887" w:rsidRPr="00AD7601" w:rsidRDefault="007B1887" w:rsidP="00AD7601">
      <w:pPr>
        <w:pStyle w:val="Excluded"/>
      </w:pPr>
      <w:r w:rsidRPr="00AD7601">
        <w:t>McCrory JL, Chambers AJ, Daftary A et al. Dynamic postural stability in pregnant fallers and non-fallers. BJOG. 2010; 117(8): 954-62.</w:t>
      </w:r>
    </w:p>
    <w:p w14:paraId="57E8E75E" w14:textId="77777777" w:rsidR="007B1887" w:rsidRPr="00AD7601" w:rsidRDefault="007B1887" w:rsidP="00AD7601">
      <w:pPr>
        <w:pStyle w:val="Excluded"/>
      </w:pPr>
      <w:r w:rsidRPr="00AD7601">
        <w:t>McDonald SM, Liu J, Wilcox S et al. Does dose matter in reducing gestational weight gain in exercise interventions? A systematic review of literature. J Sci Med Sport. 2016; 19(4): 323-35.</w:t>
      </w:r>
    </w:p>
    <w:p w14:paraId="1D00F25E" w14:textId="77777777" w:rsidR="007B1887" w:rsidRPr="00AD7601" w:rsidRDefault="007B1887" w:rsidP="00AD7601">
      <w:pPr>
        <w:pStyle w:val="Excluded"/>
      </w:pPr>
      <w:r w:rsidRPr="00AD7601">
        <w:t>McParlin C, Bell R, Robson SC et al. What helps or hinders midwives to implement physical activity guidelines for obese pregnant women? A questionnaire survey using the Theoretical Domains Framework. Midwifery. 2017; 49: 110-6.</w:t>
      </w:r>
    </w:p>
    <w:p w14:paraId="485EC53B" w14:textId="77777777" w:rsidR="007B1887" w:rsidRPr="00AD7601" w:rsidRDefault="007B1887" w:rsidP="00AD7601">
      <w:pPr>
        <w:pStyle w:val="Excluded"/>
      </w:pPr>
      <w:r w:rsidRPr="00AD7601">
        <w:t>Owe KM, Nystad W, Bo K. Correlates of regular exercise during pregnancy: the Norwegian Mother and Child Cohort Study. Scand J Med Sci Sports. 2009; 19(5): 637-45.</w:t>
      </w:r>
    </w:p>
    <w:p w14:paraId="76C15467" w14:textId="77777777" w:rsidR="007B1887" w:rsidRPr="00AD7601" w:rsidRDefault="007B1887" w:rsidP="00AD7601">
      <w:pPr>
        <w:pStyle w:val="Excluded"/>
      </w:pPr>
      <w:r w:rsidRPr="00AD7601">
        <w:t>Rose NC, Haddow JE, Palomaki GE et al. Self-rated physical activity level during the second trimester and pregnancy outcome. Obstet Gynecol. 1991; 78(6): 1078-80.</w:t>
      </w:r>
    </w:p>
    <w:p w14:paraId="71CFE9CD" w14:textId="77777777" w:rsidR="007B1887" w:rsidRPr="00AD7601" w:rsidRDefault="007B1887" w:rsidP="00AD7601">
      <w:pPr>
        <w:pStyle w:val="Excluded"/>
      </w:pPr>
      <w:r w:rsidRPr="00AD7601">
        <w:t>Sosa CG, Althabe F, Belizan JM et al. Bed rest in singleton pregnancies for preventing preterm birth. Cochrane Database Syst Rev. 2015; (3): CD003581.</w:t>
      </w:r>
    </w:p>
    <w:p w14:paraId="50495D60" w14:textId="77777777" w:rsidR="007B1887" w:rsidRPr="00AD7601" w:rsidRDefault="007B1887" w:rsidP="00AD7601">
      <w:pPr>
        <w:pStyle w:val="Excluded"/>
      </w:pPr>
      <w:r w:rsidRPr="00AD7601">
        <w:t>Stuge B. Pelvic girdle pain: examination, treatment, and the development and implementation of European guidelines. J Assoc Chartered Physiother Women’s Health. 2012; 111: 5-12.</w:t>
      </w:r>
    </w:p>
    <w:p w14:paraId="2990081D" w14:textId="77777777" w:rsidR="007B1887" w:rsidRPr="00AD7601" w:rsidRDefault="007B1887" w:rsidP="00AD7601">
      <w:pPr>
        <w:pStyle w:val="Excluded"/>
      </w:pPr>
      <w:r w:rsidRPr="00AD7601">
        <w:t>Tuntiseranee P, Geater A, Chongsuvivatwong V et al. The effect of heavy maternal workload on fetal growth retardation and preterm delivery. A study among southern Thai women. J Occup Environ Med. 1998; 40(11): 1013-21.</w:t>
      </w:r>
    </w:p>
    <w:p w14:paraId="15940B04" w14:textId="77777777" w:rsidR="007B1887" w:rsidRPr="00AD7601" w:rsidRDefault="007B1887" w:rsidP="00AD7601">
      <w:pPr>
        <w:pStyle w:val="Excluded"/>
      </w:pPr>
      <w:r w:rsidRPr="00AD7601">
        <w:t>Ussher M, Lewis S, Aveyard P et al. Physical activity for smoking cessation in pregnancy: randomised controlled trial. BMJ. 2015; 350: h2145.</w:t>
      </w:r>
    </w:p>
    <w:p w14:paraId="6B77610E" w14:textId="77777777" w:rsidR="007B1887" w:rsidRPr="00AD7601" w:rsidRDefault="007B1887" w:rsidP="00AD7601">
      <w:pPr>
        <w:pStyle w:val="Excluded"/>
      </w:pPr>
      <w:r w:rsidRPr="00AD7601">
        <w:t>Vincze L, Rollo ME, Hutchesson MJ et al. A cross sectional study investigating weight management motivations, methods and perceived healthy eating and physical activity influences in women up to five years following childbirth. Midwifery. 2017; 49: 124-33.</w:t>
      </w:r>
    </w:p>
    <w:p w14:paraId="5DD356A9" w14:textId="77777777" w:rsidR="007B1887" w:rsidRPr="00AF03AD" w:rsidRDefault="007B1887" w:rsidP="007B1887">
      <w:pPr>
        <w:pStyle w:val="Excluded"/>
        <w:rPr>
          <w:noProof/>
        </w:rPr>
      </w:pPr>
      <w:r w:rsidRPr="00AF03AD">
        <w:rPr>
          <w:noProof/>
        </w:rPr>
        <w:t xml:space="preserve">Watson SJ, Lewis AJ, Boyce P et al (2018) Exercise frequency and maternal mental health: Parallel process modelling across the perinatal period in an Australian pregnancy cohort. </w:t>
      </w:r>
      <w:r w:rsidRPr="00AF03AD">
        <w:rPr>
          <w:i/>
          <w:noProof/>
        </w:rPr>
        <w:t>J Psychosom Res</w:t>
      </w:r>
      <w:r w:rsidRPr="00AF03AD">
        <w:rPr>
          <w:noProof/>
        </w:rPr>
        <w:t xml:space="preserve"> 111: 91-99.</w:t>
      </w:r>
    </w:p>
    <w:p w14:paraId="0FB085E9" w14:textId="77777777" w:rsidR="007B1887" w:rsidRPr="00AD7601" w:rsidRDefault="007B1887" w:rsidP="00AD7601">
      <w:pPr>
        <w:pStyle w:val="Excluded"/>
      </w:pPr>
      <w:r w:rsidRPr="00AD7601">
        <w:t>Xu H, Wen LM, Hardy LL et al. A 5-year longitudinal analysis of modifiable predictors for outdoor play and screen-time of 2- to 5-year-olds. Int J Behav Nutr Phys Act. 2016; 13(1): 96.</w:t>
      </w:r>
    </w:p>
    <w:p w14:paraId="32472A88" w14:textId="6BB81E06" w:rsidR="003523C5" w:rsidRDefault="003523C5" w:rsidP="003523C5">
      <w:pPr>
        <w:pStyle w:val="Heading3"/>
        <w:numPr>
          <w:ilvl w:val="0"/>
          <w:numId w:val="0"/>
        </w:numPr>
      </w:pPr>
      <w:bookmarkStart w:id="364" w:name="_Toc40956575"/>
      <w:r>
        <w:t xml:space="preserve">Weight </w:t>
      </w:r>
      <w:r w:rsidR="00110F60">
        <w:t>gain and monitoring (question 7)</w:t>
      </w:r>
      <w:bookmarkEnd w:id="364"/>
    </w:p>
    <w:p w14:paraId="6815A46F" w14:textId="21523734" w:rsidR="00CC1D91" w:rsidRDefault="00CC1D91" w:rsidP="00A912D4">
      <w:pPr>
        <w:pStyle w:val="Heading4"/>
      </w:pPr>
      <w:r>
        <w:t>Gestational weight change</w:t>
      </w:r>
    </w:p>
    <w:p w14:paraId="0AF8065D" w14:textId="77777777" w:rsidR="006A4AB8" w:rsidRDefault="006A4AB8" w:rsidP="006A4AB8">
      <w:pPr>
        <w:pStyle w:val="Heading5"/>
      </w:pPr>
      <w:r>
        <w:t>Duplicate</w:t>
      </w:r>
    </w:p>
    <w:p w14:paraId="6297D132" w14:textId="77777777" w:rsidR="00870824" w:rsidRPr="00073FD2" w:rsidRDefault="00870824" w:rsidP="0030223E">
      <w:pPr>
        <w:pStyle w:val="Excluded"/>
        <w:rPr>
          <w:noProof/>
        </w:rPr>
      </w:pPr>
      <w:r w:rsidRPr="00073FD2">
        <w:rPr>
          <w:noProof/>
        </w:rPr>
        <w:t xml:space="preserve">Adane AA, Shepherd CCJ, Lim FJ et al (2019) The impact of pre-pregnancy body mass index and gestational weight gain on placental abruption risk: a systematic review and meta-analysis. </w:t>
      </w:r>
      <w:r w:rsidRPr="00073FD2">
        <w:rPr>
          <w:i/>
          <w:noProof/>
        </w:rPr>
        <w:t>Arch Gynecol Obstet</w:t>
      </w:r>
      <w:r w:rsidRPr="00073FD2">
        <w:rPr>
          <w:noProof/>
        </w:rPr>
        <w:t xml:space="preserve"> 300(5): 1201-10.</w:t>
      </w:r>
    </w:p>
    <w:p w14:paraId="754151BD" w14:textId="77777777" w:rsidR="00870824" w:rsidRPr="00073FD2" w:rsidRDefault="00870824" w:rsidP="0030223E">
      <w:pPr>
        <w:pStyle w:val="Excluded"/>
        <w:rPr>
          <w:noProof/>
        </w:rPr>
      </w:pPr>
      <w:r w:rsidRPr="00073FD2">
        <w:rPr>
          <w:noProof/>
        </w:rPr>
        <w:t xml:space="preserve">Altazan AD, Redman LM, Burton JH et al (2019) Mood and quality of life changes in pregnancy and postpartum and the effect of a behavioral intervention targeting excess gestational weight gain in women with overweight and obesity: a parallel-arm randomized controlled pilot trial. </w:t>
      </w:r>
      <w:r w:rsidRPr="00073FD2">
        <w:rPr>
          <w:i/>
          <w:noProof/>
        </w:rPr>
        <w:t>BMC Pregnancy Childbirth</w:t>
      </w:r>
      <w:r w:rsidRPr="00073FD2">
        <w:rPr>
          <w:noProof/>
        </w:rPr>
        <w:t xml:space="preserve"> 19(1): 50.</w:t>
      </w:r>
    </w:p>
    <w:p w14:paraId="65E9B30C" w14:textId="77777777" w:rsidR="00870824" w:rsidRPr="00E66348" w:rsidRDefault="00870824" w:rsidP="006A4AB8">
      <w:pPr>
        <w:pStyle w:val="Excluded"/>
        <w:rPr>
          <w:noProof/>
        </w:rPr>
      </w:pPr>
      <w:r w:rsidRPr="00E66348">
        <w:rPr>
          <w:noProof/>
        </w:rPr>
        <w:t xml:space="preserve">Asci O &amp; Rathfisch G (2016) Effect of lifestyle interventions of pregnant women on their dietary habits, lifestyle behaviors, and weight gain: a randomized controlled trial. </w:t>
      </w:r>
      <w:r w:rsidRPr="00E66348">
        <w:rPr>
          <w:i/>
          <w:noProof/>
        </w:rPr>
        <w:t>J Health Popul Nutr</w:t>
      </w:r>
      <w:r w:rsidRPr="00E66348">
        <w:rPr>
          <w:noProof/>
        </w:rPr>
        <w:t xml:space="preserve"> 35: 7.</w:t>
      </w:r>
    </w:p>
    <w:p w14:paraId="5186C912" w14:textId="77777777" w:rsidR="00870824" w:rsidRPr="00E66348" w:rsidRDefault="00870824" w:rsidP="006A4AB8">
      <w:pPr>
        <w:pStyle w:val="Excluded"/>
        <w:rPr>
          <w:noProof/>
        </w:rPr>
      </w:pPr>
      <w:r w:rsidRPr="00E66348">
        <w:rPr>
          <w:noProof/>
        </w:rPr>
        <w:t xml:space="preserve">Barakat R, Cordero Y, Coteron J et al (2012) Exercise during pregnancy improves maternal glucose screen at 24-28 weeks: a randomised controlled trial. </w:t>
      </w:r>
      <w:r w:rsidRPr="00E66348">
        <w:rPr>
          <w:i/>
          <w:noProof/>
        </w:rPr>
        <w:t>Br J Sports Med</w:t>
      </w:r>
      <w:r w:rsidRPr="00E66348">
        <w:rPr>
          <w:noProof/>
        </w:rPr>
        <w:t xml:space="preserve"> 46(9): 656-61.</w:t>
      </w:r>
    </w:p>
    <w:p w14:paraId="3ADC9F17" w14:textId="77777777" w:rsidR="00870824" w:rsidRPr="00073FD2" w:rsidRDefault="00870824" w:rsidP="0030223E">
      <w:pPr>
        <w:pStyle w:val="Excluded"/>
        <w:rPr>
          <w:noProof/>
        </w:rPr>
      </w:pPr>
      <w:r w:rsidRPr="00073FD2">
        <w:rPr>
          <w:noProof/>
        </w:rPr>
        <w:t xml:space="preserve">Barakat R, Refoyo I, Coteron J et al (2019) Exercise during pregnancy has a preventative effect on excessive maternal weight gain and gestational diabetes. A randomized controlled trial. </w:t>
      </w:r>
      <w:r w:rsidRPr="00073FD2">
        <w:rPr>
          <w:i/>
          <w:noProof/>
        </w:rPr>
        <w:t>Braz J Phys Ther</w:t>
      </w:r>
      <w:r w:rsidRPr="00073FD2">
        <w:rPr>
          <w:noProof/>
        </w:rPr>
        <w:t xml:space="preserve"> 23(2): 148-55.</w:t>
      </w:r>
    </w:p>
    <w:p w14:paraId="3CD0103E" w14:textId="77777777" w:rsidR="00870824" w:rsidRPr="00E66348" w:rsidRDefault="00870824" w:rsidP="006A4AB8">
      <w:pPr>
        <w:pStyle w:val="Excluded"/>
        <w:rPr>
          <w:noProof/>
        </w:rPr>
      </w:pPr>
      <w:r w:rsidRPr="00E66348">
        <w:rPr>
          <w:noProof/>
        </w:rPr>
        <w:t xml:space="preserve">Bennett CJ, Walker RE, Blumfield ML et al (2018) Interventions designed to reduce excessive gestational weight gain can reduce the incidence of gestational diabetes mellitus: A systematic review and meta-analysis of randomised controlled trials. </w:t>
      </w:r>
      <w:r w:rsidRPr="00E66348">
        <w:rPr>
          <w:i/>
          <w:noProof/>
        </w:rPr>
        <w:t>Diabetes Res Clin Pract</w:t>
      </w:r>
      <w:r w:rsidRPr="00E66348">
        <w:rPr>
          <w:noProof/>
        </w:rPr>
        <w:t xml:space="preserve"> 141: 69-79.</w:t>
      </w:r>
    </w:p>
    <w:p w14:paraId="150C0107" w14:textId="77777777" w:rsidR="00870824" w:rsidRPr="00E66348" w:rsidRDefault="00870824" w:rsidP="006A4AB8">
      <w:pPr>
        <w:pStyle w:val="Excluded"/>
        <w:rPr>
          <w:noProof/>
        </w:rPr>
      </w:pPr>
      <w:r w:rsidRPr="00E66348">
        <w:rPr>
          <w:noProof/>
        </w:rPr>
        <w:t xml:space="preserve">Bogaerts AF, Devlieger R, Nuyts E et al (2013) Effects of lifestyle intervention in obese pregnant women on gestational weight gain and mental health: a randomized controlled trial. </w:t>
      </w:r>
      <w:r w:rsidRPr="00E66348">
        <w:rPr>
          <w:i/>
          <w:noProof/>
        </w:rPr>
        <w:t>Int J Obes (Lond)</w:t>
      </w:r>
      <w:r w:rsidRPr="00E66348">
        <w:rPr>
          <w:noProof/>
        </w:rPr>
        <w:t xml:space="preserve"> 37(6): 814-21.</w:t>
      </w:r>
    </w:p>
    <w:p w14:paraId="08902F9B" w14:textId="77777777" w:rsidR="00870824" w:rsidRPr="00E66348" w:rsidRDefault="00870824" w:rsidP="006A4AB8">
      <w:pPr>
        <w:pStyle w:val="Excluded"/>
        <w:rPr>
          <w:noProof/>
        </w:rPr>
      </w:pPr>
      <w:r w:rsidRPr="00E66348">
        <w:rPr>
          <w:noProof/>
        </w:rPr>
        <w:t xml:space="preserve">Bookari K, Yeatman H, Williamson M (2016) Australian pregnant women's awareness of gestational weight gain and dietary guidelines: opportunity for action. </w:t>
      </w:r>
      <w:r w:rsidRPr="00E66348">
        <w:rPr>
          <w:i/>
          <w:noProof/>
        </w:rPr>
        <w:t>J Pregnancy</w:t>
      </w:r>
      <w:r w:rsidRPr="00E66348">
        <w:rPr>
          <w:noProof/>
        </w:rPr>
        <w:t xml:space="preserve"> 2016: 8162645.</w:t>
      </w:r>
    </w:p>
    <w:p w14:paraId="1E7EFA6B" w14:textId="77777777" w:rsidR="00870824" w:rsidRPr="00073FD2" w:rsidRDefault="00870824" w:rsidP="0030223E">
      <w:pPr>
        <w:pStyle w:val="Excluded"/>
        <w:rPr>
          <w:noProof/>
        </w:rPr>
      </w:pPr>
      <w:r w:rsidRPr="00073FD2">
        <w:rPr>
          <w:noProof/>
        </w:rPr>
        <w:t xml:space="preserve">Brik M, Fernandez-Buhigas I, Martin-Arias A et al (2019) Does exercise during pregnancy impact on maternal weight gain and fetal cardiac function? A randomized controlled trial. </w:t>
      </w:r>
      <w:r w:rsidRPr="00073FD2">
        <w:rPr>
          <w:i/>
          <w:noProof/>
        </w:rPr>
        <w:t>Ultrasound Obstet Gynecol</w:t>
      </w:r>
      <w:r w:rsidRPr="00073FD2">
        <w:rPr>
          <w:noProof/>
        </w:rPr>
        <w:t xml:space="preserve"> 53(5): 583-89.</w:t>
      </w:r>
    </w:p>
    <w:p w14:paraId="08599BB0" w14:textId="77777777" w:rsidR="00870824" w:rsidRPr="00E66348" w:rsidRDefault="00870824" w:rsidP="006A4AB8">
      <w:pPr>
        <w:pStyle w:val="Excluded"/>
        <w:rPr>
          <w:noProof/>
        </w:rPr>
      </w:pPr>
      <w:r w:rsidRPr="00E66348">
        <w:rPr>
          <w:noProof/>
        </w:rPr>
        <w:t xml:space="preserve">Broekhuizen K, Simmons D, Devlieger R et al (2018) Cost-effectiveness of healthy eating and/or physical activity promotion in pregnant women at increased risk of gestational diabetes mellitus: economic evaluation alongside the DALI study, a European multicenter randomized controlled trial. </w:t>
      </w:r>
      <w:r w:rsidRPr="00E66348">
        <w:rPr>
          <w:i/>
          <w:noProof/>
        </w:rPr>
        <w:t>Int J Behav Nutr Phys Act</w:t>
      </w:r>
      <w:r w:rsidRPr="00E66348">
        <w:rPr>
          <w:noProof/>
        </w:rPr>
        <w:t xml:space="preserve"> 15(1): 23.</w:t>
      </w:r>
    </w:p>
    <w:p w14:paraId="70B666FB" w14:textId="77777777" w:rsidR="00870824" w:rsidRPr="00073FD2" w:rsidRDefault="00870824" w:rsidP="0030223E">
      <w:pPr>
        <w:pStyle w:val="Excluded"/>
        <w:rPr>
          <w:noProof/>
        </w:rPr>
      </w:pPr>
      <w:r w:rsidRPr="00073FD2">
        <w:rPr>
          <w:noProof/>
        </w:rPr>
        <w:t xml:space="preserve">Craemer KA, Sampene E, Safdar N et al (2019) Nutrition and Exercise Strategies to Prevent Excessive Pregnancy Weight Gain: A Meta-analysis. </w:t>
      </w:r>
      <w:r w:rsidRPr="00073FD2">
        <w:rPr>
          <w:i/>
          <w:noProof/>
        </w:rPr>
        <w:t>AJP Rep</w:t>
      </w:r>
      <w:r w:rsidRPr="00073FD2">
        <w:rPr>
          <w:noProof/>
        </w:rPr>
        <w:t xml:space="preserve"> 9(1): e92-e120.</w:t>
      </w:r>
    </w:p>
    <w:p w14:paraId="2099A64B" w14:textId="77777777" w:rsidR="00870824" w:rsidRPr="00E66348" w:rsidRDefault="00870824" w:rsidP="006A4AB8">
      <w:pPr>
        <w:pStyle w:val="Excluded"/>
        <w:rPr>
          <w:noProof/>
        </w:rPr>
      </w:pPr>
      <w:r w:rsidRPr="00E66348">
        <w:rPr>
          <w:noProof/>
        </w:rPr>
        <w:t xml:space="preserve">da Silva SG, Ricardo LI, Evenson KR et al (2017) Leisure-time physical activity in pregnancy and maternal-child health: a systematic review and meta-analysis of randomized controlled trials and cohort studies. </w:t>
      </w:r>
      <w:r w:rsidRPr="00E66348">
        <w:rPr>
          <w:i/>
          <w:noProof/>
        </w:rPr>
        <w:t>Sports Med</w:t>
      </w:r>
      <w:r w:rsidRPr="00E66348">
        <w:rPr>
          <w:noProof/>
        </w:rPr>
        <w:t xml:space="preserve"> 47(2): 295-317.</w:t>
      </w:r>
    </w:p>
    <w:p w14:paraId="418D4F82" w14:textId="77777777" w:rsidR="00870824" w:rsidRPr="00073FD2" w:rsidRDefault="00870824" w:rsidP="0030223E">
      <w:pPr>
        <w:pStyle w:val="Excluded"/>
        <w:rPr>
          <w:noProof/>
        </w:rPr>
      </w:pPr>
      <w:r w:rsidRPr="00073FD2">
        <w:rPr>
          <w:noProof/>
        </w:rPr>
        <w:t xml:space="preserve">Daley A, Jolly K, Jebb SA et al (2019) Effectiveness of a behavioural intervention involving regular weighing and feedback by community midwives within routine antenatal care to prevent excessive gestational weight gain: POPS2 randomised controlled trial. </w:t>
      </w:r>
      <w:r w:rsidRPr="00073FD2">
        <w:rPr>
          <w:i/>
          <w:noProof/>
        </w:rPr>
        <w:t>BMJ Open</w:t>
      </w:r>
      <w:r w:rsidRPr="00073FD2">
        <w:rPr>
          <w:noProof/>
        </w:rPr>
        <w:t xml:space="preserve"> 9(9): e030174.</w:t>
      </w:r>
    </w:p>
    <w:p w14:paraId="652FF3E8" w14:textId="77777777" w:rsidR="00870824" w:rsidRPr="00073FD2" w:rsidRDefault="00870824" w:rsidP="0030223E">
      <w:pPr>
        <w:pStyle w:val="Excluded"/>
        <w:rPr>
          <w:noProof/>
        </w:rPr>
      </w:pPr>
      <w:r w:rsidRPr="00073FD2">
        <w:rPr>
          <w:noProof/>
        </w:rPr>
        <w:t xml:space="preserve">Dodd JM, Deussen AR, Louise J (2019) A Randomised Trial to Optimise Gestational Weight Gain and Improve Maternal and Infant Health Outcomes through Antenatal Dietary, Lifestyle and Exercise Advice: The OPTIMISE Randomised Trial. </w:t>
      </w:r>
      <w:r w:rsidRPr="00073FD2">
        <w:rPr>
          <w:i/>
          <w:noProof/>
        </w:rPr>
        <w:t>Nutrients</w:t>
      </w:r>
      <w:r w:rsidRPr="00073FD2">
        <w:rPr>
          <w:noProof/>
        </w:rPr>
        <w:t xml:space="preserve"> 11(12).</w:t>
      </w:r>
    </w:p>
    <w:p w14:paraId="7BAD08A2" w14:textId="77777777" w:rsidR="00870824" w:rsidRPr="00E66348" w:rsidRDefault="00870824" w:rsidP="006A4AB8">
      <w:pPr>
        <w:pStyle w:val="Excluded"/>
        <w:rPr>
          <w:noProof/>
        </w:rPr>
      </w:pPr>
      <w:r w:rsidRPr="00E66348">
        <w:rPr>
          <w:noProof/>
        </w:rPr>
        <w:t xml:space="preserve">Flynn AC, Dalrymple K, Barr S et al (2016) Dietary interventions in overweight and obese pregnant women: a systematic review of the content, delivery, and outcomes of randomized controlled trials. </w:t>
      </w:r>
      <w:r w:rsidRPr="00E66348">
        <w:rPr>
          <w:i/>
          <w:noProof/>
        </w:rPr>
        <w:t>Nutr Rev</w:t>
      </w:r>
      <w:r w:rsidRPr="00E66348">
        <w:rPr>
          <w:noProof/>
        </w:rPr>
        <w:t xml:space="preserve"> 74(5): 312-28.</w:t>
      </w:r>
    </w:p>
    <w:p w14:paraId="38312AA2" w14:textId="77777777" w:rsidR="00870824" w:rsidRPr="00E66348" w:rsidRDefault="00870824" w:rsidP="006A4AB8">
      <w:pPr>
        <w:pStyle w:val="Excluded"/>
        <w:rPr>
          <w:noProof/>
        </w:rPr>
      </w:pPr>
      <w:r w:rsidRPr="00E66348">
        <w:rPr>
          <w:noProof/>
        </w:rPr>
        <w:t xml:space="preserve">Gallagher D, Rosenn B, Toro-Ramos T et al (2018) Greater neonatal fat-free mass and similar fat mass following a randomized trial to control excess gestational weight gain. </w:t>
      </w:r>
      <w:r w:rsidRPr="00E66348">
        <w:rPr>
          <w:i/>
          <w:noProof/>
        </w:rPr>
        <w:t>Obesity (Silver Spring)</w:t>
      </w:r>
      <w:r w:rsidRPr="00E66348">
        <w:rPr>
          <w:noProof/>
        </w:rPr>
        <w:t xml:space="preserve"> 26(3): 578-87.</w:t>
      </w:r>
    </w:p>
    <w:p w14:paraId="513D6563" w14:textId="77777777" w:rsidR="00870824" w:rsidRPr="00E66348" w:rsidRDefault="00870824" w:rsidP="006A4AB8">
      <w:pPr>
        <w:pStyle w:val="Excluded"/>
        <w:rPr>
          <w:noProof/>
        </w:rPr>
      </w:pPr>
      <w:r w:rsidRPr="00E66348">
        <w:rPr>
          <w:noProof/>
        </w:rPr>
        <w:t xml:space="preserve">Goldstein RF, Abell SK, Ranasinha S et al (2018) Gestational weight gain across continents and ethnicity: systematic review and meta-analysis of maternal and infant outcomes in more than one million women. </w:t>
      </w:r>
      <w:r w:rsidRPr="00E66348">
        <w:rPr>
          <w:i/>
          <w:noProof/>
        </w:rPr>
        <w:t>BMC Med</w:t>
      </w:r>
      <w:r w:rsidRPr="00E66348">
        <w:rPr>
          <w:noProof/>
        </w:rPr>
        <w:t xml:space="preserve"> 16(1): 153.</w:t>
      </w:r>
    </w:p>
    <w:p w14:paraId="3B676D51" w14:textId="77777777" w:rsidR="00870824" w:rsidRPr="00E66348" w:rsidRDefault="00870824" w:rsidP="006A4AB8">
      <w:pPr>
        <w:pStyle w:val="Excluded"/>
        <w:rPr>
          <w:noProof/>
        </w:rPr>
      </w:pPr>
      <w:r w:rsidRPr="00E66348">
        <w:rPr>
          <w:noProof/>
        </w:rPr>
        <w:t xml:space="preserve">Haby K, Berg M, Gyllensten H et al (2018) Mighty Mums - a lifestyle intervention at primary care level reduces gestational weight gain in women with obesity. </w:t>
      </w:r>
      <w:r w:rsidRPr="00E66348">
        <w:rPr>
          <w:i/>
          <w:noProof/>
        </w:rPr>
        <w:t>BMC Obes</w:t>
      </w:r>
      <w:r w:rsidRPr="00E66348">
        <w:rPr>
          <w:noProof/>
        </w:rPr>
        <w:t xml:space="preserve"> 5: 16.</w:t>
      </w:r>
    </w:p>
    <w:p w14:paraId="09D99AEA" w14:textId="77777777" w:rsidR="00870824" w:rsidRPr="00E66348" w:rsidRDefault="00870824" w:rsidP="006A4AB8">
      <w:pPr>
        <w:pStyle w:val="Excluded"/>
        <w:rPr>
          <w:noProof/>
        </w:rPr>
      </w:pPr>
      <w:r w:rsidRPr="00E66348">
        <w:rPr>
          <w:noProof/>
        </w:rPr>
        <w:t xml:space="preserve">Harrison CL, Lombard CB, Strauss BJ et al (2013) Optimizing healthy gestational weight gain in women at high risk of gestational diabetes: a randomized controlled trial. </w:t>
      </w:r>
      <w:r w:rsidRPr="00E66348">
        <w:rPr>
          <w:i/>
          <w:noProof/>
        </w:rPr>
        <w:t>Obesity (Silver Spring)</w:t>
      </w:r>
      <w:r w:rsidRPr="00E66348">
        <w:rPr>
          <w:noProof/>
        </w:rPr>
        <w:t xml:space="preserve"> 21(5): 904-9.</w:t>
      </w:r>
    </w:p>
    <w:p w14:paraId="7C18B85A" w14:textId="77777777" w:rsidR="00870824" w:rsidRPr="00E66348" w:rsidRDefault="00870824" w:rsidP="006A4AB8">
      <w:pPr>
        <w:pStyle w:val="Excluded"/>
        <w:rPr>
          <w:noProof/>
        </w:rPr>
      </w:pPr>
      <w:r w:rsidRPr="00E66348">
        <w:rPr>
          <w:noProof/>
        </w:rPr>
        <w:t xml:space="preserve">Hawkins M, Hosker M, Marcus BH et al (2015) A pregnancy lifestyle intervention to prevent gestational diabetes risk factors in overweight Hispanic women: a feasibility randomized controlled trial. </w:t>
      </w:r>
      <w:r w:rsidRPr="00E66348">
        <w:rPr>
          <w:i/>
          <w:noProof/>
        </w:rPr>
        <w:t>Diabet Med</w:t>
      </w:r>
      <w:r w:rsidRPr="00E66348">
        <w:rPr>
          <w:noProof/>
        </w:rPr>
        <w:t xml:space="preserve"> 32(1): 108-15.</w:t>
      </w:r>
    </w:p>
    <w:p w14:paraId="5B65617C" w14:textId="77777777" w:rsidR="00870824" w:rsidRPr="00E66348" w:rsidRDefault="00870824" w:rsidP="006A4AB8">
      <w:pPr>
        <w:pStyle w:val="Excluded"/>
        <w:rPr>
          <w:noProof/>
        </w:rPr>
      </w:pPr>
      <w:r w:rsidRPr="00E66348">
        <w:rPr>
          <w:noProof/>
        </w:rPr>
        <w:t xml:space="preserve">Herring SJ (2017) Do mHealth interventions prevent excessive gestational weight gain? </w:t>
      </w:r>
      <w:r w:rsidRPr="00E66348">
        <w:rPr>
          <w:i/>
          <w:noProof/>
        </w:rPr>
        <w:t>BJOG</w:t>
      </w:r>
      <w:r w:rsidRPr="00E66348">
        <w:rPr>
          <w:noProof/>
        </w:rPr>
        <w:t xml:space="preserve"> 124(11): 1728.</w:t>
      </w:r>
    </w:p>
    <w:p w14:paraId="5B59B793" w14:textId="77777777" w:rsidR="00870824" w:rsidRPr="00E66348" w:rsidRDefault="00870824" w:rsidP="006A4AB8">
      <w:pPr>
        <w:pStyle w:val="Excluded"/>
        <w:rPr>
          <w:noProof/>
        </w:rPr>
      </w:pPr>
      <w:r w:rsidRPr="00E66348">
        <w:rPr>
          <w:noProof/>
        </w:rPr>
        <w:t xml:space="preserve">Herring SJ, Cruice JF, Bennett GG et al (2016) Preventing excessive gestational weight gain among African American women: A randomized clinical trial. </w:t>
      </w:r>
      <w:r w:rsidRPr="00E66348">
        <w:rPr>
          <w:i/>
          <w:noProof/>
        </w:rPr>
        <w:t>Obesity (Silver Spring)</w:t>
      </w:r>
      <w:r w:rsidRPr="00E66348">
        <w:rPr>
          <w:noProof/>
        </w:rPr>
        <w:t xml:space="preserve"> 24(1): 30-6.</w:t>
      </w:r>
    </w:p>
    <w:p w14:paraId="1BE460F7" w14:textId="77777777" w:rsidR="00870824" w:rsidRPr="00073FD2" w:rsidRDefault="00870824" w:rsidP="0030223E">
      <w:pPr>
        <w:pStyle w:val="Excluded"/>
        <w:rPr>
          <w:noProof/>
        </w:rPr>
      </w:pPr>
      <w:r w:rsidRPr="00073FD2">
        <w:rPr>
          <w:noProof/>
        </w:rPr>
        <w:t xml:space="preserve">Hill B, Hayden M, McPhie S et al (2019) Preconception and antenatal knowledge and beliefs about gestational weight gain. </w:t>
      </w:r>
      <w:r w:rsidRPr="00073FD2">
        <w:rPr>
          <w:i/>
          <w:noProof/>
        </w:rPr>
        <w:t>Aust N Z J Obstet Gynaecol</w:t>
      </w:r>
      <w:r w:rsidRPr="00073FD2">
        <w:rPr>
          <w:noProof/>
        </w:rPr>
        <w:t xml:space="preserve"> 59(5): 634-40.</w:t>
      </w:r>
    </w:p>
    <w:p w14:paraId="2368A00D" w14:textId="77777777" w:rsidR="00870824" w:rsidRPr="00E66348" w:rsidRDefault="00870824" w:rsidP="006A4AB8">
      <w:pPr>
        <w:pStyle w:val="Excluded"/>
        <w:rPr>
          <w:noProof/>
        </w:rPr>
      </w:pPr>
      <w:r w:rsidRPr="00E66348">
        <w:rPr>
          <w:noProof/>
        </w:rPr>
        <w:t xml:space="preserve">Horan MK, McGowan CA, Gibney ER et al (2014) Maternal diet and weight at 3 months postpartum following a pregnancy intervention with a low glycaemic index diet: results from the ROLO randomised control trial. </w:t>
      </w:r>
      <w:r w:rsidRPr="00E66348">
        <w:rPr>
          <w:i/>
          <w:noProof/>
        </w:rPr>
        <w:t>Nutrients</w:t>
      </w:r>
      <w:r w:rsidRPr="00E66348">
        <w:rPr>
          <w:noProof/>
        </w:rPr>
        <w:t xml:space="preserve"> 6(7): 2946-55.</w:t>
      </w:r>
    </w:p>
    <w:p w14:paraId="7FD0CEA9" w14:textId="77777777" w:rsidR="00870824" w:rsidRPr="00E66348" w:rsidRDefault="00870824" w:rsidP="006A4AB8">
      <w:pPr>
        <w:pStyle w:val="Excluded"/>
        <w:rPr>
          <w:noProof/>
        </w:rPr>
      </w:pPr>
      <w:r w:rsidRPr="00E66348">
        <w:rPr>
          <w:noProof/>
        </w:rPr>
        <w:t xml:space="preserve">Hui A, Back L, Ludwig S et al (2012) Lifestyle intervention on diet and exercise reduced excessive gestational weight gain in pregnant women under a randomised controlled trial. </w:t>
      </w:r>
      <w:r w:rsidRPr="00E66348">
        <w:rPr>
          <w:i/>
          <w:noProof/>
        </w:rPr>
        <w:t>BJOG</w:t>
      </w:r>
      <w:r w:rsidRPr="00E66348">
        <w:rPr>
          <w:noProof/>
        </w:rPr>
        <w:t xml:space="preserve"> 119(1): 70-7.</w:t>
      </w:r>
    </w:p>
    <w:p w14:paraId="08953597" w14:textId="77777777" w:rsidR="00870824" w:rsidRPr="00E66348" w:rsidRDefault="00870824" w:rsidP="006A4AB8">
      <w:pPr>
        <w:pStyle w:val="Excluded"/>
        <w:rPr>
          <w:noProof/>
        </w:rPr>
      </w:pPr>
      <w:r w:rsidRPr="00E66348">
        <w:rPr>
          <w:noProof/>
        </w:rPr>
        <w:t xml:space="preserve">Hui AL, Back L, Ludwig S et al (2014) Effects of lifestyle intervention on dietary intake, physical activity level, and gestational weight gain in pregnant women with different pre-pregnancy Body Mass Index in a randomized control trial. </w:t>
      </w:r>
      <w:r w:rsidRPr="00E66348">
        <w:rPr>
          <w:i/>
          <w:noProof/>
        </w:rPr>
        <w:t>BMC Pregnancy Childbirth</w:t>
      </w:r>
      <w:r w:rsidRPr="00E66348">
        <w:rPr>
          <w:noProof/>
        </w:rPr>
        <w:t xml:space="preserve"> 14: 331.</w:t>
      </w:r>
    </w:p>
    <w:p w14:paraId="5F358FA3" w14:textId="77777777" w:rsidR="00870824" w:rsidRPr="00E66348" w:rsidRDefault="00870824" w:rsidP="006A4AB8">
      <w:pPr>
        <w:pStyle w:val="Excluded"/>
        <w:rPr>
          <w:noProof/>
        </w:rPr>
      </w:pPr>
      <w:r w:rsidRPr="00E66348">
        <w:rPr>
          <w:noProof/>
        </w:rPr>
        <w:t xml:space="preserve">Huvinen E, Koivusalo SB, Meinila J et al (2018) Effects of a Lifestyle Intervention During Pregnancy and First Postpartum Year: Findings From the RADIEL Study. </w:t>
      </w:r>
      <w:r w:rsidRPr="00E66348">
        <w:rPr>
          <w:i/>
          <w:noProof/>
        </w:rPr>
        <w:t>J Clin Endocrinol Metab</w:t>
      </w:r>
      <w:r w:rsidRPr="00E66348">
        <w:rPr>
          <w:noProof/>
        </w:rPr>
        <w:t xml:space="preserve"> 103(4): 1669-77.</w:t>
      </w:r>
    </w:p>
    <w:p w14:paraId="24D43962" w14:textId="77777777" w:rsidR="00870824" w:rsidRPr="00E66348" w:rsidRDefault="00870824" w:rsidP="006A4AB8">
      <w:pPr>
        <w:pStyle w:val="Excluded"/>
        <w:rPr>
          <w:noProof/>
        </w:rPr>
      </w:pPr>
      <w:r w:rsidRPr="00E66348">
        <w:rPr>
          <w:noProof/>
        </w:rPr>
        <w:t xml:space="preserve">International Weight Management in Pregnancy Collaborative G (2017) Effect of diet and physical activity based interventions in pregnancy on gestational weight gain and pregnancy outcomes: meta-analysis of individual participant data from randomised trials. </w:t>
      </w:r>
      <w:r w:rsidRPr="00E66348">
        <w:rPr>
          <w:i/>
          <w:noProof/>
        </w:rPr>
        <w:t>BMJ</w:t>
      </w:r>
      <w:r w:rsidRPr="00E66348">
        <w:rPr>
          <w:noProof/>
        </w:rPr>
        <w:t xml:space="preserve"> 358: j3119.</w:t>
      </w:r>
    </w:p>
    <w:p w14:paraId="7CAA1DEB" w14:textId="77777777" w:rsidR="00870824" w:rsidRPr="00E66348" w:rsidRDefault="00870824" w:rsidP="006A4AB8">
      <w:pPr>
        <w:pStyle w:val="Excluded"/>
        <w:rPr>
          <w:noProof/>
        </w:rPr>
      </w:pPr>
      <w:r w:rsidRPr="00E66348">
        <w:rPr>
          <w:noProof/>
        </w:rPr>
        <w:t xml:space="preserve">Jackson RA, Stotland NE, Caughey AB et al (2011) Improving diet and exercise in pregnancy with Video Doctor counseling: a randomized trial. </w:t>
      </w:r>
      <w:r w:rsidRPr="00E66348">
        <w:rPr>
          <w:i/>
          <w:noProof/>
        </w:rPr>
        <w:t>Patient Educ Couns</w:t>
      </w:r>
      <w:r w:rsidRPr="00E66348">
        <w:rPr>
          <w:noProof/>
        </w:rPr>
        <w:t xml:space="preserve"> 83(2): 203-9.</w:t>
      </w:r>
    </w:p>
    <w:p w14:paraId="254ABEDA" w14:textId="77777777" w:rsidR="00870824" w:rsidRPr="00E66348" w:rsidRDefault="00870824" w:rsidP="006A4AB8">
      <w:pPr>
        <w:pStyle w:val="Excluded"/>
        <w:rPr>
          <w:noProof/>
        </w:rPr>
      </w:pPr>
      <w:r w:rsidRPr="00E66348">
        <w:rPr>
          <w:noProof/>
        </w:rPr>
        <w:t xml:space="preserve">Jorge C, Santos-Rocha R, Bento T (2015) Can group exercise programs improve health outcomes in pregnant women? A systematic review. </w:t>
      </w:r>
      <w:r w:rsidRPr="00E66348">
        <w:rPr>
          <w:i/>
          <w:noProof/>
        </w:rPr>
        <w:t>Curr Women’s Health Rev</w:t>
      </w:r>
      <w:r w:rsidRPr="00E66348">
        <w:rPr>
          <w:noProof/>
        </w:rPr>
        <w:t xml:space="preserve"> 11: 75-85.</w:t>
      </w:r>
    </w:p>
    <w:p w14:paraId="3F887C0D" w14:textId="77777777" w:rsidR="00870824" w:rsidRPr="00E66348" w:rsidRDefault="00870824" w:rsidP="006A4AB8">
      <w:pPr>
        <w:pStyle w:val="Excluded"/>
        <w:rPr>
          <w:noProof/>
        </w:rPr>
      </w:pPr>
      <w:r w:rsidRPr="00E66348">
        <w:rPr>
          <w:noProof/>
        </w:rPr>
        <w:t xml:space="preserve">Kinnunen TI, Raitanen J, Aittasalo M et al (2012) Preventing excessive gestational weight gain--a secondary analysis of a cluster-randomised controlled trial. </w:t>
      </w:r>
      <w:r w:rsidRPr="00E66348">
        <w:rPr>
          <w:i/>
          <w:noProof/>
        </w:rPr>
        <w:t>Eur J Clin Nutr</w:t>
      </w:r>
      <w:r w:rsidRPr="00E66348">
        <w:rPr>
          <w:noProof/>
        </w:rPr>
        <w:t xml:space="preserve"> 66(12): 1344-50.</w:t>
      </w:r>
    </w:p>
    <w:p w14:paraId="720BC3CE" w14:textId="77777777" w:rsidR="00870824" w:rsidRPr="00E66348" w:rsidRDefault="00870824" w:rsidP="006A4AB8">
      <w:pPr>
        <w:pStyle w:val="Excluded"/>
        <w:rPr>
          <w:noProof/>
        </w:rPr>
      </w:pPr>
      <w:r w:rsidRPr="00E66348">
        <w:rPr>
          <w:noProof/>
        </w:rPr>
        <w:t xml:space="preserve">Koivusalo SB, Rono K, Klemetti MM et al (2016) Gestational diabetes mellitus can be prevented by lifestyle intervention: the finnish gestational diabetes prevention study (RADIEL): A Randomized Controlled Trial. </w:t>
      </w:r>
      <w:r w:rsidRPr="00E66348">
        <w:rPr>
          <w:i/>
          <w:noProof/>
        </w:rPr>
        <w:t>Diabetes Care</w:t>
      </w:r>
      <w:r w:rsidRPr="00E66348">
        <w:rPr>
          <w:noProof/>
        </w:rPr>
        <w:t xml:space="preserve"> 39(1): 24-30.</w:t>
      </w:r>
    </w:p>
    <w:p w14:paraId="4863A1CF" w14:textId="77777777" w:rsidR="00870824" w:rsidRPr="00073FD2" w:rsidRDefault="00870824" w:rsidP="0030223E">
      <w:pPr>
        <w:pStyle w:val="Excluded"/>
        <w:rPr>
          <w:noProof/>
        </w:rPr>
      </w:pPr>
      <w:r w:rsidRPr="00073FD2">
        <w:rPr>
          <w:noProof/>
        </w:rPr>
        <w:t xml:space="preserve">Kunath J, Gunther J, Rauh K et al (2019) Effects of a lifestyle intervention during pregnancy to prevent excessive gestational weight gain in routine care - the cluster-randomised GeliS trial. </w:t>
      </w:r>
      <w:r w:rsidRPr="00073FD2">
        <w:rPr>
          <w:i/>
          <w:noProof/>
        </w:rPr>
        <w:t>BMC Med</w:t>
      </w:r>
      <w:r w:rsidRPr="00073FD2">
        <w:rPr>
          <w:noProof/>
        </w:rPr>
        <w:t xml:space="preserve"> 17(1): 5.</w:t>
      </w:r>
    </w:p>
    <w:p w14:paraId="3143524C" w14:textId="77777777" w:rsidR="00870824" w:rsidRPr="00E66348" w:rsidRDefault="00870824" w:rsidP="006A4AB8">
      <w:pPr>
        <w:pStyle w:val="Excluded"/>
        <w:rPr>
          <w:noProof/>
        </w:rPr>
      </w:pPr>
      <w:r w:rsidRPr="00E66348">
        <w:rPr>
          <w:noProof/>
        </w:rPr>
        <w:t xml:space="preserve">Luoto R, Kinnunen TI, Aittasalo M et al (2011) Primary prevention of gestational diabetes mellitus and large-for-gestational-age newborns by lifestyle counseling: a cluster-randomized controlled trial. </w:t>
      </w:r>
      <w:r w:rsidRPr="00E66348">
        <w:rPr>
          <w:i/>
          <w:noProof/>
        </w:rPr>
        <w:t>PLoS Med</w:t>
      </w:r>
      <w:r w:rsidRPr="00E66348">
        <w:rPr>
          <w:noProof/>
        </w:rPr>
        <w:t xml:space="preserve"> 8(5): e1001036.</w:t>
      </w:r>
    </w:p>
    <w:p w14:paraId="7EB90E1D" w14:textId="77777777" w:rsidR="00870824" w:rsidRPr="00E66348" w:rsidRDefault="00870824" w:rsidP="006A4AB8">
      <w:pPr>
        <w:pStyle w:val="Excluded"/>
        <w:rPr>
          <w:noProof/>
        </w:rPr>
      </w:pPr>
      <w:r w:rsidRPr="00E66348">
        <w:rPr>
          <w:noProof/>
        </w:rPr>
        <w:t xml:space="preserve">Muktabhant B, Lawrie TA, Lumbiganon P et al (2015) Diet or exercise, or both, for preventing excessive weight gain in pregnancy. </w:t>
      </w:r>
      <w:r w:rsidRPr="00E66348">
        <w:rPr>
          <w:i/>
          <w:noProof/>
        </w:rPr>
        <w:t>Cochrane Database Syst Rev</w:t>
      </w:r>
      <w:r w:rsidRPr="00E66348">
        <w:rPr>
          <w:noProof/>
        </w:rPr>
        <w:t>(6): CD007145.</w:t>
      </w:r>
    </w:p>
    <w:p w14:paraId="1C5F6CF1" w14:textId="77777777" w:rsidR="00870824" w:rsidRPr="00073FD2" w:rsidRDefault="00870824" w:rsidP="0030223E">
      <w:pPr>
        <w:pStyle w:val="Excluded"/>
        <w:rPr>
          <w:noProof/>
        </w:rPr>
      </w:pPr>
      <w:r w:rsidRPr="00073FD2">
        <w:rPr>
          <w:noProof/>
        </w:rPr>
        <w:t xml:space="preserve">Nagpal TS, Prapavessis H, Campbell CG et al (2020) Sequential Introduction of Exercise First Followed by Nutrition Improves Program Adherence During Pregnancy: a Randomized Controlled Trial. </w:t>
      </w:r>
      <w:r w:rsidRPr="00073FD2">
        <w:rPr>
          <w:i/>
          <w:noProof/>
        </w:rPr>
        <w:t>Int J Behav Med</w:t>
      </w:r>
      <w:r w:rsidRPr="00073FD2">
        <w:rPr>
          <w:noProof/>
        </w:rPr>
        <w:t xml:space="preserve"> 27(1): 108-18.</w:t>
      </w:r>
    </w:p>
    <w:p w14:paraId="13E31D84" w14:textId="77777777" w:rsidR="00870824" w:rsidRPr="00E66348" w:rsidRDefault="00870824" w:rsidP="006A4AB8">
      <w:pPr>
        <w:pStyle w:val="Excluded"/>
        <w:rPr>
          <w:noProof/>
        </w:rPr>
      </w:pPr>
      <w:r w:rsidRPr="00E66348">
        <w:rPr>
          <w:noProof/>
        </w:rPr>
        <w:t xml:space="preserve">Nicodemus NA, Jr. (2018) Prevention of excessive gestational weight gain and postpartum weight retention. </w:t>
      </w:r>
      <w:r w:rsidRPr="00E66348">
        <w:rPr>
          <w:i/>
          <w:noProof/>
        </w:rPr>
        <w:t>Curr Obes Rep</w:t>
      </w:r>
      <w:r w:rsidRPr="00E66348">
        <w:rPr>
          <w:noProof/>
        </w:rPr>
        <w:t xml:space="preserve"> 7(2): 105-11.</w:t>
      </w:r>
    </w:p>
    <w:p w14:paraId="0AEFFAC4" w14:textId="77777777" w:rsidR="00870824" w:rsidRPr="00E66348" w:rsidRDefault="00870824" w:rsidP="006A4AB8">
      <w:pPr>
        <w:pStyle w:val="Excluded"/>
        <w:rPr>
          <w:noProof/>
        </w:rPr>
      </w:pPr>
      <w:r w:rsidRPr="00E66348">
        <w:rPr>
          <w:noProof/>
        </w:rPr>
        <w:t xml:space="preserve">Nobles C, Marcus BH, Stanek EJ, 3rd et al (2018) The effect of an exercise intervention on gestational weight gain: The Behaviors Affecting Baby and You (B.A.B.Y.) Study: A randomized controlled trial. </w:t>
      </w:r>
      <w:r w:rsidRPr="00E66348">
        <w:rPr>
          <w:i/>
          <w:noProof/>
        </w:rPr>
        <w:t>Am J Health Promot</w:t>
      </w:r>
      <w:r w:rsidRPr="00E66348">
        <w:rPr>
          <w:noProof/>
        </w:rPr>
        <w:t xml:space="preserve"> 32(3): 736-44.</w:t>
      </w:r>
    </w:p>
    <w:p w14:paraId="3373F251" w14:textId="77777777" w:rsidR="00870824" w:rsidRPr="00E66348" w:rsidRDefault="00870824" w:rsidP="006A4AB8">
      <w:pPr>
        <w:pStyle w:val="Excluded"/>
        <w:rPr>
          <w:noProof/>
        </w:rPr>
      </w:pPr>
      <w:r w:rsidRPr="00E66348">
        <w:rPr>
          <w:noProof/>
        </w:rPr>
        <w:t xml:space="preserve">O'Brien CM, Grivell RM, Dodd JM (2016) Systematic review of antenatal dietary and lifestyle interventions in women with a normal body mass index. </w:t>
      </w:r>
      <w:r w:rsidRPr="00E66348">
        <w:rPr>
          <w:i/>
          <w:noProof/>
        </w:rPr>
        <w:t>Acta Obstet Gynecol Scand</w:t>
      </w:r>
      <w:r w:rsidRPr="00E66348">
        <w:rPr>
          <w:noProof/>
        </w:rPr>
        <w:t xml:space="preserve"> 95(3): 259-69.</w:t>
      </w:r>
    </w:p>
    <w:p w14:paraId="0223E159" w14:textId="77777777" w:rsidR="00870824" w:rsidRPr="00E66348" w:rsidRDefault="00870824" w:rsidP="006A4AB8">
      <w:pPr>
        <w:pStyle w:val="Excluded"/>
        <w:rPr>
          <w:noProof/>
        </w:rPr>
      </w:pPr>
      <w:r w:rsidRPr="00E66348">
        <w:rPr>
          <w:noProof/>
        </w:rPr>
        <w:t xml:space="preserve">O'Brien OA, McCarthy M, Gibney ER et al (2014) Technology-supported dietary and lifestyle interventions in healthy pregnant women: a systematic review. </w:t>
      </w:r>
      <w:r w:rsidRPr="00E66348">
        <w:rPr>
          <w:i/>
          <w:noProof/>
        </w:rPr>
        <w:t>Eur J Clin Nutr</w:t>
      </w:r>
      <w:r w:rsidRPr="00E66348">
        <w:rPr>
          <w:noProof/>
        </w:rPr>
        <w:t xml:space="preserve"> 68(7): 760-6.</w:t>
      </w:r>
    </w:p>
    <w:p w14:paraId="3588D798" w14:textId="77777777" w:rsidR="00870824" w:rsidRPr="00BA13EF" w:rsidRDefault="00870824" w:rsidP="00870824">
      <w:pPr>
        <w:pStyle w:val="Excluded"/>
      </w:pPr>
      <w:r w:rsidRPr="00BA13EF">
        <w:t xml:space="preserve">Obinna EA, Martins NUN, </w:t>
      </w:r>
      <w:r>
        <w:t>Ugp</w:t>
      </w:r>
      <w:r w:rsidRPr="00BA13EF">
        <w:t xml:space="preserve">chukwu N et al. Effects of aerobic exercise on the gestational </w:t>
      </w:r>
      <w:r>
        <w:t>weight</w:t>
      </w:r>
      <w:r w:rsidRPr="00BA13EF">
        <w:t xml:space="preserve"> gain of healthy pregnant women–a systematic review. Indian J Physiother Occupat Ther. 2019; 13(2): 29-32.</w:t>
      </w:r>
    </w:p>
    <w:p w14:paraId="5DC3A7E7" w14:textId="77777777" w:rsidR="00870824" w:rsidRPr="00073FD2" w:rsidRDefault="00870824" w:rsidP="0030223E">
      <w:pPr>
        <w:pStyle w:val="Excluded"/>
        <w:rPr>
          <w:noProof/>
        </w:rPr>
      </w:pPr>
      <w:r w:rsidRPr="00073FD2">
        <w:rPr>
          <w:noProof/>
        </w:rPr>
        <w:t xml:space="preserve">Okesene-Gafa KAM, Li M, McKinlay CJD et al (2019) Effect of antenatal dietary interventions in maternal obesity on pregnancy weight-gain and birthweight: Healthy Mums and Babies (HUMBA) randomized trial. </w:t>
      </w:r>
      <w:r w:rsidRPr="00073FD2">
        <w:rPr>
          <w:i/>
          <w:noProof/>
        </w:rPr>
        <w:t>Am J Obstet Gynecol</w:t>
      </w:r>
      <w:r w:rsidRPr="00073FD2">
        <w:rPr>
          <w:noProof/>
        </w:rPr>
        <w:t xml:space="preserve"> 221(2): 152 e1-52 e13.</w:t>
      </w:r>
    </w:p>
    <w:p w14:paraId="360D36EA" w14:textId="77777777" w:rsidR="00870824" w:rsidRPr="00073FD2" w:rsidRDefault="00870824" w:rsidP="0030223E">
      <w:pPr>
        <w:pStyle w:val="Excluded"/>
        <w:rPr>
          <w:noProof/>
        </w:rPr>
      </w:pPr>
      <w:r w:rsidRPr="00073FD2">
        <w:rPr>
          <w:noProof/>
        </w:rPr>
        <w:t xml:space="preserve">Pelaez M, Gonzalez-Cerron S, Montejo R et al (2019) Protective Effect of Exercise in Pregnant Women Including Those Who Exceed Weight Gain Recommendations: A Randomized Controlled Trial. </w:t>
      </w:r>
      <w:r w:rsidRPr="00073FD2">
        <w:rPr>
          <w:i/>
          <w:noProof/>
        </w:rPr>
        <w:t>Mayo Clin Proc</w:t>
      </w:r>
      <w:r w:rsidRPr="00073FD2">
        <w:rPr>
          <w:noProof/>
        </w:rPr>
        <w:t xml:space="preserve"> 94(10): 1951-59.</w:t>
      </w:r>
    </w:p>
    <w:p w14:paraId="34007B5C" w14:textId="77777777" w:rsidR="00870824" w:rsidRPr="00E66348" w:rsidRDefault="00870824" w:rsidP="006A4AB8">
      <w:pPr>
        <w:pStyle w:val="Excluded"/>
        <w:rPr>
          <w:noProof/>
        </w:rPr>
      </w:pPr>
      <w:r w:rsidRPr="00E66348">
        <w:rPr>
          <w:noProof/>
        </w:rPr>
        <w:t xml:space="preserve">Petrella E, Malavolti M, Bertarini V et al (2014) Gestational weight gain in overweight and obese women enrolled in a healthy lifestyle and eating habits program. </w:t>
      </w:r>
      <w:r w:rsidRPr="00E66348">
        <w:rPr>
          <w:i/>
          <w:noProof/>
        </w:rPr>
        <w:t>J Matern Fetal Neonatal Med</w:t>
      </w:r>
      <w:r w:rsidRPr="00E66348">
        <w:rPr>
          <w:noProof/>
        </w:rPr>
        <w:t xml:space="preserve"> 27(13): 1348-52.</w:t>
      </w:r>
    </w:p>
    <w:p w14:paraId="118955C9" w14:textId="77777777" w:rsidR="00870824" w:rsidRPr="00E66348" w:rsidRDefault="00870824" w:rsidP="006A4AB8">
      <w:pPr>
        <w:pStyle w:val="Excluded"/>
        <w:rPr>
          <w:noProof/>
        </w:rPr>
      </w:pPr>
      <w:r w:rsidRPr="00E66348">
        <w:rPr>
          <w:noProof/>
        </w:rPr>
        <w:t xml:space="preserve">Poston L (2015) Do physical activity interventions prevent gestational diabetes? </w:t>
      </w:r>
      <w:r w:rsidRPr="00E66348">
        <w:rPr>
          <w:i/>
          <w:noProof/>
        </w:rPr>
        <w:t>BJOG</w:t>
      </w:r>
      <w:r w:rsidRPr="00E66348">
        <w:rPr>
          <w:noProof/>
        </w:rPr>
        <w:t xml:space="preserve"> 122(9): 1175.</w:t>
      </w:r>
    </w:p>
    <w:p w14:paraId="5CACBFEF" w14:textId="77777777" w:rsidR="00870824" w:rsidRPr="00E66348" w:rsidRDefault="00870824" w:rsidP="006A4AB8">
      <w:pPr>
        <w:pStyle w:val="Excluded"/>
        <w:rPr>
          <w:noProof/>
        </w:rPr>
      </w:pPr>
      <w:r w:rsidRPr="00E66348">
        <w:rPr>
          <w:noProof/>
        </w:rPr>
        <w:t xml:space="preserve">Poston L, Bell R, Croker H et al (2015) Effect of a behavioural intervention in obese pregnant women (the UPBEAT study): a multicentre, randomised controlled trial. </w:t>
      </w:r>
      <w:r w:rsidRPr="00E66348">
        <w:rPr>
          <w:i/>
          <w:noProof/>
        </w:rPr>
        <w:t>The Lancet Diabetes &amp; Endocrinology</w:t>
      </w:r>
      <w:r w:rsidRPr="00E66348">
        <w:rPr>
          <w:noProof/>
        </w:rPr>
        <w:t xml:space="preserve"> 3(10): 767-77.</w:t>
      </w:r>
    </w:p>
    <w:p w14:paraId="6A4C0B57" w14:textId="77777777" w:rsidR="00870824" w:rsidRPr="00E66348" w:rsidRDefault="00870824" w:rsidP="006A4AB8">
      <w:pPr>
        <w:pStyle w:val="Excluded"/>
        <w:rPr>
          <w:noProof/>
        </w:rPr>
      </w:pPr>
      <w:r w:rsidRPr="00E66348">
        <w:rPr>
          <w:noProof/>
        </w:rPr>
        <w:t xml:space="preserve">Rauh K, Gabriel E, Kerschbaum E et al (2013) Safety and efficacy of a lifestyle intervention for pregnant women to prevent excessive maternal weight gain: a cluster-randomized controlled trial. </w:t>
      </w:r>
      <w:r w:rsidRPr="00E66348">
        <w:rPr>
          <w:i/>
          <w:noProof/>
        </w:rPr>
        <w:t>BMC Pregnancy Childbirth</w:t>
      </w:r>
      <w:r w:rsidRPr="00E66348">
        <w:rPr>
          <w:noProof/>
        </w:rPr>
        <w:t xml:space="preserve"> 13: 151.</w:t>
      </w:r>
    </w:p>
    <w:p w14:paraId="025BE871" w14:textId="77777777" w:rsidR="00870824" w:rsidRPr="00E66348" w:rsidRDefault="00870824" w:rsidP="006A4AB8">
      <w:pPr>
        <w:pStyle w:val="Excluded"/>
        <w:rPr>
          <w:noProof/>
        </w:rPr>
      </w:pPr>
      <w:r w:rsidRPr="00E66348">
        <w:rPr>
          <w:noProof/>
        </w:rPr>
        <w:t xml:space="preserve">Renault KM, Norgaard K, Nilas L et al (2014) The Treatment of Obese Pregnant Women (TOP) study: a randomized controlled trial of the effect of physical activity intervention assessed by pedometer with or without dietary intervention in obese pregnant women. </w:t>
      </w:r>
      <w:r w:rsidRPr="00E66348">
        <w:rPr>
          <w:i/>
          <w:noProof/>
        </w:rPr>
        <w:t>Am J Obstet Gynecol</w:t>
      </w:r>
      <w:r w:rsidRPr="00E66348">
        <w:rPr>
          <w:noProof/>
        </w:rPr>
        <w:t xml:space="preserve"> 210(2): 134 e1-9.</w:t>
      </w:r>
    </w:p>
    <w:p w14:paraId="1AF0F6BE" w14:textId="77777777" w:rsidR="00870824" w:rsidRPr="00073FD2" w:rsidRDefault="00870824" w:rsidP="0030223E">
      <w:pPr>
        <w:pStyle w:val="Excluded"/>
        <w:rPr>
          <w:noProof/>
        </w:rPr>
      </w:pPr>
      <w:r w:rsidRPr="00073FD2">
        <w:rPr>
          <w:noProof/>
        </w:rPr>
        <w:t xml:space="preserve">Rodriguez-Blanque R, Sanchez-Garcia JC, Sanchez-Lopez AM et al (2019) Randomized Clinical Trial of an Aquatic Physical Exercise Program During Pregnancy. </w:t>
      </w:r>
      <w:r w:rsidRPr="00073FD2">
        <w:rPr>
          <w:i/>
          <w:noProof/>
        </w:rPr>
        <w:t>J Obstet Gynecol Neonatal Nurs</w:t>
      </w:r>
      <w:r w:rsidRPr="00073FD2">
        <w:rPr>
          <w:noProof/>
        </w:rPr>
        <w:t xml:space="preserve"> 48(3): 321-31.</w:t>
      </w:r>
    </w:p>
    <w:p w14:paraId="293699A4" w14:textId="77777777" w:rsidR="00870824" w:rsidRPr="00E66348" w:rsidRDefault="00870824" w:rsidP="006A4AB8">
      <w:pPr>
        <w:pStyle w:val="Excluded"/>
        <w:rPr>
          <w:noProof/>
        </w:rPr>
      </w:pPr>
      <w:r w:rsidRPr="00E66348">
        <w:rPr>
          <w:noProof/>
        </w:rPr>
        <w:t xml:space="preserve">Rogozinska E, Marlin N, Jackson L et al (2017) Effects of antenatal diet and physical activity on maternal and fetal outcomes: individual patient data meta-analysis and health economic evaluation. </w:t>
      </w:r>
      <w:r w:rsidRPr="00E66348">
        <w:rPr>
          <w:i/>
          <w:noProof/>
        </w:rPr>
        <w:t>Health Technol Assess</w:t>
      </w:r>
      <w:r w:rsidRPr="00E66348">
        <w:rPr>
          <w:noProof/>
        </w:rPr>
        <w:t xml:space="preserve"> 21(41): 1-158.</w:t>
      </w:r>
    </w:p>
    <w:p w14:paraId="2EB0DF0D" w14:textId="77777777" w:rsidR="00870824" w:rsidRPr="00E66348" w:rsidRDefault="00870824" w:rsidP="006A4AB8">
      <w:pPr>
        <w:pStyle w:val="Excluded"/>
        <w:rPr>
          <w:noProof/>
        </w:rPr>
      </w:pPr>
      <w:r w:rsidRPr="00E66348">
        <w:rPr>
          <w:noProof/>
        </w:rPr>
        <w:t xml:space="preserve">Ronnberg AK &amp; Nilsson K (2010) Interventions during pregnancy to reduce excessive gestational weight gain: a systematic review assessing current clinical evidence using the Grading of Recommendations, Assessment, Development and Evaluation (GRADE) system. </w:t>
      </w:r>
      <w:r w:rsidRPr="00E66348">
        <w:rPr>
          <w:i/>
          <w:noProof/>
        </w:rPr>
        <w:t>BJOG</w:t>
      </w:r>
      <w:r w:rsidRPr="00E66348">
        <w:rPr>
          <w:noProof/>
        </w:rPr>
        <w:t xml:space="preserve"> 117(11): 1327-34.</w:t>
      </w:r>
    </w:p>
    <w:p w14:paraId="5269D195" w14:textId="77777777" w:rsidR="00870824" w:rsidRPr="00E66348" w:rsidRDefault="00870824" w:rsidP="006A4AB8">
      <w:pPr>
        <w:pStyle w:val="Excluded"/>
        <w:rPr>
          <w:noProof/>
        </w:rPr>
      </w:pPr>
      <w:r w:rsidRPr="00E66348">
        <w:rPr>
          <w:noProof/>
        </w:rPr>
        <w:t xml:space="preserve">Ronnberg AK, Ostlund I, Fadl H et al (2015) Intervention during pregnancy to reduce excessive gestational weight gain-a randomised controlled trial. </w:t>
      </w:r>
      <w:r w:rsidRPr="00E66348">
        <w:rPr>
          <w:i/>
          <w:noProof/>
        </w:rPr>
        <w:t>BJOG</w:t>
      </w:r>
      <w:r w:rsidRPr="00E66348">
        <w:rPr>
          <w:noProof/>
        </w:rPr>
        <w:t xml:space="preserve"> 122(4): 537-44.</w:t>
      </w:r>
    </w:p>
    <w:p w14:paraId="409A357E" w14:textId="77777777" w:rsidR="00870824" w:rsidRPr="00E66348" w:rsidRDefault="00870824" w:rsidP="006A4AB8">
      <w:pPr>
        <w:pStyle w:val="Excluded"/>
        <w:rPr>
          <w:noProof/>
        </w:rPr>
      </w:pPr>
      <w:r w:rsidRPr="00E66348">
        <w:rPr>
          <w:noProof/>
        </w:rPr>
        <w:t xml:space="preserve">Sagedal LR, Sanda B, Overby NC et al (2017) The effect of prenatal lifestyle intervention on weight retention 12 months postpartum: results of the Norwegian Fit for Delivery randomised controlled trial. </w:t>
      </w:r>
      <w:r w:rsidRPr="00E66348">
        <w:rPr>
          <w:i/>
          <w:noProof/>
        </w:rPr>
        <w:t>BJOG</w:t>
      </w:r>
      <w:r w:rsidRPr="00E66348">
        <w:rPr>
          <w:noProof/>
        </w:rPr>
        <w:t xml:space="preserve"> 124(1): 111-21.</w:t>
      </w:r>
    </w:p>
    <w:p w14:paraId="7702FFFB" w14:textId="77777777" w:rsidR="00870824" w:rsidRPr="00073FD2" w:rsidRDefault="00870824" w:rsidP="0030223E">
      <w:pPr>
        <w:pStyle w:val="Excluded"/>
        <w:rPr>
          <w:noProof/>
        </w:rPr>
      </w:pPr>
      <w:r w:rsidRPr="00073FD2">
        <w:rPr>
          <w:noProof/>
        </w:rPr>
        <w:t xml:space="preserve">Schumacher TL, Weatherall L, Keogh L et al (2019) Reprint of characterizing gestational weight gain in a cohort of indigenous Australian women. </w:t>
      </w:r>
      <w:r w:rsidRPr="00073FD2">
        <w:rPr>
          <w:i/>
          <w:noProof/>
        </w:rPr>
        <w:t>Midwifery</w:t>
      </w:r>
      <w:r w:rsidRPr="00073FD2">
        <w:rPr>
          <w:noProof/>
        </w:rPr>
        <w:t xml:space="preserve"> 74: 148-56.</w:t>
      </w:r>
    </w:p>
    <w:p w14:paraId="49233EE3" w14:textId="77777777" w:rsidR="00870824" w:rsidRPr="00E66348" w:rsidRDefault="00870824" w:rsidP="006A4AB8">
      <w:pPr>
        <w:pStyle w:val="Excluded"/>
        <w:rPr>
          <w:noProof/>
        </w:rPr>
      </w:pPr>
      <w:r w:rsidRPr="00E66348">
        <w:rPr>
          <w:noProof/>
        </w:rPr>
        <w:t xml:space="preserve">Shepherd E, Gomersall JC, Tieu J et al (2017) Combined diet and exercise interventions for preventing gestational diabetes mellitus. </w:t>
      </w:r>
      <w:r w:rsidRPr="00E66348">
        <w:rPr>
          <w:i/>
          <w:noProof/>
        </w:rPr>
        <w:t>Cochrane Database Syst Rev</w:t>
      </w:r>
      <w:r w:rsidRPr="00E66348">
        <w:rPr>
          <w:noProof/>
        </w:rPr>
        <w:t xml:space="preserve"> 11: CD010443.</w:t>
      </w:r>
    </w:p>
    <w:p w14:paraId="68306A4C" w14:textId="77777777" w:rsidR="00870824" w:rsidRPr="00E66348" w:rsidRDefault="00870824" w:rsidP="006A4AB8">
      <w:pPr>
        <w:pStyle w:val="Excluded"/>
        <w:rPr>
          <w:noProof/>
        </w:rPr>
      </w:pPr>
      <w:r w:rsidRPr="00E66348">
        <w:rPr>
          <w:noProof/>
        </w:rPr>
        <w:t xml:space="preserve">Simmons D, Devlieger R, van Assche A et al (2017) Effect of physical activity and/or healthy eating on GDM risk: The DALI Lifestyle study. </w:t>
      </w:r>
      <w:r w:rsidRPr="00E66348">
        <w:rPr>
          <w:i/>
          <w:noProof/>
        </w:rPr>
        <w:t>J Clin Endocrinol Metab</w:t>
      </w:r>
      <w:r w:rsidRPr="00E66348">
        <w:rPr>
          <w:noProof/>
        </w:rPr>
        <w:t xml:space="preserve"> 102(3): 903-13.</w:t>
      </w:r>
    </w:p>
    <w:p w14:paraId="246ACBAA" w14:textId="77777777" w:rsidR="00870824" w:rsidRPr="00E66348" w:rsidRDefault="00870824" w:rsidP="006A4AB8">
      <w:pPr>
        <w:pStyle w:val="Excluded"/>
        <w:rPr>
          <w:noProof/>
        </w:rPr>
      </w:pPr>
      <w:r w:rsidRPr="00E66348">
        <w:rPr>
          <w:noProof/>
        </w:rPr>
        <w:t xml:space="preserve">Simmons D, Jelsma JG, Galjaard S et al (2015) Results From a European multicenter randomized trial of physical activity and/or healthy eating to reduce the risk of gestational diabetes mellitus: The DALI Lifestyle pilot. </w:t>
      </w:r>
      <w:r w:rsidRPr="00E66348">
        <w:rPr>
          <w:i/>
          <w:noProof/>
        </w:rPr>
        <w:t>Diabetes Care</w:t>
      </w:r>
      <w:r w:rsidRPr="00E66348">
        <w:rPr>
          <w:noProof/>
        </w:rPr>
        <w:t xml:space="preserve"> 38(9): 1650-6.</w:t>
      </w:r>
    </w:p>
    <w:p w14:paraId="3013FB5F" w14:textId="77777777" w:rsidR="00870824" w:rsidRPr="00E66348" w:rsidRDefault="00870824" w:rsidP="006A4AB8">
      <w:pPr>
        <w:pStyle w:val="Excluded"/>
        <w:rPr>
          <w:noProof/>
        </w:rPr>
      </w:pPr>
      <w:r w:rsidRPr="00E66348">
        <w:rPr>
          <w:noProof/>
        </w:rPr>
        <w:t xml:space="preserve">Thangaratinam S, Rogozinska E, Jolly K et al (2012) Effects of interventions in pregnancy on maternal weight and obstetric outcomes: meta-analysis of randomised evidence. </w:t>
      </w:r>
      <w:r w:rsidRPr="00E66348">
        <w:rPr>
          <w:i/>
          <w:noProof/>
        </w:rPr>
        <w:t>BMJ</w:t>
      </w:r>
      <w:r w:rsidRPr="00E66348">
        <w:rPr>
          <w:noProof/>
        </w:rPr>
        <w:t xml:space="preserve"> 344: e2088.</w:t>
      </w:r>
    </w:p>
    <w:p w14:paraId="099F3159" w14:textId="77777777" w:rsidR="00870824" w:rsidRPr="00E66348" w:rsidRDefault="00870824" w:rsidP="006A4AB8">
      <w:pPr>
        <w:pStyle w:val="Excluded"/>
        <w:rPr>
          <w:noProof/>
        </w:rPr>
      </w:pPr>
      <w:r w:rsidRPr="00E66348">
        <w:rPr>
          <w:noProof/>
        </w:rPr>
        <w:t xml:space="preserve">Tieu J, Shepherd E, Middleton P et al (2017) Dietary advice interventions in pregnancy for preventing gestational diabetes mellitus. </w:t>
      </w:r>
      <w:r w:rsidRPr="00E66348">
        <w:rPr>
          <w:i/>
          <w:noProof/>
        </w:rPr>
        <w:t>Cochrane Database Syst Rev</w:t>
      </w:r>
      <w:r w:rsidRPr="00E66348">
        <w:rPr>
          <w:noProof/>
        </w:rPr>
        <w:t xml:space="preserve"> 1: CD006674.</w:t>
      </w:r>
    </w:p>
    <w:p w14:paraId="3B34E1E6" w14:textId="77777777" w:rsidR="00870824" w:rsidRPr="00E66348" w:rsidRDefault="00870824" w:rsidP="006A4AB8">
      <w:pPr>
        <w:pStyle w:val="Excluded"/>
        <w:rPr>
          <w:noProof/>
        </w:rPr>
      </w:pPr>
      <w:r w:rsidRPr="00E66348">
        <w:rPr>
          <w:noProof/>
        </w:rPr>
        <w:t xml:space="preserve">Torres R, Soltero S, Trak MA et al (2016) Lifestyle modification intervention for overweight and obese Hispanic pregnant women: development, implementation, lessons learned and future applications. </w:t>
      </w:r>
      <w:r w:rsidRPr="00E66348">
        <w:rPr>
          <w:i/>
          <w:noProof/>
        </w:rPr>
        <w:t>Contemp Clin Trials Commun</w:t>
      </w:r>
      <w:r w:rsidRPr="00E66348">
        <w:rPr>
          <w:noProof/>
        </w:rPr>
        <w:t xml:space="preserve"> 3: 111-16.</w:t>
      </w:r>
    </w:p>
    <w:p w14:paraId="76CB01BA" w14:textId="77777777" w:rsidR="00870824" w:rsidRPr="00073FD2" w:rsidRDefault="00870824" w:rsidP="0030223E">
      <w:pPr>
        <w:pStyle w:val="Excluded"/>
        <w:rPr>
          <w:noProof/>
        </w:rPr>
      </w:pPr>
      <w:r w:rsidRPr="00073FD2">
        <w:rPr>
          <w:noProof/>
        </w:rPr>
        <w:t xml:space="preserve">Trak-Fellermeier MA, Campos M, Melendez M et al (2019) PEARLS randomized lifestyle trial in pregnant Hispanic women with overweight/obesity: gestational weight gain and offspring birthweight. </w:t>
      </w:r>
      <w:r w:rsidRPr="00073FD2">
        <w:rPr>
          <w:i/>
          <w:noProof/>
        </w:rPr>
        <w:t>Diabetes Metab Syndr Obes</w:t>
      </w:r>
      <w:r w:rsidRPr="00073FD2">
        <w:rPr>
          <w:noProof/>
        </w:rPr>
        <w:t xml:space="preserve"> 12: 225-38.</w:t>
      </w:r>
    </w:p>
    <w:p w14:paraId="650E4038" w14:textId="77777777" w:rsidR="00870824" w:rsidRPr="00E66348" w:rsidRDefault="00870824" w:rsidP="006A4AB8">
      <w:pPr>
        <w:pStyle w:val="Excluded"/>
        <w:rPr>
          <w:noProof/>
        </w:rPr>
      </w:pPr>
      <w:r w:rsidRPr="00E66348">
        <w:rPr>
          <w:noProof/>
        </w:rPr>
        <w:t xml:space="preserve">Vesco KK, Karanja N, King JC et al (2014) Efficacy of a group-based dietary intervention for limiting gestational weight gain among obese women: a randomized trial. </w:t>
      </w:r>
      <w:r w:rsidRPr="00E66348">
        <w:rPr>
          <w:i/>
          <w:noProof/>
        </w:rPr>
        <w:t>Obesity (Silver Spring)</w:t>
      </w:r>
      <w:r w:rsidRPr="00E66348">
        <w:rPr>
          <w:noProof/>
        </w:rPr>
        <w:t xml:space="preserve"> 22(9): 1989-96.</w:t>
      </w:r>
    </w:p>
    <w:p w14:paraId="6EC283BA" w14:textId="77777777" w:rsidR="00870824" w:rsidRPr="00073FD2" w:rsidRDefault="00870824" w:rsidP="0030223E">
      <w:pPr>
        <w:pStyle w:val="Excluded"/>
        <w:rPr>
          <w:noProof/>
        </w:rPr>
      </w:pPr>
      <w:r w:rsidRPr="00073FD2">
        <w:rPr>
          <w:noProof/>
        </w:rPr>
        <w:t xml:space="preserve">Vincze L, Rollo M, Hutchesson M et al (2019) Interventions including a nutrition component aimed at managing gestational weight gain or postpartum weight retention: a systematic review and meta-analysis. </w:t>
      </w:r>
      <w:r w:rsidRPr="00073FD2">
        <w:rPr>
          <w:i/>
          <w:noProof/>
        </w:rPr>
        <w:t>JBI Database System Rev Implement Rep</w:t>
      </w:r>
      <w:r w:rsidRPr="00073FD2">
        <w:rPr>
          <w:noProof/>
        </w:rPr>
        <w:t xml:space="preserve"> 17(3): 297-364.</w:t>
      </w:r>
    </w:p>
    <w:p w14:paraId="3744592D" w14:textId="77777777" w:rsidR="00870824" w:rsidRPr="00073FD2" w:rsidRDefault="00870824" w:rsidP="0030223E">
      <w:pPr>
        <w:pStyle w:val="Excluded"/>
        <w:rPr>
          <w:noProof/>
        </w:rPr>
      </w:pPr>
      <w:r w:rsidRPr="00073FD2">
        <w:rPr>
          <w:noProof/>
        </w:rPr>
        <w:t xml:space="preserve">Voerman E, Santos S, Patro Golab B et al (2019) Maternal body mass index, gestational weight gain, and the risk of overweight and obesity across childhood: An individual participant data meta-analysis. </w:t>
      </w:r>
      <w:r w:rsidRPr="00073FD2">
        <w:rPr>
          <w:i/>
          <w:noProof/>
        </w:rPr>
        <w:t>PLoS Med</w:t>
      </w:r>
      <w:r w:rsidRPr="00073FD2">
        <w:rPr>
          <w:noProof/>
        </w:rPr>
        <w:t xml:space="preserve"> 16(2): e1002744.</w:t>
      </w:r>
    </w:p>
    <w:p w14:paraId="541DEEAF" w14:textId="77777777" w:rsidR="00870824" w:rsidRPr="00E66348" w:rsidRDefault="00870824" w:rsidP="006A4AB8">
      <w:pPr>
        <w:pStyle w:val="Excluded"/>
        <w:rPr>
          <w:noProof/>
        </w:rPr>
      </w:pPr>
      <w:r w:rsidRPr="00E66348">
        <w:rPr>
          <w:noProof/>
        </w:rPr>
        <w:t xml:space="preserve">Walker R, Bennett C, Blumfield M et al (2018) Attenuating pregnancy weight gain-what works and why: A Systematic review and meta-analysis. </w:t>
      </w:r>
      <w:r w:rsidRPr="00E66348">
        <w:rPr>
          <w:i/>
          <w:noProof/>
        </w:rPr>
        <w:t>Nutrients</w:t>
      </w:r>
      <w:r w:rsidRPr="00E66348">
        <w:rPr>
          <w:noProof/>
        </w:rPr>
        <w:t xml:space="preserve"> 10(7).</w:t>
      </w:r>
    </w:p>
    <w:p w14:paraId="1B5A9986" w14:textId="77777777" w:rsidR="00870824" w:rsidRPr="00E66348" w:rsidRDefault="00870824" w:rsidP="006A4AB8">
      <w:pPr>
        <w:pStyle w:val="Excluded"/>
        <w:rPr>
          <w:noProof/>
        </w:rPr>
      </w:pPr>
      <w:r w:rsidRPr="00E66348">
        <w:rPr>
          <w:noProof/>
        </w:rPr>
        <w:t xml:space="preserve">Wang C, Wei Y, Zhang X et al (2017) A randomized clinical trial of exercise during pregnancy to prevent gestational diabetes mellitus and improve pregnancy outcome in overweight and obese pregnant women. </w:t>
      </w:r>
      <w:r w:rsidRPr="00E66348">
        <w:rPr>
          <w:i/>
          <w:noProof/>
        </w:rPr>
        <w:t>Am J Obstet Gynecol</w:t>
      </w:r>
      <w:r w:rsidRPr="00E66348">
        <w:rPr>
          <w:noProof/>
        </w:rPr>
        <w:t xml:space="preserve"> 216(4): 340-51.</w:t>
      </w:r>
    </w:p>
    <w:p w14:paraId="7DC07D5F" w14:textId="77777777" w:rsidR="00870824" w:rsidRPr="00E66348" w:rsidRDefault="00870824" w:rsidP="006A4AB8">
      <w:pPr>
        <w:pStyle w:val="Excluded"/>
        <w:rPr>
          <w:noProof/>
        </w:rPr>
      </w:pPr>
      <w:r w:rsidRPr="00E66348">
        <w:rPr>
          <w:noProof/>
        </w:rPr>
        <w:t xml:space="preserve">Wang S, Ma JM, Yang HX (2015) Lifestyle intervention for gestational diabetes mellitus prevention: A cluster-randomized controlled study. </w:t>
      </w:r>
      <w:r w:rsidRPr="00E66348">
        <w:rPr>
          <w:i/>
          <w:noProof/>
        </w:rPr>
        <w:t>Chronic Dis Transl Med</w:t>
      </w:r>
      <w:r w:rsidRPr="00E66348">
        <w:rPr>
          <w:noProof/>
        </w:rPr>
        <w:t xml:space="preserve"> 1(3): 169-74.</w:t>
      </w:r>
    </w:p>
    <w:p w14:paraId="5C96A197" w14:textId="77777777" w:rsidR="00870824" w:rsidRPr="00E66348" w:rsidRDefault="00870824" w:rsidP="006A4AB8">
      <w:pPr>
        <w:pStyle w:val="Excluded"/>
        <w:rPr>
          <w:noProof/>
        </w:rPr>
      </w:pPr>
      <w:r w:rsidRPr="00E66348">
        <w:rPr>
          <w:noProof/>
        </w:rPr>
        <w:t xml:space="preserve">Yeo S, Walker JS, Caughey MC et al (2017) What characteristics of nutrition and physical activity interventions are key to effectively reducing weight gain in obese or overweight pregnant women? A systematic review and meta-analysis. </w:t>
      </w:r>
      <w:r w:rsidRPr="00E66348">
        <w:rPr>
          <w:i/>
          <w:noProof/>
        </w:rPr>
        <w:t>Obes Rev</w:t>
      </w:r>
      <w:r w:rsidRPr="00E66348">
        <w:rPr>
          <w:noProof/>
        </w:rPr>
        <w:t xml:space="preserve"> 18(4): 385-99.</w:t>
      </w:r>
    </w:p>
    <w:p w14:paraId="76A96770" w14:textId="77777777" w:rsidR="006A4AB8" w:rsidRDefault="006A4AB8" w:rsidP="006A4AB8">
      <w:pPr>
        <w:pStyle w:val="Heading5"/>
      </w:pPr>
      <w:r>
        <w:t>Wrong study design</w:t>
      </w:r>
    </w:p>
    <w:p w14:paraId="5BF23B88" w14:textId="77777777" w:rsidR="006A4AB8" w:rsidRPr="0048311D" w:rsidRDefault="006A4AB8" w:rsidP="006A4AB8">
      <w:pPr>
        <w:pStyle w:val="Excluded"/>
        <w:rPr>
          <w:noProof/>
        </w:rPr>
      </w:pPr>
      <w:r w:rsidRPr="0048311D">
        <w:rPr>
          <w:noProof/>
        </w:rPr>
        <w:t xml:space="preserve">Dorise B, Byth K, McGee T et al (2020) A low intensity dietary intervention for reducing excessive gestational weight gain in an overweight and obese pregnant cohort. </w:t>
      </w:r>
      <w:r w:rsidRPr="0048311D">
        <w:rPr>
          <w:i/>
          <w:noProof/>
        </w:rPr>
        <w:t>Eat Weight Disord</w:t>
      </w:r>
      <w:r w:rsidRPr="0048311D">
        <w:rPr>
          <w:noProof/>
        </w:rPr>
        <w:t xml:space="preserve"> 25(2): 257-63.</w:t>
      </w:r>
    </w:p>
    <w:p w14:paraId="76E2B661" w14:textId="77777777" w:rsidR="006A4AB8" w:rsidRPr="0048311D" w:rsidRDefault="006A4AB8" w:rsidP="006A4AB8">
      <w:pPr>
        <w:pStyle w:val="Excluded"/>
        <w:rPr>
          <w:noProof/>
        </w:rPr>
      </w:pPr>
      <w:r w:rsidRPr="0048311D">
        <w:rPr>
          <w:noProof/>
        </w:rPr>
        <w:t xml:space="preserve">Haby K, Glantz A, Hanas R et al (2015) Mighty Mums - An antenatal health care intervention can reduce gestational weight gain in women with obesity. </w:t>
      </w:r>
      <w:r w:rsidRPr="0048311D">
        <w:rPr>
          <w:i/>
          <w:noProof/>
        </w:rPr>
        <w:t>Midwifery</w:t>
      </w:r>
      <w:r w:rsidRPr="0048311D">
        <w:rPr>
          <w:noProof/>
        </w:rPr>
        <w:t xml:space="preserve"> 31(7): 685-92.</w:t>
      </w:r>
    </w:p>
    <w:p w14:paraId="727BAF9B" w14:textId="77777777" w:rsidR="006A4AB8" w:rsidRPr="0048311D" w:rsidRDefault="006A4AB8" w:rsidP="006A4AB8">
      <w:pPr>
        <w:pStyle w:val="Excluded"/>
        <w:rPr>
          <w:noProof/>
        </w:rPr>
      </w:pPr>
      <w:r w:rsidRPr="0048311D">
        <w:rPr>
          <w:noProof/>
        </w:rPr>
        <w:t xml:space="preserve">Liu J, Wilcox S, Whitaker K et al (2015) Preventing excessive weight gain during pregnancy and promoting postpartum weight loss: a pilot lifestyle intervention for overweight and obese African American women. </w:t>
      </w:r>
      <w:r w:rsidRPr="0048311D">
        <w:rPr>
          <w:i/>
          <w:noProof/>
        </w:rPr>
        <w:t>Matern Child Health J</w:t>
      </w:r>
      <w:r w:rsidRPr="0048311D">
        <w:rPr>
          <w:noProof/>
        </w:rPr>
        <w:t xml:space="preserve"> 19(4): 840-9.</w:t>
      </w:r>
    </w:p>
    <w:p w14:paraId="484D9AA0" w14:textId="64F4815B" w:rsidR="00870824" w:rsidRPr="00F85A2A" w:rsidRDefault="00870824" w:rsidP="00870824">
      <w:pPr>
        <w:pStyle w:val="Excluded"/>
        <w:rPr>
          <w:noProof/>
        </w:rPr>
      </w:pPr>
      <w:r w:rsidRPr="00F85A2A">
        <w:rPr>
          <w:noProof/>
        </w:rPr>
        <w:t xml:space="preserve">Zheng Z, Bennett WL, Mueller NT et al (2019) Gestational weight gain and pregnancy complications in a high-risk, racially and ethnically diverse population. </w:t>
      </w:r>
      <w:r w:rsidRPr="00F85A2A">
        <w:rPr>
          <w:i/>
          <w:noProof/>
        </w:rPr>
        <w:t>J Womens Health (Larchmt)</w:t>
      </w:r>
      <w:r w:rsidRPr="00F85A2A">
        <w:rPr>
          <w:noProof/>
        </w:rPr>
        <w:t xml:space="preserve"> 28(3): 375-83.</w:t>
      </w:r>
    </w:p>
    <w:p w14:paraId="0688A562" w14:textId="77777777" w:rsidR="00E30B60" w:rsidRDefault="00E30B60" w:rsidP="006A4AB8">
      <w:pPr>
        <w:pStyle w:val="Heading5"/>
      </w:pPr>
      <w:r>
        <w:t>Wrong intervention</w:t>
      </w:r>
    </w:p>
    <w:p w14:paraId="35A81B6F" w14:textId="77777777" w:rsidR="00E30B60" w:rsidRPr="006B07BD" w:rsidRDefault="00E30B60" w:rsidP="00E30B60">
      <w:pPr>
        <w:pStyle w:val="Excluded"/>
        <w:rPr>
          <w:noProof/>
        </w:rPr>
      </w:pPr>
      <w:r w:rsidRPr="006B07BD">
        <w:rPr>
          <w:noProof/>
        </w:rPr>
        <w:t xml:space="preserve">D'Ambrosio V, Brunelli R, Vena F et al (2019) Metformin reduces maternal weight gain in obese pregnant women: A systematic review and meta-analysis of two randomized controlled trials. </w:t>
      </w:r>
      <w:r w:rsidRPr="006B07BD">
        <w:rPr>
          <w:i/>
          <w:noProof/>
        </w:rPr>
        <w:t>Diabetes Metab Res Rev</w:t>
      </w:r>
      <w:r w:rsidRPr="006B07BD">
        <w:rPr>
          <w:noProof/>
        </w:rPr>
        <w:t xml:space="preserve"> 35(6): e3164.</w:t>
      </w:r>
    </w:p>
    <w:p w14:paraId="0D314360" w14:textId="77777777" w:rsidR="00E30B60" w:rsidRPr="006B07BD" w:rsidRDefault="00E30B60" w:rsidP="00E30B60">
      <w:pPr>
        <w:pStyle w:val="Excluded"/>
        <w:rPr>
          <w:noProof/>
        </w:rPr>
      </w:pPr>
      <w:r w:rsidRPr="006B07BD">
        <w:rPr>
          <w:noProof/>
        </w:rPr>
        <w:t xml:space="preserve">Dodd JM, Louise J, Deussen AR et al (2019) Effect of metformin in addition to dietary and lifestyle advice for pregnant women who are overweight or obese: the GRoW randomised, double-blind, placebo-controlled trial. </w:t>
      </w:r>
      <w:r w:rsidRPr="006B07BD">
        <w:rPr>
          <w:i/>
          <w:noProof/>
        </w:rPr>
        <w:t>The Lancet Diabetes &amp; Endocrinology</w:t>
      </w:r>
      <w:r w:rsidRPr="006B07BD">
        <w:rPr>
          <w:noProof/>
        </w:rPr>
        <w:t xml:space="preserve"> 7(1): 15-24.</w:t>
      </w:r>
    </w:p>
    <w:p w14:paraId="232E30AC" w14:textId="2FC18E39" w:rsidR="00E30B60" w:rsidRPr="00E30B60" w:rsidRDefault="00E30B60" w:rsidP="00E30B60">
      <w:pPr>
        <w:pStyle w:val="Excluded"/>
        <w:rPr>
          <w:noProof/>
        </w:rPr>
      </w:pPr>
      <w:r w:rsidRPr="006B07BD">
        <w:rPr>
          <w:noProof/>
        </w:rPr>
        <w:t xml:space="preserve">Phillips JK, Skelly JM, Roberts LM et al (2019) Combined financial incentives and behavioral weight management to enhance adherence with gestational weight gain guidelines: a randomized controlled trial. </w:t>
      </w:r>
      <w:r w:rsidRPr="006B07BD">
        <w:rPr>
          <w:i/>
          <w:noProof/>
        </w:rPr>
        <w:t>American Journal of Obstetrics &amp; Gynecology MFM</w:t>
      </w:r>
      <w:r w:rsidRPr="006B07BD">
        <w:rPr>
          <w:noProof/>
        </w:rPr>
        <w:t xml:space="preserve"> 1(1): 42-49.</w:t>
      </w:r>
    </w:p>
    <w:p w14:paraId="2F79EE56" w14:textId="77777777" w:rsidR="00E30B60" w:rsidRDefault="00E30B60" w:rsidP="006A4AB8">
      <w:pPr>
        <w:pStyle w:val="Heading5"/>
      </w:pPr>
      <w:r>
        <w:t>Wrong outcomes</w:t>
      </w:r>
    </w:p>
    <w:p w14:paraId="07196F70" w14:textId="7FDFF2A4" w:rsidR="00E30B60" w:rsidRPr="00E30B60" w:rsidRDefault="00E30B60" w:rsidP="00E30B60">
      <w:pPr>
        <w:pStyle w:val="Excluded"/>
        <w:rPr>
          <w:noProof/>
        </w:rPr>
      </w:pPr>
      <w:r w:rsidRPr="00305752">
        <w:rPr>
          <w:noProof/>
        </w:rPr>
        <w:t xml:space="preserve">Hoffmann J, Gunther J, Geyer K et al (2019) Effects of a lifestyle intervention in routine care on prenatal physical activity - findings from the cluster-randomised GeliS trial. </w:t>
      </w:r>
      <w:r w:rsidRPr="00305752">
        <w:rPr>
          <w:i/>
          <w:noProof/>
        </w:rPr>
        <w:t>BMC Pregnancy Childbirth</w:t>
      </w:r>
      <w:r w:rsidRPr="00305752">
        <w:rPr>
          <w:noProof/>
        </w:rPr>
        <w:t xml:space="preserve"> 19(1): 414.</w:t>
      </w:r>
    </w:p>
    <w:p w14:paraId="0E0CBDA1" w14:textId="73B9139C" w:rsidR="006A4AB8" w:rsidRDefault="006A4AB8" w:rsidP="006A4AB8">
      <w:pPr>
        <w:pStyle w:val="Heading5"/>
      </w:pPr>
      <w:r>
        <w:t>Wrong comparator</w:t>
      </w:r>
    </w:p>
    <w:p w14:paraId="530A1322" w14:textId="77777777" w:rsidR="00870824" w:rsidRPr="00CA0320" w:rsidRDefault="00870824" w:rsidP="0030223E">
      <w:pPr>
        <w:pStyle w:val="Excluded"/>
        <w:rPr>
          <w:noProof/>
        </w:rPr>
      </w:pPr>
      <w:r w:rsidRPr="00CA0320">
        <w:rPr>
          <w:noProof/>
        </w:rPr>
        <w:t xml:space="preserve">Adam LM, Jarman M, Barker M et al (2020) Use of healthy conversation skills to promote healthy diets, physical activity and gestational weight gain: Results from a pilot randomised controlled trial. </w:t>
      </w:r>
      <w:r w:rsidRPr="00CA0320">
        <w:rPr>
          <w:i/>
          <w:noProof/>
        </w:rPr>
        <w:t>Patient Educ Couns</w:t>
      </w:r>
      <w:r w:rsidRPr="00CA0320">
        <w:rPr>
          <w:noProof/>
        </w:rPr>
        <w:t>.</w:t>
      </w:r>
    </w:p>
    <w:p w14:paraId="48E8A779" w14:textId="77777777" w:rsidR="00870824" w:rsidRPr="00133EB5" w:rsidRDefault="00870824" w:rsidP="00870824">
      <w:pPr>
        <w:pStyle w:val="Excluded"/>
        <w:rPr>
          <w:noProof/>
        </w:rPr>
      </w:pPr>
      <w:r w:rsidRPr="00133EB5">
        <w:rPr>
          <w:noProof/>
        </w:rPr>
        <w:t xml:space="preserve">Cahill AG, Haire-Joshu D, Cade WT et al (2018) Weight control program and gestational weight gain in disadvantaged women with overweight or obesity: a randomized clinical trial. </w:t>
      </w:r>
      <w:r w:rsidRPr="00133EB5">
        <w:rPr>
          <w:i/>
          <w:noProof/>
        </w:rPr>
        <w:t>Obesity (Silver Spring)</w:t>
      </w:r>
      <w:r w:rsidRPr="00133EB5">
        <w:rPr>
          <w:noProof/>
        </w:rPr>
        <w:t xml:space="preserve"> 26(3): 485-91.</w:t>
      </w:r>
    </w:p>
    <w:p w14:paraId="448CCF9A" w14:textId="77777777" w:rsidR="00870824" w:rsidRPr="00CA0320" w:rsidRDefault="00870824" w:rsidP="0030223E">
      <w:pPr>
        <w:pStyle w:val="Excluded"/>
        <w:rPr>
          <w:noProof/>
        </w:rPr>
      </w:pPr>
      <w:r w:rsidRPr="00CA0320">
        <w:rPr>
          <w:noProof/>
        </w:rPr>
        <w:t xml:space="preserve">Kominiarek MA, Lewkowitz AK, Carter E et al (2019) Gestational weight gain and group prenatal care: a systematic review and meta-analysis. </w:t>
      </w:r>
      <w:r w:rsidRPr="00CA0320">
        <w:rPr>
          <w:i/>
          <w:noProof/>
        </w:rPr>
        <w:t>BMC Pregnancy Childbirth</w:t>
      </w:r>
      <w:r w:rsidRPr="00CA0320">
        <w:rPr>
          <w:noProof/>
        </w:rPr>
        <w:t xml:space="preserve"> 19(1): 18.</w:t>
      </w:r>
    </w:p>
    <w:p w14:paraId="69050F06" w14:textId="77777777" w:rsidR="00870824" w:rsidRPr="00CA0320" w:rsidRDefault="00870824" w:rsidP="0030223E">
      <w:pPr>
        <w:pStyle w:val="Excluded"/>
        <w:rPr>
          <w:noProof/>
        </w:rPr>
      </w:pPr>
      <w:r w:rsidRPr="00CA0320">
        <w:rPr>
          <w:noProof/>
        </w:rPr>
        <w:t xml:space="preserve">Nagpal TS, Prapavessis H, Campbell CG et al (2020) Sequential Introduction of Exercise First Followed by Nutrition Improves Program Adherence During Pregnancy: a Randomized Controlled Trial. </w:t>
      </w:r>
      <w:r w:rsidRPr="00CA0320">
        <w:rPr>
          <w:i/>
          <w:noProof/>
        </w:rPr>
        <w:t>Int J Behav Med</w:t>
      </w:r>
      <w:r w:rsidRPr="00CA0320">
        <w:rPr>
          <w:noProof/>
        </w:rPr>
        <w:t xml:space="preserve"> 27(1): 108-18.</w:t>
      </w:r>
    </w:p>
    <w:p w14:paraId="021E4F59" w14:textId="77777777" w:rsidR="00870824" w:rsidRPr="00CA0320" w:rsidRDefault="00870824" w:rsidP="0030223E">
      <w:pPr>
        <w:pStyle w:val="Excluded"/>
        <w:rPr>
          <w:noProof/>
        </w:rPr>
      </w:pPr>
      <w:r w:rsidRPr="00CA0320">
        <w:rPr>
          <w:noProof/>
        </w:rPr>
        <w:t xml:space="preserve">Tubay AT, Mansalis KA, Simpson MJ et al (2019) The Effects of Group Prenatal Care on Infant Birthweight and Maternal Well-Being: A Randomized Controlled Trial. </w:t>
      </w:r>
      <w:r w:rsidRPr="00CA0320">
        <w:rPr>
          <w:i/>
          <w:noProof/>
        </w:rPr>
        <w:t>Mil Med</w:t>
      </w:r>
      <w:r w:rsidRPr="00CA0320">
        <w:rPr>
          <w:noProof/>
        </w:rPr>
        <w:t xml:space="preserve"> 184(5-6): e440-e46.</w:t>
      </w:r>
    </w:p>
    <w:p w14:paraId="4DD4A84B" w14:textId="77777777" w:rsidR="00872C17" w:rsidRDefault="00872C17" w:rsidP="00872C17">
      <w:pPr>
        <w:pStyle w:val="Heading5"/>
      </w:pPr>
      <w:r>
        <w:t>Wrong setting</w:t>
      </w:r>
    </w:p>
    <w:p w14:paraId="49D2BE9F" w14:textId="77777777" w:rsidR="00870824" w:rsidRPr="00674281" w:rsidRDefault="00870824" w:rsidP="00872C17">
      <w:pPr>
        <w:pStyle w:val="Excluded"/>
        <w:rPr>
          <w:noProof/>
        </w:rPr>
      </w:pPr>
      <w:r w:rsidRPr="00674281">
        <w:rPr>
          <w:noProof/>
        </w:rPr>
        <w:t xml:space="preserve">Atkinson L, Olander EK, French DP (2016) Acceptability of a weight management intervention for pregnant and postpartum women with BMI &gt;/=30 kg/m2: A qualitative evaluation of an individualized, home-based service. </w:t>
      </w:r>
      <w:r w:rsidRPr="00674281">
        <w:rPr>
          <w:i/>
          <w:noProof/>
        </w:rPr>
        <w:t>Matern Child Health J</w:t>
      </w:r>
      <w:r w:rsidRPr="00674281">
        <w:rPr>
          <w:noProof/>
        </w:rPr>
        <w:t xml:space="preserve"> 20(1): 88-96.</w:t>
      </w:r>
    </w:p>
    <w:p w14:paraId="34E7C343" w14:textId="77777777" w:rsidR="00870824" w:rsidRPr="00133EB5" w:rsidRDefault="00870824" w:rsidP="00872C17">
      <w:pPr>
        <w:pStyle w:val="Excluded"/>
        <w:rPr>
          <w:noProof/>
        </w:rPr>
      </w:pPr>
      <w:r w:rsidRPr="00133EB5">
        <w:rPr>
          <w:noProof/>
        </w:rPr>
        <w:t xml:space="preserve">Dodd JM, Louise J, Cramp C et al (2018) Evaluation of a smartphone nutrition and physical activity application to provide lifestyle advice to pregnant women: The SNAPP randomised trial. </w:t>
      </w:r>
      <w:r w:rsidRPr="00133EB5">
        <w:rPr>
          <w:i/>
          <w:noProof/>
        </w:rPr>
        <w:t>Matern Child Nutr</w:t>
      </w:r>
      <w:r w:rsidRPr="00133EB5">
        <w:rPr>
          <w:noProof/>
        </w:rPr>
        <w:t xml:space="preserve"> 14(1).</w:t>
      </w:r>
    </w:p>
    <w:p w14:paraId="3A3AB197" w14:textId="77777777" w:rsidR="00870824" w:rsidRPr="007F3EC1" w:rsidRDefault="00870824" w:rsidP="0030223E">
      <w:pPr>
        <w:pStyle w:val="Excluded"/>
        <w:rPr>
          <w:noProof/>
        </w:rPr>
      </w:pPr>
      <w:r w:rsidRPr="007F3EC1">
        <w:rPr>
          <w:noProof/>
        </w:rPr>
        <w:t xml:space="preserve">Farzandipour M, Nabovati E, Anvari S et al (2020) Phone-based interventions to control gestational weight gain: a systematic review on features and effects. </w:t>
      </w:r>
      <w:r w:rsidRPr="007F3EC1">
        <w:rPr>
          <w:i/>
          <w:noProof/>
        </w:rPr>
        <w:t>Inform Health Soc Care</w:t>
      </w:r>
      <w:r w:rsidRPr="007F3EC1">
        <w:rPr>
          <w:noProof/>
        </w:rPr>
        <w:t xml:space="preserve"> 45(1): 15-30.</w:t>
      </w:r>
    </w:p>
    <w:p w14:paraId="78BBB5EF" w14:textId="77777777" w:rsidR="00870824" w:rsidRPr="007F3EC1" w:rsidRDefault="00870824" w:rsidP="0030223E">
      <w:pPr>
        <w:pStyle w:val="Excluded"/>
        <w:rPr>
          <w:noProof/>
        </w:rPr>
      </w:pPr>
      <w:r w:rsidRPr="007F3EC1">
        <w:rPr>
          <w:noProof/>
        </w:rPr>
        <w:t xml:space="preserve">Herring SJ, Albert JJ, Darden N et al (2019) Targeting pregnancy-related weight gain to reduce disparities in obesity: Baseline results from the Healthy Babies trial. </w:t>
      </w:r>
      <w:r w:rsidRPr="007F3EC1">
        <w:rPr>
          <w:i/>
          <w:noProof/>
        </w:rPr>
        <w:t>Contemp Clin Trials</w:t>
      </w:r>
      <w:r w:rsidRPr="007F3EC1">
        <w:rPr>
          <w:noProof/>
        </w:rPr>
        <w:t xml:space="preserve"> 87: 105822.</w:t>
      </w:r>
    </w:p>
    <w:p w14:paraId="543F87FC" w14:textId="77777777" w:rsidR="00870824" w:rsidRPr="007F3EC1" w:rsidRDefault="00870824" w:rsidP="0030223E">
      <w:pPr>
        <w:pStyle w:val="Excluded"/>
        <w:rPr>
          <w:noProof/>
        </w:rPr>
      </w:pPr>
      <w:r w:rsidRPr="007F3EC1">
        <w:rPr>
          <w:noProof/>
        </w:rPr>
        <w:t xml:space="preserve">Mertens L, Braeken M, Bogaerts A (2019) Effect of Lifestyle Coaching Including Telemonitoring and Telecoaching on Gestational Weight Gain and Postnatal Weight Loss: A Systematic Review. </w:t>
      </w:r>
      <w:r w:rsidRPr="007F3EC1">
        <w:rPr>
          <w:i/>
          <w:noProof/>
        </w:rPr>
        <w:t>Telemed J E Health</w:t>
      </w:r>
      <w:r w:rsidRPr="007F3EC1">
        <w:rPr>
          <w:noProof/>
        </w:rPr>
        <w:t xml:space="preserve"> 25(10): 889-901.</w:t>
      </w:r>
    </w:p>
    <w:p w14:paraId="2450B99F" w14:textId="77777777" w:rsidR="00870824" w:rsidRPr="00674281" w:rsidRDefault="00870824" w:rsidP="00872C17">
      <w:pPr>
        <w:pStyle w:val="Excluded"/>
        <w:rPr>
          <w:noProof/>
        </w:rPr>
      </w:pPr>
      <w:r w:rsidRPr="00674281">
        <w:rPr>
          <w:noProof/>
        </w:rPr>
        <w:t xml:space="preserve">Olson CM, Strawderman MS, Graham ML (2017) Association between consistent weight gain tracking and gestational weight gain: Secondary analysis of a randomized trial. </w:t>
      </w:r>
      <w:r w:rsidRPr="00674281">
        <w:rPr>
          <w:i/>
          <w:noProof/>
        </w:rPr>
        <w:t>Obesity (Silver Spring)</w:t>
      </w:r>
      <w:r w:rsidRPr="00674281">
        <w:rPr>
          <w:noProof/>
        </w:rPr>
        <w:t xml:space="preserve"> 25(7): 1217-27.</w:t>
      </w:r>
    </w:p>
    <w:p w14:paraId="47EDD1E4" w14:textId="77777777" w:rsidR="00870824" w:rsidRPr="00133EB5" w:rsidRDefault="00870824" w:rsidP="00872C17">
      <w:pPr>
        <w:pStyle w:val="Excluded"/>
        <w:rPr>
          <w:noProof/>
        </w:rPr>
      </w:pPr>
      <w:r w:rsidRPr="00133EB5">
        <w:rPr>
          <w:noProof/>
        </w:rPr>
        <w:t xml:space="preserve">Pollak KI, Alexander SC, Bennett G et al (2014) Weight-related SMS texts promoting appropriate pregnancy weight gain: a pilot study. </w:t>
      </w:r>
      <w:r w:rsidRPr="00133EB5">
        <w:rPr>
          <w:i/>
          <w:noProof/>
        </w:rPr>
        <w:t>Patient Educ Couns</w:t>
      </w:r>
      <w:r w:rsidRPr="00133EB5">
        <w:rPr>
          <w:noProof/>
        </w:rPr>
        <w:t xml:space="preserve"> 97(2): 256-60.</w:t>
      </w:r>
    </w:p>
    <w:p w14:paraId="0999FC76" w14:textId="77777777" w:rsidR="00870824" w:rsidRPr="0048311D" w:rsidRDefault="00870824" w:rsidP="00872C17">
      <w:pPr>
        <w:pStyle w:val="Excluded"/>
        <w:rPr>
          <w:noProof/>
        </w:rPr>
      </w:pPr>
      <w:r w:rsidRPr="0048311D">
        <w:rPr>
          <w:noProof/>
        </w:rPr>
        <w:t xml:space="preserve">Soltani H, Duxbury AM, Arden MA et al (2015) Maternal obesity management using mobile technology: a feasibility study to evaluate a text messaging based complex intervention during pregnancy. </w:t>
      </w:r>
      <w:r w:rsidRPr="0048311D">
        <w:rPr>
          <w:i/>
          <w:noProof/>
        </w:rPr>
        <w:t>J Obes</w:t>
      </w:r>
      <w:r w:rsidRPr="0048311D">
        <w:rPr>
          <w:noProof/>
        </w:rPr>
        <w:t xml:space="preserve"> 2015: 814830.</w:t>
      </w:r>
    </w:p>
    <w:p w14:paraId="6D635F1E" w14:textId="77777777" w:rsidR="00872C17" w:rsidRDefault="00872C17" w:rsidP="00872C17">
      <w:pPr>
        <w:pStyle w:val="Heading5"/>
      </w:pPr>
      <w:r>
        <w:t>Wrong population</w:t>
      </w:r>
    </w:p>
    <w:p w14:paraId="1844E482" w14:textId="77777777" w:rsidR="00872C17" w:rsidRPr="0048311D" w:rsidRDefault="00872C17" w:rsidP="00872C17">
      <w:pPr>
        <w:pStyle w:val="Excluded"/>
        <w:rPr>
          <w:noProof/>
        </w:rPr>
      </w:pPr>
      <w:r w:rsidRPr="0048311D">
        <w:rPr>
          <w:noProof/>
        </w:rPr>
        <w:t xml:space="preserve">Han S, Middleton P, Shepherd E et al (2017) Different types of dietary advice for women with gestational diabetes mellitus. </w:t>
      </w:r>
      <w:r w:rsidRPr="0048311D">
        <w:rPr>
          <w:i/>
          <w:noProof/>
        </w:rPr>
        <w:t>Cochrane Database Syst Rev</w:t>
      </w:r>
      <w:r w:rsidRPr="0048311D">
        <w:rPr>
          <w:noProof/>
        </w:rPr>
        <w:t xml:space="preserve"> 2: CD009275.</w:t>
      </w:r>
    </w:p>
    <w:p w14:paraId="59DAA936" w14:textId="77777777" w:rsidR="00870824" w:rsidRPr="00B5274F" w:rsidRDefault="00870824" w:rsidP="00870824">
      <w:pPr>
        <w:pStyle w:val="Excluded"/>
        <w:rPr>
          <w:noProof/>
        </w:rPr>
      </w:pPr>
      <w:r w:rsidRPr="00B5274F">
        <w:rPr>
          <w:noProof/>
        </w:rPr>
        <w:t xml:space="preserve">Hutchesson MJ, de Jonge Mulock Houwer M, Brown HM et al (2020) Supporting women of childbearing age in the prevention and treatment of overweight and obesity: a scoping review of randomized control trials of behavioral interventions. </w:t>
      </w:r>
      <w:r w:rsidRPr="00B5274F">
        <w:rPr>
          <w:i/>
          <w:noProof/>
        </w:rPr>
        <w:t>BMC Womens Health</w:t>
      </w:r>
      <w:r w:rsidRPr="00B5274F">
        <w:rPr>
          <w:noProof/>
        </w:rPr>
        <w:t xml:space="preserve"> 20(1): 14.</w:t>
      </w:r>
    </w:p>
    <w:p w14:paraId="349A6D4F" w14:textId="77777777" w:rsidR="00870824" w:rsidRPr="00B5274F" w:rsidRDefault="00870824" w:rsidP="00870824">
      <w:pPr>
        <w:pStyle w:val="Excluded"/>
        <w:rPr>
          <w:noProof/>
        </w:rPr>
      </w:pPr>
      <w:r w:rsidRPr="00B5274F">
        <w:rPr>
          <w:noProof/>
        </w:rPr>
        <w:t xml:space="preserve">Pecheux O, Garabedian C, Drumez E et al (2019) Maternal and neonatal outcomes according to gestational weight gain in twin pregnancies: Are the Institute of Medicine guidelines associated with better outcomes? </w:t>
      </w:r>
      <w:r w:rsidRPr="00B5274F">
        <w:rPr>
          <w:i/>
          <w:noProof/>
        </w:rPr>
        <w:t>Eur J Obstet Gynecol Reprod Biol</w:t>
      </w:r>
      <w:r w:rsidRPr="00B5274F">
        <w:rPr>
          <w:noProof/>
        </w:rPr>
        <w:t xml:space="preserve"> 234: 190-94.</w:t>
      </w:r>
    </w:p>
    <w:p w14:paraId="25FF0434" w14:textId="77777777" w:rsidR="00872C17" w:rsidRDefault="00872C17" w:rsidP="00872C17">
      <w:pPr>
        <w:pStyle w:val="Heading5"/>
      </w:pPr>
      <w:r>
        <w:t>Narrative review</w:t>
      </w:r>
    </w:p>
    <w:p w14:paraId="4351027A" w14:textId="77777777" w:rsidR="00872C17" w:rsidRPr="00F138FA" w:rsidRDefault="00872C17" w:rsidP="00872C17">
      <w:pPr>
        <w:pStyle w:val="Excluded"/>
        <w:rPr>
          <w:noProof/>
        </w:rPr>
      </w:pPr>
      <w:r w:rsidRPr="00F138FA">
        <w:rPr>
          <w:noProof/>
        </w:rPr>
        <w:t xml:space="preserve">Boyle J, Thangaratinam S, Goldstein R et al (2016) Excess gestational weight gain in pregnancy and the role of lifestyle intervention. </w:t>
      </w:r>
      <w:r w:rsidRPr="00F138FA">
        <w:rPr>
          <w:i/>
          <w:noProof/>
        </w:rPr>
        <w:t>Seminars in Reproductive Medicine</w:t>
      </w:r>
      <w:r w:rsidRPr="00F138FA">
        <w:rPr>
          <w:noProof/>
        </w:rPr>
        <w:t xml:space="preserve"> 34(02): e14-e21.</w:t>
      </w:r>
    </w:p>
    <w:p w14:paraId="15D8D605" w14:textId="77777777" w:rsidR="00872C17" w:rsidRPr="00F138FA" w:rsidRDefault="00872C17" w:rsidP="00872C17">
      <w:pPr>
        <w:pStyle w:val="Excluded"/>
        <w:rPr>
          <w:noProof/>
        </w:rPr>
      </w:pPr>
      <w:r w:rsidRPr="00F138FA">
        <w:rPr>
          <w:noProof/>
        </w:rPr>
        <w:t xml:space="preserve">Lamminpaa R, Vehvilainen-Julkunen K, Schwab U (2018) A systematic review of dietary interventions for gestational weight gain and gestational diabetes in overweight and obese pregnant women. </w:t>
      </w:r>
      <w:r w:rsidRPr="00F138FA">
        <w:rPr>
          <w:i/>
          <w:noProof/>
        </w:rPr>
        <w:t>Eur J Nutr</w:t>
      </w:r>
      <w:r w:rsidRPr="00F138FA">
        <w:rPr>
          <w:noProof/>
        </w:rPr>
        <w:t xml:space="preserve"> 57(5): 1721-36.</w:t>
      </w:r>
    </w:p>
    <w:p w14:paraId="1E324B98" w14:textId="2AB8618E" w:rsidR="00E30B60" w:rsidRPr="00305752" w:rsidRDefault="00E30B60" w:rsidP="00E30B60">
      <w:pPr>
        <w:pStyle w:val="Excluded"/>
        <w:rPr>
          <w:noProof/>
        </w:rPr>
      </w:pPr>
      <w:r w:rsidRPr="00305752">
        <w:rPr>
          <w:noProof/>
        </w:rPr>
        <w:t xml:space="preserve">Mitanchez D, Ciangura C, Jacqueminet S (2020) How Can maternal lifestyle interventions modify the effects of gestational diabetes in the neonate and the offspring? a systematic review of meta-analyses. </w:t>
      </w:r>
      <w:r w:rsidRPr="00305752">
        <w:rPr>
          <w:i/>
          <w:noProof/>
        </w:rPr>
        <w:t>Nutrients</w:t>
      </w:r>
      <w:r w:rsidRPr="00305752">
        <w:rPr>
          <w:noProof/>
        </w:rPr>
        <w:t xml:space="preserve"> 12(2).</w:t>
      </w:r>
    </w:p>
    <w:p w14:paraId="3A972D2C" w14:textId="77777777" w:rsidR="00872C17" w:rsidRPr="00F138FA" w:rsidRDefault="00872C17" w:rsidP="00872C17">
      <w:pPr>
        <w:pStyle w:val="Excluded"/>
        <w:rPr>
          <w:noProof/>
        </w:rPr>
      </w:pPr>
      <w:r w:rsidRPr="00F138FA">
        <w:rPr>
          <w:noProof/>
        </w:rPr>
        <w:t xml:space="preserve">Okesene-Gafa K, Li M, Taylor RS et al (2018) Correction to: A randomised controlled demonstration trial of multifaceted nutritional intervention and or probiotics: the healthy mums and babies (HUMBA) trial. </w:t>
      </w:r>
      <w:r w:rsidRPr="00F138FA">
        <w:rPr>
          <w:i/>
          <w:noProof/>
        </w:rPr>
        <w:t>BMC Pregnancy Childbirth</w:t>
      </w:r>
      <w:r w:rsidRPr="00F138FA">
        <w:rPr>
          <w:noProof/>
        </w:rPr>
        <w:t xml:space="preserve"> 18(1): 130.</w:t>
      </w:r>
    </w:p>
    <w:p w14:paraId="54ACC308" w14:textId="77777777" w:rsidR="00872C17" w:rsidRDefault="00872C17" w:rsidP="00872C17">
      <w:pPr>
        <w:pStyle w:val="Heading5"/>
      </w:pPr>
      <w:r>
        <w:t>Does not answer research question</w:t>
      </w:r>
    </w:p>
    <w:p w14:paraId="0BEDA545" w14:textId="5FBD91A1" w:rsidR="00E30B60" w:rsidRPr="00305752" w:rsidRDefault="00E30B60" w:rsidP="00E30B60">
      <w:pPr>
        <w:pStyle w:val="Excluded"/>
        <w:rPr>
          <w:noProof/>
        </w:rPr>
      </w:pPr>
      <w:r w:rsidRPr="00305752">
        <w:rPr>
          <w:noProof/>
        </w:rPr>
        <w:t xml:space="preserve">Czajkowski SM (2019) Using the ORBIT model to design an intervention promoting healthy weight gain during pregnancy: the value of an iterative and incremental approach to intervention development. </w:t>
      </w:r>
      <w:r w:rsidRPr="00305752">
        <w:rPr>
          <w:i/>
          <w:noProof/>
        </w:rPr>
        <w:t>Int J Behav Med</w:t>
      </w:r>
      <w:r w:rsidRPr="00305752">
        <w:rPr>
          <w:noProof/>
        </w:rPr>
        <w:t xml:space="preserve"> 26(5): 457-60.</w:t>
      </w:r>
    </w:p>
    <w:p w14:paraId="02C2DFC7" w14:textId="77777777" w:rsidR="00872C17" w:rsidRPr="00FB72A9" w:rsidRDefault="00872C17" w:rsidP="00872C17">
      <w:pPr>
        <w:pStyle w:val="Excluded"/>
        <w:rPr>
          <w:noProof/>
        </w:rPr>
      </w:pPr>
      <w:r w:rsidRPr="00FB72A9">
        <w:rPr>
          <w:noProof/>
        </w:rPr>
        <w:t xml:space="preserve">Darroch FE &amp; Giles AR (2016) A postcolonial feminist discourse analysis of urban Aboriginal women's description of pregnancy-related weight gain and physical activity. </w:t>
      </w:r>
      <w:r w:rsidRPr="00FB72A9">
        <w:rPr>
          <w:i/>
          <w:noProof/>
        </w:rPr>
        <w:t>Women Birth</w:t>
      </w:r>
      <w:r w:rsidRPr="00FB72A9">
        <w:rPr>
          <w:noProof/>
        </w:rPr>
        <w:t xml:space="preserve"> 29(1): e23-32.</w:t>
      </w:r>
    </w:p>
    <w:p w14:paraId="090F8EEB" w14:textId="77777777" w:rsidR="00872C17" w:rsidRPr="00674281" w:rsidRDefault="00872C17" w:rsidP="00872C17">
      <w:pPr>
        <w:pStyle w:val="Excluded"/>
        <w:rPr>
          <w:noProof/>
        </w:rPr>
      </w:pPr>
      <w:r w:rsidRPr="00674281">
        <w:rPr>
          <w:noProof/>
        </w:rPr>
        <w:t xml:space="preserve">de Jersey S, Guthrie T, Tyler J et al (2019) A mixed method study evaluating the integration of pregnancy weight gain charts into antenatal care. </w:t>
      </w:r>
      <w:r w:rsidRPr="00674281">
        <w:rPr>
          <w:i/>
          <w:noProof/>
        </w:rPr>
        <w:t>Matern Child Nutr</w:t>
      </w:r>
      <w:r w:rsidRPr="00674281">
        <w:rPr>
          <w:noProof/>
        </w:rPr>
        <w:t xml:space="preserve"> 15(3): e12750.</w:t>
      </w:r>
    </w:p>
    <w:p w14:paraId="34EA74A3" w14:textId="77777777" w:rsidR="00872C17" w:rsidRPr="00FB72A9" w:rsidRDefault="00872C17" w:rsidP="00872C17">
      <w:pPr>
        <w:pStyle w:val="Excluded"/>
        <w:rPr>
          <w:noProof/>
        </w:rPr>
      </w:pPr>
      <w:r w:rsidRPr="00FB72A9">
        <w:rPr>
          <w:noProof/>
        </w:rPr>
        <w:t xml:space="preserve">Demment MM, Graham ML, Olson CM (2014) How an online intervention to prevent excessive gestational weight gain is used and by whom: a randomized controlled process evaluation. </w:t>
      </w:r>
      <w:r w:rsidRPr="00FB72A9">
        <w:rPr>
          <w:i/>
          <w:noProof/>
        </w:rPr>
        <w:t>J Med Internet Res</w:t>
      </w:r>
      <w:r w:rsidRPr="00FB72A9">
        <w:rPr>
          <w:noProof/>
        </w:rPr>
        <w:t xml:space="preserve"> 16(8): e194.</w:t>
      </w:r>
    </w:p>
    <w:p w14:paraId="21896294" w14:textId="77777777" w:rsidR="00872C17" w:rsidRPr="00FB72A9" w:rsidRDefault="00872C17" w:rsidP="00872C17">
      <w:pPr>
        <w:pStyle w:val="Excluded"/>
        <w:rPr>
          <w:noProof/>
        </w:rPr>
      </w:pPr>
      <w:r w:rsidRPr="00FB72A9">
        <w:rPr>
          <w:noProof/>
        </w:rPr>
        <w:t xml:space="preserve">Dodd JM, Louise J, Deussen AR et al (2019) Effect of metformin in addition to dietary and lifestyle advice for pregnant women who are overweight or obese: the GRoW randomised, double-blind, placebo-controlled trial. </w:t>
      </w:r>
      <w:r w:rsidRPr="00FB72A9">
        <w:rPr>
          <w:i/>
          <w:noProof/>
        </w:rPr>
        <w:t>The Lancet Diabetes &amp; Endocrinology</w:t>
      </w:r>
      <w:r w:rsidRPr="00FB72A9">
        <w:rPr>
          <w:noProof/>
        </w:rPr>
        <w:t xml:space="preserve"> 7(1): 15-24.</w:t>
      </w:r>
    </w:p>
    <w:p w14:paraId="2E979C66" w14:textId="77777777" w:rsidR="00872C17" w:rsidRPr="00FB72A9" w:rsidRDefault="00872C17" w:rsidP="00872C17">
      <w:pPr>
        <w:pStyle w:val="Excluded"/>
        <w:rPr>
          <w:noProof/>
        </w:rPr>
      </w:pPr>
      <w:r w:rsidRPr="00FB72A9">
        <w:rPr>
          <w:noProof/>
        </w:rPr>
        <w:t xml:space="preserve">Graham ML, Strawderman MS, Demment M et al (2017) Does Usage of an eHealth Intervention Reduce the Risk of Excessive Gestational Weight Gain? Secondary Analysis From a Randomized Controlled Trial. </w:t>
      </w:r>
      <w:r w:rsidRPr="00FB72A9">
        <w:rPr>
          <w:i/>
          <w:noProof/>
        </w:rPr>
        <w:t>J Med Internet Res</w:t>
      </w:r>
      <w:r w:rsidRPr="00FB72A9">
        <w:rPr>
          <w:noProof/>
        </w:rPr>
        <w:t xml:space="preserve"> 19(1): e6.</w:t>
      </w:r>
    </w:p>
    <w:p w14:paraId="0957C1F9" w14:textId="77777777" w:rsidR="00872C17" w:rsidRPr="00674281" w:rsidRDefault="00872C17" w:rsidP="00872C17">
      <w:pPr>
        <w:pStyle w:val="Excluded"/>
        <w:rPr>
          <w:noProof/>
        </w:rPr>
      </w:pPr>
      <w:r w:rsidRPr="00674281">
        <w:rPr>
          <w:noProof/>
        </w:rPr>
        <w:t xml:space="preserve">Hamilton EAA, Nowell AK, Harden A et al (2018) Conduct and reporting of acceptability, attitudes, beliefs and experiences of pregnant women in randomised trials on diet and lifestyle interventions: A systematic review. </w:t>
      </w:r>
      <w:r w:rsidRPr="00674281">
        <w:rPr>
          <w:i/>
          <w:noProof/>
        </w:rPr>
        <w:t>Eur J Obstet Gynecol Reprod Biol</w:t>
      </w:r>
      <w:r w:rsidRPr="00674281">
        <w:rPr>
          <w:noProof/>
        </w:rPr>
        <w:t xml:space="preserve"> 225: 243-54.</w:t>
      </w:r>
    </w:p>
    <w:p w14:paraId="06B91F2D" w14:textId="77777777" w:rsidR="00872C17" w:rsidRPr="00674281" w:rsidRDefault="00872C17" w:rsidP="00872C17">
      <w:pPr>
        <w:pStyle w:val="Excluded"/>
        <w:rPr>
          <w:noProof/>
        </w:rPr>
      </w:pPr>
      <w:r w:rsidRPr="00674281">
        <w:rPr>
          <w:noProof/>
        </w:rPr>
        <w:t xml:space="preserve">Koleilat M, Lim KP, Whaley SE (2017) Focusing on excessive gestational weight gain through weight tracking among participants of the special supplemental nutrition program for Women, Infants, and Children (WIC) in Southern California. </w:t>
      </w:r>
      <w:r w:rsidRPr="00674281">
        <w:rPr>
          <w:i/>
          <w:noProof/>
        </w:rPr>
        <w:t>Calif J Health Promotion</w:t>
      </w:r>
      <w:r w:rsidRPr="00674281">
        <w:rPr>
          <w:noProof/>
        </w:rPr>
        <w:t xml:space="preserve"> 15(3): 15-24.</w:t>
      </w:r>
    </w:p>
    <w:p w14:paraId="06EDB58A" w14:textId="77777777" w:rsidR="00872C17" w:rsidRPr="00FB72A9" w:rsidRDefault="00872C17" w:rsidP="00872C17">
      <w:pPr>
        <w:pStyle w:val="Excluded"/>
        <w:rPr>
          <w:noProof/>
        </w:rPr>
      </w:pPr>
      <w:r w:rsidRPr="00FB72A9">
        <w:rPr>
          <w:noProof/>
        </w:rPr>
        <w:t xml:space="preserve">Kominiarek MA, Gray EL, Vyhmeister H et al (2018) Association of Gestational Weight Gain with Prenatal Care Model. </w:t>
      </w:r>
      <w:r w:rsidRPr="00FB72A9">
        <w:rPr>
          <w:i/>
          <w:noProof/>
        </w:rPr>
        <w:t>J Midwifery Womens Health</w:t>
      </w:r>
      <w:r w:rsidRPr="00FB72A9">
        <w:rPr>
          <w:noProof/>
        </w:rPr>
        <w:t xml:space="preserve"> 63(3): 283-88.</w:t>
      </w:r>
    </w:p>
    <w:p w14:paraId="685A2318" w14:textId="77777777" w:rsidR="00872C17" w:rsidRPr="00674281" w:rsidRDefault="00872C17" w:rsidP="00872C17">
      <w:pPr>
        <w:pStyle w:val="Excluded"/>
        <w:rPr>
          <w:noProof/>
        </w:rPr>
      </w:pPr>
      <w:r w:rsidRPr="00674281">
        <w:rPr>
          <w:noProof/>
        </w:rPr>
        <w:t xml:space="preserve">Molyneaux E, Poston L, Khondoker M et al (2016) Obesity, antenatal depression, diet and gestational weight gain in a population cohort study. </w:t>
      </w:r>
      <w:r w:rsidRPr="00674281">
        <w:rPr>
          <w:i/>
          <w:noProof/>
        </w:rPr>
        <w:t>Arch Womens Ment Health</w:t>
      </w:r>
      <w:r w:rsidRPr="00674281">
        <w:rPr>
          <w:noProof/>
        </w:rPr>
        <w:t xml:space="preserve"> 19(5): 899-907.</w:t>
      </w:r>
    </w:p>
    <w:p w14:paraId="65013B80" w14:textId="77777777" w:rsidR="00872C17" w:rsidRPr="00674281" w:rsidRDefault="00872C17" w:rsidP="00872C17">
      <w:pPr>
        <w:pStyle w:val="Excluded"/>
        <w:rPr>
          <w:noProof/>
        </w:rPr>
      </w:pPr>
      <w:r w:rsidRPr="00674281">
        <w:rPr>
          <w:noProof/>
        </w:rPr>
        <w:t xml:space="preserve">O'Brien EC, Alberdi G, McAuliffe FM (2018) The influence of socioeconomic status on gestational weight gain: a systematic review. </w:t>
      </w:r>
      <w:r w:rsidRPr="00674281">
        <w:rPr>
          <w:i/>
          <w:noProof/>
        </w:rPr>
        <w:t>J Public Health (Oxf)</w:t>
      </w:r>
      <w:r w:rsidRPr="00674281">
        <w:rPr>
          <w:noProof/>
        </w:rPr>
        <w:t xml:space="preserve"> 40(1): 41-55.</w:t>
      </w:r>
    </w:p>
    <w:p w14:paraId="7B5495AF" w14:textId="77777777" w:rsidR="00872C17" w:rsidRPr="00FB72A9" w:rsidRDefault="00872C17" w:rsidP="00872C17">
      <w:pPr>
        <w:pStyle w:val="Excluded"/>
        <w:rPr>
          <w:noProof/>
        </w:rPr>
      </w:pPr>
      <w:r w:rsidRPr="00FB72A9">
        <w:rPr>
          <w:noProof/>
        </w:rPr>
        <w:t xml:space="preserve">Rosenfeld CS, Agha M, Agha RA et al (2014) Interventions to Reduce and Prevent Obesity in Pre-Conceptual and Pregnant Women: A Systematic Review and Meta-Analysis. </w:t>
      </w:r>
      <w:r w:rsidRPr="00FB72A9">
        <w:rPr>
          <w:i/>
          <w:noProof/>
        </w:rPr>
        <w:t>PLoS ONE</w:t>
      </w:r>
      <w:r w:rsidRPr="00FB72A9">
        <w:rPr>
          <w:noProof/>
        </w:rPr>
        <w:t xml:space="preserve"> 9(5).</w:t>
      </w:r>
    </w:p>
    <w:p w14:paraId="76FF41E6" w14:textId="77777777" w:rsidR="00872C17" w:rsidRPr="00674281" w:rsidRDefault="00872C17" w:rsidP="00872C17">
      <w:pPr>
        <w:pStyle w:val="Excluded"/>
        <w:rPr>
          <w:noProof/>
        </w:rPr>
      </w:pPr>
      <w:r w:rsidRPr="00674281">
        <w:rPr>
          <w:noProof/>
        </w:rPr>
        <w:t xml:space="preserve">Scott C, Andersen CT, Valdez N et al (2014) No global consensus: a cross-sectional survey of maternal weight policies. </w:t>
      </w:r>
      <w:r w:rsidRPr="00674281">
        <w:rPr>
          <w:i/>
          <w:noProof/>
        </w:rPr>
        <w:t>BMC Pregnancy Childbirth</w:t>
      </w:r>
      <w:r w:rsidRPr="00674281">
        <w:rPr>
          <w:noProof/>
        </w:rPr>
        <w:t xml:space="preserve"> 14: 167.</w:t>
      </w:r>
    </w:p>
    <w:p w14:paraId="399000FA" w14:textId="77777777" w:rsidR="00872C17" w:rsidRPr="00FB72A9" w:rsidRDefault="00872C17" w:rsidP="00872C17">
      <w:pPr>
        <w:pStyle w:val="Excluded"/>
        <w:rPr>
          <w:noProof/>
        </w:rPr>
      </w:pPr>
      <w:r w:rsidRPr="00FB72A9">
        <w:rPr>
          <w:noProof/>
        </w:rPr>
        <w:t xml:space="preserve">Whitaker KM, Wilcox S, Liu J et al (2016) African American and White womens perceptions of weight gain, physical activity, and nutrition during pregnancy. </w:t>
      </w:r>
      <w:r w:rsidRPr="00FB72A9">
        <w:rPr>
          <w:i/>
          <w:noProof/>
        </w:rPr>
        <w:t>Midwifery</w:t>
      </w:r>
      <w:r w:rsidRPr="00FB72A9">
        <w:rPr>
          <w:noProof/>
        </w:rPr>
        <w:t xml:space="preserve"> 34: 211-20.</w:t>
      </w:r>
    </w:p>
    <w:p w14:paraId="64824A5D" w14:textId="77777777" w:rsidR="00872C17" w:rsidRPr="00FB72A9" w:rsidRDefault="00872C17" w:rsidP="00872C17">
      <w:pPr>
        <w:pStyle w:val="Excluded"/>
        <w:rPr>
          <w:noProof/>
        </w:rPr>
      </w:pPr>
      <w:r w:rsidRPr="00FB72A9">
        <w:rPr>
          <w:noProof/>
        </w:rPr>
        <w:t xml:space="preserve">Wilkinson SA, Donaldson E, Beckmann M et al (2017) Service-wide management of healthy gestational weight gain following an implementation science approach. </w:t>
      </w:r>
      <w:r w:rsidRPr="00FB72A9">
        <w:rPr>
          <w:i/>
          <w:noProof/>
        </w:rPr>
        <w:t>Matern Child Nutr</w:t>
      </w:r>
      <w:r w:rsidRPr="00FB72A9">
        <w:rPr>
          <w:noProof/>
        </w:rPr>
        <w:t xml:space="preserve"> 13(2).</w:t>
      </w:r>
    </w:p>
    <w:p w14:paraId="33A9F432" w14:textId="65FF07A8" w:rsidR="003523C5" w:rsidRDefault="00CC1D91" w:rsidP="00A912D4">
      <w:pPr>
        <w:pStyle w:val="Heading4"/>
        <w:rPr>
          <w:noProof/>
        </w:rPr>
      </w:pPr>
      <w:r>
        <w:rPr>
          <w:noProof/>
        </w:rPr>
        <w:t>Weight monitoring</w:t>
      </w:r>
    </w:p>
    <w:p w14:paraId="114FECDC" w14:textId="77777777" w:rsidR="00D80D51" w:rsidRDefault="00D80D51" w:rsidP="00D80D51">
      <w:pPr>
        <w:pStyle w:val="Heading5"/>
        <w:rPr>
          <w:noProof/>
        </w:rPr>
      </w:pPr>
      <w:r>
        <w:rPr>
          <w:noProof/>
        </w:rPr>
        <w:t>Duplicate</w:t>
      </w:r>
    </w:p>
    <w:p w14:paraId="423E7E67" w14:textId="77777777" w:rsidR="00D80D51" w:rsidRPr="009D3F2E" w:rsidRDefault="00D80D51" w:rsidP="00D80D51">
      <w:pPr>
        <w:pStyle w:val="Excluded"/>
        <w:rPr>
          <w:noProof/>
        </w:rPr>
      </w:pPr>
      <w:r w:rsidRPr="009D3F2E">
        <w:rPr>
          <w:noProof/>
        </w:rPr>
        <w:t xml:space="preserve">Daley AJ, Jolly K, Jebb SA et al (2015) Effectiveness of regular weighing, weight target setting and feedback by community midwives within routine antenatal care in preventing excessive gestational weight gain: randomised controlled trial. </w:t>
      </w:r>
      <w:r w:rsidRPr="009D3F2E">
        <w:rPr>
          <w:i/>
          <w:noProof/>
        </w:rPr>
        <w:t>BMC Obes</w:t>
      </w:r>
      <w:r w:rsidRPr="009D3F2E">
        <w:rPr>
          <w:noProof/>
        </w:rPr>
        <w:t xml:space="preserve"> 3: 7.</w:t>
      </w:r>
    </w:p>
    <w:p w14:paraId="2CB2C02E" w14:textId="77777777" w:rsidR="00AC2321" w:rsidRDefault="00AC2321" w:rsidP="00A912D4">
      <w:pPr>
        <w:pStyle w:val="Heading5"/>
        <w:rPr>
          <w:noProof/>
        </w:rPr>
      </w:pPr>
      <w:r>
        <w:rPr>
          <w:noProof/>
        </w:rPr>
        <w:t>Opinion piece</w:t>
      </w:r>
    </w:p>
    <w:p w14:paraId="19F3DE63" w14:textId="177D979B" w:rsidR="00291A6C" w:rsidRPr="00291A6C" w:rsidRDefault="00AC2321" w:rsidP="00A912D4">
      <w:pPr>
        <w:pStyle w:val="Excluded"/>
        <w:rPr>
          <w:rFonts w:ascii="Times New Roman" w:eastAsia="Times New Roman" w:hAnsi="Times New Roman"/>
          <w:sz w:val="24"/>
        </w:rPr>
      </w:pPr>
      <w:r>
        <w:t>Steer</w:t>
      </w:r>
      <w:r w:rsidR="009D3E28">
        <w:t xml:space="preserve"> PJ &amp; Oken E (2015) </w:t>
      </w:r>
      <w:r w:rsidR="009D3E28" w:rsidRPr="009D3E28">
        <w:t>Routine weighing of women during</w:t>
      </w:r>
      <w:r w:rsidR="009D3E28">
        <w:t xml:space="preserve"> </w:t>
      </w:r>
      <w:r w:rsidR="009D3E28" w:rsidRPr="009D3E28">
        <w:rPr>
          <w:rFonts w:ascii="Helvetica" w:hAnsi="Helvetica"/>
        </w:rPr>
        <w:t>pregnancy is of limited value and should</w:t>
      </w:r>
      <w:r w:rsidR="009D3E28">
        <w:t xml:space="preserve"> </w:t>
      </w:r>
      <w:r w:rsidR="009D3E28" w:rsidRPr="009D3E28">
        <w:rPr>
          <w:rFonts w:ascii="Helvetica" w:hAnsi="Helvetica"/>
        </w:rPr>
        <w:t>be abandoned</w:t>
      </w:r>
      <w:r w:rsidR="009D3E28">
        <w:t xml:space="preserve">. BJOG </w:t>
      </w:r>
      <w:r w:rsidR="00291A6C" w:rsidRPr="00291A6C">
        <w:rPr>
          <w:rFonts w:ascii="Arial" w:eastAsia="Times New Roman" w:hAnsi="Arial" w:cs="Arial"/>
          <w:color w:val="000000"/>
          <w:sz w:val="17"/>
          <w:szCs w:val="17"/>
          <w:shd w:val="clear" w:color="auto" w:fill="FFFFFF"/>
        </w:rPr>
        <w:t>122(8):</w:t>
      </w:r>
      <w:r w:rsidR="00291A6C">
        <w:rPr>
          <w:rFonts w:ascii="Arial" w:eastAsia="Times New Roman" w:hAnsi="Arial" w:cs="Arial"/>
          <w:color w:val="000000"/>
          <w:sz w:val="17"/>
          <w:szCs w:val="17"/>
          <w:shd w:val="clear" w:color="auto" w:fill="FFFFFF"/>
        </w:rPr>
        <w:t xml:space="preserve"> </w:t>
      </w:r>
      <w:r w:rsidR="00291A6C" w:rsidRPr="00291A6C">
        <w:rPr>
          <w:rFonts w:ascii="Arial" w:eastAsia="Times New Roman" w:hAnsi="Arial" w:cs="Arial"/>
          <w:color w:val="000000"/>
          <w:sz w:val="17"/>
          <w:szCs w:val="17"/>
          <w:shd w:val="clear" w:color="auto" w:fill="FFFFFF"/>
        </w:rPr>
        <w:t>1101</w:t>
      </w:r>
      <w:r w:rsidR="00291A6C">
        <w:rPr>
          <w:rFonts w:ascii="Arial" w:eastAsia="Times New Roman" w:hAnsi="Arial" w:cs="Arial"/>
          <w:color w:val="000000"/>
          <w:sz w:val="17"/>
          <w:szCs w:val="17"/>
          <w:shd w:val="clear" w:color="auto" w:fill="FFFFFF"/>
        </w:rPr>
        <w:t>.</w:t>
      </w:r>
    </w:p>
    <w:p w14:paraId="560384B6" w14:textId="30ABD966" w:rsidR="00D80D51" w:rsidRDefault="00D80D51" w:rsidP="00D80D51">
      <w:pPr>
        <w:pStyle w:val="Excluded"/>
        <w:rPr>
          <w:noProof/>
        </w:rPr>
      </w:pPr>
      <w:r>
        <w:rPr>
          <w:noProof/>
        </w:rPr>
        <w:t>A</w:t>
      </w:r>
      <w:r w:rsidRPr="009D3F2E">
        <w:rPr>
          <w:noProof/>
        </w:rPr>
        <w:t xml:space="preserve">llen-Walker V, Woodside J, Holmes V et al (2016) Routine weighing of women during pregnancy-is it time to change current practice? </w:t>
      </w:r>
      <w:r w:rsidRPr="009D3F2E">
        <w:rPr>
          <w:i/>
          <w:noProof/>
        </w:rPr>
        <w:t>BJOG</w:t>
      </w:r>
      <w:r w:rsidRPr="009D3F2E">
        <w:rPr>
          <w:noProof/>
        </w:rPr>
        <w:t xml:space="preserve"> 123(6): 871-4.</w:t>
      </w:r>
    </w:p>
    <w:p w14:paraId="7283FE05" w14:textId="4CB50665" w:rsidR="00D80D51" w:rsidRPr="009D3F2E" w:rsidRDefault="00D80D51" w:rsidP="00A912D4">
      <w:pPr>
        <w:pStyle w:val="Heading5"/>
        <w:rPr>
          <w:noProof/>
        </w:rPr>
      </w:pPr>
      <w:r>
        <w:rPr>
          <w:noProof/>
        </w:rPr>
        <w:t>Wrong setting</w:t>
      </w:r>
    </w:p>
    <w:p w14:paraId="0D4FF041" w14:textId="77777777" w:rsidR="00D80D51" w:rsidRPr="009D3F2E" w:rsidRDefault="00D80D51" w:rsidP="00D80D51">
      <w:pPr>
        <w:pStyle w:val="Excluded"/>
        <w:rPr>
          <w:noProof/>
        </w:rPr>
      </w:pPr>
      <w:r w:rsidRPr="009D3F2E">
        <w:rPr>
          <w:noProof/>
        </w:rPr>
        <w:t xml:space="preserve">Harrison CL, Teede HJ, Lombard CB (2014) How effective is self-weighing in the setting of a lifestyle intervention to reduce gestational weight gain and postpartum weight retention? </w:t>
      </w:r>
      <w:r w:rsidRPr="009D3F2E">
        <w:rPr>
          <w:i/>
          <w:noProof/>
        </w:rPr>
        <w:t>Aust N Z J Obstet Gynaecol</w:t>
      </w:r>
      <w:r w:rsidRPr="009D3F2E">
        <w:rPr>
          <w:noProof/>
        </w:rPr>
        <w:t xml:space="preserve"> 54(4): 382-5.</w:t>
      </w:r>
    </w:p>
    <w:p w14:paraId="3FB660A8" w14:textId="18A23BA7" w:rsidR="00BA7CBD" w:rsidRDefault="00110F60" w:rsidP="00A912D4">
      <w:pPr>
        <w:pStyle w:val="Heading3"/>
        <w:numPr>
          <w:ilvl w:val="0"/>
          <w:numId w:val="0"/>
        </w:numPr>
        <w:rPr>
          <w:noProof/>
        </w:rPr>
      </w:pPr>
      <w:bookmarkStart w:id="365" w:name="_Toc40956576"/>
      <w:r>
        <w:rPr>
          <w:noProof/>
        </w:rPr>
        <w:t>Risk assessments (question 8)</w:t>
      </w:r>
      <w:bookmarkEnd w:id="365"/>
    </w:p>
    <w:p w14:paraId="30EA7206" w14:textId="77777777" w:rsidR="00575B02" w:rsidRDefault="00575B02" w:rsidP="00575B02">
      <w:pPr>
        <w:pStyle w:val="Heading4"/>
      </w:pPr>
      <w:r w:rsidRPr="00575B02">
        <w:t>Wrong study design</w:t>
      </w:r>
    </w:p>
    <w:p w14:paraId="6DD8005A" w14:textId="77777777" w:rsidR="007550AE" w:rsidRPr="00673F96" w:rsidRDefault="007550AE" w:rsidP="007550AE">
      <w:pPr>
        <w:pStyle w:val="Excluded"/>
        <w:rPr>
          <w:noProof/>
        </w:rPr>
      </w:pPr>
      <w:bookmarkStart w:id="366" w:name="_Toc37329256"/>
      <w:r w:rsidRPr="00673F96">
        <w:rPr>
          <w:noProof/>
        </w:rPr>
        <w:t xml:space="preserve">Agbota G, Fievet N, Heude B et al (2020) Poor maternal anthropometric status before conception is associated with a deleterious infant growth during the first year of life: a longitudinal preconceptional cohort. </w:t>
      </w:r>
      <w:r w:rsidRPr="00673F96">
        <w:rPr>
          <w:i/>
          <w:noProof/>
        </w:rPr>
        <w:t>Pediatr Obes</w:t>
      </w:r>
      <w:r w:rsidRPr="00673F96">
        <w:rPr>
          <w:noProof/>
        </w:rPr>
        <w:t xml:space="preserve"> 15(1): e12573.</w:t>
      </w:r>
    </w:p>
    <w:p w14:paraId="129277A8" w14:textId="77777777" w:rsidR="007550AE" w:rsidRPr="00673F96" w:rsidRDefault="007550AE" w:rsidP="007550AE">
      <w:pPr>
        <w:pStyle w:val="Excluded"/>
        <w:rPr>
          <w:noProof/>
        </w:rPr>
      </w:pPr>
      <w:r w:rsidRPr="00673F96">
        <w:rPr>
          <w:noProof/>
        </w:rPr>
        <w:t xml:space="preserve">Akahoshi E, Arima K, Miura K et al (2016) Association of maternal pre-pregnancy weight, weight gain during pregnancy, and smoking with small-for-gestational-age infants in Japan. </w:t>
      </w:r>
      <w:r w:rsidRPr="00673F96">
        <w:rPr>
          <w:i/>
          <w:noProof/>
        </w:rPr>
        <w:t>Early Hum Dev</w:t>
      </w:r>
      <w:r w:rsidRPr="00673F96">
        <w:rPr>
          <w:noProof/>
        </w:rPr>
        <w:t xml:space="preserve"> 92: 33-6.</w:t>
      </w:r>
    </w:p>
    <w:p w14:paraId="18051E5B" w14:textId="77777777" w:rsidR="007550AE" w:rsidRPr="00673F96" w:rsidRDefault="007550AE" w:rsidP="007550AE">
      <w:pPr>
        <w:pStyle w:val="Excluded"/>
        <w:rPr>
          <w:noProof/>
        </w:rPr>
      </w:pPr>
      <w:r w:rsidRPr="00673F96">
        <w:rPr>
          <w:noProof/>
        </w:rPr>
        <w:t xml:space="preserve">Alhaj AM, Radi EA, Adam I (2010) Epidemiology of preterm birth in Omdurman Maternity hospital, Sudan. </w:t>
      </w:r>
      <w:r w:rsidRPr="00673F96">
        <w:rPr>
          <w:i/>
          <w:noProof/>
        </w:rPr>
        <w:t>J Matern Fetal Neonatal Med</w:t>
      </w:r>
      <w:r w:rsidRPr="00673F96">
        <w:rPr>
          <w:noProof/>
        </w:rPr>
        <w:t xml:space="preserve"> 23(2): 131-4.</w:t>
      </w:r>
    </w:p>
    <w:p w14:paraId="176A56FD" w14:textId="77777777" w:rsidR="007550AE" w:rsidRPr="00673F96" w:rsidRDefault="007550AE" w:rsidP="007550AE">
      <w:pPr>
        <w:pStyle w:val="Excluded"/>
        <w:rPr>
          <w:noProof/>
        </w:rPr>
      </w:pPr>
      <w:r w:rsidRPr="00673F96">
        <w:rPr>
          <w:noProof/>
        </w:rPr>
        <w:t xml:space="preserve">Andersen CH, Thomsen PH, Nohr EA et al (2018) Maternal body mass index before pregnancy as a risk factor for ADHD and autism in children. </w:t>
      </w:r>
      <w:r w:rsidRPr="00673F96">
        <w:rPr>
          <w:i/>
          <w:noProof/>
        </w:rPr>
        <w:t>Eur Child Adolesc Psychiatry</w:t>
      </w:r>
      <w:r w:rsidRPr="00673F96">
        <w:rPr>
          <w:noProof/>
        </w:rPr>
        <w:t xml:space="preserve"> 27(2): 139-48.</w:t>
      </w:r>
    </w:p>
    <w:p w14:paraId="6597D7CA" w14:textId="77777777" w:rsidR="007550AE" w:rsidRPr="00673F96" w:rsidRDefault="007550AE" w:rsidP="007550AE">
      <w:pPr>
        <w:pStyle w:val="Excluded"/>
        <w:rPr>
          <w:noProof/>
        </w:rPr>
      </w:pPr>
      <w:r w:rsidRPr="00673F96">
        <w:rPr>
          <w:noProof/>
        </w:rPr>
        <w:t xml:space="preserve">Bliddal M, Pottegard A, Kirkegaard H et al (2015) Mental disorders in motherhood according to prepregnancy BMI and pregnancy-related weight changes--A Danish cohort study. </w:t>
      </w:r>
      <w:r w:rsidRPr="00673F96">
        <w:rPr>
          <w:i/>
          <w:noProof/>
        </w:rPr>
        <w:t>J Affect Disord</w:t>
      </w:r>
      <w:r w:rsidRPr="00673F96">
        <w:rPr>
          <w:noProof/>
        </w:rPr>
        <w:t xml:space="preserve"> 183: 322-9.</w:t>
      </w:r>
    </w:p>
    <w:p w14:paraId="0D3E3CD9" w14:textId="77777777" w:rsidR="007550AE" w:rsidRPr="00D33C6E" w:rsidRDefault="007550AE" w:rsidP="007550AE">
      <w:pPr>
        <w:pStyle w:val="Excluded"/>
        <w:rPr>
          <w:noProof/>
        </w:rPr>
      </w:pPr>
      <w:r w:rsidRPr="00D33C6E">
        <w:rPr>
          <w:noProof/>
        </w:rPr>
        <w:t xml:space="preserve">Block SR, Watkins SM, Salemi JL et al (2013) Maternal pre-pregnancy body mass index and risk of selected birth defects: evidence of a dose-response relationship. </w:t>
      </w:r>
      <w:r w:rsidRPr="00D33C6E">
        <w:rPr>
          <w:i/>
          <w:noProof/>
        </w:rPr>
        <w:t>Paediatr Perinat Epidemiol</w:t>
      </w:r>
      <w:r w:rsidRPr="00D33C6E">
        <w:rPr>
          <w:noProof/>
        </w:rPr>
        <w:t xml:space="preserve"> 27(6): 521-31.</w:t>
      </w:r>
    </w:p>
    <w:p w14:paraId="27B109DB" w14:textId="77777777" w:rsidR="007550AE" w:rsidRPr="00673F96" w:rsidRDefault="007550AE" w:rsidP="007550AE">
      <w:pPr>
        <w:pStyle w:val="Excluded"/>
        <w:rPr>
          <w:noProof/>
        </w:rPr>
      </w:pPr>
      <w:r w:rsidRPr="00673F96">
        <w:rPr>
          <w:noProof/>
        </w:rPr>
        <w:t xml:space="preserve">Britto RP, Florencio TM, Benedito Silva AA et al (2013) Influence of maternal height and weight on low birth weight: a cross-sectional study in poor communities of northeastern Brazil. </w:t>
      </w:r>
      <w:r w:rsidRPr="00673F96">
        <w:rPr>
          <w:i/>
          <w:noProof/>
        </w:rPr>
        <w:t>PLoS One</w:t>
      </w:r>
      <w:r w:rsidRPr="00673F96">
        <w:rPr>
          <w:noProof/>
        </w:rPr>
        <w:t xml:space="preserve"> 8(11): e80159.</w:t>
      </w:r>
    </w:p>
    <w:p w14:paraId="4DD3D2CD" w14:textId="77777777" w:rsidR="007550AE" w:rsidRPr="00D33C6E" w:rsidRDefault="007550AE" w:rsidP="007550AE">
      <w:pPr>
        <w:pStyle w:val="Excluded"/>
        <w:rPr>
          <w:noProof/>
        </w:rPr>
      </w:pPr>
      <w:r w:rsidRPr="00D33C6E">
        <w:rPr>
          <w:noProof/>
        </w:rPr>
        <w:t xml:space="preserve">Butwick AJ, Abreo A, Bateman BT et al (2018) Effect of Maternal Body Mass Index on Postpartum Hemorrhage. </w:t>
      </w:r>
      <w:r w:rsidRPr="00D33C6E">
        <w:rPr>
          <w:i/>
          <w:noProof/>
        </w:rPr>
        <w:t>Anesthesiology</w:t>
      </w:r>
      <w:r w:rsidRPr="00D33C6E">
        <w:rPr>
          <w:noProof/>
        </w:rPr>
        <w:t xml:space="preserve"> 128(4): 774-83.</w:t>
      </w:r>
    </w:p>
    <w:p w14:paraId="524ADDCF" w14:textId="77777777" w:rsidR="007550AE" w:rsidRPr="00D33C6E" w:rsidRDefault="007550AE" w:rsidP="007550AE">
      <w:pPr>
        <w:pStyle w:val="Excluded"/>
        <w:rPr>
          <w:noProof/>
        </w:rPr>
      </w:pPr>
      <w:r w:rsidRPr="00D33C6E">
        <w:rPr>
          <w:noProof/>
        </w:rPr>
        <w:t xml:space="preserve">Cameron CM, Shibl R, McClure RJ et al (2014) Maternal pregravid body mass index and child hospital admissions in the first 5 years of life: results from an Australian birth cohort. </w:t>
      </w:r>
      <w:r w:rsidRPr="00D33C6E">
        <w:rPr>
          <w:i/>
          <w:noProof/>
        </w:rPr>
        <w:t>Int J Obes (Lond)</w:t>
      </w:r>
      <w:r w:rsidRPr="00D33C6E">
        <w:rPr>
          <w:noProof/>
        </w:rPr>
        <w:t xml:space="preserve"> 38(10): 1268-74.</w:t>
      </w:r>
    </w:p>
    <w:p w14:paraId="1D2C3826" w14:textId="77777777" w:rsidR="007550AE" w:rsidRPr="00673F96" w:rsidRDefault="007550AE" w:rsidP="007550AE">
      <w:pPr>
        <w:pStyle w:val="Excluded"/>
        <w:rPr>
          <w:noProof/>
        </w:rPr>
      </w:pPr>
      <w:r w:rsidRPr="00673F96">
        <w:rPr>
          <w:noProof/>
        </w:rPr>
        <w:t xml:space="preserve">Campbell MK, Cartier S, Xie B et al (2012) Determinants of small for gestational age birth at term. </w:t>
      </w:r>
      <w:r w:rsidRPr="00673F96">
        <w:rPr>
          <w:i/>
          <w:noProof/>
        </w:rPr>
        <w:t>Paediatr Perinat Epidemiol</w:t>
      </w:r>
      <w:r w:rsidRPr="00673F96">
        <w:rPr>
          <w:noProof/>
        </w:rPr>
        <w:t xml:space="preserve"> 26(6): 525-33.</w:t>
      </w:r>
    </w:p>
    <w:p w14:paraId="4472DD80" w14:textId="77777777" w:rsidR="007550AE" w:rsidRPr="00673F96" w:rsidRDefault="007550AE" w:rsidP="007550AE">
      <w:pPr>
        <w:pStyle w:val="Excluded"/>
        <w:rPr>
          <w:noProof/>
        </w:rPr>
      </w:pPr>
      <w:r w:rsidRPr="00673F96">
        <w:rPr>
          <w:noProof/>
        </w:rPr>
        <w:t xml:space="preserve">Carmichael SL, Kan P, Gould JB et al (2017) Maternal prepregnancy body mass index and risk of bronchopulmonary dysplasia. </w:t>
      </w:r>
      <w:r w:rsidRPr="00673F96">
        <w:rPr>
          <w:i/>
          <w:noProof/>
        </w:rPr>
        <w:t>Pediatr Res</w:t>
      </w:r>
      <w:r w:rsidRPr="00673F96">
        <w:rPr>
          <w:noProof/>
        </w:rPr>
        <w:t xml:space="preserve"> 82(1): 8-13.</w:t>
      </w:r>
    </w:p>
    <w:p w14:paraId="05A84D39" w14:textId="77777777" w:rsidR="007550AE" w:rsidRPr="00D33C6E" w:rsidRDefault="007550AE" w:rsidP="007550AE">
      <w:pPr>
        <w:pStyle w:val="Excluded"/>
        <w:rPr>
          <w:noProof/>
        </w:rPr>
      </w:pPr>
      <w:r w:rsidRPr="00D33C6E">
        <w:rPr>
          <w:noProof/>
        </w:rPr>
        <w:t xml:space="preserve">Chung JH, Melsop KA, Gilbert WM et al (2012) Increasing pre-pregnancy body mass index is predictive of a progressive escalation in adverse pregnancy outcomes. </w:t>
      </w:r>
      <w:r w:rsidRPr="00D33C6E">
        <w:rPr>
          <w:i/>
          <w:noProof/>
        </w:rPr>
        <w:t>J Matern Fetal Neonatal Med</w:t>
      </w:r>
      <w:r w:rsidRPr="00D33C6E">
        <w:rPr>
          <w:noProof/>
        </w:rPr>
        <w:t xml:space="preserve"> 25(9): 1635-9.</w:t>
      </w:r>
    </w:p>
    <w:p w14:paraId="24A72F64" w14:textId="77777777" w:rsidR="007550AE" w:rsidRPr="00673F96" w:rsidRDefault="007550AE" w:rsidP="007550AE">
      <w:pPr>
        <w:pStyle w:val="Excluded"/>
        <w:rPr>
          <w:noProof/>
        </w:rPr>
      </w:pPr>
      <w:r w:rsidRPr="00673F96">
        <w:rPr>
          <w:noProof/>
        </w:rPr>
        <w:t xml:space="preserve">Cristina Rossi A (2016) Underweight and pregnancy. </w:t>
      </w:r>
      <w:r w:rsidRPr="00673F96">
        <w:rPr>
          <w:i/>
          <w:noProof/>
        </w:rPr>
        <w:t>BJOG</w:t>
      </w:r>
      <w:r w:rsidRPr="00673F96">
        <w:rPr>
          <w:noProof/>
        </w:rPr>
        <w:t xml:space="preserve"> 123(12): 2008.</w:t>
      </w:r>
    </w:p>
    <w:p w14:paraId="3CD1E532" w14:textId="77777777" w:rsidR="007550AE" w:rsidRPr="00673F96" w:rsidRDefault="007550AE" w:rsidP="007550AE">
      <w:pPr>
        <w:pStyle w:val="Excluded"/>
        <w:rPr>
          <w:noProof/>
        </w:rPr>
      </w:pPr>
      <w:r w:rsidRPr="00673F96">
        <w:rPr>
          <w:noProof/>
        </w:rPr>
        <w:t xml:space="preserve">Davies H, Visser J, Tomlinson M et al (2013) An investigation into utilising gestational body mass index as a screening tool for adverse birth outcomes and maternal morbidities in a group of pregnant women in Khayelitsha. </w:t>
      </w:r>
      <w:r w:rsidRPr="00673F96">
        <w:rPr>
          <w:i/>
          <w:noProof/>
        </w:rPr>
        <w:t>South Afr J Clin Nutr</w:t>
      </w:r>
      <w:r w:rsidRPr="00673F96">
        <w:rPr>
          <w:noProof/>
        </w:rPr>
        <w:t xml:space="preserve"> 26(3): 116-22.</w:t>
      </w:r>
    </w:p>
    <w:p w14:paraId="5B528F25" w14:textId="77777777" w:rsidR="007550AE" w:rsidRPr="00673F96" w:rsidRDefault="007550AE" w:rsidP="007550AE">
      <w:pPr>
        <w:pStyle w:val="Excluded"/>
        <w:rPr>
          <w:noProof/>
        </w:rPr>
      </w:pPr>
      <w:r w:rsidRPr="00673F96">
        <w:rPr>
          <w:noProof/>
        </w:rPr>
        <w:t xml:space="preserve">Deardorff J, Smith LH, Petito L et al (2017) Maternal Prepregnancy Weight and Children's Behavioral and Emotional Outcomes. </w:t>
      </w:r>
      <w:r w:rsidRPr="00673F96">
        <w:rPr>
          <w:i/>
          <w:noProof/>
        </w:rPr>
        <w:t>Am J Prev Med</w:t>
      </w:r>
      <w:r w:rsidRPr="00673F96">
        <w:rPr>
          <w:noProof/>
        </w:rPr>
        <w:t xml:space="preserve"> 53(4): 432-40.</w:t>
      </w:r>
    </w:p>
    <w:p w14:paraId="094A726F" w14:textId="77777777" w:rsidR="007550AE" w:rsidRPr="00673F96" w:rsidRDefault="007550AE" w:rsidP="007550AE">
      <w:pPr>
        <w:pStyle w:val="Excluded"/>
        <w:rPr>
          <w:noProof/>
        </w:rPr>
      </w:pPr>
      <w:r w:rsidRPr="00673F96">
        <w:rPr>
          <w:noProof/>
        </w:rPr>
        <w:t xml:space="preserve">Đelmiš J, Pavić M, Ivanišević M et al (2015) Body mass index and pregnancy outcome. </w:t>
      </w:r>
      <w:r w:rsidRPr="00673F96">
        <w:rPr>
          <w:i/>
          <w:noProof/>
        </w:rPr>
        <w:t>Gynaecol Perinatol</w:t>
      </w:r>
      <w:r w:rsidRPr="00673F96">
        <w:rPr>
          <w:noProof/>
        </w:rPr>
        <w:t xml:space="preserve"> 24(3): 99-105.</w:t>
      </w:r>
    </w:p>
    <w:p w14:paraId="0814C6B2" w14:textId="77777777" w:rsidR="007550AE" w:rsidRPr="00D33C6E" w:rsidRDefault="007550AE" w:rsidP="007550AE">
      <w:pPr>
        <w:pStyle w:val="Excluded"/>
        <w:rPr>
          <w:noProof/>
        </w:rPr>
      </w:pPr>
      <w:r w:rsidRPr="00D33C6E">
        <w:rPr>
          <w:noProof/>
        </w:rPr>
        <w:t xml:space="preserve">Denison FC, Norwood P, Bhattacharya S et al (2014) Association between maternal body mass index during pregnancy, short-term morbidity, and increased health service costs: a population-based study. </w:t>
      </w:r>
      <w:r w:rsidRPr="00D33C6E">
        <w:rPr>
          <w:i/>
          <w:noProof/>
        </w:rPr>
        <w:t>BJOG</w:t>
      </w:r>
      <w:r w:rsidRPr="00D33C6E">
        <w:rPr>
          <w:noProof/>
        </w:rPr>
        <w:t xml:space="preserve"> 121(1): 72-81; discussion 82.</w:t>
      </w:r>
    </w:p>
    <w:p w14:paraId="20176140" w14:textId="77777777" w:rsidR="007550AE" w:rsidRPr="00D33C6E" w:rsidRDefault="007550AE" w:rsidP="007550AE">
      <w:pPr>
        <w:pStyle w:val="Excluded"/>
        <w:rPr>
          <w:noProof/>
        </w:rPr>
      </w:pPr>
      <w:r w:rsidRPr="00D33C6E">
        <w:rPr>
          <w:noProof/>
        </w:rPr>
        <w:t xml:space="preserve">Deutsch AB, Lynch O, Alio AP et al (2010) Increased risk of placental abruption in underweight women. </w:t>
      </w:r>
      <w:r w:rsidRPr="00D33C6E">
        <w:rPr>
          <w:i/>
          <w:noProof/>
        </w:rPr>
        <w:t>Am J Perinatol</w:t>
      </w:r>
      <w:r w:rsidRPr="00D33C6E">
        <w:rPr>
          <w:noProof/>
        </w:rPr>
        <w:t xml:space="preserve"> 27(3): 235-40.</w:t>
      </w:r>
    </w:p>
    <w:p w14:paraId="3BFA8BC6" w14:textId="77777777" w:rsidR="007550AE" w:rsidRPr="00673F96" w:rsidRDefault="007550AE" w:rsidP="007550AE">
      <w:pPr>
        <w:pStyle w:val="Excluded"/>
        <w:rPr>
          <w:noProof/>
        </w:rPr>
      </w:pPr>
      <w:r w:rsidRPr="00673F96">
        <w:rPr>
          <w:noProof/>
        </w:rPr>
        <w:t xml:space="preserve">Du MK, Ge LY, Zhou ML et al (2017) Effects of pre-pregnancy body mass index and gestational weight gain on neonatal birth weight. </w:t>
      </w:r>
      <w:r w:rsidRPr="00673F96">
        <w:rPr>
          <w:i/>
          <w:noProof/>
        </w:rPr>
        <w:t>J Zhejiang Univ Sci B</w:t>
      </w:r>
      <w:r w:rsidRPr="00673F96">
        <w:rPr>
          <w:noProof/>
        </w:rPr>
        <w:t xml:space="preserve"> 18(3): 263-71.</w:t>
      </w:r>
    </w:p>
    <w:p w14:paraId="15D0F543" w14:textId="77777777" w:rsidR="007550AE" w:rsidRPr="00673F96" w:rsidRDefault="007550AE" w:rsidP="007550AE">
      <w:pPr>
        <w:pStyle w:val="Excluded"/>
        <w:rPr>
          <w:noProof/>
        </w:rPr>
      </w:pPr>
      <w:r w:rsidRPr="00673F96">
        <w:rPr>
          <w:noProof/>
        </w:rPr>
        <w:t xml:space="preserve">Ekstrom S, Magnusson J, Kull I et al (2015) Maternal body mass index in early pregnancy and offspring asthma, rhinitis and eczema up to 16 years of age. </w:t>
      </w:r>
      <w:r w:rsidRPr="00673F96">
        <w:rPr>
          <w:i/>
          <w:noProof/>
        </w:rPr>
        <w:t>Clin Exp Allergy</w:t>
      </w:r>
      <w:r w:rsidRPr="00673F96">
        <w:rPr>
          <w:noProof/>
        </w:rPr>
        <w:t xml:space="preserve"> 45(1): 283-91.</w:t>
      </w:r>
    </w:p>
    <w:p w14:paraId="0C5DC603" w14:textId="77777777" w:rsidR="007550AE" w:rsidRPr="00673F96" w:rsidRDefault="007550AE" w:rsidP="007550AE">
      <w:pPr>
        <w:pStyle w:val="Excluded"/>
        <w:rPr>
          <w:noProof/>
        </w:rPr>
      </w:pPr>
      <w:r w:rsidRPr="00673F96">
        <w:rPr>
          <w:noProof/>
        </w:rPr>
        <w:t xml:space="preserve">Enomoto K, Aoki S, Toma R et al (2016) Pregnancy Outcomes Based on Pre-Pregnancy Body Mass Index in Japanese Women. </w:t>
      </w:r>
      <w:r w:rsidRPr="00673F96">
        <w:rPr>
          <w:i/>
          <w:noProof/>
        </w:rPr>
        <w:t>PLoS One</w:t>
      </w:r>
      <w:r w:rsidRPr="00673F96">
        <w:rPr>
          <w:noProof/>
        </w:rPr>
        <w:t xml:space="preserve"> 11(6): e0157081.</w:t>
      </w:r>
    </w:p>
    <w:p w14:paraId="04821D30" w14:textId="77777777" w:rsidR="007550AE" w:rsidRPr="00673F96" w:rsidRDefault="007550AE" w:rsidP="007550AE">
      <w:pPr>
        <w:pStyle w:val="Excluded"/>
        <w:rPr>
          <w:noProof/>
        </w:rPr>
      </w:pPr>
      <w:r w:rsidRPr="00673F96">
        <w:rPr>
          <w:noProof/>
        </w:rPr>
        <w:t xml:space="preserve">Feodor Nilsson S, Andersen PK, Strandberg-Larsen K et al (2014) Risk factors for miscarriage from a prevention perspective: a nationwide follow-up study. </w:t>
      </w:r>
      <w:r w:rsidRPr="00673F96">
        <w:rPr>
          <w:i/>
          <w:noProof/>
        </w:rPr>
        <w:t>BJOG</w:t>
      </w:r>
      <w:r w:rsidRPr="00673F96">
        <w:rPr>
          <w:noProof/>
        </w:rPr>
        <w:t xml:space="preserve"> 121(11): 1375-84.</w:t>
      </w:r>
    </w:p>
    <w:p w14:paraId="0EA6617A" w14:textId="77777777" w:rsidR="007550AE" w:rsidRPr="00D33C6E" w:rsidRDefault="007550AE" w:rsidP="007550AE">
      <w:pPr>
        <w:pStyle w:val="Excluded"/>
        <w:rPr>
          <w:noProof/>
        </w:rPr>
      </w:pPr>
      <w:r w:rsidRPr="00D33C6E">
        <w:rPr>
          <w:noProof/>
        </w:rPr>
        <w:t xml:space="preserve">Foo XY, Greer RM, Kumar S (2016) Impact of maternal body mass index on intrapartum and neonatal outcomes in Brisbane, Australia, 2007 to 2013. </w:t>
      </w:r>
      <w:r w:rsidRPr="00D33C6E">
        <w:rPr>
          <w:i/>
          <w:noProof/>
        </w:rPr>
        <w:t>Birth</w:t>
      </w:r>
      <w:r w:rsidRPr="00D33C6E">
        <w:rPr>
          <w:noProof/>
        </w:rPr>
        <w:t xml:space="preserve"> 43(4): 358-65.</w:t>
      </w:r>
    </w:p>
    <w:p w14:paraId="1FF65126" w14:textId="77777777" w:rsidR="007550AE" w:rsidRPr="00673F96" w:rsidRDefault="007550AE" w:rsidP="007550AE">
      <w:pPr>
        <w:pStyle w:val="Excluded"/>
        <w:rPr>
          <w:noProof/>
        </w:rPr>
      </w:pPr>
      <w:r w:rsidRPr="00673F96">
        <w:rPr>
          <w:noProof/>
        </w:rPr>
        <w:t xml:space="preserve">Fujiwara K, Aoki S, Kurasawa K et al (2014) Associations of maternal pre-pregnancy underweight with small-for-gestational-age and spontaneous preterm birth, and optimal gestational weight gain in Japanese women. </w:t>
      </w:r>
      <w:r w:rsidRPr="00673F96">
        <w:rPr>
          <w:i/>
          <w:noProof/>
        </w:rPr>
        <w:t>J Obstet Gynaecol Res</w:t>
      </w:r>
      <w:r w:rsidRPr="00673F96">
        <w:rPr>
          <w:noProof/>
        </w:rPr>
        <w:t xml:space="preserve"> 40(4): 988-94.</w:t>
      </w:r>
    </w:p>
    <w:p w14:paraId="4793F1C0" w14:textId="77777777" w:rsidR="007550AE" w:rsidRPr="00673F96" w:rsidRDefault="007550AE" w:rsidP="007550AE">
      <w:pPr>
        <w:pStyle w:val="Excluded"/>
        <w:rPr>
          <w:noProof/>
        </w:rPr>
      </w:pPr>
      <w:r w:rsidRPr="00673F96">
        <w:rPr>
          <w:noProof/>
        </w:rPr>
        <w:t xml:space="preserve">Getz KD, Anderka MT, Werler MM et al (2016) Maternal Pre-pregnancy Body Mass Index and Autism Spectrum Disorder among Offspring: A Population-Based Case-Control Study. </w:t>
      </w:r>
      <w:r w:rsidRPr="00673F96">
        <w:rPr>
          <w:i/>
          <w:noProof/>
        </w:rPr>
        <w:t>Paediatr Perinat Epidemiol</w:t>
      </w:r>
      <w:r w:rsidRPr="00673F96">
        <w:rPr>
          <w:noProof/>
        </w:rPr>
        <w:t xml:space="preserve"> 30(5): 479-87.</w:t>
      </w:r>
    </w:p>
    <w:p w14:paraId="11AE2F84" w14:textId="77777777" w:rsidR="007550AE" w:rsidRPr="00673F96" w:rsidRDefault="007550AE" w:rsidP="007550AE">
      <w:pPr>
        <w:pStyle w:val="Excluded"/>
        <w:rPr>
          <w:noProof/>
        </w:rPr>
      </w:pPr>
      <w:r w:rsidRPr="00673F96">
        <w:rPr>
          <w:noProof/>
        </w:rPr>
        <w:t xml:space="preserve">Girsen AI, Mayo JA, Wallenstein MB et al (2018) What factors are related to recurrent preterm birth among underweight women?(). </w:t>
      </w:r>
      <w:r w:rsidRPr="00673F96">
        <w:rPr>
          <w:i/>
          <w:noProof/>
        </w:rPr>
        <w:t>J Matern Fetal Neonatal Med</w:t>
      </w:r>
      <w:r w:rsidRPr="00673F96">
        <w:rPr>
          <w:noProof/>
        </w:rPr>
        <w:t xml:space="preserve"> 31(5): 560-66.</w:t>
      </w:r>
    </w:p>
    <w:p w14:paraId="6261897B" w14:textId="77777777" w:rsidR="007550AE" w:rsidRPr="00673F96" w:rsidRDefault="007550AE" w:rsidP="007550AE">
      <w:pPr>
        <w:pStyle w:val="Excluded"/>
        <w:rPr>
          <w:noProof/>
        </w:rPr>
      </w:pPr>
      <w:r w:rsidRPr="00673F96">
        <w:rPr>
          <w:noProof/>
        </w:rPr>
        <w:t xml:space="preserve">Goetzinger KR, Cahill AG, Macones GA et al (2012) The relationship between maternal body mass index and tobacco use on small-for-gestational-age infants. </w:t>
      </w:r>
      <w:r w:rsidRPr="00673F96">
        <w:rPr>
          <w:i/>
          <w:noProof/>
        </w:rPr>
        <w:t>Am J Perinatol</w:t>
      </w:r>
      <w:r w:rsidRPr="00673F96">
        <w:rPr>
          <w:noProof/>
        </w:rPr>
        <w:t xml:space="preserve"> 29(3): 153-8.</w:t>
      </w:r>
    </w:p>
    <w:p w14:paraId="52E42C2B" w14:textId="77777777" w:rsidR="007550AE" w:rsidRPr="00673F96" w:rsidRDefault="007550AE" w:rsidP="007550AE">
      <w:pPr>
        <w:pStyle w:val="Excluded"/>
        <w:rPr>
          <w:noProof/>
        </w:rPr>
      </w:pPr>
      <w:r w:rsidRPr="00673F96">
        <w:rPr>
          <w:noProof/>
        </w:rPr>
        <w:t xml:space="preserve">Guelinckx I, Devlieger R, Bogaerts A et al (2012) The effect of pre-pregnancy BMI on intention, initiation and duration of breast-feeding. </w:t>
      </w:r>
      <w:r w:rsidRPr="00673F96">
        <w:rPr>
          <w:i/>
          <w:noProof/>
        </w:rPr>
        <w:t>Public Health Nutr</w:t>
      </w:r>
      <w:r w:rsidRPr="00673F96">
        <w:rPr>
          <w:noProof/>
        </w:rPr>
        <w:t xml:space="preserve"> 15(5): 840-8.</w:t>
      </w:r>
    </w:p>
    <w:p w14:paraId="167F4A76" w14:textId="77777777" w:rsidR="007550AE" w:rsidRPr="00673F96" w:rsidRDefault="007550AE" w:rsidP="007550AE">
      <w:pPr>
        <w:pStyle w:val="Excluded"/>
        <w:rPr>
          <w:noProof/>
        </w:rPr>
      </w:pPr>
      <w:r w:rsidRPr="00673F96">
        <w:rPr>
          <w:noProof/>
        </w:rPr>
        <w:t xml:space="preserve">Ha AVV, Zhao Y, Pham NM et al (2019) Postpartum weight retention in relation to gestational weight gain and pre-pregnancy body mass index: A prospective cohort study in Vietnam. </w:t>
      </w:r>
      <w:r w:rsidRPr="00673F96">
        <w:rPr>
          <w:i/>
          <w:noProof/>
        </w:rPr>
        <w:t>Obes Res Clin Pract</w:t>
      </w:r>
      <w:r w:rsidRPr="00673F96">
        <w:rPr>
          <w:noProof/>
        </w:rPr>
        <w:t xml:space="preserve"> 13(2): 143-49.</w:t>
      </w:r>
    </w:p>
    <w:p w14:paraId="2C58465E" w14:textId="77777777" w:rsidR="007550AE" w:rsidRPr="00673F96" w:rsidRDefault="007550AE" w:rsidP="007550AE">
      <w:pPr>
        <w:pStyle w:val="Excluded"/>
        <w:rPr>
          <w:noProof/>
        </w:rPr>
      </w:pPr>
      <w:r w:rsidRPr="00673F96">
        <w:rPr>
          <w:noProof/>
        </w:rPr>
        <w:t xml:space="preserve">Hale J, Derbyshire A, Taylor A et al (2017) Relationship between neonatal gastroschisis and maternal body mass index in a United Kingdom population. </w:t>
      </w:r>
      <w:r w:rsidRPr="00673F96">
        <w:rPr>
          <w:i/>
          <w:noProof/>
        </w:rPr>
        <w:t>Eur J Obstet Gynecol Reprod Biol</w:t>
      </w:r>
      <w:r w:rsidRPr="00673F96">
        <w:rPr>
          <w:noProof/>
        </w:rPr>
        <w:t xml:space="preserve"> 210: 292-94.</w:t>
      </w:r>
    </w:p>
    <w:p w14:paraId="51905226" w14:textId="77777777" w:rsidR="007550AE" w:rsidRPr="00673F96" w:rsidRDefault="007550AE" w:rsidP="007550AE">
      <w:pPr>
        <w:pStyle w:val="Excluded"/>
        <w:rPr>
          <w:noProof/>
        </w:rPr>
      </w:pPr>
      <w:r w:rsidRPr="00673F96">
        <w:rPr>
          <w:noProof/>
        </w:rPr>
        <w:t xml:space="preserve">Hayward I, Malcoe LH, Cleathero LA et al (2012) Investigating maternal risk factors as potential targets of intervention to reduce socioeconomic inequality in small for gestational age: a population-based study. </w:t>
      </w:r>
      <w:r w:rsidRPr="00673F96">
        <w:rPr>
          <w:i/>
          <w:noProof/>
        </w:rPr>
        <w:t>BMC Public Health</w:t>
      </w:r>
      <w:r w:rsidRPr="00673F96">
        <w:rPr>
          <w:noProof/>
        </w:rPr>
        <w:t xml:space="preserve"> 12: 333.</w:t>
      </w:r>
    </w:p>
    <w:p w14:paraId="28AC5904" w14:textId="77777777" w:rsidR="007550AE" w:rsidRPr="00673F96" w:rsidRDefault="007550AE" w:rsidP="007550AE">
      <w:pPr>
        <w:pStyle w:val="Excluded"/>
        <w:rPr>
          <w:noProof/>
        </w:rPr>
      </w:pPr>
      <w:r w:rsidRPr="00673F96">
        <w:rPr>
          <w:noProof/>
        </w:rPr>
        <w:t xml:space="preserve">Heaman M, Kingston D, Chalmers B et al (2013) Risk factors for preterm birth and small-for-gestational-age births among Canadian women. </w:t>
      </w:r>
      <w:r w:rsidRPr="00673F96">
        <w:rPr>
          <w:i/>
          <w:noProof/>
        </w:rPr>
        <w:t>Paediatr Perinat Epidemiol</w:t>
      </w:r>
      <w:r w:rsidRPr="00673F96">
        <w:rPr>
          <w:noProof/>
        </w:rPr>
        <w:t xml:space="preserve"> 27(1): 54-61.</w:t>
      </w:r>
    </w:p>
    <w:p w14:paraId="76DFC6CA" w14:textId="77777777" w:rsidR="007550AE" w:rsidRPr="00673F96" w:rsidRDefault="007550AE" w:rsidP="007550AE">
      <w:pPr>
        <w:pStyle w:val="Excluded"/>
        <w:rPr>
          <w:noProof/>
        </w:rPr>
      </w:pPr>
      <w:r w:rsidRPr="00673F96">
        <w:rPr>
          <w:noProof/>
        </w:rPr>
        <w:t xml:space="preserve">Hendrix RA, Rohrer JE, Danawi H et al (2012) Autism spectrum disorders: a sibling case-control study of maternal prenatal body mass index. </w:t>
      </w:r>
      <w:r w:rsidRPr="00673F96">
        <w:rPr>
          <w:i/>
          <w:noProof/>
        </w:rPr>
        <w:t>Int J Childbirth Education</w:t>
      </w:r>
      <w:r w:rsidRPr="00673F96">
        <w:rPr>
          <w:noProof/>
        </w:rPr>
        <w:t xml:space="preserve"> 27(4): 79-83.</w:t>
      </w:r>
    </w:p>
    <w:p w14:paraId="01DA3982" w14:textId="77777777" w:rsidR="007550AE" w:rsidRPr="00673F96" w:rsidRDefault="007550AE" w:rsidP="007550AE">
      <w:pPr>
        <w:pStyle w:val="Excluded"/>
        <w:rPr>
          <w:noProof/>
        </w:rPr>
      </w:pPr>
      <w:r w:rsidRPr="00673F96">
        <w:rPr>
          <w:noProof/>
        </w:rPr>
        <w:t xml:space="preserve">Hinkle SN, Albert PS, Mendola P et al (2014) Differences in risk factors for incident and recurrent small-for-gestational-age birthweight: a hospital-based cohort study. </w:t>
      </w:r>
      <w:r w:rsidRPr="00673F96">
        <w:rPr>
          <w:i/>
          <w:noProof/>
        </w:rPr>
        <w:t>BJOG</w:t>
      </w:r>
      <w:r w:rsidRPr="00673F96">
        <w:rPr>
          <w:noProof/>
        </w:rPr>
        <w:t xml:space="preserve"> 121(9): 1080-8; discussion 89.</w:t>
      </w:r>
    </w:p>
    <w:p w14:paraId="2BDCE919" w14:textId="77777777" w:rsidR="007550AE" w:rsidRPr="00673F96" w:rsidRDefault="007550AE" w:rsidP="007550AE">
      <w:pPr>
        <w:pStyle w:val="Excluded"/>
        <w:rPr>
          <w:noProof/>
        </w:rPr>
      </w:pPr>
      <w:r w:rsidRPr="00673F96">
        <w:rPr>
          <w:noProof/>
        </w:rPr>
        <w:t xml:space="preserve">Hinkle SN, Schieve LA, Stein AD et al (2012) Associations between maternal prepregnancy body mass index and child neurodevelopment at 2 years of age. </w:t>
      </w:r>
      <w:r w:rsidRPr="00673F96">
        <w:rPr>
          <w:i/>
          <w:noProof/>
        </w:rPr>
        <w:t>Int J Obes (Lond)</w:t>
      </w:r>
      <w:r w:rsidRPr="00673F96">
        <w:rPr>
          <w:noProof/>
        </w:rPr>
        <w:t xml:space="preserve"> 36(10): 1312-9.</w:t>
      </w:r>
    </w:p>
    <w:p w14:paraId="54E738C1" w14:textId="77777777" w:rsidR="007550AE" w:rsidRPr="00673F96" w:rsidRDefault="007550AE" w:rsidP="007550AE">
      <w:pPr>
        <w:pStyle w:val="Excluded"/>
        <w:rPr>
          <w:noProof/>
        </w:rPr>
      </w:pPr>
      <w:r w:rsidRPr="00673F96">
        <w:rPr>
          <w:noProof/>
        </w:rPr>
        <w:t xml:space="preserve">Hoellen F, Hornemann A, Haertel C et al (2014) Does maternal underweight prior to conception influence pregnancy risks and outcome? </w:t>
      </w:r>
      <w:r w:rsidRPr="00673F96">
        <w:rPr>
          <w:i/>
          <w:noProof/>
        </w:rPr>
        <w:t>In Vivo</w:t>
      </w:r>
      <w:r w:rsidRPr="00673F96">
        <w:rPr>
          <w:noProof/>
        </w:rPr>
        <w:t xml:space="preserve"> 28(6): 1165-70.</w:t>
      </w:r>
    </w:p>
    <w:p w14:paraId="45791855" w14:textId="77777777" w:rsidR="007550AE" w:rsidRPr="00D33C6E" w:rsidRDefault="007550AE" w:rsidP="007550AE">
      <w:pPr>
        <w:pStyle w:val="Excluded"/>
        <w:rPr>
          <w:noProof/>
        </w:rPr>
      </w:pPr>
      <w:r w:rsidRPr="00D33C6E">
        <w:rPr>
          <w:noProof/>
        </w:rPr>
        <w:t xml:space="preserve">Houde M, Dahdouh EM, Mongrain V et al (2015) The Effect of Adequate Gestational Weight Gain among Adolescents Relative to Adults of Equivalent Body Mass Index and the Risk of Preterm Birth, Cesarean Delivery, and Low Birth Weight. </w:t>
      </w:r>
      <w:r w:rsidRPr="00D33C6E">
        <w:rPr>
          <w:i/>
          <w:noProof/>
        </w:rPr>
        <w:t>J Pediatr Adolesc Gynecol</w:t>
      </w:r>
      <w:r w:rsidRPr="00D33C6E">
        <w:rPr>
          <w:noProof/>
        </w:rPr>
        <w:t xml:space="preserve"> 28(6): 502-7.</w:t>
      </w:r>
    </w:p>
    <w:p w14:paraId="51A75503" w14:textId="77777777" w:rsidR="007550AE" w:rsidRPr="00D33C6E" w:rsidRDefault="007550AE" w:rsidP="007550AE">
      <w:pPr>
        <w:pStyle w:val="Excluded"/>
        <w:rPr>
          <w:noProof/>
        </w:rPr>
      </w:pPr>
      <w:r w:rsidRPr="00D33C6E">
        <w:rPr>
          <w:noProof/>
        </w:rPr>
        <w:t xml:space="preserve">Hu R, Chen Y, Zhang Y et al (2017) Association between vomiting in the first trimester and preterm birth: a retrospective birth cohort study in Wuhan, China. </w:t>
      </w:r>
      <w:r w:rsidRPr="00D33C6E">
        <w:rPr>
          <w:i/>
          <w:noProof/>
        </w:rPr>
        <w:t>BMJ Open</w:t>
      </w:r>
      <w:r w:rsidRPr="00D33C6E">
        <w:rPr>
          <w:noProof/>
        </w:rPr>
        <w:t xml:space="preserve"> 7(9): e017309.</w:t>
      </w:r>
    </w:p>
    <w:p w14:paraId="1B752FA8" w14:textId="77777777" w:rsidR="007550AE" w:rsidRPr="00673F96" w:rsidRDefault="007550AE" w:rsidP="007550AE">
      <w:pPr>
        <w:pStyle w:val="Excluded"/>
        <w:rPr>
          <w:noProof/>
        </w:rPr>
      </w:pPr>
      <w:r w:rsidRPr="00673F96">
        <w:rPr>
          <w:noProof/>
        </w:rPr>
        <w:t xml:space="preserve">Huang TT, Wang HS, Dai FT (2010) Effect of pre-pregnancy body size on postpartum weight retention. </w:t>
      </w:r>
      <w:r w:rsidRPr="00673F96">
        <w:rPr>
          <w:i/>
          <w:noProof/>
        </w:rPr>
        <w:t>Midwifery</w:t>
      </w:r>
      <w:r w:rsidRPr="00673F96">
        <w:rPr>
          <w:noProof/>
        </w:rPr>
        <w:t xml:space="preserve"> 26(2): 222-31.</w:t>
      </w:r>
    </w:p>
    <w:p w14:paraId="79B1F228" w14:textId="77777777" w:rsidR="007550AE" w:rsidRPr="00673F96" w:rsidRDefault="007550AE" w:rsidP="007550AE">
      <w:pPr>
        <w:pStyle w:val="Excluded"/>
        <w:rPr>
          <w:noProof/>
        </w:rPr>
      </w:pPr>
      <w:r w:rsidRPr="00673F96">
        <w:rPr>
          <w:noProof/>
        </w:rPr>
        <w:t xml:space="preserve">Hung TH, Hsieh TT, Lo LM et al (2013) Risk factors and perinatal outcomes associated with idiopathic small for gestational age Taiwanese newborns. </w:t>
      </w:r>
      <w:r w:rsidRPr="00673F96">
        <w:rPr>
          <w:i/>
          <w:noProof/>
        </w:rPr>
        <w:t>Int J Gynaecol Obstet</w:t>
      </w:r>
      <w:r w:rsidRPr="00673F96">
        <w:rPr>
          <w:noProof/>
        </w:rPr>
        <w:t xml:space="preserve"> 122(3): 212-5.</w:t>
      </w:r>
    </w:p>
    <w:p w14:paraId="3AA3D63A" w14:textId="77777777" w:rsidR="007550AE" w:rsidRPr="00673F96" w:rsidRDefault="007550AE" w:rsidP="007550AE">
      <w:pPr>
        <w:pStyle w:val="Excluded"/>
        <w:rPr>
          <w:noProof/>
        </w:rPr>
      </w:pPr>
      <w:r w:rsidRPr="00673F96">
        <w:rPr>
          <w:noProof/>
        </w:rPr>
        <w:t xml:space="preserve">Jeric M, Roje D, Medic N et al (2013) Maternal pre-pregnancy underweight and fetal growth in relation to institute of medicine recommendations for gestational weight gain. </w:t>
      </w:r>
      <w:r w:rsidRPr="00673F96">
        <w:rPr>
          <w:i/>
          <w:noProof/>
        </w:rPr>
        <w:t>Early Hum Dev</w:t>
      </w:r>
      <w:r w:rsidRPr="00673F96">
        <w:rPr>
          <w:noProof/>
        </w:rPr>
        <w:t xml:space="preserve"> 89(5): 277-81.</w:t>
      </w:r>
    </w:p>
    <w:p w14:paraId="3A5E45EA" w14:textId="77777777" w:rsidR="007550AE" w:rsidRPr="00673F96" w:rsidRDefault="007550AE" w:rsidP="007550AE">
      <w:pPr>
        <w:pStyle w:val="Excluded"/>
        <w:rPr>
          <w:noProof/>
        </w:rPr>
      </w:pPr>
      <w:r w:rsidRPr="00673F96">
        <w:rPr>
          <w:noProof/>
        </w:rPr>
        <w:t xml:space="preserve">Jung SJ, Park SK, Shin A et al (2015) Body mass index at age 18-20 and later risk of spontaneous abortion in the Health Examinees Study (HEXA). </w:t>
      </w:r>
      <w:r w:rsidRPr="00673F96">
        <w:rPr>
          <w:i/>
          <w:noProof/>
        </w:rPr>
        <w:t>BMC Pregnancy Childbirth</w:t>
      </w:r>
      <w:r w:rsidRPr="00673F96">
        <w:rPr>
          <w:noProof/>
        </w:rPr>
        <w:t xml:space="preserve"> 15: 228.</w:t>
      </w:r>
    </w:p>
    <w:p w14:paraId="4DACE97D" w14:textId="77777777" w:rsidR="007550AE" w:rsidRPr="00673F96" w:rsidRDefault="007550AE" w:rsidP="007550AE">
      <w:pPr>
        <w:pStyle w:val="Excluded"/>
        <w:rPr>
          <w:noProof/>
        </w:rPr>
      </w:pPr>
      <w:r w:rsidRPr="00673F96">
        <w:rPr>
          <w:noProof/>
        </w:rPr>
        <w:t xml:space="preserve">Kandil M, Sanad Z, Sayyed T et al (2017) Body mass index is linked to cervical length and duration of pregnancy: An observational study in low risk pregnancy. </w:t>
      </w:r>
      <w:r w:rsidRPr="00673F96">
        <w:rPr>
          <w:i/>
          <w:noProof/>
        </w:rPr>
        <w:t>J Obstet Gynaecol</w:t>
      </w:r>
      <w:r w:rsidRPr="00673F96">
        <w:rPr>
          <w:noProof/>
        </w:rPr>
        <w:t xml:space="preserve"> 37(1): 33-37.</w:t>
      </w:r>
    </w:p>
    <w:p w14:paraId="7D86452F" w14:textId="77777777" w:rsidR="007550AE" w:rsidRPr="00673F96" w:rsidRDefault="007550AE" w:rsidP="007550AE">
      <w:pPr>
        <w:pStyle w:val="Excluded"/>
        <w:rPr>
          <w:noProof/>
        </w:rPr>
      </w:pPr>
      <w:r w:rsidRPr="00673F96">
        <w:rPr>
          <w:noProof/>
        </w:rPr>
        <w:t xml:space="preserve">Khanam R, Lee AC, Mitra DK et al (2019) Maternal short stature and under-weight status are independent risk factors for preterm birth and small for gestational age in rural Bangladesh. </w:t>
      </w:r>
      <w:r w:rsidRPr="00673F96">
        <w:rPr>
          <w:i/>
          <w:noProof/>
        </w:rPr>
        <w:t>Eur J Clin Nutr</w:t>
      </w:r>
      <w:r w:rsidRPr="00673F96">
        <w:rPr>
          <w:noProof/>
        </w:rPr>
        <w:t xml:space="preserve"> 73(5): 733-42.</w:t>
      </w:r>
    </w:p>
    <w:p w14:paraId="2319280B" w14:textId="77777777" w:rsidR="007550AE" w:rsidRPr="00673F96" w:rsidRDefault="007550AE" w:rsidP="007550AE">
      <w:pPr>
        <w:pStyle w:val="Excluded"/>
        <w:rPr>
          <w:noProof/>
        </w:rPr>
      </w:pPr>
      <w:r w:rsidRPr="00673F96">
        <w:rPr>
          <w:noProof/>
        </w:rPr>
        <w:t xml:space="preserve">Kosa JL, Guendelman S, Pearl M et al (2011) The association between pre-pregnancy BMI and preterm delivery in a diverse southern California population of working women. </w:t>
      </w:r>
      <w:r w:rsidRPr="00673F96">
        <w:rPr>
          <w:i/>
          <w:noProof/>
        </w:rPr>
        <w:t>Matern Child Health J</w:t>
      </w:r>
      <w:r w:rsidRPr="00673F96">
        <w:rPr>
          <w:noProof/>
        </w:rPr>
        <w:t xml:space="preserve"> 15(6): 772-81.</w:t>
      </w:r>
    </w:p>
    <w:p w14:paraId="1721ED2A" w14:textId="77777777" w:rsidR="007550AE" w:rsidRPr="00673F96" w:rsidRDefault="007550AE" w:rsidP="007550AE">
      <w:pPr>
        <w:pStyle w:val="Excluded"/>
        <w:rPr>
          <w:noProof/>
        </w:rPr>
      </w:pPr>
      <w:r w:rsidRPr="00673F96">
        <w:rPr>
          <w:noProof/>
        </w:rPr>
        <w:t xml:space="preserve">Kumpulainen SM, Girchenko P, Lahti-Pulkkinen M et al (2018) Maternal early pregnancy obesity and depressive symptoms during and after pregnancy. </w:t>
      </w:r>
      <w:r w:rsidRPr="00673F96">
        <w:rPr>
          <w:i/>
          <w:noProof/>
        </w:rPr>
        <w:t>Psychol Med</w:t>
      </w:r>
      <w:r w:rsidRPr="00673F96">
        <w:rPr>
          <w:noProof/>
        </w:rPr>
        <w:t xml:space="preserve"> 48(14): 2353-63.</w:t>
      </w:r>
    </w:p>
    <w:p w14:paraId="0B941C75" w14:textId="77777777" w:rsidR="007550AE" w:rsidRPr="00673F96" w:rsidRDefault="007550AE" w:rsidP="007550AE">
      <w:pPr>
        <w:pStyle w:val="Excluded"/>
        <w:rPr>
          <w:noProof/>
        </w:rPr>
      </w:pPr>
      <w:r w:rsidRPr="00673F96">
        <w:rPr>
          <w:noProof/>
        </w:rPr>
        <w:t xml:space="preserve">Kutbi H, Wehby GL, Moreno Uribe LM et al (2017) Maternal underweight and obesity and risk of orofacial clefts in a large international consortium of population-based studies. </w:t>
      </w:r>
      <w:r w:rsidRPr="00673F96">
        <w:rPr>
          <w:i/>
          <w:noProof/>
        </w:rPr>
        <w:t>Int J Epidemiol</w:t>
      </w:r>
      <w:r w:rsidRPr="00673F96">
        <w:rPr>
          <w:noProof/>
        </w:rPr>
        <w:t xml:space="preserve"> 46(1): 190-99.</w:t>
      </w:r>
    </w:p>
    <w:p w14:paraId="4C1470D2" w14:textId="77777777" w:rsidR="007550AE" w:rsidRPr="00D33C6E" w:rsidRDefault="007550AE" w:rsidP="007550AE">
      <w:pPr>
        <w:pStyle w:val="Excluded"/>
        <w:rPr>
          <w:noProof/>
        </w:rPr>
      </w:pPr>
      <w:r w:rsidRPr="00D33C6E">
        <w:rPr>
          <w:noProof/>
        </w:rPr>
        <w:t xml:space="preserve">Lengyel CS, Ehrlich S, Iams JD et al (2017) Effect of Modifiable Risk Factors on Preterm Birth: A Population Based-Cohort. </w:t>
      </w:r>
      <w:r w:rsidRPr="00D33C6E">
        <w:rPr>
          <w:i/>
          <w:noProof/>
        </w:rPr>
        <w:t>Matern Child Health J</w:t>
      </w:r>
      <w:r w:rsidRPr="00D33C6E">
        <w:rPr>
          <w:noProof/>
        </w:rPr>
        <w:t xml:space="preserve"> 21(4): 777-85.</w:t>
      </w:r>
    </w:p>
    <w:p w14:paraId="47390A98" w14:textId="77777777" w:rsidR="007550AE" w:rsidRPr="00673F96" w:rsidRDefault="007550AE" w:rsidP="007550AE">
      <w:pPr>
        <w:pStyle w:val="Excluded"/>
        <w:rPr>
          <w:noProof/>
        </w:rPr>
      </w:pPr>
      <w:r w:rsidRPr="00673F96">
        <w:rPr>
          <w:noProof/>
        </w:rPr>
        <w:t xml:space="preserve">Li C, Liu Y, Zhang W (2015) Joint and Independent Associations of Gestational Weight Gain and Pre-Pregnancy Body Mass Index with Outcomes of Pregnancy in Chinese Women: A Retrospective Cohort Study. </w:t>
      </w:r>
      <w:r w:rsidRPr="00673F96">
        <w:rPr>
          <w:i/>
          <w:noProof/>
        </w:rPr>
        <w:t>PLoS One</w:t>
      </w:r>
      <w:r w:rsidRPr="00673F96">
        <w:rPr>
          <w:noProof/>
        </w:rPr>
        <w:t xml:space="preserve"> 10(8): e0136850.</w:t>
      </w:r>
    </w:p>
    <w:p w14:paraId="72584F0B" w14:textId="77777777" w:rsidR="007550AE" w:rsidRPr="00673F96" w:rsidRDefault="007550AE" w:rsidP="007550AE">
      <w:pPr>
        <w:pStyle w:val="Excluded"/>
        <w:rPr>
          <w:noProof/>
        </w:rPr>
      </w:pPr>
      <w:r w:rsidRPr="00673F96">
        <w:rPr>
          <w:noProof/>
        </w:rPr>
        <w:t xml:space="preserve">Li C, Zhu N, Zeng L et al (2018) Effect of maternal pre-pregnancy underweight and average gestational weight gain on physical growth and intellectual development of early school-aged children. </w:t>
      </w:r>
      <w:r w:rsidRPr="00673F96">
        <w:rPr>
          <w:i/>
          <w:noProof/>
        </w:rPr>
        <w:t>Sci Rep</w:t>
      </w:r>
      <w:r w:rsidRPr="00673F96">
        <w:rPr>
          <w:noProof/>
        </w:rPr>
        <w:t xml:space="preserve"> 8(1): 12014.</w:t>
      </w:r>
    </w:p>
    <w:p w14:paraId="40DD536E" w14:textId="77777777" w:rsidR="007550AE" w:rsidRPr="00673F96" w:rsidRDefault="007550AE" w:rsidP="007550AE">
      <w:pPr>
        <w:pStyle w:val="Excluded"/>
        <w:rPr>
          <w:noProof/>
        </w:rPr>
      </w:pPr>
      <w:r w:rsidRPr="00673F96">
        <w:rPr>
          <w:noProof/>
        </w:rPr>
        <w:t xml:space="preserve">Li Z, Liu J, Ye R et al (2010) Maternal prepregnancy body mass index and risk of neural tube defects: A population-based case-control study in Shanxi province, China. </w:t>
      </w:r>
      <w:r w:rsidRPr="00673F96">
        <w:rPr>
          <w:i/>
          <w:noProof/>
        </w:rPr>
        <w:t>Birth Defects Res A Clin Mol Teratol</w:t>
      </w:r>
      <w:r w:rsidRPr="00673F96">
        <w:rPr>
          <w:noProof/>
        </w:rPr>
        <w:t xml:space="preserve"> 88(7): 570-4.</w:t>
      </w:r>
    </w:p>
    <w:p w14:paraId="05D67550" w14:textId="77777777" w:rsidR="007550AE" w:rsidRPr="00673F96" w:rsidRDefault="007550AE" w:rsidP="007550AE">
      <w:pPr>
        <w:pStyle w:val="Excluded"/>
        <w:rPr>
          <w:noProof/>
        </w:rPr>
      </w:pPr>
      <w:r w:rsidRPr="00673F96">
        <w:rPr>
          <w:noProof/>
        </w:rPr>
        <w:t xml:space="preserve">Liabsuetrakul T (2011) Is international or Asian criteria-based body mass index associated with maternal anaemia, low birthweight, and preterm births among Thai population?—an observational study. </w:t>
      </w:r>
      <w:r w:rsidRPr="00673F96">
        <w:rPr>
          <w:i/>
          <w:noProof/>
        </w:rPr>
        <w:t>J Health Popul Nutr</w:t>
      </w:r>
      <w:r w:rsidRPr="00673F96">
        <w:rPr>
          <w:noProof/>
        </w:rPr>
        <w:t xml:space="preserve"> 29(3): 218-28.</w:t>
      </w:r>
    </w:p>
    <w:p w14:paraId="0F5F2315" w14:textId="77777777" w:rsidR="007550AE" w:rsidRPr="00673F96" w:rsidRDefault="007550AE" w:rsidP="007550AE">
      <w:pPr>
        <w:pStyle w:val="Excluded"/>
        <w:rPr>
          <w:noProof/>
        </w:rPr>
      </w:pPr>
      <w:r w:rsidRPr="00673F96">
        <w:rPr>
          <w:noProof/>
        </w:rPr>
        <w:t xml:space="preserve">Lindholm ES, Altman D, Norman M et al (2015) Health Care Consumption during Pregnancy in relation to Maternal Body Mass Index: A Swedish Population Based Observational Study. </w:t>
      </w:r>
      <w:r w:rsidRPr="00673F96">
        <w:rPr>
          <w:i/>
          <w:noProof/>
        </w:rPr>
        <w:t>J Obes</w:t>
      </w:r>
      <w:r w:rsidRPr="00673F96">
        <w:rPr>
          <w:noProof/>
        </w:rPr>
        <w:t xml:space="preserve"> 2015: 215683.</w:t>
      </w:r>
    </w:p>
    <w:p w14:paraId="4FD185C4" w14:textId="77777777" w:rsidR="007550AE" w:rsidRPr="00D33C6E" w:rsidRDefault="007550AE" w:rsidP="007550AE">
      <w:pPr>
        <w:pStyle w:val="Excluded"/>
        <w:rPr>
          <w:noProof/>
        </w:rPr>
      </w:pPr>
      <w:r w:rsidRPr="00D33C6E">
        <w:rPr>
          <w:noProof/>
        </w:rPr>
        <w:t xml:space="preserve">Lisonkova S, Muraca GM, Potts J et al (2017) Association Between Prepregnancy Body Mass Index and Severe Maternal Morbidity. </w:t>
      </w:r>
      <w:r w:rsidRPr="00D33C6E">
        <w:rPr>
          <w:i/>
          <w:noProof/>
        </w:rPr>
        <w:t>JAMA</w:t>
      </w:r>
      <w:r w:rsidRPr="00D33C6E">
        <w:rPr>
          <w:noProof/>
        </w:rPr>
        <w:t xml:space="preserve"> 318(18): 1777-86.</w:t>
      </w:r>
    </w:p>
    <w:p w14:paraId="34057F54" w14:textId="77777777" w:rsidR="007550AE" w:rsidRPr="00673F96" w:rsidRDefault="007550AE" w:rsidP="007550AE">
      <w:pPr>
        <w:pStyle w:val="Excluded"/>
        <w:rPr>
          <w:noProof/>
        </w:rPr>
      </w:pPr>
      <w:r w:rsidRPr="00673F96">
        <w:rPr>
          <w:noProof/>
        </w:rPr>
        <w:t xml:space="preserve">Liu X, Du J, Wang G et al (2011) Effect of pre-pregnancy body mass index on adverse pregnancy outcome in north of China. </w:t>
      </w:r>
      <w:r w:rsidRPr="00673F96">
        <w:rPr>
          <w:i/>
          <w:noProof/>
        </w:rPr>
        <w:t>Arch Gynecol Obstet</w:t>
      </w:r>
      <w:r w:rsidRPr="00673F96">
        <w:rPr>
          <w:noProof/>
        </w:rPr>
        <w:t xml:space="preserve"> 283(1): 65-70.</w:t>
      </w:r>
    </w:p>
    <w:p w14:paraId="51F28C29" w14:textId="77777777" w:rsidR="007550AE" w:rsidRPr="00D33C6E" w:rsidRDefault="007550AE" w:rsidP="007550AE">
      <w:pPr>
        <w:pStyle w:val="Excluded"/>
        <w:rPr>
          <w:noProof/>
        </w:rPr>
      </w:pPr>
      <w:r w:rsidRPr="00D33C6E">
        <w:rPr>
          <w:noProof/>
        </w:rPr>
        <w:t xml:space="preserve">Mackay E, Dalman C, Karlsson H et al (2017) Association of Gestational Weight Gain and Maternal Body Mass Index in Early Pregnancy With Risk for Nonaffective Psychosis in Offspring. </w:t>
      </w:r>
      <w:r w:rsidRPr="00D33C6E">
        <w:rPr>
          <w:i/>
          <w:noProof/>
        </w:rPr>
        <w:t>JAMA Psychiatry</w:t>
      </w:r>
      <w:r w:rsidRPr="00D33C6E">
        <w:rPr>
          <w:noProof/>
        </w:rPr>
        <w:t xml:space="preserve"> 74(4): 339-49.</w:t>
      </w:r>
    </w:p>
    <w:p w14:paraId="60F7E825" w14:textId="77777777" w:rsidR="007550AE" w:rsidRPr="00673F96" w:rsidRDefault="007550AE" w:rsidP="007550AE">
      <w:pPr>
        <w:pStyle w:val="Excluded"/>
        <w:rPr>
          <w:noProof/>
        </w:rPr>
      </w:pPr>
      <w:r w:rsidRPr="00673F96">
        <w:rPr>
          <w:noProof/>
        </w:rPr>
        <w:t xml:space="preserve">Marengo L, Farag NH, Canfield M (2013) Body mass index and birth defects: Texas, 2005-2008. </w:t>
      </w:r>
      <w:r w:rsidRPr="00673F96">
        <w:rPr>
          <w:i/>
          <w:noProof/>
        </w:rPr>
        <w:t>Matern Child Health J</w:t>
      </w:r>
      <w:r w:rsidRPr="00673F96">
        <w:rPr>
          <w:noProof/>
        </w:rPr>
        <w:t xml:space="preserve"> 17(10): 1898-907.</w:t>
      </w:r>
    </w:p>
    <w:p w14:paraId="2191B8D2" w14:textId="77777777" w:rsidR="007550AE" w:rsidRPr="00673F96" w:rsidRDefault="007550AE" w:rsidP="007550AE">
      <w:pPr>
        <w:pStyle w:val="Excluded"/>
        <w:rPr>
          <w:noProof/>
        </w:rPr>
      </w:pPr>
      <w:r w:rsidRPr="00673F96">
        <w:rPr>
          <w:noProof/>
        </w:rPr>
        <w:t xml:space="preserve">Metwally M, Saravelos SH, Ledger WL et al (2010) Body mass index and risk of miscarriage in women with recurrent miscarriage. </w:t>
      </w:r>
      <w:r w:rsidRPr="00673F96">
        <w:rPr>
          <w:i/>
          <w:noProof/>
        </w:rPr>
        <w:t>Fertil Steril</w:t>
      </w:r>
      <w:r w:rsidRPr="00673F96">
        <w:rPr>
          <w:noProof/>
        </w:rPr>
        <w:t xml:space="preserve"> 94(1): 290-5.</w:t>
      </w:r>
    </w:p>
    <w:p w14:paraId="6E6C20E9" w14:textId="77777777" w:rsidR="007550AE" w:rsidRPr="00673F96" w:rsidRDefault="007550AE" w:rsidP="007550AE">
      <w:pPr>
        <w:pStyle w:val="Excluded"/>
        <w:rPr>
          <w:noProof/>
        </w:rPr>
      </w:pPr>
      <w:r w:rsidRPr="00673F96">
        <w:rPr>
          <w:noProof/>
        </w:rPr>
        <w:t xml:space="preserve">Micali N, Daniel RM, Ploubidis GB et al (2018) Maternal Prepregnancy Weight Status and Adolescent Eating Disorder Behaviors: A Longitudinal Study of Risk Pathways. </w:t>
      </w:r>
      <w:r w:rsidRPr="00673F96">
        <w:rPr>
          <w:i/>
          <w:noProof/>
        </w:rPr>
        <w:t>Epidemiology</w:t>
      </w:r>
      <w:r w:rsidRPr="00673F96">
        <w:rPr>
          <w:noProof/>
        </w:rPr>
        <w:t xml:space="preserve"> 29(4): 579-89.</w:t>
      </w:r>
    </w:p>
    <w:p w14:paraId="45377591" w14:textId="77777777" w:rsidR="007550AE" w:rsidRPr="00673F96" w:rsidRDefault="007550AE" w:rsidP="007550AE">
      <w:pPr>
        <w:pStyle w:val="Excluded"/>
        <w:rPr>
          <w:noProof/>
        </w:rPr>
      </w:pPr>
      <w:r w:rsidRPr="00673F96">
        <w:rPr>
          <w:noProof/>
        </w:rPr>
        <w:t xml:space="preserve">Mongraw-Chaffin ML, Anderson CA, Clark JM et al (2014) Prepregnancy body mass index and cardiovascular disease mortality: the Child Health and Development Studies. </w:t>
      </w:r>
      <w:r w:rsidRPr="00673F96">
        <w:rPr>
          <w:i/>
          <w:noProof/>
        </w:rPr>
        <w:t>Obesity (Silver Spring)</w:t>
      </w:r>
      <w:r w:rsidRPr="00673F96">
        <w:rPr>
          <w:noProof/>
        </w:rPr>
        <w:t xml:space="preserve"> 22(4): 1149-56.</w:t>
      </w:r>
    </w:p>
    <w:p w14:paraId="7BA61D4E" w14:textId="77777777" w:rsidR="007550AE" w:rsidRPr="00673F96" w:rsidRDefault="007550AE" w:rsidP="007550AE">
      <w:pPr>
        <w:pStyle w:val="Excluded"/>
        <w:rPr>
          <w:noProof/>
        </w:rPr>
      </w:pPr>
      <w:r w:rsidRPr="00673F96">
        <w:rPr>
          <w:noProof/>
        </w:rPr>
        <w:t xml:space="preserve">Morino S &amp; Ishihara M (2015) The Association between Pregnancy-Related Discomforts and Pre-Pregnancy Body Mass Index in Japanese Women. </w:t>
      </w:r>
      <w:r w:rsidRPr="00673F96">
        <w:rPr>
          <w:i/>
          <w:noProof/>
        </w:rPr>
        <w:t>Journal of Women's Health Care</w:t>
      </w:r>
      <w:r w:rsidRPr="00673F96">
        <w:rPr>
          <w:noProof/>
        </w:rPr>
        <w:t xml:space="preserve"> 4(1).</w:t>
      </w:r>
    </w:p>
    <w:p w14:paraId="2EBF2D2D" w14:textId="77777777" w:rsidR="007550AE" w:rsidRPr="00673F96" w:rsidRDefault="007550AE" w:rsidP="007550AE">
      <w:pPr>
        <w:pStyle w:val="Excluded"/>
        <w:rPr>
          <w:noProof/>
        </w:rPr>
      </w:pPr>
      <w:r w:rsidRPr="00673F96">
        <w:rPr>
          <w:noProof/>
        </w:rPr>
        <w:t xml:space="preserve">Muhammad T, Khattak AA, Rehman S et al (2010) Maternal factors associated with intrauterine growth restriction. </w:t>
      </w:r>
      <w:r w:rsidRPr="00673F96">
        <w:rPr>
          <w:i/>
          <w:noProof/>
        </w:rPr>
        <w:t>J Ayub Med Coll Abbottabad</w:t>
      </w:r>
      <w:r w:rsidRPr="00673F96">
        <w:rPr>
          <w:noProof/>
        </w:rPr>
        <w:t xml:space="preserve"> 22(4): 64-69.</w:t>
      </w:r>
    </w:p>
    <w:p w14:paraId="7734EA4A" w14:textId="77777777" w:rsidR="007550AE" w:rsidRPr="00673F96" w:rsidRDefault="007550AE" w:rsidP="007550AE">
      <w:pPr>
        <w:pStyle w:val="Excluded"/>
        <w:rPr>
          <w:noProof/>
        </w:rPr>
      </w:pPr>
      <w:r w:rsidRPr="00673F96">
        <w:rPr>
          <w:noProof/>
        </w:rPr>
        <w:t xml:space="preserve">Murai U, Nomura K, Kido M et al (2017) Pre-pregnancy body mass index as a predictor of low birth weight infants in Japan. </w:t>
      </w:r>
      <w:r w:rsidRPr="00673F96">
        <w:rPr>
          <w:i/>
          <w:noProof/>
        </w:rPr>
        <w:t>Asia Pac J Clin Nutr</w:t>
      </w:r>
      <w:r w:rsidRPr="00673F96">
        <w:rPr>
          <w:noProof/>
        </w:rPr>
        <w:t xml:space="preserve"> 26(3): 434-37.</w:t>
      </w:r>
    </w:p>
    <w:p w14:paraId="440D1C02" w14:textId="77777777" w:rsidR="007550AE" w:rsidRPr="00D33C6E" w:rsidRDefault="007550AE" w:rsidP="007550AE">
      <w:pPr>
        <w:pStyle w:val="Excluded"/>
        <w:rPr>
          <w:noProof/>
        </w:rPr>
      </w:pPr>
      <w:r w:rsidRPr="00D33C6E">
        <w:rPr>
          <w:noProof/>
        </w:rPr>
        <w:t xml:space="preserve">Pan Y, Zhang S, Wang Q et al (2016) Investigating the association between prepregnancy body mass index and adverse pregnancy outcomes: a large cohort study of 536 098 Chinese pregnant women in rural China. </w:t>
      </w:r>
      <w:r w:rsidRPr="00D33C6E">
        <w:rPr>
          <w:i/>
          <w:noProof/>
        </w:rPr>
        <w:t>BMJ Open</w:t>
      </w:r>
      <w:r w:rsidRPr="00D33C6E">
        <w:rPr>
          <w:noProof/>
        </w:rPr>
        <w:t xml:space="preserve"> 6(6): e011227.</w:t>
      </w:r>
    </w:p>
    <w:p w14:paraId="45F84DC5" w14:textId="77777777" w:rsidR="007550AE" w:rsidRPr="00D33C6E" w:rsidRDefault="007550AE" w:rsidP="007550AE">
      <w:pPr>
        <w:pStyle w:val="Excluded"/>
        <w:rPr>
          <w:noProof/>
        </w:rPr>
      </w:pPr>
      <w:r w:rsidRPr="00D33C6E">
        <w:rPr>
          <w:noProof/>
        </w:rPr>
        <w:t xml:space="preserve">Panaretto K, Lee H, Mitchell M et al (2006) Risk factors for preterm, low birth weight and small for gestational age birth in urban Aboriginal and Torres Strait Islander women in Townsville. </w:t>
      </w:r>
      <w:r w:rsidRPr="00D33C6E">
        <w:rPr>
          <w:i/>
          <w:noProof/>
        </w:rPr>
        <w:t>Aust N Z J Public Health</w:t>
      </w:r>
      <w:r w:rsidRPr="00D33C6E">
        <w:rPr>
          <w:noProof/>
        </w:rPr>
        <w:t xml:space="preserve"> 30(2): 163-70.</w:t>
      </w:r>
    </w:p>
    <w:p w14:paraId="61CC5E9F" w14:textId="77777777" w:rsidR="007550AE" w:rsidRPr="00673F96" w:rsidRDefault="007550AE" w:rsidP="007550AE">
      <w:pPr>
        <w:pStyle w:val="Excluded"/>
        <w:rPr>
          <w:noProof/>
        </w:rPr>
      </w:pPr>
      <w:r w:rsidRPr="00673F96">
        <w:rPr>
          <w:noProof/>
        </w:rPr>
        <w:t xml:space="preserve">Parker MG, Ouyang F, Pearson C et al (2014) Prepregnancy body mass index and risk of preterm birth: association heterogeneity by preterm subgroups. </w:t>
      </w:r>
      <w:r w:rsidRPr="00673F96">
        <w:rPr>
          <w:i/>
          <w:noProof/>
        </w:rPr>
        <w:t>BMC Pregnancy Childbirth</w:t>
      </w:r>
      <w:r w:rsidRPr="00673F96">
        <w:rPr>
          <w:noProof/>
        </w:rPr>
        <w:t xml:space="preserve"> 14: 153.</w:t>
      </w:r>
    </w:p>
    <w:p w14:paraId="7856F4B7" w14:textId="77777777" w:rsidR="007550AE" w:rsidRPr="00673F96" w:rsidRDefault="007550AE" w:rsidP="007550AE">
      <w:pPr>
        <w:pStyle w:val="Excluded"/>
        <w:rPr>
          <w:noProof/>
        </w:rPr>
      </w:pPr>
      <w:r w:rsidRPr="00673F96">
        <w:rPr>
          <w:noProof/>
        </w:rPr>
        <w:t xml:space="preserve">Rafei RE, Abbas HA, Alameddine H et al (2018) Assessing the Risk of Having Small for Gestational Age Newborns Among Lebanese Underweight and Normal Pre-pregnancy Weight Women. </w:t>
      </w:r>
      <w:r w:rsidRPr="00673F96">
        <w:rPr>
          <w:i/>
          <w:noProof/>
        </w:rPr>
        <w:t>Matern Child Health J</w:t>
      </w:r>
      <w:r w:rsidRPr="00673F96">
        <w:rPr>
          <w:noProof/>
        </w:rPr>
        <w:t xml:space="preserve"> 22(1): 130-36.</w:t>
      </w:r>
    </w:p>
    <w:p w14:paraId="3AF71375" w14:textId="77777777" w:rsidR="007550AE" w:rsidRPr="00673F96" w:rsidRDefault="007550AE" w:rsidP="007550AE">
      <w:pPr>
        <w:pStyle w:val="Excluded"/>
        <w:rPr>
          <w:noProof/>
        </w:rPr>
      </w:pPr>
      <w:r w:rsidRPr="00673F96">
        <w:rPr>
          <w:noProof/>
        </w:rPr>
        <w:t xml:space="preserve">Rai RK, Singh L, Singh PK (2017) Is maternal body mass index associated with neonatal mortality? A pooled analysis of nationally representative data from nine Asian countries. </w:t>
      </w:r>
      <w:r w:rsidRPr="00673F96">
        <w:rPr>
          <w:i/>
          <w:noProof/>
        </w:rPr>
        <w:t>Nutrition</w:t>
      </w:r>
      <w:r w:rsidRPr="00673F96">
        <w:rPr>
          <w:noProof/>
        </w:rPr>
        <w:t xml:space="preserve"> 41: 68-72.</w:t>
      </w:r>
    </w:p>
    <w:p w14:paraId="33B23676" w14:textId="77777777" w:rsidR="007550AE" w:rsidRPr="00673F96" w:rsidRDefault="007550AE" w:rsidP="007550AE">
      <w:pPr>
        <w:pStyle w:val="Excluded"/>
        <w:rPr>
          <w:noProof/>
        </w:rPr>
      </w:pPr>
      <w:r w:rsidRPr="00673F96">
        <w:rPr>
          <w:noProof/>
        </w:rPr>
        <w:t xml:space="preserve">Rankin J, Tennant PW, Stothard KJ et al (2010) Maternal body mass index and congenital anomaly risk: a cohort study. </w:t>
      </w:r>
      <w:r w:rsidRPr="00673F96">
        <w:rPr>
          <w:i/>
          <w:noProof/>
        </w:rPr>
        <w:t>Int J Obes (Lond)</w:t>
      </w:r>
      <w:r w:rsidRPr="00673F96">
        <w:rPr>
          <w:noProof/>
        </w:rPr>
        <w:t xml:space="preserve"> 34(9): 1371-80.</w:t>
      </w:r>
    </w:p>
    <w:p w14:paraId="56E0273B" w14:textId="77777777" w:rsidR="007550AE" w:rsidRPr="00D33C6E" w:rsidRDefault="007550AE" w:rsidP="007550AE">
      <w:pPr>
        <w:pStyle w:val="Excluded"/>
        <w:rPr>
          <w:noProof/>
        </w:rPr>
      </w:pPr>
      <w:r w:rsidRPr="00D33C6E">
        <w:rPr>
          <w:noProof/>
        </w:rPr>
        <w:t xml:space="preserve">Ratnasiri AWG, Lee HC, Lakshminrusimha S et al (2019) Trends in maternal prepregnancy body mass index (BMI) and its association with birth and maternal outcomes in California, 2007-2016: A retrospective cohort study. </w:t>
      </w:r>
      <w:r w:rsidRPr="00D33C6E">
        <w:rPr>
          <w:i/>
          <w:noProof/>
        </w:rPr>
        <w:t>PLoS One</w:t>
      </w:r>
      <w:r w:rsidRPr="00D33C6E">
        <w:rPr>
          <w:noProof/>
        </w:rPr>
        <w:t xml:space="preserve"> 14(9): e0222458.</w:t>
      </w:r>
    </w:p>
    <w:p w14:paraId="704DDE85" w14:textId="77777777" w:rsidR="007550AE" w:rsidRPr="00673F96" w:rsidRDefault="007550AE" w:rsidP="007550AE">
      <w:pPr>
        <w:pStyle w:val="Excluded"/>
        <w:rPr>
          <w:noProof/>
        </w:rPr>
      </w:pPr>
      <w:r w:rsidRPr="00673F96">
        <w:rPr>
          <w:noProof/>
        </w:rPr>
        <w:t xml:space="preserve">Ricci E, Parazzini F, Chiaffarino F et al (2010) Pre-pregnancy body mass index, maternal weight gain during pregnancy and risk of small-for-gestational age birth: results from a case-control study in Italy. </w:t>
      </w:r>
      <w:r w:rsidRPr="00673F96">
        <w:rPr>
          <w:i/>
          <w:noProof/>
        </w:rPr>
        <w:t>J Matern Fetal Neonatal Med</w:t>
      </w:r>
      <w:r w:rsidRPr="00673F96">
        <w:rPr>
          <w:noProof/>
        </w:rPr>
        <w:t xml:space="preserve"> 23(6): 501-5.</w:t>
      </w:r>
    </w:p>
    <w:p w14:paraId="765E7738" w14:textId="77777777" w:rsidR="007550AE" w:rsidRPr="00673F96" w:rsidRDefault="007550AE" w:rsidP="007550AE">
      <w:pPr>
        <w:pStyle w:val="Excluded"/>
        <w:rPr>
          <w:noProof/>
        </w:rPr>
      </w:pPr>
      <w:r w:rsidRPr="00673F96">
        <w:rPr>
          <w:noProof/>
        </w:rPr>
        <w:t xml:space="preserve">Richardson BS, Ruttinger S, Brown HK et al (2017) Maternal body mass index impacts fetal-placental size at birth and umbilical cord oxygen values with implications for regulatory mechanisms. </w:t>
      </w:r>
      <w:r w:rsidRPr="00673F96">
        <w:rPr>
          <w:i/>
          <w:noProof/>
        </w:rPr>
        <w:t>Early Hum Dev</w:t>
      </w:r>
      <w:r w:rsidRPr="00673F96">
        <w:rPr>
          <w:noProof/>
        </w:rPr>
        <w:t xml:space="preserve"> 112: 42-47.</w:t>
      </w:r>
    </w:p>
    <w:p w14:paraId="2110968F" w14:textId="77777777" w:rsidR="007550AE" w:rsidRPr="00673F96" w:rsidRDefault="007550AE" w:rsidP="007550AE">
      <w:pPr>
        <w:pStyle w:val="Excluded"/>
        <w:rPr>
          <w:noProof/>
        </w:rPr>
      </w:pPr>
      <w:r w:rsidRPr="00673F96">
        <w:rPr>
          <w:noProof/>
        </w:rPr>
        <w:t xml:space="preserve">Scott-Pillai R, Spence D, Cardwell CR et al (2013) The impact of body mass index on maternal and neonatal outcomes: a retrospective study in a UK obstetric population, 2004-2011. </w:t>
      </w:r>
      <w:r w:rsidRPr="00673F96">
        <w:rPr>
          <w:i/>
          <w:noProof/>
        </w:rPr>
        <w:t>BJOG</w:t>
      </w:r>
      <w:r w:rsidRPr="00673F96">
        <w:rPr>
          <w:noProof/>
        </w:rPr>
        <w:t xml:space="preserve"> 120(8): 932-9.</w:t>
      </w:r>
    </w:p>
    <w:p w14:paraId="146C9F21" w14:textId="77777777" w:rsidR="007550AE" w:rsidRPr="00673F96" w:rsidRDefault="007550AE" w:rsidP="007550AE">
      <w:pPr>
        <w:pStyle w:val="Excluded"/>
        <w:rPr>
          <w:noProof/>
        </w:rPr>
      </w:pPr>
      <w:r w:rsidRPr="00673F96">
        <w:rPr>
          <w:noProof/>
        </w:rPr>
        <w:t xml:space="preserve">Sebastian Manzanares G, Angel Santalla H, Irene Vico Z et al (2012) Abnormal maternal body mass index and obstetric and neonatal outcome. </w:t>
      </w:r>
      <w:r w:rsidRPr="00673F96">
        <w:rPr>
          <w:i/>
          <w:noProof/>
        </w:rPr>
        <w:t>J Matern Fetal Neonatal Med</w:t>
      </w:r>
      <w:r w:rsidRPr="00673F96">
        <w:rPr>
          <w:noProof/>
        </w:rPr>
        <w:t xml:space="preserve"> 25(3): 308-12.</w:t>
      </w:r>
    </w:p>
    <w:p w14:paraId="26216ACA" w14:textId="77777777" w:rsidR="007550AE" w:rsidRPr="00673F96" w:rsidRDefault="007550AE" w:rsidP="007550AE">
      <w:pPr>
        <w:pStyle w:val="Excluded"/>
        <w:rPr>
          <w:noProof/>
        </w:rPr>
      </w:pPr>
      <w:r w:rsidRPr="00673F96">
        <w:rPr>
          <w:noProof/>
        </w:rPr>
        <w:t xml:space="preserve">Sharashova EE, Anda EE, Grjibovski AM (2014) Early pregnancy body mass index and spontaneous preterm birth in Northwest Russia: a registry-based study. </w:t>
      </w:r>
      <w:r w:rsidRPr="00673F96">
        <w:rPr>
          <w:i/>
          <w:noProof/>
        </w:rPr>
        <w:t>BMC Pregnancy Childbirth</w:t>
      </w:r>
      <w:r w:rsidRPr="00673F96">
        <w:rPr>
          <w:noProof/>
        </w:rPr>
        <w:t xml:space="preserve"> 14: 303.</w:t>
      </w:r>
    </w:p>
    <w:p w14:paraId="6B0A8AE4" w14:textId="77777777" w:rsidR="007550AE" w:rsidRPr="00673F96" w:rsidRDefault="007550AE" w:rsidP="007550AE">
      <w:pPr>
        <w:pStyle w:val="Excluded"/>
        <w:rPr>
          <w:noProof/>
        </w:rPr>
      </w:pPr>
      <w:r w:rsidRPr="00673F96">
        <w:rPr>
          <w:noProof/>
        </w:rPr>
        <w:t xml:space="preserve">Sharifzadeh F, Kashanian M, Jouhari S et al (2015) Relationship between pre-pregnancy maternal BMI with spontaneous preterm delivery and birth weight. </w:t>
      </w:r>
      <w:r w:rsidRPr="00673F96">
        <w:rPr>
          <w:i/>
          <w:noProof/>
        </w:rPr>
        <w:t>J Obstet Gynaecol</w:t>
      </w:r>
      <w:r w:rsidRPr="00673F96">
        <w:rPr>
          <w:noProof/>
        </w:rPr>
        <w:t xml:space="preserve"> 35(4): 354-7.</w:t>
      </w:r>
    </w:p>
    <w:p w14:paraId="6422FC00" w14:textId="77777777" w:rsidR="0058233D" w:rsidRPr="00673F96" w:rsidRDefault="0058233D" w:rsidP="0058233D">
      <w:pPr>
        <w:pStyle w:val="Excluded"/>
        <w:rPr>
          <w:noProof/>
        </w:rPr>
      </w:pPr>
      <w:r w:rsidRPr="00673F96">
        <w:rPr>
          <w:noProof/>
        </w:rPr>
        <w:t xml:space="preserve">Shaw GM, Wise PH, Mayo J et al (2014) Maternal prepregnancy body mass index and risk of spontaneous preterm birth. </w:t>
      </w:r>
      <w:r w:rsidRPr="00673F96">
        <w:rPr>
          <w:i/>
          <w:noProof/>
        </w:rPr>
        <w:t>Paediatr Perinat Epidemiol</w:t>
      </w:r>
      <w:r w:rsidRPr="00673F96">
        <w:rPr>
          <w:noProof/>
        </w:rPr>
        <w:t xml:space="preserve"> 28(4): 302-11.</w:t>
      </w:r>
    </w:p>
    <w:p w14:paraId="0E7F3FEC" w14:textId="77777777" w:rsidR="007550AE" w:rsidRPr="00D33C6E" w:rsidRDefault="007550AE" w:rsidP="007550AE">
      <w:pPr>
        <w:pStyle w:val="Excluded"/>
        <w:rPr>
          <w:noProof/>
        </w:rPr>
      </w:pPr>
      <w:r w:rsidRPr="00D33C6E">
        <w:rPr>
          <w:noProof/>
        </w:rPr>
        <w:t xml:space="preserve">Shin D &amp; Song WO (2015) Prepregnancy body mass index is an independent risk factor for gestational hypertension, gestational diabetes, preterm labor, and small- and large-for-gestational-age infants. </w:t>
      </w:r>
      <w:r w:rsidRPr="00D33C6E">
        <w:rPr>
          <w:i/>
          <w:noProof/>
        </w:rPr>
        <w:t>J Matern Fetal Neonatal Med</w:t>
      </w:r>
      <w:r w:rsidRPr="00D33C6E">
        <w:rPr>
          <w:noProof/>
        </w:rPr>
        <w:t xml:space="preserve"> 28(14): 1679-86.</w:t>
      </w:r>
    </w:p>
    <w:p w14:paraId="42C3F436" w14:textId="77777777" w:rsidR="007550AE" w:rsidRPr="00673F96" w:rsidRDefault="007550AE" w:rsidP="007550AE">
      <w:pPr>
        <w:pStyle w:val="Excluded"/>
        <w:rPr>
          <w:noProof/>
        </w:rPr>
      </w:pPr>
      <w:r w:rsidRPr="00673F96">
        <w:rPr>
          <w:noProof/>
        </w:rPr>
        <w:t xml:space="preserve">Shin D, Lee KW, Song WO (2016) Pre-Pregnancy Weight Status Is Associated with Diet Quality and Nutritional Biomarkers during Pregnancy. </w:t>
      </w:r>
      <w:r w:rsidRPr="00673F96">
        <w:rPr>
          <w:i/>
          <w:noProof/>
        </w:rPr>
        <w:t>Nutrients</w:t>
      </w:r>
      <w:r w:rsidRPr="00673F96">
        <w:rPr>
          <w:noProof/>
        </w:rPr>
        <w:t xml:space="preserve"> 8(3): 162.</w:t>
      </w:r>
    </w:p>
    <w:p w14:paraId="727C8D49" w14:textId="77777777" w:rsidR="007550AE" w:rsidRPr="00D33C6E" w:rsidRDefault="007550AE" w:rsidP="007550AE">
      <w:pPr>
        <w:pStyle w:val="Excluded"/>
        <w:rPr>
          <w:noProof/>
        </w:rPr>
      </w:pPr>
      <w:r w:rsidRPr="00D33C6E">
        <w:rPr>
          <w:noProof/>
        </w:rPr>
        <w:t xml:space="preserve">Silverman ME, Smith L, Lichtenstein P et al (2018) The association between body mass index and postpartum depression: A population-based study. </w:t>
      </w:r>
      <w:r w:rsidRPr="00D33C6E">
        <w:rPr>
          <w:i/>
          <w:noProof/>
        </w:rPr>
        <w:t>J Affect Disord</w:t>
      </w:r>
      <w:r w:rsidRPr="00D33C6E">
        <w:rPr>
          <w:noProof/>
        </w:rPr>
        <w:t xml:space="preserve"> 240: 193-98.</w:t>
      </w:r>
    </w:p>
    <w:p w14:paraId="2F452946" w14:textId="77777777" w:rsidR="007550AE" w:rsidRPr="00673F96" w:rsidRDefault="007550AE" w:rsidP="007550AE">
      <w:pPr>
        <w:pStyle w:val="Excluded"/>
        <w:rPr>
          <w:noProof/>
        </w:rPr>
      </w:pPr>
      <w:r w:rsidRPr="00673F96">
        <w:rPr>
          <w:noProof/>
        </w:rPr>
        <w:t xml:space="preserve">Simonsen SE, Lyon JL, Stanford JB et al (2013) Risk factors for recurrent preterm birth in multiparous Utah women: a historical cohort study. </w:t>
      </w:r>
      <w:r w:rsidRPr="00673F96">
        <w:rPr>
          <w:i/>
          <w:noProof/>
        </w:rPr>
        <w:t>BJOG</w:t>
      </w:r>
      <w:r w:rsidRPr="00673F96">
        <w:rPr>
          <w:noProof/>
        </w:rPr>
        <w:t xml:space="preserve"> 120(7): 863-72.</w:t>
      </w:r>
    </w:p>
    <w:p w14:paraId="0B4D30BC" w14:textId="77777777" w:rsidR="007550AE" w:rsidRPr="00D33C6E" w:rsidRDefault="007550AE" w:rsidP="007550AE">
      <w:pPr>
        <w:pStyle w:val="Excluded"/>
        <w:rPr>
          <w:noProof/>
        </w:rPr>
      </w:pPr>
      <w:r w:rsidRPr="00D33C6E">
        <w:rPr>
          <w:noProof/>
        </w:rPr>
        <w:t xml:space="preserve">Sjoholm P, Pahkala K, Davison B et al (2018) Early life determinants of cardiovascular health in adulthood. The Australian Aboriginal Birth Cohort study. </w:t>
      </w:r>
      <w:r w:rsidRPr="00D33C6E">
        <w:rPr>
          <w:i/>
          <w:noProof/>
        </w:rPr>
        <w:t>Int J Cardiol</w:t>
      </w:r>
      <w:r w:rsidRPr="00D33C6E">
        <w:rPr>
          <w:noProof/>
        </w:rPr>
        <w:t xml:space="preserve"> 269: 304-09.</w:t>
      </w:r>
    </w:p>
    <w:p w14:paraId="2B5348A8" w14:textId="77777777" w:rsidR="007550AE" w:rsidRPr="00673F96" w:rsidRDefault="007550AE" w:rsidP="007550AE">
      <w:pPr>
        <w:pStyle w:val="Excluded"/>
        <w:rPr>
          <w:noProof/>
        </w:rPr>
      </w:pPr>
      <w:r w:rsidRPr="00673F96">
        <w:rPr>
          <w:noProof/>
        </w:rPr>
        <w:t xml:space="preserve">Suzuki K, Nomura K, Takenoshita S et al (2016) Combination of parity and pre-pregnancy BMI and low birth weight infants among Japanese women of reproductive age. </w:t>
      </w:r>
      <w:r w:rsidRPr="00673F96">
        <w:rPr>
          <w:i/>
          <w:noProof/>
        </w:rPr>
        <w:t>Ind Health</w:t>
      </w:r>
      <w:r w:rsidRPr="00673F96">
        <w:rPr>
          <w:noProof/>
        </w:rPr>
        <w:t xml:space="preserve"> 54(6): 515-20.</w:t>
      </w:r>
    </w:p>
    <w:p w14:paraId="35171CE3" w14:textId="77777777" w:rsidR="007550AE" w:rsidRPr="00D33C6E" w:rsidRDefault="007550AE" w:rsidP="007550AE">
      <w:pPr>
        <w:pStyle w:val="Excluded"/>
        <w:rPr>
          <w:noProof/>
        </w:rPr>
      </w:pPr>
      <w:r w:rsidRPr="00D33C6E">
        <w:rPr>
          <w:noProof/>
        </w:rPr>
        <w:t xml:space="preserve">Tabet M, Flick LH, Tuuli MG et al (2015) Prepregnancy body mass index in a first uncomplicated pregnancy and outcomes of a second pregnancy. </w:t>
      </w:r>
      <w:r w:rsidRPr="00D33C6E">
        <w:rPr>
          <w:i/>
          <w:noProof/>
        </w:rPr>
        <w:t>Am J Obstet Gynecol</w:t>
      </w:r>
      <w:r w:rsidRPr="00D33C6E">
        <w:rPr>
          <w:noProof/>
        </w:rPr>
        <w:t xml:space="preserve"> 213(4): 548 e1-7.</w:t>
      </w:r>
    </w:p>
    <w:p w14:paraId="52BC11B9" w14:textId="77777777" w:rsidR="007550AE" w:rsidRPr="00673F96" w:rsidRDefault="007550AE" w:rsidP="007550AE">
      <w:pPr>
        <w:pStyle w:val="Excluded"/>
        <w:rPr>
          <w:noProof/>
        </w:rPr>
      </w:pPr>
      <w:r w:rsidRPr="00673F96">
        <w:rPr>
          <w:noProof/>
        </w:rPr>
        <w:t xml:space="preserve">Tamura N, Hanaoka T, Ito K et al (2018) Different Risk Factors for Very Low Birth Weight, Term-Small-for-Gestational-Age, or Preterm Birth in Japan. </w:t>
      </w:r>
      <w:r w:rsidRPr="00673F96">
        <w:rPr>
          <w:i/>
          <w:noProof/>
        </w:rPr>
        <w:t>Int J Environ Res Public Health</w:t>
      </w:r>
      <w:r w:rsidRPr="00673F96">
        <w:rPr>
          <w:noProof/>
        </w:rPr>
        <w:t xml:space="preserve"> 15(2).</w:t>
      </w:r>
    </w:p>
    <w:p w14:paraId="1400B735" w14:textId="77777777" w:rsidR="007550AE" w:rsidRPr="00673F96" w:rsidRDefault="007550AE" w:rsidP="007550AE">
      <w:pPr>
        <w:pStyle w:val="Excluded"/>
        <w:rPr>
          <w:noProof/>
        </w:rPr>
      </w:pPr>
      <w:r w:rsidRPr="00673F96">
        <w:rPr>
          <w:noProof/>
        </w:rPr>
        <w:t xml:space="preserve">Tan J, Qi YN, He GL et al (2018) Association between Maternal Weight Indicators and Iron Deficiency Anemia during Pregnancy: A Cohort Study. </w:t>
      </w:r>
      <w:r w:rsidRPr="00673F96">
        <w:rPr>
          <w:i/>
          <w:noProof/>
        </w:rPr>
        <w:t>Chin Med J (Engl)</w:t>
      </w:r>
      <w:r w:rsidRPr="00673F96">
        <w:rPr>
          <w:noProof/>
        </w:rPr>
        <w:t xml:space="preserve"> 131(21): 2566-74.</w:t>
      </w:r>
    </w:p>
    <w:p w14:paraId="7A812D4A" w14:textId="77777777" w:rsidR="007550AE" w:rsidRPr="00673F96" w:rsidRDefault="007550AE" w:rsidP="007550AE">
      <w:pPr>
        <w:pStyle w:val="Excluded"/>
        <w:rPr>
          <w:noProof/>
        </w:rPr>
      </w:pPr>
      <w:r w:rsidRPr="00673F96">
        <w:rPr>
          <w:noProof/>
        </w:rPr>
        <w:t xml:space="preserve">Tang L, Zhu P, Hao JH et al (2013) Pre-pregnancy body mass index moderates the effect of maternal depressive symptoms on small-for-gestational-age infants. </w:t>
      </w:r>
      <w:r w:rsidRPr="00673F96">
        <w:rPr>
          <w:i/>
          <w:noProof/>
        </w:rPr>
        <w:t>Arch Gynecol Obstet</w:t>
      </w:r>
      <w:r w:rsidRPr="00673F96">
        <w:rPr>
          <w:noProof/>
        </w:rPr>
        <w:t xml:space="preserve"> 288(1): 15-21.</w:t>
      </w:r>
    </w:p>
    <w:p w14:paraId="48B36332" w14:textId="77777777" w:rsidR="007550AE" w:rsidRPr="00673F96" w:rsidRDefault="007550AE" w:rsidP="007550AE">
      <w:pPr>
        <w:pStyle w:val="Excluded"/>
        <w:rPr>
          <w:noProof/>
        </w:rPr>
      </w:pPr>
      <w:r w:rsidRPr="00673F96">
        <w:rPr>
          <w:noProof/>
        </w:rPr>
        <w:t xml:space="preserve">Taylor-Robinson D, Agarwal U, Diggle PJ et al (2011) Quantifying the impact of deprivation on preterm births: a retrospective cohort study. </w:t>
      </w:r>
      <w:r w:rsidRPr="00673F96">
        <w:rPr>
          <w:i/>
          <w:noProof/>
        </w:rPr>
        <w:t>PLoS One</w:t>
      </w:r>
      <w:r w:rsidRPr="00673F96">
        <w:rPr>
          <w:noProof/>
        </w:rPr>
        <w:t xml:space="preserve"> 6(8): e23163.</w:t>
      </w:r>
    </w:p>
    <w:p w14:paraId="24F163FC" w14:textId="77777777" w:rsidR="007550AE" w:rsidRPr="00673F96" w:rsidRDefault="007550AE" w:rsidP="007550AE">
      <w:pPr>
        <w:pStyle w:val="Excluded"/>
        <w:rPr>
          <w:noProof/>
        </w:rPr>
      </w:pPr>
      <w:r w:rsidRPr="00673F96">
        <w:rPr>
          <w:noProof/>
        </w:rPr>
        <w:t xml:space="preserve">Tennant PW, Rankin J, Bell R (2011) Maternal body mass index and the risk of fetal and infant death: a cohort study from the North of England. </w:t>
      </w:r>
      <w:r w:rsidRPr="00673F96">
        <w:rPr>
          <w:i/>
          <w:noProof/>
        </w:rPr>
        <w:t>Hum Reprod</w:t>
      </w:r>
      <w:r w:rsidRPr="00673F96">
        <w:rPr>
          <w:noProof/>
        </w:rPr>
        <w:t xml:space="preserve"> 26(6): 1501-11.</w:t>
      </w:r>
    </w:p>
    <w:p w14:paraId="5B9586D3" w14:textId="77777777" w:rsidR="007550AE" w:rsidRPr="00D33C6E" w:rsidRDefault="007550AE" w:rsidP="007550AE">
      <w:pPr>
        <w:pStyle w:val="Excluded"/>
        <w:rPr>
          <w:noProof/>
        </w:rPr>
      </w:pPr>
      <w:r w:rsidRPr="00D33C6E">
        <w:rPr>
          <w:noProof/>
        </w:rPr>
        <w:t xml:space="preserve">Thompson LA, Zhang S, Black E et al (2013) The association of maternal pre-pregnancy body mass index with breastfeeding initiation. </w:t>
      </w:r>
      <w:r w:rsidRPr="00D33C6E">
        <w:rPr>
          <w:i/>
          <w:noProof/>
        </w:rPr>
        <w:t>Matern Child Health J</w:t>
      </w:r>
      <w:r w:rsidRPr="00D33C6E">
        <w:rPr>
          <w:noProof/>
        </w:rPr>
        <w:t xml:space="preserve"> 17(10): 1842-51.</w:t>
      </w:r>
    </w:p>
    <w:p w14:paraId="1262230C" w14:textId="77777777" w:rsidR="007550AE" w:rsidRPr="00D33C6E" w:rsidRDefault="007550AE" w:rsidP="007550AE">
      <w:pPr>
        <w:pStyle w:val="Excluded"/>
        <w:rPr>
          <w:noProof/>
        </w:rPr>
      </w:pPr>
      <w:r w:rsidRPr="00D33C6E">
        <w:rPr>
          <w:noProof/>
        </w:rPr>
        <w:t xml:space="preserve">Thrift AP &amp; Callaway LK (2014) The effect of obesity on pregnancy outcomes among Australian Indigenous and non-Indigenous women. </w:t>
      </w:r>
      <w:r w:rsidRPr="00D33C6E">
        <w:rPr>
          <w:i/>
          <w:noProof/>
        </w:rPr>
        <w:t>Med J Aust</w:t>
      </w:r>
      <w:r w:rsidRPr="00D33C6E">
        <w:rPr>
          <w:noProof/>
        </w:rPr>
        <w:t xml:space="preserve"> 201(10): 592-5.</w:t>
      </w:r>
    </w:p>
    <w:p w14:paraId="59E74765" w14:textId="77777777" w:rsidR="007550AE" w:rsidRPr="00D33C6E" w:rsidRDefault="007550AE" w:rsidP="007550AE">
      <w:pPr>
        <w:pStyle w:val="Excluded"/>
        <w:rPr>
          <w:noProof/>
        </w:rPr>
      </w:pPr>
      <w:r w:rsidRPr="00D33C6E">
        <w:rPr>
          <w:noProof/>
        </w:rPr>
        <w:t xml:space="preserve">Trojner Bregar A, Blickstein I, Brzan Simenc G et al (2017) Perinatal Advantages and Disadvantages of Being Underweight before Pregnancy: A Population-Based Study. </w:t>
      </w:r>
      <w:r w:rsidRPr="00D33C6E">
        <w:rPr>
          <w:i/>
          <w:noProof/>
        </w:rPr>
        <w:t>Gynecol Obstet Invest</w:t>
      </w:r>
      <w:r w:rsidRPr="00D33C6E">
        <w:rPr>
          <w:noProof/>
        </w:rPr>
        <w:t xml:space="preserve"> 82(3): 303-06.</w:t>
      </w:r>
    </w:p>
    <w:p w14:paraId="18AAC4D6" w14:textId="77777777" w:rsidR="007550AE" w:rsidRPr="00673F96" w:rsidRDefault="007550AE" w:rsidP="007550AE">
      <w:pPr>
        <w:pStyle w:val="Excluded"/>
        <w:rPr>
          <w:noProof/>
        </w:rPr>
      </w:pPr>
      <w:r w:rsidRPr="00673F96">
        <w:rPr>
          <w:noProof/>
        </w:rPr>
        <w:t xml:space="preserve">Verma A &amp; Shrimali L (2012) Maternal body mass index and pregnancy outcome. </w:t>
      </w:r>
      <w:r w:rsidRPr="00673F96">
        <w:rPr>
          <w:i/>
          <w:noProof/>
        </w:rPr>
        <w:t>J Clin Diagn Res</w:t>
      </w:r>
      <w:r w:rsidRPr="00673F96">
        <w:rPr>
          <w:noProof/>
        </w:rPr>
        <w:t xml:space="preserve"> 6(9): 1531-3.</w:t>
      </w:r>
    </w:p>
    <w:p w14:paraId="6A4E02BB" w14:textId="77777777" w:rsidR="007550AE" w:rsidRPr="00673F96" w:rsidRDefault="007550AE" w:rsidP="007550AE">
      <w:pPr>
        <w:pStyle w:val="Excluded"/>
        <w:rPr>
          <w:noProof/>
        </w:rPr>
      </w:pPr>
      <w:r w:rsidRPr="00673F96">
        <w:rPr>
          <w:noProof/>
        </w:rPr>
        <w:t xml:space="preserve">Vikanes A, Grjibovski AM, Vangen S et al (2010) Maternal body composition, smoking, and hyperemesis gravidarum. </w:t>
      </w:r>
      <w:r w:rsidRPr="00673F96">
        <w:rPr>
          <w:i/>
          <w:noProof/>
        </w:rPr>
        <w:t>Ann Epidemiol</w:t>
      </w:r>
      <w:r w:rsidRPr="00673F96">
        <w:rPr>
          <w:noProof/>
        </w:rPr>
        <w:t xml:space="preserve"> 20(8): 592-8.</w:t>
      </w:r>
    </w:p>
    <w:p w14:paraId="4DCBBA97" w14:textId="77777777" w:rsidR="007550AE" w:rsidRPr="00673F96" w:rsidRDefault="007550AE" w:rsidP="007550AE">
      <w:pPr>
        <w:pStyle w:val="Excluded"/>
        <w:rPr>
          <w:noProof/>
        </w:rPr>
      </w:pPr>
      <w:r w:rsidRPr="00673F96">
        <w:rPr>
          <w:noProof/>
        </w:rPr>
        <w:t xml:space="preserve">Vinturache A, McKeating A, Daly N et al (2017) Maternal body mass index and the prevalence of spontaneous and elective preterm deliveries in an Irish obstetric population: a retrospective cohort study. </w:t>
      </w:r>
      <w:r w:rsidRPr="00673F96">
        <w:rPr>
          <w:i/>
          <w:noProof/>
        </w:rPr>
        <w:t>BMJ Open</w:t>
      </w:r>
      <w:r w:rsidRPr="00673F96">
        <w:rPr>
          <w:noProof/>
        </w:rPr>
        <w:t xml:space="preserve"> 7(10): e015258.</w:t>
      </w:r>
    </w:p>
    <w:p w14:paraId="1BC219F6" w14:textId="77777777" w:rsidR="007550AE" w:rsidRPr="00D33C6E" w:rsidRDefault="007550AE" w:rsidP="007550AE">
      <w:pPr>
        <w:pStyle w:val="Excluded"/>
        <w:rPr>
          <w:noProof/>
        </w:rPr>
      </w:pPr>
      <w:r w:rsidRPr="00D33C6E">
        <w:rPr>
          <w:noProof/>
        </w:rPr>
        <w:t xml:space="preserve">Voigt M, Zels K, Guthmann F et al (2011) Somatic classification of neonates based on birth weight, length, and head circumference: quantification of the effects of maternal BMI and smoking. </w:t>
      </w:r>
      <w:r w:rsidRPr="00D33C6E">
        <w:rPr>
          <w:i/>
          <w:noProof/>
        </w:rPr>
        <w:t>J Perinat Med</w:t>
      </w:r>
      <w:r w:rsidRPr="00D33C6E">
        <w:rPr>
          <w:noProof/>
        </w:rPr>
        <w:t xml:space="preserve"> 39(3): 291-7.</w:t>
      </w:r>
    </w:p>
    <w:p w14:paraId="006AA373" w14:textId="77777777" w:rsidR="007550AE" w:rsidRPr="00673F96" w:rsidRDefault="007550AE" w:rsidP="007550AE">
      <w:pPr>
        <w:pStyle w:val="Excluded"/>
        <w:rPr>
          <w:noProof/>
        </w:rPr>
      </w:pPr>
      <w:r w:rsidRPr="00673F96">
        <w:rPr>
          <w:noProof/>
        </w:rPr>
        <w:t xml:space="preserve">Wallace JM, Horgan GW, Bhattacharya S (2012) Placental weight and efficiency in relation to maternal body mass index and the risk of pregnancy complications in women delivering singleton babies. </w:t>
      </w:r>
      <w:r w:rsidRPr="00673F96">
        <w:rPr>
          <w:i/>
          <w:noProof/>
        </w:rPr>
        <w:t>Placenta</w:t>
      </w:r>
      <w:r w:rsidRPr="00673F96">
        <w:rPr>
          <w:noProof/>
        </w:rPr>
        <w:t xml:space="preserve"> 33(8): 611-8.</w:t>
      </w:r>
    </w:p>
    <w:p w14:paraId="160D2548" w14:textId="77777777" w:rsidR="007550AE" w:rsidRPr="00D33C6E" w:rsidRDefault="007550AE" w:rsidP="007550AE">
      <w:pPr>
        <w:pStyle w:val="Excluded"/>
        <w:rPr>
          <w:noProof/>
        </w:rPr>
      </w:pPr>
      <w:r w:rsidRPr="00D33C6E">
        <w:rPr>
          <w:noProof/>
        </w:rPr>
        <w:t xml:space="preserve">Wang T, Zhang J, Lu X et al (2011) Maternal early pregnancy body mass index and risk of preterm birth. </w:t>
      </w:r>
      <w:r w:rsidRPr="00D33C6E">
        <w:rPr>
          <w:i/>
          <w:noProof/>
        </w:rPr>
        <w:t>Arch Gynecol Obstet</w:t>
      </w:r>
      <w:r w:rsidRPr="00D33C6E">
        <w:rPr>
          <w:noProof/>
        </w:rPr>
        <w:t xml:space="preserve"> 284(4): 813-9.</w:t>
      </w:r>
    </w:p>
    <w:p w14:paraId="115BFEF8" w14:textId="77777777" w:rsidR="007550AE" w:rsidRPr="00673F96" w:rsidRDefault="007550AE" w:rsidP="007550AE">
      <w:pPr>
        <w:pStyle w:val="Excluded"/>
        <w:rPr>
          <w:noProof/>
        </w:rPr>
      </w:pPr>
      <w:r w:rsidRPr="00673F96">
        <w:rPr>
          <w:noProof/>
        </w:rPr>
        <w:t xml:space="preserve">Wang X, Zhang X, Zhou M et al (2019) Association of prepregnancy body mass index, rate of gestational weight gain with pregnancy outcomes in Chinese urban women. </w:t>
      </w:r>
      <w:r w:rsidRPr="00673F96">
        <w:rPr>
          <w:i/>
          <w:noProof/>
        </w:rPr>
        <w:t>Nutr Metab (Lond)</w:t>
      </w:r>
      <w:r w:rsidRPr="00673F96">
        <w:rPr>
          <w:noProof/>
        </w:rPr>
        <w:t xml:space="preserve"> 16: 54.</w:t>
      </w:r>
    </w:p>
    <w:p w14:paraId="11513DD6" w14:textId="77777777" w:rsidR="007550AE" w:rsidRPr="00673F96" w:rsidRDefault="007550AE" w:rsidP="007550AE">
      <w:pPr>
        <w:pStyle w:val="Excluded"/>
        <w:rPr>
          <w:noProof/>
        </w:rPr>
      </w:pPr>
      <w:r w:rsidRPr="00673F96">
        <w:rPr>
          <w:noProof/>
        </w:rPr>
        <w:t xml:space="preserve">Watanabe H, Inoue K, Doi M et al (2010) Risk factors for term small for gestational age infants in women with low prepregnancy body mass index. </w:t>
      </w:r>
      <w:r w:rsidRPr="00673F96">
        <w:rPr>
          <w:i/>
          <w:noProof/>
        </w:rPr>
        <w:t>J Obstet Gynaecol Res</w:t>
      </w:r>
      <w:r w:rsidRPr="00673F96">
        <w:rPr>
          <w:noProof/>
        </w:rPr>
        <w:t xml:space="preserve"> 36(3): 506-12.</w:t>
      </w:r>
    </w:p>
    <w:p w14:paraId="74BDEC61" w14:textId="77777777" w:rsidR="007550AE" w:rsidRPr="00D33C6E" w:rsidRDefault="007550AE" w:rsidP="007550AE">
      <w:pPr>
        <w:pStyle w:val="Excluded"/>
        <w:rPr>
          <w:noProof/>
        </w:rPr>
      </w:pPr>
      <w:r w:rsidRPr="00D33C6E">
        <w:rPr>
          <w:noProof/>
        </w:rPr>
        <w:t xml:space="preserve">Watson M, Howell S, Johnston T et al (2013) Pre-pregnancy BMI: costs associated with maternal underweight and obesity in Queensland. </w:t>
      </w:r>
      <w:r w:rsidRPr="00D33C6E">
        <w:rPr>
          <w:i/>
          <w:noProof/>
        </w:rPr>
        <w:t>Aust N Z J Obstet Gynaecol</w:t>
      </w:r>
      <w:r w:rsidRPr="00D33C6E">
        <w:rPr>
          <w:noProof/>
        </w:rPr>
        <w:t xml:space="preserve"> 53(3): 243-9.</w:t>
      </w:r>
    </w:p>
    <w:p w14:paraId="35223F2F" w14:textId="77777777" w:rsidR="007550AE" w:rsidRPr="00673F96" w:rsidRDefault="007550AE" w:rsidP="007550AE">
      <w:pPr>
        <w:pStyle w:val="Excluded"/>
        <w:rPr>
          <w:noProof/>
        </w:rPr>
      </w:pPr>
      <w:r w:rsidRPr="00673F96">
        <w:rPr>
          <w:noProof/>
        </w:rPr>
        <w:t xml:space="preserve">Wehby GL, Uribe LM, Wilcox AJ et al (2017) Interaction between smoking and body mass index and risk of oral clefts. </w:t>
      </w:r>
      <w:r w:rsidRPr="00673F96">
        <w:rPr>
          <w:i/>
          <w:noProof/>
        </w:rPr>
        <w:t>Ann Epidemiol</w:t>
      </w:r>
      <w:r w:rsidRPr="00673F96">
        <w:rPr>
          <w:noProof/>
        </w:rPr>
        <w:t xml:space="preserve"> 27(2): 103-07 e2.</w:t>
      </w:r>
    </w:p>
    <w:p w14:paraId="7DDECC8E" w14:textId="77777777" w:rsidR="007550AE" w:rsidRPr="00673F96" w:rsidRDefault="007550AE" w:rsidP="007550AE">
      <w:pPr>
        <w:pStyle w:val="Excluded"/>
        <w:rPr>
          <w:noProof/>
        </w:rPr>
      </w:pPr>
      <w:r w:rsidRPr="00673F96">
        <w:rPr>
          <w:noProof/>
        </w:rPr>
        <w:t xml:space="preserve">Wei YM, Yang HX, Zhu WW et al (2016) Risk of adverse pregnancy outcomes stratified for pre-pregnancy body mass index. </w:t>
      </w:r>
      <w:r w:rsidRPr="00673F96">
        <w:rPr>
          <w:i/>
          <w:noProof/>
        </w:rPr>
        <w:t>J Matern Fetal Neonatal Med</w:t>
      </w:r>
      <w:r w:rsidRPr="00673F96">
        <w:rPr>
          <w:noProof/>
        </w:rPr>
        <w:t xml:space="preserve"> 29(13): 2205-9.</w:t>
      </w:r>
    </w:p>
    <w:p w14:paraId="675A65A9" w14:textId="77777777" w:rsidR="007550AE" w:rsidRPr="00673F96" w:rsidRDefault="007550AE" w:rsidP="007550AE">
      <w:pPr>
        <w:pStyle w:val="Excluded"/>
        <w:rPr>
          <w:noProof/>
        </w:rPr>
      </w:pPr>
      <w:r w:rsidRPr="00673F96">
        <w:rPr>
          <w:noProof/>
        </w:rPr>
        <w:t xml:space="preserve">Windham GC, Anderson M, Lyall K et al (2019) Maternal Pre-pregnancy Body Mass Index and Gestational Weight Gain in Relation to Autism Spectrum Disorder and other Developmental Disorders in Offspring. </w:t>
      </w:r>
      <w:r w:rsidRPr="00673F96">
        <w:rPr>
          <w:i/>
          <w:noProof/>
        </w:rPr>
        <w:t>Autism Res</w:t>
      </w:r>
      <w:r w:rsidRPr="00673F96">
        <w:rPr>
          <w:noProof/>
        </w:rPr>
        <w:t xml:space="preserve"> 12(2): 316-27.</w:t>
      </w:r>
    </w:p>
    <w:p w14:paraId="11FAEAD3" w14:textId="77777777" w:rsidR="007550AE" w:rsidRPr="00673F96" w:rsidRDefault="007550AE" w:rsidP="007550AE">
      <w:pPr>
        <w:pStyle w:val="Excluded"/>
        <w:rPr>
          <w:noProof/>
        </w:rPr>
      </w:pPr>
      <w:r w:rsidRPr="00673F96">
        <w:rPr>
          <w:noProof/>
        </w:rPr>
        <w:t xml:space="preserve">Wise LA, Palmer JR, Heffner LJ et al (2010) Prepregnancy body size, gestational weight gain, and risk of preterm birth in African-American women. </w:t>
      </w:r>
      <w:r w:rsidRPr="00673F96">
        <w:rPr>
          <w:i/>
          <w:noProof/>
        </w:rPr>
        <w:t>Epidemiology</w:t>
      </w:r>
      <w:r w:rsidRPr="00673F96">
        <w:rPr>
          <w:noProof/>
        </w:rPr>
        <w:t xml:space="preserve"> 21(2): 243-52.</w:t>
      </w:r>
    </w:p>
    <w:p w14:paraId="620F5FBD" w14:textId="77777777" w:rsidR="007550AE" w:rsidRPr="00673F96" w:rsidRDefault="007550AE" w:rsidP="007550AE">
      <w:pPr>
        <w:pStyle w:val="Excluded"/>
        <w:rPr>
          <w:noProof/>
        </w:rPr>
      </w:pPr>
      <w:r w:rsidRPr="00673F96">
        <w:rPr>
          <w:noProof/>
        </w:rPr>
        <w:t xml:space="preserve">Zanardo V, Mazza A, Parotto M et al (2016) Gestational weight gain and fetal growth in underweight women. </w:t>
      </w:r>
      <w:r w:rsidRPr="00673F96">
        <w:rPr>
          <w:i/>
          <w:noProof/>
        </w:rPr>
        <w:t>Ital J Pediatr</w:t>
      </w:r>
      <w:r w:rsidRPr="00673F96">
        <w:rPr>
          <w:noProof/>
        </w:rPr>
        <w:t xml:space="preserve"> 42(1): 74.</w:t>
      </w:r>
    </w:p>
    <w:p w14:paraId="02D8D39E" w14:textId="77777777" w:rsidR="007550AE" w:rsidRPr="00673F96" w:rsidRDefault="007550AE" w:rsidP="007550AE">
      <w:pPr>
        <w:pStyle w:val="Excluded"/>
        <w:rPr>
          <w:noProof/>
        </w:rPr>
      </w:pPr>
      <w:r w:rsidRPr="00673F96">
        <w:rPr>
          <w:noProof/>
        </w:rPr>
        <w:t xml:space="preserve">Zhang B, Yang S, Yang R et al (2016) Maternal Prepregnancy Body Mass Index and Small for Gestational Age Births in Chinese Women. </w:t>
      </w:r>
      <w:r w:rsidRPr="00673F96">
        <w:rPr>
          <w:i/>
          <w:noProof/>
        </w:rPr>
        <w:t>Paediatr Perinat Epidemiol</w:t>
      </w:r>
      <w:r w:rsidRPr="00673F96">
        <w:rPr>
          <w:noProof/>
        </w:rPr>
        <w:t xml:space="preserve"> 30(6): 550-54.</w:t>
      </w:r>
    </w:p>
    <w:p w14:paraId="533B14D6" w14:textId="77777777" w:rsidR="007550AE" w:rsidRPr="00D33C6E" w:rsidRDefault="007550AE" w:rsidP="007550AE">
      <w:pPr>
        <w:pStyle w:val="Excluded"/>
        <w:rPr>
          <w:noProof/>
        </w:rPr>
      </w:pPr>
      <w:r w:rsidRPr="00D33C6E">
        <w:rPr>
          <w:noProof/>
        </w:rPr>
        <w:t xml:space="preserve">Zhang L, Zhang Y, Li Z et al (2019) Maternal periconceptional body mass index and risk for neural tube defects: results from a large cohort study in China. </w:t>
      </w:r>
      <w:r w:rsidRPr="00D33C6E">
        <w:rPr>
          <w:i/>
          <w:noProof/>
        </w:rPr>
        <w:t>J Matern Fetal Neonatal Med</w:t>
      </w:r>
      <w:r w:rsidRPr="00D33C6E">
        <w:rPr>
          <w:noProof/>
        </w:rPr>
        <w:t>: 1-7.</w:t>
      </w:r>
    </w:p>
    <w:p w14:paraId="1C9B37AE" w14:textId="77777777" w:rsidR="007550AE" w:rsidRDefault="007550AE" w:rsidP="007550AE">
      <w:pPr>
        <w:pStyle w:val="Excluded"/>
        <w:rPr>
          <w:noProof/>
        </w:rPr>
      </w:pPr>
      <w:r w:rsidRPr="00673F96">
        <w:rPr>
          <w:noProof/>
        </w:rPr>
        <w:t xml:space="preserve">Zhong Y, Cahill AG, Macones GA et al (2010) The association between prepregnancy maternal body mass index and preterm delivery. </w:t>
      </w:r>
      <w:r w:rsidRPr="00673F96">
        <w:rPr>
          <w:i/>
          <w:noProof/>
        </w:rPr>
        <w:t>Am J Perinatol</w:t>
      </w:r>
      <w:r w:rsidRPr="00673F96">
        <w:rPr>
          <w:noProof/>
        </w:rPr>
        <w:t xml:space="preserve"> 27(4): 293-8.</w:t>
      </w:r>
    </w:p>
    <w:p w14:paraId="00628CD1" w14:textId="5FC0D2A4" w:rsidR="00B3501F" w:rsidRDefault="00B3501F" w:rsidP="00B3501F">
      <w:pPr>
        <w:pStyle w:val="Heading4"/>
        <w:rPr>
          <w:noProof/>
        </w:rPr>
      </w:pPr>
      <w:r>
        <w:rPr>
          <w:noProof/>
        </w:rPr>
        <w:t>Wrong population</w:t>
      </w:r>
    </w:p>
    <w:p w14:paraId="2CA8203D" w14:textId="77777777" w:rsidR="00B3501F" w:rsidRPr="00673F96" w:rsidRDefault="00B3501F" w:rsidP="00B3501F">
      <w:pPr>
        <w:pStyle w:val="Excluded"/>
        <w:rPr>
          <w:noProof/>
        </w:rPr>
      </w:pPr>
      <w:r w:rsidRPr="00673F96">
        <w:rPr>
          <w:noProof/>
        </w:rPr>
        <w:t xml:space="preserve">Kosinska-Kaczynska K &amp; Wielgos M (2016) Do normal-weight women pregnant with twins are at the lowest risk of developing preeclampsia? </w:t>
      </w:r>
      <w:r w:rsidRPr="00673F96">
        <w:rPr>
          <w:i/>
          <w:noProof/>
        </w:rPr>
        <w:t>The Journal of Maternal-Fetal &amp; Neonatal Medicine</w:t>
      </w:r>
      <w:r w:rsidRPr="00673F96">
        <w:rPr>
          <w:noProof/>
        </w:rPr>
        <w:t xml:space="preserve"> 30(2): 191-93.</w:t>
      </w:r>
    </w:p>
    <w:p w14:paraId="48E999CE" w14:textId="77777777" w:rsidR="00B3501F" w:rsidRPr="00673F96" w:rsidRDefault="00B3501F" w:rsidP="00B3501F">
      <w:pPr>
        <w:pStyle w:val="Excluded"/>
        <w:rPr>
          <w:noProof/>
        </w:rPr>
      </w:pPr>
      <w:r w:rsidRPr="00673F96">
        <w:rPr>
          <w:noProof/>
        </w:rPr>
        <w:t xml:space="preserve">Liu LY, Zafman KB, Fox NS (2018) Weight gain and pregnancy outcomes in underweight women with twin gestations. </w:t>
      </w:r>
      <w:r w:rsidRPr="00673F96">
        <w:rPr>
          <w:i/>
          <w:noProof/>
        </w:rPr>
        <w:t>J Matern Fetal Neonatal Med</w:t>
      </w:r>
      <w:r w:rsidRPr="00673F96">
        <w:rPr>
          <w:noProof/>
        </w:rPr>
        <w:t>: 1-141.</w:t>
      </w:r>
    </w:p>
    <w:p w14:paraId="44BE3EEA" w14:textId="77777777" w:rsidR="00B3501F" w:rsidRPr="00673F96" w:rsidRDefault="00B3501F" w:rsidP="00B3501F">
      <w:pPr>
        <w:pStyle w:val="Excluded"/>
        <w:rPr>
          <w:noProof/>
        </w:rPr>
      </w:pPr>
      <w:r w:rsidRPr="00673F96">
        <w:rPr>
          <w:noProof/>
        </w:rPr>
        <w:t xml:space="preserve">Ram M, Berger H, Lipworth H et al (2020) The relationship between maternal body mass index and pregnancy outcomes in twin compared with singleton pregnancies. </w:t>
      </w:r>
      <w:r w:rsidRPr="00673F96">
        <w:rPr>
          <w:i/>
          <w:noProof/>
        </w:rPr>
        <w:t>Int J Obes (Lond)</w:t>
      </w:r>
      <w:r w:rsidRPr="00673F96">
        <w:rPr>
          <w:noProof/>
        </w:rPr>
        <w:t xml:space="preserve"> 44(1): 33-44.</w:t>
      </w:r>
    </w:p>
    <w:p w14:paraId="7C079653" w14:textId="77777777" w:rsidR="00B3501F" w:rsidRDefault="00B3501F" w:rsidP="00B3501F">
      <w:pPr>
        <w:pStyle w:val="Heading4"/>
        <w:rPr>
          <w:lang w:val="en-AU"/>
        </w:rPr>
      </w:pPr>
      <w:r>
        <w:rPr>
          <w:lang w:val="en-AU"/>
        </w:rPr>
        <w:t>Duplicate</w:t>
      </w:r>
    </w:p>
    <w:p w14:paraId="4A1EDC85" w14:textId="77777777" w:rsidR="00B3501F" w:rsidRPr="00673F96" w:rsidRDefault="00B3501F" w:rsidP="00B3501F">
      <w:pPr>
        <w:pStyle w:val="Excluded"/>
        <w:rPr>
          <w:noProof/>
        </w:rPr>
      </w:pPr>
      <w:r w:rsidRPr="00673F96">
        <w:rPr>
          <w:noProof/>
        </w:rPr>
        <w:t xml:space="preserve">Goetzinger KR, Cahill AG, Macones GA et al (2012) The relationship between maternal body mass index and tobacco use on small-for-gestational-age infants. </w:t>
      </w:r>
      <w:r w:rsidRPr="00673F96">
        <w:rPr>
          <w:i/>
          <w:noProof/>
        </w:rPr>
        <w:t>Am J Perinatol</w:t>
      </w:r>
      <w:r w:rsidRPr="00673F96">
        <w:rPr>
          <w:noProof/>
        </w:rPr>
        <w:t xml:space="preserve"> 29(3): 153-8.</w:t>
      </w:r>
    </w:p>
    <w:p w14:paraId="1CFEC996" w14:textId="77777777" w:rsidR="00B3501F" w:rsidRPr="00673F96" w:rsidRDefault="00B3501F" w:rsidP="00B3501F">
      <w:pPr>
        <w:pStyle w:val="Excluded"/>
        <w:rPr>
          <w:noProof/>
        </w:rPr>
      </w:pPr>
      <w:r w:rsidRPr="00673F96">
        <w:rPr>
          <w:noProof/>
        </w:rPr>
        <w:t xml:space="preserve">Lisonkova S, Muraca GM, Potts J et al (2017) Association Between Prepregnancy Body Mass Index and Severe Maternal Morbidity. </w:t>
      </w:r>
      <w:r w:rsidRPr="00673F96">
        <w:rPr>
          <w:i/>
          <w:noProof/>
        </w:rPr>
        <w:t>JAMA</w:t>
      </w:r>
      <w:r w:rsidRPr="00673F96">
        <w:rPr>
          <w:noProof/>
        </w:rPr>
        <w:t xml:space="preserve"> 318(18): 1777-86.</w:t>
      </w:r>
    </w:p>
    <w:p w14:paraId="75884F37" w14:textId="77777777" w:rsidR="00B3501F" w:rsidRPr="00673F96" w:rsidRDefault="00B3501F" w:rsidP="00B3501F">
      <w:pPr>
        <w:pStyle w:val="Excluded"/>
        <w:rPr>
          <w:noProof/>
        </w:rPr>
      </w:pPr>
      <w:r w:rsidRPr="00673F96">
        <w:rPr>
          <w:noProof/>
        </w:rPr>
        <w:t xml:space="preserve">Micali N, Daniel RM, Ploubidis GB et al (2018) Maternal Prepregnancy Weight Status and Adolescent Eating Disorder Behaviors: A Longitudinal Study of Risk Pathways. </w:t>
      </w:r>
      <w:r w:rsidRPr="00673F96">
        <w:rPr>
          <w:i/>
          <w:noProof/>
        </w:rPr>
        <w:t>Epidemiology</w:t>
      </w:r>
      <w:r w:rsidRPr="00673F96">
        <w:rPr>
          <w:noProof/>
        </w:rPr>
        <w:t xml:space="preserve"> 29(4): 579-89.</w:t>
      </w:r>
    </w:p>
    <w:p w14:paraId="0953D503" w14:textId="77777777" w:rsidR="00B3501F" w:rsidRPr="00673F96" w:rsidRDefault="00B3501F" w:rsidP="00B3501F">
      <w:pPr>
        <w:pStyle w:val="Excluded"/>
        <w:rPr>
          <w:noProof/>
        </w:rPr>
      </w:pPr>
      <w:r w:rsidRPr="00673F96">
        <w:rPr>
          <w:noProof/>
        </w:rPr>
        <w:t xml:space="preserve">Silverman ME, Smith L, Lichtenstein P et al (2018) The association between body mass index and postpartum depression: A population-based study. </w:t>
      </w:r>
      <w:r w:rsidRPr="00673F96">
        <w:rPr>
          <w:i/>
          <w:noProof/>
        </w:rPr>
        <w:t>J Affect Disord</w:t>
      </w:r>
      <w:r w:rsidRPr="00673F96">
        <w:rPr>
          <w:noProof/>
        </w:rPr>
        <w:t xml:space="preserve"> 240: 193-98.</w:t>
      </w:r>
    </w:p>
    <w:p w14:paraId="701F9A72" w14:textId="77777777" w:rsidR="00B3501F" w:rsidRPr="00673F96" w:rsidRDefault="00B3501F" w:rsidP="00B3501F">
      <w:pPr>
        <w:pStyle w:val="Excluded"/>
        <w:rPr>
          <w:noProof/>
        </w:rPr>
      </w:pPr>
      <w:r w:rsidRPr="00673F96">
        <w:rPr>
          <w:noProof/>
        </w:rPr>
        <w:t xml:space="preserve">Vinturache A, McKeating A, Daly N et al (2017) Maternal body mass index and the prevalence of spontaneous and elective preterm deliveries in an Irish obstetric population: a retrospective cohort study. </w:t>
      </w:r>
      <w:r w:rsidRPr="00673F96">
        <w:rPr>
          <w:i/>
          <w:noProof/>
        </w:rPr>
        <w:t>BMJ Open</w:t>
      </w:r>
      <w:r w:rsidRPr="00673F96">
        <w:rPr>
          <w:noProof/>
        </w:rPr>
        <w:t xml:space="preserve"> 7(10): e015258.</w:t>
      </w:r>
    </w:p>
    <w:p w14:paraId="2629CF5B" w14:textId="77777777" w:rsidR="00BD61CC" w:rsidRDefault="00BD61CC" w:rsidP="00BD61CC">
      <w:pPr>
        <w:pStyle w:val="Heading4"/>
        <w:rPr>
          <w:lang w:val="en-AU"/>
        </w:rPr>
      </w:pPr>
      <w:r>
        <w:rPr>
          <w:lang w:val="en-AU"/>
        </w:rPr>
        <w:t>Narrative review</w:t>
      </w:r>
    </w:p>
    <w:p w14:paraId="2D04AD47" w14:textId="77777777" w:rsidR="00BD61CC" w:rsidRPr="00673F96" w:rsidRDefault="00BD61CC" w:rsidP="00BD61CC">
      <w:pPr>
        <w:pStyle w:val="Excluded"/>
        <w:rPr>
          <w:noProof/>
        </w:rPr>
      </w:pPr>
      <w:r w:rsidRPr="00673F96">
        <w:rPr>
          <w:noProof/>
        </w:rPr>
        <w:t xml:space="preserve">Neggers YH (2015) The relationship between preterm birth and underweight in Asian women. </w:t>
      </w:r>
      <w:r w:rsidRPr="00673F96">
        <w:rPr>
          <w:i/>
          <w:noProof/>
        </w:rPr>
        <w:t>Reprod Toxicol</w:t>
      </w:r>
      <w:r w:rsidRPr="00673F96">
        <w:rPr>
          <w:noProof/>
        </w:rPr>
        <w:t xml:space="preserve"> 56: 170-4.</w:t>
      </w:r>
    </w:p>
    <w:p w14:paraId="518070FF" w14:textId="05CDB017" w:rsidR="00B3501F" w:rsidRDefault="00DC6931" w:rsidP="00DC6931">
      <w:pPr>
        <w:pStyle w:val="Heading4"/>
      </w:pPr>
      <w:r>
        <w:t>Does not answer research question</w:t>
      </w:r>
    </w:p>
    <w:p w14:paraId="3EE921D2" w14:textId="77777777" w:rsidR="00DC6931" w:rsidRPr="00673F96" w:rsidRDefault="00DC6931" w:rsidP="00DC6931">
      <w:pPr>
        <w:pStyle w:val="Excluded"/>
        <w:rPr>
          <w:noProof/>
        </w:rPr>
      </w:pPr>
      <w:r w:rsidRPr="00673F96">
        <w:rPr>
          <w:noProof/>
        </w:rPr>
        <w:t xml:space="preserve">Voigt M, Jorch G, Briese V et al (2011) The combined effect of maternal body mass index and smoking status on perinatal outcomes - an analysis of the german perinatal survey. </w:t>
      </w:r>
      <w:r w:rsidRPr="00673F96">
        <w:rPr>
          <w:i/>
          <w:noProof/>
        </w:rPr>
        <w:t>Z Geburtshilfe Neonatol</w:t>
      </w:r>
      <w:r w:rsidRPr="00673F96">
        <w:rPr>
          <w:noProof/>
        </w:rPr>
        <w:t xml:space="preserve"> 215(1): 23-8.</w:t>
      </w:r>
    </w:p>
    <w:p w14:paraId="10C3495D" w14:textId="77777777" w:rsidR="00DC6931" w:rsidRPr="00673F96" w:rsidRDefault="00DC6931" w:rsidP="00DC6931">
      <w:pPr>
        <w:pStyle w:val="Excluded"/>
        <w:rPr>
          <w:noProof/>
        </w:rPr>
      </w:pPr>
      <w:r w:rsidRPr="00673F96">
        <w:rPr>
          <w:noProof/>
        </w:rPr>
        <w:t xml:space="preserve">Whiteman VE, Rao K, Duan J et al (2011) Changes in prepregnancy body mass index between pregnancies and risk of preterm phenotypes. </w:t>
      </w:r>
      <w:r w:rsidRPr="00673F96">
        <w:rPr>
          <w:i/>
          <w:noProof/>
        </w:rPr>
        <w:t>Am J Perinatol</w:t>
      </w:r>
      <w:r w:rsidRPr="00673F96">
        <w:rPr>
          <w:noProof/>
        </w:rPr>
        <w:t xml:space="preserve"> 28(1): 67-74.</w:t>
      </w:r>
    </w:p>
    <w:p w14:paraId="2EE2209F" w14:textId="77777777" w:rsidR="00DC6931" w:rsidRPr="00673F96" w:rsidRDefault="00DC6931" w:rsidP="00DC6931">
      <w:pPr>
        <w:pStyle w:val="Excluded"/>
        <w:rPr>
          <w:noProof/>
        </w:rPr>
      </w:pPr>
      <w:r w:rsidRPr="00673F96">
        <w:rPr>
          <w:noProof/>
        </w:rPr>
        <w:t xml:space="preserve">Yan J (2015) Maternal pre-pregnancy BMI, gestational weight gain, and infant birth weight: A within-family analysis in the United States. </w:t>
      </w:r>
      <w:r w:rsidRPr="00673F96">
        <w:rPr>
          <w:i/>
          <w:noProof/>
        </w:rPr>
        <w:t>Econ Hum Biol</w:t>
      </w:r>
      <w:r w:rsidRPr="00673F96">
        <w:rPr>
          <w:noProof/>
        </w:rPr>
        <w:t xml:space="preserve"> 18: 1-12.</w:t>
      </w:r>
    </w:p>
    <w:p w14:paraId="2356C7FF" w14:textId="77777777" w:rsidR="00FA1124" w:rsidRDefault="00FA1124" w:rsidP="00BD61CC">
      <w:pPr>
        <w:pStyle w:val="Heading3"/>
        <w:numPr>
          <w:ilvl w:val="0"/>
          <w:numId w:val="0"/>
        </w:numPr>
      </w:pPr>
      <w:bookmarkStart w:id="367" w:name="_Toc40956577"/>
      <w:r>
        <w:t>Lifestyle counselling (question 9)</w:t>
      </w:r>
      <w:bookmarkEnd w:id="366"/>
      <w:bookmarkEnd w:id="367"/>
    </w:p>
    <w:p w14:paraId="53433DF4" w14:textId="77777777" w:rsidR="00FA1124" w:rsidRDefault="00FA1124" w:rsidP="00FA1124">
      <w:pPr>
        <w:pStyle w:val="Heading4"/>
        <w:rPr>
          <w:noProof/>
        </w:rPr>
      </w:pPr>
      <w:r>
        <w:rPr>
          <w:noProof/>
        </w:rPr>
        <w:t>Duplicate</w:t>
      </w:r>
    </w:p>
    <w:p w14:paraId="55AC9BF2" w14:textId="77777777" w:rsidR="00FA1124" w:rsidRPr="000C58D3" w:rsidRDefault="00FA1124" w:rsidP="00FA1124">
      <w:pPr>
        <w:pStyle w:val="Excluded"/>
        <w:rPr>
          <w:noProof/>
        </w:rPr>
      </w:pPr>
      <w:r w:rsidRPr="000C58D3">
        <w:rPr>
          <w:noProof/>
        </w:rPr>
        <w:t xml:space="preserve">Aittasalo M, Raitanen J, Kinnunen TI et al (2012) Is intensive counseling in maternity care feasible and effective in promoting physical activity among women at risk for gestational diabetes? Secondary analysis of a cluster randomized NELLI study in Finland. </w:t>
      </w:r>
      <w:r w:rsidRPr="000C58D3">
        <w:rPr>
          <w:i/>
          <w:noProof/>
        </w:rPr>
        <w:t>Int J Behav Nutr Phys Act</w:t>
      </w:r>
      <w:r w:rsidRPr="000C58D3">
        <w:rPr>
          <w:noProof/>
        </w:rPr>
        <w:t xml:space="preserve"> 9: 104.</w:t>
      </w:r>
    </w:p>
    <w:p w14:paraId="59E778BE" w14:textId="77777777" w:rsidR="00FA1124" w:rsidRPr="000C58D3" w:rsidRDefault="00FA1124" w:rsidP="00FA1124">
      <w:pPr>
        <w:pStyle w:val="Excluded"/>
        <w:rPr>
          <w:noProof/>
        </w:rPr>
      </w:pPr>
      <w:r w:rsidRPr="000C58D3">
        <w:rPr>
          <w:noProof/>
        </w:rPr>
        <w:t xml:space="preserve">Dodd JM, McPhee AJ, Turnbull D et al (2014) The effects of antenatal dietary and lifestyle advice for women who are overweight or obese on neonatal health outcomes: the LIMIT randomised trial. </w:t>
      </w:r>
      <w:r w:rsidRPr="000C58D3">
        <w:rPr>
          <w:i/>
          <w:noProof/>
        </w:rPr>
        <w:t>BMC Med</w:t>
      </w:r>
      <w:r w:rsidRPr="000C58D3">
        <w:rPr>
          <w:noProof/>
        </w:rPr>
        <w:t xml:space="preserve"> 12: 163.</w:t>
      </w:r>
    </w:p>
    <w:p w14:paraId="200FE518" w14:textId="77777777" w:rsidR="00FA1124" w:rsidRPr="000C58D3" w:rsidRDefault="00FA1124" w:rsidP="00BD61CC">
      <w:pPr>
        <w:pStyle w:val="Excluded"/>
        <w:tabs>
          <w:tab w:val="left" w:pos="5812"/>
        </w:tabs>
        <w:rPr>
          <w:noProof/>
        </w:rPr>
      </w:pPr>
      <w:r w:rsidRPr="000C58D3">
        <w:rPr>
          <w:noProof/>
        </w:rPr>
        <w:t xml:space="preserve">Harrison CL, Lombard CB, Strauss BJ et al (2013) Optimizing healthy gestational weight gain in women at high risk of gestational diabetes: a randomized controlled trial. </w:t>
      </w:r>
      <w:r w:rsidRPr="000C58D3">
        <w:rPr>
          <w:i/>
          <w:noProof/>
        </w:rPr>
        <w:t>Obesity (Silver Spring)</w:t>
      </w:r>
      <w:r w:rsidRPr="000C58D3">
        <w:rPr>
          <w:noProof/>
        </w:rPr>
        <w:t xml:space="preserve"> 21(5): 904-9.</w:t>
      </w:r>
    </w:p>
    <w:p w14:paraId="1CD49BEB" w14:textId="77777777" w:rsidR="00FA1124" w:rsidRPr="000C58D3" w:rsidRDefault="00FA1124" w:rsidP="00BD61CC">
      <w:pPr>
        <w:pStyle w:val="Excluded"/>
        <w:tabs>
          <w:tab w:val="left" w:pos="5812"/>
        </w:tabs>
        <w:rPr>
          <w:noProof/>
        </w:rPr>
      </w:pPr>
      <w:r w:rsidRPr="000C58D3">
        <w:rPr>
          <w:noProof/>
        </w:rPr>
        <w:t xml:space="preserve">Olson CM, Groth SW, Graham ML et al (2018) The effectiveness of an online intervention in preventing excessive gestational weight gain: the e-moms roc randomized controlled trial. </w:t>
      </w:r>
      <w:r w:rsidRPr="000C58D3">
        <w:rPr>
          <w:i/>
          <w:noProof/>
        </w:rPr>
        <w:t>BMC Pregnancy Childbirth</w:t>
      </w:r>
      <w:r w:rsidRPr="000C58D3">
        <w:rPr>
          <w:noProof/>
        </w:rPr>
        <w:t xml:space="preserve"> 18(1): 148.</w:t>
      </w:r>
    </w:p>
    <w:p w14:paraId="236E43D0" w14:textId="77777777" w:rsidR="00FA1124" w:rsidRPr="000C58D3" w:rsidRDefault="00FA1124" w:rsidP="00BD61CC">
      <w:pPr>
        <w:pStyle w:val="Excluded"/>
        <w:tabs>
          <w:tab w:val="left" w:pos="5812"/>
        </w:tabs>
        <w:rPr>
          <w:noProof/>
        </w:rPr>
      </w:pPr>
      <w:r w:rsidRPr="000C58D3">
        <w:rPr>
          <w:noProof/>
        </w:rPr>
        <w:t xml:space="preserve">Ruchat S-M, Davenport MH, Giroux I et al (2012) Nutrition and exercise reduce excessive weight gain in normal-weight pregnant women. </w:t>
      </w:r>
      <w:r w:rsidRPr="000C58D3">
        <w:rPr>
          <w:i/>
          <w:noProof/>
        </w:rPr>
        <w:t>Medicine &amp; Science in Sports &amp; Exercise</w:t>
      </w:r>
      <w:r w:rsidRPr="000C58D3">
        <w:rPr>
          <w:noProof/>
        </w:rPr>
        <w:t xml:space="preserve"> 44(8): 1419-26.</w:t>
      </w:r>
    </w:p>
    <w:p w14:paraId="582C5A4D" w14:textId="77777777" w:rsidR="00FA1124" w:rsidRPr="000C58D3" w:rsidRDefault="00FA1124" w:rsidP="00BD61CC">
      <w:pPr>
        <w:pStyle w:val="Excluded"/>
        <w:tabs>
          <w:tab w:val="left" w:pos="5812"/>
        </w:tabs>
        <w:rPr>
          <w:noProof/>
        </w:rPr>
      </w:pPr>
      <w:r w:rsidRPr="000C58D3">
        <w:rPr>
          <w:noProof/>
        </w:rPr>
        <w:t xml:space="preserve">Sagedal LR, Vistad I, Overby NC et al (2017) The effect of a prenatal lifestyle intervention on glucose metabolism: results of the Norwegian Fit for Delivery randomized controlled trial. </w:t>
      </w:r>
      <w:r w:rsidRPr="000C58D3">
        <w:rPr>
          <w:i/>
          <w:noProof/>
        </w:rPr>
        <w:t>BMC Pregnancy Childbirth</w:t>
      </w:r>
      <w:r w:rsidRPr="000C58D3">
        <w:rPr>
          <w:noProof/>
        </w:rPr>
        <w:t xml:space="preserve"> 17(1): 167.</w:t>
      </w:r>
    </w:p>
    <w:p w14:paraId="389130B6" w14:textId="77777777" w:rsidR="00FA1124" w:rsidRPr="000C58D3" w:rsidRDefault="00FA1124" w:rsidP="00BD61CC">
      <w:pPr>
        <w:pStyle w:val="Excluded"/>
        <w:tabs>
          <w:tab w:val="left" w:pos="5812"/>
        </w:tabs>
        <w:rPr>
          <w:noProof/>
        </w:rPr>
      </w:pPr>
      <w:r w:rsidRPr="000C58D3">
        <w:rPr>
          <w:noProof/>
        </w:rPr>
        <w:t xml:space="preserve">Skouteris H, Morris H, Nagle C et al (2014) Behavior modification techniques used to prevent gestational diabetes: a systematic review of the literature. </w:t>
      </w:r>
      <w:r w:rsidRPr="000C58D3">
        <w:rPr>
          <w:i/>
          <w:noProof/>
        </w:rPr>
        <w:t>Curr Diab Rep</w:t>
      </w:r>
      <w:r w:rsidRPr="000C58D3">
        <w:rPr>
          <w:noProof/>
        </w:rPr>
        <w:t xml:space="preserve"> 14(4): 480.</w:t>
      </w:r>
    </w:p>
    <w:p w14:paraId="35068FCF" w14:textId="77777777" w:rsidR="00FA1124" w:rsidRDefault="00FA1124" w:rsidP="00BD61CC">
      <w:pPr>
        <w:pStyle w:val="Heading4"/>
        <w:tabs>
          <w:tab w:val="left" w:pos="5812"/>
        </w:tabs>
        <w:rPr>
          <w:noProof/>
        </w:rPr>
      </w:pPr>
      <w:r>
        <w:rPr>
          <w:noProof/>
        </w:rPr>
        <w:t>Wrong study design</w:t>
      </w:r>
    </w:p>
    <w:p w14:paraId="57C7BBEF" w14:textId="77777777" w:rsidR="00FA1124" w:rsidRPr="000C58D3" w:rsidRDefault="00FA1124" w:rsidP="00BD61CC">
      <w:pPr>
        <w:pStyle w:val="Excluded"/>
        <w:tabs>
          <w:tab w:val="left" w:pos="5812"/>
        </w:tabs>
        <w:rPr>
          <w:noProof/>
        </w:rPr>
      </w:pPr>
      <w:r w:rsidRPr="000C58D3">
        <w:rPr>
          <w:noProof/>
        </w:rPr>
        <w:t xml:space="preserve">Hui A, Back L, Ludwig S et al (2012) Lifestyle intervention on diet and exercise reduced excessive gestational weight gain in pregnant women under a randomised controlled trial. </w:t>
      </w:r>
      <w:r w:rsidRPr="000C58D3">
        <w:rPr>
          <w:i/>
          <w:noProof/>
        </w:rPr>
        <w:t>BJOG</w:t>
      </w:r>
      <w:r w:rsidRPr="000C58D3">
        <w:rPr>
          <w:noProof/>
        </w:rPr>
        <w:t xml:space="preserve"> 119(1): 70-7.</w:t>
      </w:r>
    </w:p>
    <w:p w14:paraId="2481A175" w14:textId="77777777" w:rsidR="00FA1124" w:rsidRPr="000C58D3" w:rsidRDefault="00FA1124" w:rsidP="00BD61CC">
      <w:pPr>
        <w:pStyle w:val="Excluded"/>
        <w:tabs>
          <w:tab w:val="left" w:pos="5812"/>
        </w:tabs>
        <w:rPr>
          <w:noProof/>
        </w:rPr>
      </w:pPr>
      <w:r w:rsidRPr="000C58D3">
        <w:rPr>
          <w:noProof/>
        </w:rPr>
        <w:t xml:space="preserve">Chasan-Taber L (2012) Physical activity and dietary behaviors associated with weight gain and impaired glucose tolerance among pregnant Latinas. </w:t>
      </w:r>
      <w:r w:rsidRPr="000C58D3">
        <w:rPr>
          <w:i/>
          <w:noProof/>
        </w:rPr>
        <w:t>Adv Nutr</w:t>
      </w:r>
      <w:r w:rsidRPr="000C58D3">
        <w:rPr>
          <w:noProof/>
        </w:rPr>
        <w:t xml:space="preserve"> 3(1): 108-18.</w:t>
      </w:r>
    </w:p>
    <w:p w14:paraId="1C1BD2FB" w14:textId="77777777" w:rsidR="00FA1124" w:rsidRPr="000C58D3" w:rsidRDefault="00FA1124" w:rsidP="00BD61CC">
      <w:pPr>
        <w:pStyle w:val="Excluded"/>
        <w:tabs>
          <w:tab w:val="left" w:pos="5812"/>
        </w:tabs>
        <w:rPr>
          <w:noProof/>
        </w:rPr>
      </w:pPr>
      <w:r w:rsidRPr="000C58D3">
        <w:rPr>
          <w:noProof/>
        </w:rPr>
        <w:t xml:space="preserve">Ferrara A, Hedderson MM, Albright CL et al (2011) A Pregnancy and postpartum lifestyle intervention in women with gestational diabetes mellitus reduces diabetes risk factors: A feasibility randomized control trial. </w:t>
      </w:r>
      <w:r w:rsidRPr="000C58D3">
        <w:rPr>
          <w:i/>
          <w:noProof/>
        </w:rPr>
        <w:t>Diabetes Care</w:t>
      </w:r>
      <w:r w:rsidRPr="000C58D3">
        <w:rPr>
          <w:noProof/>
        </w:rPr>
        <w:t xml:space="preserve"> 34(7): 1519-25.</w:t>
      </w:r>
    </w:p>
    <w:p w14:paraId="7279B9FA" w14:textId="77777777" w:rsidR="00FA1124" w:rsidRPr="000C58D3" w:rsidRDefault="00FA1124" w:rsidP="00BD61CC">
      <w:pPr>
        <w:pStyle w:val="Excluded"/>
        <w:tabs>
          <w:tab w:val="left" w:pos="5812"/>
        </w:tabs>
        <w:rPr>
          <w:noProof/>
        </w:rPr>
      </w:pPr>
      <w:r w:rsidRPr="000C58D3">
        <w:rPr>
          <w:noProof/>
        </w:rPr>
        <w:t xml:space="preserve">Haby K, Berg M, Gyllensten H et al (2018) Mighty Mums – a lifestyle intervention at primary care level reduces gestational weight gain in women with obesity. </w:t>
      </w:r>
      <w:r w:rsidRPr="000C58D3">
        <w:rPr>
          <w:i/>
          <w:noProof/>
        </w:rPr>
        <w:t>BMC Obesity</w:t>
      </w:r>
      <w:r w:rsidRPr="000C58D3">
        <w:rPr>
          <w:noProof/>
        </w:rPr>
        <w:t xml:space="preserve"> 5(1).</w:t>
      </w:r>
    </w:p>
    <w:p w14:paraId="42E0A102" w14:textId="77777777" w:rsidR="00FA1124" w:rsidRPr="000C58D3" w:rsidRDefault="00FA1124" w:rsidP="00BD61CC">
      <w:pPr>
        <w:pStyle w:val="Excluded"/>
        <w:tabs>
          <w:tab w:val="left" w:pos="5812"/>
        </w:tabs>
        <w:rPr>
          <w:noProof/>
        </w:rPr>
      </w:pPr>
      <w:r w:rsidRPr="000C58D3">
        <w:rPr>
          <w:noProof/>
        </w:rPr>
        <w:t xml:space="preserve">Kinnunen TI, Pasanen M, Aittasalo M et al (2007) Preventing excessive weight gain during pregnancy – a controlled trial in primary health care. </w:t>
      </w:r>
      <w:r w:rsidRPr="000C58D3">
        <w:rPr>
          <w:i/>
          <w:noProof/>
        </w:rPr>
        <w:t>European Journal of Clinical Nutrition</w:t>
      </w:r>
      <w:r w:rsidRPr="000C58D3">
        <w:rPr>
          <w:noProof/>
        </w:rPr>
        <w:t xml:space="preserve"> 61(7): 884-91.</w:t>
      </w:r>
    </w:p>
    <w:p w14:paraId="3E8DA6DD" w14:textId="77777777" w:rsidR="00FA1124" w:rsidRPr="000C58D3" w:rsidRDefault="00FA1124" w:rsidP="00BD61CC">
      <w:pPr>
        <w:pStyle w:val="Excluded"/>
        <w:tabs>
          <w:tab w:val="left" w:pos="5812"/>
        </w:tabs>
        <w:rPr>
          <w:noProof/>
        </w:rPr>
      </w:pPr>
      <w:r w:rsidRPr="000C58D3">
        <w:rPr>
          <w:noProof/>
        </w:rPr>
        <w:t xml:space="preserve">Mustila T, Raitanen J, Keskinen P et al (2012) Lifestyle counseling during pregnancy and offspring weight development until four years of age: follow-up study of a controlled trial. </w:t>
      </w:r>
      <w:r w:rsidRPr="000C58D3">
        <w:rPr>
          <w:i/>
          <w:noProof/>
        </w:rPr>
        <w:t>J Negat Results Biomed</w:t>
      </w:r>
      <w:r w:rsidRPr="000C58D3">
        <w:rPr>
          <w:noProof/>
        </w:rPr>
        <w:t xml:space="preserve"> 11: 11.</w:t>
      </w:r>
    </w:p>
    <w:p w14:paraId="5B473DA8" w14:textId="77777777" w:rsidR="00FA1124" w:rsidRPr="000C58D3" w:rsidRDefault="00FA1124" w:rsidP="00BD61CC">
      <w:pPr>
        <w:pStyle w:val="Excluded"/>
        <w:tabs>
          <w:tab w:val="left" w:pos="5812"/>
        </w:tabs>
        <w:rPr>
          <w:noProof/>
        </w:rPr>
      </w:pPr>
      <w:r w:rsidRPr="000C58D3">
        <w:rPr>
          <w:noProof/>
        </w:rPr>
        <w:t xml:space="preserve">Mustila T, Raitanen J, Keskinen P et al (2018) A pragmatic controlled trial to prevent childhood obesity within a risk group at maternity and child health-care clinics: results up to six years of age (the VACOPP study). </w:t>
      </w:r>
      <w:r w:rsidRPr="000C58D3">
        <w:rPr>
          <w:i/>
          <w:noProof/>
        </w:rPr>
        <w:t>BMC Pediatr</w:t>
      </w:r>
      <w:r w:rsidRPr="000C58D3">
        <w:rPr>
          <w:noProof/>
        </w:rPr>
        <w:t xml:space="preserve"> 18(1): 89.</w:t>
      </w:r>
    </w:p>
    <w:p w14:paraId="571539E9" w14:textId="77777777" w:rsidR="00FA1124" w:rsidRPr="000C58D3" w:rsidRDefault="00FA1124" w:rsidP="00BD61CC">
      <w:pPr>
        <w:pStyle w:val="Excluded"/>
        <w:tabs>
          <w:tab w:val="left" w:pos="5812"/>
        </w:tabs>
        <w:rPr>
          <w:noProof/>
        </w:rPr>
      </w:pPr>
      <w:r w:rsidRPr="000C58D3">
        <w:rPr>
          <w:noProof/>
        </w:rPr>
        <w:t xml:space="preserve">Simmons D, Jelsma JG, Galjaard S et al (2015) Results From a European multicenter randomized trial of physical activity and/or healthy eating to reduce the risk of gestational diabetes mellitus: The DALI lifestyle pilot. </w:t>
      </w:r>
      <w:r w:rsidRPr="000C58D3">
        <w:rPr>
          <w:i/>
          <w:noProof/>
        </w:rPr>
        <w:t>Diabetes Care</w:t>
      </w:r>
      <w:r w:rsidRPr="000C58D3">
        <w:rPr>
          <w:noProof/>
        </w:rPr>
        <w:t xml:space="preserve"> 38(9): 1650-6.</w:t>
      </w:r>
    </w:p>
    <w:p w14:paraId="645B7E5A" w14:textId="77777777" w:rsidR="00FA1124" w:rsidRPr="000C58D3" w:rsidRDefault="00FA1124" w:rsidP="00BD61CC">
      <w:pPr>
        <w:pStyle w:val="Excluded"/>
        <w:tabs>
          <w:tab w:val="left" w:pos="5812"/>
        </w:tabs>
        <w:rPr>
          <w:noProof/>
        </w:rPr>
      </w:pPr>
      <w:r w:rsidRPr="000C58D3">
        <w:rPr>
          <w:noProof/>
        </w:rPr>
        <w:t xml:space="preserve">Szmeja MA, Cramp C, Grivell RM et al (2014) Use of a DVD to provide dietary and lifestyle information to pregnant women who are overweight or obese: a nested randomised trial. </w:t>
      </w:r>
      <w:r w:rsidRPr="000C58D3">
        <w:rPr>
          <w:i/>
          <w:noProof/>
        </w:rPr>
        <w:t>BMC Pregnancy Childbirth</w:t>
      </w:r>
      <w:r w:rsidRPr="000C58D3">
        <w:rPr>
          <w:noProof/>
        </w:rPr>
        <w:t xml:space="preserve"> 14: 409.</w:t>
      </w:r>
    </w:p>
    <w:p w14:paraId="250B3351" w14:textId="77777777" w:rsidR="00FA1124" w:rsidRPr="000C58D3" w:rsidRDefault="00FA1124" w:rsidP="00BD61CC">
      <w:pPr>
        <w:pStyle w:val="Excluded"/>
        <w:tabs>
          <w:tab w:val="left" w:pos="5812"/>
        </w:tabs>
        <w:rPr>
          <w:noProof/>
        </w:rPr>
      </w:pPr>
      <w:r w:rsidRPr="000C58D3">
        <w:rPr>
          <w:noProof/>
        </w:rPr>
        <w:t xml:space="preserve">Thomson JL, Tussing-Humphreys LM, Goodman MH (2014) Delta Healthy Sprouts: a randomized comparative effectiveness trial to promote maternal weight control and reduce childhood obesity in the Mississippi Delta. </w:t>
      </w:r>
      <w:r w:rsidRPr="000C58D3">
        <w:rPr>
          <w:i/>
          <w:noProof/>
        </w:rPr>
        <w:t>Contemp Clin Trials</w:t>
      </w:r>
      <w:r w:rsidRPr="000C58D3">
        <w:rPr>
          <w:noProof/>
        </w:rPr>
        <w:t xml:space="preserve"> 38(1): 82-91.</w:t>
      </w:r>
    </w:p>
    <w:p w14:paraId="39BC5E21" w14:textId="77777777" w:rsidR="00FA1124" w:rsidRDefault="00FA1124" w:rsidP="00FA1124">
      <w:pPr>
        <w:pStyle w:val="Heading4"/>
        <w:rPr>
          <w:noProof/>
        </w:rPr>
      </w:pPr>
      <w:r>
        <w:rPr>
          <w:noProof/>
        </w:rPr>
        <w:t>Wrong setting</w:t>
      </w:r>
    </w:p>
    <w:p w14:paraId="0A73D835" w14:textId="77777777" w:rsidR="00FA1124" w:rsidRPr="000C58D3" w:rsidRDefault="00FA1124" w:rsidP="00FA1124">
      <w:pPr>
        <w:pStyle w:val="Excluded"/>
        <w:rPr>
          <w:noProof/>
        </w:rPr>
      </w:pPr>
      <w:r w:rsidRPr="000C58D3">
        <w:rPr>
          <w:noProof/>
        </w:rPr>
        <w:t xml:space="preserve">Herring SJ, Cruice JF, Bennett GG et al (2016) Preventing excessive gestational weight gain among African American women: A randomized clinical trial. </w:t>
      </w:r>
      <w:r w:rsidRPr="000C58D3">
        <w:rPr>
          <w:i/>
          <w:noProof/>
        </w:rPr>
        <w:t>Obesity (Silver Spring)</w:t>
      </w:r>
      <w:r w:rsidRPr="000C58D3">
        <w:rPr>
          <w:noProof/>
        </w:rPr>
        <w:t xml:space="preserve"> 24(1): 30-6.</w:t>
      </w:r>
    </w:p>
    <w:p w14:paraId="193A0FEB" w14:textId="77777777" w:rsidR="00FA1124" w:rsidRPr="000C58D3" w:rsidRDefault="00FA1124" w:rsidP="00FA1124">
      <w:pPr>
        <w:pStyle w:val="Excluded"/>
        <w:rPr>
          <w:noProof/>
        </w:rPr>
      </w:pPr>
      <w:r w:rsidRPr="000C58D3">
        <w:rPr>
          <w:noProof/>
        </w:rPr>
        <w:t xml:space="preserve">Olson CM, Groth SW, Graham ML et al (2018) The effectiveness of an online intervention in preventing excessive gestational weight gain: the e-moms roc randomized controlled trial. </w:t>
      </w:r>
      <w:r w:rsidRPr="000C58D3">
        <w:rPr>
          <w:i/>
          <w:noProof/>
        </w:rPr>
        <w:t>BMC Pregnancy Childbirth</w:t>
      </w:r>
      <w:r w:rsidRPr="000C58D3">
        <w:rPr>
          <w:noProof/>
        </w:rPr>
        <w:t xml:space="preserve"> 18(1): 148.</w:t>
      </w:r>
    </w:p>
    <w:p w14:paraId="638179B8" w14:textId="77777777" w:rsidR="00FA1124" w:rsidRDefault="00FA1124" w:rsidP="00FA1124">
      <w:pPr>
        <w:pStyle w:val="Heading4"/>
        <w:rPr>
          <w:noProof/>
        </w:rPr>
      </w:pPr>
      <w:r>
        <w:rPr>
          <w:noProof/>
        </w:rPr>
        <w:t>Wrong population</w:t>
      </w:r>
    </w:p>
    <w:p w14:paraId="79276F64" w14:textId="77777777" w:rsidR="00FA1124" w:rsidRPr="000C58D3" w:rsidRDefault="00FA1124" w:rsidP="00FA1124">
      <w:pPr>
        <w:pStyle w:val="Excluded"/>
        <w:rPr>
          <w:noProof/>
        </w:rPr>
      </w:pPr>
      <w:r w:rsidRPr="000C58D3">
        <w:rPr>
          <w:noProof/>
        </w:rPr>
        <w:t xml:space="preserve">Bo S, Rosato R, Ciccone G et al (2014) Simple lifestyle recommendations and the outcomes of gestational diabetes. A 2×2 factorial randomized trial. </w:t>
      </w:r>
      <w:r w:rsidRPr="000C58D3">
        <w:rPr>
          <w:i/>
          <w:noProof/>
        </w:rPr>
        <w:t>Diabetes, Obesity and Metabolism</w:t>
      </w:r>
      <w:r w:rsidRPr="000C58D3">
        <w:rPr>
          <w:noProof/>
        </w:rPr>
        <w:t xml:space="preserve"> 16(10): 1032-35.</w:t>
      </w:r>
    </w:p>
    <w:p w14:paraId="78E95094" w14:textId="77777777" w:rsidR="00FA1124" w:rsidRPr="000C58D3" w:rsidRDefault="00FA1124" w:rsidP="00FA1124">
      <w:pPr>
        <w:pStyle w:val="Excluded"/>
        <w:rPr>
          <w:noProof/>
        </w:rPr>
      </w:pPr>
      <w:r w:rsidRPr="000C58D3">
        <w:rPr>
          <w:noProof/>
        </w:rPr>
        <w:t xml:space="preserve">Huang TT, Yeh CY, Tsai YC (2011) A diet and physical activity intervention for preventing weight retention among Taiwanese childbearing women: a randomised controlled trial. </w:t>
      </w:r>
      <w:r w:rsidRPr="000C58D3">
        <w:rPr>
          <w:i/>
          <w:noProof/>
        </w:rPr>
        <w:t>Midwifery</w:t>
      </w:r>
      <w:r w:rsidRPr="000C58D3">
        <w:rPr>
          <w:noProof/>
        </w:rPr>
        <w:t xml:space="preserve"> 27(2): 257-64.</w:t>
      </w:r>
    </w:p>
    <w:p w14:paraId="29C52458" w14:textId="77777777" w:rsidR="00FA1124" w:rsidRPr="000C58D3" w:rsidRDefault="00FA1124" w:rsidP="00FA1124">
      <w:pPr>
        <w:pStyle w:val="Excluded"/>
        <w:rPr>
          <w:noProof/>
        </w:rPr>
      </w:pPr>
      <w:r w:rsidRPr="000C58D3">
        <w:rPr>
          <w:noProof/>
        </w:rPr>
        <w:t xml:space="preserve">McEachan RRC, Santorelli G, Bryant M et al (2016) The HAPPY (Healthy and Active Parenting Programmme for early Years) feasibility randomised control trial: acceptability and feasibility of an intervention to reduce infant obesity. </w:t>
      </w:r>
      <w:r w:rsidRPr="000C58D3">
        <w:rPr>
          <w:i/>
          <w:noProof/>
        </w:rPr>
        <w:t>BMC Public Health</w:t>
      </w:r>
      <w:r w:rsidRPr="000C58D3">
        <w:rPr>
          <w:noProof/>
        </w:rPr>
        <w:t xml:space="preserve"> 16: 211.</w:t>
      </w:r>
    </w:p>
    <w:p w14:paraId="0B101113" w14:textId="77777777" w:rsidR="00FA1124" w:rsidRPr="000C58D3" w:rsidRDefault="00FA1124" w:rsidP="00FA1124">
      <w:pPr>
        <w:pStyle w:val="Excluded"/>
        <w:rPr>
          <w:noProof/>
        </w:rPr>
      </w:pPr>
      <w:r w:rsidRPr="000C58D3">
        <w:rPr>
          <w:noProof/>
        </w:rPr>
        <w:t xml:space="preserve">Sayakhot P, Carolan-Olah M, Steele C (2016) Use of a web-based educational intervention to improve knowledge of healthy diet and lifestyle in women with Gestational Diabetes Mellitus compared to standard clinic-based education. </w:t>
      </w:r>
      <w:r w:rsidRPr="000C58D3">
        <w:rPr>
          <w:i/>
          <w:noProof/>
        </w:rPr>
        <w:t>BMC Pregnancy Childbirth</w:t>
      </w:r>
      <w:r w:rsidRPr="000C58D3">
        <w:rPr>
          <w:noProof/>
        </w:rPr>
        <w:t xml:space="preserve"> 16(1): 208.</w:t>
      </w:r>
    </w:p>
    <w:p w14:paraId="026BB5DC" w14:textId="77777777" w:rsidR="00FA1124" w:rsidRPr="000C58D3" w:rsidRDefault="00FA1124" w:rsidP="00FA1124">
      <w:pPr>
        <w:pStyle w:val="Excluded"/>
        <w:rPr>
          <w:noProof/>
        </w:rPr>
      </w:pPr>
      <w:r w:rsidRPr="000C58D3">
        <w:rPr>
          <w:noProof/>
        </w:rPr>
        <w:t xml:space="preserve">Youngwanichsetha S, Phumdoung S, Ingkathawornwong T (2014) The effects of mindfulness eating and yoga exercise on blood sugar levels of pregnant women with gestational diabetes mellitus. </w:t>
      </w:r>
      <w:r w:rsidRPr="000C58D3">
        <w:rPr>
          <w:i/>
          <w:noProof/>
        </w:rPr>
        <w:t>Appl Nurs Res</w:t>
      </w:r>
      <w:r w:rsidRPr="000C58D3">
        <w:rPr>
          <w:noProof/>
        </w:rPr>
        <w:t xml:space="preserve"> 27(4): 227-30.</w:t>
      </w:r>
    </w:p>
    <w:p w14:paraId="792C75FC" w14:textId="77777777" w:rsidR="00FA1124" w:rsidRDefault="00FA1124" w:rsidP="00FA1124">
      <w:pPr>
        <w:pStyle w:val="Heading4"/>
        <w:rPr>
          <w:noProof/>
        </w:rPr>
      </w:pPr>
      <w:r>
        <w:rPr>
          <w:noProof/>
        </w:rPr>
        <w:t>Wrong intervention</w:t>
      </w:r>
    </w:p>
    <w:p w14:paraId="39B7462D" w14:textId="77777777" w:rsidR="00FA1124" w:rsidRPr="000C58D3" w:rsidRDefault="00FA1124" w:rsidP="00FA1124">
      <w:pPr>
        <w:pStyle w:val="Excluded"/>
        <w:rPr>
          <w:noProof/>
        </w:rPr>
      </w:pPr>
      <w:r w:rsidRPr="000C58D3">
        <w:rPr>
          <w:noProof/>
        </w:rPr>
        <w:t xml:space="preserve">Gardner B, Wardle J, Poston L et al (2011) Changing diet and physical activity to reduce gestational weight gain: a meta-analysis. </w:t>
      </w:r>
      <w:r w:rsidRPr="000C58D3">
        <w:rPr>
          <w:i/>
          <w:noProof/>
        </w:rPr>
        <w:t>Obes Rev</w:t>
      </w:r>
      <w:r w:rsidRPr="000C58D3">
        <w:rPr>
          <w:noProof/>
        </w:rPr>
        <w:t xml:space="preserve"> 12(7): e602-20.</w:t>
      </w:r>
    </w:p>
    <w:p w14:paraId="470C000B" w14:textId="77777777" w:rsidR="00FA1124" w:rsidRDefault="00FA1124" w:rsidP="00FA1124">
      <w:pPr>
        <w:pStyle w:val="Heading4"/>
        <w:rPr>
          <w:noProof/>
        </w:rPr>
      </w:pPr>
      <w:r>
        <w:rPr>
          <w:noProof/>
        </w:rPr>
        <w:t>Wrong comparator</w:t>
      </w:r>
    </w:p>
    <w:p w14:paraId="326A7BB7" w14:textId="77777777" w:rsidR="00FA1124" w:rsidRPr="000C58D3" w:rsidRDefault="00FA1124" w:rsidP="00FA1124">
      <w:pPr>
        <w:pStyle w:val="Excluded"/>
        <w:rPr>
          <w:noProof/>
        </w:rPr>
      </w:pPr>
      <w:r w:rsidRPr="000C58D3">
        <w:rPr>
          <w:noProof/>
        </w:rPr>
        <w:t xml:space="preserve">Thomson JL, Tussing-Humphreys LM, Goodman MH et al (2016) Gestational Weight Gain: Results from the Delta Healthy Sprouts Comparative Impact Trial. </w:t>
      </w:r>
      <w:r w:rsidRPr="000C58D3">
        <w:rPr>
          <w:i/>
          <w:noProof/>
        </w:rPr>
        <w:t>Journal of Pregnancy</w:t>
      </w:r>
      <w:r w:rsidRPr="000C58D3">
        <w:rPr>
          <w:noProof/>
        </w:rPr>
        <w:t xml:space="preserve"> 2016: 1-12.</w:t>
      </w:r>
    </w:p>
    <w:p w14:paraId="3A18ED87" w14:textId="77777777" w:rsidR="00FA1124" w:rsidRDefault="00FA1124" w:rsidP="00FA1124">
      <w:pPr>
        <w:pStyle w:val="Heading4"/>
        <w:rPr>
          <w:noProof/>
        </w:rPr>
      </w:pPr>
      <w:r>
        <w:rPr>
          <w:noProof/>
        </w:rPr>
        <w:t>Wrong outcomes</w:t>
      </w:r>
    </w:p>
    <w:p w14:paraId="695D29E9" w14:textId="77777777" w:rsidR="00FA1124" w:rsidRPr="000C58D3" w:rsidRDefault="00FA1124" w:rsidP="00FA1124">
      <w:pPr>
        <w:pStyle w:val="Excluded"/>
        <w:rPr>
          <w:noProof/>
        </w:rPr>
      </w:pPr>
      <w:r w:rsidRPr="000C58D3">
        <w:rPr>
          <w:noProof/>
        </w:rPr>
        <w:t xml:space="preserve">Chang M-W, Brown R, Nitzke S (2017) Results and lessons learned from a prevention of weight gain program for low-income overweight and obese young mothers: Mothers In Motion. </w:t>
      </w:r>
      <w:r w:rsidRPr="000C58D3">
        <w:rPr>
          <w:i/>
          <w:noProof/>
        </w:rPr>
        <w:t>BMC Public Health</w:t>
      </w:r>
      <w:r w:rsidRPr="000C58D3">
        <w:rPr>
          <w:noProof/>
        </w:rPr>
        <w:t xml:space="preserve"> 17(1).</w:t>
      </w:r>
    </w:p>
    <w:p w14:paraId="361DAFA1" w14:textId="77777777" w:rsidR="00FA1124" w:rsidRPr="000C58D3" w:rsidRDefault="00FA1124" w:rsidP="00FA1124">
      <w:pPr>
        <w:pStyle w:val="Excluded"/>
        <w:rPr>
          <w:noProof/>
        </w:rPr>
      </w:pPr>
      <w:r w:rsidRPr="000C58D3">
        <w:rPr>
          <w:noProof/>
        </w:rPr>
        <w:t xml:space="preserve">Dodd JM, Deussen AR, Mohamad I et al (2016) The effect of antenatal lifestyle advice for women who are overweight or obese on secondary measures of neonatal body composition: the LIMIT randomised trial. </w:t>
      </w:r>
      <w:r w:rsidRPr="000C58D3">
        <w:rPr>
          <w:i/>
          <w:noProof/>
        </w:rPr>
        <w:t>BJOG</w:t>
      </w:r>
      <w:r w:rsidRPr="000C58D3">
        <w:rPr>
          <w:noProof/>
        </w:rPr>
        <w:t xml:space="preserve"> 123(2): 244-53.</w:t>
      </w:r>
    </w:p>
    <w:p w14:paraId="2BE7811E" w14:textId="77777777" w:rsidR="00FA1124" w:rsidRPr="000C58D3" w:rsidRDefault="00FA1124" w:rsidP="00FA1124">
      <w:pPr>
        <w:pStyle w:val="Excluded"/>
        <w:rPr>
          <w:noProof/>
        </w:rPr>
      </w:pPr>
      <w:r w:rsidRPr="000C58D3">
        <w:rPr>
          <w:noProof/>
        </w:rPr>
        <w:t xml:space="preserve">Dodd JM, Louise J, Cramp C et al (2018) Evaluation of a smartphone nutrition and physical activity application to provide lifestyle advice to pregnant women: The SNAPP randomised trial. </w:t>
      </w:r>
      <w:r w:rsidRPr="000C58D3">
        <w:rPr>
          <w:i/>
          <w:noProof/>
        </w:rPr>
        <w:t>Matern Child Nutr</w:t>
      </w:r>
      <w:r w:rsidRPr="000C58D3">
        <w:rPr>
          <w:noProof/>
        </w:rPr>
        <w:t xml:space="preserve"> 14(1).</w:t>
      </w:r>
    </w:p>
    <w:p w14:paraId="6B511644" w14:textId="77777777" w:rsidR="00FA1124" w:rsidRPr="000C58D3" w:rsidRDefault="00FA1124" w:rsidP="00FA1124">
      <w:pPr>
        <w:pStyle w:val="Excluded"/>
        <w:rPr>
          <w:noProof/>
        </w:rPr>
      </w:pPr>
      <w:r w:rsidRPr="000C58D3">
        <w:rPr>
          <w:noProof/>
        </w:rPr>
        <w:t xml:space="preserve">Grivell RM, Yelland LN, Deussen A et al (2016) Antenatal dietary and lifestyle advice for women who are overweight or obese and the effect on fetal growth and adiposity: the LIMIT randomised trial. </w:t>
      </w:r>
      <w:r w:rsidRPr="000C58D3">
        <w:rPr>
          <w:i/>
          <w:noProof/>
        </w:rPr>
        <w:t>BJOG: An International Journal of Obstetrics &amp; Gynaecology</w:t>
      </w:r>
      <w:r w:rsidRPr="000C58D3">
        <w:rPr>
          <w:noProof/>
        </w:rPr>
        <w:t xml:space="preserve"> 123(2): 233-43.</w:t>
      </w:r>
    </w:p>
    <w:p w14:paraId="20D01BA7" w14:textId="77777777" w:rsidR="00FA1124" w:rsidRPr="000C58D3" w:rsidRDefault="00FA1124" w:rsidP="00FA1124">
      <w:pPr>
        <w:pStyle w:val="Excluded"/>
        <w:rPr>
          <w:noProof/>
        </w:rPr>
      </w:pPr>
      <w:r w:rsidRPr="000C58D3">
        <w:rPr>
          <w:noProof/>
        </w:rPr>
        <w:t xml:space="preserve">Huvinen E, Koivusalo SB, Meinilä J et al (2018) Effects of a lifestyle intervention during pregnancy and first postpartum year: findings from the RADIEL study. </w:t>
      </w:r>
      <w:r w:rsidRPr="000C58D3">
        <w:rPr>
          <w:i/>
          <w:noProof/>
        </w:rPr>
        <w:t>The Journal of Clinical Endocrinology &amp; Metabolism</w:t>
      </w:r>
      <w:r w:rsidRPr="000C58D3">
        <w:rPr>
          <w:noProof/>
        </w:rPr>
        <w:t xml:space="preserve"> 103(4): 1669-77.</w:t>
      </w:r>
    </w:p>
    <w:p w14:paraId="6AC18D56" w14:textId="77777777" w:rsidR="00FA1124" w:rsidRPr="000C58D3" w:rsidRDefault="00FA1124" w:rsidP="00FA1124">
      <w:pPr>
        <w:pStyle w:val="Excluded"/>
        <w:rPr>
          <w:noProof/>
        </w:rPr>
      </w:pPr>
      <w:r w:rsidRPr="000C58D3">
        <w:rPr>
          <w:noProof/>
        </w:rPr>
        <w:t xml:space="preserve">Jackson RA, Stotland NE, Caughey AB et al (2011) Improving diet and exercise in pregnancy with Video Doctor counseling: a randomized trial. </w:t>
      </w:r>
      <w:r w:rsidRPr="000C58D3">
        <w:rPr>
          <w:i/>
          <w:noProof/>
        </w:rPr>
        <w:t>Patient Educ Couns</w:t>
      </w:r>
      <w:r w:rsidRPr="000C58D3">
        <w:rPr>
          <w:noProof/>
        </w:rPr>
        <w:t xml:space="preserve"> 83(2): 203-9.</w:t>
      </w:r>
    </w:p>
    <w:p w14:paraId="1E581AE0" w14:textId="77777777" w:rsidR="00FA1124" w:rsidRPr="000C58D3" w:rsidRDefault="00FA1124" w:rsidP="00FA1124">
      <w:pPr>
        <w:pStyle w:val="Excluded"/>
        <w:rPr>
          <w:noProof/>
        </w:rPr>
      </w:pPr>
      <w:r w:rsidRPr="000C58D3">
        <w:rPr>
          <w:noProof/>
        </w:rPr>
        <w:t xml:space="preserve">Pereira RI, Brown MJ, Sinclair M et al (2012) A systematic review investigating healthy lifestyle interventions incorporating goal setting strategies for preventing excess gestational weight gain. </w:t>
      </w:r>
      <w:r w:rsidRPr="000C58D3">
        <w:rPr>
          <w:i/>
          <w:noProof/>
        </w:rPr>
        <w:t>PLoS ONE</w:t>
      </w:r>
      <w:r w:rsidRPr="000C58D3">
        <w:rPr>
          <w:noProof/>
        </w:rPr>
        <w:t xml:space="preserve"> 7(7).</w:t>
      </w:r>
    </w:p>
    <w:p w14:paraId="350BB5CE" w14:textId="77777777" w:rsidR="00FA1124" w:rsidRPr="000C58D3" w:rsidRDefault="00FA1124" w:rsidP="00FA1124">
      <w:pPr>
        <w:pStyle w:val="Excluded"/>
        <w:rPr>
          <w:noProof/>
        </w:rPr>
      </w:pPr>
      <w:r w:rsidRPr="000C58D3">
        <w:rPr>
          <w:noProof/>
        </w:rPr>
        <w:t xml:space="preserve">Tanvig M, Vinter CA, Jørgensen JS et al (2015) Effects of lifestyle intervention in pregnancy and anthropometrics at birth on offspring metabolic profile at 2.8 years: results from the Lifestyle in Pregnancy and Offspring (LiPO) Study. </w:t>
      </w:r>
      <w:r w:rsidRPr="000C58D3">
        <w:rPr>
          <w:i/>
          <w:noProof/>
        </w:rPr>
        <w:t>The Journal of Clinical Endocrinology &amp; Metabolism</w:t>
      </w:r>
      <w:r w:rsidRPr="000C58D3">
        <w:rPr>
          <w:noProof/>
        </w:rPr>
        <w:t xml:space="preserve"> 100(1): 175-83.</w:t>
      </w:r>
    </w:p>
    <w:p w14:paraId="1D4A5CAE" w14:textId="77777777" w:rsidR="00FA1124" w:rsidRPr="000C58D3" w:rsidRDefault="00FA1124" w:rsidP="00FA1124">
      <w:pPr>
        <w:pStyle w:val="Excluded"/>
        <w:rPr>
          <w:noProof/>
        </w:rPr>
      </w:pPr>
      <w:r w:rsidRPr="000C58D3">
        <w:rPr>
          <w:noProof/>
        </w:rPr>
        <w:t xml:space="preserve">Torres R, Soltero S, Trak MA et al (2016) Lifestyle modification intervention for overweight and obese Hispanic pregnant women: development, implementation, lessons learned and future applications. </w:t>
      </w:r>
      <w:r w:rsidRPr="000C58D3">
        <w:rPr>
          <w:i/>
          <w:noProof/>
        </w:rPr>
        <w:t>Contemp Clin Trials Commun</w:t>
      </w:r>
      <w:r w:rsidRPr="000C58D3">
        <w:rPr>
          <w:noProof/>
        </w:rPr>
        <w:t xml:space="preserve"> 3: 111-16.</w:t>
      </w:r>
    </w:p>
    <w:p w14:paraId="48D24592" w14:textId="77777777" w:rsidR="00FA1124" w:rsidRPr="000C58D3" w:rsidRDefault="00FA1124" w:rsidP="00FA1124">
      <w:pPr>
        <w:pStyle w:val="Excluded"/>
        <w:rPr>
          <w:noProof/>
        </w:rPr>
      </w:pPr>
      <w:r w:rsidRPr="000C58D3">
        <w:rPr>
          <w:noProof/>
        </w:rPr>
        <w:t xml:space="preserve">Wilkinson SA &amp; McIntyre HD (2012) Evaluation of the 'healthy start to pregnancy' early antenatal health promotion workshop: a randomized controlled trial. </w:t>
      </w:r>
      <w:r w:rsidRPr="000C58D3">
        <w:rPr>
          <w:i/>
          <w:noProof/>
        </w:rPr>
        <w:t>BMC Pregnancy Childbirth</w:t>
      </w:r>
      <w:r w:rsidRPr="000C58D3">
        <w:rPr>
          <w:noProof/>
        </w:rPr>
        <w:t xml:space="preserve"> 12: 131.</w:t>
      </w:r>
    </w:p>
    <w:p w14:paraId="45C3BB05" w14:textId="77777777" w:rsidR="00FA1124" w:rsidRDefault="00FA1124" w:rsidP="00FA1124">
      <w:pPr>
        <w:pStyle w:val="Heading4"/>
        <w:rPr>
          <w:noProof/>
        </w:rPr>
      </w:pPr>
      <w:r>
        <w:rPr>
          <w:noProof/>
        </w:rPr>
        <w:t>Narrative review</w:t>
      </w:r>
    </w:p>
    <w:p w14:paraId="00EA8583" w14:textId="77777777" w:rsidR="00FA1124" w:rsidRPr="000C58D3" w:rsidRDefault="00FA1124" w:rsidP="00FA1124">
      <w:pPr>
        <w:pStyle w:val="Excluded"/>
        <w:rPr>
          <w:noProof/>
        </w:rPr>
      </w:pPr>
      <w:r w:rsidRPr="000C58D3">
        <w:rPr>
          <w:noProof/>
        </w:rPr>
        <w:t xml:space="preserve">O'Brien OA, McCarthy M, Gibney ER et al (2014) Technology-supported dietary and lifestyle interventions in healthy pregnant women: a systematic review. </w:t>
      </w:r>
      <w:r w:rsidRPr="000C58D3">
        <w:rPr>
          <w:i/>
          <w:noProof/>
        </w:rPr>
        <w:t>European Journal of Clinical Nutrition</w:t>
      </w:r>
      <w:r w:rsidRPr="000C58D3">
        <w:rPr>
          <w:noProof/>
        </w:rPr>
        <w:t xml:space="preserve"> 68(7): 760-66.</w:t>
      </w:r>
    </w:p>
    <w:p w14:paraId="4010AC23" w14:textId="77777777" w:rsidR="00FA1124" w:rsidRDefault="00FA1124" w:rsidP="00FA1124">
      <w:pPr>
        <w:pStyle w:val="Heading4"/>
        <w:rPr>
          <w:noProof/>
        </w:rPr>
      </w:pPr>
      <w:r>
        <w:rPr>
          <w:noProof/>
        </w:rPr>
        <w:t>Does not answer research question</w:t>
      </w:r>
    </w:p>
    <w:p w14:paraId="5AA8815F" w14:textId="77777777" w:rsidR="00FA1124" w:rsidRPr="000C58D3" w:rsidRDefault="00FA1124" w:rsidP="00FA1124">
      <w:pPr>
        <w:pStyle w:val="Excluded"/>
        <w:rPr>
          <w:noProof/>
        </w:rPr>
      </w:pPr>
      <w:r w:rsidRPr="000C58D3">
        <w:rPr>
          <w:noProof/>
        </w:rPr>
        <w:t xml:space="preserve">Ronnberg AK &amp; Nilsson K (2010) Interventions during pregnancy to reduce excessive gestational weight gain: a systematic review assessing current clinical evidence using the Grading of Recommendations, Assessment, Development and Evaluation (GRADE) system. </w:t>
      </w:r>
      <w:r w:rsidRPr="000C58D3">
        <w:rPr>
          <w:i/>
          <w:noProof/>
        </w:rPr>
        <w:t>BJOG</w:t>
      </w:r>
      <w:r w:rsidRPr="000C58D3">
        <w:rPr>
          <w:noProof/>
        </w:rPr>
        <w:t xml:space="preserve"> 117(11): 1327-34.</w:t>
      </w:r>
    </w:p>
    <w:p w14:paraId="0D7809D5" w14:textId="77777777" w:rsidR="00FA1124" w:rsidRPr="000C58D3" w:rsidRDefault="00FA1124" w:rsidP="00FA1124">
      <w:pPr>
        <w:pStyle w:val="Excluded"/>
        <w:rPr>
          <w:noProof/>
        </w:rPr>
      </w:pPr>
      <w:r w:rsidRPr="000C58D3">
        <w:rPr>
          <w:noProof/>
        </w:rPr>
        <w:t xml:space="preserve">Skouteris H, Morris H, Nagle C et al (2014) Behavior modification techniques used to prevent gestational diabetes: a systematic review of the literature. </w:t>
      </w:r>
      <w:r w:rsidRPr="000C58D3">
        <w:rPr>
          <w:i/>
          <w:noProof/>
        </w:rPr>
        <w:t>Curr Diab Rep</w:t>
      </w:r>
      <w:r w:rsidRPr="000C58D3">
        <w:rPr>
          <w:noProof/>
        </w:rPr>
        <w:t xml:space="preserve"> 14(4): 480.</w:t>
      </w:r>
    </w:p>
    <w:p w14:paraId="511DEE92" w14:textId="77777777" w:rsidR="00FA1124" w:rsidRPr="00BD61CC" w:rsidRDefault="00FA1124" w:rsidP="00BD61CC"/>
    <w:p w14:paraId="146EE227" w14:textId="77777777" w:rsidR="00F2430D" w:rsidRPr="00A912D4" w:rsidRDefault="00F2430D" w:rsidP="00A912D4"/>
    <w:p w14:paraId="1A0A0320" w14:textId="77777777" w:rsidR="003523C5" w:rsidRDefault="003523C5" w:rsidP="003523C5">
      <w:pPr>
        <w:pStyle w:val="Heading2"/>
        <w:rPr>
          <w:b/>
        </w:rPr>
        <w:sectPr w:rsidR="003523C5" w:rsidSect="008A6B17">
          <w:pgSz w:w="11901" w:h="16817"/>
          <w:pgMar w:top="1134" w:right="1418" w:bottom="1134" w:left="1418" w:header="709" w:footer="709" w:gutter="0"/>
          <w:cols w:space="708"/>
          <w:docGrid w:linePitch="360"/>
        </w:sectPr>
      </w:pPr>
    </w:p>
    <w:p w14:paraId="0E4EBABC" w14:textId="77777777" w:rsidR="002F4F4F" w:rsidRDefault="00854907" w:rsidP="00BF1E8A">
      <w:pPr>
        <w:pStyle w:val="Heading1"/>
        <w:numPr>
          <w:ilvl w:val="0"/>
          <w:numId w:val="0"/>
        </w:numPr>
      </w:pPr>
      <w:bookmarkStart w:id="368" w:name="_Toc40956578"/>
      <w:r>
        <w:t>References</w:t>
      </w:r>
      <w:bookmarkEnd w:id="368"/>
    </w:p>
    <w:p w14:paraId="1B376339" w14:textId="77777777" w:rsidR="001A2F28" w:rsidRPr="004B77DE" w:rsidRDefault="002F4F4F" w:rsidP="00FA05B8">
      <w:pPr>
        <w:pStyle w:val="EndNoteBibliography"/>
        <w:spacing w:after="0"/>
        <w:ind w:left="567" w:hanging="567"/>
        <w:rPr>
          <w:rFonts w:ascii="Trebuchet MS" w:hAnsi="Trebuchet MS"/>
          <w:noProof/>
          <w:sz w:val="16"/>
          <w:szCs w:val="16"/>
        </w:rPr>
      </w:pPr>
      <w:r w:rsidRPr="004B77DE">
        <w:rPr>
          <w:rFonts w:ascii="Trebuchet MS" w:hAnsi="Trebuchet MS"/>
          <w:sz w:val="16"/>
          <w:szCs w:val="16"/>
        </w:rPr>
        <w:fldChar w:fldCharType="begin"/>
      </w:r>
      <w:r w:rsidRPr="004B77DE">
        <w:rPr>
          <w:rFonts w:ascii="Trebuchet MS" w:hAnsi="Trebuchet MS"/>
          <w:sz w:val="16"/>
          <w:szCs w:val="16"/>
        </w:rPr>
        <w:instrText xml:space="preserve"> </w:instrText>
      </w:r>
      <w:r w:rsidRPr="004B77DE">
        <w:rPr>
          <w:rFonts w:ascii="Trebuchet MS" w:eastAsia="Calibri" w:hAnsi="Trebuchet MS" w:cs="Calibri"/>
          <w:sz w:val="16"/>
          <w:szCs w:val="16"/>
        </w:rPr>
        <w:instrText>ADDIN</w:instrText>
      </w:r>
      <w:r w:rsidRPr="004B77DE">
        <w:rPr>
          <w:rFonts w:ascii="Trebuchet MS" w:hAnsi="Trebuchet MS"/>
          <w:sz w:val="16"/>
          <w:szCs w:val="16"/>
        </w:rPr>
        <w:instrText xml:space="preserve"> </w:instrText>
      </w:r>
      <w:r w:rsidRPr="004B77DE">
        <w:rPr>
          <w:rFonts w:ascii="Trebuchet MS" w:eastAsia="Calibri" w:hAnsi="Trebuchet MS" w:cs="Calibri"/>
          <w:sz w:val="16"/>
          <w:szCs w:val="16"/>
        </w:rPr>
        <w:instrText>EN</w:instrText>
      </w:r>
      <w:r w:rsidRPr="004B77DE">
        <w:rPr>
          <w:rFonts w:ascii="Trebuchet MS" w:hAnsi="Trebuchet MS"/>
          <w:sz w:val="16"/>
          <w:szCs w:val="16"/>
        </w:rPr>
        <w:instrText>.</w:instrText>
      </w:r>
      <w:r w:rsidRPr="004B77DE">
        <w:rPr>
          <w:rFonts w:ascii="Trebuchet MS" w:eastAsia="Calibri" w:hAnsi="Trebuchet MS" w:cs="Calibri"/>
          <w:sz w:val="16"/>
          <w:szCs w:val="16"/>
        </w:rPr>
        <w:instrText>REFLIST</w:instrText>
      </w:r>
      <w:r w:rsidRPr="004B77DE">
        <w:rPr>
          <w:rFonts w:ascii="Trebuchet MS" w:hAnsi="Trebuchet MS"/>
          <w:sz w:val="16"/>
          <w:szCs w:val="16"/>
        </w:rPr>
        <w:instrText xml:space="preserve"> </w:instrText>
      </w:r>
      <w:r w:rsidRPr="004B77DE">
        <w:rPr>
          <w:rFonts w:ascii="Trebuchet MS" w:hAnsi="Trebuchet MS"/>
          <w:sz w:val="16"/>
          <w:szCs w:val="16"/>
        </w:rPr>
        <w:fldChar w:fldCharType="separate"/>
      </w:r>
      <w:r w:rsidR="001A2F28" w:rsidRPr="004B77DE">
        <w:rPr>
          <w:rFonts w:ascii="Trebuchet MS" w:eastAsia="Calibri" w:hAnsi="Trebuchet MS" w:cs="Calibri"/>
          <w:noProof/>
          <w:sz w:val="16"/>
          <w:szCs w:val="16"/>
        </w:rPr>
        <w:t>1</w:t>
      </w:r>
      <w:r w:rsidR="001A2F28" w:rsidRPr="004B77DE">
        <w:rPr>
          <w:rFonts w:ascii="Trebuchet MS" w:hAnsi="Trebuchet MS"/>
          <w:noProof/>
          <w:sz w:val="16"/>
          <w:szCs w:val="16"/>
        </w:rPr>
        <w:t>.</w:t>
      </w:r>
      <w:r w:rsidR="001A2F28" w:rsidRPr="004B77DE">
        <w:rPr>
          <w:rFonts w:ascii="Trebuchet MS" w:hAnsi="Trebuchet MS"/>
          <w:noProof/>
          <w:sz w:val="16"/>
          <w:szCs w:val="16"/>
        </w:rPr>
        <w:tab/>
        <w:t xml:space="preserve">NHMRC. </w:t>
      </w:r>
      <w:r w:rsidR="001A2F28" w:rsidRPr="004B77DE">
        <w:rPr>
          <w:rFonts w:ascii="Trebuchet MS" w:hAnsi="Trebuchet MS"/>
          <w:i/>
          <w:noProof/>
          <w:sz w:val="16"/>
          <w:szCs w:val="16"/>
        </w:rPr>
        <w:t>How to Review the Evidence: Systematic Identification and Review of the Scientific Literature</w:t>
      </w:r>
      <w:r w:rsidR="001A2F28" w:rsidRPr="004B77DE">
        <w:rPr>
          <w:rFonts w:ascii="Trebuchet MS" w:hAnsi="Trebuchet MS"/>
          <w:noProof/>
          <w:sz w:val="16"/>
          <w:szCs w:val="16"/>
        </w:rPr>
        <w:t>. Canberra: National Health and Medical Research Council; 2000.</w:t>
      </w:r>
    </w:p>
    <w:p w14:paraId="6B296A7E"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w:t>
      </w:r>
      <w:r w:rsidRPr="004B77DE">
        <w:rPr>
          <w:rFonts w:ascii="Trebuchet MS" w:hAnsi="Trebuchet MS"/>
          <w:noProof/>
          <w:sz w:val="16"/>
          <w:szCs w:val="16"/>
        </w:rPr>
        <w:t>.</w:t>
      </w:r>
      <w:r w:rsidRPr="004B77DE">
        <w:rPr>
          <w:rFonts w:ascii="Trebuchet MS" w:hAnsi="Trebuchet MS"/>
          <w:noProof/>
          <w:sz w:val="16"/>
          <w:szCs w:val="16"/>
        </w:rPr>
        <w:tab/>
        <w:t xml:space="preserve">NHMRC. </w:t>
      </w:r>
      <w:r w:rsidRPr="004B77DE">
        <w:rPr>
          <w:rFonts w:ascii="Trebuchet MS" w:hAnsi="Trebuchet MS"/>
          <w:i/>
          <w:noProof/>
          <w:sz w:val="16"/>
          <w:szCs w:val="16"/>
        </w:rPr>
        <w:t>How to use the Evidence: Assessment and Application of Scientific Evidence</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C</w:t>
      </w:r>
      <w:r w:rsidRPr="004B77DE">
        <w:rPr>
          <w:rFonts w:ascii="Trebuchet MS" w:hAnsi="Trebuchet MS"/>
          <w:noProof/>
          <w:sz w:val="16"/>
          <w:szCs w:val="16"/>
        </w:rPr>
        <w:t>anberra: National Health and Medical Research Council; 2000.</w:t>
      </w:r>
    </w:p>
    <w:p w14:paraId="7DE4E049"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w:t>
      </w:r>
      <w:r w:rsidRPr="004B77DE">
        <w:rPr>
          <w:rFonts w:ascii="Trebuchet MS" w:hAnsi="Trebuchet MS"/>
          <w:noProof/>
          <w:sz w:val="16"/>
          <w:szCs w:val="16"/>
        </w:rPr>
        <w:t>.</w:t>
      </w:r>
      <w:r w:rsidRPr="004B77DE">
        <w:rPr>
          <w:rFonts w:ascii="Trebuchet MS" w:hAnsi="Trebuchet MS"/>
          <w:noProof/>
          <w:sz w:val="16"/>
          <w:szCs w:val="16"/>
        </w:rPr>
        <w:tab/>
        <w:t xml:space="preserve">SIGN. </w:t>
      </w:r>
      <w:r w:rsidRPr="004B77DE">
        <w:rPr>
          <w:rFonts w:ascii="Trebuchet MS" w:hAnsi="Trebuchet MS"/>
          <w:i/>
          <w:noProof/>
          <w:sz w:val="16"/>
          <w:szCs w:val="16"/>
        </w:rPr>
        <w:t>Methodology Checklist 1: Systematic Reviews and Meta-analyse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dinburgh</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Scottish</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Intercollegiate</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Guideline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Network;</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04</w:t>
      </w:r>
      <w:r w:rsidRPr="004B77DE">
        <w:rPr>
          <w:rFonts w:ascii="Trebuchet MS" w:hAnsi="Trebuchet MS"/>
          <w:noProof/>
          <w:sz w:val="16"/>
          <w:szCs w:val="16"/>
        </w:rPr>
        <w:t>.</w:t>
      </w:r>
    </w:p>
    <w:p w14:paraId="5630AF1A"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w:t>
      </w:r>
      <w:r w:rsidRPr="004B77DE">
        <w:rPr>
          <w:rFonts w:ascii="Trebuchet MS" w:hAnsi="Trebuchet MS"/>
          <w:noProof/>
          <w:sz w:val="16"/>
          <w:szCs w:val="16"/>
        </w:rPr>
        <w:t>.</w:t>
      </w:r>
      <w:r w:rsidRPr="004B77DE">
        <w:rPr>
          <w:rFonts w:ascii="Trebuchet MS" w:hAnsi="Trebuchet MS"/>
          <w:noProof/>
          <w:sz w:val="16"/>
          <w:szCs w:val="16"/>
        </w:rPr>
        <w:tab/>
        <w:t xml:space="preserve">Schünemann H, Brożek J, Guyatt G et al. </w:t>
      </w:r>
      <w:r w:rsidRPr="004B77DE">
        <w:rPr>
          <w:rFonts w:ascii="Trebuchet MS" w:hAnsi="Trebuchet MS"/>
          <w:i/>
          <w:noProof/>
          <w:sz w:val="16"/>
          <w:szCs w:val="16"/>
        </w:rPr>
        <w:t>GRADE Handbook for Grading Quality of Evidence and Strength of Recommendation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Grading</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of</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Recommendation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Assessment,</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Development</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an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valuation</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GRADE</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Working</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Group</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3</w:t>
      </w:r>
      <w:r w:rsidRPr="004B77DE">
        <w:rPr>
          <w:rFonts w:ascii="Trebuchet MS" w:hAnsi="Trebuchet MS"/>
          <w:noProof/>
          <w:sz w:val="16"/>
          <w:szCs w:val="16"/>
        </w:rPr>
        <w:t>.</w:t>
      </w:r>
    </w:p>
    <w:p w14:paraId="0A6F2921"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w:t>
      </w:r>
      <w:r w:rsidRPr="004B77DE">
        <w:rPr>
          <w:rFonts w:ascii="Trebuchet MS" w:hAnsi="Trebuchet MS"/>
          <w:noProof/>
          <w:sz w:val="16"/>
          <w:szCs w:val="16"/>
        </w:rPr>
        <w:t>.</w:t>
      </w:r>
      <w:r w:rsidRPr="004B77DE">
        <w:rPr>
          <w:rFonts w:ascii="Trebuchet MS" w:hAnsi="Trebuchet MS"/>
          <w:noProof/>
          <w:sz w:val="16"/>
          <w:szCs w:val="16"/>
        </w:rPr>
        <w:tab/>
        <w:t xml:space="preserve">Lee A, Belski R, Radcliffe J et al. What do pregnant women know about the healthy eating guidelines for pregnancy? A web-based questionnaire. </w:t>
      </w:r>
      <w:r w:rsidRPr="004B77DE">
        <w:rPr>
          <w:rFonts w:ascii="Trebuchet MS" w:hAnsi="Trebuchet MS"/>
          <w:i/>
          <w:noProof/>
          <w:sz w:val="16"/>
          <w:szCs w:val="16"/>
        </w:rPr>
        <w:t>Matern Child Health J</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w:t>
      </w:r>
      <w:r w:rsidRPr="004B77DE">
        <w:rPr>
          <w:rFonts w:ascii="Trebuchet MS" w:hAnsi="Trebuchet MS"/>
          <w:noProof/>
          <w:sz w:val="16"/>
          <w:szCs w:val="16"/>
        </w:rPr>
        <w:t>(</w:t>
      </w:r>
      <w:r w:rsidRPr="004B77DE">
        <w:rPr>
          <w:rFonts w:ascii="Trebuchet MS" w:eastAsia="Calibri" w:hAnsi="Trebuchet MS" w:cs="Calibri"/>
          <w:noProof/>
          <w:sz w:val="16"/>
          <w:szCs w:val="16"/>
        </w:rPr>
        <w:t>10</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179</w:t>
      </w:r>
      <w:r w:rsidRPr="004B77DE">
        <w:rPr>
          <w:rFonts w:ascii="Trebuchet MS" w:hAnsi="Trebuchet MS"/>
          <w:noProof/>
          <w:sz w:val="16"/>
          <w:szCs w:val="16"/>
        </w:rPr>
        <w:t>-</w:t>
      </w:r>
      <w:r w:rsidRPr="004B77DE">
        <w:rPr>
          <w:rFonts w:ascii="Trebuchet MS" w:eastAsia="Calibri" w:hAnsi="Trebuchet MS" w:cs="Calibri"/>
          <w:noProof/>
          <w:sz w:val="16"/>
          <w:szCs w:val="16"/>
        </w:rPr>
        <w:t>88</w:t>
      </w:r>
      <w:r w:rsidRPr="004B77DE">
        <w:rPr>
          <w:rFonts w:ascii="Trebuchet MS" w:hAnsi="Trebuchet MS"/>
          <w:noProof/>
          <w:sz w:val="16"/>
          <w:szCs w:val="16"/>
        </w:rPr>
        <w:t>.</w:t>
      </w:r>
    </w:p>
    <w:p w14:paraId="7A8455F4"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6</w:t>
      </w:r>
      <w:r w:rsidRPr="004B77DE">
        <w:rPr>
          <w:rFonts w:ascii="Trebuchet MS" w:hAnsi="Trebuchet MS"/>
          <w:noProof/>
          <w:sz w:val="16"/>
          <w:szCs w:val="16"/>
        </w:rPr>
        <w:t>.</w:t>
      </w:r>
      <w:r w:rsidRPr="004B77DE">
        <w:rPr>
          <w:rFonts w:ascii="Trebuchet MS" w:hAnsi="Trebuchet MS"/>
          <w:noProof/>
          <w:sz w:val="16"/>
          <w:szCs w:val="16"/>
        </w:rPr>
        <w:tab/>
        <w:t xml:space="preserve">Malek L, Umberger W, Makrides M et al. Adherence to the Australian dietary guidelines during pregnancy: evidence from a national study. </w:t>
      </w:r>
      <w:r w:rsidRPr="004B77DE">
        <w:rPr>
          <w:rFonts w:ascii="Trebuchet MS" w:hAnsi="Trebuchet MS"/>
          <w:i/>
          <w:noProof/>
          <w:sz w:val="16"/>
          <w:szCs w:val="16"/>
        </w:rPr>
        <w:t>Public Health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19(7): 1155-63.</w:t>
      </w:r>
    </w:p>
    <w:p w14:paraId="23E9233D"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7</w:t>
      </w:r>
      <w:r w:rsidRPr="004B77DE">
        <w:rPr>
          <w:rFonts w:ascii="Trebuchet MS" w:hAnsi="Trebuchet MS"/>
          <w:noProof/>
          <w:sz w:val="16"/>
          <w:szCs w:val="16"/>
        </w:rPr>
        <w:t>.</w:t>
      </w:r>
      <w:r w:rsidRPr="004B77DE">
        <w:rPr>
          <w:rFonts w:ascii="Trebuchet MS" w:hAnsi="Trebuchet MS"/>
          <w:noProof/>
          <w:sz w:val="16"/>
          <w:szCs w:val="16"/>
        </w:rPr>
        <w:tab/>
        <w:t xml:space="preserve">Mishra GD, Schoenaker DA, Mihrshahi S et al. How do women's diets compare with the new Australian dietary guidelines? </w:t>
      </w:r>
      <w:r w:rsidRPr="004B77DE">
        <w:rPr>
          <w:rFonts w:ascii="Trebuchet MS" w:hAnsi="Trebuchet MS"/>
          <w:i/>
          <w:noProof/>
          <w:sz w:val="16"/>
          <w:szCs w:val="16"/>
        </w:rPr>
        <w:t>Public Health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8</w:t>
      </w:r>
      <w:r w:rsidRPr="004B77DE">
        <w:rPr>
          <w:rFonts w:ascii="Trebuchet MS" w:hAnsi="Trebuchet MS"/>
          <w:noProof/>
          <w:sz w:val="16"/>
          <w:szCs w:val="16"/>
        </w:rPr>
        <w:t>(</w:t>
      </w:r>
      <w:r w:rsidRPr="004B77DE">
        <w:rPr>
          <w:rFonts w:ascii="Trebuchet MS" w:eastAsia="Calibri" w:hAnsi="Trebuchet MS" w:cs="Calibri"/>
          <w:noProof/>
          <w:sz w:val="16"/>
          <w:szCs w:val="16"/>
        </w:rPr>
        <w:t>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18</w:t>
      </w:r>
      <w:r w:rsidRPr="004B77DE">
        <w:rPr>
          <w:rFonts w:ascii="Trebuchet MS" w:hAnsi="Trebuchet MS"/>
          <w:noProof/>
          <w:sz w:val="16"/>
          <w:szCs w:val="16"/>
        </w:rPr>
        <w:t>-</w:t>
      </w:r>
      <w:r w:rsidRPr="004B77DE">
        <w:rPr>
          <w:rFonts w:ascii="Trebuchet MS" w:eastAsia="Calibri" w:hAnsi="Trebuchet MS" w:cs="Calibri"/>
          <w:noProof/>
          <w:sz w:val="16"/>
          <w:szCs w:val="16"/>
        </w:rPr>
        <w:t>25</w:t>
      </w:r>
      <w:r w:rsidRPr="004B77DE">
        <w:rPr>
          <w:rFonts w:ascii="Trebuchet MS" w:hAnsi="Trebuchet MS"/>
          <w:noProof/>
          <w:sz w:val="16"/>
          <w:szCs w:val="16"/>
        </w:rPr>
        <w:t>.</w:t>
      </w:r>
    </w:p>
    <w:p w14:paraId="539621C2"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8</w:t>
      </w:r>
      <w:r w:rsidRPr="004B77DE">
        <w:rPr>
          <w:rFonts w:ascii="Trebuchet MS" w:hAnsi="Trebuchet MS"/>
          <w:noProof/>
          <w:sz w:val="16"/>
          <w:szCs w:val="16"/>
        </w:rPr>
        <w:t>.</w:t>
      </w:r>
      <w:r w:rsidRPr="004B77DE">
        <w:rPr>
          <w:rFonts w:ascii="Trebuchet MS" w:hAnsi="Trebuchet MS"/>
          <w:noProof/>
          <w:sz w:val="16"/>
          <w:szCs w:val="16"/>
        </w:rPr>
        <w:tab/>
        <w:t xml:space="preserve">Lee A, Muggli E, Halliday J et al. What do pregnant women eat, and are they meeting the recommended dietary requirements for pregnancy? </w:t>
      </w:r>
      <w:r w:rsidRPr="004B77DE">
        <w:rPr>
          <w:rFonts w:ascii="Trebuchet MS" w:hAnsi="Trebuchet MS"/>
          <w:i/>
          <w:noProof/>
          <w:sz w:val="16"/>
          <w:szCs w:val="16"/>
        </w:rPr>
        <w:t>Midwifery</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6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70</w:t>
      </w:r>
      <w:r w:rsidRPr="004B77DE">
        <w:rPr>
          <w:rFonts w:ascii="Trebuchet MS" w:hAnsi="Trebuchet MS"/>
          <w:noProof/>
          <w:sz w:val="16"/>
          <w:szCs w:val="16"/>
        </w:rPr>
        <w:t>-</w:t>
      </w:r>
      <w:r w:rsidRPr="004B77DE">
        <w:rPr>
          <w:rFonts w:ascii="Trebuchet MS" w:eastAsia="Calibri" w:hAnsi="Trebuchet MS" w:cs="Calibri"/>
          <w:noProof/>
          <w:sz w:val="16"/>
          <w:szCs w:val="16"/>
        </w:rPr>
        <w:t>6</w:t>
      </w:r>
      <w:r w:rsidRPr="004B77DE">
        <w:rPr>
          <w:rFonts w:ascii="Trebuchet MS" w:hAnsi="Trebuchet MS"/>
          <w:noProof/>
          <w:sz w:val="16"/>
          <w:szCs w:val="16"/>
        </w:rPr>
        <w:t>.</w:t>
      </w:r>
    </w:p>
    <w:p w14:paraId="6DB954E2"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9</w:t>
      </w:r>
      <w:r w:rsidRPr="004B77DE">
        <w:rPr>
          <w:rFonts w:ascii="Trebuchet MS" w:hAnsi="Trebuchet MS"/>
          <w:noProof/>
          <w:sz w:val="16"/>
          <w:szCs w:val="16"/>
        </w:rPr>
        <w:t>.</w:t>
      </w:r>
      <w:r w:rsidRPr="004B77DE">
        <w:rPr>
          <w:rFonts w:ascii="Trebuchet MS" w:hAnsi="Trebuchet MS"/>
          <w:noProof/>
          <w:sz w:val="16"/>
          <w:szCs w:val="16"/>
        </w:rPr>
        <w:tab/>
        <w:t xml:space="preserve">Lee A, Newton M, Radcliffe J et al. Pregnancy nutrition knowledge and experiences of pregnant women and antenatal care clinicians: A mixed methods approach. </w:t>
      </w:r>
      <w:r w:rsidRPr="004B77DE">
        <w:rPr>
          <w:rFonts w:ascii="Trebuchet MS" w:hAnsi="Trebuchet MS"/>
          <w:i/>
          <w:noProof/>
          <w:sz w:val="16"/>
          <w:szCs w:val="16"/>
        </w:rPr>
        <w:t>Women Birth</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1</w:t>
      </w:r>
      <w:r w:rsidRPr="004B77DE">
        <w:rPr>
          <w:rFonts w:ascii="Trebuchet MS" w:hAnsi="Trebuchet MS"/>
          <w:noProof/>
          <w:sz w:val="16"/>
          <w:szCs w:val="16"/>
        </w:rPr>
        <w:t>(</w:t>
      </w:r>
      <w:r w:rsidRPr="004B77DE">
        <w:rPr>
          <w:rFonts w:ascii="Trebuchet MS" w:eastAsia="Calibri" w:hAnsi="Trebuchet MS" w:cs="Calibri"/>
          <w:noProof/>
          <w:sz w:val="16"/>
          <w:szCs w:val="16"/>
        </w:rPr>
        <w:t>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69</w:t>
      </w:r>
      <w:r w:rsidRPr="004B77DE">
        <w:rPr>
          <w:rFonts w:ascii="Trebuchet MS" w:hAnsi="Trebuchet MS"/>
          <w:noProof/>
          <w:sz w:val="16"/>
          <w:szCs w:val="16"/>
        </w:rPr>
        <w:t>-</w:t>
      </w:r>
      <w:r w:rsidRPr="004B77DE">
        <w:rPr>
          <w:rFonts w:ascii="Trebuchet MS" w:eastAsia="Calibri" w:hAnsi="Trebuchet MS" w:cs="Calibri"/>
          <w:noProof/>
          <w:sz w:val="16"/>
          <w:szCs w:val="16"/>
        </w:rPr>
        <w:t>77</w:t>
      </w:r>
      <w:r w:rsidRPr="004B77DE">
        <w:rPr>
          <w:rFonts w:ascii="Trebuchet MS" w:hAnsi="Trebuchet MS"/>
          <w:noProof/>
          <w:sz w:val="16"/>
          <w:szCs w:val="16"/>
        </w:rPr>
        <w:t>.</w:t>
      </w:r>
    </w:p>
    <w:p w14:paraId="15803D53"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0</w:t>
      </w:r>
      <w:r w:rsidRPr="004B77DE">
        <w:rPr>
          <w:rFonts w:ascii="Trebuchet MS" w:hAnsi="Trebuchet MS"/>
          <w:noProof/>
          <w:sz w:val="16"/>
          <w:szCs w:val="16"/>
        </w:rPr>
        <w:t>.</w:t>
      </w:r>
      <w:r w:rsidRPr="004B77DE">
        <w:rPr>
          <w:rFonts w:ascii="Trebuchet MS" w:hAnsi="Trebuchet MS"/>
          <w:noProof/>
          <w:sz w:val="16"/>
          <w:szCs w:val="16"/>
        </w:rPr>
        <w:tab/>
        <w:t xml:space="preserve">Bookari K, Yeatman H, Williamson M. Australian pregnant women's awareness of gestational weight gain and dietary guidelines: opportunity for action. </w:t>
      </w:r>
      <w:r w:rsidRPr="004B77DE">
        <w:rPr>
          <w:rFonts w:ascii="Trebuchet MS" w:hAnsi="Trebuchet MS"/>
          <w:i/>
          <w:noProof/>
          <w:sz w:val="16"/>
          <w:szCs w:val="16"/>
        </w:rPr>
        <w:t>J Pregnancy</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8162645</w:t>
      </w:r>
      <w:r w:rsidRPr="004B77DE">
        <w:rPr>
          <w:rFonts w:ascii="Trebuchet MS" w:hAnsi="Trebuchet MS"/>
          <w:noProof/>
          <w:sz w:val="16"/>
          <w:szCs w:val="16"/>
        </w:rPr>
        <w:t>.</w:t>
      </w:r>
    </w:p>
    <w:p w14:paraId="6D436A80"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1</w:t>
      </w:r>
      <w:r w:rsidRPr="004B77DE">
        <w:rPr>
          <w:rFonts w:ascii="Trebuchet MS" w:hAnsi="Trebuchet MS"/>
          <w:noProof/>
          <w:sz w:val="16"/>
          <w:szCs w:val="16"/>
        </w:rPr>
        <w:t>.</w:t>
      </w:r>
      <w:r w:rsidRPr="004B77DE">
        <w:rPr>
          <w:rFonts w:ascii="Trebuchet MS" w:hAnsi="Trebuchet MS"/>
          <w:noProof/>
          <w:sz w:val="16"/>
          <w:szCs w:val="16"/>
        </w:rPr>
        <w:tab/>
        <w:t xml:space="preserve">Bookari K, Yeatman H, Williamson M. Falling short of dietary guidelines - What do Australian pregnant women really know? A cross sectional study. </w:t>
      </w:r>
      <w:r w:rsidRPr="004B77DE">
        <w:rPr>
          <w:rFonts w:ascii="Trebuchet MS" w:hAnsi="Trebuchet MS"/>
          <w:i/>
          <w:noProof/>
          <w:sz w:val="16"/>
          <w:szCs w:val="16"/>
        </w:rPr>
        <w:t>Women Birth</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0</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9</w:t>
      </w:r>
      <w:r w:rsidRPr="004B77DE">
        <w:rPr>
          <w:rFonts w:ascii="Trebuchet MS" w:hAnsi="Trebuchet MS"/>
          <w:noProof/>
          <w:sz w:val="16"/>
          <w:szCs w:val="16"/>
        </w:rPr>
        <w:t>-</w:t>
      </w:r>
      <w:r w:rsidRPr="004B77DE">
        <w:rPr>
          <w:rFonts w:ascii="Trebuchet MS" w:eastAsia="Calibri" w:hAnsi="Trebuchet MS" w:cs="Calibri"/>
          <w:noProof/>
          <w:sz w:val="16"/>
          <w:szCs w:val="16"/>
        </w:rPr>
        <w:t>17</w:t>
      </w:r>
      <w:r w:rsidRPr="004B77DE">
        <w:rPr>
          <w:rFonts w:ascii="Trebuchet MS" w:hAnsi="Trebuchet MS"/>
          <w:noProof/>
          <w:sz w:val="16"/>
          <w:szCs w:val="16"/>
        </w:rPr>
        <w:t>.</w:t>
      </w:r>
    </w:p>
    <w:p w14:paraId="66715EDB"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2</w:t>
      </w:r>
      <w:r w:rsidRPr="004B77DE">
        <w:rPr>
          <w:rFonts w:ascii="Trebuchet MS" w:hAnsi="Trebuchet MS"/>
          <w:noProof/>
          <w:sz w:val="16"/>
          <w:szCs w:val="16"/>
        </w:rPr>
        <w:t>.</w:t>
      </w:r>
      <w:r w:rsidRPr="004B77DE">
        <w:rPr>
          <w:rFonts w:ascii="Trebuchet MS" w:hAnsi="Trebuchet MS"/>
          <w:noProof/>
          <w:sz w:val="16"/>
          <w:szCs w:val="16"/>
        </w:rPr>
        <w:tab/>
        <w:t xml:space="preserve">McGowan CA, McAuliffe FM. Maternal dietary patterns and associated nutrient intakes during each trimester of pregnancy. </w:t>
      </w:r>
      <w:r w:rsidRPr="004B77DE">
        <w:rPr>
          <w:rFonts w:ascii="Trebuchet MS" w:hAnsi="Trebuchet MS"/>
          <w:i/>
          <w:noProof/>
          <w:sz w:val="16"/>
          <w:szCs w:val="16"/>
        </w:rPr>
        <w:t>Public Health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6</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97</w:t>
      </w:r>
      <w:r w:rsidRPr="004B77DE">
        <w:rPr>
          <w:rFonts w:ascii="Trebuchet MS" w:hAnsi="Trebuchet MS"/>
          <w:noProof/>
          <w:sz w:val="16"/>
          <w:szCs w:val="16"/>
        </w:rPr>
        <w:t>-</w:t>
      </w:r>
      <w:r w:rsidRPr="004B77DE">
        <w:rPr>
          <w:rFonts w:ascii="Trebuchet MS" w:eastAsia="Calibri" w:hAnsi="Trebuchet MS" w:cs="Calibri"/>
          <w:noProof/>
          <w:sz w:val="16"/>
          <w:szCs w:val="16"/>
        </w:rPr>
        <w:t>107</w:t>
      </w:r>
      <w:r w:rsidRPr="004B77DE">
        <w:rPr>
          <w:rFonts w:ascii="Trebuchet MS" w:hAnsi="Trebuchet MS"/>
          <w:noProof/>
          <w:sz w:val="16"/>
          <w:szCs w:val="16"/>
        </w:rPr>
        <w:t>.</w:t>
      </w:r>
    </w:p>
    <w:p w14:paraId="0A0D1339"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3</w:t>
      </w:r>
      <w:r w:rsidRPr="004B77DE">
        <w:rPr>
          <w:rFonts w:ascii="Trebuchet MS" w:hAnsi="Trebuchet MS"/>
          <w:noProof/>
          <w:sz w:val="16"/>
          <w:szCs w:val="16"/>
        </w:rPr>
        <w:t>.</w:t>
      </w:r>
      <w:r w:rsidRPr="004B77DE">
        <w:rPr>
          <w:rFonts w:ascii="Trebuchet MS" w:hAnsi="Trebuchet MS"/>
          <w:noProof/>
          <w:sz w:val="16"/>
          <w:szCs w:val="16"/>
        </w:rPr>
        <w:tab/>
        <w:t xml:space="preserve">Wall CR, Gammon CS, Bandara DK et al. Dietary Patterns in Pregnancy in New Zealand-Influence of Maternal Socio-Demographic, Health and Lifestyle Factors. </w:t>
      </w:r>
      <w:r w:rsidRPr="004B77DE">
        <w:rPr>
          <w:rFonts w:ascii="Trebuchet MS" w:hAnsi="Trebuchet MS"/>
          <w:i/>
          <w:noProof/>
          <w:sz w:val="16"/>
          <w:szCs w:val="16"/>
        </w:rPr>
        <w:t>Nutrient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8</w:t>
      </w:r>
      <w:r w:rsidRPr="004B77DE">
        <w:rPr>
          <w:rFonts w:ascii="Trebuchet MS" w:hAnsi="Trebuchet MS"/>
          <w:noProof/>
          <w:sz w:val="16"/>
          <w:szCs w:val="16"/>
        </w:rPr>
        <w:t>(</w:t>
      </w:r>
      <w:r w:rsidRPr="004B77DE">
        <w:rPr>
          <w:rFonts w:ascii="Trebuchet MS" w:eastAsia="Calibri" w:hAnsi="Trebuchet MS" w:cs="Calibri"/>
          <w:noProof/>
          <w:sz w:val="16"/>
          <w:szCs w:val="16"/>
        </w:rPr>
        <w:t>5</w:t>
      </w:r>
      <w:r w:rsidRPr="004B77DE">
        <w:rPr>
          <w:rFonts w:ascii="Trebuchet MS" w:hAnsi="Trebuchet MS"/>
          <w:noProof/>
          <w:sz w:val="16"/>
          <w:szCs w:val="16"/>
        </w:rPr>
        <w:t>).</w:t>
      </w:r>
    </w:p>
    <w:p w14:paraId="5F64DCC8"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4</w:t>
      </w:r>
      <w:r w:rsidRPr="004B77DE">
        <w:rPr>
          <w:rFonts w:ascii="Trebuchet MS" w:hAnsi="Trebuchet MS"/>
          <w:noProof/>
          <w:sz w:val="16"/>
          <w:szCs w:val="16"/>
        </w:rPr>
        <w:t>.</w:t>
      </w:r>
      <w:r w:rsidRPr="004B77DE">
        <w:rPr>
          <w:rFonts w:ascii="Trebuchet MS" w:hAnsi="Trebuchet MS"/>
          <w:noProof/>
          <w:sz w:val="16"/>
          <w:szCs w:val="16"/>
        </w:rPr>
        <w:tab/>
        <w:t xml:space="preserve">Ashman AM, Brown LJ, Collins CE et al. Factors associated with effective nutrition interventions for pregnant indigenous women: a systematic review. </w:t>
      </w:r>
      <w:r w:rsidRPr="004B77DE">
        <w:rPr>
          <w:rFonts w:ascii="Trebuchet MS" w:hAnsi="Trebuchet MS"/>
          <w:i/>
          <w:noProof/>
          <w:sz w:val="16"/>
          <w:szCs w:val="16"/>
        </w:rPr>
        <w:t>J Acad Nutr Diet</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17</w:t>
      </w:r>
      <w:r w:rsidRPr="004B77DE">
        <w:rPr>
          <w:rFonts w:ascii="Trebuchet MS" w:hAnsi="Trebuchet MS"/>
          <w:noProof/>
          <w:sz w:val="16"/>
          <w:szCs w:val="16"/>
        </w:rPr>
        <w:t>(</w:t>
      </w:r>
      <w:r w:rsidRPr="004B77DE">
        <w:rPr>
          <w:rFonts w:ascii="Trebuchet MS" w:eastAsia="Calibri" w:hAnsi="Trebuchet MS" w:cs="Calibri"/>
          <w:noProof/>
          <w:sz w:val="16"/>
          <w:szCs w:val="16"/>
        </w:rPr>
        <w:t>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222</w:t>
      </w:r>
      <w:r w:rsidRPr="004B77DE">
        <w:rPr>
          <w:rFonts w:ascii="Trebuchet MS" w:hAnsi="Trebuchet MS"/>
          <w:noProof/>
          <w:sz w:val="16"/>
          <w:szCs w:val="16"/>
        </w:rPr>
        <w:t>-</w:t>
      </w:r>
      <w:r w:rsidRPr="004B77DE">
        <w:rPr>
          <w:rFonts w:ascii="Trebuchet MS" w:eastAsia="Calibri" w:hAnsi="Trebuchet MS" w:cs="Calibri"/>
          <w:noProof/>
          <w:sz w:val="16"/>
          <w:szCs w:val="16"/>
        </w:rPr>
        <w:t>5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2</w:t>
      </w:r>
      <w:r w:rsidRPr="004B77DE">
        <w:rPr>
          <w:rFonts w:ascii="Trebuchet MS" w:hAnsi="Trebuchet MS"/>
          <w:noProof/>
          <w:sz w:val="16"/>
          <w:szCs w:val="16"/>
        </w:rPr>
        <w:t>.</w:t>
      </w:r>
    </w:p>
    <w:p w14:paraId="030C138F"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5</w:t>
      </w:r>
      <w:r w:rsidRPr="004B77DE">
        <w:rPr>
          <w:rFonts w:ascii="Trebuchet MS" w:hAnsi="Trebuchet MS"/>
          <w:noProof/>
          <w:sz w:val="16"/>
          <w:szCs w:val="16"/>
        </w:rPr>
        <w:t>.</w:t>
      </w:r>
      <w:r w:rsidRPr="004B77DE">
        <w:rPr>
          <w:rFonts w:ascii="Trebuchet MS" w:hAnsi="Trebuchet MS"/>
          <w:noProof/>
          <w:sz w:val="16"/>
          <w:szCs w:val="16"/>
        </w:rPr>
        <w:tab/>
        <w:t xml:space="preserve">Schoenaker DA, Mishra GD, Callaway LK et al. The role of energy, nutrients, foods, and dietary patterns in the development of gestational diabetes mellitus: A systematic review of observational studies. </w:t>
      </w:r>
      <w:r w:rsidRPr="004B77DE">
        <w:rPr>
          <w:rFonts w:ascii="Trebuchet MS" w:hAnsi="Trebuchet MS"/>
          <w:i/>
          <w:noProof/>
          <w:sz w:val="16"/>
          <w:szCs w:val="16"/>
        </w:rPr>
        <w:t>Diabetes Care</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9</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6</w:t>
      </w:r>
      <w:r w:rsidRPr="004B77DE">
        <w:rPr>
          <w:rFonts w:ascii="Trebuchet MS" w:hAnsi="Trebuchet MS"/>
          <w:noProof/>
          <w:sz w:val="16"/>
          <w:szCs w:val="16"/>
        </w:rPr>
        <w:t>-</w:t>
      </w:r>
      <w:r w:rsidRPr="004B77DE">
        <w:rPr>
          <w:rFonts w:ascii="Trebuchet MS" w:eastAsia="Calibri" w:hAnsi="Trebuchet MS" w:cs="Calibri"/>
          <w:noProof/>
          <w:sz w:val="16"/>
          <w:szCs w:val="16"/>
        </w:rPr>
        <w:t>23</w:t>
      </w:r>
      <w:r w:rsidRPr="004B77DE">
        <w:rPr>
          <w:rFonts w:ascii="Trebuchet MS" w:hAnsi="Trebuchet MS"/>
          <w:noProof/>
          <w:sz w:val="16"/>
          <w:szCs w:val="16"/>
        </w:rPr>
        <w:t>.</w:t>
      </w:r>
    </w:p>
    <w:p w14:paraId="348C3F2A"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6</w:t>
      </w:r>
      <w:r w:rsidRPr="004B77DE">
        <w:rPr>
          <w:rFonts w:ascii="Trebuchet MS" w:hAnsi="Trebuchet MS"/>
          <w:noProof/>
          <w:sz w:val="16"/>
          <w:szCs w:val="16"/>
        </w:rPr>
        <w:t>.</w:t>
      </w:r>
      <w:r w:rsidRPr="004B77DE">
        <w:rPr>
          <w:rFonts w:ascii="Trebuchet MS" w:hAnsi="Trebuchet MS"/>
          <w:noProof/>
          <w:sz w:val="16"/>
          <w:szCs w:val="16"/>
        </w:rPr>
        <w:tab/>
        <w:t xml:space="preserve">Flynn AC, Seed PT, Patel N et al. Dietary patterns in obese pregnant women; influence of a behavioral intervention of diet and physical activity in the UPBEAT randomized controlled trial. </w:t>
      </w:r>
      <w:r w:rsidRPr="004B77DE">
        <w:rPr>
          <w:rFonts w:ascii="Trebuchet MS" w:hAnsi="Trebuchet MS"/>
          <w:i/>
          <w:noProof/>
          <w:sz w:val="16"/>
          <w:szCs w:val="16"/>
        </w:rPr>
        <w:t>Int J Behav Nutr Phys Act</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3</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24</w:t>
      </w:r>
      <w:r w:rsidRPr="004B77DE">
        <w:rPr>
          <w:rFonts w:ascii="Trebuchet MS" w:hAnsi="Trebuchet MS"/>
          <w:noProof/>
          <w:sz w:val="16"/>
          <w:szCs w:val="16"/>
        </w:rPr>
        <w:t>.</w:t>
      </w:r>
    </w:p>
    <w:p w14:paraId="765701BF"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7</w:t>
      </w:r>
      <w:r w:rsidRPr="004B77DE">
        <w:rPr>
          <w:rFonts w:ascii="Trebuchet MS" w:hAnsi="Trebuchet MS"/>
          <w:noProof/>
          <w:sz w:val="16"/>
          <w:szCs w:val="16"/>
        </w:rPr>
        <w:t>.</w:t>
      </w:r>
      <w:r w:rsidRPr="004B77DE">
        <w:rPr>
          <w:rFonts w:ascii="Trebuchet MS" w:hAnsi="Trebuchet MS"/>
          <w:noProof/>
          <w:sz w:val="16"/>
          <w:szCs w:val="16"/>
        </w:rPr>
        <w:tab/>
        <w:t xml:space="preserve">Zhou X, Chen R, Zhong C et al. Maternal dietary pattern characterised by high protein and low carbohydrate intake in pregnancy is associated with a higher risk of gestational diabetes mellitus in Chinese women: a prospective cohort study. </w:t>
      </w:r>
      <w:r w:rsidRPr="004B77DE">
        <w:rPr>
          <w:rFonts w:ascii="Trebuchet MS" w:hAnsi="Trebuchet MS"/>
          <w:i/>
          <w:noProof/>
          <w:sz w:val="16"/>
          <w:szCs w:val="16"/>
        </w:rPr>
        <w:t>Br J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20</w:t>
      </w:r>
      <w:r w:rsidRPr="004B77DE">
        <w:rPr>
          <w:rFonts w:ascii="Trebuchet MS" w:hAnsi="Trebuchet MS"/>
          <w:noProof/>
          <w:sz w:val="16"/>
          <w:szCs w:val="16"/>
        </w:rPr>
        <w:t>(</w:t>
      </w:r>
      <w:r w:rsidRPr="004B77DE">
        <w:rPr>
          <w:rFonts w:ascii="Trebuchet MS" w:eastAsia="Calibri" w:hAnsi="Trebuchet MS" w:cs="Calibri"/>
          <w:noProof/>
          <w:sz w:val="16"/>
          <w:szCs w:val="16"/>
        </w:rPr>
        <w:t>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045</w:t>
      </w:r>
      <w:r w:rsidRPr="004B77DE">
        <w:rPr>
          <w:rFonts w:ascii="Trebuchet MS" w:hAnsi="Trebuchet MS"/>
          <w:noProof/>
          <w:sz w:val="16"/>
          <w:szCs w:val="16"/>
        </w:rPr>
        <w:t>-</w:t>
      </w:r>
      <w:r w:rsidRPr="004B77DE">
        <w:rPr>
          <w:rFonts w:ascii="Trebuchet MS" w:eastAsia="Calibri" w:hAnsi="Trebuchet MS" w:cs="Calibri"/>
          <w:noProof/>
          <w:sz w:val="16"/>
          <w:szCs w:val="16"/>
        </w:rPr>
        <w:t>55</w:t>
      </w:r>
      <w:r w:rsidRPr="004B77DE">
        <w:rPr>
          <w:rFonts w:ascii="Trebuchet MS" w:hAnsi="Trebuchet MS"/>
          <w:noProof/>
          <w:sz w:val="16"/>
          <w:szCs w:val="16"/>
        </w:rPr>
        <w:t>.</w:t>
      </w:r>
    </w:p>
    <w:p w14:paraId="6EB981B9"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8</w:t>
      </w:r>
      <w:r w:rsidRPr="004B77DE">
        <w:rPr>
          <w:rFonts w:ascii="Trebuchet MS" w:hAnsi="Trebuchet MS"/>
          <w:noProof/>
          <w:sz w:val="16"/>
          <w:szCs w:val="16"/>
        </w:rPr>
        <w:t>.</w:t>
      </w:r>
      <w:r w:rsidRPr="004B77DE">
        <w:rPr>
          <w:rFonts w:ascii="Trebuchet MS" w:hAnsi="Trebuchet MS"/>
          <w:noProof/>
          <w:sz w:val="16"/>
          <w:szCs w:val="16"/>
        </w:rPr>
        <w:tab/>
        <w:t xml:space="preserve">Shin D, Lee KW, Song WO. Dietary patterns during pregnancy are associated with risk of gestational diabetes mellitus. </w:t>
      </w:r>
      <w:r w:rsidRPr="004B77DE">
        <w:rPr>
          <w:rFonts w:ascii="Trebuchet MS" w:hAnsi="Trebuchet MS"/>
          <w:i/>
          <w:noProof/>
          <w:sz w:val="16"/>
          <w:szCs w:val="16"/>
        </w:rPr>
        <w:t>Nutrient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7</w:t>
      </w:r>
      <w:r w:rsidRPr="004B77DE">
        <w:rPr>
          <w:rFonts w:ascii="Trebuchet MS" w:hAnsi="Trebuchet MS"/>
          <w:noProof/>
          <w:sz w:val="16"/>
          <w:szCs w:val="16"/>
        </w:rPr>
        <w:t>(</w:t>
      </w:r>
      <w:r w:rsidRPr="004B77DE">
        <w:rPr>
          <w:rFonts w:ascii="Trebuchet MS" w:eastAsia="Calibri" w:hAnsi="Trebuchet MS" w:cs="Calibri"/>
          <w:noProof/>
          <w:sz w:val="16"/>
          <w:szCs w:val="16"/>
        </w:rPr>
        <w:t>1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9369</w:t>
      </w:r>
      <w:r w:rsidRPr="004B77DE">
        <w:rPr>
          <w:rFonts w:ascii="Trebuchet MS" w:hAnsi="Trebuchet MS"/>
          <w:noProof/>
          <w:sz w:val="16"/>
          <w:szCs w:val="16"/>
        </w:rPr>
        <w:t>-</w:t>
      </w:r>
      <w:r w:rsidRPr="004B77DE">
        <w:rPr>
          <w:rFonts w:ascii="Trebuchet MS" w:eastAsia="Calibri" w:hAnsi="Trebuchet MS" w:cs="Calibri"/>
          <w:noProof/>
          <w:sz w:val="16"/>
          <w:szCs w:val="16"/>
        </w:rPr>
        <w:t>82</w:t>
      </w:r>
      <w:r w:rsidRPr="004B77DE">
        <w:rPr>
          <w:rFonts w:ascii="Trebuchet MS" w:hAnsi="Trebuchet MS"/>
          <w:noProof/>
          <w:sz w:val="16"/>
          <w:szCs w:val="16"/>
        </w:rPr>
        <w:t>.</w:t>
      </w:r>
    </w:p>
    <w:p w14:paraId="1588A601"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9</w:t>
      </w:r>
      <w:r w:rsidRPr="004B77DE">
        <w:rPr>
          <w:rFonts w:ascii="Trebuchet MS" w:hAnsi="Trebuchet MS"/>
          <w:noProof/>
          <w:sz w:val="16"/>
          <w:szCs w:val="16"/>
        </w:rPr>
        <w:t>.</w:t>
      </w:r>
      <w:r w:rsidRPr="004B77DE">
        <w:rPr>
          <w:rFonts w:ascii="Trebuchet MS" w:hAnsi="Trebuchet MS"/>
          <w:noProof/>
          <w:sz w:val="16"/>
          <w:szCs w:val="16"/>
        </w:rPr>
        <w:tab/>
        <w:t xml:space="preserve">Martin CL, Siega-Riz AM, Sotres-Alvarez D et al. Maternal dietary patterns are associated with lower levels of cardiometabolic markers during pregnancy. </w:t>
      </w:r>
      <w:r w:rsidRPr="004B77DE">
        <w:rPr>
          <w:rFonts w:ascii="Trebuchet MS" w:hAnsi="Trebuchet MS"/>
          <w:i/>
          <w:noProof/>
          <w:sz w:val="16"/>
          <w:szCs w:val="16"/>
        </w:rPr>
        <w:t>Paediatr Perinat Epidemio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0</w:t>
      </w:r>
      <w:r w:rsidRPr="004B77DE">
        <w:rPr>
          <w:rFonts w:ascii="Trebuchet MS" w:hAnsi="Trebuchet MS"/>
          <w:noProof/>
          <w:sz w:val="16"/>
          <w:szCs w:val="16"/>
        </w:rPr>
        <w:t>(</w:t>
      </w:r>
      <w:r w:rsidRPr="004B77DE">
        <w:rPr>
          <w:rFonts w:ascii="Trebuchet MS" w:eastAsia="Calibri" w:hAnsi="Trebuchet MS" w:cs="Calibri"/>
          <w:noProof/>
          <w:sz w:val="16"/>
          <w:szCs w:val="16"/>
        </w:rPr>
        <w:t>3</w:t>
      </w:r>
      <w:r w:rsidRPr="004B77DE">
        <w:rPr>
          <w:rFonts w:ascii="Trebuchet MS" w:hAnsi="Trebuchet MS"/>
          <w:noProof/>
          <w:sz w:val="16"/>
          <w:szCs w:val="16"/>
        </w:rPr>
        <w:t>): 246-55.</w:t>
      </w:r>
    </w:p>
    <w:p w14:paraId="7FDA0740"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0</w:t>
      </w:r>
      <w:r w:rsidRPr="004B77DE">
        <w:rPr>
          <w:rFonts w:ascii="Trebuchet MS" w:hAnsi="Trebuchet MS"/>
          <w:noProof/>
          <w:sz w:val="16"/>
          <w:szCs w:val="16"/>
        </w:rPr>
        <w:t>.</w:t>
      </w:r>
      <w:r w:rsidRPr="004B77DE">
        <w:rPr>
          <w:rFonts w:ascii="Trebuchet MS" w:hAnsi="Trebuchet MS"/>
          <w:noProof/>
          <w:sz w:val="16"/>
          <w:szCs w:val="16"/>
        </w:rPr>
        <w:tab/>
        <w:t xml:space="preserve">Sedaghat F, Akhoondan M, Ehteshami M et al. Maternal dietary patterns and gestational diabetes risk: A case-control study. </w:t>
      </w:r>
      <w:r w:rsidRPr="004B77DE">
        <w:rPr>
          <w:rFonts w:ascii="Trebuchet MS" w:hAnsi="Trebuchet MS"/>
          <w:i/>
          <w:noProof/>
          <w:sz w:val="16"/>
          <w:szCs w:val="16"/>
        </w:rPr>
        <w:t>J Diabetes Re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173926</w:t>
      </w:r>
      <w:r w:rsidRPr="004B77DE">
        <w:rPr>
          <w:rFonts w:ascii="Trebuchet MS" w:hAnsi="Trebuchet MS"/>
          <w:noProof/>
          <w:sz w:val="16"/>
          <w:szCs w:val="16"/>
        </w:rPr>
        <w:t>.</w:t>
      </w:r>
    </w:p>
    <w:p w14:paraId="6A6C57FB"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1</w:t>
      </w:r>
      <w:r w:rsidRPr="004B77DE">
        <w:rPr>
          <w:rFonts w:ascii="Trebuchet MS" w:hAnsi="Trebuchet MS"/>
          <w:noProof/>
          <w:sz w:val="16"/>
          <w:szCs w:val="16"/>
        </w:rPr>
        <w:t>.</w:t>
      </w:r>
      <w:r w:rsidRPr="004B77DE">
        <w:rPr>
          <w:rFonts w:ascii="Trebuchet MS" w:hAnsi="Trebuchet MS"/>
          <w:noProof/>
          <w:sz w:val="16"/>
          <w:szCs w:val="16"/>
        </w:rPr>
        <w:tab/>
        <w:t xml:space="preserve">Zareei S, Homayounfar R, Naghizadeh MM et al. Dietary pattern in pregnancy and risk of gestational diabetes mellitus (GDM). </w:t>
      </w:r>
      <w:r w:rsidRPr="004B77DE">
        <w:rPr>
          <w:rFonts w:ascii="Trebuchet MS" w:hAnsi="Trebuchet MS"/>
          <w:i/>
          <w:noProof/>
          <w:sz w:val="16"/>
          <w:szCs w:val="16"/>
        </w:rPr>
        <w:t>Diabetes Metab Synd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2</w:t>
      </w:r>
      <w:r w:rsidRPr="004B77DE">
        <w:rPr>
          <w:rFonts w:ascii="Trebuchet MS" w:hAnsi="Trebuchet MS"/>
          <w:noProof/>
          <w:sz w:val="16"/>
          <w:szCs w:val="16"/>
        </w:rPr>
        <w:t>(</w:t>
      </w:r>
      <w:r w:rsidRPr="004B77DE">
        <w:rPr>
          <w:rFonts w:ascii="Trebuchet MS" w:eastAsia="Calibri" w:hAnsi="Trebuchet MS" w:cs="Calibri"/>
          <w:noProof/>
          <w:sz w:val="16"/>
          <w:szCs w:val="16"/>
        </w:rPr>
        <w:t>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99</w:t>
      </w:r>
      <w:r w:rsidRPr="004B77DE">
        <w:rPr>
          <w:rFonts w:ascii="Trebuchet MS" w:hAnsi="Trebuchet MS"/>
          <w:noProof/>
          <w:sz w:val="16"/>
          <w:szCs w:val="16"/>
        </w:rPr>
        <w:t>-</w:t>
      </w:r>
      <w:r w:rsidRPr="004B77DE">
        <w:rPr>
          <w:rFonts w:ascii="Trebuchet MS" w:eastAsia="Calibri" w:hAnsi="Trebuchet MS" w:cs="Calibri"/>
          <w:noProof/>
          <w:sz w:val="16"/>
          <w:szCs w:val="16"/>
        </w:rPr>
        <w:t>404</w:t>
      </w:r>
      <w:r w:rsidRPr="004B77DE">
        <w:rPr>
          <w:rFonts w:ascii="Trebuchet MS" w:hAnsi="Trebuchet MS"/>
          <w:noProof/>
          <w:sz w:val="16"/>
          <w:szCs w:val="16"/>
        </w:rPr>
        <w:t>.</w:t>
      </w:r>
    </w:p>
    <w:p w14:paraId="2CE66758"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2</w:t>
      </w:r>
      <w:r w:rsidRPr="004B77DE">
        <w:rPr>
          <w:rFonts w:ascii="Trebuchet MS" w:hAnsi="Trebuchet MS"/>
          <w:noProof/>
          <w:sz w:val="16"/>
          <w:szCs w:val="16"/>
        </w:rPr>
        <w:t>.</w:t>
      </w:r>
      <w:r w:rsidRPr="004B77DE">
        <w:rPr>
          <w:rFonts w:ascii="Trebuchet MS" w:hAnsi="Trebuchet MS"/>
          <w:noProof/>
          <w:sz w:val="16"/>
          <w:szCs w:val="16"/>
        </w:rPr>
        <w:tab/>
        <w:t xml:space="preserve">Schoenaker DA, Soedamah-Muthu SS, Mishra GD. The association between dietary factors and gestational hypertension and pre-eclampsia: a systematic review and meta-analysis of observational studies. </w:t>
      </w:r>
      <w:r w:rsidRPr="004B77DE">
        <w:rPr>
          <w:rFonts w:ascii="Trebuchet MS" w:hAnsi="Trebuchet MS"/>
          <w:i/>
          <w:noProof/>
          <w:sz w:val="16"/>
          <w:szCs w:val="16"/>
        </w:rPr>
        <w:t>BMC Me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57</w:t>
      </w:r>
      <w:r w:rsidRPr="004B77DE">
        <w:rPr>
          <w:rFonts w:ascii="Trebuchet MS" w:hAnsi="Trebuchet MS"/>
          <w:noProof/>
          <w:sz w:val="16"/>
          <w:szCs w:val="16"/>
        </w:rPr>
        <w:t>.</w:t>
      </w:r>
    </w:p>
    <w:p w14:paraId="72FA2FFE"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3</w:t>
      </w:r>
      <w:r w:rsidRPr="004B77DE">
        <w:rPr>
          <w:rFonts w:ascii="Trebuchet MS" w:hAnsi="Trebuchet MS"/>
          <w:noProof/>
          <w:sz w:val="16"/>
          <w:szCs w:val="16"/>
        </w:rPr>
        <w:t>.</w:t>
      </w:r>
      <w:r w:rsidRPr="004B77DE">
        <w:rPr>
          <w:rFonts w:ascii="Trebuchet MS" w:hAnsi="Trebuchet MS"/>
          <w:noProof/>
          <w:sz w:val="16"/>
          <w:szCs w:val="16"/>
        </w:rPr>
        <w:tab/>
        <w:t xml:space="preserve">Ikem E, Halldorsson TI, Birgisdóttir BE et al. Dietary patterns and the risk of pregnancy-associated hypertension in the Danish National Birth Cohort: a prospective longitudinal study. </w:t>
      </w:r>
      <w:r w:rsidRPr="004B77DE">
        <w:rPr>
          <w:rFonts w:ascii="Trebuchet MS" w:hAnsi="Trebuchet MS"/>
          <w:i/>
          <w:noProof/>
          <w:sz w:val="16"/>
          <w:szCs w:val="16"/>
        </w:rPr>
        <w:t>BJOG</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26</w:t>
      </w:r>
      <w:r w:rsidRPr="004B77DE">
        <w:rPr>
          <w:rFonts w:ascii="Trebuchet MS" w:hAnsi="Trebuchet MS"/>
          <w:noProof/>
          <w:sz w:val="16"/>
          <w:szCs w:val="16"/>
        </w:rPr>
        <w:t>(</w:t>
      </w:r>
      <w:r w:rsidRPr="004B77DE">
        <w:rPr>
          <w:rFonts w:ascii="Trebuchet MS" w:eastAsia="Calibri" w:hAnsi="Trebuchet MS" w:cs="Calibri"/>
          <w:noProof/>
          <w:sz w:val="16"/>
          <w:szCs w:val="16"/>
        </w:rPr>
        <w:t>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663</w:t>
      </w:r>
      <w:r w:rsidRPr="004B77DE">
        <w:rPr>
          <w:rFonts w:ascii="Trebuchet MS" w:hAnsi="Trebuchet MS"/>
          <w:noProof/>
          <w:sz w:val="16"/>
          <w:szCs w:val="16"/>
        </w:rPr>
        <w:t>-</w:t>
      </w:r>
      <w:r w:rsidRPr="004B77DE">
        <w:rPr>
          <w:rFonts w:ascii="Trebuchet MS" w:eastAsia="Calibri" w:hAnsi="Trebuchet MS" w:cs="Calibri"/>
          <w:noProof/>
          <w:sz w:val="16"/>
          <w:szCs w:val="16"/>
        </w:rPr>
        <w:t>73</w:t>
      </w:r>
      <w:r w:rsidRPr="004B77DE">
        <w:rPr>
          <w:rFonts w:ascii="Trebuchet MS" w:hAnsi="Trebuchet MS"/>
          <w:noProof/>
          <w:sz w:val="16"/>
          <w:szCs w:val="16"/>
        </w:rPr>
        <w:t>.</w:t>
      </w:r>
    </w:p>
    <w:p w14:paraId="1F5C9C54"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4</w:t>
      </w:r>
      <w:r w:rsidRPr="004B77DE">
        <w:rPr>
          <w:rFonts w:ascii="Trebuchet MS" w:hAnsi="Trebuchet MS"/>
          <w:noProof/>
          <w:sz w:val="16"/>
          <w:szCs w:val="16"/>
        </w:rPr>
        <w:t>.</w:t>
      </w:r>
      <w:r w:rsidRPr="004B77DE">
        <w:rPr>
          <w:rFonts w:ascii="Trebuchet MS" w:hAnsi="Trebuchet MS"/>
          <w:noProof/>
          <w:sz w:val="16"/>
          <w:szCs w:val="16"/>
        </w:rPr>
        <w:tab/>
        <w:t xml:space="preserve">Gresham E, Collins CE, Mishra GD et al. Diet quality before or during pregnancy and the relationship with pregnancy and birth outcomes: the Australian Longitudinal Study on Women's Health. </w:t>
      </w:r>
      <w:r w:rsidRPr="004B77DE">
        <w:rPr>
          <w:rFonts w:ascii="Trebuchet MS" w:hAnsi="Trebuchet MS"/>
          <w:i/>
          <w:noProof/>
          <w:sz w:val="16"/>
          <w:szCs w:val="16"/>
        </w:rPr>
        <w:t>Public Health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9</w:t>
      </w:r>
      <w:r w:rsidRPr="004B77DE">
        <w:rPr>
          <w:rFonts w:ascii="Trebuchet MS" w:hAnsi="Trebuchet MS"/>
          <w:noProof/>
          <w:sz w:val="16"/>
          <w:szCs w:val="16"/>
        </w:rPr>
        <w:t>(</w:t>
      </w:r>
      <w:r w:rsidRPr="004B77DE">
        <w:rPr>
          <w:rFonts w:ascii="Trebuchet MS" w:eastAsia="Calibri" w:hAnsi="Trebuchet MS" w:cs="Calibri"/>
          <w:noProof/>
          <w:sz w:val="16"/>
          <w:szCs w:val="16"/>
        </w:rPr>
        <w:t>16</w:t>
      </w:r>
      <w:r w:rsidRPr="004B77DE">
        <w:rPr>
          <w:rFonts w:ascii="Trebuchet MS" w:hAnsi="Trebuchet MS"/>
          <w:noProof/>
          <w:sz w:val="16"/>
          <w:szCs w:val="16"/>
        </w:rPr>
        <w:t>): 2975-83.</w:t>
      </w:r>
    </w:p>
    <w:p w14:paraId="1ACC9866"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5</w:t>
      </w:r>
      <w:r w:rsidRPr="004B77DE">
        <w:rPr>
          <w:rFonts w:ascii="Trebuchet MS" w:hAnsi="Trebuchet MS"/>
          <w:noProof/>
          <w:sz w:val="16"/>
          <w:szCs w:val="16"/>
        </w:rPr>
        <w:t>.</w:t>
      </w:r>
      <w:r w:rsidRPr="004B77DE">
        <w:rPr>
          <w:rFonts w:ascii="Trebuchet MS" w:hAnsi="Trebuchet MS"/>
          <w:noProof/>
          <w:sz w:val="16"/>
          <w:szCs w:val="16"/>
        </w:rPr>
        <w:tab/>
        <w:t xml:space="preserve">Miyake Y, Tanaka K, Okubo H et al. Dietary patterns and depressive symptoms during pregnancy in Japan: Baseline data from the Kyushu Okinawa Maternal and Child Health Study. </w:t>
      </w:r>
      <w:r w:rsidRPr="004B77DE">
        <w:rPr>
          <w:rFonts w:ascii="Trebuchet MS" w:hAnsi="Trebuchet MS"/>
          <w:i/>
          <w:noProof/>
          <w:sz w:val="16"/>
          <w:szCs w:val="16"/>
        </w:rPr>
        <w:t>Journal of Affective Disorder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2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52</w:t>
      </w:r>
      <w:r w:rsidRPr="004B77DE">
        <w:rPr>
          <w:rFonts w:ascii="Trebuchet MS" w:hAnsi="Trebuchet MS"/>
          <w:noProof/>
          <w:sz w:val="16"/>
          <w:szCs w:val="16"/>
        </w:rPr>
        <w:t>-</w:t>
      </w:r>
      <w:r w:rsidRPr="004B77DE">
        <w:rPr>
          <w:rFonts w:ascii="Trebuchet MS" w:eastAsia="Calibri" w:hAnsi="Trebuchet MS" w:cs="Calibri"/>
          <w:noProof/>
          <w:sz w:val="16"/>
          <w:szCs w:val="16"/>
        </w:rPr>
        <w:t>8</w:t>
      </w:r>
      <w:r w:rsidRPr="004B77DE">
        <w:rPr>
          <w:rFonts w:ascii="Trebuchet MS" w:hAnsi="Trebuchet MS"/>
          <w:noProof/>
          <w:sz w:val="16"/>
          <w:szCs w:val="16"/>
        </w:rPr>
        <w:t>.</w:t>
      </w:r>
    </w:p>
    <w:p w14:paraId="13801D78"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6</w:t>
      </w:r>
      <w:r w:rsidRPr="004B77DE">
        <w:rPr>
          <w:rFonts w:ascii="Trebuchet MS" w:hAnsi="Trebuchet MS"/>
          <w:noProof/>
          <w:sz w:val="16"/>
          <w:szCs w:val="16"/>
        </w:rPr>
        <w:t>.</w:t>
      </w:r>
      <w:r w:rsidRPr="004B77DE">
        <w:rPr>
          <w:rFonts w:ascii="Trebuchet MS" w:hAnsi="Trebuchet MS"/>
          <w:noProof/>
          <w:sz w:val="16"/>
          <w:szCs w:val="16"/>
        </w:rPr>
        <w:tab/>
        <w:t xml:space="preserve">Baskin R, Hill B, Jacka FN et al. Antenatal dietary patterns and depressive symptoms during pregnancy and early post-partum. </w:t>
      </w:r>
      <w:r w:rsidRPr="004B77DE">
        <w:rPr>
          <w:rFonts w:ascii="Trebuchet MS" w:hAnsi="Trebuchet MS"/>
          <w:i/>
          <w:noProof/>
          <w:sz w:val="16"/>
          <w:szCs w:val="16"/>
        </w:rPr>
        <w:t>Matern Child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3</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w:t>
      </w:r>
    </w:p>
    <w:p w14:paraId="1DDBF8F2"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7</w:t>
      </w:r>
      <w:r w:rsidRPr="004B77DE">
        <w:rPr>
          <w:rFonts w:ascii="Trebuchet MS" w:hAnsi="Trebuchet MS"/>
          <w:noProof/>
          <w:sz w:val="16"/>
          <w:szCs w:val="16"/>
        </w:rPr>
        <w:t>.</w:t>
      </w:r>
      <w:r w:rsidRPr="004B77DE">
        <w:rPr>
          <w:rFonts w:ascii="Trebuchet MS" w:hAnsi="Trebuchet MS"/>
          <w:noProof/>
          <w:sz w:val="16"/>
          <w:szCs w:val="16"/>
        </w:rPr>
        <w:tab/>
        <w:t xml:space="preserve">Nathanson R, Hill B, Skouteris H et al. Antenatal diet and postpartum depressive symptoms: A prospective study. </w:t>
      </w:r>
      <w:r w:rsidRPr="004B77DE">
        <w:rPr>
          <w:rFonts w:ascii="Trebuchet MS" w:hAnsi="Trebuchet MS"/>
          <w:i/>
          <w:noProof/>
          <w:sz w:val="16"/>
          <w:szCs w:val="16"/>
        </w:rPr>
        <w:t>Midwifery</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6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69</w:t>
      </w:r>
      <w:r w:rsidRPr="004B77DE">
        <w:rPr>
          <w:rFonts w:ascii="Trebuchet MS" w:hAnsi="Trebuchet MS"/>
          <w:noProof/>
          <w:sz w:val="16"/>
          <w:szCs w:val="16"/>
        </w:rPr>
        <w:t>-</w:t>
      </w:r>
      <w:r w:rsidRPr="004B77DE">
        <w:rPr>
          <w:rFonts w:ascii="Trebuchet MS" w:eastAsia="Calibri" w:hAnsi="Trebuchet MS" w:cs="Calibri"/>
          <w:noProof/>
          <w:sz w:val="16"/>
          <w:szCs w:val="16"/>
        </w:rPr>
        <w:t>76</w:t>
      </w:r>
      <w:r w:rsidRPr="004B77DE">
        <w:rPr>
          <w:rFonts w:ascii="Trebuchet MS" w:hAnsi="Trebuchet MS"/>
          <w:noProof/>
          <w:sz w:val="16"/>
          <w:szCs w:val="16"/>
        </w:rPr>
        <w:t>.</w:t>
      </w:r>
    </w:p>
    <w:p w14:paraId="225A0A1D"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8</w:t>
      </w:r>
      <w:r w:rsidRPr="004B77DE">
        <w:rPr>
          <w:rFonts w:ascii="Trebuchet MS" w:hAnsi="Trebuchet MS"/>
          <w:noProof/>
          <w:sz w:val="16"/>
          <w:szCs w:val="16"/>
        </w:rPr>
        <w:t>.</w:t>
      </w:r>
      <w:r w:rsidRPr="004B77DE">
        <w:rPr>
          <w:rFonts w:ascii="Trebuchet MS" w:hAnsi="Trebuchet MS"/>
          <w:noProof/>
          <w:sz w:val="16"/>
          <w:szCs w:val="16"/>
        </w:rPr>
        <w:tab/>
        <w:t xml:space="preserve">Raghavan R, Dreibelbis C, Kingshipp BL et al. Dietary patterns before and during pregnancy and birth outcomes: a systematic review. </w:t>
      </w:r>
      <w:r w:rsidRPr="004B77DE">
        <w:rPr>
          <w:rFonts w:ascii="Trebuchet MS" w:hAnsi="Trebuchet MS"/>
          <w:i/>
          <w:noProof/>
          <w:sz w:val="16"/>
          <w:szCs w:val="16"/>
        </w:rPr>
        <w:t>Am J Clin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09</w:t>
      </w:r>
      <w:r w:rsidRPr="004B77DE">
        <w:rPr>
          <w:rFonts w:ascii="Trebuchet MS" w:hAnsi="Trebuchet MS"/>
          <w:noProof/>
          <w:sz w:val="16"/>
          <w:szCs w:val="16"/>
        </w:rPr>
        <w:t>(</w:t>
      </w:r>
      <w:r w:rsidRPr="004B77DE">
        <w:rPr>
          <w:rFonts w:ascii="Trebuchet MS" w:eastAsia="Calibri" w:hAnsi="Trebuchet MS" w:cs="Calibri"/>
          <w:noProof/>
          <w:sz w:val="16"/>
          <w:szCs w:val="16"/>
        </w:rPr>
        <w:t>Supplement</w:t>
      </w:r>
      <w:r w:rsidRPr="004B77DE">
        <w:rPr>
          <w:rFonts w:ascii="Trebuchet MS" w:hAnsi="Trebuchet MS"/>
          <w:noProof/>
          <w:sz w:val="16"/>
          <w:szCs w:val="16"/>
        </w:rPr>
        <w:t>_</w:t>
      </w:r>
      <w:r w:rsidRPr="004B77DE">
        <w:rPr>
          <w:rFonts w:ascii="Trebuchet MS" w:eastAsia="Calibri" w:hAnsi="Trebuchet MS" w:cs="Calibri"/>
          <w:noProof/>
          <w:sz w:val="16"/>
          <w:szCs w:val="16"/>
        </w:rPr>
        <w:t>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729S</w:t>
      </w:r>
      <w:r w:rsidRPr="004B77DE">
        <w:rPr>
          <w:rFonts w:ascii="Trebuchet MS" w:hAnsi="Trebuchet MS"/>
          <w:noProof/>
          <w:sz w:val="16"/>
          <w:szCs w:val="16"/>
        </w:rPr>
        <w:t>-</w:t>
      </w:r>
      <w:r w:rsidRPr="004B77DE">
        <w:rPr>
          <w:rFonts w:ascii="Trebuchet MS" w:eastAsia="Calibri" w:hAnsi="Trebuchet MS" w:cs="Calibri"/>
          <w:noProof/>
          <w:sz w:val="16"/>
          <w:szCs w:val="16"/>
        </w:rPr>
        <w:t>56S</w:t>
      </w:r>
      <w:r w:rsidRPr="004B77DE">
        <w:rPr>
          <w:rFonts w:ascii="Trebuchet MS" w:hAnsi="Trebuchet MS"/>
          <w:noProof/>
          <w:sz w:val="16"/>
          <w:szCs w:val="16"/>
        </w:rPr>
        <w:t>.</w:t>
      </w:r>
    </w:p>
    <w:p w14:paraId="595103B9"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9</w:t>
      </w:r>
      <w:r w:rsidRPr="004B77DE">
        <w:rPr>
          <w:rFonts w:ascii="Trebuchet MS" w:hAnsi="Trebuchet MS"/>
          <w:noProof/>
          <w:sz w:val="16"/>
          <w:szCs w:val="16"/>
        </w:rPr>
        <w:t>.</w:t>
      </w:r>
      <w:r w:rsidRPr="004B77DE">
        <w:rPr>
          <w:rFonts w:ascii="Trebuchet MS" w:hAnsi="Trebuchet MS"/>
          <w:noProof/>
          <w:sz w:val="16"/>
          <w:szCs w:val="16"/>
        </w:rPr>
        <w:tab/>
        <w:t xml:space="preserve">Chia AR, Chen LW, Lai JS et al. Maternal dietary patterns and birth outcomes: a systematic review and meta-analysis. </w:t>
      </w:r>
      <w:r w:rsidRPr="004B77DE">
        <w:rPr>
          <w:rFonts w:ascii="Trebuchet MS" w:hAnsi="Trebuchet MS"/>
          <w:i/>
          <w:noProof/>
          <w:sz w:val="16"/>
          <w:szCs w:val="16"/>
        </w:rPr>
        <w:t>Adv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0</w:t>
      </w:r>
      <w:r w:rsidRPr="004B77DE">
        <w:rPr>
          <w:rFonts w:ascii="Trebuchet MS" w:hAnsi="Trebuchet MS"/>
          <w:noProof/>
          <w:sz w:val="16"/>
          <w:szCs w:val="16"/>
        </w:rPr>
        <w:t>(</w:t>
      </w:r>
      <w:r w:rsidRPr="004B77DE">
        <w:rPr>
          <w:rFonts w:ascii="Trebuchet MS" w:eastAsia="Calibri" w:hAnsi="Trebuchet MS" w:cs="Calibri"/>
          <w:noProof/>
          <w:sz w:val="16"/>
          <w:szCs w:val="16"/>
        </w:rPr>
        <w:t>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685</w:t>
      </w:r>
      <w:r w:rsidRPr="004B77DE">
        <w:rPr>
          <w:rFonts w:ascii="Trebuchet MS" w:hAnsi="Trebuchet MS"/>
          <w:noProof/>
          <w:sz w:val="16"/>
          <w:szCs w:val="16"/>
        </w:rPr>
        <w:t>-</w:t>
      </w:r>
      <w:r w:rsidRPr="004B77DE">
        <w:rPr>
          <w:rFonts w:ascii="Trebuchet MS" w:eastAsia="Calibri" w:hAnsi="Trebuchet MS" w:cs="Calibri"/>
          <w:noProof/>
          <w:sz w:val="16"/>
          <w:szCs w:val="16"/>
        </w:rPr>
        <w:t>95</w:t>
      </w:r>
      <w:r w:rsidRPr="004B77DE">
        <w:rPr>
          <w:rFonts w:ascii="Trebuchet MS" w:hAnsi="Trebuchet MS"/>
          <w:noProof/>
          <w:sz w:val="16"/>
          <w:szCs w:val="16"/>
        </w:rPr>
        <w:t>.</w:t>
      </w:r>
    </w:p>
    <w:p w14:paraId="69062C33"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0</w:t>
      </w:r>
      <w:r w:rsidRPr="004B77DE">
        <w:rPr>
          <w:rFonts w:ascii="Trebuchet MS" w:hAnsi="Trebuchet MS"/>
          <w:noProof/>
          <w:sz w:val="16"/>
          <w:szCs w:val="16"/>
        </w:rPr>
        <w:t>.</w:t>
      </w:r>
      <w:r w:rsidRPr="004B77DE">
        <w:rPr>
          <w:rFonts w:ascii="Trebuchet MS" w:hAnsi="Trebuchet MS"/>
          <w:noProof/>
          <w:sz w:val="16"/>
          <w:szCs w:val="16"/>
        </w:rPr>
        <w:tab/>
        <w:t xml:space="preserve">Rasmussen MA, Maslova E, Halldorsson TI et al. Characterization of dietary patterns in the Danish national birth cohort in relation to preterm birth. </w:t>
      </w:r>
      <w:r w:rsidRPr="004B77DE">
        <w:rPr>
          <w:rFonts w:ascii="Trebuchet MS" w:hAnsi="Trebuchet MS"/>
          <w:i/>
          <w:noProof/>
          <w:sz w:val="16"/>
          <w:szCs w:val="16"/>
        </w:rPr>
        <w:t>PLoS One</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9</w:t>
      </w:r>
      <w:r w:rsidRPr="004B77DE">
        <w:rPr>
          <w:rFonts w:ascii="Trebuchet MS" w:hAnsi="Trebuchet MS"/>
          <w:noProof/>
          <w:sz w:val="16"/>
          <w:szCs w:val="16"/>
        </w:rPr>
        <w:t>(</w:t>
      </w:r>
      <w:r w:rsidRPr="004B77DE">
        <w:rPr>
          <w:rFonts w:ascii="Trebuchet MS" w:eastAsia="Calibri" w:hAnsi="Trebuchet MS" w:cs="Calibri"/>
          <w:noProof/>
          <w:sz w:val="16"/>
          <w:szCs w:val="16"/>
        </w:rPr>
        <w:t>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93644</w:t>
      </w:r>
      <w:r w:rsidRPr="004B77DE">
        <w:rPr>
          <w:rFonts w:ascii="Trebuchet MS" w:hAnsi="Trebuchet MS"/>
          <w:noProof/>
          <w:sz w:val="16"/>
          <w:szCs w:val="16"/>
        </w:rPr>
        <w:t>.</w:t>
      </w:r>
    </w:p>
    <w:p w14:paraId="5735DB8F"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1</w:t>
      </w:r>
      <w:r w:rsidRPr="004B77DE">
        <w:rPr>
          <w:rFonts w:ascii="Trebuchet MS" w:hAnsi="Trebuchet MS"/>
          <w:noProof/>
          <w:sz w:val="16"/>
          <w:szCs w:val="16"/>
        </w:rPr>
        <w:t>.</w:t>
      </w:r>
      <w:r w:rsidRPr="004B77DE">
        <w:rPr>
          <w:rFonts w:ascii="Trebuchet MS" w:hAnsi="Trebuchet MS"/>
          <w:noProof/>
          <w:sz w:val="16"/>
          <w:szCs w:val="16"/>
        </w:rPr>
        <w:tab/>
        <w:t xml:space="preserve">Englund-Ogge L, Brantsaeter AL, Sengpiel V et al. Maternal dietary patterns and preterm delivery: results from large prospective cohort study. </w:t>
      </w:r>
      <w:r w:rsidRPr="004B77DE">
        <w:rPr>
          <w:rFonts w:ascii="Trebuchet MS" w:hAnsi="Trebuchet MS"/>
          <w:i/>
          <w:noProof/>
          <w:sz w:val="16"/>
          <w:szCs w:val="16"/>
        </w:rPr>
        <w:t>BMJ</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4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g1446</w:t>
      </w:r>
      <w:r w:rsidRPr="004B77DE">
        <w:rPr>
          <w:rFonts w:ascii="Trebuchet MS" w:hAnsi="Trebuchet MS"/>
          <w:noProof/>
          <w:sz w:val="16"/>
          <w:szCs w:val="16"/>
        </w:rPr>
        <w:t>.</w:t>
      </w:r>
    </w:p>
    <w:p w14:paraId="7FB2E3C8"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2</w:t>
      </w:r>
      <w:r w:rsidRPr="004B77DE">
        <w:rPr>
          <w:rFonts w:ascii="Trebuchet MS" w:hAnsi="Trebuchet MS"/>
          <w:noProof/>
          <w:sz w:val="16"/>
          <w:szCs w:val="16"/>
        </w:rPr>
        <w:t>.</w:t>
      </w:r>
      <w:r w:rsidRPr="004B77DE">
        <w:rPr>
          <w:rFonts w:ascii="Trebuchet MS" w:hAnsi="Trebuchet MS"/>
          <w:noProof/>
          <w:sz w:val="16"/>
          <w:szCs w:val="16"/>
        </w:rPr>
        <w:tab/>
        <w:t xml:space="preserve">Englund-Ogge L, Brantsaeter AL, Juodakis J et al. Associations between maternal dietary patterns and infant birth weight, small and large for gestational age in the Norwegian Mother and Child Cohort Study. </w:t>
      </w:r>
      <w:r w:rsidRPr="004B77DE">
        <w:rPr>
          <w:rFonts w:ascii="Trebuchet MS" w:hAnsi="Trebuchet MS"/>
          <w:i/>
          <w:noProof/>
          <w:sz w:val="16"/>
          <w:szCs w:val="16"/>
        </w:rPr>
        <w:t>Eur J Clin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73</w:t>
      </w:r>
      <w:r w:rsidRPr="004B77DE">
        <w:rPr>
          <w:rFonts w:ascii="Trebuchet MS" w:hAnsi="Trebuchet MS"/>
          <w:noProof/>
          <w:sz w:val="16"/>
          <w:szCs w:val="16"/>
        </w:rPr>
        <w:t>(</w:t>
      </w:r>
      <w:r w:rsidRPr="004B77DE">
        <w:rPr>
          <w:rFonts w:ascii="Trebuchet MS" w:eastAsia="Calibri" w:hAnsi="Trebuchet MS" w:cs="Calibri"/>
          <w:noProof/>
          <w:sz w:val="16"/>
          <w:szCs w:val="16"/>
        </w:rPr>
        <w:t>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270</w:t>
      </w:r>
      <w:r w:rsidRPr="004B77DE">
        <w:rPr>
          <w:rFonts w:ascii="Trebuchet MS" w:hAnsi="Trebuchet MS"/>
          <w:noProof/>
          <w:sz w:val="16"/>
          <w:szCs w:val="16"/>
        </w:rPr>
        <w:t>-</w:t>
      </w:r>
      <w:r w:rsidRPr="004B77DE">
        <w:rPr>
          <w:rFonts w:ascii="Trebuchet MS" w:eastAsia="Calibri" w:hAnsi="Trebuchet MS" w:cs="Calibri"/>
          <w:noProof/>
          <w:sz w:val="16"/>
          <w:szCs w:val="16"/>
        </w:rPr>
        <w:t>82</w:t>
      </w:r>
      <w:r w:rsidRPr="004B77DE">
        <w:rPr>
          <w:rFonts w:ascii="Trebuchet MS" w:hAnsi="Trebuchet MS"/>
          <w:noProof/>
          <w:sz w:val="16"/>
          <w:szCs w:val="16"/>
        </w:rPr>
        <w:t>.</w:t>
      </w:r>
    </w:p>
    <w:p w14:paraId="4CF3491F"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3</w:t>
      </w:r>
      <w:r w:rsidRPr="004B77DE">
        <w:rPr>
          <w:rFonts w:ascii="Trebuchet MS" w:hAnsi="Trebuchet MS"/>
          <w:noProof/>
          <w:sz w:val="16"/>
          <w:szCs w:val="16"/>
        </w:rPr>
        <w:t>.</w:t>
      </w:r>
      <w:r w:rsidRPr="004B77DE">
        <w:rPr>
          <w:rFonts w:ascii="Trebuchet MS" w:hAnsi="Trebuchet MS"/>
          <w:noProof/>
          <w:sz w:val="16"/>
          <w:szCs w:val="16"/>
        </w:rPr>
        <w:tab/>
        <w:t xml:space="preserve">Englund-Ogge L, Birgisdottir BE, Sengpiel V et al. Meal frequency patterns and glycemic properties of maternal diet in relation to preterm delivery: Results from a large prospective cohort study. </w:t>
      </w:r>
      <w:r w:rsidRPr="004B77DE">
        <w:rPr>
          <w:rFonts w:ascii="Trebuchet MS" w:hAnsi="Trebuchet MS"/>
          <w:i/>
          <w:noProof/>
          <w:sz w:val="16"/>
          <w:szCs w:val="16"/>
        </w:rPr>
        <w:t>PLoS One</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2</w:t>
      </w:r>
      <w:r w:rsidRPr="004B77DE">
        <w:rPr>
          <w:rFonts w:ascii="Trebuchet MS" w:hAnsi="Trebuchet MS"/>
          <w:noProof/>
          <w:sz w:val="16"/>
          <w:szCs w:val="16"/>
        </w:rPr>
        <w:t>(</w:t>
      </w:r>
      <w:r w:rsidRPr="004B77DE">
        <w:rPr>
          <w:rFonts w:ascii="Trebuchet MS" w:eastAsia="Calibri" w:hAnsi="Trebuchet MS" w:cs="Calibri"/>
          <w:noProof/>
          <w:sz w:val="16"/>
          <w:szCs w:val="16"/>
        </w:rPr>
        <w:t>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0172896</w:t>
      </w:r>
      <w:r w:rsidRPr="004B77DE">
        <w:rPr>
          <w:rFonts w:ascii="Trebuchet MS" w:hAnsi="Trebuchet MS"/>
          <w:noProof/>
          <w:sz w:val="16"/>
          <w:szCs w:val="16"/>
        </w:rPr>
        <w:t>.</w:t>
      </w:r>
    </w:p>
    <w:p w14:paraId="532610D4"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4</w:t>
      </w:r>
      <w:r w:rsidRPr="004B77DE">
        <w:rPr>
          <w:rFonts w:ascii="Trebuchet MS" w:hAnsi="Trebuchet MS"/>
          <w:noProof/>
          <w:sz w:val="16"/>
          <w:szCs w:val="16"/>
        </w:rPr>
        <w:t>.</w:t>
      </w:r>
      <w:r w:rsidRPr="004B77DE">
        <w:rPr>
          <w:rFonts w:ascii="Trebuchet MS" w:hAnsi="Trebuchet MS"/>
          <w:noProof/>
          <w:sz w:val="16"/>
          <w:szCs w:val="16"/>
        </w:rPr>
        <w:tab/>
        <w:t xml:space="preserve">Chia AR, Tint MT, Han CY et al. Adherence to a healthy eating index for pregnant women is associated with lower neonatal adiposity in a multiethnic Asian cohort: the Growing Up in Singapore Towards healthy Outcomes (GUSTO) Study. </w:t>
      </w:r>
      <w:r w:rsidRPr="004B77DE">
        <w:rPr>
          <w:rFonts w:ascii="Trebuchet MS" w:hAnsi="Trebuchet MS"/>
          <w:i/>
          <w:noProof/>
          <w:sz w:val="16"/>
          <w:szCs w:val="16"/>
        </w:rPr>
        <w:t>Am J Clin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07</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71</w:t>
      </w:r>
      <w:r w:rsidRPr="004B77DE">
        <w:rPr>
          <w:rFonts w:ascii="Trebuchet MS" w:hAnsi="Trebuchet MS"/>
          <w:noProof/>
          <w:sz w:val="16"/>
          <w:szCs w:val="16"/>
        </w:rPr>
        <w:t>-</w:t>
      </w:r>
      <w:r w:rsidRPr="004B77DE">
        <w:rPr>
          <w:rFonts w:ascii="Trebuchet MS" w:eastAsia="Calibri" w:hAnsi="Trebuchet MS" w:cs="Calibri"/>
          <w:noProof/>
          <w:sz w:val="16"/>
          <w:szCs w:val="16"/>
        </w:rPr>
        <w:t>9</w:t>
      </w:r>
      <w:r w:rsidRPr="004B77DE">
        <w:rPr>
          <w:rFonts w:ascii="Trebuchet MS" w:hAnsi="Trebuchet MS"/>
          <w:noProof/>
          <w:sz w:val="16"/>
          <w:szCs w:val="16"/>
        </w:rPr>
        <w:t>.</w:t>
      </w:r>
    </w:p>
    <w:p w14:paraId="504F1882"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5</w:t>
      </w:r>
      <w:r w:rsidRPr="004B77DE">
        <w:rPr>
          <w:rFonts w:ascii="Trebuchet MS" w:hAnsi="Trebuchet MS"/>
          <w:noProof/>
          <w:sz w:val="16"/>
          <w:szCs w:val="16"/>
        </w:rPr>
        <w:t>.</w:t>
      </w:r>
      <w:r w:rsidRPr="004B77DE">
        <w:rPr>
          <w:rFonts w:ascii="Trebuchet MS" w:hAnsi="Trebuchet MS"/>
          <w:noProof/>
          <w:sz w:val="16"/>
          <w:szCs w:val="16"/>
        </w:rPr>
        <w:tab/>
        <w:t xml:space="preserve">Emond JA, Karagas MR, Baker ER et al. Better diet quality during pregnancy is associated with a reduced likelihood of an infant born small for gestational age: an analysis of the prospective New Hampshire Birth Cohort Study. </w:t>
      </w:r>
      <w:r w:rsidRPr="004B77DE">
        <w:rPr>
          <w:rFonts w:ascii="Trebuchet MS" w:hAnsi="Trebuchet MS"/>
          <w:i/>
          <w:noProof/>
          <w:sz w:val="16"/>
          <w:szCs w:val="16"/>
        </w:rPr>
        <w:t>J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48</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2</w:t>
      </w:r>
      <w:r w:rsidRPr="004B77DE">
        <w:rPr>
          <w:rFonts w:ascii="Trebuchet MS" w:hAnsi="Trebuchet MS"/>
          <w:noProof/>
          <w:sz w:val="16"/>
          <w:szCs w:val="16"/>
        </w:rPr>
        <w:t>-</w:t>
      </w:r>
      <w:r w:rsidRPr="004B77DE">
        <w:rPr>
          <w:rFonts w:ascii="Trebuchet MS" w:eastAsia="Calibri" w:hAnsi="Trebuchet MS" w:cs="Calibri"/>
          <w:noProof/>
          <w:sz w:val="16"/>
          <w:szCs w:val="16"/>
        </w:rPr>
        <w:t>30</w:t>
      </w:r>
      <w:r w:rsidRPr="004B77DE">
        <w:rPr>
          <w:rFonts w:ascii="Trebuchet MS" w:hAnsi="Trebuchet MS"/>
          <w:noProof/>
          <w:sz w:val="16"/>
          <w:szCs w:val="16"/>
        </w:rPr>
        <w:t>.</w:t>
      </w:r>
    </w:p>
    <w:p w14:paraId="6FDA3DF1"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6</w:t>
      </w:r>
      <w:r w:rsidRPr="004B77DE">
        <w:rPr>
          <w:rFonts w:ascii="Trebuchet MS" w:hAnsi="Trebuchet MS"/>
          <w:noProof/>
          <w:sz w:val="16"/>
          <w:szCs w:val="16"/>
        </w:rPr>
        <w:t>.</w:t>
      </w:r>
      <w:r w:rsidRPr="004B77DE">
        <w:rPr>
          <w:rFonts w:ascii="Trebuchet MS" w:hAnsi="Trebuchet MS"/>
          <w:noProof/>
          <w:sz w:val="16"/>
          <w:szCs w:val="16"/>
        </w:rPr>
        <w:tab/>
        <w:t xml:space="preserve">Borge TC, Aase H, Brantsaeter AL et al. The importance of maternal diet quality during pregnancy on cognitive and behavioural outcomes in children: a systematic review and meta-analysis. </w:t>
      </w:r>
      <w:r w:rsidRPr="004B77DE">
        <w:rPr>
          <w:rFonts w:ascii="Trebuchet MS" w:hAnsi="Trebuchet MS"/>
          <w:i/>
          <w:noProof/>
          <w:sz w:val="16"/>
          <w:szCs w:val="16"/>
        </w:rPr>
        <w:t>BMJ Open</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7</w:t>
      </w:r>
      <w:r w:rsidRPr="004B77DE">
        <w:rPr>
          <w:rFonts w:ascii="Trebuchet MS" w:hAnsi="Trebuchet MS"/>
          <w:noProof/>
          <w:sz w:val="16"/>
          <w:szCs w:val="16"/>
        </w:rPr>
        <w:t>(</w:t>
      </w:r>
      <w:r w:rsidRPr="004B77DE">
        <w:rPr>
          <w:rFonts w:ascii="Trebuchet MS" w:eastAsia="Calibri" w:hAnsi="Trebuchet MS" w:cs="Calibri"/>
          <w:noProof/>
          <w:sz w:val="16"/>
          <w:szCs w:val="16"/>
        </w:rPr>
        <w:t>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016777</w:t>
      </w:r>
      <w:r w:rsidRPr="004B77DE">
        <w:rPr>
          <w:rFonts w:ascii="Trebuchet MS" w:hAnsi="Trebuchet MS"/>
          <w:noProof/>
          <w:sz w:val="16"/>
          <w:szCs w:val="16"/>
        </w:rPr>
        <w:t>.</w:t>
      </w:r>
    </w:p>
    <w:p w14:paraId="041CDAB2"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7</w:t>
      </w:r>
      <w:r w:rsidRPr="004B77DE">
        <w:rPr>
          <w:rFonts w:ascii="Trebuchet MS" w:hAnsi="Trebuchet MS"/>
          <w:noProof/>
          <w:sz w:val="16"/>
          <w:szCs w:val="16"/>
        </w:rPr>
        <w:t>.</w:t>
      </w:r>
      <w:r w:rsidRPr="004B77DE">
        <w:rPr>
          <w:rFonts w:ascii="Trebuchet MS" w:hAnsi="Trebuchet MS"/>
          <w:noProof/>
          <w:sz w:val="16"/>
          <w:szCs w:val="16"/>
        </w:rPr>
        <w:tab/>
        <w:t xml:space="preserve">Martin CL, Sotres-Alvarez D, Siega-Riz AM. Maternal dietary patterns during the second trimester are associated with preterm birth. </w:t>
      </w:r>
      <w:r w:rsidRPr="004B77DE">
        <w:rPr>
          <w:rFonts w:ascii="Trebuchet MS" w:hAnsi="Trebuchet MS"/>
          <w:i/>
          <w:noProof/>
          <w:sz w:val="16"/>
          <w:szCs w:val="16"/>
        </w:rPr>
        <w:t>J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45</w:t>
      </w:r>
      <w:r w:rsidRPr="004B77DE">
        <w:rPr>
          <w:rFonts w:ascii="Trebuchet MS" w:hAnsi="Trebuchet MS"/>
          <w:noProof/>
          <w:sz w:val="16"/>
          <w:szCs w:val="16"/>
        </w:rPr>
        <w:t>(</w:t>
      </w:r>
      <w:r w:rsidRPr="004B77DE">
        <w:rPr>
          <w:rFonts w:ascii="Trebuchet MS" w:eastAsia="Calibri" w:hAnsi="Trebuchet MS" w:cs="Calibri"/>
          <w:noProof/>
          <w:sz w:val="16"/>
          <w:szCs w:val="16"/>
        </w:rPr>
        <w:t>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857</w:t>
      </w:r>
      <w:r w:rsidRPr="004B77DE">
        <w:rPr>
          <w:rFonts w:ascii="Trebuchet MS" w:hAnsi="Trebuchet MS"/>
          <w:noProof/>
          <w:sz w:val="16"/>
          <w:szCs w:val="16"/>
        </w:rPr>
        <w:t>-</w:t>
      </w:r>
      <w:r w:rsidRPr="004B77DE">
        <w:rPr>
          <w:rFonts w:ascii="Trebuchet MS" w:eastAsia="Calibri" w:hAnsi="Trebuchet MS" w:cs="Calibri"/>
          <w:noProof/>
          <w:sz w:val="16"/>
          <w:szCs w:val="16"/>
        </w:rPr>
        <w:t>64</w:t>
      </w:r>
      <w:r w:rsidRPr="004B77DE">
        <w:rPr>
          <w:rFonts w:ascii="Trebuchet MS" w:hAnsi="Trebuchet MS"/>
          <w:noProof/>
          <w:sz w:val="16"/>
          <w:szCs w:val="16"/>
        </w:rPr>
        <w:t>.</w:t>
      </w:r>
    </w:p>
    <w:p w14:paraId="1B4C63DA"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8</w:t>
      </w:r>
      <w:r w:rsidRPr="004B77DE">
        <w:rPr>
          <w:rFonts w:ascii="Trebuchet MS" w:hAnsi="Trebuchet MS"/>
          <w:noProof/>
          <w:sz w:val="16"/>
          <w:szCs w:val="16"/>
        </w:rPr>
        <w:t>.</w:t>
      </w:r>
      <w:r w:rsidRPr="004B77DE">
        <w:rPr>
          <w:rFonts w:ascii="Trebuchet MS" w:hAnsi="Trebuchet MS"/>
          <w:noProof/>
          <w:sz w:val="16"/>
          <w:szCs w:val="16"/>
        </w:rPr>
        <w:tab/>
        <w:t xml:space="preserve">Loo EXL, Ong L, Goh A et al. Effect of maternal dietary patterns during pregnancy on self-reported allergic diseases in the first 3 years of life: Results from the GUSTO study. </w:t>
      </w:r>
      <w:r w:rsidRPr="004B77DE">
        <w:rPr>
          <w:rFonts w:ascii="Trebuchet MS" w:hAnsi="Trebuchet MS"/>
          <w:i/>
          <w:noProof/>
          <w:sz w:val="16"/>
          <w:szCs w:val="16"/>
        </w:rPr>
        <w:t>Int Arch Allergy Immuno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73</w:t>
      </w:r>
      <w:r w:rsidRPr="004B77DE">
        <w:rPr>
          <w:rFonts w:ascii="Trebuchet MS" w:hAnsi="Trebuchet MS"/>
          <w:noProof/>
          <w:sz w:val="16"/>
          <w:szCs w:val="16"/>
        </w:rPr>
        <w:t>(</w:t>
      </w:r>
      <w:r w:rsidRPr="004B77DE">
        <w:rPr>
          <w:rFonts w:ascii="Trebuchet MS" w:eastAsia="Calibri" w:hAnsi="Trebuchet MS" w:cs="Calibri"/>
          <w:noProof/>
          <w:sz w:val="16"/>
          <w:szCs w:val="16"/>
        </w:rPr>
        <w:t>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05</w:t>
      </w:r>
      <w:r w:rsidRPr="004B77DE">
        <w:rPr>
          <w:rFonts w:ascii="Trebuchet MS" w:hAnsi="Trebuchet MS"/>
          <w:noProof/>
          <w:sz w:val="16"/>
          <w:szCs w:val="16"/>
        </w:rPr>
        <w:t>-</w:t>
      </w:r>
      <w:r w:rsidRPr="004B77DE">
        <w:rPr>
          <w:rFonts w:ascii="Trebuchet MS" w:eastAsia="Calibri" w:hAnsi="Trebuchet MS" w:cs="Calibri"/>
          <w:noProof/>
          <w:sz w:val="16"/>
          <w:szCs w:val="16"/>
        </w:rPr>
        <w:t>13</w:t>
      </w:r>
      <w:r w:rsidRPr="004B77DE">
        <w:rPr>
          <w:rFonts w:ascii="Trebuchet MS" w:hAnsi="Trebuchet MS"/>
          <w:noProof/>
          <w:sz w:val="16"/>
          <w:szCs w:val="16"/>
        </w:rPr>
        <w:t>.</w:t>
      </w:r>
    </w:p>
    <w:p w14:paraId="05D3095F"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9</w:t>
      </w:r>
      <w:r w:rsidRPr="004B77DE">
        <w:rPr>
          <w:rFonts w:ascii="Trebuchet MS" w:hAnsi="Trebuchet MS"/>
          <w:noProof/>
          <w:sz w:val="16"/>
          <w:szCs w:val="16"/>
        </w:rPr>
        <w:t>.</w:t>
      </w:r>
      <w:r w:rsidRPr="004B77DE">
        <w:rPr>
          <w:rFonts w:ascii="Trebuchet MS" w:hAnsi="Trebuchet MS"/>
          <w:noProof/>
          <w:sz w:val="16"/>
          <w:szCs w:val="16"/>
        </w:rPr>
        <w:tab/>
        <w:t xml:space="preserve">van den Broek M, Leermakers ETM, Jaddoe VWV et al. Maternal dietary patterns during pregnancy and body composition of the child at age 6 y: the Generation R Study. </w:t>
      </w:r>
      <w:r w:rsidRPr="004B77DE">
        <w:rPr>
          <w:rFonts w:ascii="Trebuchet MS" w:hAnsi="Trebuchet MS"/>
          <w:i/>
          <w:noProof/>
          <w:sz w:val="16"/>
          <w:szCs w:val="16"/>
        </w:rPr>
        <w:t>The American Journal of Clinical Nutrition</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02</w:t>
      </w:r>
      <w:r w:rsidRPr="004B77DE">
        <w:rPr>
          <w:rFonts w:ascii="Trebuchet MS" w:hAnsi="Trebuchet MS"/>
          <w:noProof/>
          <w:sz w:val="16"/>
          <w:szCs w:val="16"/>
        </w:rPr>
        <w:t>(</w:t>
      </w:r>
      <w:r w:rsidRPr="004B77DE">
        <w:rPr>
          <w:rFonts w:ascii="Trebuchet MS" w:eastAsia="Calibri" w:hAnsi="Trebuchet MS" w:cs="Calibri"/>
          <w:noProof/>
          <w:sz w:val="16"/>
          <w:szCs w:val="16"/>
        </w:rPr>
        <w:t>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873</w:t>
      </w:r>
      <w:r w:rsidRPr="004B77DE">
        <w:rPr>
          <w:rFonts w:ascii="Trebuchet MS" w:hAnsi="Trebuchet MS"/>
          <w:noProof/>
          <w:sz w:val="16"/>
          <w:szCs w:val="16"/>
        </w:rPr>
        <w:t>-</w:t>
      </w:r>
      <w:r w:rsidRPr="004B77DE">
        <w:rPr>
          <w:rFonts w:ascii="Trebuchet MS" w:eastAsia="Calibri" w:hAnsi="Trebuchet MS" w:cs="Calibri"/>
          <w:noProof/>
          <w:sz w:val="16"/>
          <w:szCs w:val="16"/>
        </w:rPr>
        <w:t>80</w:t>
      </w:r>
      <w:r w:rsidRPr="004B77DE">
        <w:rPr>
          <w:rFonts w:ascii="Trebuchet MS" w:hAnsi="Trebuchet MS"/>
          <w:noProof/>
          <w:sz w:val="16"/>
          <w:szCs w:val="16"/>
        </w:rPr>
        <w:t>.</w:t>
      </w:r>
    </w:p>
    <w:p w14:paraId="0BB5751C"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0</w:t>
      </w:r>
      <w:r w:rsidRPr="004B77DE">
        <w:rPr>
          <w:rFonts w:ascii="Trebuchet MS" w:hAnsi="Trebuchet MS"/>
          <w:noProof/>
          <w:sz w:val="16"/>
          <w:szCs w:val="16"/>
        </w:rPr>
        <w:t>.</w:t>
      </w:r>
      <w:r w:rsidRPr="004B77DE">
        <w:rPr>
          <w:rFonts w:ascii="Trebuchet MS" w:hAnsi="Trebuchet MS"/>
          <w:noProof/>
          <w:sz w:val="16"/>
          <w:szCs w:val="16"/>
        </w:rPr>
        <w:tab/>
        <w:t xml:space="preserve">Leermakers ETM, Tielemans MJ, van den Broek M et al. Maternal dietary patterns during pregnancy and offspring cardiometabolic health at age 6 years: The generation R study. </w:t>
      </w:r>
      <w:r w:rsidRPr="004B77DE">
        <w:rPr>
          <w:rFonts w:ascii="Trebuchet MS" w:hAnsi="Trebuchet MS"/>
          <w:i/>
          <w:noProof/>
          <w:sz w:val="16"/>
          <w:szCs w:val="16"/>
        </w:rPr>
        <w:t>Clin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6</w:t>
      </w:r>
      <w:r w:rsidRPr="004B77DE">
        <w:rPr>
          <w:rFonts w:ascii="Trebuchet MS" w:hAnsi="Trebuchet MS"/>
          <w:noProof/>
          <w:sz w:val="16"/>
          <w:szCs w:val="16"/>
        </w:rPr>
        <w:t>(</w:t>
      </w:r>
      <w:r w:rsidRPr="004B77DE">
        <w:rPr>
          <w:rFonts w:ascii="Trebuchet MS" w:eastAsia="Calibri" w:hAnsi="Trebuchet MS" w:cs="Calibri"/>
          <w:noProof/>
          <w:sz w:val="16"/>
          <w:szCs w:val="16"/>
        </w:rPr>
        <w:t>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77</w:t>
      </w:r>
      <w:r w:rsidRPr="004B77DE">
        <w:rPr>
          <w:rFonts w:ascii="Trebuchet MS" w:hAnsi="Trebuchet MS"/>
          <w:noProof/>
          <w:sz w:val="16"/>
          <w:szCs w:val="16"/>
        </w:rPr>
        <w:t>-</w:t>
      </w:r>
      <w:r w:rsidRPr="004B77DE">
        <w:rPr>
          <w:rFonts w:ascii="Trebuchet MS" w:eastAsia="Calibri" w:hAnsi="Trebuchet MS" w:cs="Calibri"/>
          <w:noProof/>
          <w:sz w:val="16"/>
          <w:szCs w:val="16"/>
        </w:rPr>
        <w:t>84</w:t>
      </w:r>
      <w:r w:rsidRPr="004B77DE">
        <w:rPr>
          <w:rFonts w:ascii="Trebuchet MS" w:hAnsi="Trebuchet MS"/>
          <w:noProof/>
          <w:sz w:val="16"/>
          <w:szCs w:val="16"/>
        </w:rPr>
        <w:t>.</w:t>
      </w:r>
    </w:p>
    <w:p w14:paraId="63E08123"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1</w:t>
      </w:r>
      <w:r w:rsidRPr="004B77DE">
        <w:rPr>
          <w:rFonts w:ascii="Trebuchet MS" w:hAnsi="Trebuchet MS"/>
          <w:noProof/>
          <w:sz w:val="16"/>
          <w:szCs w:val="16"/>
        </w:rPr>
        <w:t>.</w:t>
      </w:r>
      <w:r w:rsidRPr="004B77DE">
        <w:rPr>
          <w:rFonts w:ascii="Trebuchet MS" w:hAnsi="Trebuchet MS"/>
          <w:noProof/>
          <w:sz w:val="16"/>
          <w:szCs w:val="16"/>
        </w:rPr>
        <w:tab/>
        <w:t xml:space="preserve">Pham NM, Do VV, Lee AH. Polyphenol-rich foods and risk of gestational diabetes: a systematic review and meta-analysis. </w:t>
      </w:r>
      <w:r w:rsidRPr="004B77DE">
        <w:rPr>
          <w:rFonts w:ascii="Trebuchet MS" w:hAnsi="Trebuchet MS"/>
          <w:i/>
          <w:noProof/>
          <w:sz w:val="16"/>
          <w:szCs w:val="16"/>
        </w:rPr>
        <w:t>Eur J Clin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73</w:t>
      </w:r>
      <w:r w:rsidRPr="004B77DE">
        <w:rPr>
          <w:rFonts w:ascii="Trebuchet MS" w:hAnsi="Trebuchet MS"/>
          <w:noProof/>
          <w:sz w:val="16"/>
          <w:szCs w:val="16"/>
        </w:rPr>
        <w:t>(</w:t>
      </w:r>
      <w:r w:rsidRPr="004B77DE">
        <w:rPr>
          <w:rFonts w:ascii="Trebuchet MS" w:eastAsia="Calibri" w:hAnsi="Trebuchet MS" w:cs="Calibri"/>
          <w:noProof/>
          <w:sz w:val="16"/>
          <w:szCs w:val="16"/>
        </w:rPr>
        <w:t>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647</w:t>
      </w:r>
      <w:r w:rsidRPr="004B77DE">
        <w:rPr>
          <w:rFonts w:ascii="Trebuchet MS" w:hAnsi="Trebuchet MS"/>
          <w:noProof/>
          <w:sz w:val="16"/>
          <w:szCs w:val="16"/>
        </w:rPr>
        <w:t>-</w:t>
      </w:r>
      <w:r w:rsidRPr="004B77DE">
        <w:rPr>
          <w:rFonts w:ascii="Trebuchet MS" w:eastAsia="Calibri" w:hAnsi="Trebuchet MS" w:cs="Calibri"/>
          <w:noProof/>
          <w:sz w:val="16"/>
          <w:szCs w:val="16"/>
        </w:rPr>
        <w:t>56</w:t>
      </w:r>
      <w:r w:rsidRPr="004B77DE">
        <w:rPr>
          <w:rFonts w:ascii="Trebuchet MS" w:hAnsi="Trebuchet MS"/>
          <w:noProof/>
          <w:sz w:val="16"/>
          <w:szCs w:val="16"/>
        </w:rPr>
        <w:t>.</w:t>
      </w:r>
    </w:p>
    <w:p w14:paraId="00FB4FEF"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2</w:t>
      </w:r>
      <w:r w:rsidRPr="004B77DE">
        <w:rPr>
          <w:rFonts w:ascii="Trebuchet MS" w:hAnsi="Trebuchet MS"/>
          <w:noProof/>
          <w:sz w:val="16"/>
          <w:szCs w:val="16"/>
        </w:rPr>
        <w:t>.</w:t>
      </w:r>
      <w:r w:rsidRPr="004B77DE">
        <w:rPr>
          <w:rFonts w:ascii="Trebuchet MS" w:hAnsi="Trebuchet MS"/>
          <w:noProof/>
          <w:sz w:val="16"/>
          <w:szCs w:val="16"/>
        </w:rPr>
        <w:tab/>
        <w:t xml:space="preserve">Zhang Y, Lin J, Fu W et al. Mediterranean diet during pregnancy and childhood for asthma in children: A systematic review and meta-analysis of observational studies. </w:t>
      </w:r>
      <w:r w:rsidRPr="004B77DE">
        <w:rPr>
          <w:rFonts w:ascii="Trebuchet MS" w:hAnsi="Trebuchet MS"/>
          <w:i/>
          <w:noProof/>
          <w:sz w:val="16"/>
          <w:szCs w:val="16"/>
        </w:rPr>
        <w:t>Pediatr Pulmono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4</w:t>
      </w:r>
      <w:r w:rsidRPr="004B77DE">
        <w:rPr>
          <w:rFonts w:ascii="Trebuchet MS" w:hAnsi="Trebuchet MS"/>
          <w:noProof/>
          <w:sz w:val="16"/>
          <w:szCs w:val="16"/>
        </w:rPr>
        <w:t>(</w:t>
      </w:r>
      <w:r w:rsidRPr="004B77DE">
        <w:rPr>
          <w:rFonts w:ascii="Trebuchet MS" w:eastAsia="Calibri" w:hAnsi="Trebuchet MS" w:cs="Calibri"/>
          <w:noProof/>
          <w:sz w:val="16"/>
          <w:szCs w:val="16"/>
        </w:rPr>
        <w:t>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949</w:t>
      </w:r>
      <w:r w:rsidRPr="004B77DE">
        <w:rPr>
          <w:rFonts w:ascii="Trebuchet MS" w:hAnsi="Trebuchet MS"/>
          <w:noProof/>
          <w:sz w:val="16"/>
          <w:szCs w:val="16"/>
        </w:rPr>
        <w:t>-</w:t>
      </w:r>
      <w:r w:rsidRPr="004B77DE">
        <w:rPr>
          <w:rFonts w:ascii="Trebuchet MS" w:eastAsia="Calibri" w:hAnsi="Trebuchet MS" w:cs="Calibri"/>
          <w:noProof/>
          <w:sz w:val="16"/>
          <w:szCs w:val="16"/>
        </w:rPr>
        <w:t>61</w:t>
      </w:r>
      <w:r w:rsidRPr="004B77DE">
        <w:rPr>
          <w:rFonts w:ascii="Trebuchet MS" w:hAnsi="Trebuchet MS"/>
          <w:noProof/>
          <w:sz w:val="16"/>
          <w:szCs w:val="16"/>
        </w:rPr>
        <w:t>.</w:t>
      </w:r>
    </w:p>
    <w:p w14:paraId="5F8F6291"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3</w:t>
      </w:r>
      <w:r w:rsidRPr="004B77DE">
        <w:rPr>
          <w:rFonts w:ascii="Trebuchet MS" w:hAnsi="Trebuchet MS"/>
          <w:noProof/>
          <w:sz w:val="16"/>
          <w:szCs w:val="16"/>
        </w:rPr>
        <w:t>.</w:t>
      </w:r>
      <w:r w:rsidRPr="004B77DE">
        <w:rPr>
          <w:rFonts w:ascii="Trebuchet MS" w:hAnsi="Trebuchet MS"/>
          <w:noProof/>
          <w:sz w:val="16"/>
          <w:szCs w:val="16"/>
        </w:rPr>
        <w:tab/>
        <w:t xml:space="preserve">Assaf-Balut C, Garcia de la Torre N, Duran A et al. A Mediterranean diet with additional extra virgin olive oil and pistachios reduces the incidence of gestational diabetes mellitus (GDM): A randomized controlled trial: The St. Carlos GDM prevention study. </w:t>
      </w:r>
      <w:r w:rsidRPr="004B77DE">
        <w:rPr>
          <w:rFonts w:ascii="Trebuchet MS" w:hAnsi="Trebuchet MS"/>
          <w:i/>
          <w:noProof/>
          <w:sz w:val="16"/>
          <w:szCs w:val="16"/>
        </w:rPr>
        <w:t>PLoS One</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2</w:t>
      </w:r>
      <w:r w:rsidRPr="004B77DE">
        <w:rPr>
          <w:rFonts w:ascii="Trebuchet MS" w:hAnsi="Trebuchet MS"/>
          <w:noProof/>
          <w:sz w:val="16"/>
          <w:szCs w:val="16"/>
        </w:rPr>
        <w:t>(</w:t>
      </w:r>
      <w:r w:rsidRPr="004B77DE">
        <w:rPr>
          <w:rFonts w:ascii="Trebuchet MS" w:eastAsia="Calibri" w:hAnsi="Trebuchet MS" w:cs="Calibri"/>
          <w:noProof/>
          <w:sz w:val="16"/>
          <w:szCs w:val="16"/>
        </w:rPr>
        <w:t>10</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0185873</w:t>
      </w:r>
      <w:r w:rsidRPr="004B77DE">
        <w:rPr>
          <w:rFonts w:ascii="Trebuchet MS" w:hAnsi="Trebuchet MS"/>
          <w:noProof/>
          <w:sz w:val="16"/>
          <w:szCs w:val="16"/>
        </w:rPr>
        <w:t>.</w:t>
      </w:r>
    </w:p>
    <w:p w14:paraId="304865E6"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4</w:t>
      </w:r>
      <w:r w:rsidRPr="004B77DE">
        <w:rPr>
          <w:rFonts w:ascii="Trebuchet MS" w:hAnsi="Trebuchet MS"/>
          <w:noProof/>
          <w:sz w:val="16"/>
          <w:szCs w:val="16"/>
        </w:rPr>
        <w:t>.</w:t>
      </w:r>
      <w:r w:rsidRPr="004B77DE">
        <w:rPr>
          <w:rFonts w:ascii="Trebuchet MS" w:hAnsi="Trebuchet MS"/>
          <w:noProof/>
          <w:sz w:val="16"/>
          <w:szCs w:val="16"/>
        </w:rPr>
        <w:tab/>
        <w:t xml:space="preserve">Assaf-Balut C, Garcia de la Torre N, Fuentes M et al. A high adherence to six food targets of the Mediterranean diet in the late first trimester is associated with a reduction in the risk of materno-foetal outcomes: The St. Carlos Gestational Diabetes Mellitus Prevention Study. </w:t>
      </w:r>
      <w:r w:rsidRPr="004B77DE">
        <w:rPr>
          <w:rFonts w:ascii="Trebuchet MS" w:hAnsi="Trebuchet MS"/>
          <w:i/>
          <w:noProof/>
          <w:sz w:val="16"/>
          <w:szCs w:val="16"/>
        </w:rPr>
        <w:t>Nutrient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1</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w:t>
      </w:r>
    </w:p>
    <w:p w14:paraId="6DC5EA9C"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5</w:t>
      </w:r>
      <w:r w:rsidRPr="004B77DE">
        <w:rPr>
          <w:rFonts w:ascii="Trebuchet MS" w:hAnsi="Trebuchet MS"/>
          <w:noProof/>
          <w:sz w:val="16"/>
          <w:szCs w:val="16"/>
        </w:rPr>
        <w:t>.</w:t>
      </w:r>
      <w:r w:rsidRPr="004B77DE">
        <w:rPr>
          <w:rFonts w:ascii="Trebuchet MS" w:hAnsi="Trebuchet MS"/>
          <w:noProof/>
          <w:sz w:val="16"/>
          <w:szCs w:val="16"/>
        </w:rPr>
        <w:tab/>
        <w:t xml:space="preserve">Assaf-Balut C, Garcia de la Torre N, Duran A et al. A Mediterranean diet with an enhanced consumption of extra virgin olive oil and pistachios improves pregnancy outcomes in women without gestational diabetes mellitus: a sub-analysis of the St. Carlos Gestational Diabetes Mellitus Prevention Study. </w:t>
      </w:r>
      <w:r w:rsidRPr="004B77DE">
        <w:rPr>
          <w:rFonts w:ascii="Trebuchet MS" w:hAnsi="Trebuchet MS"/>
          <w:i/>
          <w:noProof/>
          <w:sz w:val="16"/>
          <w:szCs w:val="16"/>
        </w:rPr>
        <w:t>Ann Nutr Metab</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7</w:t>
      </w:r>
      <w:r w:rsidRPr="004B77DE">
        <w:rPr>
          <w:rFonts w:ascii="Trebuchet MS" w:hAnsi="Trebuchet MS"/>
          <w:noProof/>
          <w:sz w:val="16"/>
          <w:szCs w:val="16"/>
        </w:rPr>
        <w:t>4(1): 69-79.</w:t>
      </w:r>
    </w:p>
    <w:p w14:paraId="4258D6B6"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6</w:t>
      </w:r>
      <w:r w:rsidRPr="004B77DE">
        <w:rPr>
          <w:rFonts w:ascii="Trebuchet MS" w:hAnsi="Trebuchet MS"/>
          <w:noProof/>
          <w:sz w:val="16"/>
          <w:szCs w:val="16"/>
        </w:rPr>
        <w:t>.</w:t>
      </w:r>
      <w:r w:rsidRPr="004B77DE">
        <w:rPr>
          <w:rFonts w:ascii="Trebuchet MS" w:hAnsi="Trebuchet MS"/>
          <w:noProof/>
          <w:sz w:val="16"/>
          <w:szCs w:val="16"/>
        </w:rPr>
        <w:tab/>
        <w:t xml:space="preserve">Martínez-Galiano J, Olmedo-Requena R, Barrios-Rodríguez R et al. Effect of adherence to a Mediterranean diet and olive oil intake during pregnancy on risk of small for gestational age infants. </w:t>
      </w:r>
      <w:r w:rsidRPr="004B77DE">
        <w:rPr>
          <w:rFonts w:ascii="Trebuchet MS" w:hAnsi="Trebuchet MS"/>
          <w:i/>
          <w:noProof/>
          <w:sz w:val="16"/>
          <w:szCs w:val="16"/>
        </w:rPr>
        <w:t>Nutrient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0</w:t>
      </w:r>
      <w:r w:rsidRPr="004B77DE">
        <w:rPr>
          <w:rFonts w:ascii="Trebuchet MS" w:hAnsi="Trebuchet MS"/>
          <w:noProof/>
          <w:sz w:val="16"/>
          <w:szCs w:val="16"/>
        </w:rPr>
        <w:t>(</w:t>
      </w:r>
      <w:r w:rsidRPr="004B77DE">
        <w:rPr>
          <w:rFonts w:ascii="Trebuchet MS" w:eastAsia="Calibri" w:hAnsi="Trebuchet MS" w:cs="Calibri"/>
          <w:noProof/>
          <w:sz w:val="16"/>
          <w:szCs w:val="16"/>
        </w:rPr>
        <w:t>9</w:t>
      </w:r>
      <w:r w:rsidRPr="004B77DE">
        <w:rPr>
          <w:rFonts w:ascii="Trebuchet MS" w:hAnsi="Trebuchet MS"/>
          <w:noProof/>
          <w:sz w:val="16"/>
          <w:szCs w:val="16"/>
        </w:rPr>
        <w:t>).</w:t>
      </w:r>
    </w:p>
    <w:p w14:paraId="40DC60A7"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7</w:t>
      </w:r>
      <w:r w:rsidRPr="004B77DE">
        <w:rPr>
          <w:rFonts w:ascii="Trebuchet MS" w:hAnsi="Trebuchet MS"/>
          <w:noProof/>
          <w:sz w:val="16"/>
          <w:szCs w:val="16"/>
        </w:rPr>
        <w:t>.</w:t>
      </w:r>
      <w:r w:rsidRPr="004B77DE">
        <w:rPr>
          <w:rFonts w:ascii="Trebuchet MS" w:hAnsi="Trebuchet MS"/>
          <w:noProof/>
          <w:sz w:val="16"/>
          <w:szCs w:val="16"/>
        </w:rPr>
        <w:tab/>
        <w:t xml:space="preserve">Smith LK, Draper ES, Evans TA et al. Associations between late and moderately preterm birth and smoking, alcohol, drug use and diet: a population-based case-cohort study. </w:t>
      </w:r>
      <w:r w:rsidRPr="004B77DE">
        <w:rPr>
          <w:rFonts w:ascii="Trebuchet MS" w:hAnsi="Trebuchet MS"/>
          <w:i/>
          <w:noProof/>
          <w:sz w:val="16"/>
          <w:szCs w:val="16"/>
        </w:rPr>
        <w:t>Arch Dis Child Fetal Neonatal E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00</w:t>
      </w:r>
      <w:r w:rsidRPr="004B77DE">
        <w:rPr>
          <w:rFonts w:ascii="Trebuchet MS" w:hAnsi="Trebuchet MS"/>
          <w:noProof/>
          <w:sz w:val="16"/>
          <w:szCs w:val="16"/>
        </w:rPr>
        <w:t>(</w:t>
      </w:r>
      <w:r w:rsidRPr="004B77DE">
        <w:rPr>
          <w:rFonts w:ascii="Trebuchet MS" w:eastAsia="Calibri" w:hAnsi="Trebuchet MS" w:cs="Calibri"/>
          <w:noProof/>
          <w:sz w:val="16"/>
          <w:szCs w:val="16"/>
        </w:rPr>
        <w:t>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F486</w:t>
      </w:r>
      <w:r w:rsidRPr="004B77DE">
        <w:rPr>
          <w:rFonts w:ascii="Trebuchet MS" w:hAnsi="Trebuchet MS"/>
          <w:noProof/>
          <w:sz w:val="16"/>
          <w:szCs w:val="16"/>
        </w:rPr>
        <w:t>-</w:t>
      </w:r>
      <w:r w:rsidRPr="004B77DE">
        <w:rPr>
          <w:rFonts w:ascii="Trebuchet MS" w:eastAsia="Calibri" w:hAnsi="Trebuchet MS" w:cs="Calibri"/>
          <w:noProof/>
          <w:sz w:val="16"/>
          <w:szCs w:val="16"/>
        </w:rPr>
        <w:t>91</w:t>
      </w:r>
      <w:r w:rsidRPr="004B77DE">
        <w:rPr>
          <w:rFonts w:ascii="Trebuchet MS" w:hAnsi="Trebuchet MS"/>
          <w:noProof/>
          <w:sz w:val="16"/>
          <w:szCs w:val="16"/>
        </w:rPr>
        <w:t>.</w:t>
      </w:r>
    </w:p>
    <w:p w14:paraId="5CB98303"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8</w:t>
      </w:r>
      <w:r w:rsidRPr="004B77DE">
        <w:rPr>
          <w:rFonts w:ascii="Trebuchet MS" w:hAnsi="Trebuchet MS"/>
          <w:noProof/>
          <w:sz w:val="16"/>
          <w:szCs w:val="16"/>
        </w:rPr>
        <w:t>.</w:t>
      </w:r>
      <w:r w:rsidRPr="004B77DE">
        <w:rPr>
          <w:rFonts w:ascii="Trebuchet MS" w:hAnsi="Trebuchet MS"/>
          <w:noProof/>
          <w:sz w:val="16"/>
          <w:szCs w:val="16"/>
        </w:rPr>
        <w:tab/>
        <w:t xml:space="preserve">Saunders L, Guldner L, Costet N et al. Effect of a Mediterranean diet during pregnancy on fetal growth and preterm delivery: results from a French Caribbean Mother-Child Cohort Study (TIMOUN). </w:t>
      </w:r>
      <w:r w:rsidRPr="004B77DE">
        <w:rPr>
          <w:rFonts w:ascii="Trebuchet MS" w:hAnsi="Trebuchet MS"/>
          <w:i/>
          <w:noProof/>
          <w:sz w:val="16"/>
          <w:szCs w:val="16"/>
        </w:rPr>
        <w:t>Paediatr Perinat Epidemio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8</w:t>
      </w:r>
      <w:r w:rsidRPr="004B77DE">
        <w:rPr>
          <w:rFonts w:ascii="Trebuchet MS" w:hAnsi="Trebuchet MS"/>
          <w:noProof/>
          <w:sz w:val="16"/>
          <w:szCs w:val="16"/>
        </w:rPr>
        <w:t>(</w:t>
      </w:r>
      <w:r w:rsidRPr="004B77DE">
        <w:rPr>
          <w:rFonts w:ascii="Trebuchet MS" w:eastAsia="Calibri" w:hAnsi="Trebuchet MS" w:cs="Calibri"/>
          <w:noProof/>
          <w:sz w:val="16"/>
          <w:szCs w:val="16"/>
        </w:rPr>
        <w:t>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35</w:t>
      </w:r>
      <w:r w:rsidRPr="004B77DE">
        <w:rPr>
          <w:rFonts w:ascii="Trebuchet MS" w:hAnsi="Trebuchet MS"/>
          <w:noProof/>
          <w:sz w:val="16"/>
          <w:szCs w:val="16"/>
        </w:rPr>
        <w:t>-</w:t>
      </w:r>
      <w:r w:rsidRPr="004B77DE">
        <w:rPr>
          <w:rFonts w:ascii="Trebuchet MS" w:eastAsia="Calibri" w:hAnsi="Trebuchet MS" w:cs="Calibri"/>
          <w:noProof/>
          <w:sz w:val="16"/>
          <w:szCs w:val="16"/>
        </w:rPr>
        <w:t>44</w:t>
      </w:r>
      <w:r w:rsidRPr="004B77DE">
        <w:rPr>
          <w:rFonts w:ascii="Trebuchet MS" w:hAnsi="Trebuchet MS"/>
          <w:noProof/>
          <w:sz w:val="16"/>
          <w:szCs w:val="16"/>
        </w:rPr>
        <w:t>.</w:t>
      </w:r>
    </w:p>
    <w:p w14:paraId="0FB08204"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9</w:t>
      </w:r>
      <w:r w:rsidRPr="004B77DE">
        <w:rPr>
          <w:rFonts w:ascii="Trebuchet MS" w:hAnsi="Trebuchet MS"/>
          <w:noProof/>
          <w:sz w:val="16"/>
          <w:szCs w:val="16"/>
        </w:rPr>
        <w:t>.</w:t>
      </w:r>
      <w:r w:rsidRPr="004B77DE">
        <w:rPr>
          <w:rFonts w:ascii="Trebuchet MS" w:hAnsi="Trebuchet MS"/>
          <w:noProof/>
          <w:sz w:val="16"/>
          <w:szCs w:val="16"/>
        </w:rPr>
        <w:tab/>
        <w:t xml:space="preserve">Chatzi L, Rifas-Shiman SL, Georgiou V et al. Adherence to the Mediterranean diet during pregnancy and offspring adiposity and cardiometabolic traits in childhood. </w:t>
      </w:r>
      <w:r w:rsidRPr="004B77DE">
        <w:rPr>
          <w:rFonts w:ascii="Trebuchet MS" w:hAnsi="Trebuchet MS"/>
          <w:i/>
          <w:noProof/>
          <w:sz w:val="16"/>
          <w:szCs w:val="16"/>
        </w:rPr>
        <w:t>Pediatr Obe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Supp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7</w:t>
      </w:r>
      <w:r w:rsidRPr="004B77DE">
        <w:rPr>
          <w:rFonts w:ascii="Trebuchet MS" w:hAnsi="Trebuchet MS"/>
          <w:noProof/>
          <w:sz w:val="16"/>
          <w:szCs w:val="16"/>
        </w:rPr>
        <w:t>-</w:t>
      </w:r>
      <w:r w:rsidRPr="004B77DE">
        <w:rPr>
          <w:rFonts w:ascii="Trebuchet MS" w:eastAsia="Calibri" w:hAnsi="Trebuchet MS" w:cs="Calibri"/>
          <w:noProof/>
          <w:sz w:val="16"/>
          <w:szCs w:val="16"/>
        </w:rPr>
        <w:t>56</w:t>
      </w:r>
      <w:r w:rsidRPr="004B77DE">
        <w:rPr>
          <w:rFonts w:ascii="Trebuchet MS" w:hAnsi="Trebuchet MS"/>
          <w:noProof/>
          <w:sz w:val="16"/>
          <w:szCs w:val="16"/>
        </w:rPr>
        <w:t>.</w:t>
      </w:r>
    </w:p>
    <w:p w14:paraId="019ABD08"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0</w:t>
      </w:r>
      <w:r w:rsidRPr="004B77DE">
        <w:rPr>
          <w:rFonts w:ascii="Trebuchet MS" w:hAnsi="Trebuchet MS"/>
          <w:noProof/>
          <w:sz w:val="16"/>
          <w:szCs w:val="16"/>
        </w:rPr>
        <w:t>.</w:t>
      </w:r>
      <w:r w:rsidRPr="004B77DE">
        <w:rPr>
          <w:rFonts w:ascii="Trebuchet MS" w:hAnsi="Trebuchet MS"/>
          <w:noProof/>
          <w:sz w:val="16"/>
          <w:szCs w:val="16"/>
        </w:rPr>
        <w:tab/>
        <w:t xml:space="preserve">Fernandez-Barres S, Romaguera D, Valvi D et al. Mediterranean dietary pattern in pregnant women and offspring risk of overweight and abdominal obesity in early childhood: the INMA birth cohort study. </w:t>
      </w:r>
      <w:r w:rsidRPr="004B77DE">
        <w:rPr>
          <w:rFonts w:ascii="Trebuchet MS" w:hAnsi="Trebuchet MS"/>
          <w:i/>
          <w:noProof/>
          <w:sz w:val="16"/>
          <w:szCs w:val="16"/>
        </w:rPr>
        <w:t>Pediatr Obe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1</w:t>
      </w:r>
      <w:r w:rsidRPr="004B77DE">
        <w:rPr>
          <w:rFonts w:ascii="Trebuchet MS" w:hAnsi="Trebuchet MS"/>
          <w:noProof/>
          <w:sz w:val="16"/>
          <w:szCs w:val="16"/>
        </w:rPr>
        <w:t>(</w:t>
      </w:r>
      <w:r w:rsidRPr="004B77DE">
        <w:rPr>
          <w:rFonts w:ascii="Trebuchet MS" w:eastAsia="Calibri" w:hAnsi="Trebuchet MS" w:cs="Calibri"/>
          <w:noProof/>
          <w:sz w:val="16"/>
          <w:szCs w:val="16"/>
        </w:rPr>
        <w:t>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91</w:t>
      </w:r>
      <w:r w:rsidRPr="004B77DE">
        <w:rPr>
          <w:rFonts w:ascii="Trebuchet MS" w:hAnsi="Trebuchet MS"/>
          <w:noProof/>
          <w:sz w:val="16"/>
          <w:szCs w:val="16"/>
        </w:rPr>
        <w:t>-</w:t>
      </w:r>
      <w:r w:rsidRPr="004B77DE">
        <w:rPr>
          <w:rFonts w:ascii="Trebuchet MS" w:eastAsia="Calibri" w:hAnsi="Trebuchet MS" w:cs="Calibri"/>
          <w:noProof/>
          <w:sz w:val="16"/>
          <w:szCs w:val="16"/>
        </w:rPr>
        <w:t>9</w:t>
      </w:r>
      <w:r w:rsidRPr="004B77DE">
        <w:rPr>
          <w:rFonts w:ascii="Trebuchet MS" w:hAnsi="Trebuchet MS"/>
          <w:noProof/>
          <w:sz w:val="16"/>
          <w:szCs w:val="16"/>
        </w:rPr>
        <w:t>.</w:t>
      </w:r>
    </w:p>
    <w:p w14:paraId="3729CDE4"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1</w:t>
      </w:r>
      <w:r w:rsidRPr="004B77DE">
        <w:rPr>
          <w:rFonts w:ascii="Trebuchet MS" w:hAnsi="Trebuchet MS"/>
          <w:noProof/>
          <w:sz w:val="16"/>
          <w:szCs w:val="16"/>
        </w:rPr>
        <w:t>.</w:t>
      </w:r>
      <w:r w:rsidRPr="004B77DE">
        <w:rPr>
          <w:rFonts w:ascii="Trebuchet MS" w:hAnsi="Trebuchet MS"/>
          <w:noProof/>
          <w:sz w:val="16"/>
          <w:szCs w:val="16"/>
        </w:rPr>
        <w:tab/>
        <w:t xml:space="preserve">Fernandez-Barres S, Vrijheid M, Manzano-Salgado CB et al. The association of mediterranean diet during pregnancy with longitudinal body mass index trajectories and cardiometabolic risk in early childhood. </w:t>
      </w:r>
      <w:r w:rsidRPr="004B77DE">
        <w:rPr>
          <w:rFonts w:ascii="Trebuchet MS" w:hAnsi="Trebuchet MS"/>
          <w:i/>
          <w:noProof/>
          <w:sz w:val="16"/>
          <w:szCs w:val="16"/>
        </w:rPr>
        <w:t>J Pedia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19</w:t>
      </w:r>
      <w:r w:rsidRPr="004B77DE">
        <w:rPr>
          <w:rFonts w:ascii="Trebuchet MS" w:hAnsi="Trebuchet MS"/>
          <w:noProof/>
          <w:sz w:val="16"/>
          <w:szCs w:val="16"/>
        </w:rPr>
        <w:t>-</w:t>
      </w:r>
      <w:r w:rsidRPr="004B77DE">
        <w:rPr>
          <w:rFonts w:ascii="Trebuchet MS" w:eastAsia="Calibri" w:hAnsi="Trebuchet MS" w:cs="Calibri"/>
          <w:noProof/>
          <w:sz w:val="16"/>
          <w:szCs w:val="16"/>
        </w:rPr>
        <w:t>2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6</w:t>
      </w:r>
      <w:r w:rsidRPr="004B77DE">
        <w:rPr>
          <w:rFonts w:ascii="Trebuchet MS" w:hAnsi="Trebuchet MS"/>
          <w:noProof/>
          <w:sz w:val="16"/>
          <w:szCs w:val="16"/>
        </w:rPr>
        <w:t>.</w:t>
      </w:r>
    </w:p>
    <w:p w14:paraId="420415DA"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2</w:t>
      </w:r>
      <w:r w:rsidRPr="004B77DE">
        <w:rPr>
          <w:rFonts w:ascii="Trebuchet MS" w:hAnsi="Trebuchet MS"/>
          <w:noProof/>
          <w:sz w:val="16"/>
          <w:szCs w:val="16"/>
        </w:rPr>
        <w:t>.</w:t>
      </w:r>
      <w:r w:rsidRPr="004B77DE">
        <w:rPr>
          <w:rFonts w:ascii="Trebuchet MS" w:hAnsi="Trebuchet MS"/>
          <w:noProof/>
          <w:sz w:val="16"/>
          <w:szCs w:val="16"/>
        </w:rPr>
        <w:tab/>
        <w:t xml:space="preserve">Alvarez Zallo N, Aguinaga-Ontoso I, Alvarez-Alvarez I et al. Influence of the Mediterranean diet during pregnancy in the development of wheezing and eczema in infants in Pamplona, Spain. </w:t>
      </w:r>
      <w:r w:rsidRPr="004B77DE">
        <w:rPr>
          <w:rFonts w:ascii="Trebuchet MS" w:hAnsi="Trebuchet MS"/>
          <w:i/>
          <w:noProof/>
          <w:sz w:val="16"/>
          <w:szCs w:val="16"/>
        </w:rPr>
        <w:t>Allergol Immunopathol (Mad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6</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9</w:t>
      </w:r>
      <w:r w:rsidRPr="004B77DE">
        <w:rPr>
          <w:rFonts w:ascii="Trebuchet MS" w:hAnsi="Trebuchet MS"/>
          <w:noProof/>
          <w:sz w:val="16"/>
          <w:szCs w:val="16"/>
        </w:rPr>
        <w:t>-</w:t>
      </w:r>
      <w:r w:rsidRPr="004B77DE">
        <w:rPr>
          <w:rFonts w:ascii="Trebuchet MS" w:eastAsia="Calibri" w:hAnsi="Trebuchet MS" w:cs="Calibri"/>
          <w:noProof/>
          <w:sz w:val="16"/>
          <w:szCs w:val="16"/>
        </w:rPr>
        <w:t>14</w:t>
      </w:r>
      <w:r w:rsidRPr="004B77DE">
        <w:rPr>
          <w:rFonts w:ascii="Trebuchet MS" w:hAnsi="Trebuchet MS"/>
          <w:noProof/>
          <w:sz w:val="16"/>
          <w:szCs w:val="16"/>
        </w:rPr>
        <w:t>.</w:t>
      </w:r>
    </w:p>
    <w:p w14:paraId="2D5006CD"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3</w:t>
      </w:r>
      <w:r w:rsidRPr="004B77DE">
        <w:rPr>
          <w:rFonts w:ascii="Trebuchet MS" w:hAnsi="Trebuchet MS"/>
          <w:noProof/>
          <w:sz w:val="16"/>
          <w:szCs w:val="16"/>
        </w:rPr>
        <w:t>.</w:t>
      </w:r>
      <w:r w:rsidRPr="004B77DE">
        <w:rPr>
          <w:rFonts w:ascii="Trebuchet MS" w:hAnsi="Trebuchet MS"/>
          <w:noProof/>
          <w:sz w:val="16"/>
          <w:szCs w:val="16"/>
        </w:rPr>
        <w:tab/>
        <w:t xml:space="preserve">Castro-Rodriguez JA, Ramirez-Hernandez M, Padilla O et al. Effect of foods and Mediterranean diet during pregnancy and first years of life on wheezing, rhinitis and dermatitis in preschoolers. </w:t>
      </w:r>
      <w:r w:rsidRPr="004B77DE">
        <w:rPr>
          <w:rFonts w:ascii="Trebuchet MS" w:hAnsi="Trebuchet MS"/>
          <w:i/>
          <w:noProof/>
          <w:sz w:val="16"/>
          <w:szCs w:val="16"/>
        </w:rPr>
        <w:t>Allergol Immunopathol (Mad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4</w:t>
      </w:r>
      <w:r w:rsidRPr="004B77DE">
        <w:rPr>
          <w:rFonts w:ascii="Trebuchet MS" w:hAnsi="Trebuchet MS"/>
          <w:noProof/>
          <w:sz w:val="16"/>
          <w:szCs w:val="16"/>
        </w:rPr>
        <w:t>(</w:t>
      </w:r>
      <w:r w:rsidRPr="004B77DE">
        <w:rPr>
          <w:rFonts w:ascii="Trebuchet MS" w:eastAsia="Calibri" w:hAnsi="Trebuchet MS" w:cs="Calibri"/>
          <w:noProof/>
          <w:sz w:val="16"/>
          <w:szCs w:val="16"/>
        </w:rPr>
        <w:t>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00</w:t>
      </w:r>
      <w:r w:rsidRPr="004B77DE">
        <w:rPr>
          <w:rFonts w:ascii="Trebuchet MS" w:hAnsi="Trebuchet MS"/>
          <w:noProof/>
          <w:sz w:val="16"/>
          <w:szCs w:val="16"/>
        </w:rPr>
        <w:t>-</w:t>
      </w:r>
      <w:r w:rsidRPr="004B77DE">
        <w:rPr>
          <w:rFonts w:ascii="Trebuchet MS" w:eastAsia="Calibri" w:hAnsi="Trebuchet MS" w:cs="Calibri"/>
          <w:noProof/>
          <w:sz w:val="16"/>
          <w:szCs w:val="16"/>
        </w:rPr>
        <w:t>9</w:t>
      </w:r>
      <w:r w:rsidRPr="004B77DE">
        <w:rPr>
          <w:rFonts w:ascii="Trebuchet MS" w:hAnsi="Trebuchet MS"/>
          <w:noProof/>
          <w:sz w:val="16"/>
          <w:szCs w:val="16"/>
        </w:rPr>
        <w:t>.</w:t>
      </w:r>
    </w:p>
    <w:p w14:paraId="06FC5615"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4</w:t>
      </w:r>
      <w:r w:rsidRPr="004B77DE">
        <w:rPr>
          <w:rFonts w:ascii="Trebuchet MS" w:hAnsi="Trebuchet MS"/>
          <w:noProof/>
          <w:sz w:val="16"/>
          <w:szCs w:val="16"/>
        </w:rPr>
        <w:t>.</w:t>
      </w:r>
      <w:r w:rsidRPr="004B77DE">
        <w:rPr>
          <w:rFonts w:ascii="Trebuchet MS" w:hAnsi="Trebuchet MS"/>
          <w:noProof/>
          <w:sz w:val="16"/>
          <w:szCs w:val="16"/>
        </w:rPr>
        <w:tab/>
        <w:t xml:space="preserve">Ha V, Bonner AJ, Jadoo JK et al. The effects of various diets on glycemic outcomes during pregnancy: A systematic review and network meta-analysis. </w:t>
      </w:r>
      <w:r w:rsidRPr="004B77DE">
        <w:rPr>
          <w:rFonts w:ascii="Trebuchet MS" w:hAnsi="Trebuchet MS"/>
          <w:i/>
          <w:noProof/>
          <w:sz w:val="16"/>
          <w:szCs w:val="16"/>
        </w:rPr>
        <w:t>PLoS One</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2</w:t>
      </w:r>
      <w:r w:rsidRPr="004B77DE">
        <w:rPr>
          <w:rFonts w:ascii="Trebuchet MS" w:hAnsi="Trebuchet MS"/>
          <w:noProof/>
          <w:sz w:val="16"/>
          <w:szCs w:val="16"/>
        </w:rPr>
        <w:t>(</w:t>
      </w:r>
      <w:r w:rsidRPr="004B77DE">
        <w:rPr>
          <w:rFonts w:ascii="Trebuchet MS" w:eastAsia="Calibri" w:hAnsi="Trebuchet MS" w:cs="Calibri"/>
          <w:noProof/>
          <w:sz w:val="16"/>
          <w:szCs w:val="16"/>
        </w:rPr>
        <w:t>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0182095</w:t>
      </w:r>
      <w:r w:rsidRPr="004B77DE">
        <w:rPr>
          <w:rFonts w:ascii="Trebuchet MS" w:hAnsi="Trebuchet MS"/>
          <w:noProof/>
          <w:sz w:val="16"/>
          <w:szCs w:val="16"/>
        </w:rPr>
        <w:t>.</w:t>
      </w:r>
    </w:p>
    <w:p w14:paraId="7CEFA5EC"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5</w:t>
      </w:r>
      <w:r w:rsidRPr="004B77DE">
        <w:rPr>
          <w:rFonts w:ascii="Trebuchet MS" w:hAnsi="Trebuchet MS"/>
          <w:noProof/>
          <w:sz w:val="16"/>
          <w:szCs w:val="16"/>
        </w:rPr>
        <w:t>.</w:t>
      </w:r>
      <w:r w:rsidRPr="004B77DE">
        <w:rPr>
          <w:rFonts w:ascii="Trebuchet MS" w:hAnsi="Trebuchet MS"/>
          <w:noProof/>
          <w:sz w:val="16"/>
          <w:szCs w:val="16"/>
        </w:rPr>
        <w:tab/>
        <w:t xml:space="preserve">Piccoli GB, Clari R, Vigotti FN et al. Vegan-vegetarian diets in pregnancy: danger or panacea? A systematic narrative review. </w:t>
      </w:r>
      <w:r w:rsidRPr="004B77DE">
        <w:rPr>
          <w:rFonts w:ascii="Trebuchet MS" w:hAnsi="Trebuchet MS"/>
          <w:i/>
          <w:noProof/>
          <w:sz w:val="16"/>
          <w:szCs w:val="16"/>
        </w:rPr>
        <w:t>BJOG: An International Journal of Obstetrics &amp; Gynaecology</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22</w:t>
      </w:r>
      <w:r w:rsidRPr="004B77DE">
        <w:rPr>
          <w:rFonts w:ascii="Trebuchet MS" w:hAnsi="Trebuchet MS"/>
          <w:noProof/>
          <w:sz w:val="16"/>
          <w:szCs w:val="16"/>
        </w:rPr>
        <w:t>(</w:t>
      </w:r>
      <w:r w:rsidRPr="004B77DE">
        <w:rPr>
          <w:rFonts w:ascii="Trebuchet MS" w:eastAsia="Calibri" w:hAnsi="Trebuchet MS" w:cs="Calibri"/>
          <w:noProof/>
          <w:sz w:val="16"/>
          <w:szCs w:val="16"/>
        </w:rPr>
        <w:t>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623</w:t>
      </w:r>
      <w:r w:rsidRPr="004B77DE">
        <w:rPr>
          <w:rFonts w:ascii="Trebuchet MS" w:hAnsi="Trebuchet MS"/>
          <w:noProof/>
          <w:sz w:val="16"/>
          <w:szCs w:val="16"/>
        </w:rPr>
        <w:t>-</w:t>
      </w:r>
      <w:r w:rsidRPr="004B77DE">
        <w:rPr>
          <w:rFonts w:ascii="Trebuchet MS" w:eastAsia="Calibri" w:hAnsi="Trebuchet MS" w:cs="Calibri"/>
          <w:noProof/>
          <w:sz w:val="16"/>
          <w:szCs w:val="16"/>
        </w:rPr>
        <w:t>33</w:t>
      </w:r>
      <w:r w:rsidRPr="004B77DE">
        <w:rPr>
          <w:rFonts w:ascii="Trebuchet MS" w:hAnsi="Trebuchet MS"/>
          <w:noProof/>
          <w:sz w:val="16"/>
          <w:szCs w:val="16"/>
        </w:rPr>
        <w:t>.</w:t>
      </w:r>
    </w:p>
    <w:p w14:paraId="4B280C50"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6</w:t>
      </w:r>
      <w:r w:rsidRPr="004B77DE">
        <w:rPr>
          <w:rFonts w:ascii="Trebuchet MS" w:hAnsi="Trebuchet MS"/>
          <w:noProof/>
          <w:sz w:val="16"/>
          <w:szCs w:val="16"/>
        </w:rPr>
        <w:t>.</w:t>
      </w:r>
      <w:r w:rsidRPr="004B77DE">
        <w:rPr>
          <w:rFonts w:ascii="Trebuchet MS" w:hAnsi="Trebuchet MS"/>
          <w:noProof/>
          <w:sz w:val="16"/>
          <w:szCs w:val="16"/>
        </w:rPr>
        <w:tab/>
        <w:t xml:space="preserve">Foster M, Herulah UN, Prasad A et al. Zinc Status of Vegetarians during Pregnancy: A Systematic Review of Observational Studies and Meta-Analysis of Zinc Intake. </w:t>
      </w:r>
      <w:r w:rsidRPr="004B77DE">
        <w:rPr>
          <w:rFonts w:ascii="Trebuchet MS" w:hAnsi="Trebuchet MS"/>
          <w:i/>
          <w:noProof/>
          <w:sz w:val="16"/>
          <w:szCs w:val="16"/>
        </w:rPr>
        <w:t>Nutrient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7</w:t>
      </w:r>
      <w:r w:rsidRPr="004B77DE">
        <w:rPr>
          <w:rFonts w:ascii="Trebuchet MS" w:hAnsi="Trebuchet MS"/>
          <w:noProof/>
          <w:sz w:val="16"/>
          <w:szCs w:val="16"/>
        </w:rPr>
        <w:t>(</w:t>
      </w:r>
      <w:r w:rsidRPr="004B77DE">
        <w:rPr>
          <w:rFonts w:ascii="Trebuchet MS" w:eastAsia="Calibri" w:hAnsi="Trebuchet MS" w:cs="Calibri"/>
          <w:noProof/>
          <w:sz w:val="16"/>
          <w:szCs w:val="16"/>
        </w:rPr>
        <w:t>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512</w:t>
      </w:r>
      <w:r w:rsidRPr="004B77DE">
        <w:rPr>
          <w:rFonts w:ascii="Trebuchet MS" w:hAnsi="Trebuchet MS"/>
          <w:noProof/>
          <w:sz w:val="16"/>
          <w:szCs w:val="16"/>
        </w:rPr>
        <w:t>-</w:t>
      </w:r>
      <w:r w:rsidRPr="004B77DE">
        <w:rPr>
          <w:rFonts w:ascii="Trebuchet MS" w:eastAsia="Calibri" w:hAnsi="Trebuchet MS" w:cs="Calibri"/>
          <w:noProof/>
          <w:sz w:val="16"/>
          <w:szCs w:val="16"/>
        </w:rPr>
        <w:t>25</w:t>
      </w:r>
      <w:r w:rsidRPr="004B77DE">
        <w:rPr>
          <w:rFonts w:ascii="Trebuchet MS" w:hAnsi="Trebuchet MS"/>
          <w:noProof/>
          <w:sz w:val="16"/>
          <w:szCs w:val="16"/>
        </w:rPr>
        <w:t>.</w:t>
      </w:r>
    </w:p>
    <w:p w14:paraId="0969C5FA"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7</w:t>
      </w:r>
      <w:r w:rsidRPr="004B77DE">
        <w:rPr>
          <w:rFonts w:ascii="Trebuchet MS" w:hAnsi="Trebuchet MS"/>
          <w:noProof/>
          <w:sz w:val="16"/>
          <w:szCs w:val="16"/>
        </w:rPr>
        <w:t>.</w:t>
      </w:r>
      <w:r w:rsidRPr="004B77DE">
        <w:rPr>
          <w:rFonts w:ascii="Trebuchet MS" w:hAnsi="Trebuchet MS"/>
          <w:noProof/>
          <w:sz w:val="16"/>
          <w:szCs w:val="16"/>
        </w:rPr>
        <w:tab/>
        <w:t xml:space="preserve">Zulyniak MA, de Souza RJ, Shaikh M et al. Does the impact of a plant-based diet during pregnancy on birth weight differ by ethnicity? A dietary pattern analysis from a prospective Canadian birth cohort alliance. </w:t>
      </w:r>
      <w:r w:rsidRPr="004B77DE">
        <w:rPr>
          <w:rFonts w:ascii="Trebuchet MS" w:hAnsi="Trebuchet MS"/>
          <w:i/>
          <w:noProof/>
          <w:sz w:val="16"/>
          <w:szCs w:val="16"/>
        </w:rPr>
        <w:t>BMJ Open</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7</w:t>
      </w:r>
      <w:r w:rsidRPr="004B77DE">
        <w:rPr>
          <w:rFonts w:ascii="Trebuchet MS" w:hAnsi="Trebuchet MS"/>
          <w:noProof/>
          <w:sz w:val="16"/>
          <w:szCs w:val="16"/>
        </w:rPr>
        <w:t>(</w:t>
      </w:r>
      <w:r w:rsidRPr="004B77DE">
        <w:rPr>
          <w:rFonts w:ascii="Trebuchet MS" w:eastAsia="Calibri" w:hAnsi="Trebuchet MS" w:cs="Calibri"/>
          <w:noProof/>
          <w:sz w:val="16"/>
          <w:szCs w:val="16"/>
        </w:rPr>
        <w:t>1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017753</w:t>
      </w:r>
      <w:r w:rsidRPr="004B77DE">
        <w:rPr>
          <w:rFonts w:ascii="Trebuchet MS" w:hAnsi="Trebuchet MS"/>
          <w:noProof/>
          <w:sz w:val="16"/>
          <w:szCs w:val="16"/>
        </w:rPr>
        <w:t>.</w:t>
      </w:r>
    </w:p>
    <w:p w14:paraId="40B9BC2D"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8</w:t>
      </w:r>
      <w:r w:rsidRPr="004B77DE">
        <w:rPr>
          <w:rFonts w:ascii="Trebuchet MS" w:hAnsi="Trebuchet MS"/>
          <w:noProof/>
          <w:sz w:val="16"/>
          <w:szCs w:val="16"/>
        </w:rPr>
        <w:t>.</w:t>
      </w:r>
      <w:r w:rsidRPr="004B77DE">
        <w:rPr>
          <w:rFonts w:ascii="Trebuchet MS" w:hAnsi="Trebuchet MS"/>
          <w:noProof/>
          <w:sz w:val="16"/>
          <w:szCs w:val="16"/>
        </w:rPr>
        <w:tab/>
        <w:t xml:space="preserve">Glazier JD, Hayes DJL, Hussain S et al. The effect of Ramadan fasting during pregnancy on perinatal outcomes: a systematic review and meta-analysis. </w:t>
      </w:r>
      <w:r w:rsidRPr="004B77DE">
        <w:rPr>
          <w:rFonts w:ascii="Trebuchet MS" w:hAnsi="Trebuchet MS"/>
          <w:i/>
          <w:noProof/>
          <w:sz w:val="16"/>
          <w:szCs w:val="16"/>
        </w:rPr>
        <w:t>BMC Pregnancy Childbirth</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8</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21</w:t>
      </w:r>
      <w:r w:rsidRPr="004B77DE">
        <w:rPr>
          <w:rFonts w:ascii="Trebuchet MS" w:hAnsi="Trebuchet MS"/>
          <w:noProof/>
          <w:sz w:val="16"/>
          <w:szCs w:val="16"/>
        </w:rPr>
        <w:t>.</w:t>
      </w:r>
    </w:p>
    <w:p w14:paraId="0B7458A3"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9</w:t>
      </w:r>
      <w:r w:rsidRPr="004B77DE">
        <w:rPr>
          <w:rFonts w:ascii="Trebuchet MS" w:hAnsi="Trebuchet MS"/>
          <w:noProof/>
          <w:sz w:val="16"/>
          <w:szCs w:val="16"/>
        </w:rPr>
        <w:t>.</w:t>
      </w:r>
      <w:r w:rsidRPr="004B77DE">
        <w:rPr>
          <w:rFonts w:ascii="Trebuchet MS" w:hAnsi="Trebuchet MS"/>
          <w:noProof/>
          <w:sz w:val="16"/>
          <w:szCs w:val="16"/>
        </w:rPr>
        <w:tab/>
        <w:t xml:space="preserve">Steenweg-de Graaff J, Tiemeier H, Steegers-Theunissen RP et al. Maternal dietary patterns during pregnancy and child internalising and externalising problems. The Generation R Study. </w:t>
      </w:r>
      <w:r w:rsidRPr="004B77DE">
        <w:rPr>
          <w:rFonts w:ascii="Trebuchet MS" w:hAnsi="Trebuchet MS"/>
          <w:i/>
          <w:noProof/>
          <w:sz w:val="16"/>
          <w:szCs w:val="16"/>
        </w:rPr>
        <w:t>Clin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3</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15</w:t>
      </w:r>
      <w:r w:rsidRPr="004B77DE">
        <w:rPr>
          <w:rFonts w:ascii="Trebuchet MS" w:hAnsi="Trebuchet MS"/>
          <w:noProof/>
          <w:sz w:val="16"/>
          <w:szCs w:val="16"/>
        </w:rPr>
        <w:t>-</w:t>
      </w:r>
      <w:r w:rsidRPr="004B77DE">
        <w:rPr>
          <w:rFonts w:ascii="Trebuchet MS" w:eastAsia="Calibri" w:hAnsi="Trebuchet MS" w:cs="Calibri"/>
          <w:noProof/>
          <w:sz w:val="16"/>
          <w:szCs w:val="16"/>
        </w:rPr>
        <w:t>21</w:t>
      </w:r>
      <w:r w:rsidRPr="004B77DE">
        <w:rPr>
          <w:rFonts w:ascii="Trebuchet MS" w:hAnsi="Trebuchet MS"/>
          <w:noProof/>
          <w:sz w:val="16"/>
          <w:szCs w:val="16"/>
        </w:rPr>
        <w:t>.</w:t>
      </w:r>
    </w:p>
    <w:p w14:paraId="470E0A32"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60</w:t>
      </w:r>
      <w:r w:rsidRPr="004B77DE">
        <w:rPr>
          <w:rFonts w:ascii="Trebuchet MS" w:hAnsi="Trebuchet MS"/>
          <w:noProof/>
          <w:sz w:val="16"/>
          <w:szCs w:val="16"/>
        </w:rPr>
        <w:t>.</w:t>
      </w:r>
      <w:r w:rsidRPr="004B77DE">
        <w:rPr>
          <w:rFonts w:ascii="Trebuchet MS" w:hAnsi="Trebuchet MS"/>
          <w:noProof/>
          <w:sz w:val="16"/>
          <w:szCs w:val="16"/>
        </w:rPr>
        <w:tab/>
        <w:t xml:space="preserve">Fulay AP, Rifas-Shiman SL, Oken E et al. Associations of the dietary approaches to stop hypertension (DASH) diet with pregnancy complications in Project Viva. </w:t>
      </w:r>
      <w:r w:rsidRPr="004B77DE">
        <w:rPr>
          <w:rFonts w:ascii="Trebuchet MS" w:hAnsi="Trebuchet MS"/>
          <w:i/>
          <w:noProof/>
          <w:sz w:val="16"/>
          <w:szCs w:val="16"/>
        </w:rPr>
        <w:t>Eur J Clin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72</w:t>
      </w:r>
      <w:r w:rsidRPr="004B77DE">
        <w:rPr>
          <w:rFonts w:ascii="Trebuchet MS" w:hAnsi="Trebuchet MS"/>
          <w:noProof/>
          <w:sz w:val="16"/>
          <w:szCs w:val="16"/>
        </w:rPr>
        <w:t>(</w:t>
      </w:r>
      <w:r w:rsidRPr="004B77DE">
        <w:rPr>
          <w:rFonts w:ascii="Trebuchet MS" w:eastAsia="Calibri" w:hAnsi="Trebuchet MS" w:cs="Calibri"/>
          <w:noProof/>
          <w:sz w:val="16"/>
          <w:szCs w:val="16"/>
        </w:rPr>
        <w:t>10</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385</w:t>
      </w:r>
      <w:r w:rsidRPr="004B77DE">
        <w:rPr>
          <w:rFonts w:ascii="Trebuchet MS" w:hAnsi="Trebuchet MS"/>
          <w:noProof/>
          <w:sz w:val="16"/>
          <w:szCs w:val="16"/>
        </w:rPr>
        <w:t>-</w:t>
      </w:r>
      <w:r w:rsidRPr="004B77DE">
        <w:rPr>
          <w:rFonts w:ascii="Trebuchet MS" w:eastAsia="Calibri" w:hAnsi="Trebuchet MS" w:cs="Calibri"/>
          <w:noProof/>
          <w:sz w:val="16"/>
          <w:szCs w:val="16"/>
        </w:rPr>
        <w:t>95</w:t>
      </w:r>
      <w:r w:rsidRPr="004B77DE">
        <w:rPr>
          <w:rFonts w:ascii="Trebuchet MS" w:hAnsi="Trebuchet MS"/>
          <w:noProof/>
          <w:sz w:val="16"/>
          <w:szCs w:val="16"/>
        </w:rPr>
        <w:t>.</w:t>
      </w:r>
    </w:p>
    <w:p w14:paraId="13F169A6"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61</w:t>
      </w:r>
      <w:r w:rsidRPr="004B77DE">
        <w:rPr>
          <w:rFonts w:ascii="Trebuchet MS" w:hAnsi="Trebuchet MS"/>
          <w:noProof/>
          <w:sz w:val="16"/>
          <w:szCs w:val="16"/>
        </w:rPr>
        <w:t>.</w:t>
      </w:r>
      <w:r w:rsidRPr="004B77DE">
        <w:rPr>
          <w:rFonts w:ascii="Trebuchet MS" w:hAnsi="Trebuchet MS"/>
          <w:noProof/>
          <w:sz w:val="16"/>
          <w:szCs w:val="16"/>
        </w:rPr>
        <w:tab/>
        <w:t xml:space="preserve">Shalit N, Shalit R, Sheiner E. The effect of a 25-hour fast during the Day of Atonement on preterm delivery. </w:t>
      </w:r>
      <w:r w:rsidRPr="004B77DE">
        <w:rPr>
          <w:rFonts w:ascii="Trebuchet MS" w:hAnsi="Trebuchet MS"/>
          <w:i/>
          <w:noProof/>
          <w:sz w:val="16"/>
          <w:szCs w:val="16"/>
        </w:rPr>
        <w:t>J Matern Fetal Neonatal Me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8</w:t>
      </w:r>
      <w:r w:rsidRPr="004B77DE">
        <w:rPr>
          <w:rFonts w:ascii="Trebuchet MS" w:hAnsi="Trebuchet MS"/>
          <w:noProof/>
          <w:sz w:val="16"/>
          <w:szCs w:val="16"/>
        </w:rPr>
        <w:t>(</w:t>
      </w:r>
      <w:r w:rsidRPr="004B77DE">
        <w:rPr>
          <w:rFonts w:ascii="Trebuchet MS" w:eastAsia="Calibri" w:hAnsi="Trebuchet MS" w:cs="Calibri"/>
          <w:noProof/>
          <w:sz w:val="16"/>
          <w:szCs w:val="16"/>
        </w:rPr>
        <w:t>1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410</w:t>
      </w:r>
      <w:r w:rsidRPr="004B77DE">
        <w:rPr>
          <w:rFonts w:ascii="Trebuchet MS" w:hAnsi="Trebuchet MS"/>
          <w:noProof/>
          <w:sz w:val="16"/>
          <w:szCs w:val="16"/>
        </w:rPr>
        <w:t>-</w:t>
      </w:r>
      <w:r w:rsidRPr="004B77DE">
        <w:rPr>
          <w:rFonts w:ascii="Trebuchet MS" w:eastAsia="Calibri" w:hAnsi="Trebuchet MS" w:cs="Calibri"/>
          <w:noProof/>
          <w:sz w:val="16"/>
          <w:szCs w:val="16"/>
        </w:rPr>
        <w:t>3</w:t>
      </w:r>
      <w:r w:rsidRPr="004B77DE">
        <w:rPr>
          <w:rFonts w:ascii="Trebuchet MS" w:hAnsi="Trebuchet MS"/>
          <w:noProof/>
          <w:sz w:val="16"/>
          <w:szCs w:val="16"/>
        </w:rPr>
        <w:t>.</w:t>
      </w:r>
    </w:p>
    <w:p w14:paraId="7CEB92C4"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62</w:t>
      </w:r>
      <w:r w:rsidRPr="004B77DE">
        <w:rPr>
          <w:rFonts w:ascii="Trebuchet MS" w:hAnsi="Trebuchet MS"/>
          <w:noProof/>
          <w:sz w:val="16"/>
          <w:szCs w:val="16"/>
        </w:rPr>
        <w:t>.</w:t>
      </w:r>
      <w:r w:rsidRPr="004B77DE">
        <w:rPr>
          <w:rFonts w:ascii="Trebuchet MS" w:hAnsi="Trebuchet MS"/>
          <w:noProof/>
          <w:sz w:val="16"/>
          <w:szCs w:val="16"/>
        </w:rPr>
        <w:tab/>
        <w:t xml:space="preserve">Bryant J, Waller A, Cameron E et al. Diet during pregnancy: Women's knowledge of and adherence to food safety guidelines. </w:t>
      </w:r>
      <w:r w:rsidRPr="004B77DE">
        <w:rPr>
          <w:rFonts w:ascii="Trebuchet MS" w:hAnsi="Trebuchet MS"/>
          <w:i/>
          <w:noProof/>
          <w:sz w:val="16"/>
          <w:szCs w:val="16"/>
        </w:rPr>
        <w:t>Aust N Z J Obstet Gynaeco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7</w:t>
      </w:r>
      <w:r w:rsidRPr="004B77DE">
        <w:rPr>
          <w:rFonts w:ascii="Trebuchet MS" w:hAnsi="Trebuchet MS"/>
          <w:noProof/>
          <w:sz w:val="16"/>
          <w:szCs w:val="16"/>
        </w:rPr>
        <w:t>(</w:t>
      </w:r>
      <w:r w:rsidRPr="004B77DE">
        <w:rPr>
          <w:rFonts w:ascii="Trebuchet MS" w:eastAsia="Calibri" w:hAnsi="Trebuchet MS" w:cs="Calibri"/>
          <w:noProof/>
          <w:sz w:val="16"/>
          <w:szCs w:val="16"/>
        </w:rPr>
        <w:t>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15</w:t>
      </w:r>
      <w:r w:rsidRPr="004B77DE">
        <w:rPr>
          <w:rFonts w:ascii="Trebuchet MS" w:hAnsi="Trebuchet MS"/>
          <w:noProof/>
          <w:sz w:val="16"/>
          <w:szCs w:val="16"/>
        </w:rPr>
        <w:t>-</w:t>
      </w:r>
      <w:r w:rsidRPr="004B77DE">
        <w:rPr>
          <w:rFonts w:ascii="Trebuchet MS" w:eastAsia="Calibri" w:hAnsi="Trebuchet MS" w:cs="Calibri"/>
          <w:noProof/>
          <w:sz w:val="16"/>
          <w:szCs w:val="16"/>
        </w:rPr>
        <w:t>22</w:t>
      </w:r>
      <w:r w:rsidRPr="004B77DE">
        <w:rPr>
          <w:rFonts w:ascii="Trebuchet MS" w:hAnsi="Trebuchet MS"/>
          <w:noProof/>
          <w:sz w:val="16"/>
          <w:szCs w:val="16"/>
        </w:rPr>
        <w:t>.</w:t>
      </w:r>
    </w:p>
    <w:p w14:paraId="290AB345"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63</w:t>
      </w:r>
      <w:r w:rsidRPr="004B77DE">
        <w:rPr>
          <w:rFonts w:ascii="Trebuchet MS" w:hAnsi="Trebuchet MS"/>
          <w:noProof/>
          <w:sz w:val="16"/>
          <w:szCs w:val="16"/>
        </w:rPr>
        <w:t>.</w:t>
      </w:r>
      <w:r w:rsidRPr="004B77DE">
        <w:rPr>
          <w:rFonts w:ascii="Trebuchet MS" w:hAnsi="Trebuchet MS"/>
          <w:noProof/>
          <w:sz w:val="16"/>
          <w:szCs w:val="16"/>
        </w:rPr>
        <w:tab/>
        <w:t xml:space="preserve">Nunnery DL, Labban JD, Dharod JM. Interrelationship between food security status, home availability of variety of fruits and vegetables and their dietary intake among low-income pregnant women. </w:t>
      </w:r>
      <w:r w:rsidRPr="004B77DE">
        <w:rPr>
          <w:rFonts w:ascii="Trebuchet MS" w:hAnsi="Trebuchet MS"/>
          <w:i/>
          <w:noProof/>
          <w:sz w:val="16"/>
          <w:szCs w:val="16"/>
        </w:rPr>
        <w:t>Public Health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1</w:t>
      </w:r>
      <w:r w:rsidRPr="004B77DE">
        <w:rPr>
          <w:rFonts w:ascii="Trebuchet MS" w:hAnsi="Trebuchet MS"/>
          <w:noProof/>
          <w:sz w:val="16"/>
          <w:szCs w:val="16"/>
        </w:rPr>
        <w:t>(</w:t>
      </w:r>
      <w:r w:rsidRPr="004B77DE">
        <w:rPr>
          <w:rFonts w:ascii="Trebuchet MS" w:eastAsia="Calibri" w:hAnsi="Trebuchet MS" w:cs="Calibri"/>
          <w:noProof/>
          <w:sz w:val="16"/>
          <w:szCs w:val="16"/>
        </w:rPr>
        <w:t>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807</w:t>
      </w:r>
      <w:r w:rsidRPr="004B77DE">
        <w:rPr>
          <w:rFonts w:ascii="Trebuchet MS" w:hAnsi="Trebuchet MS"/>
          <w:noProof/>
          <w:sz w:val="16"/>
          <w:szCs w:val="16"/>
        </w:rPr>
        <w:t>-</w:t>
      </w:r>
      <w:r w:rsidRPr="004B77DE">
        <w:rPr>
          <w:rFonts w:ascii="Trebuchet MS" w:eastAsia="Calibri" w:hAnsi="Trebuchet MS" w:cs="Calibri"/>
          <w:noProof/>
          <w:sz w:val="16"/>
          <w:szCs w:val="16"/>
        </w:rPr>
        <w:t>15</w:t>
      </w:r>
      <w:r w:rsidRPr="004B77DE">
        <w:rPr>
          <w:rFonts w:ascii="Trebuchet MS" w:hAnsi="Trebuchet MS"/>
          <w:noProof/>
          <w:sz w:val="16"/>
          <w:szCs w:val="16"/>
        </w:rPr>
        <w:t>.</w:t>
      </w:r>
    </w:p>
    <w:p w14:paraId="461CE073"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64</w:t>
      </w:r>
      <w:r w:rsidRPr="004B77DE">
        <w:rPr>
          <w:rFonts w:ascii="Trebuchet MS" w:hAnsi="Trebuchet MS"/>
          <w:noProof/>
          <w:sz w:val="16"/>
          <w:szCs w:val="16"/>
        </w:rPr>
        <w:t>.</w:t>
      </w:r>
      <w:r w:rsidRPr="004B77DE">
        <w:rPr>
          <w:rFonts w:ascii="Trebuchet MS" w:hAnsi="Trebuchet MS"/>
          <w:noProof/>
          <w:sz w:val="16"/>
          <w:szCs w:val="16"/>
        </w:rPr>
        <w:tab/>
        <w:t xml:space="preserve">Soto R, Guilloty N, Anzalota L et al. Association between maternal diet factors and hemoglobin levels, glucose tolerance, blood pressure and gestational age in a Hispanic population. </w:t>
      </w:r>
      <w:r w:rsidRPr="004B77DE">
        <w:rPr>
          <w:rFonts w:ascii="Trebuchet MS" w:hAnsi="Trebuchet MS"/>
          <w:i/>
          <w:noProof/>
          <w:sz w:val="16"/>
          <w:szCs w:val="16"/>
        </w:rPr>
        <w:t>Arch Latinoam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65</w:t>
      </w:r>
      <w:r w:rsidRPr="004B77DE">
        <w:rPr>
          <w:rFonts w:ascii="Trebuchet MS" w:hAnsi="Trebuchet MS"/>
          <w:noProof/>
          <w:sz w:val="16"/>
          <w:szCs w:val="16"/>
        </w:rPr>
        <w:t>(</w:t>
      </w:r>
      <w:r w:rsidRPr="004B77DE">
        <w:rPr>
          <w:rFonts w:ascii="Trebuchet MS" w:eastAsia="Calibri" w:hAnsi="Trebuchet MS" w:cs="Calibri"/>
          <w:noProof/>
          <w:sz w:val="16"/>
          <w:szCs w:val="16"/>
        </w:rPr>
        <w:t>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86</w:t>
      </w:r>
      <w:r w:rsidRPr="004B77DE">
        <w:rPr>
          <w:rFonts w:ascii="Trebuchet MS" w:hAnsi="Trebuchet MS"/>
          <w:noProof/>
          <w:sz w:val="16"/>
          <w:szCs w:val="16"/>
        </w:rPr>
        <w:t>-</w:t>
      </w:r>
      <w:r w:rsidRPr="004B77DE">
        <w:rPr>
          <w:rFonts w:ascii="Trebuchet MS" w:eastAsia="Calibri" w:hAnsi="Trebuchet MS" w:cs="Calibri"/>
          <w:noProof/>
          <w:sz w:val="16"/>
          <w:szCs w:val="16"/>
        </w:rPr>
        <w:t>96</w:t>
      </w:r>
      <w:r w:rsidRPr="004B77DE">
        <w:rPr>
          <w:rFonts w:ascii="Trebuchet MS" w:hAnsi="Trebuchet MS"/>
          <w:noProof/>
          <w:sz w:val="16"/>
          <w:szCs w:val="16"/>
        </w:rPr>
        <w:t>.</w:t>
      </w:r>
    </w:p>
    <w:p w14:paraId="0B27F6FE"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65</w:t>
      </w:r>
      <w:r w:rsidRPr="004B77DE">
        <w:rPr>
          <w:rFonts w:ascii="Trebuchet MS" w:hAnsi="Trebuchet MS"/>
          <w:noProof/>
          <w:sz w:val="16"/>
          <w:szCs w:val="16"/>
        </w:rPr>
        <w:t>.</w:t>
      </w:r>
      <w:r w:rsidRPr="004B77DE">
        <w:rPr>
          <w:rFonts w:ascii="Trebuchet MS" w:hAnsi="Trebuchet MS"/>
          <w:noProof/>
          <w:sz w:val="16"/>
          <w:szCs w:val="16"/>
        </w:rPr>
        <w:tab/>
        <w:t xml:space="preserve">Mi B, Wen X, Li S et al. Vegetable dietary pattern associated with low risk of preeclampsia possibly through reducing proteinuria. </w:t>
      </w:r>
      <w:r w:rsidRPr="004B77DE">
        <w:rPr>
          <w:rFonts w:ascii="Trebuchet MS" w:hAnsi="Trebuchet MS"/>
          <w:i/>
          <w:noProof/>
          <w:sz w:val="16"/>
          <w:szCs w:val="16"/>
        </w:rPr>
        <w:t>Pregnancy Hyperten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31</w:t>
      </w:r>
      <w:r w:rsidRPr="004B77DE">
        <w:rPr>
          <w:rFonts w:ascii="Trebuchet MS" w:hAnsi="Trebuchet MS"/>
          <w:noProof/>
          <w:sz w:val="16"/>
          <w:szCs w:val="16"/>
        </w:rPr>
        <w:t>-</w:t>
      </w:r>
      <w:r w:rsidRPr="004B77DE">
        <w:rPr>
          <w:rFonts w:ascii="Trebuchet MS" w:eastAsia="Calibri" w:hAnsi="Trebuchet MS" w:cs="Calibri"/>
          <w:noProof/>
          <w:sz w:val="16"/>
          <w:szCs w:val="16"/>
        </w:rPr>
        <w:t>8</w:t>
      </w:r>
      <w:r w:rsidRPr="004B77DE">
        <w:rPr>
          <w:rFonts w:ascii="Trebuchet MS" w:hAnsi="Trebuchet MS"/>
          <w:noProof/>
          <w:sz w:val="16"/>
          <w:szCs w:val="16"/>
        </w:rPr>
        <w:t>.</w:t>
      </w:r>
    </w:p>
    <w:p w14:paraId="54FA585B"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66</w:t>
      </w:r>
      <w:r w:rsidRPr="004B77DE">
        <w:rPr>
          <w:rFonts w:ascii="Trebuchet MS" w:hAnsi="Trebuchet MS"/>
          <w:noProof/>
          <w:sz w:val="16"/>
          <w:szCs w:val="16"/>
        </w:rPr>
        <w:t>.</w:t>
      </w:r>
      <w:r w:rsidRPr="004B77DE">
        <w:rPr>
          <w:rFonts w:ascii="Trebuchet MS" w:hAnsi="Trebuchet MS"/>
          <w:noProof/>
          <w:sz w:val="16"/>
          <w:szCs w:val="16"/>
        </w:rPr>
        <w:tab/>
        <w:t xml:space="preserve">Torjusen H, Brantsaeter AL, Haugen M et al. Reduced risk of pre-eclampsia with organic vegetable consumption: results from the prospective Norwegian Mother and Child Cohort Study. </w:t>
      </w:r>
      <w:r w:rsidRPr="004B77DE">
        <w:rPr>
          <w:rFonts w:ascii="Trebuchet MS" w:hAnsi="Trebuchet MS"/>
          <w:i/>
          <w:noProof/>
          <w:sz w:val="16"/>
          <w:szCs w:val="16"/>
        </w:rPr>
        <w:t>BMJ Open</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w:t>
      </w:r>
      <w:r w:rsidRPr="004B77DE">
        <w:rPr>
          <w:rFonts w:ascii="Trebuchet MS" w:hAnsi="Trebuchet MS"/>
          <w:noProof/>
          <w:sz w:val="16"/>
          <w:szCs w:val="16"/>
        </w:rPr>
        <w:t>(</w:t>
      </w:r>
      <w:r w:rsidRPr="004B77DE">
        <w:rPr>
          <w:rFonts w:ascii="Trebuchet MS" w:eastAsia="Calibri" w:hAnsi="Trebuchet MS" w:cs="Calibri"/>
          <w:noProof/>
          <w:sz w:val="16"/>
          <w:szCs w:val="16"/>
        </w:rPr>
        <w:t>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006143</w:t>
      </w:r>
      <w:r w:rsidRPr="004B77DE">
        <w:rPr>
          <w:rFonts w:ascii="Trebuchet MS" w:hAnsi="Trebuchet MS"/>
          <w:noProof/>
          <w:sz w:val="16"/>
          <w:szCs w:val="16"/>
        </w:rPr>
        <w:t>.</w:t>
      </w:r>
    </w:p>
    <w:p w14:paraId="1885AB86"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67</w:t>
      </w:r>
      <w:r w:rsidRPr="004B77DE">
        <w:rPr>
          <w:rFonts w:ascii="Trebuchet MS" w:hAnsi="Trebuchet MS"/>
          <w:noProof/>
          <w:sz w:val="16"/>
          <w:szCs w:val="16"/>
        </w:rPr>
        <w:t>.</w:t>
      </w:r>
      <w:r w:rsidRPr="004B77DE">
        <w:rPr>
          <w:rFonts w:ascii="Trebuchet MS" w:hAnsi="Trebuchet MS"/>
          <w:noProof/>
          <w:sz w:val="16"/>
          <w:szCs w:val="16"/>
        </w:rPr>
        <w:tab/>
        <w:t xml:space="preserve">Martinez-Galiano JM, Amezcua-Prieto C, Salcedo-Bellido I et al. Maternal dietary consumption of legumes, vegetables and fruit during pregnancy, does it protect against small for gestational age? </w:t>
      </w:r>
      <w:r w:rsidRPr="004B77DE">
        <w:rPr>
          <w:rFonts w:ascii="Trebuchet MS" w:hAnsi="Trebuchet MS"/>
          <w:i/>
          <w:noProof/>
          <w:sz w:val="16"/>
          <w:szCs w:val="16"/>
        </w:rPr>
        <w:t>BMC Pregnancy Childbirth</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8</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86</w:t>
      </w:r>
      <w:r w:rsidRPr="004B77DE">
        <w:rPr>
          <w:rFonts w:ascii="Trebuchet MS" w:hAnsi="Trebuchet MS"/>
          <w:noProof/>
          <w:sz w:val="16"/>
          <w:szCs w:val="16"/>
        </w:rPr>
        <w:t>.</w:t>
      </w:r>
    </w:p>
    <w:p w14:paraId="1133C84E"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68</w:t>
      </w:r>
      <w:r w:rsidRPr="004B77DE">
        <w:rPr>
          <w:rFonts w:ascii="Trebuchet MS" w:hAnsi="Trebuchet MS"/>
          <w:noProof/>
          <w:sz w:val="16"/>
          <w:szCs w:val="16"/>
        </w:rPr>
        <w:t>.</w:t>
      </w:r>
      <w:r w:rsidRPr="004B77DE">
        <w:rPr>
          <w:rFonts w:ascii="Trebuchet MS" w:hAnsi="Trebuchet MS"/>
          <w:noProof/>
          <w:sz w:val="16"/>
          <w:szCs w:val="16"/>
        </w:rPr>
        <w:tab/>
        <w:t xml:space="preserve">Chia A-R, de Seymour JV, Colega M et al. A vegetable, fruit, and white rice dietary pattern during pregnancy is associated with a lower risk of preterm birth and larger birth size in a multiethnic Asian cohort: the Growing Up in Singapore Towards healthy Outcomes (GUSTO) cohort study. </w:t>
      </w:r>
      <w:r w:rsidRPr="004B77DE">
        <w:rPr>
          <w:rFonts w:ascii="Trebuchet MS" w:hAnsi="Trebuchet MS"/>
          <w:i/>
          <w:noProof/>
          <w:sz w:val="16"/>
          <w:szCs w:val="16"/>
        </w:rPr>
        <w:t>The American Journal of Clinical Nutrition</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04</w:t>
      </w:r>
      <w:r w:rsidRPr="004B77DE">
        <w:rPr>
          <w:rFonts w:ascii="Trebuchet MS" w:hAnsi="Trebuchet MS"/>
          <w:noProof/>
          <w:sz w:val="16"/>
          <w:szCs w:val="16"/>
        </w:rPr>
        <w:t>(</w:t>
      </w:r>
      <w:r w:rsidRPr="004B77DE">
        <w:rPr>
          <w:rFonts w:ascii="Trebuchet MS" w:eastAsia="Calibri" w:hAnsi="Trebuchet MS" w:cs="Calibri"/>
          <w:noProof/>
          <w:sz w:val="16"/>
          <w:szCs w:val="16"/>
        </w:rPr>
        <w:t>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416</w:t>
      </w:r>
      <w:r w:rsidRPr="004B77DE">
        <w:rPr>
          <w:rFonts w:ascii="Trebuchet MS" w:hAnsi="Trebuchet MS"/>
          <w:noProof/>
          <w:sz w:val="16"/>
          <w:szCs w:val="16"/>
        </w:rPr>
        <w:t>-</w:t>
      </w:r>
      <w:r w:rsidRPr="004B77DE">
        <w:rPr>
          <w:rFonts w:ascii="Trebuchet MS" w:eastAsia="Calibri" w:hAnsi="Trebuchet MS" w:cs="Calibri"/>
          <w:noProof/>
          <w:sz w:val="16"/>
          <w:szCs w:val="16"/>
        </w:rPr>
        <w:t>23</w:t>
      </w:r>
      <w:r w:rsidRPr="004B77DE">
        <w:rPr>
          <w:rFonts w:ascii="Trebuchet MS" w:hAnsi="Trebuchet MS"/>
          <w:noProof/>
          <w:sz w:val="16"/>
          <w:szCs w:val="16"/>
        </w:rPr>
        <w:t>.</w:t>
      </w:r>
    </w:p>
    <w:p w14:paraId="0973D4EC"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69</w:t>
      </w:r>
      <w:r w:rsidRPr="004B77DE">
        <w:rPr>
          <w:rFonts w:ascii="Trebuchet MS" w:hAnsi="Trebuchet MS"/>
          <w:noProof/>
          <w:sz w:val="16"/>
          <w:szCs w:val="16"/>
        </w:rPr>
        <w:t>.</w:t>
      </w:r>
      <w:r w:rsidRPr="004B77DE">
        <w:rPr>
          <w:rFonts w:ascii="Trebuchet MS" w:hAnsi="Trebuchet MS"/>
          <w:noProof/>
          <w:sz w:val="16"/>
          <w:szCs w:val="16"/>
        </w:rPr>
        <w:tab/>
        <w:t xml:space="preserve">Paskulin JTA, Drehmer M, Olinto MT et al. Association between dietary patterns and mental disorders in pregnant women in Southern Brazil. </w:t>
      </w:r>
      <w:r w:rsidRPr="004B77DE">
        <w:rPr>
          <w:rFonts w:ascii="Trebuchet MS" w:hAnsi="Trebuchet MS"/>
          <w:i/>
          <w:noProof/>
          <w:sz w:val="16"/>
          <w:szCs w:val="16"/>
        </w:rPr>
        <w:t>Braz J Psychiatry</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9</w:t>
      </w:r>
      <w:r w:rsidRPr="004B77DE">
        <w:rPr>
          <w:rFonts w:ascii="Trebuchet MS" w:hAnsi="Trebuchet MS"/>
          <w:noProof/>
          <w:sz w:val="16"/>
          <w:szCs w:val="16"/>
        </w:rPr>
        <w:t>(</w:t>
      </w:r>
      <w:r w:rsidRPr="004B77DE">
        <w:rPr>
          <w:rFonts w:ascii="Trebuchet MS" w:eastAsia="Calibri" w:hAnsi="Trebuchet MS" w:cs="Calibri"/>
          <w:noProof/>
          <w:sz w:val="16"/>
          <w:szCs w:val="16"/>
        </w:rPr>
        <w:t>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8</w:t>
      </w:r>
      <w:r w:rsidRPr="004B77DE">
        <w:rPr>
          <w:rFonts w:ascii="Trebuchet MS" w:hAnsi="Trebuchet MS"/>
          <w:noProof/>
          <w:sz w:val="16"/>
          <w:szCs w:val="16"/>
        </w:rPr>
        <w:t>-</w:t>
      </w:r>
      <w:r w:rsidRPr="004B77DE">
        <w:rPr>
          <w:rFonts w:ascii="Trebuchet MS" w:eastAsia="Calibri" w:hAnsi="Trebuchet MS" w:cs="Calibri"/>
          <w:noProof/>
          <w:sz w:val="16"/>
          <w:szCs w:val="16"/>
        </w:rPr>
        <w:t>15</w:t>
      </w:r>
      <w:r w:rsidRPr="004B77DE">
        <w:rPr>
          <w:rFonts w:ascii="Trebuchet MS" w:hAnsi="Trebuchet MS"/>
          <w:noProof/>
          <w:sz w:val="16"/>
          <w:szCs w:val="16"/>
        </w:rPr>
        <w:t>.</w:t>
      </w:r>
    </w:p>
    <w:p w14:paraId="343663B0"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70</w:t>
      </w:r>
      <w:r w:rsidRPr="004B77DE">
        <w:rPr>
          <w:rFonts w:ascii="Trebuchet MS" w:hAnsi="Trebuchet MS"/>
          <w:noProof/>
          <w:sz w:val="16"/>
          <w:szCs w:val="16"/>
        </w:rPr>
        <w:t>.</w:t>
      </w:r>
      <w:r w:rsidRPr="004B77DE">
        <w:rPr>
          <w:rFonts w:ascii="Trebuchet MS" w:hAnsi="Trebuchet MS"/>
          <w:noProof/>
          <w:sz w:val="16"/>
          <w:szCs w:val="16"/>
        </w:rPr>
        <w:tab/>
        <w:t xml:space="preserve">Miyake Y, Tanaka K, Okubo H et al. Seaweed consumption and prevalence of depressive symptoms during pregnancy in Japan: Baseline data from the Kyushu Okinawa Maternal and Child Health Study. </w:t>
      </w:r>
      <w:r w:rsidRPr="004B77DE">
        <w:rPr>
          <w:rFonts w:ascii="Trebuchet MS" w:hAnsi="Trebuchet MS"/>
          <w:i/>
          <w:noProof/>
          <w:sz w:val="16"/>
          <w:szCs w:val="16"/>
        </w:rPr>
        <w:t>BMC Pregnancy Childbirth</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01</w:t>
      </w:r>
      <w:r w:rsidRPr="004B77DE">
        <w:rPr>
          <w:rFonts w:ascii="Trebuchet MS" w:hAnsi="Trebuchet MS"/>
          <w:noProof/>
          <w:sz w:val="16"/>
          <w:szCs w:val="16"/>
        </w:rPr>
        <w:t>.</w:t>
      </w:r>
    </w:p>
    <w:p w14:paraId="7EABAE17"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71</w:t>
      </w:r>
      <w:r w:rsidRPr="004B77DE">
        <w:rPr>
          <w:rFonts w:ascii="Trebuchet MS" w:hAnsi="Trebuchet MS"/>
          <w:noProof/>
          <w:sz w:val="16"/>
          <w:szCs w:val="16"/>
        </w:rPr>
        <w:t>.</w:t>
      </w:r>
      <w:r w:rsidRPr="004B77DE">
        <w:rPr>
          <w:rFonts w:ascii="Trebuchet MS" w:hAnsi="Trebuchet MS"/>
          <w:noProof/>
          <w:sz w:val="16"/>
          <w:szCs w:val="16"/>
        </w:rPr>
        <w:tab/>
        <w:t xml:space="preserve">Duke CH, Williamson JA, Snook KR et al. Association between fruit and vegetable consumption and sleep quantity in pregnant women. </w:t>
      </w:r>
      <w:r w:rsidRPr="004B77DE">
        <w:rPr>
          <w:rFonts w:ascii="Trebuchet MS" w:hAnsi="Trebuchet MS"/>
          <w:i/>
          <w:noProof/>
          <w:sz w:val="16"/>
          <w:szCs w:val="16"/>
        </w:rPr>
        <w:t>Matern Child Health J</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1</w:t>
      </w:r>
      <w:r w:rsidRPr="004B77DE">
        <w:rPr>
          <w:rFonts w:ascii="Trebuchet MS" w:hAnsi="Trebuchet MS"/>
          <w:noProof/>
          <w:sz w:val="16"/>
          <w:szCs w:val="16"/>
        </w:rPr>
        <w:t>(</w:t>
      </w:r>
      <w:r w:rsidRPr="004B77DE">
        <w:rPr>
          <w:rFonts w:ascii="Trebuchet MS" w:eastAsia="Calibri" w:hAnsi="Trebuchet MS" w:cs="Calibri"/>
          <w:noProof/>
          <w:sz w:val="16"/>
          <w:szCs w:val="16"/>
        </w:rPr>
        <w:t>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966</w:t>
      </w:r>
      <w:r w:rsidRPr="004B77DE">
        <w:rPr>
          <w:rFonts w:ascii="Trebuchet MS" w:hAnsi="Trebuchet MS"/>
          <w:noProof/>
          <w:sz w:val="16"/>
          <w:szCs w:val="16"/>
        </w:rPr>
        <w:t>-</w:t>
      </w:r>
      <w:r w:rsidRPr="004B77DE">
        <w:rPr>
          <w:rFonts w:ascii="Trebuchet MS" w:eastAsia="Calibri" w:hAnsi="Trebuchet MS" w:cs="Calibri"/>
          <w:noProof/>
          <w:sz w:val="16"/>
          <w:szCs w:val="16"/>
        </w:rPr>
        <w:t>73</w:t>
      </w:r>
      <w:r w:rsidRPr="004B77DE">
        <w:rPr>
          <w:rFonts w:ascii="Trebuchet MS" w:hAnsi="Trebuchet MS"/>
          <w:noProof/>
          <w:sz w:val="16"/>
          <w:szCs w:val="16"/>
        </w:rPr>
        <w:t>.</w:t>
      </w:r>
    </w:p>
    <w:p w14:paraId="48B324E3"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72</w:t>
      </w:r>
      <w:r w:rsidRPr="004B77DE">
        <w:rPr>
          <w:rFonts w:ascii="Trebuchet MS" w:hAnsi="Trebuchet MS"/>
          <w:noProof/>
          <w:sz w:val="16"/>
          <w:szCs w:val="16"/>
        </w:rPr>
        <w:t>.</w:t>
      </w:r>
      <w:r w:rsidRPr="004B77DE">
        <w:rPr>
          <w:rFonts w:ascii="Trebuchet MS" w:hAnsi="Trebuchet MS"/>
          <w:noProof/>
          <w:sz w:val="16"/>
          <w:szCs w:val="16"/>
        </w:rPr>
        <w:tab/>
        <w:t xml:space="preserve">Wang M, Wang ZP, Gao LJ et al. Maternal consumption of non-staple food in the first trimester and risk of neural tube defects in offspring. </w:t>
      </w:r>
      <w:r w:rsidRPr="004B77DE">
        <w:rPr>
          <w:rFonts w:ascii="Trebuchet MS" w:hAnsi="Trebuchet MS"/>
          <w:i/>
          <w:noProof/>
          <w:sz w:val="16"/>
          <w:szCs w:val="16"/>
        </w:rPr>
        <w:t>Nutrient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7</w:t>
      </w:r>
      <w:r w:rsidRPr="004B77DE">
        <w:rPr>
          <w:rFonts w:ascii="Trebuchet MS" w:hAnsi="Trebuchet MS"/>
          <w:noProof/>
          <w:sz w:val="16"/>
          <w:szCs w:val="16"/>
        </w:rPr>
        <w:t>(</w:t>
      </w:r>
      <w:r w:rsidRPr="004B77DE">
        <w:rPr>
          <w:rFonts w:ascii="Trebuchet MS" w:eastAsia="Calibri" w:hAnsi="Trebuchet MS" w:cs="Calibri"/>
          <w:noProof/>
          <w:sz w:val="16"/>
          <w:szCs w:val="16"/>
        </w:rPr>
        <w:t>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067</w:t>
      </w:r>
      <w:r w:rsidRPr="004B77DE">
        <w:rPr>
          <w:rFonts w:ascii="Trebuchet MS" w:hAnsi="Trebuchet MS"/>
          <w:noProof/>
          <w:sz w:val="16"/>
          <w:szCs w:val="16"/>
        </w:rPr>
        <w:t>-</w:t>
      </w:r>
      <w:r w:rsidRPr="004B77DE">
        <w:rPr>
          <w:rFonts w:ascii="Trebuchet MS" w:eastAsia="Calibri" w:hAnsi="Trebuchet MS" w:cs="Calibri"/>
          <w:noProof/>
          <w:sz w:val="16"/>
          <w:szCs w:val="16"/>
        </w:rPr>
        <w:t>77</w:t>
      </w:r>
      <w:r w:rsidRPr="004B77DE">
        <w:rPr>
          <w:rFonts w:ascii="Trebuchet MS" w:hAnsi="Trebuchet MS"/>
          <w:noProof/>
          <w:sz w:val="16"/>
          <w:szCs w:val="16"/>
        </w:rPr>
        <w:t>.</w:t>
      </w:r>
    </w:p>
    <w:p w14:paraId="225FAB3C"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73</w:t>
      </w:r>
      <w:r w:rsidRPr="004B77DE">
        <w:rPr>
          <w:rFonts w:ascii="Trebuchet MS" w:hAnsi="Trebuchet MS"/>
          <w:noProof/>
          <w:sz w:val="16"/>
          <w:szCs w:val="16"/>
        </w:rPr>
        <w:t>.</w:t>
      </w:r>
      <w:r w:rsidRPr="004B77DE">
        <w:rPr>
          <w:rFonts w:ascii="Trebuchet MS" w:hAnsi="Trebuchet MS"/>
          <w:noProof/>
          <w:sz w:val="16"/>
          <w:szCs w:val="16"/>
        </w:rPr>
        <w:tab/>
        <w:t xml:space="preserve">Ogawa K, Morisaki N, Kobayashi M et al. Maternal vegetable intake in early pregnancy and wheeze in offspring at the age of 2 years. </w:t>
      </w:r>
      <w:r w:rsidRPr="004B77DE">
        <w:rPr>
          <w:rFonts w:ascii="Trebuchet MS" w:hAnsi="Trebuchet MS"/>
          <w:i/>
          <w:noProof/>
          <w:sz w:val="16"/>
          <w:szCs w:val="16"/>
        </w:rPr>
        <w:t>Eur J Clin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72</w:t>
      </w:r>
      <w:r w:rsidRPr="004B77DE">
        <w:rPr>
          <w:rFonts w:ascii="Trebuchet MS" w:hAnsi="Trebuchet MS"/>
          <w:noProof/>
          <w:sz w:val="16"/>
          <w:szCs w:val="16"/>
        </w:rPr>
        <w:t>(</w:t>
      </w:r>
      <w:r w:rsidRPr="004B77DE">
        <w:rPr>
          <w:rFonts w:ascii="Trebuchet MS" w:eastAsia="Calibri" w:hAnsi="Trebuchet MS" w:cs="Calibri"/>
          <w:noProof/>
          <w:sz w:val="16"/>
          <w:szCs w:val="16"/>
        </w:rPr>
        <w:t>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761</w:t>
      </w:r>
      <w:r w:rsidRPr="004B77DE">
        <w:rPr>
          <w:rFonts w:ascii="Trebuchet MS" w:hAnsi="Trebuchet MS"/>
          <w:noProof/>
          <w:sz w:val="16"/>
          <w:szCs w:val="16"/>
        </w:rPr>
        <w:t>-</w:t>
      </w:r>
      <w:r w:rsidRPr="004B77DE">
        <w:rPr>
          <w:rFonts w:ascii="Trebuchet MS" w:eastAsia="Calibri" w:hAnsi="Trebuchet MS" w:cs="Calibri"/>
          <w:noProof/>
          <w:sz w:val="16"/>
          <w:szCs w:val="16"/>
        </w:rPr>
        <w:t>71</w:t>
      </w:r>
      <w:r w:rsidRPr="004B77DE">
        <w:rPr>
          <w:rFonts w:ascii="Trebuchet MS" w:hAnsi="Trebuchet MS"/>
          <w:noProof/>
          <w:sz w:val="16"/>
          <w:szCs w:val="16"/>
        </w:rPr>
        <w:t>.</w:t>
      </w:r>
    </w:p>
    <w:p w14:paraId="69D68E97"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74</w:t>
      </w:r>
      <w:r w:rsidRPr="004B77DE">
        <w:rPr>
          <w:rFonts w:ascii="Trebuchet MS" w:hAnsi="Trebuchet MS"/>
          <w:noProof/>
          <w:sz w:val="16"/>
          <w:szCs w:val="16"/>
        </w:rPr>
        <w:t>.</w:t>
      </w:r>
      <w:r w:rsidRPr="004B77DE">
        <w:rPr>
          <w:rFonts w:ascii="Trebuchet MS" w:hAnsi="Trebuchet MS"/>
          <w:noProof/>
          <w:sz w:val="16"/>
          <w:szCs w:val="16"/>
        </w:rPr>
        <w:tab/>
        <w:t xml:space="preserve">Viljoen K, Segurado R, O'Brien J et al. Pregnancy diet and offspring asthma risk over a 10-year period: the Lifeways Cross Generation Cohort Study, Ireland. </w:t>
      </w:r>
      <w:r w:rsidRPr="004B77DE">
        <w:rPr>
          <w:rFonts w:ascii="Trebuchet MS" w:hAnsi="Trebuchet MS"/>
          <w:i/>
          <w:noProof/>
          <w:sz w:val="16"/>
          <w:szCs w:val="16"/>
        </w:rPr>
        <w:t>BMJ Open</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8</w:t>
      </w:r>
      <w:r w:rsidRPr="004B77DE">
        <w:rPr>
          <w:rFonts w:ascii="Trebuchet MS" w:hAnsi="Trebuchet MS"/>
          <w:noProof/>
          <w:sz w:val="16"/>
          <w:szCs w:val="16"/>
        </w:rPr>
        <w:t>(</w:t>
      </w:r>
      <w:r w:rsidRPr="004B77DE">
        <w:rPr>
          <w:rFonts w:ascii="Trebuchet MS" w:eastAsia="Calibri" w:hAnsi="Trebuchet MS" w:cs="Calibri"/>
          <w:noProof/>
          <w:sz w:val="16"/>
          <w:szCs w:val="16"/>
        </w:rPr>
        <w:t>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017013</w:t>
      </w:r>
      <w:r w:rsidRPr="004B77DE">
        <w:rPr>
          <w:rFonts w:ascii="Trebuchet MS" w:hAnsi="Trebuchet MS"/>
          <w:noProof/>
          <w:sz w:val="16"/>
          <w:szCs w:val="16"/>
        </w:rPr>
        <w:t>.</w:t>
      </w:r>
    </w:p>
    <w:p w14:paraId="55CA2D58"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75</w:t>
      </w:r>
      <w:r w:rsidRPr="004B77DE">
        <w:rPr>
          <w:rFonts w:ascii="Trebuchet MS" w:hAnsi="Trebuchet MS"/>
          <w:noProof/>
          <w:sz w:val="16"/>
          <w:szCs w:val="16"/>
        </w:rPr>
        <w:t>.</w:t>
      </w:r>
      <w:r w:rsidRPr="004B77DE">
        <w:rPr>
          <w:rFonts w:ascii="Trebuchet MS" w:hAnsi="Trebuchet MS"/>
          <w:noProof/>
          <w:sz w:val="16"/>
          <w:szCs w:val="16"/>
        </w:rPr>
        <w:tab/>
        <w:t xml:space="preserve">Dessypris N, Karalexi MA, Ntouvelis E et al. Association of maternal and index child's diet with subsequent leukemia risk: A systematic review and meta analysis. </w:t>
      </w:r>
      <w:r w:rsidRPr="004B77DE">
        <w:rPr>
          <w:rFonts w:ascii="Trebuchet MS" w:hAnsi="Trebuchet MS"/>
          <w:i/>
          <w:noProof/>
          <w:sz w:val="16"/>
          <w:szCs w:val="16"/>
        </w:rPr>
        <w:t>Cancer Epidemio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64</w:t>
      </w:r>
      <w:r w:rsidRPr="004B77DE">
        <w:rPr>
          <w:rFonts w:ascii="Trebuchet MS" w:hAnsi="Trebuchet MS"/>
          <w:noProof/>
          <w:sz w:val="16"/>
          <w:szCs w:val="16"/>
        </w:rPr>
        <w:t>-</w:t>
      </w:r>
      <w:r w:rsidRPr="004B77DE">
        <w:rPr>
          <w:rFonts w:ascii="Trebuchet MS" w:eastAsia="Calibri" w:hAnsi="Trebuchet MS" w:cs="Calibri"/>
          <w:noProof/>
          <w:sz w:val="16"/>
          <w:szCs w:val="16"/>
        </w:rPr>
        <w:t>75</w:t>
      </w:r>
      <w:r w:rsidRPr="004B77DE">
        <w:rPr>
          <w:rFonts w:ascii="Trebuchet MS" w:hAnsi="Trebuchet MS"/>
          <w:noProof/>
          <w:sz w:val="16"/>
          <w:szCs w:val="16"/>
        </w:rPr>
        <w:t>.</w:t>
      </w:r>
    </w:p>
    <w:p w14:paraId="4EB4CCDD"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76</w:t>
      </w:r>
      <w:r w:rsidRPr="004B77DE">
        <w:rPr>
          <w:rFonts w:ascii="Trebuchet MS" w:hAnsi="Trebuchet MS"/>
          <w:noProof/>
          <w:sz w:val="16"/>
          <w:szCs w:val="16"/>
        </w:rPr>
        <w:t>.</w:t>
      </w:r>
      <w:r w:rsidRPr="004B77DE">
        <w:rPr>
          <w:rFonts w:ascii="Trebuchet MS" w:hAnsi="Trebuchet MS"/>
          <w:noProof/>
          <w:sz w:val="16"/>
          <w:szCs w:val="16"/>
        </w:rPr>
        <w:tab/>
        <w:t xml:space="preserve">Lombardi C, Ganguly A, Bunin GR et al. Maternal diet during pregnancy and unilateral retinoblastoma. </w:t>
      </w:r>
      <w:r w:rsidRPr="004B77DE">
        <w:rPr>
          <w:rFonts w:ascii="Trebuchet MS" w:hAnsi="Trebuchet MS"/>
          <w:i/>
          <w:noProof/>
          <w:sz w:val="16"/>
          <w:szCs w:val="16"/>
        </w:rPr>
        <w:t>Cancer Causes Contro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6</w:t>
      </w:r>
      <w:r w:rsidRPr="004B77DE">
        <w:rPr>
          <w:rFonts w:ascii="Trebuchet MS" w:hAnsi="Trebuchet MS"/>
          <w:noProof/>
          <w:sz w:val="16"/>
          <w:szCs w:val="16"/>
        </w:rPr>
        <w:t>(</w:t>
      </w:r>
      <w:r w:rsidRPr="004B77DE">
        <w:rPr>
          <w:rFonts w:ascii="Trebuchet MS" w:eastAsia="Calibri" w:hAnsi="Trebuchet MS" w:cs="Calibri"/>
          <w:noProof/>
          <w:sz w:val="16"/>
          <w:szCs w:val="16"/>
        </w:rPr>
        <w:t>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87</w:t>
      </w:r>
      <w:r w:rsidRPr="004B77DE">
        <w:rPr>
          <w:rFonts w:ascii="Trebuchet MS" w:hAnsi="Trebuchet MS"/>
          <w:noProof/>
          <w:sz w:val="16"/>
          <w:szCs w:val="16"/>
        </w:rPr>
        <w:t>-</w:t>
      </w:r>
      <w:r w:rsidRPr="004B77DE">
        <w:rPr>
          <w:rFonts w:ascii="Trebuchet MS" w:eastAsia="Calibri" w:hAnsi="Trebuchet MS" w:cs="Calibri"/>
          <w:noProof/>
          <w:sz w:val="16"/>
          <w:szCs w:val="16"/>
        </w:rPr>
        <w:t>97</w:t>
      </w:r>
      <w:r w:rsidRPr="004B77DE">
        <w:rPr>
          <w:rFonts w:ascii="Trebuchet MS" w:hAnsi="Trebuchet MS"/>
          <w:noProof/>
          <w:sz w:val="16"/>
          <w:szCs w:val="16"/>
        </w:rPr>
        <w:t>.</w:t>
      </w:r>
    </w:p>
    <w:p w14:paraId="4B806618"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77</w:t>
      </w:r>
      <w:r w:rsidRPr="004B77DE">
        <w:rPr>
          <w:rFonts w:ascii="Trebuchet MS" w:hAnsi="Trebuchet MS"/>
          <w:noProof/>
          <w:sz w:val="16"/>
          <w:szCs w:val="16"/>
        </w:rPr>
        <w:t>.</w:t>
      </w:r>
      <w:r w:rsidRPr="004B77DE">
        <w:rPr>
          <w:rFonts w:ascii="Trebuchet MS" w:hAnsi="Trebuchet MS"/>
          <w:noProof/>
          <w:sz w:val="16"/>
          <w:szCs w:val="16"/>
        </w:rPr>
        <w:tab/>
        <w:t xml:space="preserve">Emmett PM, Jones LR, Golding J. Pregnancy diet and associated outcomes in the Avon Longitudinal Study of Parents and Children. </w:t>
      </w:r>
      <w:r w:rsidRPr="004B77DE">
        <w:rPr>
          <w:rFonts w:ascii="Trebuchet MS" w:hAnsi="Trebuchet MS"/>
          <w:i/>
          <w:noProof/>
          <w:sz w:val="16"/>
          <w:szCs w:val="16"/>
        </w:rPr>
        <w:t>Nutr Rev</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7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Supp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54</w:t>
      </w:r>
      <w:r w:rsidRPr="004B77DE">
        <w:rPr>
          <w:rFonts w:ascii="Trebuchet MS" w:hAnsi="Trebuchet MS"/>
          <w:noProof/>
          <w:sz w:val="16"/>
          <w:szCs w:val="16"/>
        </w:rPr>
        <w:t>-</w:t>
      </w:r>
      <w:r w:rsidRPr="004B77DE">
        <w:rPr>
          <w:rFonts w:ascii="Trebuchet MS" w:eastAsia="Calibri" w:hAnsi="Trebuchet MS" w:cs="Calibri"/>
          <w:noProof/>
          <w:sz w:val="16"/>
          <w:szCs w:val="16"/>
        </w:rPr>
        <w:t>74</w:t>
      </w:r>
      <w:r w:rsidRPr="004B77DE">
        <w:rPr>
          <w:rFonts w:ascii="Trebuchet MS" w:hAnsi="Trebuchet MS"/>
          <w:noProof/>
          <w:sz w:val="16"/>
          <w:szCs w:val="16"/>
        </w:rPr>
        <w:t>.</w:t>
      </w:r>
    </w:p>
    <w:p w14:paraId="6559172D"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78</w:t>
      </w:r>
      <w:r w:rsidRPr="004B77DE">
        <w:rPr>
          <w:rFonts w:ascii="Trebuchet MS" w:hAnsi="Trebuchet MS"/>
          <w:noProof/>
          <w:sz w:val="16"/>
          <w:szCs w:val="16"/>
        </w:rPr>
        <w:t>.</w:t>
      </w:r>
      <w:r w:rsidRPr="004B77DE">
        <w:rPr>
          <w:rFonts w:ascii="Trebuchet MS" w:hAnsi="Trebuchet MS"/>
          <w:noProof/>
          <w:sz w:val="16"/>
          <w:szCs w:val="16"/>
        </w:rPr>
        <w:tab/>
        <w:t xml:space="preserve">Mohanty AF, Siscovick DS, Williams MA et al. Periconceptional seafood intake and pregnancy complications. </w:t>
      </w:r>
      <w:r w:rsidRPr="004B77DE">
        <w:rPr>
          <w:rFonts w:ascii="Trebuchet MS" w:hAnsi="Trebuchet MS"/>
          <w:i/>
          <w:noProof/>
          <w:sz w:val="16"/>
          <w:szCs w:val="16"/>
        </w:rPr>
        <w:t>Public Health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9</w:t>
      </w:r>
      <w:r w:rsidRPr="004B77DE">
        <w:rPr>
          <w:rFonts w:ascii="Trebuchet MS" w:hAnsi="Trebuchet MS"/>
          <w:noProof/>
          <w:sz w:val="16"/>
          <w:szCs w:val="16"/>
        </w:rPr>
        <w:t>(</w:t>
      </w:r>
      <w:r w:rsidRPr="004B77DE">
        <w:rPr>
          <w:rFonts w:ascii="Trebuchet MS" w:eastAsia="Calibri" w:hAnsi="Trebuchet MS" w:cs="Calibri"/>
          <w:noProof/>
          <w:sz w:val="16"/>
          <w:szCs w:val="16"/>
        </w:rPr>
        <w:t>10</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795</w:t>
      </w:r>
      <w:r w:rsidRPr="004B77DE">
        <w:rPr>
          <w:rFonts w:ascii="Trebuchet MS" w:hAnsi="Trebuchet MS"/>
          <w:noProof/>
          <w:sz w:val="16"/>
          <w:szCs w:val="16"/>
        </w:rPr>
        <w:t>-</w:t>
      </w:r>
      <w:r w:rsidRPr="004B77DE">
        <w:rPr>
          <w:rFonts w:ascii="Trebuchet MS" w:eastAsia="Calibri" w:hAnsi="Trebuchet MS" w:cs="Calibri"/>
          <w:noProof/>
          <w:sz w:val="16"/>
          <w:szCs w:val="16"/>
        </w:rPr>
        <w:t>803</w:t>
      </w:r>
      <w:r w:rsidRPr="004B77DE">
        <w:rPr>
          <w:rFonts w:ascii="Trebuchet MS" w:hAnsi="Trebuchet MS"/>
          <w:noProof/>
          <w:sz w:val="16"/>
          <w:szCs w:val="16"/>
        </w:rPr>
        <w:t>.</w:t>
      </w:r>
    </w:p>
    <w:p w14:paraId="26D183AC"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79</w:t>
      </w:r>
      <w:r w:rsidRPr="004B77DE">
        <w:rPr>
          <w:rFonts w:ascii="Trebuchet MS" w:hAnsi="Trebuchet MS"/>
          <w:noProof/>
          <w:sz w:val="16"/>
          <w:szCs w:val="16"/>
        </w:rPr>
        <w:t>.</w:t>
      </w:r>
      <w:r w:rsidRPr="004B77DE">
        <w:rPr>
          <w:rFonts w:ascii="Trebuchet MS" w:hAnsi="Trebuchet MS"/>
          <w:noProof/>
          <w:sz w:val="16"/>
          <w:szCs w:val="16"/>
        </w:rPr>
        <w:tab/>
        <w:t xml:space="preserve">Vejrup K, Brantsaeter AL, Knutsen HK et al. Prenatal mercury exposure and infant birth weight in the Norwegian Mother and Child Cohort Study. </w:t>
      </w:r>
      <w:r w:rsidRPr="004B77DE">
        <w:rPr>
          <w:rFonts w:ascii="Trebuchet MS" w:hAnsi="Trebuchet MS"/>
          <w:i/>
          <w:noProof/>
          <w:sz w:val="16"/>
          <w:szCs w:val="16"/>
        </w:rPr>
        <w:t>Public Health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4;</w:t>
      </w:r>
      <w:r w:rsidRPr="004B77DE">
        <w:rPr>
          <w:rFonts w:ascii="Trebuchet MS" w:hAnsi="Trebuchet MS"/>
          <w:noProof/>
          <w:sz w:val="16"/>
          <w:szCs w:val="16"/>
        </w:rPr>
        <w:t xml:space="preserve"> 17(9): 2071-80.</w:t>
      </w:r>
    </w:p>
    <w:p w14:paraId="174C5185"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80</w:t>
      </w:r>
      <w:r w:rsidRPr="004B77DE">
        <w:rPr>
          <w:rFonts w:ascii="Trebuchet MS" w:hAnsi="Trebuchet MS"/>
          <w:noProof/>
          <w:sz w:val="16"/>
          <w:szCs w:val="16"/>
        </w:rPr>
        <w:t>.</w:t>
      </w:r>
      <w:r w:rsidRPr="004B77DE">
        <w:rPr>
          <w:rFonts w:ascii="Trebuchet MS" w:hAnsi="Trebuchet MS"/>
          <w:noProof/>
          <w:sz w:val="16"/>
          <w:szCs w:val="16"/>
        </w:rPr>
        <w:tab/>
        <w:t xml:space="preserve">Stratakis N, Roumeliotaki T, Oken E et al. Fish Intake in Pregnancy and Child Growth: A Pooled Analysis of 15 European and US Birth Cohorts. </w:t>
      </w:r>
      <w:r w:rsidRPr="004B77DE">
        <w:rPr>
          <w:rFonts w:ascii="Trebuchet MS" w:hAnsi="Trebuchet MS"/>
          <w:i/>
          <w:noProof/>
          <w:sz w:val="16"/>
          <w:szCs w:val="16"/>
        </w:rPr>
        <w:t>JAMA Pedia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70</w:t>
      </w:r>
      <w:r w:rsidRPr="004B77DE">
        <w:rPr>
          <w:rFonts w:ascii="Trebuchet MS" w:hAnsi="Trebuchet MS"/>
          <w:noProof/>
          <w:sz w:val="16"/>
          <w:szCs w:val="16"/>
        </w:rPr>
        <w:t>(</w:t>
      </w:r>
      <w:r w:rsidRPr="004B77DE">
        <w:rPr>
          <w:rFonts w:ascii="Trebuchet MS" w:eastAsia="Calibri" w:hAnsi="Trebuchet MS" w:cs="Calibri"/>
          <w:noProof/>
          <w:sz w:val="16"/>
          <w:szCs w:val="16"/>
        </w:rPr>
        <w:t>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81</w:t>
      </w:r>
      <w:r w:rsidRPr="004B77DE">
        <w:rPr>
          <w:rFonts w:ascii="Trebuchet MS" w:hAnsi="Trebuchet MS"/>
          <w:noProof/>
          <w:sz w:val="16"/>
          <w:szCs w:val="16"/>
        </w:rPr>
        <w:t>-</w:t>
      </w:r>
      <w:r w:rsidRPr="004B77DE">
        <w:rPr>
          <w:rFonts w:ascii="Trebuchet MS" w:eastAsia="Calibri" w:hAnsi="Trebuchet MS" w:cs="Calibri"/>
          <w:noProof/>
          <w:sz w:val="16"/>
          <w:szCs w:val="16"/>
        </w:rPr>
        <w:t>90</w:t>
      </w:r>
      <w:r w:rsidRPr="004B77DE">
        <w:rPr>
          <w:rFonts w:ascii="Trebuchet MS" w:hAnsi="Trebuchet MS"/>
          <w:noProof/>
          <w:sz w:val="16"/>
          <w:szCs w:val="16"/>
        </w:rPr>
        <w:t>.</w:t>
      </w:r>
    </w:p>
    <w:p w14:paraId="02E2436D"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81</w:t>
      </w:r>
      <w:r w:rsidRPr="004B77DE">
        <w:rPr>
          <w:rFonts w:ascii="Trebuchet MS" w:hAnsi="Trebuchet MS"/>
          <w:noProof/>
          <w:sz w:val="16"/>
          <w:szCs w:val="16"/>
        </w:rPr>
        <w:t>.</w:t>
      </w:r>
      <w:r w:rsidRPr="004B77DE">
        <w:rPr>
          <w:rFonts w:ascii="Trebuchet MS" w:hAnsi="Trebuchet MS"/>
          <w:noProof/>
          <w:sz w:val="16"/>
          <w:szCs w:val="16"/>
        </w:rPr>
        <w:tab/>
        <w:t xml:space="preserve">van den Berg SW, Wijga AH, van Rossem L et al. Maternal fish consumption during pregnancy and BMI in children from birth up to age 14 years: the PIAMA cohort study. </w:t>
      </w:r>
      <w:r w:rsidRPr="004B77DE">
        <w:rPr>
          <w:rFonts w:ascii="Trebuchet MS" w:hAnsi="Trebuchet MS"/>
          <w:i/>
          <w:noProof/>
          <w:sz w:val="16"/>
          <w:szCs w:val="16"/>
        </w:rPr>
        <w:t>Eur J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5</w:t>
      </w:r>
      <w:r w:rsidRPr="004B77DE">
        <w:rPr>
          <w:rFonts w:ascii="Trebuchet MS" w:hAnsi="Trebuchet MS"/>
          <w:noProof/>
          <w:sz w:val="16"/>
          <w:szCs w:val="16"/>
        </w:rPr>
        <w:t>(</w:t>
      </w:r>
      <w:r w:rsidRPr="004B77DE">
        <w:rPr>
          <w:rFonts w:ascii="Trebuchet MS" w:eastAsia="Calibri" w:hAnsi="Trebuchet MS" w:cs="Calibri"/>
          <w:noProof/>
          <w:sz w:val="16"/>
          <w:szCs w:val="16"/>
        </w:rPr>
        <w:t>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799</w:t>
      </w:r>
      <w:r w:rsidRPr="004B77DE">
        <w:rPr>
          <w:rFonts w:ascii="Trebuchet MS" w:hAnsi="Trebuchet MS"/>
          <w:noProof/>
          <w:sz w:val="16"/>
          <w:szCs w:val="16"/>
        </w:rPr>
        <w:t>-</w:t>
      </w:r>
      <w:r w:rsidRPr="004B77DE">
        <w:rPr>
          <w:rFonts w:ascii="Trebuchet MS" w:eastAsia="Calibri" w:hAnsi="Trebuchet MS" w:cs="Calibri"/>
          <w:noProof/>
          <w:sz w:val="16"/>
          <w:szCs w:val="16"/>
        </w:rPr>
        <w:t>808</w:t>
      </w:r>
      <w:r w:rsidRPr="004B77DE">
        <w:rPr>
          <w:rFonts w:ascii="Trebuchet MS" w:hAnsi="Trebuchet MS"/>
          <w:noProof/>
          <w:sz w:val="16"/>
          <w:szCs w:val="16"/>
        </w:rPr>
        <w:t>.</w:t>
      </w:r>
    </w:p>
    <w:p w14:paraId="45945785"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82</w:t>
      </w:r>
      <w:r w:rsidRPr="004B77DE">
        <w:rPr>
          <w:rFonts w:ascii="Trebuchet MS" w:hAnsi="Trebuchet MS"/>
          <w:noProof/>
          <w:sz w:val="16"/>
          <w:szCs w:val="16"/>
        </w:rPr>
        <w:t>.</w:t>
      </w:r>
      <w:r w:rsidRPr="004B77DE">
        <w:rPr>
          <w:rFonts w:ascii="Trebuchet MS" w:hAnsi="Trebuchet MS"/>
          <w:noProof/>
          <w:sz w:val="16"/>
          <w:szCs w:val="16"/>
        </w:rPr>
        <w:tab/>
        <w:t xml:space="preserve">Zhang GQ, Liu B, Li J et al. Fish intake during pregnancy or infancy and allergic outcomes in children: A systematic review and meta-analysis. </w:t>
      </w:r>
      <w:r w:rsidRPr="004B77DE">
        <w:rPr>
          <w:rFonts w:ascii="Trebuchet MS" w:hAnsi="Trebuchet MS"/>
          <w:i/>
          <w:noProof/>
          <w:sz w:val="16"/>
          <w:szCs w:val="16"/>
        </w:rPr>
        <w:t>Pediatr Allergy Immuno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8</w:t>
      </w:r>
      <w:r w:rsidRPr="004B77DE">
        <w:rPr>
          <w:rFonts w:ascii="Trebuchet MS" w:hAnsi="Trebuchet MS"/>
          <w:noProof/>
          <w:sz w:val="16"/>
          <w:szCs w:val="16"/>
        </w:rPr>
        <w:t>(</w:t>
      </w:r>
      <w:r w:rsidRPr="004B77DE">
        <w:rPr>
          <w:rFonts w:ascii="Trebuchet MS" w:eastAsia="Calibri" w:hAnsi="Trebuchet MS" w:cs="Calibri"/>
          <w:noProof/>
          <w:sz w:val="16"/>
          <w:szCs w:val="16"/>
        </w:rPr>
        <w:t>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52</w:t>
      </w:r>
      <w:r w:rsidRPr="004B77DE">
        <w:rPr>
          <w:rFonts w:ascii="Trebuchet MS" w:hAnsi="Trebuchet MS"/>
          <w:noProof/>
          <w:sz w:val="16"/>
          <w:szCs w:val="16"/>
        </w:rPr>
        <w:t>-</w:t>
      </w:r>
      <w:r w:rsidRPr="004B77DE">
        <w:rPr>
          <w:rFonts w:ascii="Trebuchet MS" w:eastAsia="Calibri" w:hAnsi="Trebuchet MS" w:cs="Calibri"/>
          <w:noProof/>
          <w:sz w:val="16"/>
          <w:szCs w:val="16"/>
        </w:rPr>
        <w:t>61</w:t>
      </w:r>
      <w:r w:rsidRPr="004B77DE">
        <w:rPr>
          <w:rFonts w:ascii="Trebuchet MS" w:hAnsi="Trebuchet MS"/>
          <w:noProof/>
          <w:sz w:val="16"/>
          <w:szCs w:val="16"/>
        </w:rPr>
        <w:t>.</w:t>
      </w:r>
    </w:p>
    <w:p w14:paraId="4B2F5225"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83</w:t>
      </w:r>
      <w:r w:rsidRPr="004B77DE">
        <w:rPr>
          <w:rFonts w:ascii="Trebuchet MS" w:hAnsi="Trebuchet MS"/>
          <w:noProof/>
          <w:sz w:val="16"/>
          <w:szCs w:val="16"/>
        </w:rPr>
        <w:t>.</w:t>
      </w:r>
      <w:r w:rsidRPr="004B77DE">
        <w:rPr>
          <w:rFonts w:ascii="Trebuchet MS" w:hAnsi="Trebuchet MS"/>
          <w:noProof/>
          <w:sz w:val="16"/>
          <w:szCs w:val="16"/>
        </w:rPr>
        <w:tab/>
        <w:t xml:space="preserve">Ozawa N, Shimojo N, Suzuki Y et al. Maternal intake of Natto, a Japan's traditional fermented soybean food, during pregnancy and the risk of eczema in Japanese babies. </w:t>
      </w:r>
      <w:r w:rsidRPr="004B77DE">
        <w:rPr>
          <w:rFonts w:ascii="Trebuchet MS" w:hAnsi="Trebuchet MS"/>
          <w:i/>
          <w:noProof/>
          <w:sz w:val="16"/>
          <w:szCs w:val="16"/>
        </w:rPr>
        <w:t>Allergol Int</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63</w:t>
      </w:r>
      <w:r w:rsidRPr="004B77DE">
        <w:rPr>
          <w:rFonts w:ascii="Trebuchet MS" w:hAnsi="Trebuchet MS"/>
          <w:noProof/>
          <w:sz w:val="16"/>
          <w:szCs w:val="16"/>
        </w:rPr>
        <w:t>(</w:t>
      </w:r>
      <w:r w:rsidRPr="004B77DE">
        <w:rPr>
          <w:rFonts w:ascii="Trebuchet MS" w:eastAsia="Calibri" w:hAnsi="Trebuchet MS" w:cs="Calibri"/>
          <w:noProof/>
          <w:sz w:val="16"/>
          <w:szCs w:val="16"/>
        </w:rPr>
        <w:t>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61</w:t>
      </w:r>
      <w:r w:rsidRPr="004B77DE">
        <w:rPr>
          <w:rFonts w:ascii="Trebuchet MS" w:hAnsi="Trebuchet MS"/>
          <w:noProof/>
          <w:sz w:val="16"/>
          <w:szCs w:val="16"/>
        </w:rPr>
        <w:t>-</w:t>
      </w:r>
      <w:r w:rsidRPr="004B77DE">
        <w:rPr>
          <w:rFonts w:ascii="Trebuchet MS" w:eastAsia="Calibri" w:hAnsi="Trebuchet MS" w:cs="Calibri"/>
          <w:noProof/>
          <w:sz w:val="16"/>
          <w:szCs w:val="16"/>
        </w:rPr>
        <w:t>6</w:t>
      </w:r>
      <w:r w:rsidRPr="004B77DE">
        <w:rPr>
          <w:rFonts w:ascii="Trebuchet MS" w:hAnsi="Trebuchet MS"/>
          <w:noProof/>
          <w:sz w:val="16"/>
          <w:szCs w:val="16"/>
        </w:rPr>
        <w:t>.</w:t>
      </w:r>
    </w:p>
    <w:p w14:paraId="53CB93ED"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84</w:t>
      </w:r>
      <w:r w:rsidRPr="004B77DE">
        <w:rPr>
          <w:rFonts w:ascii="Trebuchet MS" w:hAnsi="Trebuchet MS"/>
          <w:noProof/>
          <w:sz w:val="16"/>
          <w:szCs w:val="16"/>
        </w:rPr>
        <w:t>.</w:t>
      </w:r>
      <w:r w:rsidRPr="004B77DE">
        <w:rPr>
          <w:rFonts w:ascii="Trebuchet MS" w:hAnsi="Trebuchet MS"/>
          <w:noProof/>
          <w:sz w:val="16"/>
          <w:szCs w:val="16"/>
        </w:rPr>
        <w:tab/>
        <w:t xml:space="preserve">Maslova E, Strom M, Oken E et al. Fish intake during pregnancy and the risk of child asthma and allergic rhinitis - longitudinal evidence from the Danish National Birth Cohort. </w:t>
      </w:r>
      <w:r w:rsidRPr="004B77DE">
        <w:rPr>
          <w:rFonts w:ascii="Trebuchet MS" w:hAnsi="Trebuchet MS"/>
          <w:i/>
          <w:noProof/>
          <w:sz w:val="16"/>
          <w:szCs w:val="16"/>
        </w:rPr>
        <w:t>Br J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10</w:t>
      </w:r>
      <w:r w:rsidRPr="004B77DE">
        <w:rPr>
          <w:rFonts w:ascii="Trebuchet MS" w:hAnsi="Trebuchet MS"/>
          <w:noProof/>
          <w:sz w:val="16"/>
          <w:szCs w:val="16"/>
        </w:rPr>
        <w:t>(</w:t>
      </w:r>
      <w:r w:rsidRPr="004B77DE">
        <w:rPr>
          <w:rFonts w:ascii="Trebuchet MS" w:eastAsia="Calibri" w:hAnsi="Trebuchet MS" w:cs="Calibri"/>
          <w:noProof/>
          <w:sz w:val="16"/>
          <w:szCs w:val="16"/>
        </w:rPr>
        <w:t>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313</w:t>
      </w:r>
      <w:r w:rsidRPr="004B77DE">
        <w:rPr>
          <w:rFonts w:ascii="Trebuchet MS" w:hAnsi="Trebuchet MS"/>
          <w:noProof/>
          <w:sz w:val="16"/>
          <w:szCs w:val="16"/>
        </w:rPr>
        <w:t>-</w:t>
      </w:r>
      <w:r w:rsidRPr="004B77DE">
        <w:rPr>
          <w:rFonts w:ascii="Trebuchet MS" w:eastAsia="Calibri" w:hAnsi="Trebuchet MS" w:cs="Calibri"/>
          <w:noProof/>
          <w:sz w:val="16"/>
          <w:szCs w:val="16"/>
        </w:rPr>
        <w:t>25</w:t>
      </w:r>
      <w:r w:rsidRPr="004B77DE">
        <w:rPr>
          <w:rFonts w:ascii="Trebuchet MS" w:hAnsi="Trebuchet MS"/>
          <w:noProof/>
          <w:sz w:val="16"/>
          <w:szCs w:val="16"/>
        </w:rPr>
        <w:t>.</w:t>
      </w:r>
    </w:p>
    <w:p w14:paraId="045BB104"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85</w:t>
      </w:r>
      <w:r w:rsidRPr="004B77DE">
        <w:rPr>
          <w:rFonts w:ascii="Trebuchet MS" w:hAnsi="Trebuchet MS"/>
          <w:noProof/>
          <w:sz w:val="16"/>
          <w:szCs w:val="16"/>
        </w:rPr>
        <w:t>.</w:t>
      </w:r>
      <w:r w:rsidRPr="004B77DE">
        <w:rPr>
          <w:rFonts w:ascii="Trebuchet MS" w:hAnsi="Trebuchet MS"/>
          <w:noProof/>
          <w:sz w:val="16"/>
          <w:szCs w:val="16"/>
        </w:rPr>
        <w:tab/>
        <w:t xml:space="preserve">Starling P, Charlton K, McMahon AT et al. Fish intake during pregnancy and foetal neurodevelopment--a systematic review of the evidence. </w:t>
      </w:r>
      <w:r w:rsidRPr="004B77DE">
        <w:rPr>
          <w:rFonts w:ascii="Trebuchet MS" w:hAnsi="Trebuchet MS"/>
          <w:i/>
          <w:noProof/>
          <w:sz w:val="16"/>
          <w:szCs w:val="16"/>
        </w:rPr>
        <w:t>Nutrient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7</w:t>
      </w:r>
      <w:r w:rsidRPr="004B77DE">
        <w:rPr>
          <w:rFonts w:ascii="Trebuchet MS" w:hAnsi="Trebuchet MS"/>
          <w:noProof/>
          <w:sz w:val="16"/>
          <w:szCs w:val="16"/>
        </w:rPr>
        <w:t>(</w:t>
      </w:r>
      <w:r w:rsidRPr="004B77DE">
        <w:rPr>
          <w:rFonts w:ascii="Trebuchet MS" w:eastAsia="Calibri" w:hAnsi="Trebuchet MS" w:cs="Calibri"/>
          <w:noProof/>
          <w:sz w:val="16"/>
          <w:szCs w:val="16"/>
        </w:rPr>
        <w:t>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01</w:t>
      </w:r>
      <w:r w:rsidRPr="004B77DE">
        <w:rPr>
          <w:rFonts w:ascii="Trebuchet MS" w:hAnsi="Trebuchet MS"/>
          <w:noProof/>
          <w:sz w:val="16"/>
          <w:szCs w:val="16"/>
        </w:rPr>
        <w:t>-</w:t>
      </w:r>
      <w:r w:rsidRPr="004B77DE">
        <w:rPr>
          <w:rFonts w:ascii="Trebuchet MS" w:eastAsia="Calibri" w:hAnsi="Trebuchet MS" w:cs="Calibri"/>
          <w:noProof/>
          <w:sz w:val="16"/>
          <w:szCs w:val="16"/>
        </w:rPr>
        <w:t>14</w:t>
      </w:r>
      <w:r w:rsidRPr="004B77DE">
        <w:rPr>
          <w:rFonts w:ascii="Trebuchet MS" w:hAnsi="Trebuchet MS"/>
          <w:noProof/>
          <w:sz w:val="16"/>
          <w:szCs w:val="16"/>
        </w:rPr>
        <w:t>.</w:t>
      </w:r>
    </w:p>
    <w:p w14:paraId="1F75B606"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86</w:t>
      </w:r>
      <w:r w:rsidRPr="004B77DE">
        <w:rPr>
          <w:rFonts w:ascii="Trebuchet MS" w:hAnsi="Trebuchet MS"/>
          <w:noProof/>
          <w:sz w:val="16"/>
          <w:szCs w:val="16"/>
        </w:rPr>
        <w:t>.</w:t>
      </w:r>
      <w:r w:rsidRPr="004B77DE">
        <w:rPr>
          <w:rFonts w:ascii="Trebuchet MS" w:hAnsi="Trebuchet MS"/>
          <w:noProof/>
          <w:sz w:val="16"/>
          <w:szCs w:val="16"/>
        </w:rPr>
        <w:tab/>
        <w:t xml:space="preserve">Vejrup K, Brandlistuen RE, Brantsaeter AL et al. Prenatal mercury exposure, maternal seafood consumption and associations with child language at five years. </w:t>
      </w:r>
      <w:r w:rsidRPr="004B77DE">
        <w:rPr>
          <w:rFonts w:ascii="Trebuchet MS" w:hAnsi="Trebuchet MS"/>
          <w:i/>
          <w:noProof/>
          <w:sz w:val="16"/>
          <w:szCs w:val="16"/>
        </w:rPr>
        <w:t>Environ Int</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10</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71</w:t>
      </w:r>
      <w:r w:rsidRPr="004B77DE">
        <w:rPr>
          <w:rFonts w:ascii="Trebuchet MS" w:hAnsi="Trebuchet MS"/>
          <w:noProof/>
          <w:sz w:val="16"/>
          <w:szCs w:val="16"/>
        </w:rPr>
        <w:t>-</w:t>
      </w:r>
      <w:r w:rsidRPr="004B77DE">
        <w:rPr>
          <w:rFonts w:ascii="Trebuchet MS" w:eastAsia="Calibri" w:hAnsi="Trebuchet MS" w:cs="Calibri"/>
          <w:noProof/>
          <w:sz w:val="16"/>
          <w:szCs w:val="16"/>
        </w:rPr>
        <w:t>9</w:t>
      </w:r>
      <w:r w:rsidRPr="004B77DE">
        <w:rPr>
          <w:rFonts w:ascii="Trebuchet MS" w:hAnsi="Trebuchet MS"/>
          <w:noProof/>
          <w:sz w:val="16"/>
          <w:szCs w:val="16"/>
        </w:rPr>
        <w:t>.</w:t>
      </w:r>
    </w:p>
    <w:p w14:paraId="4AB76726"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87</w:t>
      </w:r>
      <w:r w:rsidRPr="004B77DE">
        <w:rPr>
          <w:rFonts w:ascii="Trebuchet MS" w:hAnsi="Trebuchet MS"/>
          <w:noProof/>
          <w:sz w:val="16"/>
          <w:szCs w:val="16"/>
        </w:rPr>
        <w:t>.</w:t>
      </w:r>
      <w:r w:rsidRPr="004B77DE">
        <w:rPr>
          <w:rFonts w:ascii="Trebuchet MS" w:hAnsi="Trebuchet MS"/>
          <w:noProof/>
          <w:sz w:val="16"/>
          <w:szCs w:val="16"/>
        </w:rPr>
        <w:tab/>
        <w:t xml:space="preserve">Vejrup K, Schjolberg S, Knutsen HK et al. Prenatal methylmercury exposure and language delay at three years of age in the Norwegian Mother and Child Cohort Study. </w:t>
      </w:r>
      <w:r w:rsidRPr="004B77DE">
        <w:rPr>
          <w:rFonts w:ascii="Trebuchet MS" w:hAnsi="Trebuchet MS"/>
          <w:i/>
          <w:noProof/>
          <w:sz w:val="16"/>
          <w:szCs w:val="16"/>
        </w:rPr>
        <w:t>Environ Int</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92</w:t>
      </w:r>
      <w:r w:rsidRPr="004B77DE">
        <w:rPr>
          <w:rFonts w:ascii="Trebuchet MS" w:hAnsi="Trebuchet MS"/>
          <w:noProof/>
          <w:sz w:val="16"/>
          <w:szCs w:val="16"/>
        </w:rPr>
        <w:t>-</w:t>
      </w:r>
      <w:r w:rsidRPr="004B77DE">
        <w:rPr>
          <w:rFonts w:ascii="Trebuchet MS" w:eastAsia="Calibri" w:hAnsi="Trebuchet MS" w:cs="Calibri"/>
          <w:noProof/>
          <w:sz w:val="16"/>
          <w:szCs w:val="16"/>
        </w:rPr>
        <w:t>9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63</w:t>
      </w:r>
      <w:r w:rsidRPr="004B77DE">
        <w:rPr>
          <w:rFonts w:ascii="Trebuchet MS" w:hAnsi="Trebuchet MS"/>
          <w:noProof/>
          <w:sz w:val="16"/>
          <w:szCs w:val="16"/>
        </w:rPr>
        <w:t>-</w:t>
      </w:r>
      <w:r w:rsidRPr="004B77DE">
        <w:rPr>
          <w:rFonts w:ascii="Trebuchet MS" w:eastAsia="Calibri" w:hAnsi="Trebuchet MS" w:cs="Calibri"/>
          <w:noProof/>
          <w:sz w:val="16"/>
          <w:szCs w:val="16"/>
        </w:rPr>
        <w:t>9</w:t>
      </w:r>
      <w:r w:rsidRPr="004B77DE">
        <w:rPr>
          <w:rFonts w:ascii="Trebuchet MS" w:hAnsi="Trebuchet MS"/>
          <w:noProof/>
          <w:sz w:val="16"/>
          <w:szCs w:val="16"/>
        </w:rPr>
        <w:t>.</w:t>
      </w:r>
    </w:p>
    <w:p w14:paraId="0B7A71AE"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88</w:t>
      </w:r>
      <w:r w:rsidRPr="004B77DE">
        <w:rPr>
          <w:rFonts w:ascii="Trebuchet MS" w:hAnsi="Trebuchet MS"/>
          <w:noProof/>
          <w:sz w:val="16"/>
          <w:szCs w:val="16"/>
        </w:rPr>
        <w:t>.</w:t>
      </w:r>
      <w:r w:rsidRPr="004B77DE">
        <w:rPr>
          <w:rFonts w:ascii="Trebuchet MS" w:hAnsi="Trebuchet MS"/>
          <w:noProof/>
          <w:sz w:val="16"/>
          <w:szCs w:val="16"/>
        </w:rPr>
        <w:tab/>
        <w:t xml:space="preserve">Mesirow MS, Cecil C, Maughan B et al. Associations between prenatal and early childhood fish and processed food intake, conduct problems, and co-occurring difficulties. </w:t>
      </w:r>
      <w:r w:rsidRPr="004B77DE">
        <w:rPr>
          <w:rFonts w:ascii="Trebuchet MS" w:hAnsi="Trebuchet MS"/>
          <w:i/>
          <w:noProof/>
          <w:sz w:val="16"/>
          <w:szCs w:val="16"/>
        </w:rPr>
        <w:t>J Abnorm Child Psycho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5</w:t>
      </w:r>
      <w:r w:rsidRPr="004B77DE">
        <w:rPr>
          <w:rFonts w:ascii="Trebuchet MS" w:hAnsi="Trebuchet MS"/>
          <w:noProof/>
          <w:sz w:val="16"/>
          <w:szCs w:val="16"/>
        </w:rPr>
        <w:t>(</w:t>
      </w:r>
      <w:r w:rsidRPr="004B77DE">
        <w:rPr>
          <w:rFonts w:ascii="Trebuchet MS" w:eastAsia="Calibri" w:hAnsi="Trebuchet MS" w:cs="Calibri"/>
          <w:noProof/>
          <w:sz w:val="16"/>
          <w:szCs w:val="16"/>
        </w:rPr>
        <w:t>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039</w:t>
      </w:r>
      <w:r w:rsidRPr="004B77DE">
        <w:rPr>
          <w:rFonts w:ascii="Trebuchet MS" w:hAnsi="Trebuchet MS"/>
          <w:noProof/>
          <w:sz w:val="16"/>
          <w:szCs w:val="16"/>
        </w:rPr>
        <w:t>-49.</w:t>
      </w:r>
    </w:p>
    <w:p w14:paraId="73E59970"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89</w:t>
      </w:r>
      <w:r w:rsidRPr="004B77DE">
        <w:rPr>
          <w:rFonts w:ascii="Trebuchet MS" w:hAnsi="Trebuchet MS"/>
          <w:noProof/>
          <w:sz w:val="16"/>
          <w:szCs w:val="16"/>
        </w:rPr>
        <w:t>.</w:t>
      </w:r>
      <w:r w:rsidRPr="004B77DE">
        <w:rPr>
          <w:rFonts w:ascii="Trebuchet MS" w:hAnsi="Trebuchet MS"/>
          <w:noProof/>
          <w:sz w:val="16"/>
          <w:szCs w:val="16"/>
        </w:rPr>
        <w:tab/>
        <w:t xml:space="preserve">Miyake Y, Tanaka K, Okubo H et al. Intake of dairy products and calcium and prevalence of depressive symptoms during pregnancy in Japan: a cross-sectional study. </w:t>
      </w:r>
      <w:r w:rsidRPr="004B77DE">
        <w:rPr>
          <w:rFonts w:ascii="Trebuchet MS" w:hAnsi="Trebuchet MS"/>
          <w:i/>
          <w:noProof/>
          <w:sz w:val="16"/>
          <w:szCs w:val="16"/>
        </w:rPr>
        <w:t>BJOG</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22</w:t>
      </w:r>
      <w:r w:rsidRPr="004B77DE">
        <w:rPr>
          <w:rFonts w:ascii="Trebuchet MS" w:hAnsi="Trebuchet MS"/>
          <w:noProof/>
          <w:sz w:val="16"/>
          <w:szCs w:val="16"/>
        </w:rPr>
        <w:t>(</w:t>
      </w:r>
      <w:r w:rsidRPr="004B77DE">
        <w:rPr>
          <w:rFonts w:ascii="Trebuchet MS" w:eastAsia="Calibri" w:hAnsi="Trebuchet MS" w:cs="Calibri"/>
          <w:noProof/>
          <w:sz w:val="16"/>
          <w:szCs w:val="16"/>
        </w:rPr>
        <w:t>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36</w:t>
      </w:r>
      <w:r w:rsidRPr="004B77DE">
        <w:rPr>
          <w:rFonts w:ascii="Trebuchet MS" w:hAnsi="Trebuchet MS"/>
          <w:noProof/>
          <w:sz w:val="16"/>
          <w:szCs w:val="16"/>
        </w:rPr>
        <w:t>-</w:t>
      </w:r>
      <w:r w:rsidRPr="004B77DE">
        <w:rPr>
          <w:rFonts w:ascii="Trebuchet MS" w:eastAsia="Calibri" w:hAnsi="Trebuchet MS" w:cs="Calibri"/>
          <w:noProof/>
          <w:sz w:val="16"/>
          <w:szCs w:val="16"/>
        </w:rPr>
        <w:t>43</w:t>
      </w:r>
      <w:r w:rsidRPr="004B77DE">
        <w:rPr>
          <w:rFonts w:ascii="Trebuchet MS" w:hAnsi="Trebuchet MS"/>
          <w:noProof/>
          <w:sz w:val="16"/>
          <w:szCs w:val="16"/>
        </w:rPr>
        <w:t>.</w:t>
      </w:r>
    </w:p>
    <w:p w14:paraId="17F7FB14"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90</w:t>
      </w:r>
      <w:r w:rsidRPr="004B77DE">
        <w:rPr>
          <w:rFonts w:ascii="Trebuchet MS" w:hAnsi="Trebuchet MS"/>
          <w:noProof/>
          <w:sz w:val="16"/>
          <w:szCs w:val="16"/>
        </w:rPr>
        <w:t>.</w:t>
      </w:r>
      <w:r w:rsidRPr="004B77DE">
        <w:rPr>
          <w:rFonts w:ascii="Trebuchet MS" w:hAnsi="Trebuchet MS"/>
          <w:noProof/>
          <w:sz w:val="16"/>
          <w:szCs w:val="16"/>
        </w:rPr>
        <w:tab/>
        <w:t xml:space="preserve">Bunyavanich S, Rifas-Shiman SL, Platts-Mills TA et al. Peanut, milk, and wheat intake during pregnancy is associated with reduced allergy and asthma in children. </w:t>
      </w:r>
      <w:r w:rsidRPr="004B77DE">
        <w:rPr>
          <w:rFonts w:ascii="Trebuchet MS" w:hAnsi="Trebuchet MS"/>
          <w:i/>
          <w:noProof/>
          <w:sz w:val="16"/>
          <w:szCs w:val="16"/>
        </w:rPr>
        <w:t>J Allergy Clin Immuno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33</w:t>
      </w:r>
      <w:r w:rsidRPr="004B77DE">
        <w:rPr>
          <w:rFonts w:ascii="Trebuchet MS" w:hAnsi="Trebuchet MS"/>
          <w:noProof/>
          <w:sz w:val="16"/>
          <w:szCs w:val="16"/>
        </w:rPr>
        <w:t>(</w:t>
      </w:r>
      <w:r w:rsidRPr="004B77DE">
        <w:rPr>
          <w:rFonts w:ascii="Trebuchet MS" w:eastAsia="Calibri" w:hAnsi="Trebuchet MS" w:cs="Calibri"/>
          <w:noProof/>
          <w:sz w:val="16"/>
          <w:szCs w:val="16"/>
        </w:rPr>
        <w:t>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373</w:t>
      </w:r>
      <w:r w:rsidRPr="004B77DE">
        <w:rPr>
          <w:rFonts w:ascii="Trebuchet MS" w:hAnsi="Trebuchet MS"/>
          <w:noProof/>
          <w:sz w:val="16"/>
          <w:szCs w:val="16"/>
        </w:rPr>
        <w:t>-</w:t>
      </w:r>
      <w:r w:rsidRPr="004B77DE">
        <w:rPr>
          <w:rFonts w:ascii="Trebuchet MS" w:eastAsia="Calibri" w:hAnsi="Trebuchet MS" w:cs="Calibri"/>
          <w:noProof/>
          <w:sz w:val="16"/>
          <w:szCs w:val="16"/>
        </w:rPr>
        <w:t>82</w:t>
      </w:r>
      <w:r w:rsidRPr="004B77DE">
        <w:rPr>
          <w:rFonts w:ascii="Trebuchet MS" w:hAnsi="Trebuchet MS"/>
          <w:noProof/>
          <w:sz w:val="16"/>
          <w:szCs w:val="16"/>
        </w:rPr>
        <w:t>.</w:t>
      </w:r>
    </w:p>
    <w:p w14:paraId="5C90BF96"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91</w:t>
      </w:r>
      <w:r w:rsidRPr="004B77DE">
        <w:rPr>
          <w:rFonts w:ascii="Trebuchet MS" w:hAnsi="Trebuchet MS"/>
          <w:noProof/>
          <w:sz w:val="16"/>
          <w:szCs w:val="16"/>
        </w:rPr>
        <w:t>.</w:t>
      </w:r>
      <w:r w:rsidRPr="004B77DE">
        <w:rPr>
          <w:rFonts w:ascii="Trebuchet MS" w:hAnsi="Trebuchet MS"/>
          <w:noProof/>
          <w:sz w:val="16"/>
          <w:szCs w:val="16"/>
        </w:rPr>
        <w:tab/>
        <w:t xml:space="preserve">Tuokkola J, Luukkainen P, Tapanainen H et al. Maternal diet during pregnancy and lactation and cow's milk allergy in offspring. </w:t>
      </w:r>
      <w:r w:rsidRPr="004B77DE">
        <w:rPr>
          <w:rFonts w:ascii="Trebuchet MS" w:hAnsi="Trebuchet MS"/>
          <w:i/>
          <w:noProof/>
          <w:sz w:val="16"/>
          <w:szCs w:val="16"/>
        </w:rPr>
        <w:t>Eur J Clin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70</w:t>
      </w:r>
      <w:r w:rsidRPr="004B77DE">
        <w:rPr>
          <w:rFonts w:ascii="Trebuchet MS" w:hAnsi="Trebuchet MS"/>
          <w:noProof/>
          <w:sz w:val="16"/>
          <w:szCs w:val="16"/>
        </w:rPr>
        <w:t>(</w:t>
      </w:r>
      <w:r w:rsidRPr="004B77DE">
        <w:rPr>
          <w:rFonts w:ascii="Trebuchet MS" w:eastAsia="Calibri" w:hAnsi="Trebuchet MS" w:cs="Calibri"/>
          <w:noProof/>
          <w:sz w:val="16"/>
          <w:szCs w:val="16"/>
        </w:rPr>
        <w:t>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54</w:t>
      </w:r>
      <w:r w:rsidRPr="004B77DE">
        <w:rPr>
          <w:rFonts w:ascii="Trebuchet MS" w:hAnsi="Trebuchet MS"/>
          <w:noProof/>
          <w:sz w:val="16"/>
          <w:szCs w:val="16"/>
        </w:rPr>
        <w:t>-</w:t>
      </w:r>
      <w:r w:rsidRPr="004B77DE">
        <w:rPr>
          <w:rFonts w:ascii="Trebuchet MS" w:eastAsia="Calibri" w:hAnsi="Trebuchet MS" w:cs="Calibri"/>
          <w:noProof/>
          <w:sz w:val="16"/>
          <w:szCs w:val="16"/>
        </w:rPr>
        <w:t>9</w:t>
      </w:r>
      <w:r w:rsidRPr="004B77DE">
        <w:rPr>
          <w:rFonts w:ascii="Trebuchet MS" w:hAnsi="Trebuchet MS"/>
          <w:noProof/>
          <w:sz w:val="16"/>
          <w:szCs w:val="16"/>
        </w:rPr>
        <w:t>.</w:t>
      </w:r>
    </w:p>
    <w:p w14:paraId="79B2F51D"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92</w:t>
      </w:r>
      <w:r w:rsidRPr="004B77DE">
        <w:rPr>
          <w:rFonts w:ascii="Trebuchet MS" w:hAnsi="Trebuchet MS"/>
          <w:noProof/>
          <w:sz w:val="16"/>
          <w:szCs w:val="16"/>
        </w:rPr>
        <w:t>.</w:t>
      </w:r>
      <w:r w:rsidRPr="004B77DE">
        <w:rPr>
          <w:rFonts w:ascii="Trebuchet MS" w:hAnsi="Trebuchet MS"/>
          <w:noProof/>
          <w:sz w:val="16"/>
          <w:szCs w:val="16"/>
        </w:rPr>
        <w:tab/>
        <w:t xml:space="preserve">Renault KM, Carlsen EM, Norgaard K et al. Intake of carbohydrates during pregnancy in obese women is associated with fat mass in the newborn offspring. </w:t>
      </w:r>
      <w:r w:rsidRPr="004B77DE">
        <w:rPr>
          <w:rFonts w:ascii="Trebuchet MS" w:hAnsi="Trebuchet MS"/>
          <w:i/>
          <w:noProof/>
          <w:sz w:val="16"/>
          <w:szCs w:val="16"/>
        </w:rPr>
        <w:t>Am J Clin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02</w:t>
      </w:r>
      <w:r w:rsidRPr="004B77DE">
        <w:rPr>
          <w:rFonts w:ascii="Trebuchet MS" w:hAnsi="Trebuchet MS"/>
          <w:noProof/>
          <w:sz w:val="16"/>
          <w:szCs w:val="16"/>
        </w:rPr>
        <w:t>(</w:t>
      </w:r>
      <w:r w:rsidRPr="004B77DE">
        <w:rPr>
          <w:rFonts w:ascii="Trebuchet MS" w:eastAsia="Calibri" w:hAnsi="Trebuchet MS" w:cs="Calibri"/>
          <w:noProof/>
          <w:sz w:val="16"/>
          <w:szCs w:val="16"/>
        </w:rPr>
        <w:t>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4</w:t>
      </w:r>
      <w:r w:rsidRPr="004B77DE">
        <w:rPr>
          <w:rFonts w:ascii="Trebuchet MS" w:hAnsi="Trebuchet MS"/>
          <w:noProof/>
          <w:sz w:val="16"/>
          <w:szCs w:val="16"/>
        </w:rPr>
        <w:t>75-81.</w:t>
      </w:r>
    </w:p>
    <w:p w14:paraId="78CFF183"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93</w:t>
      </w:r>
      <w:r w:rsidRPr="004B77DE">
        <w:rPr>
          <w:rFonts w:ascii="Trebuchet MS" w:hAnsi="Trebuchet MS"/>
          <w:noProof/>
          <w:sz w:val="16"/>
          <w:szCs w:val="16"/>
        </w:rPr>
        <w:t>.</w:t>
      </w:r>
      <w:r w:rsidRPr="004B77DE">
        <w:rPr>
          <w:rFonts w:ascii="Trebuchet MS" w:hAnsi="Trebuchet MS"/>
          <w:noProof/>
          <w:sz w:val="16"/>
          <w:szCs w:val="16"/>
        </w:rPr>
        <w:tab/>
        <w:t xml:space="preserve">Sharma SS, Greenwood DC, Simpson NAB et al. Is dietary macronutrient composition during pregnancy associated with offspring birth weight? An observational study. </w:t>
      </w:r>
      <w:r w:rsidRPr="004B77DE">
        <w:rPr>
          <w:rFonts w:ascii="Trebuchet MS" w:hAnsi="Trebuchet MS"/>
          <w:i/>
          <w:noProof/>
          <w:sz w:val="16"/>
          <w:szCs w:val="16"/>
        </w:rPr>
        <w:t>Br J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19</w:t>
      </w:r>
      <w:r w:rsidRPr="004B77DE">
        <w:rPr>
          <w:rFonts w:ascii="Trebuchet MS" w:hAnsi="Trebuchet MS"/>
          <w:noProof/>
          <w:sz w:val="16"/>
          <w:szCs w:val="16"/>
        </w:rPr>
        <w:t>(</w:t>
      </w:r>
      <w:r w:rsidRPr="004B77DE">
        <w:rPr>
          <w:rFonts w:ascii="Trebuchet MS" w:eastAsia="Calibri" w:hAnsi="Trebuchet MS" w:cs="Calibri"/>
          <w:noProof/>
          <w:sz w:val="16"/>
          <w:szCs w:val="16"/>
        </w:rPr>
        <w:t>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30</w:t>
      </w:r>
      <w:r w:rsidRPr="004B77DE">
        <w:rPr>
          <w:rFonts w:ascii="Trebuchet MS" w:hAnsi="Trebuchet MS"/>
          <w:noProof/>
          <w:sz w:val="16"/>
          <w:szCs w:val="16"/>
        </w:rPr>
        <w:t>-</w:t>
      </w:r>
      <w:r w:rsidRPr="004B77DE">
        <w:rPr>
          <w:rFonts w:ascii="Trebuchet MS" w:eastAsia="Calibri" w:hAnsi="Trebuchet MS" w:cs="Calibri"/>
          <w:noProof/>
          <w:sz w:val="16"/>
          <w:szCs w:val="16"/>
        </w:rPr>
        <w:t>9</w:t>
      </w:r>
      <w:r w:rsidRPr="004B77DE">
        <w:rPr>
          <w:rFonts w:ascii="Trebuchet MS" w:hAnsi="Trebuchet MS"/>
          <w:noProof/>
          <w:sz w:val="16"/>
          <w:szCs w:val="16"/>
        </w:rPr>
        <w:t>.</w:t>
      </w:r>
    </w:p>
    <w:p w14:paraId="27730ABD"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94</w:t>
      </w:r>
      <w:r w:rsidRPr="004B77DE">
        <w:rPr>
          <w:rFonts w:ascii="Trebuchet MS" w:hAnsi="Trebuchet MS"/>
          <w:noProof/>
          <w:sz w:val="16"/>
          <w:szCs w:val="16"/>
        </w:rPr>
        <w:t>.</w:t>
      </w:r>
      <w:r w:rsidRPr="004B77DE">
        <w:rPr>
          <w:rFonts w:ascii="Trebuchet MS" w:hAnsi="Trebuchet MS"/>
          <w:noProof/>
          <w:sz w:val="16"/>
          <w:szCs w:val="16"/>
        </w:rPr>
        <w:tab/>
        <w:t xml:space="preserve">Pang WW, Colega M, Cai S et al. Higher maternal dietary protein intake is associated with a higher risk of gestational diabetes mellitus in a multiethnic asian cohort. </w:t>
      </w:r>
      <w:r w:rsidRPr="004B77DE">
        <w:rPr>
          <w:rFonts w:ascii="Trebuchet MS" w:hAnsi="Trebuchet MS"/>
          <w:i/>
          <w:noProof/>
          <w:sz w:val="16"/>
          <w:szCs w:val="16"/>
        </w:rPr>
        <w:t>J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47</w:t>
      </w:r>
      <w:r w:rsidRPr="004B77DE">
        <w:rPr>
          <w:rFonts w:ascii="Trebuchet MS" w:hAnsi="Trebuchet MS"/>
          <w:noProof/>
          <w:sz w:val="16"/>
          <w:szCs w:val="16"/>
        </w:rPr>
        <w:t>(</w:t>
      </w:r>
      <w:r w:rsidRPr="004B77DE">
        <w:rPr>
          <w:rFonts w:ascii="Trebuchet MS" w:eastAsia="Calibri" w:hAnsi="Trebuchet MS" w:cs="Calibri"/>
          <w:noProof/>
          <w:sz w:val="16"/>
          <w:szCs w:val="16"/>
        </w:rPr>
        <w:t>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653</w:t>
      </w:r>
      <w:r w:rsidRPr="004B77DE">
        <w:rPr>
          <w:rFonts w:ascii="Trebuchet MS" w:hAnsi="Trebuchet MS"/>
          <w:noProof/>
          <w:sz w:val="16"/>
          <w:szCs w:val="16"/>
        </w:rPr>
        <w:t>-</w:t>
      </w:r>
      <w:r w:rsidRPr="004B77DE">
        <w:rPr>
          <w:rFonts w:ascii="Trebuchet MS" w:eastAsia="Calibri" w:hAnsi="Trebuchet MS" w:cs="Calibri"/>
          <w:noProof/>
          <w:sz w:val="16"/>
          <w:szCs w:val="16"/>
        </w:rPr>
        <w:t>60</w:t>
      </w:r>
      <w:r w:rsidRPr="004B77DE">
        <w:rPr>
          <w:rFonts w:ascii="Trebuchet MS" w:hAnsi="Trebuchet MS"/>
          <w:noProof/>
          <w:sz w:val="16"/>
          <w:szCs w:val="16"/>
        </w:rPr>
        <w:t>.</w:t>
      </w:r>
    </w:p>
    <w:p w14:paraId="5ADE0ECF"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95</w:t>
      </w:r>
      <w:r w:rsidRPr="004B77DE">
        <w:rPr>
          <w:rFonts w:ascii="Trebuchet MS" w:hAnsi="Trebuchet MS"/>
          <w:noProof/>
          <w:sz w:val="16"/>
          <w:szCs w:val="16"/>
        </w:rPr>
        <w:t>.</w:t>
      </w:r>
      <w:r w:rsidRPr="004B77DE">
        <w:rPr>
          <w:rFonts w:ascii="Trebuchet MS" w:hAnsi="Trebuchet MS"/>
          <w:noProof/>
          <w:sz w:val="16"/>
          <w:szCs w:val="16"/>
        </w:rPr>
        <w:tab/>
        <w:t xml:space="preserve">Switkowski KM, Jacques PF, Must A et al. Maternal protein intake during pregnancy and linear growth in the offspring. </w:t>
      </w:r>
      <w:r w:rsidRPr="004B77DE">
        <w:rPr>
          <w:rFonts w:ascii="Trebuchet MS" w:hAnsi="Trebuchet MS"/>
          <w:i/>
          <w:noProof/>
          <w:sz w:val="16"/>
          <w:szCs w:val="16"/>
        </w:rPr>
        <w:t>Am J Clin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04</w:t>
      </w:r>
      <w:r w:rsidRPr="004B77DE">
        <w:rPr>
          <w:rFonts w:ascii="Trebuchet MS" w:hAnsi="Trebuchet MS"/>
          <w:noProof/>
          <w:sz w:val="16"/>
          <w:szCs w:val="16"/>
        </w:rPr>
        <w:t>(</w:t>
      </w:r>
      <w:r w:rsidRPr="004B77DE">
        <w:rPr>
          <w:rFonts w:ascii="Trebuchet MS" w:eastAsia="Calibri" w:hAnsi="Trebuchet MS" w:cs="Calibri"/>
          <w:noProof/>
          <w:sz w:val="16"/>
          <w:szCs w:val="16"/>
        </w:rPr>
        <w:t>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128</w:t>
      </w:r>
      <w:r w:rsidRPr="004B77DE">
        <w:rPr>
          <w:rFonts w:ascii="Trebuchet MS" w:hAnsi="Trebuchet MS"/>
          <w:noProof/>
          <w:sz w:val="16"/>
          <w:szCs w:val="16"/>
        </w:rPr>
        <w:t>-</w:t>
      </w:r>
      <w:r w:rsidRPr="004B77DE">
        <w:rPr>
          <w:rFonts w:ascii="Trebuchet MS" w:eastAsia="Calibri" w:hAnsi="Trebuchet MS" w:cs="Calibri"/>
          <w:noProof/>
          <w:sz w:val="16"/>
          <w:szCs w:val="16"/>
        </w:rPr>
        <w:t>36</w:t>
      </w:r>
      <w:r w:rsidRPr="004B77DE">
        <w:rPr>
          <w:rFonts w:ascii="Trebuchet MS" w:hAnsi="Trebuchet MS"/>
          <w:noProof/>
          <w:sz w:val="16"/>
          <w:szCs w:val="16"/>
        </w:rPr>
        <w:t>.</w:t>
      </w:r>
    </w:p>
    <w:p w14:paraId="37FB0FFA"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96</w:t>
      </w:r>
      <w:r w:rsidRPr="004B77DE">
        <w:rPr>
          <w:rFonts w:ascii="Trebuchet MS" w:hAnsi="Trebuchet MS"/>
          <w:noProof/>
          <w:sz w:val="16"/>
          <w:szCs w:val="16"/>
        </w:rPr>
        <w:t>.</w:t>
      </w:r>
      <w:r w:rsidRPr="004B77DE">
        <w:rPr>
          <w:rFonts w:ascii="Trebuchet MS" w:hAnsi="Trebuchet MS"/>
          <w:noProof/>
          <w:sz w:val="16"/>
          <w:szCs w:val="16"/>
        </w:rPr>
        <w:tab/>
        <w:t xml:space="preserve">Tielemans MJ, Steegers EAP, Voortman T et al. Protein intake during pregnancy and offspring body composition at 6 years: the Generation R Study. </w:t>
      </w:r>
      <w:r w:rsidRPr="004B77DE">
        <w:rPr>
          <w:rFonts w:ascii="Trebuchet MS" w:hAnsi="Trebuchet MS"/>
          <w:i/>
          <w:noProof/>
          <w:sz w:val="16"/>
          <w:szCs w:val="16"/>
        </w:rPr>
        <w:t>Eur J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6</w:t>
      </w:r>
      <w:r w:rsidRPr="004B77DE">
        <w:rPr>
          <w:rFonts w:ascii="Trebuchet MS" w:hAnsi="Trebuchet MS"/>
          <w:noProof/>
          <w:sz w:val="16"/>
          <w:szCs w:val="16"/>
        </w:rPr>
        <w:t>(</w:t>
      </w:r>
      <w:r w:rsidRPr="004B77DE">
        <w:rPr>
          <w:rFonts w:ascii="Trebuchet MS" w:eastAsia="Calibri" w:hAnsi="Trebuchet MS" w:cs="Calibri"/>
          <w:noProof/>
          <w:sz w:val="16"/>
          <w:szCs w:val="16"/>
        </w:rPr>
        <w:t>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151</w:t>
      </w:r>
      <w:r w:rsidRPr="004B77DE">
        <w:rPr>
          <w:rFonts w:ascii="Trebuchet MS" w:hAnsi="Trebuchet MS"/>
          <w:noProof/>
          <w:sz w:val="16"/>
          <w:szCs w:val="16"/>
        </w:rPr>
        <w:t>-</w:t>
      </w:r>
      <w:r w:rsidRPr="004B77DE">
        <w:rPr>
          <w:rFonts w:ascii="Trebuchet MS" w:eastAsia="Calibri" w:hAnsi="Trebuchet MS" w:cs="Calibri"/>
          <w:noProof/>
          <w:sz w:val="16"/>
          <w:szCs w:val="16"/>
        </w:rPr>
        <w:t>60</w:t>
      </w:r>
      <w:r w:rsidRPr="004B77DE">
        <w:rPr>
          <w:rFonts w:ascii="Trebuchet MS" w:hAnsi="Trebuchet MS"/>
          <w:noProof/>
          <w:sz w:val="16"/>
          <w:szCs w:val="16"/>
        </w:rPr>
        <w:t>.</w:t>
      </w:r>
    </w:p>
    <w:p w14:paraId="794C8680"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97</w:t>
      </w:r>
      <w:r w:rsidRPr="004B77DE">
        <w:rPr>
          <w:rFonts w:ascii="Trebuchet MS" w:hAnsi="Trebuchet MS"/>
          <w:noProof/>
          <w:sz w:val="16"/>
          <w:szCs w:val="16"/>
        </w:rPr>
        <w:t>.</w:t>
      </w:r>
      <w:r w:rsidRPr="004B77DE">
        <w:rPr>
          <w:rFonts w:ascii="Trebuchet MS" w:hAnsi="Trebuchet MS"/>
          <w:noProof/>
          <w:sz w:val="16"/>
          <w:szCs w:val="16"/>
        </w:rPr>
        <w:tab/>
        <w:t xml:space="preserve">Chen LW, Tint MT, Fortier MV et al. Maternal macronutrient intake during pregnancy is associated with neonatal abdominal adiposity: The Growing Up in Singapore Towards healthy Outcomes (GUSTO) study. </w:t>
      </w:r>
      <w:r w:rsidRPr="004B77DE">
        <w:rPr>
          <w:rFonts w:ascii="Trebuchet MS" w:hAnsi="Trebuchet MS"/>
          <w:i/>
          <w:noProof/>
          <w:sz w:val="16"/>
          <w:szCs w:val="16"/>
        </w:rPr>
        <w:t>J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46</w:t>
      </w:r>
      <w:r w:rsidRPr="004B77DE">
        <w:rPr>
          <w:rFonts w:ascii="Trebuchet MS" w:hAnsi="Trebuchet MS"/>
          <w:noProof/>
          <w:sz w:val="16"/>
          <w:szCs w:val="16"/>
        </w:rPr>
        <w:t>(</w:t>
      </w:r>
      <w:r w:rsidRPr="004B77DE">
        <w:rPr>
          <w:rFonts w:ascii="Trebuchet MS" w:eastAsia="Calibri" w:hAnsi="Trebuchet MS" w:cs="Calibri"/>
          <w:noProof/>
          <w:sz w:val="16"/>
          <w:szCs w:val="16"/>
        </w:rPr>
        <w:t>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571</w:t>
      </w:r>
      <w:r w:rsidRPr="004B77DE">
        <w:rPr>
          <w:rFonts w:ascii="Trebuchet MS" w:hAnsi="Trebuchet MS"/>
          <w:noProof/>
          <w:sz w:val="16"/>
          <w:szCs w:val="16"/>
        </w:rPr>
        <w:t>-</w:t>
      </w:r>
      <w:r w:rsidRPr="004B77DE">
        <w:rPr>
          <w:rFonts w:ascii="Trebuchet MS" w:eastAsia="Calibri" w:hAnsi="Trebuchet MS" w:cs="Calibri"/>
          <w:noProof/>
          <w:sz w:val="16"/>
          <w:szCs w:val="16"/>
        </w:rPr>
        <w:t>9</w:t>
      </w:r>
      <w:r w:rsidRPr="004B77DE">
        <w:rPr>
          <w:rFonts w:ascii="Trebuchet MS" w:hAnsi="Trebuchet MS"/>
          <w:noProof/>
          <w:sz w:val="16"/>
          <w:szCs w:val="16"/>
        </w:rPr>
        <w:t>.</w:t>
      </w:r>
    </w:p>
    <w:p w14:paraId="5237CF9A"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98</w:t>
      </w:r>
      <w:r w:rsidRPr="004B77DE">
        <w:rPr>
          <w:rFonts w:ascii="Trebuchet MS" w:hAnsi="Trebuchet MS"/>
          <w:noProof/>
          <w:sz w:val="16"/>
          <w:szCs w:val="16"/>
        </w:rPr>
        <w:t>.</w:t>
      </w:r>
      <w:r w:rsidRPr="004B77DE">
        <w:rPr>
          <w:rFonts w:ascii="Trebuchet MS" w:hAnsi="Trebuchet MS"/>
          <w:noProof/>
          <w:sz w:val="16"/>
          <w:szCs w:val="16"/>
        </w:rPr>
        <w:tab/>
        <w:t xml:space="preserve">Mizgier M, Jarzabek-Bielecka G, Mruczyk K. Maternal diet and gestational diabetes mellitus development. </w:t>
      </w:r>
      <w:r w:rsidRPr="004B77DE">
        <w:rPr>
          <w:rFonts w:ascii="Trebuchet MS" w:hAnsi="Trebuchet MS"/>
          <w:i/>
          <w:noProof/>
          <w:sz w:val="16"/>
          <w:szCs w:val="16"/>
        </w:rPr>
        <w:t>J Maternal-Fetal Neonat Me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w:t>
      </w:r>
      <w:r w:rsidRPr="004B77DE">
        <w:rPr>
          <w:rFonts w:ascii="Trebuchet MS" w:hAnsi="Trebuchet MS"/>
          <w:noProof/>
          <w:sz w:val="16"/>
          <w:szCs w:val="16"/>
        </w:rPr>
        <w:t>-</w:t>
      </w:r>
      <w:r w:rsidRPr="004B77DE">
        <w:rPr>
          <w:rFonts w:ascii="Trebuchet MS" w:eastAsia="Calibri" w:hAnsi="Trebuchet MS" w:cs="Calibri"/>
          <w:noProof/>
          <w:sz w:val="16"/>
          <w:szCs w:val="16"/>
        </w:rPr>
        <w:t>10</w:t>
      </w:r>
      <w:r w:rsidRPr="004B77DE">
        <w:rPr>
          <w:rFonts w:ascii="Trebuchet MS" w:hAnsi="Trebuchet MS"/>
          <w:noProof/>
          <w:sz w:val="16"/>
          <w:szCs w:val="16"/>
        </w:rPr>
        <w:t>.</w:t>
      </w:r>
    </w:p>
    <w:p w14:paraId="432DA653"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99</w:t>
      </w:r>
      <w:r w:rsidRPr="004B77DE">
        <w:rPr>
          <w:rFonts w:ascii="Trebuchet MS" w:hAnsi="Trebuchet MS"/>
          <w:noProof/>
          <w:sz w:val="16"/>
          <w:szCs w:val="16"/>
        </w:rPr>
        <w:t>.</w:t>
      </w:r>
      <w:r w:rsidRPr="004B77DE">
        <w:rPr>
          <w:rFonts w:ascii="Trebuchet MS" w:hAnsi="Trebuchet MS"/>
          <w:noProof/>
          <w:sz w:val="16"/>
          <w:szCs w:val="16"/>
        </w:rPr>
        <w:tab/>
        <w:t xml:space="preserve">Watson PE, McDonald BW. Water and nutrient intake in pregnant New Zealand women: association with wheeze in their infants at 18 months. </w:t>
      </w:r>
      <w:r w:rsidRPr="004B77DE">
        <w:rPr>
          <w:rFonts w:ascii="Trebuchet MS" w:hAnsi="Trebuchet MS"/>
          <w:i/>
          <w:noProof/>
          <w:sz w:val="16"/>
          <w:szCs w:val="16"/>
        </w:rPr>
        <w:t>Asia Pac J Clin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3</w:t>
      </w:r>
      <w:r w:rsidRPr="004B77DE">
        <w:rPr>
          <w:rFonts w:ascii="Trebuchet MS" w:hAnsi="Trebuchet MS"/>
          <w:noProof/>
          <w:sz w:val="16"/>
          <w:szCs w:val="16"/>
        </w:rPr>
        <w:t>(</w:t>
      </w:r>
      <w:r w:rsidRPr="004B77DE">
        <w:rPr>
          <w:rFonts w:ascii="Trebuchet MS" w:eastAsia="Calibri" w:hAnsi="Trebuchet MS" w:cs="Calibri"/>
          <w:noProof/>
          <w:sz w:val="16"/>
          <w:szCs w:val="16"/>
        </w:rPr>
        <w:t>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660</w:t>
      </w:r>
      <w:r w:rsidRPr="004B77DE">
        <w:rPr>
          <w:rFonts w:ascii="Trebuchet MS" w:hAnsi="Trebuchet MS"/>
          <w:noProof/>
          <w:sz w:val="16"/>
          <w:szCs w:val="16"/>
        </w:rPr>
        <w:t>-</w:t>
      </w:r>
      <w:r w:rsidRPr="004B77DE">
        <w:rPr>
          <w:rFonts w:ascii="Trebuchet MS" w:eastAsia="Calibri" w:hAnsi="Trebuchet MS" w:cs="Calibri"/>
          <w:noProof/>
          <w:sz w:val="16"/>
          <w:szCs w:val="16"/>
        </w:rPr>
        <w:t>70</w:t>
      </w:r>
      <w:r w:rsidRPr="004B77DE">
        <w:rPr>
          <w:rFonts w:ascii="Trebuchet MS" w:hAnsi="Trebuchet MS"/>
          <w:noProof/>
          <w:sz w:val="16"/>
          <w:szCs w:val="16"/>
        </w:rPr>
        <w:t>.</w:t>
      </w:r>
    </w:p>
    <w:p w14:paraId="10E45999"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00</w:t>
      </w:r>
      <w:r w:rsidRPr="004B77DE">
        <w:rPr>
          <w:rFonts w:ascii="Trebuchet MS" w:hAnsi="Trebuchet MS"/>
          <w:noProof/>
          <w:sz w:val="16"/>
          <w:szCs w:val="16"/>
        </w:rPr>
        <w:t>.</w:t>
      </w:r>
      <w:r w:rsidRPr="004B77DE">
        <w:rPr>
          <w:rFonts w:ascii="Trebuchet MS" w:hAnsi="Trebuchet MS"/>
          <w:noProof/>
          <w:sz w:val="16"/>
          <w:szCs w:val="16"/>
        </w:rPr>
        <w:tab/>
        <w:t xml:space="preserve">Renault KM, Carlsen EM, Nørgaard K et al. Intake of sweets, snacks and soft drinks predicts weight gain in obese pregnant women: detailed analysis of the results of a randomised controlled trial. </w:t>
      </w:r>
      <w:r w:rsidRPr="004B77DE">
        <w:rPr>
          <w:rFonts w:ascii="Trebuchet MS" w:hAnsi="Trebuchet MS"/>
          <w:i/>
          <w:noProof/>
          <w:sz w:val="16"/>
          <w:szCs w:val="16"/>
        </w:rPr>
        <w:t>Plos One</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0</w:t>
      </w:r>
      <w:r w:rsidRPr="004B77DE">
        <w:rPr>
          <w:rFonts w:ascii="Trebuchet MS" w:hAnsi="Trebuchet MS"/>
          <w:noProof/>
          <w:sz w:val="16"/>
          <w:szCs w:val="16"/>
        </w:rPr>
        <w:t>(7).</w:t>
      </w:r>
    </w:p>
    <w:p w14:paraId="01559873"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01</w:t>
      </w:r>
      <w:r w:rsidRPr="004B77DE">
        <w:rPr>
          <w:rFonts w:ascii="Trebuchet MS" w:hAnsi="Trebuchet MS"/>
          <w:noProof/>
          <w:sz w:val="16"/>
          <w:szCs w:val="16"/>
        </w:rPr>
        <w:t>.</w:t>
      </w:r>
      <w:r w:rsidRPr="004B77DE">
        <w:rPr>
          <w:rFonts w:ascii="Trebuchet MS" w:hAnsi="Trebuchet MS"/>
          <w:noProof/>
          <w:sz w:val="16"/>
          <w:szCs w:val="16"/>
        </w:rPr>
        <w:tab/>
        <w:t xml:space="preserve">Donazar-Ezcurra M, Lopez-Del Burgo C, Martinez-Gonzalez MA et al. Soft drink consumption and gestational diabetes risk in the SUN project. </w:t>
      </w:r>
      <w:r w:rsidRPr="004B77DE">
        <w:rPr>
          <w:rFonts w:ascii="Trebuchet MS" w:hAnsi="Trebuchet MS"/>
          <w:i/>
          <w:noProof/>
          <w:sz w:val="16"/>
          <w:szCs w:val="16"/>
        </w:rPr>
        <w:t>Clin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7</w:t>
      </w:r>
      <w:r w:rsidRPr="004B77DE">
        <w:rPr>
          <w:rFonts w:ascii="Trebuchet MS" w:hAnsi="Trebuchet MS"/>
          <w:noProof/>
          <w:sz w:val="16"/>
          <w:szCs w:val="16"/>
        </w:rPr>
        <w:t>(</w:t>
      </w:r>
      <w:r w:rsidRPr="004B77DE">
        <w:rPr>
          <w:rFonts w:ascii="Trebuchet MS" w:eastAsia="Calibri" w:hAnsi="Trebuchet MS" w:cs="Calibri"/>
          <w:noProof/>
          <w:sz w:val="16"/>
          <w:szCs w:val="16"/>
        </w:rPr>
        <w:t>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638</w:t>
      </w:r>
      <w:r w:rsidRPr="004B77DE">
        <w:rPr>
          <w:rFonts w:ascii="Trebuchet MS" w:hAnsi="Trebuchet MS"/>
          <w:noProof/>
          <w:sz w:val="16"/>
          <w:szCs w:val="16"/>
        </w:rPr>
        <w:t>-</w:t>
      </w:r>
      <w:r w:rsidRPr="004B77DE">
        <w:rPr>
          <w:rFonts w:ascii="Trebuchet MS" w:eastAsia="Calibri" w:hAnsi="Trebuchet MS" w:cs="Calibri"/>
          <w:noProof/>
          <w:sz w:val="16"/>
          <w:szCs w:val="16"/>
        </w:rPr>
        <w:t>45</w:t>
      </w:r>
      <w:r w:rsidRPr="004B77DE">
        <w:rPr>
          <w:rFonts w:ascii="Trebuchet MS" w:hAnsi="Trebuchet MS"/>
          <w:noProof/>
          <w:sz w:val="16"/>
          <w:szCs w:val="16"/>
        </w:rPr>
        <w:t>.</w:t>
      </w:r>
    </w:p>
    <w:p w14:paraId="78D5C226"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02</w:t>
      </w:r>
      <w:r w:rsidRPr="004B77DE">
        <w:rPr>
          <w:rFonts w:ascii="Trebuchet MS" w:hAnsi="Trebuchet MS"/>
          <w:noProof/>
          <w:sz w:val="16"/>
          <w:szCs w:val="16"/>
        </w:rPr>
        <w:t>.</w:t>
      </w:r>
      <w:r w:rsidRPr="004B77DE">
        <w:rPr>
          <w:rFonts w:ascii="Trebuchet MS" w:hAnsi="Trebuchet MS"/>
          <w:noProof/>
          <w:sz w:val="16"/>
          <w:szCs w:val="16"/>
        </w:rPr>
        <w:tab/>
        <w:t xml:space="preserve">Azad MB, Sharma AK, de Souza RJ et al. Association between artificially sweetened beverage consumption during pregnancy and infant body mass index. </w:t>
      </w:r>
      <w:r w:rsidRPr="004B77DE">
        <w:rPr>
          <w:rFonts w:ascii="Trebuchet MS" w:hAnsi="Trebuchet MS"/>
          <w:i/>
          <w:noProof/>
          <w:sz w:val="16"/>
          <w:szCs w:val="16"/>
        </w:rPr>
        <w:t>JAMA Pedia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70</w:t>
      </w:r>
      <w:r w:rsidRPr="004B77DE">
        <w:rPr>
          <w:rFonts w:ascii="Trebuchet MS" w:hAnsi="Trebuchet MS"/>
          <w:noProof/>
          <w:sz w:val="16"/>
          <w:szCs w:val="16"/>
        </w:rPr>
        <w:t>(</w:t>
      </w:r>
      <w:r w:rsidRPr="004B77DE">
        <w:rPr>
          <w:rFonts w:ascii="Trebuchet MS" w:eastAsia="Calibri" w:hAnsi="Trebuchet MS" w:cs="Calibri"/>
          <w:noProof/>
          <w:sz w:val="16"/>
          <w:szCs w:val="16"/>
        </w:rPr>
        <w:t>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662</w:t>
      </w:r>
      <w:r w:rsidRPr="004B77DE">
        <w:rPr>
          <w:rFonts w:ascii="Trebuchet MS" w:hAnsi="Trebuchet MS"/>
          <w:noProof/>
          <w:sz w:val="16"/>
          <w:szCs w:val="16"/>
        </w:rPr>
        <w:t>-</w:t>
      </w:r>
      <w:r w:rsidRPr="004B77DE">
        <w:rPr>
          <w:rFonts w:ascii="Trebuchet MS" w:eastAsia="Calibri" w:hAnsi="Trebuchet MS" w:cs="Calibri"/>
          <w:noProof/>
          <w:sz w:val="16"/>
          <w:szCs w:val="16"/>
        </w:rPr>
        <w:t>70</w:t>
      </w:r>
      <w:r w:rsidRPr="004B77DE">
        <w:rPr>
          <w:rFonts w:ascii="Trebuchet MS" w:hAnsi="Trebuchet MS"/>
          <w:noProof/>
          <w:sz w:val="16"/>
          <w:szCs w:val="16"/>
        </w:rPr>
        <w:t>.</w:t>
      </w:r>
    </w:p>
    <w:p w14:paraId="27AAA2E0"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03</w:t>
      </w:r>
      <w:r w:rsidRPr="004B77DE">
        <w:rPr>
          <w:rFonts w:ascii="Trebuchet MS" w:hAnsi="Trebuchet MS"/>
          <w:noProof/>
          <w:sz w:val="16"/>
          <w:szCs w:val="16"/>
        </w:rPr>
        <w:t>.</w:t>
      </w:r>
      <w:r w:rsidRPr="004B77DE">
        <w:rPr>
          <w:rFonts w:ascii="Trebuchet MS" w:hAnsi="Trebuchet MS"/>
          <w:noProof/>
          <w:sz w:val="16"/>
          <w:szCs w:val="16"/>
        </w:rPr>
        <w:tab/>
        <w:t xml:space="preserve">Zhu Y, Olsen SF, Mendola P et al. Maternal consumption of artificially sweetened beverages during pregnancy, and offspring growth through 7 years of age: a prospective cohort study. </w:t>
      </w:r>
      <w:r w:rsidRPr="004B77DE">
        <w:rPr>
          <w:rFonts w:ascii="Trebuchet MS" w:hAnsi="Trebuchet MS"/>
          <w:i/>
          <w:noProof/>
          <w:sz w:val="16"/>
          <w:szCs w:val="16"/>
        </w:rPr>
        <w:t>Int J Epidemio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6</w:t>
      </w:r>
      <w:r w:rsidRPr="004B77DE">
        <w:rPr>
          <w:rFonts w:ascii="Trebuchet MS" w:hAnsi="Trebuchet MS"/>
          <w:noProof/>
          <w:sz w:val="16"/>
          <w:szCs w:val="16"/>
        </w:rPr>
        <w:t>(</w:t>
      </w:r>
      <w:r w:rsidRPr="004B77DE">
        <w:rPr>
          <w:rFonts w:ascii="Trebuchet MS" w:eastAsia="Calibri" w:hAnsi="Trebuchet MS" w:cs="Calibri"/>
          <w:noProof/>
          <w:sz w:val="16"/>
          <w:szCs w:val="16"/>
        </w:rPr>
        <w:t>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499</w:t>
      </w:r>
      <w:r w:rsidRPr="004B77DE">
        <w:rPr>
          <w:rFonts w:ascii="Trebuchet MS" w:hAnsi="Trebuchet MS"/>
          <w:noProof/>
          <w:sz w:val="16"/>
          <w:szCs w:val="16"/>
        </w:rPr>
        <w:t>-</w:t>
      </w:r>
      <w:r w:rsidRPr="004B77DE">
        <w:rPr>
          <w:rFonts w:ascii="Trebuchet MS" w:eastAsia="Calibri" w:hAnsi="Trebuchet MS" w:cs="Calibri"/>
          <w:noProof/>
          <w:sz w:val="16"/>
          <w:szCs w:val="16"/>
        </w:rPr>
        <w:t>508</w:t>
      </w:r>
      <w:r w:rsidRPr="004B77DE">
        <w:rPr>
          <w:rFonts w:ascii="Trebuchet MS" w:hAnsi="Trebuchet MS"/>
          <w:noProof/>
          <w:sz w:val="16"/>
          <w:szCs w:val="16"/>
        </w:rPr>
        <w:t>.</w:t>
      </w:r>
    </w:p>
    <w:p w14:paraId="7AE953D6"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04</w:t>
      </w:r>
      <w:r w:rsidRPr="004B77DE">
        <w:rPr>
          <w:rFonts w:ascii="Trebuchet MS" w:hAnsi="Trebuchet MS"/>
          <w:noProof/>
          <w:sz w:val="16"/>
          <w:szCs w:val="16"/>
        </w:rPr>
        <w:t>.</w:t>
      </w:r>
      <w:r w:rsidRPr="004B77DE">
        <w:rPr>
          <w:rFonts w:ascii="Trebuchet MS" w:hAnsi="Trebuchet MS"/>
          <w:noProof/>
          <w:sz w:val="16"/>
          <w:szCs w:val="16"/>
        </w:rPr>
        <w:tab/>
        <w:t xml:space="preserve">Bedard A, Northstone K, Henderson AJ et al. Maternal intake of sugar during pregnancy and childhood respiratory and atopic outcomes. </w:t>
      </w:r>
      <w:r w:rsidRPr="004B77DE">
        <w:rPr>
          <w:rFonts w:ascii="Trebuchet MS" w:hAnsi="Trebuchet MS"/>
          <w:i/>
          <w:noProof/>
          <w:sz w:val="16"/>
          <w:szCs w:val="16"/>
        </w:rPr>
        <w:t>Eur Respir J</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0</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w:t>
      </w:r>
    </w:p>
    <w:p w14:paraId="59EEA07D"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05</w:t>
      </w:r>
      <w:r w:rsidRPr="004B77DE">
        <w:rPr>
          <w:rFonts w:ascii="Trebuchet MS" w:hAnsi="Trebuchet MS"/>
          <w:noProof/>
          <w:sz w:val="16"/>
          <w:szCs w:val="16"/>
        </w:rPr>
        <w:t>.</w:t>
      </w:r>
      <w:r w:rsidRPr="004B77DE">
        <w:rPr>
          <w:rFonts w:ascii="Trebuchet MS" w:hAnsi="Trebuchet MS"/>
          <w:noProof/>
          <w:sz w:val="16"/>
          <w:szCs w:val="16"/>
        </w:rPr>
        <w:tab/>
        <w:t xml:space="preserve">Dominguez LJ, Martinez-Gonzalez MA, Basterra-Gortari FJ et al. Fast food consumption and gestational diabetes incidence in the SUN project. </w:t>
      </w:r>
      <w:r w:rsidRPr="004B77DE">
        <w:rPr>
          <w:rFonts w:ascii="Trebuchet MS" w:hAnsi="Trebuchet MS"/>
          <w:i/>
          <w:noProof/>
          <w:sz w:val="16"/>
          <w:szCs w:val="16"/>
        </w:rPr>
        <w:t>PLoS One</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9</w:t>
      </w:r>
      <w:r w:rsidRPr="004B77DE">
        <w:rPr>
          <w:rFonts w:ascii="Trebuchet MS" w:hAnsi="Trebuchet MS"/>
          <w:noProof/>
          <w:sz w:val="16"/>
          <w:szCs w:val="16"/>
        </w:rPr>
        <w:t>(</w:t>
      </w:r>
      <w:r w:rsidRPr="004B77DE">
        <w:rPr>
          <w:rFonts w:ascii="Trebuchet MS" w:eastAsia="Calibri" w:hAnsi="Trebuchet MS" w:cs="Calibri"/>
          <w:noProof/>
          <w:sz w:val="16"/>
          <w:szCs w:val="16"/>
        </w:rPr>
        <w:t>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106627</w:t>
      </w:r>
      <w:r w:rsidRPr="004B77DE">
        <w:rPr>
          <w:rFonts w:ascii="Trebuchet MS" w:hAnsi="Trebuchet MS"/>
          <w:noProof/>
          <w:sz w:val="16"/>
          <w:szCs w:val="16"/>
        </w:rPr>
        <w:t>.</w:t>
      </w:r>
    </w:p>
    <w:p w14:paraId="2C0CCE2C"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06</w:t>
      </w:r>
      <w:r w:rsidRPr="004B77DE">
        <w:rPr>
          <w:rFonts w:ascii="Trebuchet MS" w:hAnsi="Trebuchet MS"/>
          <w:noProof/>
          <w:sz w:val="16"/>
          <w:szCs w:val="16"/>
        </w:rPr>
        <w:t>.</w:t>
      </w:r>
      <w:r w:rsidRPr="004B77DE">
        <w:rPr>
          <w:rFonts w:ascii="Trebuchet MS" w:hAnsi="Trebuchet MS"/>
          <w:noProof/>
          <w:sz w:val="16"/>
          <w:szCs w:val="16"/>
        </w:rPr>
        <w:tab/>
        <w:t xml:space="preserve">von Ehrenstein OS, Aralis H, Flores ME et al. Fast food consumption in pregnancy and subsequent asthma symptoms in young children. </w:t>
      </w:r>
      <w:r w:rsidRPr="004B77DE">
        <w:rPr>
          <w:rFonts w:ascii="Trebuchet MS" w:hAnsi="Trebuchet MS"/>
          <w:i/>
          <w:noProof/>
          <w:sz w:val="16"/>
          <w:szCs w:val="16"/>
        </w:rPr>
        <w:t>Pediatr Allergy Immuno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6</w:t>
      </w:r>
      <w:r w:rsidRPr="004B77DE">
        <w:rPr>
          <w:rFonts w:ascii="Trebuchet MS" w:hAnsi="Trebuchet MS"/>
          <w:noProof/>
          <w:sz w:val="16"/>
          <w:szCs w:val="16"/>
        </w:rPr>
        <w:t>(</w:t>
      </w:r>
      <w:r w:rsidRPr="004B77DE">
        <w:rPr>
          <w:rFonts w:ascii="Trebuchet MS" w:eastAsia="Calibri" w:hAnsi="Trebuchet MS" w:cs="Calibri"/>
          <w:noProof/>
          <w:sz w:val="16"/>
          <w:szCs w:val="16"/>
        </w:rPr>
        <w:t>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71</w:t>
      </w:r>
      <w:r w:rsidRPr="004B77DE">
        <w:rPr>
          <w:rFonts w:ascii="Trebuchet MS" w:hAnsi="Trebuchet MS"/>
          <w:noProof/>
          <w:sz w:val="16"/>
          <w:szCs w:val="16"/>
        </w:rPr>
        <w:t>-</w:t>
      </w:r>
      <w:r w:rsidRPr="004B77DE">
        <w:rPr>
          <w:rFonts w:ascii="Trebuchet MS" w:eastAsia="Calibri" w:hAnsi="Trebuchet MS" w:cs="Calibri"/>
          <w:noProof/>
          <w:sz w:val="16"/>
          <w:szCs w:val="16"/>
        </w:rPr>
        <w:t>7</w:t>
      </w:r>
      <w:r w:rsidRPr="004B77DE">
        <w:rPr>
          <w:rFonts w:ascii="Trebuchet MS" w:hAnsi="Trebuchet MS"/>
          <w:noProof/>
          <w:sz w:val="16"/>
          <w:szCs w:val="16"/>
        </w:rPr>
        <w:t>.</w:t>
      </w:r>
    </w:p>
    <w:p w14:paraId="303A15B8"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07</w:t>
      </w:r>
      <w:r w:rsidRPr="004B77DE">
        <w:rPr>
          <w:rFonts w:ascii="Trebuchet MS" w:hAnsi="Trebuchet MS"/>
          <w:noProof/>
          <w:sz w:val="16"/>
          <w:szCs w:val="16"/>
        </w:rPr>
        <w:t>.</w:t>
      </w:r>
      <w:r w:rsidRPr="004B77DE">
        <w:rPr>
          <w:rFonts w:ascii="Trebuchet MS" w:hAnsi="Trebuchet MS"/>
          <w:noProof/>
          <w:sz w:val="16"/>
          <w:szCs w:val="16"/>
        </w:rPr>
        <w:tab/>
        <w:t xml:space="preserve">Colapinto CK, Arbuckle TE, Dubois L et al. Tea consumption in pregnancy as a predictor of pesticide exposure and adverse birth outcomes: The MIREC Study. </w:t>
      </w:r>
      <w:r w:rsidRPr="004B77DE">
        <w:rPr>
          <w:rFonts w:ascii="Trebuchet MS" w:hAnsi="Trebuchet MS"/>
          <w:i/>
          <w:noProof/>
          <w:sz w:val="16"/>
          <w:szCs w:val="16"/>
        </w:rPr>
        <w:t>Environmental Research</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4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77</w:t>
      </w:r>
      <w:r w:rsidRPr="004B77DE">
        <w:rPr>
          <w:rFonts w:ascii="Trebuchet MS" w:hAnsi="Trebuchet MS"/>
          <w:noProof/>
          <w:sz w:val="16"/>
          <w:szCs w:val="16"/>
        </w:rPr>
        <w:t>-</w:t>
      </w:r>
      <w:r w:rsidRPr="004B77DE">
        <w:rPr>
          <w:rFonts w:ascii="Trebuchet MS" w:eastAsia="Calibri" w:hAnsi="Trebuchet MS" w:cs="Calibri"/>
          <w:noProof/>
          <w:sz w:val="16"/>
          <w:szCs w:val="16"/>
        </w:rPr>
        <w:t>83</w:t>
      </w:r>
      <w:r w:rsidRPr="004B77DE">
        <w:rPr>
          <w:rFonts w:ascii="Trebuchet MS" w:hAnsi="Trebuchet MS"/>
          <w:noProof/>
          <w:sz w:val="16"/>
          <w:szCs w:val="16"/>
        </w:rPr>
        <w:t>.</w:t>
      </w:r>
    </w:p>
    <w:p w14:paraId="69D5165F"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08</w:t>
      </w:r>
      <w:r w:rsidRPr="004B77DE">
        <w:rPr>
          <w:rFonts w:ascii="Trebuchet MS" w:hAnsi="Trebuchet MS"/>
          <w:noProof/>
          <w:sz w:val="16"/>
          <w:szCs w:val="16"/>
        </w:rPr>
        <w:t>.</w:t>
      </w:r>
      <w:r w:rsidRPr="004B77DE">
        <w:rPr>
          <w:rFonts w:ascii="Trebuchet MS" w:hAnsi="Trebuchet MS"/>
          <w:noProof/>
          <w:sz w:val="16"/>
          <w:szCs w:val="16"/>
        </w:rPr>
        <w:tab/>
        <w:t xml:space="preserve">Okubo H, Miyake Y, Tanaka K et al. Maternal total caffeine intake, mainly from Japanese and Chinese tea, during pregnancy was associated with risk of preterm birth: the Osaka Maternal and Child Health Study. </w:t>
      </w:r>
      <w:r w:rsidRPr="004B77DE">
        <w:rPr>
          <w:rFonts w:ascii="Trebuchet MS" w:hAnsi="Trebuchet MS"/>
          <w:i/>
          <w:noProof/>
          <w:sz w:val="16"/>
          <w:szCs w:val="16"/>
        </w:rPr>
        <w:t>Nutr Re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5</w:t>
      </w:r>
      <w:r w:rsidRPr="004B77DE">
        <w:rPr>
          <w:rFonts w:ascii="Trebuchet MS" w:hAnsi="Trebuchet MS"/>
          <w:noProof/>
          <w:sz w:val="16"/>
          <w:szCs w:val="16"/>
        </w:rPr>
        <w:t>(</w:t>
      </w:r>
      <w:r w:rsidRPr="004B77DE">
        <w:rPr>
          <w:rFonts w:ascii="Trebuchet MS" w:eastAsia="Calibri" w:hAnsi="Trebuchet MS" w:cs="Calibri"/>
          <w:noProof/>
          <w:sz w:val="16"/>
          <w:szCs w:val="16"/>
        </w:rPr>
        <w:t>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09</w:t>
      </w:r>
      <w:r w:rsidRPr="004B77DE">
        <w:rPr>
          <w:rFonts w:ascii="Trebuchet MS" w:hAnsi="Trebuchet MS"/>
          <w:noProof/>
          <w:sz w:val="16"/>
          <w:szCs w:val="16"/>
        </w:rPr>
        <w:t>-</w:t>
      </w:r>
      <w:r w:rsidRPr="004B77DE">
        <w:rPr>
          <w:rFonts w:ascii="Trebuchet MS" w:eastAsia="Calibri" w:hAnsi="Trebuchet MS" w:cs="Calibri"/>
          <w:noProof/>
          <w:sz w:val="16"/>
          <w:szCs w:val="16"/>
        </w:rPr>
        <w:t>16</w:t>
      </w:r>
      <w:r w:rsidRPr="004B77DE">
        <w:rPr>
          <w:rFonts w:ascii="Trebuchet MS" w:hAnsi="Trebuchet MS"/>
          <w:noProof/>
          <w:sz w:val="16"/>
          <w:szCs w:val="16"/>
        </w:rPr>
        <w:t>.</w:t>
      </w:r>
    </w:p>
    <w:p w14:paraId="63E97BCC"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09</w:t>
      </w:r>
      <w:r w:rsidRPr="004B77DE">
        <w:rPr>
          <w:rFonts w:ascii="Trebuchet MS" w:hAnsi="Trebuchet MS"/>
          <w:noProof/>
          <w:sz w:val="16"/>
          <w:szCs w:val="16"/>
        </w:rPr>
        <w:t>.</w:t>
      </w:r>
      <w:r w:rsidRPr="004B77DE">
        <w:rPr>
          <w:rFonts w:ascii="Trebuchet MS" w:hAnsi="Trebuchet MS"/>
          <w:noProof/>
          <w:sz w:val="16"/>
          <w:szCs w:val="16"/>
        </w:rPr>
        <w:tab/>
        <w:t xml:space="preserve">Greenop KR, Miller M, Attia J et al. Maternal consumption of coffee and tea during pregnancy and risk of childhood brain tumors: results from an Australian case-control study. </w:t>
      </w:r>
      <w:r w:rsidRPr="004B77DE">
        <w:rPr>
          <w:rFonts w:ascii="Trebuchet MS" w:hAnsi="Trebuchet MS"/>
          <w:i/>
          <w:noProof/>
          <w:sz w:val="16"/>
          <w:szCs w:val="16"/>
        </w:rPr>
        <w:t>Cancer Causes Contro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w:t>
      </w:r>
      <w:r w:rsidRPr="004B77DE">
        <w:rPr>
          <w:rFonts w:ascii="Trebuchet MS" w:hAnsi="Trebuchet MS"/>
          <w:noProof/>
          <w:sz w:val="16"/>
          <w:szCs w:val="16"/>
        </w:rPr>
        <w:t>4; 25(10): 1321-7.</w:t>
      </w:r>
    </w:p>
    <w:p w14:paraId="0501F68C"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10</w:t>
      </w:r>
      <w:r w:rsidRPr="004B77DE">
        <w:rPr>
          <w:rFonts w:ascii="Trebuchet MS" w:hAnsi="Trebuchet MS"/>
          <w:noProof/>
          <w:sz w:val="16"/>
          <w:szCs w:val="16"/>
        </w:rPr>
        <w:t>.</w:t>
      </w:r>
      <w:r w:rsidRPr="004B77DE">
        <w:rPr>
          <w:rFonts w:ascii="Trebuchet MS" w:hAnsi="Trebuchet MS"/>
          <w:noProof/>
          <w:sz w:val="16"/>
          <w:szCs w:val="16"/>
        </w:rPr>
        <w:tab/>
        <w:t xml:space="preserve">Miyake Y, Tanaka K, Okubo H et al. Maternal caffeine intake in pregnancy is inversely related to childhood peer problems in Japan: The Kyushu Okinawa Maternal and Child Health Study. </w:t>
      </w:r>
      <w:r w:rsidRPr="004B77DE">
        <w:rPr>
          <w:rFonts w:ascii="Trebuchet MS" w:hAnsi="Trebuchet MS"/>
          <w:i/>
          <w:noProof/>
          <w:sz w:val="16"/>
          <w:szCs w:val="16"/>
        </w:rPr>
        <w:t>Nutr Neurosci</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2</w:t>
      </w:r>
      <w:r w:rsidRPr="004B77DE">
        <w:rPr>
          <w:rFonts w:ascii="Trebuchet MS" w:hAnsi="Trebuchet MS"/>
          <w:noProof/>
          <w:sz w:val="16"/>
          <w:szCs w:val="16"/>
        </w:rPr>
        <w:t>(</w:t>
      </w:r>
      <w:r w:rsidRPr="004B77DE">
        <w:rPr>
          <w:rFonts w:ascii="Trebuchet MS" w:eastAsia="Calibri" w:hAnsi="Trebuchet MS" w:cs="Calibri"/>
          <w:noProof/>
          <w:sz w:val="16"/>
          <w:szCs w:val="16"/>
        </w:rPr>
        <w:t>1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817</w:t>
      </w:r>
      <w:r w:rsidRPr="004B77DE">
        <w:rPr>
          <w:rFonts w:ascii="Trebuchet MS" w:hAnsi="Trebuchet MS"/>
          <w:noProof/>
          <w:sz w:val="16"/>
          <w:szCs w:val="16"/>
        </w:rPr>
        <w:t>-</w:t>
      </w:r>
      <w:r w:rsidRPr="004B77DE">
        <w:rPr>
          <w:rFonts w:ascii="Trebuchet MS" w:eastAsia="Calibri" w:hAnsi="Trebuchet MS" w:cs="Calibri"/>
          <w:noProof/>
          <w:sz w:val="16"/>
          <w:szCs w:val="16"/>
        </w:rPr>
        <w:t>24</w:t>
      </w:r>
      <w:r w:rsidRPr="004B77DE">
        <w:rPr>
          <w:rFonts w:ascii="Trebuchet MS" w:hAnsi="Trebuchet MS"/>
          <w:noProof/>
          <w:sz w:val="16"/>
          <w:szCs w:val="16"/>
        </w:rPr>
        <w:t>.</w:t>
      </w:r>
    </w:p>
    <w:p w14:paraId="464959DF"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11</w:t>
      </w:r>
      <w:r w:rsidRPr="004B77DE">
        <w:rPr>
          <w:rFonts w:ascii="Trebuchet MS" w:hAnsi="Trebuchet MS"/>
          <w:noProof/>
          <w:sz w:val="16"/>
          <w:szCs w:val="16"/>
        </w:rPr>
        <w:t>.</w:t>
      </w:r>
      <w:r w:rsidRPr="004B77DE">
        <w:rPr>
          <w:rFonts w:ascii="Trebuchet MS" w:hAnsi="Trebuchet MS"/>
          <w:noProof/>
          <w:sz w:val="16"/>
          <w:szCs w:val="16"/>
        </w:rPr>
        <w:tab/>
        <w:t xml:space="preserve">Frazier AL, Camargo CA, Jr., Malspeis S et al. Prospective study of peripregnancy consumption of peanuts or tree nuts by mothers and the risk of peanut or tree nut allergy in their offspring. </w:t>
      </w:r>
      <w:r w:rsidRPr="004B77DE">
        <w:rPr>
          <w:rFonts w:ascii="Trebuchet MS" w:hAnsi="Trebuchet MS"/>
          <w:i/>
          <w:noProof/>
          <w:sz w:val="16"/>
          <w:szCs w:val="16"/>
        </w:rPr>
        <w:t>JAMA Pedia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68</w:t>
      </w:r>
      <w:r w:rsidRPr="004B77DE">
        <w:rPr>
          <w:rFonts w:ascii="Trebuchet MS" w:hAnsi="Trebuchet MS"/>
          <w:noProof/>
          <w:sz w:val="16"/>
          <w:szCs w:val="16"/>
        </w:rPr>
        <w:t>(</w:t>
      </w:r>
      <w:r w:rsidRPr="004B77DE">
        <w:rPr>
          <w:rFonts w:ascii="Trebuchet MS" w:eastAsia="Calibri" w:hAnsi="Trebuchet MS" w:cs="Calibri"/>
          <w:noProof/>
          <w:sz w:val="16"/>
          <w:szCs w:val="16"/>
        </w:rPr>
        <w:t>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56</w:t>
      </w:r>
      <w:r w:rsidRPr="004B77DE">
        <w:rPr>
          <w:rFonts w:ascii="Trebuchet MS" w:hAnsi="Trebuchet MS"/>
          <w:noProof/>
          <w:sz w:val="16"/>
          <w:szCs w:val="16"/>
        </w:rPr>
        <w:t>-</w:t>
      </w:r>
      <w:r w:rsidRPr="004B77DE">
        <w:rPr>
          <w:rFonts w:ascii="Trebuchet MS" w:eastAsia="Calibri" w:hAnsi="Trebuchet MS" w:cs="Calibri"/>
          <w:noProof/>
          <w:sz w:val="16"/>
          <w:szCs w:val="16"/>
        </w:rPr>
        <w:t>62</w:t>
      </w:r>
      <w:r w:rsidRPr="004B77DE">
        <w:rPr>
          <w:rFonts w:ascii="Trebuchet MS" w:hAnsi="Trebuchet MS"/>
          <w:noProof/>
          <w:sz w:val="16"/>
          <w:szCs w:val="16"/>
        </w:rPr>
        <w:t>.</w:t>
      </w:r>
    </w:p>
    <w:p w14:paraId="0A03A36D"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12</w:t>
      </w:r>
      <w:r w:rsidRPr="004B77DE">
        <w:rPr>
          <w:rFonts w:ascii="Trebuchet MS" w:hAnsi="Trebuchet MS"/>
          <w:noProof/>
          <w:sz w:val="16"/>
          <w:szCs w:val="16"/>
        </w:rPr>
        <w:t>.</w:t>
      </w:r>
      <w:r w:rsidRPr="004B77DE">
        <w:rPr>
          <w:rFonts w:ascii="Trebuchet MS" w:hAnsi="Trebuchet MS"/>
          <w:noProof/>
          <w:sz w:val="16"/>
          <w:szCs w:val="16"/>
        </w:rPr>
        <w:tab/>
        <w:t xml:space="preserve">Miyake Y, Tanaka K, Okubo H et al. Soy isoflavone intake and prevalence of depressive symptoms during pregnancy in Japan: baseline data from the Kyushu Okinawa Maternal and Child Health Study. </w:t>
      </w:r>
      <w:r w:rsidRPr="004B77DE">
        <w:rPr>
          <w:rFonts w:ascii="Trebuchet MS" w:hAnsi="Trebuchet MS"/>
          <w:i/>
          <w:noProof/>
          <w:sz w:val="16"/>
          <w:szCs w:val="16"/>
        </w:rPr>
        <w:t>Eur J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7</w:t>
      </w:r>
      <w:r w:rsidRPr="004B77DE">
        <w:rPr>
          <w:rFonts w:ascii="Trebuchet MS" w:hAnsi="Trebuchet MS"/>
          <w:noProof/>
          <w:sz w:val="16"/>
          <w:szCs w:val="16"/>
        </w:rPr>
        <w:t>(</w:t>
      </w:r>
      <w:r w:rsidRPr="004B77DE">
        <w:rPr>
          <w:rFonts w:ascii="Trebuchet MS" w:eastAsia="Calibri" w:hAnsi="Trebuchet MS" w:cs="Calibri"/>
          <w:noProof/>
          <w:sz w:val="16"/>
          <w:szCs w:val="16"/>
        </w:rPr>
        <w:t>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41</w:t>
      </w:r>
      <w:r w:rsidRPr="004B77DE">
        <w:rPr>
          <w:rFonts w:ascii="Trebuchet MS" w:hAnsi="Trebuchet MS"/>
          <w:noProof/>
          <w:sz w:val="16"/>
          <w:szCs w:val="16"/>
        </w:rPr>
        <w:t>-</w:t>
      </w:r>
      <w:r w:rsidRPr="004B77DE">
        <w:rPr>
          <w:rFonts w:ascii="Trebuchet MS" w:eastAsia="Calibri" w:hAnsi="Trebuchet MS" w:cs="Calibri"/>
          <w:noProof/>
          <w:sz w:val="16"/>
          <w:szCs w:val="16"/>
        </w:rPr>
        <w:t>50</w:t>
      </w:r>
      <w:r w:rsidRPr="004B77DE">
        <w:rPr>
          <w:rFonts w:ascii="Trebuchet MS" w:hAnsi="Trebuchet MS"/>
          <w:noProof/>
          <w:sz w:val="16"/>
          <w:szCs w:val="16"/>
        </w:rPr>
        <w:t>.</w:t>
      </w:r>
    </w:p>
    <w:p w14:paraId="70AFEF9D"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13</w:t>
      </w:r>
      <w:r w:rsidRPr="004B77DE">
        <w:rPr>
          <w:rFonts w:ascii="Trebuchet MS" w:hAnsi="Trebuchet MS"/>
          <w:noProof/>
          <w:sz w:val="16"/>
          <w:szCs w:val="16"/>
        </w:rPr>
        <w:t>.</w:t>
      </w:r>
      <w:r w:rsidRPr="004B77DE">
        <w:rPr>
          <w:rFonts w:ascii="Trebuchet MS" w:hAnsi="Trebuchet MS"/>
          <w:noProof/>
          <w:sz w:val="16"/>
          <w:szCs w:val="16"/>
        </w:rPr>
        <w:tab/>
        <w:t xml:space="preserve">AIHW. </w:t>
      </w:r>
      <w:r w:rsidRPr="004B77DE">
        <w:rPr>
          <w:rFonts w:ascii="Trebuchet MS" w:hAnsi="Trebuchet MS"/>
          <w:i/>
          <w:noProof/>
          <w:sz w:val="16"/>
          <w:szCs w:val="16"/>
        </w:rPr>
        <w:t>Monitoring the health impacts of mandatory folic acid and iodine fortification</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Canberra</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Australian</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Institute</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of</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Health</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an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Welfare;</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w:t>
      </w:r>
    </w:p>
    <w:p w14:paraId="42A00E82"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14</w:t>
      </w:r>
      <w:r w:rsidRPr="004B77DE">
        <w:rPr>
          <w:rFonts w:ascii="Trebuchet MS" w:hAnsi="Trebuchet MS"/>
          <w:noProof/>
          <w:sz w:val="16"/>
          <w:szCs w:val="16"/>
        </w:rPr>
        <w:t>.</w:t>
      </w:r>
      <w:r w:rsidRPr="004B77DE">
        <w:rPr>
          <w:rFonts w:ascii="Trebuchet MS" w:hAnsi="Trebuchet MS"/>
          <w:noProof/>
          <w:sz w:val="16"/>
          <w:szCs w:val="16"/>
        </w:rPr>
        <w:tab/>
        <w:t xml:space="preserve">Austin M-P, Highet N, Expert Working Group. </w:t>
      </w:r>
      <w:r w:rsidRPr="004B77DE">
        <w:rPr>
          <w:rFonts w:ascii="Trebuchet MS" w:hAnsi="Trebuchet MS"/>
          <w:i/>
          <w:noProof/>
          <w:sz w:val="16"/>
          <w:szCs w:val="16"/>
        </w:rPr>
        <w:t>Mental Health Care in the Perinatal Period: Australian Clinical Practice Guideline</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Melbourne</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Centre</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of</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Perinata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w:t>
      </w:r>
      <w:r w:rsidRPr="004B77DE">
        <w:rPr>
          <w:rFonts w:ascii="Trebuchet MS" w:hAnsi="Trebuchet MS"/>
          <w:noProof/>
          <w:sz w:val="16"/>
          <w:szCs w:val="16"/>
        </w:rPr>
        <w:t>xcellence; 2017.</w:t>
      </w:r>
    </w:p>
    <w:p w14:paraId="2FEE6B85"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15</w:t>
      </w:r>
      <w:r w:rsidRPr="004B77DE">
        <w:rPr>
          <w:rFonts w:ascii="Trebuchet MS" w:hAnsi="Trebuchet MS"/>
          <w:noProof/>
          <w:sz w:val="16"/>
          <w:szCs w:val="16"/>
        </w:rPr>
        <w:t>.</w:t>
      </w:r>
      <w:r w:rsidRPr="004B77DE">
        <w:rPr>
          <w:rFonts w:ascii="Trebuchet MS" w:hAnsi="Trebuchet MS"/>
          <w:noProof/>
          <w:sz w:val="16"/>
          <w:szCs w:val="16"/>
        </w:rPr>
        <w:tab/>
        <w:t xml:space="preserve">Shand AW, Walls M, Chatterjee R et al. Dietary vitamin, mineral and herbal supplement use: a cross-sectional survey of before and during pregnancy use in Sydney, Australia. </w:t>
      </w:r>
      <w:r w:rsidRPr="004B77DE">
        <w:rPr>
          <w:rFonts w:ascii="Trebuchet MS" w:hAnsi="Trebuchet MS"/>
          <w:i/>
          <w:noProof/>
          <w:sz w:val="16"/>
          <w:szCs w:val="16"/>
        </w:rPr>
        <w:t>Aust N Z J Obstet Gynaeco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6</w:t>
      </w:r>
      <w:r w:rsidRPr="004B77DE">
        <w:rPr>
          <w:rFonts w:ascii="Trebuchet MS" w:hAnsi="Trebuchet MS"/>
          <w:noProof/>
          <w:sz w:val="16"/>
          <w:szCs w:val="16"/>
        </w:rPr>
        <w:t>(</w:t>
      </w:r>
      <w:r w:rsidRPr="004B77DE">
        <w:rPr>
          <w:rFonts w:ascii="Trebuchet MS" w:eastAsia="Calibri" w:hAnsi="Trebuchet MS" w:cs="Calibri"/>
          <w:noProof/>
          <w:sz w:val="16"/>
          <w:szCs w:val="16"/>
        </w:rPr>
        <w:t>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54</w:t>
      </w:r>
      <w:r w:rsidRPr="004B77DE">
        <w:rPr>
          <w:rFonts w:ascii="Trebuchet MS" w:hAnsi="Trebuchet MS"/>
          <w:noProof/>
          <w:sz w:val="16"/>
          <w:szCs w:val="16"/>
        </w:rPr>
        <w:t>-</w:t>
      </w:r>
      <w:r w:rsidRPr="004B77DE">
        <w:rPr>
          <w:rFonts w:ascii="Trebuchet MS" w:eastAsia="Calibri" w:hAnsi="Trebuchet MS" w:cs="Calibri"/>
          <w:noProof/>
          <w:sz w:val="16"/>
          <w:szCs w:val="16"/>
        </w:rPr>
        <w:t>61</w:t>
      </w:r>
      <w:r w:rsidRPr="004B77DE">
        <w:rPr>
          <w:rFonts w:ascii="Trebuchet MS" w:hAnsi="Trebuchet MS"/>
          <w:noProof/>
          <w:sz w:val="16"/>
          <w:szCs w:val="16"/>
        </w:rPr>
        <w:t>.</w:t>
      </w:r>
    </w:p>
    <w:p w14:paraId="3F394A06"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16</w:t>
      </w:r>
      <w:r w:rsidRPr="004B77DE">
        <w:rPr>
          <w:rFonts w:ascii="Trebuchet MS" w:hAnsi="Trebuchet MS"/>
          <w:noProof/>
          <w:sz w:val="16"/>
          <w:szCs w:val="16"/>
        </w:rPr>
        <w:t>.</w:t>
      </w:r>
      <w:r w:rsidRPr="004B77DE">
        <w:rPr>
          <w:rFonts w:ascii="Trebuchet MS" w:hAnsi="Trebuchet MS"/>
          <w:noProof/>
          <w:sz w:val="16"/>
          <w:szCs w:val="16"/>
        </w:rPr>
        <w:tab/>
        <w:t xml:space="preserve">Malek L, Umberger W, Makrides M et al. Poor adherence to folic acid and iodine supplement recommendations in preconception and pregnancy: a cross-sectional analysis. </w:t>
      </w:r>
      <w:r w:rsidRPr="004B77DE">
        <w:rPr>
          <w:rFonts w:ascii="Trebuchet MS" w:hAnsi="Trebuchet MS"/>
          <w:i/>
          <w:noProof/>
          <w:sz w:val="16"/>
          <w:szCs w:val="16"/>
        </w:rPr>
        <w:t>Australian and New Zealand Journal of Public Health</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0</w:t>
      </w:r>
      <w:r w:rsidRPr="004B77DE">
        <w:rPr>
          <w:rFonts w:ascii="Trebuchet MS" w:hAnsi="Trebuchet MS"/>
          <w:noProof/>
          <w:sz w:val="16"/>
          <w:szCs w:val="16"/>
        </w:rPr>
        <w:t>(</w:t>
      </w:r>
      <w:r w:rsidRPr="004B77DE">
        <w:rPr>
          <w:rFonts w:ascii="Trebuchet MS" w:eastAsia="Calibri" w:hAnsi="Trebuchet MS" w:cs="Calibri"/>
          <w:noProof/>
          <w:sz w:val="16"/>
          <w:szCs w:val="16"/>
        </w:rPr>
        <w:t>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24</w:t>
      </w:r>
      <w:r w:rsidRPr="004B77DE">
        <w:rPr>
          <w:rFonts w:ascii="Trebuchet MS" w:hAnsi="Trebuchet MS"/>
          <w:noProof/>
          <w:sz w:val="16"/>
          <w:szCs w:val="16"/>
        </w:rPr>
        <w:t>-</w:t>
      </w:r>
      <w:r w:rsidRPr="004B77DE">
        <w:rPr>
          <w:rFonts w:ascii="Trebuchet MS" w:eastAsia="Calibri" w:hAnsi="Trebuchet MS" w:cs="Calibri"/>
          <w:noProof/>
          <w:sz w:val="16"/>
          <w:szCs w:val="16"/>
        </w:rPr>
        <w:t>9</w:t>
      </w:r>
      <w:r w:rsidRPr="004B77DE">
        <w:rPr>
          <w:rFonts w:ascii="Trebuchet MS" w:hAnsi="Trebuchet MS"/>
          <w:noProof/>
          <w:sz w:val="16"/>
          <w:szCs w:val="16"/>
        </w:rPr>
        <w:t>.</w:t>
      </w:r>
    </w:p>
    <w:p w14:paraId="6A04B87E"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17</w:t>
      </w:r>
      <w:r w:rsidRPr="004B77DE">
        <w:rPr>
          <w:rFonts w:ascii="Trebuchet MS" w:hAnsi="Trebuchet MS"/>
          <w:noProof/>
          <w:sz w:val="16"/>
          <w:szCs w:val="16"/>
        </w:rPr>
        <w:t>.</w:t>
      </w:r>
      <w:r w:rsidRPr="004B77DE">
        <w:rPr>
          <w:rFonts w:ascii="Trebuchet MS" w:hAnsi="Trebuchet MS"/>
          <w:noProof/>
          <w:sz w:val="16"/>
          <w:szCs w:val="16"/>
        </w:rPr>
        <w:tab/>
        <w:t xml:space="preserve">Livock M, Anderson PJ, Lewis S et al. Maternal micronutrient consumption periconceptionally and during pregnancy: a prospective cohort study. </w:t>
      </w:r>
      <w:r w:rsidRPr="004B77DE">
        <w:rPr>
          <w:rFonts w:ascii="Trebuchet MS" w:hAnsi="Trebuchet MS"/>
          <w:i/>
          <w:noProof/>
          <w:sz w:val="16"/>
          <w:szCs w:val="16"/>
        </w:rPr>
        <w:t>Public Health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w:t>
      </w:r>
      <w:r w:rsidRPr="004B77DE">
        <w:rPr>
          <w:rFonts w:ascii="Trebuchet MS" w:hAnsi="Trebuchet MS"/>
          <w:noProof/>
          <w:sz w:val="16"/>
          <w:szCs w:val="16"/>
        </w:rPr>
        <w:t>(</w:t>
      </w:r>
      <w:r w:rsidRPr="004B77DE">
        <w:rPr>
          <w:rFonts w:ascii="Trebuchet MS" w:eastAsia="Calibri" w:hAnsi="Trebuchet MS" w:cs="Calibri"/>
          <w:noProof/>
          <w:sz w:val="16"/>
          <w:szCs w:val="16"/>
        </w:rPr>
        <w:t>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94</w:t>
      </w:r>
      <w:r w:rsidRPr="004B77DE">
        <w:rPr>
          <w:rFonts w:ascii="Trebuchet MS" w:hAnsi="Trebuchet MS"/>
          <w:noProof/>
          <w:sz w:val="16"/>
          <w:szCs w:val="16"/>
        </w:rPr>
        <w:t>-</w:t>
      </w:r>
      <w:r w:rsidRPr="004B77DE">
        <w:rPr>
          <w:rFonts w:ascii="Trebuchet MS" w:eastAsia="Calibri" w:hAnsi="Trebuchet MS" w:cs="Calibri"/>
          <w:noProof/>
          <w:sz w:val="16"/>
          <w:szCs w:val="16"/>
        </w:rPr>
        <w:t>304</w:t>
      </w:r>
      <w:r w:rsidRPr="004B77DE">
        <w:rPr>
          <w:rFonts w:ascii="Trebuchet MS" w:hAnsi="Trebuchet MS"/>
          <w:noProof/>
          <w:sz w:val="16"/>
          <w:szCs w:val="16"/>
        </w:rPr>
        <w:t>.</w:t>
      </w:r>
    </w:p>
    <w:p w14:paraId="18E9EEA3"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18</w:t>
      </w:r>
      <w:r w:rsidRPr="004B77DE">
        <w:rPr>
          <w:rFonts w:ascii="Trebuchet MS" w:hAnsi="Trebuchet MS"/>
          <w:noProof/>
          <w:sz w:val="16"/>
          <w:szCs w:val="16"/>
        </w:rPr>
        <w:t>.</w:t>
      </w:r>
      <w:r w:rsidRPr="004B77DE">
        <w:rPr>
          <w:rFonts w:ascii="Trebuchet MS" w:hAnsi="Trebuchet MS"/>
          <w:noProof/>
          <w:sz w:val="16"/>
          <w:szCs w:val="16"/>
        </w:rPr>
        <w:tab/>
        <w:t xml:space="preserve">Wang M, Li K, Zhao D et al. The association between maternal use of folic acid supplements during pregnancy and risk of autism spectrum disorders in children: a meta-analysis. </w:t>
      </w:r>
      <w:r w:rsidRPr="004B77DE">
        <w:rPr>
          <w:rFonts w:ascii="Trebuchet MS" w:hAnsi="Trebuchet MS"/>
          <w:i/>
          <w:noProof/>
          <w:sz w:val="16"/>
          <w:szCs w:val="16"/>
        </w:rPr>
        <w:t>Mol Autism</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1</w:t>
      </w:r>
      <w:r w:rsidRPr="004B77DE">
        <w:rPr>
          <w:rFonts w:ascii="Trebuchet MS" w:hAnsi="Trebuchet MS"/>
          <w:noProof/>
          <w:sz w:val="16"/>
          <w:szCs w:val="16"/>
        </w:rPr>
        <w:t>.</w:t>
      </w:r>
    </w:p>
    <w:p w14:paraId="334D6224"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19</w:t>
      </w:r>
      <w:r w:rsidRPr="004B77DE">
        <w:rPr>
          <w:rFonts w:ascii="Trebuchet MS" w:hAnsi="Trebuchet MS"/>
          <w:noProof/>
          <w:sz w:val="16"/>
          <w:szCs w:val="16"/>
        </w:rPr>
        <w:t>.</w:t>
      </w:r>
      <w:r w:rsidRPr="004B77DE">
        <w:rPr>
          <w:rFonts w:ascii="Trebuchet MS" w:hAnsi="Trebuchet MS"/>
          <w:noProof/>
          <w:sz w:val="16"/>
          <w:szCs w:val="16"/>
        </w:rPr>
        <w:tab/>
        <w:t xml:space="preserve">Jahanbin A, Shadkam E, Miri HH et al. Maternal folic acid supplementation and the risk of oral clefts in offspring. </w:t>
      </w:r>
      <w:r w:rsidRPr="004B77DE">
        <w:rPr>
          <w:rFonts w:ascii="Trebuchet MS" w:hAnsi="Trebuchet MS"/>
          <w:i/>
          <w:noProof/>
          <w:sz w:val="16"/>
          <w:szCs w:val="16"/>
        </w:rPr>
        <w:t>J Craniofacial Surg</w:t>
      </w:r>
      <w:r w:rsidRPr="004B77DE">
        <w:rPr>
          <w:rFonts w:ascii="Trebuchet MS" w:hAnsi="Trebuchet MS"/>
          <w:noProof/>
          <w:sz w:val="16"/>
          <w:szCs w:val="16"/>
        </w:rPr>
        <w:t>. 2018; 29(6): e534-e41.</w:t>
      </w:r>
    </w:p>
    <w:p w14:paraId="084F3BD3"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20</w:t>
      </w:r>
      <w:r w:rsidRPr="004B77DE">
        <w:rPr>
          <w:rFonts w:ascii="Trebuchet MS" w:hAnsi="Trebuchet MS"/>
          <w:noProof/>
          <w:sz w:val="16"/>
          <w:szCs w:val="16"/>
        </w:rPr>
        <w:t>.</w:t>
      </w:r>
      <w:r w:rsidRPr="004B77DE">
        <w:rPr>
          <w:rFonts w:ascii="Trebuchet MS" w:hAnsi="Trebuchet MS"/>
          <w:noProof/>
          <w:sz w:val="16"/>
          <w:szCs w:val="16"/>
        </w:rPr>
        <w:tab/>
        <w:t xml:space="preserve">Metayer C, Milne E, Dockerty JD et al. Maternal supplementation with folic acid and other vitamins and risk of leukemia in offspring: a Childhood Leukemia International Consortium study. </w:t>
      </w:r>
      <w:r w:rsidRPr="004B77DE">
        <w:rPr>
          <w:rFonts w:ascii="Trebuchet MS" w:hAnsi="Trebuchet MS"/>
          <w:i/>
          <w:noProof/>
          <w:sz w:val="16"/>
          <w:szCs w:val="16"/>
        </w:rPr>
        <w:t>Epidemiology</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5</w:t>
      </w:r>
      <w:r w:rsidRPr="004B77DE">
        <w:rPr>
          <w:rFonts w:ascii="Trebuchet MS" w:hAnsi="Trebuchet MS"/>
          <w:noProof/>
          <w:sz w:val="16"/>
          <w:szCs w:val="16"/>
        </w:rPr>
        <w:t>(</w:t>
      </w:r>
      <w:r w:rsidRPr="004B77DE">
        <w:rPr>
          <w:rFonts w:ascii="Trebuchet MS" w:eastAsia="Calibri" w:hAnsi="Trebuchet MS" w:cs="Calibri"/>
          <w:noProof/>
          <w:sz w:val="16"/>
          <w:szCs w:val="16"/>
        </w:rPr>
        <w:t>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811</w:t>
      </w:r>
      <w:r w:rsidRPr="004B77DE">
        <w:rPr>
          <w:rFonts w:ascii="Trebuchet MS" w:hAnsi="Trebuchet MS"/>
          <w:noProof/>
          <w:sz w:val="16"/>
          <w:szCs w:val="16"/>
        </w:rPr>
        <w:t>-</w:t>
      </w:r>
      <w:r w:rsidRPr="004B77DE">
        <w:rPr>
          <w:rFonts w:ascii="Trebuchet MS" w:eastAsia="Calibri" w:hAnsi="Trebuchet MS" w:cs="Calibri"/>
          <w:noProof/>
          <w:sz w:val="16"/>
          <w:szCs w:val="16"/>
        </w:rPr>
        <w:t>22</w:t>
      </w:r>
      <w:r w:rsidRPr="004B77DE">
        <w:rPr>
          <w:rFonts w:ascii="Trebuchet MS" w:hAnsi="Trebuchet MS"/>
          <w:noProof/>
          <w:sz w:val="16"/>
          <w:szCs w:val="16"/>
        </w:rPr>
        <w:t>.</w:t>
      </w:r>
    </w:p>
    <w:p w14:paraId="184CBE77"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21</w:t>
      </w:r>
      <w:r w:rsidRPr="004B77DE">
        <w:rPr>
          <w:rFonts w:ascii="Trebuchet MS" w:hAnsi="Trebuchet MS"/>
          <w:noProof/>
          <w:sz w:val="16"/>
          <w:szCs w:val="16"/>
        </w:rPr>
        <w:t>.</w:t>
      </w:r>
      <w:r w:rsidRPr="004B77DE">
        <w:rPr>
          <w:rFonts w:ascii="Trebuchet MS" w:hAnsi="Trebuchet MS"/>
          <w:noProof/>
          <w:sz w:val="16"/>
          <w:szCs w:val="16"/>
        </w:rPr>
        <w:tab/>
        <w:t xml:space="preserve">Saccone G, Berghella V. Folic acid supplementation in pregnancy to prevent preterm birth: a systematic review and meta-analysis of randomized controlled trials. </w:t>
      </w:r>
      <w:r w:rsidRPr="004B77DE">
        <w:rPr>
          <w:rFonts w:ascii="Trebuchet MS" w:hAnsi="Trebuchet MS"/>
          <w:i/>
          <w:noProof/>
          <w:sz w:val="16"/>
          <w:szCs w:val="16"/>
        </w:rPr>
        <w:t>Eur J Obstet Gynecol Reprod Bio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9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76</w:t>
      </w:r>
      <w:r w:rsidRPr="004B77DE">
        <w:rPr>
          <w:rFonts w:ascii="Trebuchet MS" w:hAnsi="Trebuchet MS"/>
          <w:noProof/>
          <w:sz w:val="16"/>
          <w:szCs w:val="16"/>
        </w:rPr>
        <w:t>-</w:t>
      </w:r>
      <w:r w:rsidRPr="004B77DE">
        <w:rPr>
          <w:rFonts w:ascii="Trebuchet MS" w:eastAsia="Calibri" w:hAnsi="Trebuchet MS" w:cs="Calibri"/>
          <w:noProof/>
          <w:sz w:val="16"/>
          <w:szCs w:val="16"/>
        </w:rPr>
        <w:t>81</w:t>
      </w:r>
      <w:r w:rsidRPr="004B77DE">
        <w:rPr>
          <w:rFonts w:ascii="Trebuchet MS" w:hAnsi="Trebuchet MS"/>
          <w:noProof/>
          <w:sz w:val="16"/>
          <w:szCs w:val="16"/>
        </w:rPr>
        <w:t>.</w:t>
      </w:r>
    </w:p>
    <w:p w14:paraId="7C8A8EE9"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22</w:t>
      </w:r>
      <w:r w:rsidRPr="004B77DE">
        <w:rPr>
          <w:rFonts w:ascii="Trebuchet MS" w:hAnsi="Trebuchet MS"/>
          <w:noProof/>
          <w:sz w:val="16"/>
          <w:szCs w:val="16"/>
        </w:rPr>
        <w:t>.</w:t>
      </w:r>
      <w:r w:rsidRPr="004B77DE">
        <w:rPr>
          <w:rFonts w:ascii="Trebuchet MS" w:hAnsi="Trebuchet MS"/>
          <w:noProof/>
          <w:sz w:val="16"/>
          <w:szCs w:val="16"/>
        </w:rPr>
        <w:tab/>
        <w:t xml:space="preserve">Wang T, Zhang H-P, Zhang X et al. Is folate status a risk factor for asthma or other allergic diseases? </w:t>
      </w:r>
      <w:r w:rsidRPr="004B77DE">
        <w:rPr>
          <w:rFonts w:ascii="Trebuchet MS" w:hAnsi="Trebuchet MS"/>
          <w:i/>
          <w:noProof/>
          <w:sz w:val="16"/>
          <w:szCs w:val="16"/>
        </w:rPr>
        <w:t>Allergy, Asthma &amp; Immunology Research</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7</w:t>
      </w:r>
      <w:r w:rsidRPr="004B77DE">
        <w:rPr>
          <w:rFonts w:ascii="Trebuchet MS" w:hAnsi="Trebuchet MS"/>
          <w:noProof/>
          <w:sz w:val="16"/>
          <w:szCs w:val="16"/>
        </w:rPr>
        <w:t>(</w:t>
      </w:r>
      <w:r w:rsidRPr="004B77DE">
        <w:rPr>
          <w:rFonts w:ascii="Trebuchet MS" w:eastAsia="Calibri" w:hAnsi="Trebuchet MS" w:cs="Calibri"/>
          <w:noProof/>
          <w:sz w:val="16"/>
          <w:szCs w:val="16"/>
        </w:rPr>
        <w:t>6</w:t>
      </w:r>
      <w:r w:rsidRPr="004B77DE">
        <w:rPr>
          <w:rFonts w:ascii="Trebuchet MS" w:hAnsi="Trebuchet MS"/>
          <w:noProof/>
          <w:sz w:val="16"/>
          <w:szCs w:val="16"/>
        </w:rPr>
        <w:t>).</w:t>
      </w:r>
    </w:p>
    <w:p w14:paraId="2E148FAD"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23</w:t>
      </w:r>
      <w:r w:rsidRPr="004B77DE">
        <w:rPr>
          <w:rFonts w:ascii="Trebuchet MS" w:hAnsi="Trebuchet MS"/>
          <w:noProof/>
          <w:sz w:val="16"/>
          <w:szCs w:val="16"/>
        </w:rPr>
        <w:t>.</w:t>
      </w:r>
      <w:r w:rsidRPr="004B77DE">
        <w:rPr>
          <w:rFonts w:ascii="Trebuchet MS" w:hAnsi="Trebuchet MS"/>
          <w:noProof/>
          <w:sz w:val="16"/>
          <w:szCs w:val="16"/>
        </w:rPr>
        <w:tab/>
        <w:t xml:space="preserve">Xu A, Cao X, Lu Y et al. A meta-analysis of the relationship between maternal folic acid supplementation and the risk of congenital heart defects. </w:t>
      </w:r>
      <w:r w:rsidRPr="004B77DE">
        <w:rPr>
          <w:rFonts w:ascii="Trebuchet MS" w:hAnsi="Trebuchet MS"/>
          <w:i/>
          <w:noProof/>
          <w:sz w:val="16"/>
          <w:szCs w:val="16"/>
        </w:rPr>
        <w:t>Int Heart J</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7</w:t>
      </w:r>
      <w:r w:rsidRPr="004B77DE">
        <w:rPr>
          <w:rFonts w:ascii="Trebuchet MS" w:hAnsi="Trebuchet MS"/>
          <w:noProof/>
          <w:sz w:val="16"/>
          <w:szCs w:val="16"/>
        </w:rPr>
        <w:t>(</w:t>
      </w:r>
      <w:r w:rsidRPr="004B77DE">
        <w:rPr>
          <w:rFonts w:ascii="Trebuchet MS" w:eastAsia="Calibri" w:hAnsi="Trebuchet MS" w:cs="Calibri"/>
          <w:noProof/>
          <w:sz w:val="16"/>
          <w:szCs w:val="16"/>
        </w:rPr>
        <w:t>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725</w:t>
      </w:r>
      <w:r w:rsidRPr="004B77DE">
        <w:rPr>
          <w:rFonts w:ascii="Trebuchet MS" w:hAnsi="Trebuchet MS"/>
          <w:noProof/>
          <w:sz w:val="16"/>
          <w:szCs w:val="16"/>
        </w:rPr>
        <w:t>-</w:t>
      </w:r>
      <w:r w:rsidRPr="004B77DE">
        <w:rPr>
          <w:rFonts w:ascii="Trebuchet MS" w:eastAsia="Calibri" w:hAnsi="Trebuchet MS" w:cs="Calibri"/>
          <w:noProof/>
          <w:sz w:val="16"/>
          <w:szCs w:val="16"/>
        </w:rPr>
        <w:t>8</w:t>
      </w:r>
      <w:r w:rsidRPr="004B77DE">
        <w:rPr>
          <w:rFonts w:ascii="Trebuchet MS" w:hAnsi="Trebuchet MS"/>
          <w:noProof/>
          <w:sz w:val="16"/>
          <w:szCs w:val="16"/>
        </w:rPr>
        <w:t>.</w:t>
      </w:r>
    </w:p>
    <w:p w14:paraId="368C94D9"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24</w:t>
      </w:r>
      <w:r w:rsidRPr="004B77DE">
        <w:rPr>
          <w:rFonts w:ascii="Trebuchet MS" w:hAnsi="Trebuchet MS"/>
          <w:noProof/>
          <w:sz w:val="16"/>
          <w:szCs w:val="16"/>
        </w:rPr>
        <w:t>.</w:t>
      </w:r>
      <w:r w:rsidRPr="004B77DE">
        <w:rPr>
          <w:rFonts w:ascii="Trebuchet MS" w:hAnsi="Trebuchet MS"/>
          <w:noProof/>
          <w:sz w:val="16"/>
          <w:szCs w:val="16"/>
        </w:rPr>
        <w:tab/>
        <w:t xml:space="preserve">Zhang Q, Wang Y, Xin X et al. Effect of folic acid supplementation on preterm delivery and small for gestational age births: A systematic review and meta-analysis. </w:t>
      </w:r>
      <w:r w:rsidRPr="004B77DE">
        <w:rPr>
          <w:rFonts w:ascii="Trebuchet MS" w:hAnsi="Trebuchet MS"/>
          <w:i/>
          <w:noProof/>
          <w:sz w:val="16"/>
          <w:szCs w:val="16"/>
        </w:rPr>
        <w:t>Reprod Toxico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6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5</w:t>
      </w:r>
      <w:r w:rsidRPr="004B77DE">
        <w:rPr>
          <w:rFonts w:ascii="Trebuchet MS" w:hAnsi="Trebuchet MS"/>
          <w:noProof/>
          <w:sz w:val="16"/>
          <w:szCs w:val="16"/>
        </w:rPr>
        <w:t>-</w:t>
      </w:r>
      <w:r w:rsidRPr="004B77DE">
        <w:rPr>
          <w:rFonts w:ascii="Trebuchet MS" w:eastAsia="Calibri" w:hAnsi="Trebuchet MS" w:cs="Calibri"/>
          <w:noProof/>
          <w:sz w:val="16"/>
          <w:szCs w:val="16"/>
        </w:rPr>
        <w:t>41</w:t>
      </w:r>
      <w:r w:rsidRPr="004B77DE">
        <w:rPr>
          <w:rFonts w:ascii="Trebuchet MS" w:hAnsi="Trebuchet MS"/>
          <w:noProof/>
          <w:sz w:val="16"/>
          <w:szCs w:val="16"/>
        </w:rPr>
        <w:t>.</w:t>
      </w:r>
    </w:p>
    <w:p w14:paraId="3C713DBD"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25</w:t>
      </w:r>
      <w:r w:rsidRPr="004B77DE">
        <w:rPr>
          <w:rFonts w:ascii="Trebuchet MS" w:hAnsi="Trebuchet MS"/>
          <w:noProof/>
          <w:sz w:val="16"/>
          <w:szCs w:val="16"/>
        </w:rPr>
        <w:t>.</w:t>
      </w:r>
      <w:r w:rsidRPr="004B77DE">
        <w:rPr>
          <w:rFonts w:ascii="Trebuchet MS" w:hAnsi="Trebuchet MS"/>
          <w:noProof/>
          <w:sz w:val="16"/>
          <w:szCs w:val="16"/>
        </w:rPr>
        <w:tab/>
        <w:t xml:space="preserve">Balogun OO, da Silva Lopes K, Ota E et al. Vitamin supplementation for preventing miscarriage. </w:t>
      </w:r>
      <w:r w:rsidRPr="004B77DE">
        <w:rPr>
          <w:rFonts w:ascii="Trebuchet MS" w:hAnsi="Trebuchet MS"/>
          <w:i/>
          <w:noProof/>
          <w:sz w:val="16"/>
          <w:szCs w:val="16"/>
        </w:rPr>
        <w:t>Cochrane Database Syst Rev</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CD004073</w:t>
      </w:r>
      <w:r w:rsidRPr="004B77DE">
        <w:rPr>
          <w:rFonts w:ascii="Trebuchet MS" w:hAnsi="Trebuchet MS"/>
          <w:noProof/>
          <w:sz w:val="16"/>
          <w:szCs w:val="16"/>
        </w:rPr>
        <w:t>.</w:t>
      </w:r>
    </w:p>
    <w:p w14:paraId="780F4DC4"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26</w:t>
      </w:r>
      <w:r w:rsidRPr="004B77DE">
        <w:rPr>
          <w:rFonts w:ascii="Trebuchet MS" w:hAnsi="Trebuchet MS"/>
          <w:noProof/>
          <w:sz w:val="16"/>
          <w:szCs w:val="16"/>
        </w:rPr>
        <w:t>.</w:t>
      </w:r>
      <w:r w:rsidRPr="004B77DE">
        <w:rPr>
          <w:rFonts w:ascii="Trebuchet MS" w:hAnsi="Trebuchet MS"/>
          <w:noProof/>
          <w:sz w:val="16"/>
          <w:szCs w:val="16"/>
        </w:rPr>
        <w:tab/>
        <w:t xml:space="preserve">Bulloch RE, Lovell AL, Jordan VMB et al. Maternal folic acid supplementation for the prevention of preeclampsia: A systematic review and meta-analysis. </w:t>
      </w:r>
      <w:r w:rsidRPr="004B77DE">
        <w:rPr>
          <w:rFonts w:ascii="Trebuchet MS" w:hAnsi="Trebuchet MS"/>
          <w:i/>
          <w:noProof/>
          <w:sz w:val="16"/>
          <w:szCs w:val="16"/>
        </w:rPr>
        <w:t>Paediatric and Perinatal Epidemiology</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2</w:t>
      </w:r>
      <w:r w:rsidRPr="004B77DE">
        <w:rPr>
          <w:rFonts w:ascii="Trebuchet MS" w:hAnsi="Trebuchet MS"/>
          <w:noProof/>
          <w:sz w:val="16"/>
          <w:szCs w:val="16"/>
        </w:rPr>
        <w:t>(</w:t>
      </w:r>
      <w:r w:rsidRPr="004B77DE">
        <w:rPr>
          <w:rFonts w:ascii="Trebuchet MS" w:eastAsia="Calibri" w:hAnsi="Trebuchet MS" w:cs="Calibri"/>
          <w:noProof/>
          <w:sz w:val="16"/>
          <w:szCs w:val="16"/>
        </w:rPr>
        <w:t>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46</w:t>
      </w:r>
      <w:r w:rsidRPr="004B77DE">
        <w:rPr>
          <w:rFonts w:ascii="Trebuchet MS" w:hAnsi="Trebuchet MS"/>
          <w:noProof/>
          <w:sz w:val="16"/>
          <w:szCs w:val="16"/>
        </w:rPr>
        <w:t>-</w:t>
      </w:r>
      <w:r w:rsidRPr="004B77DE">
        <w:rPr>
          <w:rFonts w:ascii="Trebuchet MS" w:eastAsia="Calibri" w:hAnsi="Trebuchet MS" w:cs="Calibri"/>
          <w:noProof/>
          <w:sz w:val="16"/>
          <w:szCs w:val="16"/>
        </w:rPr>
        <w:t>57</w:t>
      </w:r>
      <w:r w:rsidRPr="004B77DE">
        <w:rPr>
          <w:rFonts w:ascii="Trebuchet MS" w:hAnsi="Trebuchet MS"/>
          <w:noProof/>
          <w:sz w:val="16"/>
          <w:szCs w:val="16"/>
        </w:rPr>
        <w:t>.</w:t>
      </w:r>
    </w:p>
    <w:p w14:paraId="06895661"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27</w:t>
      </w:r>
      <w:r w:rsidRPr="004B77DE">
        <w:rPr>
          <w:rFonts w:ascii="Trebuchet MS" w:hAnsi="Trebuchet MS"/>
          <w:noProof/>
          <w:sz w:val="16"/>
          <w:szCs w:val="16"/>
        </w:rPr>
        <w:t>.</w:t>
      </w:r>
      <w:r w:rsidRPr="004B77DE">
        <w:rPr>
          <w:rFonts w:ascii="Trebuchet MS" w:hAnsi="Trebuchet MS"/>
          <w:noProof/>
          <w:sz w:val="16"/>
          <w:szCs w:val="16"/>
        </w:rPr>
        <w:tab/>
        <w:t xml:space="preserve">Chiavarini M, Naldini G, Fabiani R. Maternal Folate Intake and Risk of Childhood Brain and Spinal Cord Tumors: A Systematic Review and Meta-Analysis. </w:t>
      </w:r>
      <w:r w:rsidRPr="004B77DE">
        <w:rPr>
          <w:rFonts w:ascii="Trebuchet MS" w:hAnsi="Trebuchet MS"/>
          <w:i/>
          <w:noProof/>
          <w:sz w:val="16"/>
          <w:szCs w:val="16"/>
        </w:rPr>
        <w:t>Neuroepidemiology</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1</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w:t>
      </w:r>
      <w:r w:rsidRPr="004B77DE">
        <w:rPr>
          <w:rFonts w:ascii="Trebuchet MS" w:eastAsia="Calibri" w:hAnsi="Trebuchet MS" w:cs="Calibri"/>
          <w:noProof/>
          <w:sz w:val="16"/>
          <w:szCs w:val="16"/>
        </w:rPr>
        <w:t>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82</w:t>
      </w:r>
      <w:r w:rsidRPr="004B77DE">
        <w:rPr>
          <w:rFonts w:ascii="Trebuchet MS" w:hAnsi="Trebuchet MS"/>
          <w:noProof/>
          <w:sz w:val="16"/>
          <w:szCs w:val="16"/>
        </w:rPr>
        <w:t>-</w:t>
      </w:r>
      <w:r w:rsidRPr="004B77DE">
        <w:rPr>
          <w:rFonts w:ascii="Trebuchet MS" w:eastAsia="Calibri" w:hAnsi="Trebuchet MS" w:cs="Calibri"/>
          <w:noProof/>
          <w:sz w:val="16"/>
          <w:szCs w:val="16"/>
        </w:rPr>
        <w:t>95</w:t>
      </w:r>
      <w:r w:rsidRPr="004B77DE">
        <w:rPr>
          <w:rFonts w:ascii="Trebuchet MS" w:hAnsi="Trebuchet MS"/>
          <w:noProof/>
          <w:sz w:val="16"/>
          <w:szCs w:val="16"/>
        </w:rPr>
        <w:t>.</w:t>
      </w:r>
    </w:p>
    <w:p w14:paraId="1C9EC3E3"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28</w:t>
      </w:r>
      <w:r w:rsidRPr="004B77DE">
        <w:rPr>
          <w:rFonts w:ascii="Trebuchet MS" w:hAnsi="Trebuchet MS"/>
          <w:noProof/>
          <w:sz w:val="16"/>
          <w:szCs w:val="16"/>
        </w:rPr>
        <w:t>.</w:t>
      </w:r>
      <w:r w:rsidRPr="004B77DE">
        <w:rPr>
          <w:rFonts w:ascii="Trebuchet MS" w:hAnsi="Trebuchet MS"/>
          <w:noProof/>
          <w:sz w:val="16"/>
          <w:szCs w:val="16"/>
        </w:rPr>
        <w:tab/>
        <w:t xml:space="preserve">Crider KS, Cordero AM, Qi YP et al. Prenatal folic acid and risk of asthma in children: a systematic review and meta-analysis. </w:t>
      </w:r>
      <w:r w:rsidRPr="004B77DE">
        <w:rPr>
          <w:rFonts w:ascii="Trebuchet MS" w:hAnsi="Trebuchet MS"/>
          <w:i/>
          <w:noProof/>
          <w:sz w:val="16"/>
          <w:szCs w:val="16"/>
        </w:rPr>
        <w:t>The American Journal of Clinical Nutrition</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98</w:t>
      </w:r>
      <w:r w:rsidRPr="004B77DE">
        <w:rPr>
          <w:rFonts w:ascii="Trebuchet MS" w:hAnsi="Trebuchet MS"/>
          <w:noProof/>
          <w:sz w:val="16"/>
          <w:szCs w:val="16"/>
        </w:rPr>
        <w:t>(</w:t>
      </w:r>
      <w:r w:rsidRPr="004B77DE">
        <w:rPr>
          <w:rFonts w:ascii="Trebuchet MS" w:eastAsia="Calibri" w:hAnsi="Trebuchet MS" w:cs="Calibri"/>
          <w:noProof/>
          <w:sz w:val="16"/>
          <w:szCs w:val="16"/>
        </w:rPr>
        <w:t>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272</w:t>
      </w:r>
      <w:r w:rsidRPr="004B77DE">
        <w:rPr>
          <w:rFonts w:ascii="Trebuchet MS" w:hAnsi="Trebuchet MS"/>
          <w:noProof/>
          <w:sz w:val="16"/>
          <w:szCs w:val="16"/>
        </w:rPr>
        <w:t>-</w:t>
      </w:r>
      <w:r w:rsidRPr="004B77DE">
        <w:rPr>
          <w:rFonts w:ascii="Trebuchet MS" w:eastAsia="Calibri" w:hAnsi="Trebuchet MS" w:cs="Calibri"/>
          <w:noProof/>
          <w:sz w:val="16"/>
          <w:szCs w:val="16"/>
        </w:rPr>
        <w:t>81</w:t>
      </w:r>
      <w:r w:rsidRPr="004B77DE">
        <w:rPr>
          <w:rFonts w:ascii="Trebuchet MS" w:hAnsi="Trebuchet MS"/>
          <w:noProof/>
          <w:sz w:val="16"/>
          <w:szCs w:val="16"/>
        </w:rPr>
        <w:t>.</w:t>
      </w:r>
    </w:p>
    <w:p w14:paraId="19C898FF"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29</w:t>
      </w:r>
      <w:r w:rsidRPr="004B77DE">
        <w:rPr>
          <w:rFonts w:ascii="Trebuchet MS" w:hAnsi="Trebuchet MS"/>
          <w:noProof/>
          <w:sz w:val="16"/>
          <w:szCs w:val="16"/>
        </w:rPr>
        <w:t>.</w:t>
      </w:r>
      <w:r w:rsidRPr="004B77DE">
        <w:rPr>
          <w:rFonts w:ascii="Trebuchet MS" w:hAnsi="Trebuchet MS"/>
          <w:noProof/>
          <w:sz w:val="16"/>
          <w:szCs w:val="16"/>
        </w:rPr>
        <w:tab/>
        <w:t xml:space="preserve">De-Regil LM, Pena-Rosas JP, Fernandez-Gaxiola AC et al. Effects and safety of periconceptional oral folate supplementation for preventing birth defects. </w:t>
      </w:r>
      <w:r w:rsidRPr="004B77DE">
        <w:rPr>
          <w:rFonts w:ascii="Trebuchet MS" w:hAnsi="Trebuchet MS"/>
          <w:i/>
          <w:noProof/>
          <w:sz w:val="16"/>
          <w:szCs w:val="16"/>
        </w:rPr>
        <w:t>Cochrane Database Syst Rev</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CD007950</w:t>
      </w:r>
      <w:r w:rsidRPr="004B77DE">
        <w:rPr>
          <w:rFonts w:ascii="Trebuchet MS" w:hAnsi="Trebuchet MS"/>
          <w:noProof/>
          <w:sz w:val="16"/>
          <w:szCs w:val="16"/>
        </w:rPr>
        <w:t>.</w:t>
      </w:r>
    </w:p>
    <w:p w14:paraId="2728B0A6"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30</w:t>
      </w:r>
      <w:r w:rsidRPr="004B77DE">
        <w:rPr>
          <w:rFonts w:ascii="Trebuchet MS" w:hAnsi="Trebuchet MS"/>
          <w:noProof/>
          <w:sz w:val="16"/>
          <w:szCs w:val="16"/>
        </w:rPr>
        <w:t>.</w:t>
      </w:r>
      <w:r w:rsidRPr="004B77DE">
        <w:rPr>
          <w:rFonts w:ascii="Trebuchet MS" w:hAnsi="Trebuchet MS"/>
          <w:noProof/>
          <w:sz w:val="16"/>
          <w:szCs w:val="16"/>
        </w:rPr>
        <w:tab/>
        <w:t xml:space="preserve">Feng Y, Wang S, Chen R et al. Maternal folic acid supplementation and the risk of congenital heart defects in offspring: a meta-analysis of epidemiological observational studies. </w:t>
      </w:r>
      <w:r w:rsidRPr="004B77DE">
        <w:rPr>
          <w:rFonts w:ascii="Trebuchet MS" w:hAnsi="Trebuchet MS"/>
          <w:i/>
          <w:noProof/>
          <w:sz w:val="16"/>
          <w:szCs w:val="16"/>
        </w:rPr>
        <w:t>Sci Rep</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8506</w:t>
      </w:r>
      <w:r w:rsidRPr="004B77DE">
        <w:rPr>
          <w:rFonts w:ascii="Trebuchet MS" w:hAnsi="Trebuchet MS"/>
          <w:noProof/>
          <w:sz w:val="16"/>
          <w:szCs w:val="16"/>
        </w:rPr>
        <w:t>.</w:t>
      </w:r>
    </w:p>
    <w:p w14:paraId="175A49E1"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31</w:t>
      </w:r>
      <w:r w:rsidRPr="004B77DE">
        <w:rPr>
          <w:rFonts w:ascii="Trebuchet MS" w:hAnsi="Trebuchet MS"/>
          <w:noProof/>
          <w:sz w:val="16"/>
          <w:szCs w:val="16"/>
        </w:rPr>
        <w:t>.</w:t>
      </w:r>
      <w:r w:rsidRPr="004B77DE">
        <w:rPr>
          <w:rFonts w:ascii="Trebuchet MS" w:hAnsi="Trebuchet MS"/>
          <w:noProof/>
          <w:sz w:val="16"/>
          <w:szCs w:val="16"/>
        </w:rPr>
        <w:tab/>
        <w:t xml:space="preserve">Hodgetts VA, Morris RK, Francis A et al. Effectiveness of folic acid supplementation in pregnancy on reducing the risk of small-for-gestational age neonates: a population study, systematic review and meta-analysis. </w:t>
      </w:r>
      <w:r w:rsidRPr="004B77DE">
        <w:rPr>
          <w:rFonts w:ascii="Trebuchet MS" w:hAnsi="Trebuchet MS"/>
          <w:i/>
          <w:noProof/>
          <w:sz w:val="16"/>
          <w:szCs w:val="16"/>
        </w:rPr>
        <w:t>BJOG</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22</w:t>
      </w:r>
      <w:r w:rsidRPr="004B77DE">
        <w:rPr>
          <w:rFonts w:ascii="Trebuchet MS" w:hAnsi="Trebuchet MS"/>
          <w:noProof/>
          <w:sz w:val="16"/>
          <w:szCs w:val="16"/>
        </w:rPr>
        <w:t>(</w:t>
      </w:r>
      <w:r w:rsidRPr="004B77DE">
        <w:rPr>
          <w:rFonts w:ascii="Trebuchet MS" w:eastAsia="Calibri" w:hAnsi="Trebuchet MS" w:cs="Calibri"/>
          <w:noProof/>
          <w:sz w:val="16"/>
          <w:szCs w:val="16"/>
        </w:rPr>
        <w:t>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78</w:t>
      </w:r>
      <w:r w:rsidRPr="004B77DE">
        <w:rPr>
          <w:rFonts w:ascii="Trebuchet MS" w:hAnsi="Trebuchet MS"/>
          <w:noProof/>
          <w:sz w:val="16"/>
          <w:szCs w:val="16"/>
        </w:rPr>
        <w:t>-</w:t>
      </w:r>
      <w:r w:rsidRPr="004B77DE">
        <w:rPr>
          <w:rFonts w:ascii="Trebuchet MS" w:eastAsia="Calibri" w:hAnsi="Trebuchet MS" w:cs="Calibri"/>
          <w:noProof/>
          <w:sz w:val="16"/>
          <w:szCs w:val="16"/>
        </w:rPr>
        <w:t>90</w:t>
      </w:r>
      <w:r w:rsidRPr="004B77DE">
        <w:rPr>
          <w:rFonts w:ascii="Trebuchet MS" w:hAnsi="Trebuchet MS"/>
          <w:noProof/>
          <w:sz w:val="16"/>
          <w:szCs w:val="16"/>
        </w:rPr>
        <w:t>.</w:t>
      </w:r>
    </w:p>
    <w:p w14:paraId="4D5296C9"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32</w:t>
      </w:r>
      <w:r w:rsidRPr="004B77DE">
        <w:rPr>
          <w:rFonts w:ascii="Trebuchet MS" w:hAnsi="Trebuchet MS"/>
          <w:noProof/>
          <w:sz w:val="16"/>
          <w:szCs w:val="16"/>
        </w:rPr>
        <w:t>.</w:t>
      </w:r>
      <w:r w:rsidRPr="004B77DE">
        <w:rPr>
          <w:rFonts w:ascii="Trebuchet MS" w:hAnsi="Trebuchet MS"/>
          <w:noProof/>
          <w:sz w:val="16"/>
          <w:szCs w:val="16"/>
        </w:rPr>
        <w:tab/>
        <w:t xml:space="preserve">Hua X, Zhang J, Guo Y et al. Effect of folic acid supplementation during pregnancy on gestational hypertension/preeclampsia: A systematic review and meta-analysis. </w:t>
      </w:r>
      <w:r w:rsidRPr="004B77DE">
        <w:rPr>
          <w:rFonts w:ascii="Trebuchet MS" w:hAnsi="Trebuchet MS"/>
          <w:i/>
          <w:noProof/>
          <w:sz w:val="16"/>
          <w:szCs w:val="16"/>
        </w:rPr>
        <w:t>Hypertens Pregnancy</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5</w:t>
      </w:r>
      <w:r w:rsidRPr="004B77DE">
        <w:rPr>
          <w:rFonts w:ascii="Trebuchet MS" w:hAnsi="Trebuchet MS"/>
          <w:noProof/>
          <w:sz w:val="16"/>
          <w:szCs w:val="16"/>
        </w:rPr>
        <w:t>(</w:t>
      </w:r>
      <w:r w:rsidRPr="004B77DE">
        <w:rPr>
          <w:rFonts w:ascii="Trebuchet MS" w:eastAsia="Calibri" w:hAnsi="Trebuchet MS" w:cs="Calibri"/>
          <w:noProof/>
          <w:sz w:val="16"/>
          <w:szCs w:val="16"/>
        </w:rPr>
        <w:t>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47</w:t>
      </w:r>
      <w:r w:rsidRPr="004B77DE">
        <w:rPr>
          <w:rFonts w:ascii="Trebuchet MS" w:hAnsi="Trebuchet MS"/>
          <w:noProof/>
          <w:sz w:val="16"/>
          <w:szCs w:val="16"/>
        </w:rPr>
        <w:t>-</w:t>
      </w:r>
      <w:r w:rsidRPr="004B77DE">
        <w:rPr>
          <w:rFonts w:ascii="Trebuchet MS" w:eastAsia="Calibri" w:hAnsi="Trebuchet MS" w:cs="Calibri"/>
          <w:noProof/>
          <w:sz w:val="16"/>
          <w:szCs w:val="16"/>
        </w:rPr>
        <w:t>60</w:t>
      </w:r>
      <w:r w:rsidRPr="004B77DE">
        <w:rPr>
          <w:rFonts w:ascii="Trebuchet MS" w:hAnsi="Trebuchet MS"/>
          <w:noProof/>
          <w:sz w:val="16"/>
          <w:szCs w:val="16"/>
        </w:rPr>
        <w:t>.</w:t>
      </w:r>
    </w:p>
    <w:p w14:paraId="4D42C13A"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33</w:t>
      </w:r>
      <w:r w:rsidRPr="004B77DE">
        <w:rPr>
          <w:rFonts w:ascii="Trebuchet MS" w:hAnsi="Trebuchet MS"/>
          <w:noProof/>
          <w:sz w:val="16"/>
          <w:szCs w:val="16"/>
        </w:rPr>
        <w:t>.</w:t>
      </w:r>
      <w:r w:rsidRPr="004B77DE">
        <w:rPr>
          <w:rFonts w:ascii="Trebuchet MS" w:hAnsi="Trebuchet MS"/>
          <w:noProof/>
          <w:sz w:val="16"/>
          <w:szCs w:val="16"/>
        </w:rPr>
        <w:tab/>
        <w:t xml:space="preserve">Lassi ZS, Salam RA, Haider BA et al. Folic acid supplementation during pregnancy for maternal health and pregnancy outcomes. </w:t>
      </w:r>
      <w:r w:rsidRPr="004B77DE">
        <w:rPr>
          <w:rFonts w:ascii="Trebuchet MS" w:hAnsi="Trebuchet MS"/>
          <w:i/>
          <w:noProof/>
          <w:sz w:val="16"/>
          <w:szCs w:val="16"/>
        </w:rPr>
        <w:t>Cochrane Database of Systematic Review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3</w:t>
      </w:r>
      <w:r w:rsidRPr="004B77DE">
        <w:rPr>
          <w:rFonts w:ascii="Trebuchet MS" w:hAnsi="Trebuchet MS"/>
          <w:noProof/>
          <w:sz w:val="16"/>
          <w:szCs w:val="16"/>
        </w:rPr>
        <w:t>.</w:t>
      </w:r>
    </w:p>
    <w:p w14:paraId="1696199C"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34</w:t>
      </w:r>
      <w:r w:rsidRPr="004B77DE">
        <w:rPr>
          <w:rFonts w:ascii="Trebuchet MS" w:hAnsi="Trebuchet MS"/>
          <w:noProof/>
          <w:sz w:val="16"/>
          <w:szCs w:val="16"/>
        </w:rPr>
        <w:t>.</w:t>
      </w:r>
      <w:r w:rsidRPr="004B77DE">
        <w:rPr>
          <w:rFonts w:ascii="Trebuchet MS" w:hAnsi="Trebuchet MS"/>
          <w:noProof/>
          <w:sz w:val="16"/>
          <w:szCs w:val="16"/>
        </w:rPr>
        <w:tab/>
        <w:t xml:space="preserve">Liu C, Liu C, Wang Q et al. Supplementation of folic acid in pregnancy and the risk of preeclampsia and gestational hypertension: a meta-analysis. </w:t>
      </w:r>
      <w:r w:rsidRPr="004B77DE">
        <w:rPr>
          <w:rFonts w:ascii="Trebuchet MS" w:hAnsi="Trebuchet MS"/>
          <w:i/>
          <w:noProof/>
          <w:sz w:val="16"/>
          <w:szCs w:val="16"/>
        </w:rPr>
        <w:t>Archives of Gynecology and Obstetric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98</w:t>
      </w:r>
      <w:r w:rsidRPr="004B77DE">
        <w:rPr>
          <w:rFonts w:ascii="Trebuchet MS" w:hAnsi="Trebuchet MS"/>
          <w:noProof/>
          <w:sz w:val="16"/>
          <w:szCs w:val="16"/>
        </w:rPr>
        <w:t>(</w:t>
      </w:r>
      <w:r w:rsidRPr="004B77DE">
        <w:rPr>
          <w:rFonts w:ascii="Trebuchet MS" w:eastAsia="Calibri" w:hAnsi="Trebuchet MS" w:cs="Calibri"/>
          <w:noProof/>
          <w:sz w:val="16"/>
          <w:szCs w:val="16"/>
        </w:rPr>
        <w:t>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697</w:t>
      </w:r>
      <w:r w:rsidRPr="004B77DE">
        <w:rPr>
          <w:rFonts w:ascii="Trebuchet MS" w:hAnsi="Trebuchet MS"/>
          <w:noProof/>
          <w:sz w:val="16"/>
          <w:szCs w:val="16"/>
        </w:rPr>
        <w:t>-</w:t>
      </w:r>
      <w:r w:rsidRPr="004B77DE">
        <w:rPr>
          <w:rFonts w:ascii="Trebuchet MS" w:eastAsia="Calibri" w:hAnsi="Trebuchet MS" w:cs="Calibri"/>
          <w:noProof/>
          <w:sz w:val="16"/>
          <w:szCs w:val="16"/>
        </w:rPr>
        <w:t>704</w:t>
      </w:r>
      <w:r w:rsidRPr="004B77DE">
        <w:rPr>
          <w:rFonts w:ascii="Trebuchet MS" w:hAnsi="Trebuchet MS"/>
          <w:noProof/>
          <w:sz w:val="16"/>
          <w:szCs w:val="16"/>
        </w:rPr>
        <w:t>.</w:t>
      </w:r>
    </w:p>
    <w:p w14:paraId="5D5B37CB"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35</w:t>
      </w:r>
      <w:r w:rsidRPr="004B77DE">
        <w:rPr>
          <w:rFonts w:ascii="Trebuchet MS" w:hAnsi="Trebuchet MS"/>
          <w:noProof/>
          <w:sz w:val="16"/>
          <w:szCs w:val="16"/>
        </w:rPr>
        <w:t>.</w:t>
      </w:r>
      <w:r w:rsidRPr="004B77DE">
        <w:rPr>
          <w:rFonts w:ascii="Trebuchet MS" w:hAnsi="Trebuchet MS"/>
          <w:noProof/>
          <w:sz w:val="16"/>
          <w:szCs w:val="16"/>
        </w:rPr>
        <w:tab/>
        <w:t xml:space="preserve">Catena A, Munoz-Machicao JA, Torres-Espinola FJ et al. Folate and long-chain polyunsaturated fatty acid supplementation during pregnancy has long-term effects on the attention system of 8.5-y-old offspring: a randomized controlled trial. </w:t>
      </w:r>
      <w:r w:rsidRPr="004B77DE">
        <w:rPr>
          <w:rFonts w:ascii="Trebuchet MS" w:hAnsi="Trebuchet MS"/>
          <w:i/>
          <w:noProof/>
          <w:sz w:val="16"/>
          <w:szCs w:val="16"/>
        </w:rPr>
        <w:t>Am J Clin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103(1): 115-27.</w:t>
      </w:r>
    </w:p>
    <w:p w14:paraId="23741C88"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36</w:t>
      </w:r>
      <w:r w:rsidRPr="004B77DE">
        <w:rPr>
          <w:rFonts w:ascii="Trebuchet MS" w:hAnsi="Trebuchet MS"/>
          <w:noProof/>
          <w:sz w:val="16"/>
          <w:szCs w:val="16"/>
        </w:rPr>
        <w:t>.</w:t>
      </w:r>
      <w:r w:rsidRPr="004B77DE">
        <w:rPr>
          <w:rFonts w:ascii="Trebuchet MS" w:hAnsi="Trebuchet MS"/>
          <w:noProof/>
          <w:sz w:val="16"/>
          <w:szCs w:val="16"/>
        </w:rPr>
        <w:tab/>
        <w:t xml:space="preserve">McNulty B, McNulty H, Marshall B et al. Impact of continuing folic acid after the first trimester of pregnancy: findings of a randomized trial of folic acid supplementation in the second and third trimesters. </w:t>
      </w:r>
      <w:r w:rsidRPr="004B77DE">
        <w:rPr>
          <w:rFonts w:ascii="Trebuchet MS" w:hAnsi="Trebuchet MS"/>
          <w:i/>
          <w:noProof/>
          <w:sz w:val="16"/>
          <w:szCs w:val="16"/>
        </w:rPr>
        <w:t>Am J Clin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98</w:t>
      </w:r>
      <w:r w:rsidRPr="004B77DE">
        <w:rPr>
          <w:rFonts w:ascii="Trebuchet MS" w:hAnsi="Trebuchet MS"/>
          <w:noProof/>
          <w:sz w:val="16"/>
          <w:szCs w:val="16"/>
        </w:rPr>
        <w:t>(1): 92-8.</w:t>
      </w:r>
    </w:p>
    <w:p w14:paraId="54D82F0E"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37</w:t>
      </w:r>
      <w:r w:rsidRPr="004B77DE">
        <w:rPr>
          <w:rFonts w:ascii="Trebuchet MS" w:hAnsi="Trebuchet MS"/>
          <w:noProof/>
          <w:sz w:val="16"/>
          <w:szCs w:val="16"/>
        </w:rPr>
        <w:t>.</w:t>
      </w:r>
      <w:r w:rsidRPr="004B77DE">
        <w:rPr>
          <w:rFonts w:ascii="Trebuchet MS" w:hAnsi="Trebuchet MS"/>
          <w:noProof/>
          <w:sz w:val="16"/>
          <w:szCs w:val="16"/>
        </w:rPr>
        <w:tab/>
        <w:t xml:space="preserve">Sayyah-Melli M, Ghorbanihaghjo A, Alizadeh M et al. The effect of high dose folic acid throughout pregnancy on homocysteine (hcy) concentration and pre-eclampsia: a randomized clinical trial. </w:t>
      </w:r>
      <w:r w:rsidRPr="004B77DE">
        <w:rPr>
          <w:rFonts w:ascii="Trebuchet MS" w:hAnsi="Trebuchet MS"/>
          <w:i/>
          <w:noProof/>
          <w:sz w:val="16"/>
          <w:szCs w:val="16"/>
        </w:rPr>
        <w:t>Plos One</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1</w:t>
      </w:r>
      <w:r w:rsidRPr="004B77DE">
        <w:rPr>
          <w:rFonts w:ascii="Trebuchet MS" w:hAnsi="Trebuchet MS"/>
          <w:noProof/>
          <w:sz w:val="16"/>
          <w:szCs w:val="16"/>
        </w:rPr>
        <w:t>(</w:t>
      </w:r>
      <w:r w:rsidRPr="004B77DE">
        <w:rPr>
          <w:rFonts w:ascii="Trebuchet MS" w:eastAsia="Calibri" w:hAnsi="Trebuchet MS" w:cs="Calibri"/>
          <w:noProof/>
          <w:sz w:val="16"/>
          <w:szCs w:val="16"/>
        </w:rPr>
        <w:t>5</w:t>
      </w:r>
      <w:r w:rsidRPr="004B77DE">
        <w:rPr>
          <w:rFonts w:ascii="Trebuchet MS" w:hAnsi="Trebuchet MS"/>
          <w:noProof/>
          <w:sz w:val="16"/>
          <w:szCs w:val="16"/>
        </w:rPr>
        <w:t>).</w:t>
      </w:r>
    </w:p>
    <w:p w14:paraId="7F000D8F"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38</w:t>
      </w:r>
      <w:r w:rsidRPr="004B77DE">
        <w:rPr>
          <w:rFonts w:ascii="Trebuchet MS" w:hAnsi="Trebuchet MS"/>
          <w:noProof/>
          <w:sz w:val="16"/>
          <w:szCs w:val="16"/>
        </w:rPr>
        <w:t>.</w:t>
      </w:r>
      <w:r w:rsidRPr="004B77DE">
        <w:rPr>
          <w:rFonts w:ascii="Trebuchet MS" w:hAnsi="Trebuchet MS"/>
          <w:noProof/>
          <w:sz w:val="16"/>
          <w:szCs w:val="16"/>
        </w:rPr>
        <w:tab/>
        <w:t xml:space="preserve">Wen SW, White RR, Rybak N et al. Effect of high dose folic acid supplementation in pregnancy on pre-eclampsia (FACT): double blind, phase III, randomised controlled, international, multicentre trial. </w:t>
      </w:r>
      <w:r w:rsidRPr="004B77DE">
        <w:rPr>
          <w:rFonts w:ascii="Trebuchet MS" w:hAnsi="Trebuchet MS"/>
          <w:i/>
          <w:noProof/>
          <w:sz w:val="16"/>
          <w:szCs w:val="16"/>
        </w:rPr>
        <w:t>Bmj</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w:t>
      </w:r>
    </w:p>
    <w:p w14:paraId="1A3F035D"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39</w:t>
      </w:r>
      <w:r w:rsidRPr="004B77DE">
        <w:rPr>
          <w:rFonts w:ascii="Trebuchet MS" w:hAnsi="Trebuchet MS"/>
          <w:noProof/>
          <w:sz w:val="16"/>
          <w:szCs w:val="16"/>
        </w:rPr>
        <w:t>.</w:t>
      </w:r>
      <w:r w:rsidRPr="004B77DE">
        <w:rPr>
          <w:rFonts w:ascii="Trebuchet MS" w:hAnsi="Trebuchet MS"/>
          <w:noProof/>
          <w:sz w:val="16"/>
          <w:szCs w:val="16"/>
        </w:rPr>
        <w:tab/>
        <w:t xml:space="preserve">Yusuf KK, Salihu HM, Wilson R et al. Comparing folic acid dosage strengths to prevent reduction in fetal size among pregnant women who smoked cigarettes: a randomized clinical trial. </w:t>
      </w:r>
      <w:r w:rsidRPr="004B77DE">
        <w:rPr>
          <w:rFonts w:ascii="Trebuchet MS" w:hAnsi="Trebuchet MS"/>
          <w:i/>
          <w:noProof/>
          <w:sz w:val="16"/>
          <w:szCs w:val="16"/>
        </w:rPr>
        <w:t>JAMA Pediatric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73</w:t>
      </w:r>
      <w:r w:rsidRPr="004B77DE">
        <w:rPr>
          <w:rFonts w:ascii="Trebuchet MS" w:hAnsi="Trebuchet MS"/>
          <w:noProof/>
          <w:sz w:val="16"/>
          <w:szCs w:val="16"/>
        </w:rPr>
        <w:t>(</w:t>
      </w:r>
      <w:r w:rsidRPr="004B77DE">
        <w:rPr>
          <w:rFonts w:ascii="Trebuchet MS" w:eastAsia="Calibri" w:hAnsi="Trebuchet MS" w:cs="Calibri"/>
          <w:noProof/>
          <w:sz w:val="16"/>
          <w:szCs w:val="16"/>
        </w:rPr>
        <w:t>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93</w:t>
      </w:r>
      <w:r w:rsidRPr="004B77DE">
        <w:rPr>
          <w:rFonts w:ascii="Trebuchet MS" w:hAnsi="Trebuchet MS"/>
          <w:noProof/>
          <w:sz w:val="16"/>
          <w:szCs w:val="16"/>
        </w:rPr>
        <w:t>-</w:t>
      </w:r>
      <w:r w:rsidRPr="004B77DE">
        <w:rPr>
          <w:rFonts w:ascii="Trebuchet MS" w:eastAsia="Calibri" w:hAnsi="Trebuchet MS" w:cs="Calibri"/>
          <w:noProof/>
          <w:sz w:val="16"/>
          <w:szCs w:val="16"/>
        </w:rPr>
        <w:t>94</w:t>
      </w:r>
      <w:r w:rsidRPr="004B77DE">
        <w:rPr>
          <w:rFonts w:ascii="Trebuchet MS" w:hAnsi="Trebuchet MS"/>
          <w:noProof/>
          <w:sz w:val="16"/>
          <w:szCs w:val="16"/>
        </w:rPr>
        <w:t>.</w:t>
      </w:r>
    </w:p>
    <w:p w14:paraId="10B33B75"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40</w:t>
      </w:r>
      <w:r w:rsidRPr="004B77DE">
        <w:rPr>
          <w:rFonts w:ascii="Trebuchet MS" w:hAnsi="Trebuchet MS"/>
          <w:noProof/>
          <w:sz w:val="16"/>
          <w:szCs w:val="16"/>
        </w:rPr>
        <w:t>.</w:t>
      </w:r>
      <w:r w:rsidRPr="004B77DE">
        <w:rPr>
          <w:rFonts w:ascii="Trebuchet MS" w:hAnsi="Trebuchet MS"/>
          <w:noProof/>
          <w:sz w:val="16"/>
          <w:szCs w:val="16"/>
        </w:rPr>
        <w:tab/>
        <w:t xml:space="preserve">Salam RA, Zuberi NF, Bhutta ZA. Pyridoxine (vitamin B6) supplementation during pregnancy or labour for maternal and neonatal outcomes. </w:t>
      </w:r>
      <w:r w:rsidRPr="004B77DE">
        <w:rPr>
          <w:rFonts w:ascii="Trebuchet MS" w:hAnsi="Trebuchet MS"/>
          <w:i/>
          <w:noProof/>
          <w:sz w:val="16"/>
          <w:szCs w:val="16"/>
        </w:rPr>
        <w:t>Cochrane Database Syst Rev</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CD000179</w:t>
      </w:r>
      <w:r w:rsidRPr="004B77DE">
        <w:rPr>
          <w:rFonts w:ascii="Trebuchet MS" w:hAnsi="Trebuchet MS"/>
          <w:noProof/>
          <w:sz w:val="16"/>
          <w:szCs w:val="16"/>
        </w:rPr>
        <w:t>.</w:t>
      </w:r>
    </w:p>
    <w:p w14:paraId="068D12C2"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41</w:t>
      </w:r>
      <w:r w:rsidRPr="004B77DE">
        <w:rPr>
          <w:rFonts w:ascii="Trebuchet MS" w:hAnsi="Trebuchet MS"/>
          <w:noProof/>
          <w:sz w:val="16"/>
          <w:szCs w:val="16"/>
        </w:rPr>
        <w:t>.</w:t>
      </w:r>
      <w:r w:rsidRPr="004B77DE">
        <w:rPr>
          <w:rFonts w:ascii="Trebuchet MS" w:hAnsi="Trebuchet MS"/>
          <w:noProof/>
          <w:sz w:val="16"/>
          <w:szCs w:val="16"/>
        </w:rPr>
        <w:tab/>
        <w:t xml:space="preserve">Sridharan K, Sivaramakrishnan G. Interventions for treating nausea and vomiting in pregnancy: a network meta-analysis and trial sequential analysis of randomized clinical trials. </w:t>
      </w:r>
      <w:r w:rsidRPr="004B77DE">
        <w:rPr>
          <w:rFonts w:ascii="Trebuchet MS" w:hAnsi="Trebuchet MS"/>
          <w:i/>
          <w:noProof/>
          <w:sz w:val="16"/>
          <w:szCs w:val="16"/>
        </w:rPr>
        <w:t>Expert Review of Clinical Pharmacology</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1</w:t>
      </w:r>
      <w:r w:rsidRPr="004B77DE">
        <w:rPr>
          <w:rFonts w:ascii="Trebuchet MS" w:hAnsi="Trebuchet MS"/>
          <w:noProof/>
          <w:sz w:val="16"/>
          <w:szCs w:val="16"/>
        </w:rPr>
        <w:t>(</w:t>
      </w:r>
      <w:r w:rsidRPr="004B77DE">
        <w:rPr>
          <w:rFonts w:ascii="Trebuchet MS" w:eastAsia="Calibri" w:hAnsi="Trebuchet MS" w:cs="Calibri"/>
          <w:noProof/>
          <w:sz w:val="16"/>
          <w:szCs w:val="16"/>
        </w:rPr>
        <w:t>1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143</w:t>
      </w:r>
      <w:r w:rsidRPr="004B77DE">
        <w:rPr>
          <w:rFonts w:ascii="Trebuchet MS" w:hAnsi="Trebuchet MS"/>
          <w:noProof/>
          <w:sz w:val="16"/>
          <w:szCs w:val="16"/>
        </w:rPr>
        <w:t>-</w:t>
      </w:r>
      <w:r w:rsidRPr="004B77DE">
        <w:rPr>
          <w:rFonts w:ascii="Trebuchet MS" w:eastAsia="Calibri" w:hAnsi="Trebuchet MS" w:cs="Calibri"/>
          <w:noProof/>
          <w:sz w:val="16"/>
          <w:szCs w:val="16"/>
        </w:rPr>
        <w:t>50</w:t>
      </w:r>
      <w:r w:rsidRPr="004B77DE">
        <w:rPr>
          <w:rFonts w:ascii="Trebuchet MS" w:hAnsi="Trebuchet MS"/>
          <w:noProof/>
          <w:sz w:val="16"/>
          <w:szCs w:val="16"/>
        </w:rPr>
        <w:t>.</w:t>
      </w:r>
    </w:p>
    <w:p w14:paraId="63D1AA85"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42</w:t>
      </w:r>
      <w:r w:rsidRPr="004B77DE">
        <w:rPr>
          <w:rFonts w:ascii="Trebuchet MS" w:hAnsi="Trebuchet MS"/>
          <w:noProof/>
          <w:sz w:val="16"/>
          <w:szCs w:val="16"/>
        </w:rPr>
        <w:t>.</w:t>
      </w:r>
      <w:r w:rsidRPr="004B77DE">
        <w:rPr>
          <w:rFonts w:ascii="Trebuchet MS" w:hAnsi="Trebuchet MS"/>
          <w:noProof/>
          <w:sz w:val="16"/>
          <w:szCs w:val="16"/>
        </w:rPr>
        <w:tab/>
        <w:t xml:space="preserve">Finkelstein JL, Layden AJ, Stover PJ. Vitamin B-12 and Perinatal Health. </w:t>
      </w:r>
      <w:r w:rsidRPr="004B77DE">
        <w:rPr>
          <w:rFonts w:ascii="Trebuchet MS" w:hAnsi="Trebuchet MS"/>
          <w:i/>
          <w:noProof/>
          <w:sz w:val="16"/>
          <w:szCs w:val="16"/>
        </w:rPr>
        <w:t>Adv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6</w:t>
      </w:r>
      <w:r w:rsidRPr="004B77DE">
        <w:rPr>
          <w:rFonts w:ascii="Trebuchet MS" w:hAnsi="Trebuchet MS"/>
          <w:noProof/>
          <w:sz w:val="16"/>
          <w:szCs w:val="16"/>
        </w:rPr>
        <w:t>(</w:t>
      </w:r>
      <w:r w:rsidRPr="004B77DE">
        <w:rPr>
          <w:rFonts w:ascii="Trebuchet MS" w:eastAsia="Calibri" w:hAnsi="Trebuchet MS" w:cs="Calibri"/>
          <w:noProof/>
          <w:sz w:val="16"/>
          <w:szCs w:val="16"/>
        </w:rPr>
        <w:t>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52</w:t>
      </w:r>
      <w:r w:rsidRPr="004B77DE">
        <w:rPr>
          <w:rFonts w:ascii="Trebuchet MS" w:hAnsi="Trebuchet MS"/>
          <w:noProof/>
          <w:sz w:val="16"/>
          <w:szCs w:val="16"/>
        </w:rPr>
        <w:t>-</w:t>
      </w:r>
      <w:r w:rsidRPr="004B77DE">
        <w:rPr>
          <w:rFonts w:ascii="Trebuchet MS" w:eastAsia="Calibri" w:hAnsi="Trebuchet MS" w:cs="Calibri"/>
          <w:noProof/>
          <w:sz w:val="16"/>
          <w:szCs w:val="16"/>
        </w:rPr>
        <w:t>63</w:t>
      </w:r>
      <w:r w:rsidRPr="004B77DE">
        <w:rPr>
          <w:rFonts w:ascii="Trebuchet MS" w:hAnsi="Trebuchet MS"/>
          <w:noProof/>
          <w:sz w:val="16"/>
          <w:szCs w:val="16"/>
        </w:rPr>
        <w:t>.</w:t>
      </w:r>
    </w:p>
    <w:p w14:paraId="37E89C51"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43</w:t>
      </w:r>
      <w:r w:rsidRPr="004B77DE">
        <w:rPr>
          <w:rFonts w:ascii="Trebuchet MS" w:hAnsi="Trebuchet MS"/>
          <w:noProof/>
          <w:sz w:val="16"/>
          <w:szCs w:val="16"/>
        </w:rPr>
        <w:t>.</w:t>
      </w:r>
      <w:r w:rsidRPr="004B77DE">
        <w:rPr>
          <w:rFonts w:ascii="Trebuchet MS" w:hAnsi="Trebuchet MS"/>
          <w:noProof/>
          <w:sz w:val="16"/>
          <w:szCs w:val="16"/>
        </w:rPr>
        <w:tab/>
        <w:t xml:space="preserve">Sukumar N, Rafnsson SB, Kandala NB et al. Prevalence of vitamin B-12 insufficiency during pregnancy and its effect on offspring birth weight: a systematic review and meta-analysis. </w:t>
      </w:r>
      <w:r w:rsidRPr="004B77DE">
        <w:rPr>
          <w:rFonts w:ascii="Trebuchet MS" w:hAnsi="Trebuchet MS"/>
          <w:i/>
          <w:noProof/>
          <w:sz w:val="16"/>
          <w:szCs w:val="16"/>
        </w:rPr>
        <w:t>Am J Clin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03</w:t>
      </w:r>
      <w:r w:rsidRPr="004B77DE">
        <w:rPr>
          <w:rFonts w:ascii="Trebuchet MS" w:hAnsi="Trebuchet MS"/>
          <w:noProof/>
          <w:sz w:val="16"/>
          <w:szCs w:val="16"/>
        </w:rPr>
        <w:t>(</w:t>
      </w:r>
      <w:r w:rsidRPr="004B77DE">
        <w:rPr>
          <w:rFonts w:ascii="Trebuchet MS" w:eastAsia="Calibri" w:hAnsi="Trebuchet MS" w:cs="Calibri"/>
          <w:noProof/>
          <w:sz w:val="16"/>
          <w:szCs w:val="16"/>
        </w:rPr>
        <w:t>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232</w:t>
      </w:r>
      <w:r w:rsidRPr="004B77DE">
        <w:rPr>
          <w:rFonts w:ascii="Trebuchet MS" w:hAnsi="Trebuchet MS"/>
          <w:noProof/>
          <w:sz w:val="16"/>
          <w:szCs w:val="16"/>
        </w:rPr>
        <w:t>-</w:t>
      </w:r>
      <w:r w:rsidRPr="004B77DE">
        <w:rPr>
          <w:rFonts w:ascii="Trebuchet MS" w:eastAsia="Calibri" w:hAnsi="Trebuchet MS" w:cs="Calibri"/>
          <w:noProof/>
          <w:sz w:val="16"/>
          <w:szCs w:val="16"/>
        </w:rPr>
        <w:t>51</w:t>
      </w:r>
      <w:r w:rsidRPr="004B77DE">
        <w:rPr>
          <w:rFonts w:ascii="Trebuchet MS" w:hAnsi="Trebuchet MS"/>
          <w:noProof/>
          <w:sz w:val="16"/>
          <w:szCs w:val="16"/>
        </w:rPr>
        <w:t>.</w:t>
      </w:r>
    </w:p>
    <w:p w14:paraId="6FB66753"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44</w:t>
      </w:r>
      <w:r w:rsidRPr="004B77DE">
        <w:rPr>
          <w:rFonts w:ascii="Trebuchet MS" w:hAnsi="Trebuchet MS"/>
          <w:noProof/>
          <w:sz w:val="16"/>
          <w:szCs w:val="16"/>
        </w:rPr>
        <w:t>.</w:t>
      </w:r>
      <w:r w:rsidRPr="004B77DE">
        <w:rPr>
          <w:rFonts w:ascii="Trebuchet MS" w:hAnsi="Trebuchet MS"/>
          <w:noProof/>
          <w:sz w:val="16"/>
          <w:szCs w:val="16"/>
        </w:rPr>
        <w:tab/>
        <w:t xml:space="preserve">Srinivasan K, Thomas T, Kapanee AR et al. Effects of maternal vitamin B12 supplementation on early infant neurocognitive outcomes: a randomized controlled clinical trial. </w:t>
      </w:r>
      <w:r w:rsidRPr="004B77DE">
        <w:rPr>
          <w:rFonts w:ascii="Trebuchet MS" w:hAnsi="Trebuchet MS"/>
          <w:i/>
          <w:noProof/>
          <w:sz w:val="16"/>
          <w:szCs w:val="16"/>
        </w:rPr>
        <w:t>Matern Child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3</w:t>
      </w:r>
      <w:r w:rsidRPr="004B77DE">
        <w:rPr>
          <w:rFonts w:ascii="Trebuchet MS" w:hAnsi="Trebuchet MS"/>
          <w:noProof/>
          <w:sz w:val="16"/>
          <w:szCs w:val="16"/>
        </w:rPr>
        <w:t>(</w:t>
      </w:r>
      <w:r w:rsidRPr="004B77DE">
        <w:rPr>
          <w:rFonts w:ascii="Trebuchet MS" w:eastAsia="Calibri" w:hAnsi="Trebuchet MS" w:cs="Calibri"/>
          <w:noProof/>
          <w:sz w:val="16"/>
          <w:szCs w:val="16"/>
        </w:rPr>
        <w:t>2</w:t>
      </w:r>
      <w:r w:rsidRPr="004B77DE">
        <w:rPr>
          <w:rFonts w:ascii="Trebuchet MS" w:hAnsi="Trebuchet MS"/>
          <w:noProof/>
          <w:sz w:val="16"/>
          <w:szCs w:val="16"/>
        </w:rPr>
        <w:t>).</w:t>
      </w:r>
    </w:p>
    <w:p w14:paraId="47704904"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45</w:t>
      </w:r>
      <w:r w:rsidRPr="004B77DE">
        <w:rPr>
          <w:rFonts w:ascii="Trebuchet MS" w:hAnsi="Trebuchet MS"/>
          <w:noProof/>
          <w:sz w:val="16"/>
          <w:szCs w:val="16"/>
        </w:rPr>
        <w:t>.</w:t>
      </w:r>
      <w:r w:rsidRPr="004B77DE">
        <w:rPr>
          <w:rFonts w:ascii="Trebuchet MS" w:hAnsi="Trebuchet MS"/>
          <w:noProof/>
          <w:sz w:val="16"/>
          <w:szCs w:val="16"/>
        </w:rPr>
        <w:tab/>
        <w:t xml:space="preserve">Thomas S, Thomas T, Bosch RJ et al. Effect of maternal vitamin B12 Supplementation on cognitive outcomes in South Indian children: a randomized controlled clinical trial. </w:t>
      </w:r>
      <w:r w:rsidRPr="004B77DE">
        <w:rPr>
          <w:rFonts w:ascii="Trebuchet MS" w:hAnsi="Trebuchet MS"/>
          <w:i/>
          <w:noProof/>
          <w:sz w:val="16"/>
          <w:szCs w:val="16"/>
        </w:rPr>
        <w:t>Matern Child Health J</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3</w:t>
      </w:r>
      <w:r w:rsidRPr="004B77DE">
        <w:rPr>
          <w:rFonts w:ascii="Trebuchet MS" w:hAnsi="Trebuchet MS"/>
          <w:noProof/>
          <w:sz w:val="16"/>
          <w:szCs w:val="16"/>
        </w:rPr>
        <w:t>(</w:t>
      </w:r>
      <w:r w:rsidRPr="004B77DE">
        <w:rPr>
          <w:rFonts w:ascii="Trebuchet MS" w:eastAsia="Calibri" w:hAnsi="Trebuchet MS" w:cs="Calibri"/>
          <w:noProof/>
          <w:sz w:val="16"/>
          <w:szCs w:val="16"/>
        </w:rPr>
        <w:t>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55</w:t>
      </w:r>
      <w:r w:rsidRPr="004B77DE">
        <w:rPr>
          <w:rFonts w:ascii="Trebuchet MS" w:hAnsi="Trebuchet MS"/>
          <w:noProof/>
          <w:sz w:val="16"/>
          <w:szCs w:val="16"/>
        </w:rPr>
        <w:t>-</w:t>
      </w:r>
      <w:r w:rsidRPr="004B77DE">
        <w:rPr>
          <w:rFonts w:ascii="Trebuchet MS" w:eastAsia="Calibri" w:hAnsi="Trebuchet MS" w:cs="Calibri"/>
          <w:noProof/>
          <w:sz w:val="16"/>
          <w:szCs w:val="16"/>
        </w:rPr>
        <w:t>63</w:t>
      </w:r>
      <w:r w:rsidRPr="004B77DE">
        <w:rPr>
          <w:rFonts w:ascii="Trebuchet MS" w:hAnsi="Trebuchet MS"/>
          <w:noProof/>
          <w:sz w:val="16"/>
          <w:szCs w:val="16"/>
        </w:rPr>
        <w:t>.</w:t>
      </w:r>
    </w:p>
    <w:p w14:paraId="07E28B03"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46</w:t>
      </w:r>
      <w:r w:rsidRPr="004B77DE">
        <w:rPr>
          <w:rFonts w:ascii="Trebuchet MS" w:hAnsi="Trebuchet MS"/>
          <w:noProof/>
          <w:sz w:val="16"/>
          <w:szCs w:val="16"/>
        </w:rPr>
        <w:t>.</w:t>
      </w:r>
      <w:r w:rsidRPr="004B77DE">
        <w:rPr>
          <w:rFonts w:ascii="Trebuchet MS" w:hAnsi="Trebuchet MS"/>
          <w:noProof/>
          <w:sz w:val="16"/>
          <w:szCs w:val="16"/>
        </w:rPr>
        <w:tab/>
        <w:t xml:space="preserve">Siddiqua TJ, Ahmad SM, Ahsan KB et al. Vitamin B12 supplementation during pregnancy and postpartum improves B12 status of both mothers and infants but vaccine response in mothers only: a randomized clinical trial in Bangladesh. </w:t>
      </w:r>
      <w:r w:rsidRPr="004B77DE">
        <w:rPr>
          <w:rFonts w:ascii="Trebuchet MS" w:hAnsi="Trebuchet MS"/>
          <w:i/>
          <w:noProof/>
          <w:sz w:val="16"/>
          <w:szCs w:val="16"/>
        </w:rPr>
        <w:t>Eur J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5</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81</w:t>
      </w:r>
      <w:r w:rsidRPr="004B77DE">
        <w:rPr>
          <w:rFonts w:ascii="Trebuchet MS" w:hAnsi="Trebuchet MS"/>
          <w:noProof/>
          <w:sz w:val="16"/>
          <w:szCs w:val="16"/>
        </w:rPr>
        <w:t>-</w:t>
      </w:r>
      <w:r w:rsidRPr="004B77DE">
        <w:rPr>
          <w:rFonts w:ascii="Trebuchet MS" w:eastAsia="Calibri" w:hAnsi="Trebuchet MS" w:cs="Calibri"/>
          <w:noProof/>
          <w:sz w:val="16"/>
          <w:szCs w:val="16"/>
        </w:rPr>
        <w:t>93</w:t>
      </w:r>
      <w:r w:rsidRPr="004B77DE">
        <w:rPr>
          <w:rFonts w:ascii="Trebuchet MS" w:hAnsi="Trebuchet MS"/>
          <w:noProof/>
          <w:sz w:val="16"/>
          <w:szCs w:val="16"/>
        </w:rPr>
        <w:t>.</w:t>
      </w:r>
    </w:p>
    <w:p w14:paraId="06C3F79B"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47</w:t>
      </w:r>
      <w:r w:rsidRPr="004B77DE">
        <w:rPr>
          <w:rFonts w:ascii="Trebuchet MS" w:hAnsi="Trebuchet MS"/>
          <w:noProof/>
          <w:sz w:val="16"/>
          <w:szCs w:val="16"/>
        </w:rPr>
        <w:t>.</w:t>
      </w:r>
      <w:r w:rsidRPr="004B77DE">
        <w:rPr>
          <w:rFonts w:ascii="Trebuchet MS" w:hAnsi="Trebuchet MS"/>
          <w:noProof/>
          <w:sz w:val="16"/>
          <w:szCs w:val="16"/>
        </w:rPr>
        <w:tab/>
        <w:t xml:space="preserve">Fu ZM, Ma ZZ, Liu GJ et al. Vitamins supplementation affects the onset of preeclampsia. </w:t>
      </w:r>
      <w:r w:rsidRPr="004B77DE">
        <w:rPr>
          <w:rFonts w:ascii="Trebuchet MS" w:hAnsi="Trebuchet MS"/>
          <w:i/>
          <w:noProof/>
          <w:sz w:val="16"/>
          <w:szCs w:val="16"/>
        </w:rPr>
        <w:t>J Formos Med Assoc</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17</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6</w:t>
      </w:r>
      <w:r w:rsidRPr="004B77DE">
        <w:rPr>
          <w:rFonts w:ascii="Trebuchet MS" w:hAnsi="Trebuchet MS"/>
          <w:noProof/>
          <w:sz w:val="16"/>
          <w:szCs w:val="16"/>
        </w:rPr>
        <w:t>-</w:t>
      </w:r>
      <w:r w:rsidRPr="004B77DE">
        <w:rPr>
          <w:rFonts w:ascii="Trebuchet MS" w:eastAsia="Calibri" w:hAnsi="Trebuchet MS" w:cs="Calibri"/>
          <w:noProof/>
          <w:sz w:val="16"/>
          <w:szCs w:val="16"/>
        </w:rPr>
        <w:t>13</w:t>
      </w:r>
      <w:r w:rsidRPr="004B77DE">
        <w:rPr>
          <w:rFonts w:ascii="Trebuchet MS" w:hAnsi="Trebuchet MS"/>
          <w:noProof/>
          <w:sz w:val="16"/>
          <w:szCs w:val="16"/>
        </w:rPr>
        <w:t>.</w:t>
      </w:r>
    </w:p>
    <w:p w14:paraId="1679092C"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48</w:t>
      </w:r>
      <w:r w:rsidRPr="004B77DE">
        <w:rPr>
          <w:rFonts w:ascii="Trebuchet MS" w:hAnsi="Trebuchet MS"/>
          <w:noProof/>
          <w:sz w:val="16"/>
          <w:szCs w:val="16"/>
        </w:rPr>
        <w:t>.</w:t>
      </w:r>
      <w:r w:rsidRPr="004B77DE">
        <w:rPr>
          <w:rFonts w:ascii="Trebuchet MS" w:hAnsi="Trebuchet MS"/>
          <w:noProof/>
          <w:sz w:val="16"/>
          <w:szCs w:val="16"/>
        </w:rPr>
        <w:tab/>
        <w:t xml:space="preserve">Rumbold A, Ota E, Nagata C et al. Vitamin C supplementation in pregnancy. </w:t>
      </w:r>
      <w:r w:rsidRPr="004B77DE">
        <w:rPr>
          <w:rFonts w:ascii="Trebuchet MS" w:hAnsi="Trebuchet MS"/>
          <w:i/>
          <w:noProof/>
          <w:sz w:val="16"/>
          <w:szCs w:val="16"/>
        </w:rPr>
        <w:t>Cochrane Database Syst Rev</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CD004072</w:t>
      </w:r>
      <w:r w:rsidRPr="004B77DE">
        <w:rPr>
          <w:rFonts w:ascii="Trebuchet MS" w:hAnsi="Trebuchet MS"/>
          <w:noProof/>
          <w:sz w:val="16"/>
          <w:szCs w:val="16"/>
        </w:rPr>
        <w:t>.</w:t>
      </w:r>
    </w:p>
    <w:p w14:paraId="0ABE61EA"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49</w:t>
      </w:r>
      <w:r w:rsidRPr="004B77DE">
        <w:rPr>
          <w:rFonts w:ascii="Trebuchet MS" w:hAnsi="Trebuchet MS"/>
          <w:noProof/>
          <w:sz w:val="16"/>
          <w:szCs w:val="16"/>
        </w:rPr>
        <w:t>.</w:t>
      </w:r>
      <w:r w:rsidRPr="004B77DE">
        <w:rPr>
          <w:rFonts w:ascii="Trebuchet MS" w:hAnsi="Trebuchet MS"/>
          <w:noProof/>
          <w:sz w:val="16"/>
          <w:szCs w:val="16"/>
        </w:rPr>
        <w:tab/>
        <w:t xml:space="preserve">McEvoy CT, Shorey-Kendrick LE, Milner K et al. Oral Vitamin C (500 mg/d) to Pregnant Smokers Improves Infant Airway Function at 3 Months (VCSIP). A Randomized Trial. </w:t>
      </w:r>
      <w:r w:rsidRPr="004B77DE">
        <w:rPr>
          <w:rFonts w:ascii="Trebuchet MS" w:hAnsi="Trebuchet MS"/>
          <w:i/>
          <w:noProof/>
          <w:sz w:val="16"/>
          <w:szCs w:val="16"/>
        </w:rPr>
        <w:t>Am J Respir Crit Care Me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99</w:t>
      </w:r>
      <w:r w:rsidRPr="004B77DE">
        <w:rPr>
          <w:rFonts w:ascii="Trebuchet MS" w:hAnsi="Trebuchet MS"/>
          <w:noProof/>
          <w:sz w:val="16"/>
          <w:szCs w:val="16"/>
        </w:rPr>
        <w:t>(</w:t>
      </w:r>
      <w:r w:rsidRPr="004B77DE">
        <w:rPr>
          <w:rFonts w:ascii="Trebuchet MS" w:eastAsia="Calibri" w:hAnsi="Trebuchet MS" w:cs="Calibri"/>
          <w:noProof/>
          <w:sz w:val="16"/>
          <w:szCs w:val="16"/>
        </w:rPr>
        <w:t>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139</w:t>
      </w:r>
      <w:r w:rsidRPr="004B77DE">
        <w:rPr>
          <w:rFonts w:ascii="Trebuchet MS" w:hAnsi="Trebuchet MS"/>
          <w:noProof/>
          <w:sz w:val="16"/>
          <w:szCs w:val="16"/>
        </w:rPr>
        <w:t>-</w:t>
      </w:r>
      <w:r w:rsidRPr="004B77DE">
        <w:rPr>
          <w:rFonts w:ascii="Trebuchet MS" w:eastAsia="Calibri" w:hAnsi="Trebuchet MS" w:cs="Calibri"/>
          <w:noProof/>
          <w:sz w:val="16"/>
          <w:szCs w:val="16"/>
        </w:rPr>
        <w:t>47</w:t>
      </w:r>
      <w:r w:rsidRPr="004B77DE">
        <w:rPr>
          <w:rFonts w:ascii="Trebuchet MS" w:hAnsi="Trebuchet MS"/>
          <w:noProof/>
          <w:sz w:val="16"/>
          <w:szCs w:val="16"/>
        </w:rPr>
        <w:t>.</w:t>
      </w:r>
    </w:p>
    <w:p w14:paraId="6EFC1FF7"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50</w:t>
      </w:r>
      <w:r w:rsidRPr="004B77DE">
        <w:rPr>
          <w:rFonts w:ascii="Trebuchet MS" w:hAnsi="Trebuchet MS"/>
          <w:noProof/>
          <w:sz w:val="16"/>
          <w:szCs w:val="16"/>
        </w:rPr>
        <w:t>.</w:t>
      </w:r>
      <w:r w:rsidRPr="004B77DE">
        <w:rPr>
          <w:rFonts w:ascii="Trebuchet MS" w:hAnsi="Trebuchet MS"/>
          <w:noProof/>
          <w:sz w:val="16"/>
          <w:szCs w:val="16"/>
        </w:rPr>
        <w:tab/>
        <w:t xml:space="preserve">Wu H, Zhang C, Wang Y et al. Does vitamin E prevent asthma or wheeze in children: A systematic review and meta-analysis. </w:t>
      </w:r>
      <w:r w:rsidRPr="004B77DE">
        <w:rPr>
          <w:rFonts w:ascii="Trebuchet MS" w:hAnsi="Trebuchet MS"/>
          <w:i/>
          <w:noProof/>
          <w:sz w:val="16"/>
          <w:szCs w:val="16"/>
        </w:rPr>
        <w:t>Paediatr Respir Rev</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60</w:t>
      </w:r>
      <w:r w:rsidRPr="004B77DE">
        <w:rPr>
          <w:rFonts w:ascii="Trebuchet MS" w:hAnsi="Trebuchet MS"/>
          <w:noProof/>
          <w:sz w:val="16"/>
          <w:szCs w:val="16"/>
        </w:rPr>
        <w:t>-</w:t>
      </w:r>
      <w:r w:rsidRPr="004B77DE">
        <w:rPr>
          <w:rFonts w:ascii="Trebuchet MS" w:eastAsia="Calibri" w:hAnsi="Trebuchet MS" w:cs="Calibri"/>
          <w:noProof/>
          <w:sz w:val="16"/>
          <w:szCs w:val="16"/>
        </w:rPr>
        <w:t>8</w:t>
      </w:r>
      <w:r w:rsidRPr="004B77DE">
        <w:rPr>
          <w:rFonts w:ascii="Trebuchet MS" w:hAnsi="Trebuchet MS"/>
          <w:noProof/>
          <w:sz w:val="16"/>
          <w:szCs w:val="16"/>
        </w:rPr>
        <w:t>.</w:t>
      </w:r>
    </w:p>
    <w:p w14:paraId="679B8E5F"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51</w:t>
      </w:r>
      <w:r w:rsidRPr="004B77DE">
        <w:rPr>
          <w:rFonts w:ascii="Trebuchet MS" w:hAnsi="Trebuchet MS"/>
          <w:noProof/>
          <w:sz w:val="16"/>
          <w:szCs w:val="16"/>
        </w:rPr>
        <w:t>.</w:t>
      </w:r>
      <w:r w:rsidRPr="004B77DE">
        <w:rPr>
          <w:rFonts w:ascii="Trebuchet MS" w:hAnsi="Trebuchet MS"/>
          <w:noProof/>
          <w:sz w:val="16"/>
          <w:szCs w:val="16"/>
        </w:rPr>
        <w:tab/>
        <w:t xml:space="preserve">Rumbold A, Ota E, Hori H et al. Vitamin E supplementation in pregnancy. </w:t>
      </w:r>
      <w:r w:rsidRPr="004B77DE">
        <w:rPr>
          <w:rFonts w:ascii="Trebuchet MS" w:hAnsi="Trebuchet MS"/>
          <w:i/>
          <w:noProof/>
          <w:sz w:val="16"/>
          <w:szCs w:val="16"/>
        </w:rPr>
        <w:t>Cochrane Database Syst Rev</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CD004069</w:t>
      </w:r>
      <w:r w:rsidRPr="004B77DE">
        <w:rPr>
          <w:rFonts w:ascii="Trebuchet MS" w:hAnsi="Trebuchet MS"/>
          <w:noProof/>
          <w:sz w:val="16"/>
          <w:szCs w:val="16"/>
        </w:rPr>
        <w:t>.</w:t>
      </w:r>
    </w:p>
    <w:p w14:paraId="1718D617"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52</w:t>
      </w:r>
      <w:r w:rsidRPr="004B77DE">
        <w:rPr>
          <w:rFonts w:ascii="Trebuchet MS" w:hAnsi="Trebuchet MS"/>
          <w:noProof/>
          <w:sz w:val="16"/>
          <w:szCs w:val="16"/>
        </w:rPr>
        <w:t>.</w:t>
      </w:r>
      <w:r w:rsidRPr="004B77DE">
        <w:rPr>
          <w:rFonts w:ascii="Trebuchet MS" w:hAnsi="Trebuchet MS"/>
          <w:noProof/>
          <w:sz w:val="16"/>
          <w:szCs w:val="16"/>
        </w:rPr>
        <w:tab/>
        <w:t xml:space="preserve">Tenorio MB, Ferreira RC, Moura FA et al. Oral antioxidant therapy for prevention and treatment of preeclampsia: Meta-analysis of randomized controlled trials. </w:t>
      </w:r>
      <w:r w:rsidRPr="004B77DE">
        <w:rPr>
          <w:rFonts w:ascii="Trebuchet MS" w:hAnsi="Trebuchet MS"/>
          <w:i/>
          <w:noProof/>
          <w:sz w:val="16"/>
          <w:szCs w:val="16"/>
        </w:rPr>
        <w:t>Nutr Metab Cardiovasc Di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8</w:t>
      </w:r>
      <w:r w:rsidRPr="004B77DE">
        <w:rPr>
          <w:rFonts w:ascii="Trebuchet MS" w:hAnsi="Trebuchet MS"/>
          <w:noProof/>
          <w:sz w:val="16"/>
          <w:szCs w:val="16"/>
        </w:rPr>
        <w:t>(</w:t>
      </w:r>
      <w:r w:rsidRPr="004B77DE">
        <w:rPr>
          <w:rFonts w:ascii="Trebuchet MS" w:eastAsia="Calibri" w:hAnsi="Trebuchet MS" w:cs="Calibri"/>
          <w:noProof/>
          <w:sz w:val="16"/>
          <w:szCs w:val="16"/>
        </w:rPr>
        <w:t>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865</w:t>
      </w:r>
      <w:r w:rsidRPr="004B77DE">
        <w:rPr>
          <w:rFonts w:ascii="Trebuchet MS" w:hAnsi="Trebuchet MS"/>
          <w:noProof/>
          <w:sz w:val="16"/>
          <w:szCs w:val="16"/>
        </w:rPr>
        <w:t>-</w:t>
      </w:r>
      <w:r w:rsidRPr="004B77DE">
        <w:rPr>
          <w:rFonts w:ascii="Trebuchet MS" w:eastAsia="Calibri" w:hAnsi="Trebuchet MS" w:cs="Calibri"/>
          <w:noProof/>
          <w:sz w:val="16"/>
          <w:szCs w:val="16"/>
        </w:rPr>
        <w:t>76</w:t>
      </w:r>
      <w:r w:rsidRPr="004B77DE">
        <w:rPr>
          <w:rFonts w:ascii="Trebuchet MS" w:hAnsi="Trebuchet MS"/>
          <w:noProof/>
          <w:sz w:val="16"/>
          <w:szCs w:val="16"/>
        </w:rPr>
        <w:t>.</w:t>
      </w:r>
    </w:p>
    <w:p w14:paraId="69F409B8"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53</w:t>
      </w:r>
      <w:r w:rsidRPr="004B77DE">
        <w:rPr>
          <w:rFonts w:ascii="Trebuchet MS" w:hAnsi="Trebuchet MS"/>
          <w:noProof/>
          <w:sz w:val="16"/>
          <w:szCs w:val="16"/>
        </w:rPr>
        <w:t>.</w:t>
      </w:r>
      <w:r w:rsidRPr="004B77DE">
        <w:rPr>
          <w:rFonts w:ascii="Trebuchet MS" w:hAnsi="Trebuchet MS"/>
          <w:noProof/>
          <w:sz w:val="16"/>
          <w:szCs w:val="16"/>
        </w:rPr>
        <w:tab/>
        <w:t xml:space="preserve">Vahdaninia M., Mackenzie H., Helps S. et al. Prenatal intake of vitamins and allergic outcomes in the offspring: a systematic review and meta-analysis. </w:t>
      </w:r>
      <w:r w:rsidRPr="004B77DE">
        <w:rPr>
          <w:rFonts w:ascii="Trebuchet MS" w:hAnsi="Trebuchet MS"/>
          <w:i/>
          <w:noProof/>
          <w:sz w:val="16"/>
          <w:szCs w:val="16"/>
        </w:rPr>
        <w:t>J Allergy Clin Immunol Pract</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w:t>
      </w:r>
      <w:r w:rsidRPr="004B77DE">
        <w:rPr>
          <w:rFonts w:ascii="Trebuchet MS" w:hAnsi="Trebuchet MS"/>
          <w:noProof/>
          <w:sz w:val="16"/>
          <w:szCs w:val="16"/>
        </w:rPr>
        <w:t>(</w:t>
      </w:r>
      <w:r w:rsidRPr="004B77DE">
        <w:rPr>
          <w:rFonts w:ascii="Trebuchet MS" w:eastAsia="Calibri" w:hAnsi="Trebuchet MS" w:cs="Calibri"/>
          <w:noProof/>
          <w:sz w:val="16"/>
          <w:szCs w:val="16"/>
        </w:rPr>
        <w:t>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771</w:t>
      </w:r>
      <w:r w:rsidRPr="004B77DE">
        <w:rPr>
          <w:rFonts w:ascii="Trebuchet MS" w:hAnsi="Trebuchet MS"/>
          <w:noProof/>
          <w:sz w:val="16"/>
          <w:szCs w:val="16"/>
        </w:rPr>
        <w:t>-</w:t>
      </w:r>
      <w:r w:rsidRPr="004B77DE">
        <w:rPr>
          <w:rFonts w:ascii="Trebuchet MS" w:eastAsia="Calibri" w:hAnsi="Trebuchet MS" w:cs="Calibri"/>
          <w:noProof/>
          <w:sz w:val="16"/>
          <w:szCs w:val="16"/>
        </w:rPr>
        <w:t>78</w:t>
      </w:r>
      <w:r w:rsidRPr="004B77DE">
        <w:rPr>
          <w:rFonts w:ascii="Trebuchet MS" w:hAnsi="Trebuchet MS"/>
          <w:noProof/>
          <w:sz w:val="16"/>
          <w:szCs w:val="16"/>
        </w:rPr>
        <w:t>.</w:t>
      </w:r>
    </w:p>
    <w:p w14:paraId="0D463F6B"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54</w:t>
      </w:r>
      <w:r w:rsidRPr="004B77DE">
        <w:rPr>
          <w:rFonts w:ascii="Trebuchet MS" w:hAnsi="Trebuchet MS"/>
          <w:noProof/>
          <w:sz w:val="16"/>
          <w:szCs w:val="16"/>
        </w:rPr>
        <w:t>.</w:t>
      </w:r>
      <w:r w:rsidRPr="004B77DE">
        <w:rPr>
          <w:rFonts w:ascii="Trebuchet MS" w:hAnsi="Trebuchet MS"/>
          <w:noProof/>
          <w:sz w:val="16"/>
          <w:szCs w:val="16"/>
        </w:rPr>
        <w:tab/>
        <w:t xml:space="preserve">Bastos Maia S, Rolland Souza A, Costa Caminha M et al. Vitamin A and Pregnancy: A Narrative Review. </w:t>
      </w:r>
      <w:r w:rsidRPr="004B77DE">
        <w:rPr>
          <w:rFonts w:ascii="Trebuchet MS" w:hAnsi="Trebuchet MS"/>
          <w:i/>
          <w:noProof/>
          <w:sz w:val="16"/>
          <w:szCs w:val="16"/>
        </w:rPr>
        <w:t>Nutrient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1</w:t>
      </w:r>
      <w:r w:rsidRPr="004B77DE">
        <w:rPr>
          <w:rFonts w:ascii="Trebuchet MS" w:hAnsi="Trebuchet MS"/>
          <w:noProof/>
          <w:sz w:val="16"/>
          <w:szCs w:val="16"/>
        </w:rPr>
        <w:t>(</w:t>
      </w:r>
      <w:r w:rsidRPr="004B77DE">
        <w:rPr>
          <w:rFonts w:ascii="Trebuchet MS" w:eastAsia="Calibri" w:hAnsi="Trebuchet MS" w:cs="Calibri"/>
          <w:noProof/>
          <w:sz w:val="16"/>
          <w:szCs w:val="16"/>
        </w:rPr>
        <w:t>3</w:t>
      </w:r>
      <w:r w:rsidRPr="004B77DE">
        <w:rPr>
          <w:rFonts w:ascii="Trebuchet MS" w:hAnsi="Trebuchet MS"/>
          <w:noProof/>
          <w:sz w:val="16"/>
          <w:szCs w:val="16"/>
        </w:rPr>
        <w:t>).</w:t>
      </w:r>
    </w:p>
    <w:p w14:paraId="49994E6A"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55</w:t>
      </w:r>
      <w:r w:rsidRPr="004B77DE">
        <w:rPr>
          <w:rFonts w:ascii="Trebuchet MS" w:hAnsi="Trebuchet MS"/>
          <w:noProof/>
          <w:sz w:val="16"/>
          <w:szCs w:val="16"/>
        </w:rPr>
        <w:t>.</w:t>
      </w:r>
      <w:r w:rsidRPr="004B77DE">
        <w:rPr>
          <w:rFonts w:ascii="Trebuchet MS" w:hAnsi="Trebuchet MS"/>
          <w:noProof/>
          <w:sz w:val="16"/>
          <w:szCs w:val="16"/>
        </w:rPr>
        <w:tab/>
        <w:t xml:space="preserve">McCauley ME, van den Broek N, Dou L et al. Vitamin A supplementation during pregnancy for maternal and newborn outcomes. </w:t>
      </w:r>
      <w:r w:rsidRPr="004B77DE">
        <w:rPr>
          <w:rFonts w:ascii="Trebuchet MS" w:hAnsi="Trebuchet MS"/>
          <w:i/>
          <w:noProof/>
          <w:sz w:val="16"/>
          <w:szCs w:val="16"/>
        </w:rPr>
        <w:t>Cochrane Database Syst Rev</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0</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CD008666</w:t>
      </w:r>
      <w:r w:rsidRPr="004B77DE">
        <w:rPr>
          <w:rFonts w:ascii="Trebuchet MS" w:hAnsi="Trebuchet MS"/>
          <w:noProof/>
          <w:sz w:val="16"/>
          <w:szCs w:val="16"/>
        </w:rPr>
        <w:t>.</w:t>
      </w:r>
    </w:p>
    <w:p w14:paraId="631E72FF"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56</w:t>
      </w:r>
      <w:r w:rsidRPr="004B77DE">
        <w:rPr>
          <w:rFonts w:ascii="Trebuchet MS" w:hAnsi="Trebuchet MS"/>
          <w:noProof/>
          <w:sz w:val="16"/>
          <w:szCs w:val="16"/>
        </w:rPr>
        <w:t>.</w:t>
      </w:r>
      <w:r w:rsidRPr="004B77DE">
        <w:rPr>
          <w:rFonts w:ascii="Trebuchet MS" w:hAnsi="Trebuchet MS"/>
          <w:noProof/>
          <w:sz w:val="16"/>
          <w:szCs w:val="16"/>
        </w:rPr>
        <w:tab/>
        <w:t xml:space="preserve">Ali H, Hamadani J, Mehra S et al. Effect of maternal antenatal and newborn supplementation with vitamin A on cognitive development of school-aged children in rural Bangladesh: a follow-up of a placebo-controlled, randomized trial. </w:t>
      </w:r>
      <w:r w:rsidRPr="004B77DE">
        <w:rPr>
          <w:rFonts w:ascii="Trebuchet MS" w:hAnsi="Trebuchet MS"/>
          <w:i/>
          <w:noProof/>
          <w:sz w:val="16"/>
          <w:szCs w:val="16"/>
        </w:rPr>
        <w:t>Am J Clin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06</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77</w:t>
      </w:r>
      <w:r w:rsidRPr="004B77DE">
        <w:rPr>
          <w:rFonts w:ascii="Trebuchet MS" w:hAnsi="Trebuchet MS"/>
          <w:noProof/>
          <w:sz w:val="16"/>
          <w:szCs w:val="16"/>
        </w:rPr>
        <w:t>-</w:t>
      </w:r>
      <w:r w:rsidRPr="004B77DE">
        <w:rPr>
          <w:rFonts w:ascii="Trebuchet MS" w:eastAsia="Calibri" w:hAnsi="Trebuchet MS" w:cs="Calibri"/>
          <w:noProof/>
          <w:sz w:val="16"/>
          <w:szCs w:val="16"/>
        </w:rPr>
        <w:t>87</w:t>
      </w:r>
      <w:r w:rsidRPr="004B77DE">
        <w:rPr>
          <w:rFonts w:ascii="Trebuchet MS" w:hAnsi="Trebuchet MS"/>
          <w:noProof/>
          <w:sz w:val="16"/>
          <w:szCs w:val="16"/>
        </w:rPr>
        <w:t>.</w:t>
      </w:r>
    </w:p>
    <w:p w14:paraId="6DA45A67"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57</w:t>
      </w:r>
      <w:r w:rsidRPr="004B77DE">
        <w:rPr>
          <w:rFonts w:ascii="Trebuchet MS" w:hAnsi="Trebuchet MS"/>
          <w:noProof/>
          <w:sz w:val="16"/>
          <w:szCs w:val="16"/>
        </w:rPr>
        <w:t>.</w:t>
      </w:r>
      <w:r w:rsidRPr="004B77DE">
        <w:rPr>
          <w:rFonts w:ascii="Trebuchet MS" w:hAnsi="Trebuchet MS"/>
          <w:noProof/>
          <w:sz w:val="16"/>
          <w:szCs w:val="16"/>
        </w:rPr>
        <w:tab/>
        <w:t xml:space="preserve">McAlpine JM, Vanderlelie JJ, Vincze LJ et al. Use of micronutrient supplements in pregnant women of south-east Queensland. </w:t>
      </w:r>
      <w:r w:rsidRPr="004B77DE">
        <w:rPr>
          <w:rFonts w:ascii="Trebuchet MS" w:hAnsi="Trebuchet MS"/>
          <w:i/>
          <w:noProof/>
          <w:sz w:val="16"/>
          <w:szCs w:val="16"/>
        </w:rPr>
        <w:t>Aust N Z J Obstet Gynaeco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20</w:t>
      </w:r>
      <w:r w:rsidRPr="004B77DE">
        <w:rPr>
          <w:rFonts w:ascii="Trebuchet MS" w:hAnsi="Trebuchet MS"/>
          <w:noProof/>
          <w:sz w:val="16"/>
          <w:szCs w:val="16"/>
        </w:rPr>
        <w:t>.</w:t>
      </w:r>
    </w:p>
    <w:p w14:paraId="3D42AC5B"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58</w:t>
      </w:r>
      <w:r w:rsidRPr="004B77DE">
        <w:rPr>
          <w:rFonts w:ascii="Trebuchet MS" w:hAnsi="Trebuchet MS"/>
          <w:noProof/>
          <w:sz w:val="16"/>
          <w:szCs w:val="16"/>
        </w:rPr>
        <w:t>.</w:t>
      </w:r>
      <w:r w:rsidRPr="004B77DE">
        <w:rPr>
          <w:rFonts w:ascii="Trebuchet MS" w:hAnsi="Trebuchet MS"/>
          <w:noProof/>
          <w:sz w:val="16"/>
          <w:szCs w:val="16"/>
        </w:rPr>
        <w:tab/>
        <w:t xml:space="preserve">McAlpine JM, Scott R, Scuffham PA et al. The association between third trimester multivitamin/mineral supplements and gestational length in uncomplicated pregnancies. </w:t>
      </w:r>
      <w:r w:rsidRPr="004B77DE">
        <w:rPr>
          <w:rFonts w:ascii="Trebuchet MS" w:hAnsi="Trebuchet MS"/>
          <w:i/>
          <w:noProof/>
          <w:sz w:val="16"/>
          <w:szCs w:val="16"/>
        </w:rPr>
        <w:t>Women Birth</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9</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1</w:t>
      </w:r>
      <w:r w:rsidRPr="004B77DE">
        <w:rPr>
          <w:rFonts w:ascii="Trebuchet MS" w:hAnsi="Trebuchet MS"/>
          <w:noProof/>
          <w:sz w:val="16"/>
          <w:szCs w:val="16"/>
        </w:rPr>
        <w:t>-</w:t>
      </w:r>
      <w:r w:rsidRPr="004B77DE">
        <w:rPr>
          <w:rFonts w:ascii="Trebuchet MS" w:eastAsia="Calibri" w:hAnsi="Trebuchet MS" w:cs="Calibri"/>
          <w:noProof/>
          <w:sz w:val="16"/>
          <w:szCs w:val="16"/>
        </w:rPr>
        <w:t>6</w:t>
      </w:r>
      <w:r w:rsidRPr="004B77DE">
        <w:rPr>
          <w:rFonts w:ascii="Trebuchet MS" w:hAnsi="Trebuchet MS"/>
          <w:noProof/>
          <w:sz w:val="16"/>
          <w:szCs w:val="16"/>
        </w:rPr>
        <w:t>.</w:t>
      </w:r>
    </w:p>
    <w:p w14:paraId="2D809453"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59</w:t>
      </w:r>
      <w:r w:rsidRPr="004B77DE">
        <w:rPr>
          <w:rFonts w:ascii="Trebuchet MS" w:hAnsi="Trebuchet MS"/>
          <w:noProof/>
          <w:sz w:val="16"/>
          <w:szCs w:val="16"/>
        </w:rPr>
        <w:t>.</w:t>
      </w:r>
      <w:r w:rsidRPr="004B77DE">
        <w:rPr>
          <w:rFonts w:ascii="Trebuchet MS" w:hAnsi="Trebuchet MS"/>
          <w:noProof/>
          <w:sz w:val="16"/>
          <w:szCs w:val="16"/>
        </w:rPr>
        <w:tab/>
        <w:t xml:space="preserve">Vanderlelie J, Scott R, Shibl R et al. First trimester multivitamin/mineral use is associated with reduced risk of pre-eclampsia among overweight and obese women. </w:t>
      </w:r>
      <w:r w:rsidRPr="004B77DE">
        <w:rPr>
          <w:rFonts w:ascii="Trebuchet MS" w:hAnsi="Trebuchet MS"/>
          <w:i/>
          <w:noProof/>
          <w:sz w:val="16"/>
          <w:szCs w:val="16"/>
        </w:rPr>
        <w:t>Matern Child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2</w:t>
      </w:r>
      <w:r w:rsidRPr="004B77DE">
        <w:rPr>
          <w:rFonts w:ascii="Trebuchet MS" w:hAnsi="Trebuchet MS"/>
          <w:noProof/>
          <w:sz w:val="16"/>
          <w:szCs w:val="16"/>
        </w:rPr>
        <w:t>(</w:t>
      </w:r>
      <w:r w:rsidRPr="004B77DE">
        <w:rPr>
          <w:rFonts w:ascii="Trebuchet MS" w:eastAsia="Calibri" w:hAnsi="Trebuchet MS" w:cs="Calibri"/>
          <w:noProof/>
          <w:sz w:val="16"/>
          <w:szCs w:val="16"/>
        </w:rPr>
        <w:t>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39</w:t>
      </w:r>
      <w:r w:rsidRPr="004B77DE">
        <w:rPr>
          <w:rFonts w:ascii="Trebuchet MS" w:hAnsi="Trebuchet MS"/>
          <w:noProof/>
          <w:sz w:val="16"/>
          <w:szCs w:val="16"/>
        </w:rPr>
        <w:t>-</w:t>
      </w:r>
      <w:r w:rsidRPr="004B77DE">
        <w:rPr>
          <w:rFonts w:ascii="Trebuchet MS" w:eastAsia="Calibri" w:hAnsi="Trebuchet MS" w:cs="Calibri"/>
          <w:noProof/>
          <w:sz w:val="16"/>
          <w:szCs w:val="16"/>
        </w:rPr>
        <w:t>48</w:t>
      </w:r>
      <w:r w:rsidRPr="004B77DE">
        <w:rPr>
          <w:rFonts w:ascii="Trebuchet MS" w:hAnsi="Trebuchet MS"/>
          <w:noProof/>
          <w:sz w:val="16"/>
          <w:szCs w:val="16"/>
        </w:rPr>
        <w:t>.</w:t>
      </w:r>
    </w:p>
    <w:p w14:paraId="0CBC4AA3"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60</w:t>
      </w:r>
      <w:r w:rsidRPr="004B77DE">
        <w:rPr>
          <w:rFonts w:ascii="Trebuchet MS" w:hAnsi="Trebuchet MS"/>
          <w:noProof/>
          <w:sz w:val="16"/>
          <w:szCs w:val="16"/>
        </w:rPr>
        <w:t>.</w:t>
      </w:r>
      <w:r w:rsidRPr="004B77DE">
        <w:rPr>
          <w:rFonts w:ascii="Trebuchet MS" w:hAnsi="Trebuchet MS"/>
          <w:noProof/>
          <w:sz w:val="16"/>
          <w:szCs w:val="16"/>
        </w:rPr>
        <w:tab/>
        <w:t xml:space="preserve">Malek L, Umberger WJ, Makrides M et al. Understanding motivations for dietary supplementation during pregnancy: A focus group study. </w:t>
      </w:r>
      <w:r w:rsidRPr="004B77DE">
        <w:rPr>
          <w:rFonts w:ascii="Trebuchet MS" w:hAnsi="Trebuchet MS"/>
          <w:i/>
          <w:noProof/>
          <w:sz w:val="16"/>
          <w:szCs w:val="16"/>
        </w:rPr>
        <w:t>Midwifery</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9</w:t>
      </w:r>
      <w:r w:rsidRPr="004B77DE">
        <w:rPr>
          <w:rFonts w:ascii="Trebuchet MS" w:hAnsi="Trebuchet MS"/>
          <w:noProof/>
          <w:sz w:val="16"/>
          <w:szCs w:val="16"/>
        </w:rPr>
        <w:t>-</w:t>
      </w:r>
      <w:r w:rsidRPr="004B77DE">
        <w:rPr>
          <w:rFonts w:ascii="Trebuchet MS" w:eastAsia="Calibri" w:hAnsi="Trebuchet MS" w:cs="Calibri"/>
          <w:noProof/>
          <w:sz w:val="16"/>
          <w:szCs w:val="16"/>
        </w:rPr>
        <w:t>68</w:t>
      </w:r>
      <w:r w:rsidRPr="004B77DE">
        <w:rPr>
          <w:rFonts w:ascii="Trebuchet MS" w:hAnsi="Trebuchet MS"/>
          <w:noProof/>
          <w:sz w:val="16"/>
          <w:szCs w:val="16"/>
        </w:rPr>
        <w:t>.</w:t>
      </w:r>
    </w:p>
    <w:p w14:paraId="5CEC6272"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61</w:t>
      </w:r>
      <w:r w:rsidRPr="004B77DE">
        <w:rPr>
          <w:rFonts w:ascii="Trebuchet MS" w:hAnsi="Trebuchet MS"/>
          <w:noProof/>
          <w:sz w:val="16"/>
          <w:szCs w:val="16"/>
        </w:rPr>
        <w:t>.</w:t>
      </w:r>
      <w:r w:rsidRPr="004B77DE">
        <w:rPr>
          <w:rFonts w:ascii="Trebuchet MS" w:hAnsi="Trebuchet MS"/>
          <w:noProof/>
          <w:sz w:val="16"/>
          <w:szCs w:val="16"/>
        </w:rPr>
        <w:tab/>
        <w:t xml:space="preserve">Virk J, Liew Z, Olsen J et al. Pre-conceptual and prenatal supplementary folic acid and multivitamin intake, behavioral problems, and hyperkinetic disorders: A study based on the Danish National Birth Cohort (DNBC). </w:t>
      </w:r>
      <w:r w:rsidRPr="004B77DE">
        <w:rPr>
          <w:rFonts w:ascii="Trebuchet MS" w:hAnsi="Trebuchet MS"/>
          <w:i/>
          <w:noProof/>
          <w:sz w:val="16"/>
          <w:szCs w:val="16"/>
        </w:rPr>
        <w:t>Nutr Neurosci</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1</w:t>
      </w:r>
      <w:r w:rsidRPr="004B77DE">
        <w:rPr>
          <w:rFonts w:ascii="Trebuchet MS" w:hAnsi="Trebuchet MS"/>
          <w:noProof/>
          <w:sz w:val="16"/>
          <w:szCs w:val="16"/>
        </w:rPr>
        <w:t>(</w:t>
      </w:r>
      <w:r w:rsidRPr="004B77DE">
        <w:rPr>
          <w:rFonts w:ascii="Trebuchet MS" w:eastAsia="Calibri" w:hAnsi="Trebuchet MS" w:cs="Calibri"/>
          <w:noProof/>
          <w:sz w:val="16"/>
          <w:szCs w:val="16"/>
        </w:rPr>
        <w:t>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52</w:t>
      </w:r>
      <w:r w:rsidRPr="004B77DE">
        <w:rPr>
          <w:rFonts w:ascii="Trebuchet MS" w:hAnsi="Trebuchet MS"/>
          <w:noProof/>
          <w:sz w:val="16"/>
          <w:szCs w:val="16"/>
        </w:rPr>
        <w:t>-</w:t>
      </w:r>
      <w:r w:rsidRPr="004B77DE">
        <w:rPr>
          <w:rFonts w:ascii="Trebuchet MS" w:eastAsia="Calibri" w:hAnsi="Trebuchet MS" w:cs="Calibri"/>
          <w:noProof/>
          <w:sz w:val="16"/>
          <w:szCs w:val="16"/>
        </w:rPr>
        <w:t>60</w:t>
      </w:r>
      <w:r w:rsidRPr="004B77DE">
        <w:rPr>
          <w:rFonts w:ascii="Trebuchet MS" w:hAnsi="Trebuchet MS"/>
          <w:noProof/>
          <w:sz w:val="16"/>
          <w:szCs w:val="16"/>
        </w:rPr>
        <w:t>.</w:t>
      </w:r>
    </w:p>
    <w:p w14:paraId="7F51E98C"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62</w:t>
      </w:r>
      <w:r w:rsidRPr="004B77DE">
        <w:rPr>
          <w:rFonts w:ascii="Trebuchet MS" w:hAnsi="Trebuchet MS"/>
          <w:noProof/>
          <w:sz w:val="16"/>
          <w:szCs w:val="16"/>
        </w:rPr>
        <w:t>.</w:t>
      </w:r>
      <w:r w:rsidRPr="004B77DE">
        <w:rPr>
          <w:rFonts w:ascii="Trebuchet MS" w:hAnsi="Trebuchet MS"/>
          <w:noProof/>
          <w:sz w:val="16"/>
          <w:szCs w:val="16"/>
        </w:rPr>
        <w:tab/>
        <w:t xml:space="preserve">Li C, Zeng L, Wang D et al. Prenatal micronutrient supplementation is not associated with intellectual development of young school-aged children. </w:t>
      </w:r>
      <w:r w:rsidRPr="004B77DE">
        <w:rPr>
          <w:rFonts w:ascii="Trebuchet MS" w:hAnsi="Trebuchet MS"/>
          <w:i/>
          <w:noProof/>
          <w:sz w:val="16"/>
          <w:szCs w:val="16"/>
        </w:rPr>
        <w:t>J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45</w:t>
      </w:r>
      <w:r w:rsidRPr="004B77DE">
        <w:rPr>
          <w:rFonts w:ascii="Trebuchet MS" w:hAnsi="Trebuchet MS"/>
          <w:noProof/>
          <w:sz w:val="16"/>
          <w:szCs w:val="16"/>
        </w:rPr>
        <w:t>(</w:t>
      </w:r>
      <w:r w:rsidRPr="004B77DE">
        <w:rPr>
          <w:rFonts w:ascii="Trebuchet MS" w:eastAsia="Calibri" w:hAnsi="Trebuchet MS" w:cs="Calibri"/>
          <w:noProof/>
          <w:sz w:val="16"/>
          <w:szCs w:val="16"/>
        </w:rPr>
        <w:t>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844</w:t>
      </w:r>
      <w:r w:rsidRPr="004B77DE">
        <w:rPr>
          <w:rFonts w:ascii="Trebuchet MS" w:hAnsi="Trebuchet MS"/>
          <w:noProof/>
          <w:sz w:val="16"/>
          <w:szCs w:val="16"/>
        </w:rPr>
        <w:t>-</w:t>
      </w:r>
      <w:r w:rsidRPr="004B77DE">
        <w:rPr>
          <w:rFonts w:ascii="Trebuchet MS" w:eastAsia="Calibri" w:hAnsi="Trebuchet MS" w:cs="Calibri"/>
          <w:noProof/>
          <w:sz w:val="16"/>
          <w:szCs w:val="16"/>
        </w:rPr>
        <w:t>9</w:t>
      </w:r>
      <w:r w:rsidRPr="004B77DE">
        <w:rPr>
          <w:rFonts w:ascii="Trebuchet MS" w:hAnsi="Trebuchet MS"/>
          <w:noProof/>
          <w:sz w:val="16"/>
          <w:szCs w:val="16"/>
        </w:rPr>
        <w:t>.</w:t>
      </w:r>
    </w:p>
    <w:p w14:paraId="3EE5A127"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63</w:t>
      </w:r>
      <w:r w:rsidRPr="004B77DE">
        <w:rPr>
          <w:rFonts w:ascii="Trebuchet MS" w:hAnsi="Trebuchet MS"/>
          <w:noProof/>
          <w:sz w:val="16"/>
          <w:szCs w:val="16"/>
        </w:rPr>
        <w:t>.</w:t>
      </w:r>
      <w:r w:rsidRPr="004B77DE">
        <w:rPr>
          <w:rFonts w:ascii="Trebuchet MS" w:hAnsi="Trebuchet MS"/>
          <w:noProof/>
          <w:sz w:val="16"/>
          <w:szCs w:val="16"/>
        </w:rPr>
        <w:tab/>
        <w:t xml:space="preserve">Alwan NA, Greenwood DC, Simpson NA et al. The relationship between dietary supplement use in late pregnancy and birth outcomes: a cohort study in British women. </w:t>
      </w:r>
      <w:r w:rsidRPr="004B77DE">
        <w:rPr>
          <w:rFonts w:ascii="Trebuchet MS" w:hAnsi="Trebuchet MS"/>
          <w:i/>
          <w:noProof/>
          <w:sz w:val="16"/>
          <w:szCs w:val="16"/>
        </w:rPr>
        <w:t>BJOG : an international journal of obstetrics and gynaecology</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0;</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17</w:t>
      </w:r>
      <w:r w:rsidRPr="004B77DE">
        <w:rPr>
          <w:rFonts w:ascii="Trebuchet MS" w:hAnsi="Trebuchet MS"/>
          <w:noProof/>
          <w:sz w:val="16"/>
          <w:szCs w:val="16"/>
        </w:rPr>
        <w:t>(</w:t>
      </w:r>
      <w:r w:rsidRPr="004B77DE">
        <w:rPr>
          <w:rFonts w:ascii="Trebuchet MS" w:eastAsia="Calibri" w:hAnsi="Trebuchet MS" w:cs="Calibri"/>
          <w:noProof/>
          <w:sz w:val="16"/>
          <w:szCs w:val="16"/>
        </w:rPr>
        <w:t>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821–29</w:t>
      </w:r>
      <w:r w:rsidRPr="004B77DE">
        <w:rPr>
          <w:rFonts w:ascii="Trebuchet MS" w:hAnsi="Trebuchet MS"/>
          <w:noProof/>
          <w:sz w:val="16"/>
          <w:szCs w:val="16"/>
        </w:rPr>
        <w:t>.</w:t>
      </w:r>
    </w:p>
    <w:p w14:paraId="742FA9A1"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64</w:t>
      </w:r>
      <w:r w:rsidRPr="004B77DE">
        <w:rPr>
          <w:rFonts w:ascii="Trebuchet MS" w:hAnsi="Trebuchet MS"/>
          <w:noProof/>
          <w:sz w:val="16"/>
          <w:szCs w:val="16"/>
        </w:rPr>
        <w:t>.</w:t>
      </w:r>
      <w:r w:rsidRPr="004B77DE">
        <w:rPr>
          <w:rFonts w:ascii="Trebuchet MS" w:hAnsi="Trebuchet MS"/>
          <w:noProof/>
          <w:sz w:val="16"/>
          <w:szCs w:val="16"/>
        </w:rPr>
        <w:tab/>
        <w:t xml:space="preserve">Keats EC, Haider BA, Tam E et al. Multiple-micronutrient supplementation for women during pregnancy. </w:t>
      </w:r>
      <w:r w:rsidRPr="004B77DE">
        <w:rPr>
          <w:rFonts w:ascii="Trebuchet MS" w:hAnsi="Trebuchet MS"/>
          <w:i/>
          <w:noProof/>
          <w:sz w:val="16"/>
          <w:szCs w:val="16"/>
        </w:rPr>
        <w:t>Cochrane Database Syst Rev</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CD004905</w:t>
      </w:r>
      <w:r w:rsidRPr="004B77DE">
        <w:rPr>
          <w:rFonts w:ascii="Trebuchet MS" w:hAnsi="Trebuchet MS"/>
          <w:noProof/>
          <w:sz w:val="16"/>
          <w:szCs w:val="16"/>
        </w:rPr>
        <w:t>.</w:t>
      </w:r>
    </w:p>
    <w:p w14:paraId="5BFFB7BA"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65</w:t>
      </w:r>
      <w:r w:rsidRPr="004B77DE">
        <w:rPr>
          <w:rFonts w:ascii="Trebuchet MS" w:hAnsi="Trebuchet MS"/>
          <w:noProof/>
          <w:sz w:val="16"/>
          <w:szCs w:val="16"/>
        </w:rPr>
        <w:t>.</w:t>
      </w:r>
      <w:r w:rsidRPr="004B77DE">
        <w:rPr>
          <w:rFonts w:ascii="Trebuchet MS" w:hAnsi="Trebuchet MS"/>
          <w:noProof/>
          <w:sz w:val="16"/>
          <w:szCs w:val="16"/>
        </w:rPr>
        <w:tab/>
        <w:t xml:space="preserve">Wolf HT, Hegaard HK, Huusom LD et al. Multivitamin use and adverse birth outcomes in high-income countries: a systematic review and meta-analysis. </w:t>
      </w:r>
      <w:r w:rsidRPr="004B77DE">
        <w:rPr>
          <w:rFonts w:ascii="Trebuchet MS" w:hAnsi="Trebuchet MS"/>
          <w:i/>
          <w:noProof/>
          <w:sz w:val="16"/>
          <w:szCs w:val="16"/>
        </w:rPr>
        <w:t>Am J Obstet Gyneco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17</w:t>
      </w:r>
      <w:r w:rsidRPr="004B77DE">
        <w:rPr>
          <w:rFonts w:ascii="Trebuchet MS" w:hAnsi="Trebuchet MS"/>
          <w:noProof/>
          <w:sz w:val="16"/>
          <w:szCs w:val="16"/>
        </w:rPr>
        <w:t>(</w:t>
      </w:r>
      <w:r w:rsidRPr="004B77DE">
        <w:rPr>
          <w:rFonts w:ascii="Trebuchet MS" w:eastAsia="Calibri" w:hAnsi="Trebuchet MS" w:cs="Calibri"/>
          <w:noProof/>
          <w:sz w:val="16"/>
          <w:szCs w:val="16"/>
        </w:rPr>
        <w:t>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0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30</w:t>
      </w:r>
      <w:r w:rsidRPr="004B77DE">
        <w:rPr>
          <w:rFonts w:ascii="Trebuchet MS" w:hAnsi="Trebuchet MS"/>
          <w:noProof/>
          <w:sz w:val="16"/>
          <w:szCs w:val="16"/>
        </w:rPr>
        <w:t>.</w:t>
      </w:r>
    </w:p>
    <w:p w14:paraId="09B2E4A9"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66</w:t>
      </w:r>
      <w:r w:rsidRPr="004B77DE">
        <w:rPr>
          <w:rFonts w:ascii="Trebuchet MS" w:hAnsi="Trebuchet MS"/>
          <w:noProof/>
          <w:sz w:val="16"/>
          <w:szCs w:val="16"/>
        </w:rPr>
        <w:t>.</w:t>
      </w:r>
      <w:r w:rsidRPr="004B77DE">
        <w:rPr>
          <w:rFonts w:ascii="Trebuchet MS" w:hAnsi="Trebuchet MS"/>
          <w:noProof/>
          <w:sz w:val="16"/>
          <w:szCs w:val="16"/>
        </w:rPr>
        <w:tab/>
        <w:t xml:space="preserve">Guo BQ, Li HB, Zhai DS et al. Maternal multivitamin supplementation is associated with a reduced risk of autism spectrum disorder in children: a systematic review and meta-analysis. </w:t>
      </w:r>
      <w:r w:rsidRPr="004B77DE">
        <w:rPr>
          <w:rFonts w:ascii="Trebuchet MS" w:hAnsi="Trebuchet MS"/>
          <w:i/>
          <w:noProof/>
          <w:sz w:val="16"/>
          <w:szCs w:val="16"/>
        </w:rPr>
        <w:t>Nutr Re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6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w:t>
      </w:r>
      <w:r w:rsidRPr="004B77DE">
        <w:rPr>
          <w:rFonts w:ascii="Trebuchet MS" w:hAnsi="Trebuchet MS"/>
          <w:noProof/>
          <w:sz w:val="16"/>
          <w:szCs w:val="16"/>
        </w:rPr>
        <w:t>-</w:t>
      </w:r>
      <w:r w:rsidRPr="004B77DE">
        <w:rPr>
          <w:rFonts w:ascii="Trebuchet MS" w:eastAsia="Calibri" w:hAnsi="Trebuchet MS" w:cs="Calibri"/>
          <w:noProof/>
          <w:sz w:val="16"/>
          <w:szCs w:val="16"/>
        </w:rPr>
        <w:t>16</w:t>
      </w:r>
      <w:r w:rsidRPr="004B77DE">
        <w:rPr>
          <w:rFonts w:ascii="Trebuchet MS" w:hAnsi="Trebuchet MS"/>
          <w:noProof/>
          <w:sz w:val="16"/>
          <w:szCs w:val="16"/>
        </w:rPr>
        <w:t>.</w:t>
      </w:r>
    </w:p>
    <w:p w14:paraId="6955070D"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67</w:t>
      </w:r>
      <w:r w:rsidRPr="004B77DE">
        <w:rPr>
          <w:rFonts w:ascii="Trebuchet MS" w:hAnsi="Trebuchet MS"/>
          <w:noProof/>
          <w:sz w:val="16"/>
          <w:szCs w:val="16"/>
        </w:rPr>
        <w:t>.</w:t>
      </w:r>
      <w:r w:rsidRPr="004B77DE">
        <w:rPr>
          <w:rFonts w:ascii="Trebuchet MS" w:hAnsi="Trebuchet MS"/>
          <w:noProof/>
          <w:sz w:val="16"/>
          <w:szCs w:val="16"/>
        </w:rPr>
        <w:tab/>
        <w:t xml:space="preserve">Chen S, Li N, Mei Z et al. Micronutrient supplementation during pregnancy and the risk of pregnancy-induced hypertension: A randomized clinical trial. </w:t>
      </w:r>
      <w:r w:rsidRPr="004B77DE">
        <w:rPr>
          <w:rFonts w:ascii="Trebuchet MS" w:hAnsi="Trebuchet MS"/>
          <w:i/>
          <w:noProof/>
          <w:sz w:val="16"/>
          <w:szCs w:val="16"/>
        </w:rPr>
        <w:t>Clin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8</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46</w:t>
      </w:r>
      <w:r w:rsidRPr="004B77DE">
        <w:rPr>
          <w:rFonts w:ascii="Trebuchet MS" w:hAnsi="Trebuchet MS"/>
          <w:noProof/>
          <w:sz w:val="16"/>
          <w:szCs w:val="16"/>
        </w:rPr>
        <w:t>-</w:t>
      </w:r>
      <w:r w:rsidRPr="004B77DE">
        <w:rPr>
          <w:rFonts w:ascii="Trebuchet MS" w:eastAsia="Calibri" w:hAnsi="Trebuchet MS" w:cs="Calibri"/>
          <w:noProof/>
          <w:sz w:val="16"/>
          <w:szCs w:val="16"/>
        </w:rPr>
        <w:t>51</w:t>
      </w:r>
      <w:r w:rsidRPr="004B77DE">
        <w:rPr>
          <w:rFonts w:ascii="Trebuchet MS" w:hAnsi="Trebuchet MS"/>
          <w:noProof/>
          <w:sz w:val="16"/>
          <w:szCs w:val="16"/>
        </w:rPr>
        <w:t>.</w:t>
      </w:r>
    </w:p>
    <w:p w14:paraId="23A25A9B"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68</w:t>
      </w:r>
      <w:r w:rsidRPr="004B77DE">
        <w:rPr>
          <w:rFonts w:ascii="Trebuchet MS" w:hAnsi="Trebuchet MS"/>
          <w:noProof/>
          <w:sz w:val="16"/>
          <w:szCs w:val="16"/>
        </w:rPr>
        <w:t>.</w:t>
      </w:r>
      <w:r w:rsidRPr="004B77DE">
        <w:rPr>
          <w:rFonts w:ascii="Trebuchet MS" w:hAnsi="Trebuchet MS"/>
          <w:noProof/>
          <w:sz w:val="16"/>
          <w:szCs w:val="16"/>
        </w:rPr>
        <w:tab/>
        <w:t xml:space="preserve">Devakumar D, Stocks J, Ayres JG et al. Effects of antenatal multiple micronutrient supplementation on lung function in mid-childhood: follow-up of a double-blind randomised controlled trial in Nepal. </w:t>
      </w:r>
      <w:r w:rsidRPr="004B77DE">
        <w:rPr>
          <w:rFonts w:ascii="Trebuchet MS" w:hAnsi="Trebuchet MS"/>
          <w:i/>
          <w:noProof/>
          <w:sz w:val="16"/>
          <w:szCs w:val="16"/>
        </w:rPr>
        <w:t>Eur Respir J</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5</w:t>
      </w:r>
      <w:r w:rsidRPr="004B77DE">
        <w:rPr>
          <w:rFonts w:ascii="Trebuchet MS" w:hAnsi="Trebuchet MS"/>
          <w:noProof/>
          <w:sz w:val="16"/>
          <w:szCs w:val="16"/>
        </w:rPr>
        <w:t>(</w:t>
      </w:r>
      <w:r w:rsidRPr="004B77DE">
        <w:rPr>
          <w:rFonts w:ascii="Trebuchet MS" w:eastAsia="Calibri" w:hAnsi="Trebuchet MS" w:cs="Calibri"/>
          <w:noProof/>
          <w:sz w:val="16"/>
          <w:szCs w:val="16"/>
        </w:rPr>
        <w:t>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566</w:t>
      </w:r>
      <w:r w:rsidRPr="004B77DE">
        <w:rPr>
          <w:rFonts w:ascii="Trebuchet MS" w:hAnsi="Trebuchet MS"/>
          <w:noProof/>
          <w:sz w:val="16"/>
          <w:szCs w:val="16"/>
        </w:rPr>
        <w:t>-</w:t>
      </w:r>
      <w:r w:rsidRPr="004B77DE">
        <w:rPr>
          <w:rFonts w:ascii="Trebuchet MS" w:eastAsia="Calibri" w:hAnsi="Trebuchet MS" w:cs="Calibri"/>
          <w:noProof/>
          <w:sz w:val="16"/>
          <w:szCs w:val="16"/>
        </w:rPr>
        <w:t>75</w:t>
      </w:r>
      <w:r w:rsidRPr="004B77DE">
        <w:rPr>
          <w:rFonts w:ascii="Trebuchet MS" w:hAnsi="Trebuchet MS"/>
          <w:noProof/>
          <w:sz w:val="16"/>
          <w:szCs w:val="16"/>
        </w:rPr>
        <w:t>.</w:t>
      </w:r>
    </w:p>
    <w:p w14:paraId="14781D5E"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69</w:t>
      </w:r>
      <w:r w:rsidRPr="004B77DE">
        <w:rPr>
          <w:rFonts w:ascii="Trebuchet MS" w:hAnsi="Trebuchet MS"/>
          <w:noProof/>
          <w:sz w:val="16"/>
          <w:szCs w:val="16"/>
        </w:rPr>
        <w:t>.</w:t>
      </w:r>
      <w:r w:rsidRPr="004B77DE">
        <w:rPr>
          <w:rFonts w:ascii="Trebuchet MS" w:hAnsi="Trebuchet MS"/>
          <w:noProof/>
          <w:sz w:val="16"/>
          <w:szCs w:val="16"/>
        </w:rPr>
        <w:tab/>
        <w:t xml:space="preserve">Schulze KJ, Mehra S, Shaikh S et al. Antenatal multiple micronutrient supplementation compared to iron-folic acid affects micronutrient status but does not eliminate deficiencies in a randomized controlled trial among pregnant women of rural Bangladesh. </w:t>
      </w:r>
      <w:r w:rsidRPr="004B77DE">
        <w:rPr>
          <w:rFonts w:ascii="Trebuchet MS" w:hAnsi="Trebuchet MS"/>
          <w:i/>
          <w:noProof/>
          <w:sz w:val="16"/>
          <w:szCs w:val="16"/>
        </w:rPr>
        <w:t>J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49</w:t>
      </w:r>
      <w:r w:rsidRPr="004B77DE">
        <w:rPr>
          <w:rFonts w:ascii="Trebuchet MS" w:hAnsi="Trebuchet MS"/>
          <w:noProof/>
          <w:sz w:val="16"/>
          <w:szCs w:val="16"/>
        </w:rPr>
        <w:t>(</w:t>
      </w:r>
      <w:r w:rsidRPr="004B77DE">
        <w:rPr>
          <w:rFonts w:ascii="Trebuchet MS" w:eastAsia="Calibri" w:hAnsi="Trebuchet MS" w:cs="Calibri"/>
          <w:noProof/>
          <w:sz w:val="16"/>
          <w:szCs w:val="16"/>
        </w:rPr>
        <w:t>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260</w:t>
      </w:r>
      <w:r w:rsidRPr="004B77DE">
        <w:rPr>
          <w:rFonts w:ascii="Trebuchet MS" w:hAnsi="Trebuchet MS"/>
          <w:noProof/>
          <w:sz w:val="16"/>
          <w:szCs w:val="16"/>
        </w:rPr>
        <w:t>-</w:t>
      </w:r>
      <w:r w:rsidRPr="004B77DE">
        <w:rPr>
          <w:rFonts w:ascii="Trebuchet MS" w:eastAsia="Calibri" w:hAnsi="Trebuchet MS" w:cs="Calibri"/>
          <w:noProof/>
          <w:sz w:val="16"/>
          <w:szCs w:val="16"/>
        </w:rPr>
        <w:t>70</w:t>
      </w:r>
      <w:r w:rsidRPr="004B77DE">
        <w:rPr>
          <w:rFonts w:ascii="Trebuchet MS" w:hAnsi="Trebuchet MS"/>
          <w:noProof/>
          <w:sz w:val="16"/>
          <w:szCs w:val="16"/>
        </w:rPr>
        <w:t>.</w:t>
      </w:r>
    </w:p>
    <w:p w14:paraId="757B3D38"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70</w:t>
      </w:r>
      <w:r w:rsidRPr="004B77DE">
        <w:rPr>
          <w:rFonts w:ascii="Trebuchet MS" w:hAnsi="Trebuchet MS"/>
          <w:noProof/>
          <w:sz w:val="16"/>
          <w:szCs w:val="16"/>
        </w:rPr>
        <w:t>.</w:t>
      </w:r>
      <w:r w:rsidRPr="004B77DE">
        <w:rPr>
          <w:rFonts w:ascii="Trebuchet MS" w:hAnsi="Trebuchet MS"/>
          <w:noProof/>
          <w:sz w:val="16"/>
          <w:szCs w:val="16"/>
        </w:rPr>
        <w:tab/>
        <w:t xml:space="preserve">Taghizadeh M, Samimi M, Kolahdooz F et al. Effect of multivitamin versus multivitamin-mineral supplementation on metabolic profiles and biomarkers of oxidative stress in pregnant women: a double-blind randomized clinical trial. </w:t>
      </w:r>
      <w:r w:rsidRPr="004B77DE">
        <w:rPr>
          <w:rFonts w:ascii="Trebuchet MS" w:hAnsi="Trebuchet MS"/>
          <w:i/>
          <w:noProof/>
          <w:sz w:val="16"/>
          <w:szCs w:val="16"/>
        </w:rPr>
        <w:t>J Matern Fetal Neonatal Me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8</w:t>
      </w:r>
      <w:r w:rsidRPr="004B77DE">
        <w:rPr>
          <w:rFonts w:ascii="Trebuchet MS" w:hAnsi="Trebuchet MS"/>
          <w:noProof/>
          <w:sz w:val="16"/>
          <w:szCs w:val="16"/>
        </w:rPr>
        <w:t>(11): 1336-42.</w:t>
      </w:r>
    </w:p>
    <w:p w14:paraId="5C2BFE5D"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71</w:t>
      </w:r>
      <w:r w:rsidRPr="004B77DE">
        <w:rPr>
          <w:rFonts w:ascii="Trebuchet MS" w:hAnsi="Trebuchet MS"/>
          <w:noProof/>
          <w:sz w:val="16"/>
          <w:szCs w:val="16"/>
        </w:rPr>
        <w:t>.</w:t>
      </w:r>
      <w:r w:rsidRPr="004B77DE">
        <w:rPr>
          <w:rFonts w:ascii="Trebuchet MS" w:hAnsi="Trebuchet MS"/>
          <w:noProof/>
          <w:sz w:val="16"/>
          <w:szCs w:val="16"/>
        </w:rPr>
        <w:tab/>
        <w:t xml:space="preserve">Chatterjee R, Shand A, Nassar N et al. Iron supplement use in pregnancy - Are the right women taking the right amount? </w:t>
      </w:r>
      <w:r w:rsidRPr="004B77DE">
        <w:rPr>
          <w:rFonts w:ascii="Trebuchet MS" w:hAnsi="Trebuchet MS"/>
          <w:i/>
          <w:noProof/>
          <w:sz w:val="16"/>
          <w:szCs w:val="16"/>
        </w:rPr>
        <w:t>Clin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5</w:t>
      </w:r>
      <w:r w:rsidRPr="004B77DE">
        <w:rPr>
          <w:rFonts w:ascii="Trebuchet MS" w:hAnsi="Trebuchet MS"/>
          <w:noProof/>
          <w:sz w:val="16"/>
          <w:szCs w:val="16"/>
        </w:rPr>
        <w:t>(</w:t>
      </w:r>
      <w:r w:rsidRPr="004B77DE">
        <w:rPr>
          <w:rFonts w:ascii="Trebuchet MS" w:eastAsia="Calibri" w:hAnsi="Trebuchet MS" w:cs="Calibri"/>
          <w:noProof/>
          <w:sz w:val="16"/>
          <w:szCs w:val="16"/>
        </w:rPr>
        <w:t>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741</w:t>
      </w:r>
      <w:r w:rsidRPr="004B77DE">
        <w:rPr>
          <w:rFonts w:ascii="Trebuchet MS" w:hAnsi="Trebuchet MS"/>
          <w:noProof/>
          <w:sz w:val="16"/>
          <w:szCs w:val="16"/>
        </w:rPr>
        <w:t>-</w:t>
      </w:r>
      <w:r w:rsidRPr="004B77DE">
        <w:rPr>
          <w:rFonts w:ascii="Trebuchet MS" w:eastAsia="Calibri" w:hAnsi="Trebuchet MS" w:cs="Calibri"/>
          <w:noProof/>
          <w:sz w:val="16"/>
          <w:szCs w:val="16"/>
        </w:rPr>
        <w:t>7</w:t>
      </w:r>
      <w:r w:rsidRPr="004B77DE">
        <w:rPr>
          <w:rFonts w:ascii="Trebuchet MS" w:hAnsi="Trebuchet MS"/>
          <w:noProof/>
          <w:sz w:val="16"/>
          <w:szCs w:val="16"/>
        </w:rPr>
        <w:t>.</w:t>
      </w:r>
    </w:p>
    <w:p w14:paraId="001E9EDE"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72</w:t>
      </w:r>
      <w:r w:rsidRPr="004B77DE">
        <w:rPr>
          <w:rFonts w:ascii="Trebuchet MS" w:hAnsi="Trebuchet MS"/>
          <w:noProof/>
          <w:sz w:val="16"/>
          <w:szCs w:val="16"/>
        </w:rPr>
        <w:t>.</w:t>
      </w:r>
      <w:r w:rsidRPr="004B77DE">
        <w:rPr>
          <w:rFonts w:ascii="Trebuchet MS" w:hAnsi="Trebuchet MS"/>
          <w:noProof/>
          <w:sz w:val="16"/>
          <w:szCs w:val="16"/>
        </w:rPr>
        <w:tab/>
        <w:t xml:space="preserve">Lee YQ, Collins CE, Schumacher TL et al. Disparities exist between the dietary intake of Indigenous Australian women during pregnancy and the Australian dietary guidelines: the Gomeroi gaaynggal study. </w:t>
      </w:r>
      <w:r w:rsidRPr="004B77DE">
        <w:rPr>
          <w:rFonts w:ascii="Trebuchet MS" w:hAnsi="Trebuchet MS"/>
          <w:i/>
          <w:noProof/>
          <w:sz w:val="16"/>
          <w:szCs w:val="16"/>
        </w:rPr>
        <w:t>J Hum Nutr Diet</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1</w:t>
      </w:r>
      <w:r w:rsidRPr="004B77DE">
        <w:rPr>
          <w:rFonts w:ascii="Trebuchet MS" w:hAnsi="Trebuchet MS"/>
          <w:noProof/>
          <w:sz w:val="16"/>
          <w:szCs w:val="16"/>
        </w:rPr>
        <w:t>(</w:t>
      </w:r>
      <w:r w:rsidRPr="004B77DE">
        <w:rPr>
          <w:rFonts w:ascii="Trebuchet MS" w:eastAsia="Calibri" w:hAnsi="Trebuchet MS" w:cs="Calibri"/>
          <w:noProof/>
          <w:sz w:val="16"/>
          <w:szCs w:val="16"/>
        </w:rPr>
        <w:t>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73</w:t>
      </w:r>
      <w:r w:rsidRPr="004B77DE">
        <w:rPr>
          <w:rFonts w:ascii="Trebuchet MS" w:hAnsi="Trebuchet MS"/>
          <w:noProof/>
          <w:sz w:val="16"/>
          <w:szCs w:val="16"/>
        </w:rPr>
        <w:t>-</w:t>
      </w:r>
      <w:r w:rsidRPr="004B77DE">
        <w:rPr>
          <w:rFonts w:ascii="Trebuchet MS" w:eastAsia="Calibri" w:hAnsi="Trebuchet MS" w:cs="Calibri"/>
          <w:noProof/>
          <w:sz w:val="16"/>
          <w:szCs w:val="16"/>
        </w:rPr>
        <w:t>85</w:t>
      </w:r>
      <w:r w:rsidRPr="004B77DE">
        <w:rPr>
          <w:rFonts w:ascii="Trebuchet MS" w:hAnsi="Trebuchet MS"/>
          <w:noProof/>
          <w:sz w:val="16"/>
          <w:szCs w:val="16"/>
        </w:rPr>
        <w:t>.</w:t>
      </w:r>
    </w:p>
    <w:p w14:paraId="5834A020"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73</w:t>
      </w:r>
      <w:r w:rsidRPr="004B77DE">
        <w:rPr>
          <w:rFonts w:ascii="Trebuchet MS" w:hAnsi="Trebuchet MS"/>
          <w:noProof/>
          <w:sz w:val="16"/>
          <w:szCs w:val="16"/>
        </w:rPr>
        <w:t>.</w:t>
      </w:r>
      <w:r w:rsidRPr="004B77DE">
        <w:rPr>
          <w:rFonts w:ascii="Trebuchet MS" w:hAnsi="Trebuchet MS"/>
          <w:noProof/>
          <w:sz w:val="16"/>
          <w:szCs w:val="16"/>
        </w:rPr>
        <w:tab/>
        <w:t xml:space="preserve">Abraha I, Bonacini MI, Montedori A et al. Oral iron-based interventions for prevention of critical outcomes in pregnancy and postnatal care: An overview and update of systematic reviews. </w:t>
      </w:r>
      <w:r w:rsidRPr="004B77DE">
        <w:rPr>
          <w:rFonts w:ascii="Trebuchet MS" w:hAnsi="Trebuchet MS"/>
          <w:i/>
          <w:noProof/>
          <w:sz w:val="16"/>
          <w:szCs w:val="16"/>
        </w:rPr>
        <w:t>J Evid Based Me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2</w:t>
      </w:r>
      <w:r w:rsidRPr="004B77DE">
        <w:rPr>
          <w:rFonts w:ascii="Trebuchet MS" w:hAnsi="Trebuchet MS"/>
          <w:noProof/>
          <w:sz w:val="16"/>
          <w:szCs w:val="16"/>
        </w:rPr>
        <w:t>(</w:t>
      </w:r>
      <w:r w:rsidRPr="004B77DE">
        <w:rPr>
          <w:rFonts w:ascii="Trebuchet MS" w:eastAsia="Calibri" w:hAnsi="Trebuchet MS" w:cs="Calibri"/>
          <w:noProof/>
          <w:sz w:val="16"/>
          <w:szCs w:val="16"/>
        </w:rPr>
        <w:t>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55</w:t>
      </w:r>
      <w:r w:rsidRPr="004B77DE">
        <w:rPr>
          <w:rFonts w:ascii="Trebuchet MS" w:hAnsi="Trebuchet MS"/>
          <w:noProof/>
          <w:sz w:val="16"/>
          <w:szCs w:val="16"/>
        </w:rPr>
        <w:t>-</w:t>
      </w:r>
      <w:r w:rsidRPr="004B77DE">
        <w:rPr>
          <w:rFonts w:ascii="Trebuchet MS" w:eastAsia="Calibri" w:hAnsi="Trebuchet MS" w:cs="Calibri"/>
          <w:noProof/>
          <w:sz w:val="16"/>
          <w:szCs w:val="16"/>
        </w:rPr>
        <w:t>66</w:t>
      </w:r>
      <w:r w:rsidRPr="004B77DE">
        <w:rPr>
          <w:rFonts w:ascii="Trebuchet MS" w:hAnsi="Trebuchet MS"/>
          <w:noProof/>
          <w:sz w:val="16"/>
          <w:szCs w:val="16"/>
        </w:rPr>
        <w:t>.</w:t>
      </w:r>
    </w:p>
    <w:p w14:paraId="14D4A916"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74</w:t>
      </w:r>
      <w:r w:rsidRPr="004B77DE">
        <w:rPr>
          <w:rFonts w:ascii="Trebuchet MS" w:hAnsi="Trebuchet MS"/>
          <w:noProof/>
          <w:sz w:val="16"/>
          <w:szCs w:val="16"/>
        </w:rPr>
        <w:t>.</w:t>
      </w:r>
      <w:r w:rsidRPr="004B77DE">
        <w:rPr>
          <w:rFonts w:ascii="Trebuchet MS" w:hAnsi="Trebuchet MS"/>
          <w:noProof/>
          <w:sz w:val="16"/>
          <w:szCs w:val="16"/>
        </w:rPr>
        <w:tab/>
        <w:t xml:space="preserve">Peña-Rosas JP, De-Regil LM, Garcia-Casal MN et al. Daily oral iron supplementation during pregnancy. </w:t>
      </w:r>
      <w:r w:rsidRPr="004B77DE">
        <w:rPr>
          <w:rFonts w:ascii="Trebuchet MS" w:hAnsi="Trebuchet MS"/>
          <w:i/>
          <w:noProof/>
          <w:sz w:val="16"/>
          <w:szCs w:val="16"/>
        </w:rPr>
        <w:t>Cochrane Database of Systematic Review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w:t>
      </w:r>
    </w:p>
    <w:p w14:paraId="4529A2E0"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75</w:t>
      </w:r>
      <w:r w:rsidRPr="004B77DE">
        <w:rPr>
          <w:rFonts w:ascii="Trebuchet MS" w:hAnsi="Trebuchet MS"/>
          <w:noProof/>
          <w:sz w:val="16"/>
          <w:szCs w:val="16"/>
        </w:rPr>
        <w:t>.</w:t>
      </w:r>
      <w:r w:rsidRPr="004B77DE">
        <w:rPr>
          <w:rFonts w:ascii="Trebuchet MS" w:hAnsi="Trebuchet MS"/>
          <w:noProof/>
          <w:sz w:val="16"/>
          <w:szCs w:val="16"/>
        </w:rPr>
        <w:tab/>
        <w:t xml:space="preserve">Pena-Rosas JP, De-Regil LM, Gomez Malave H et al. Intermittent oral iron supplementation during pregnancy. </w:t>
      </w:r>
      <w:r w:rsidRPr="004B77DE">
        <w:rPr>
          <w:rFonts w:ascii="Trebuchet MS" w:hAnsi="Trebuchet MS"/>
          <w:i/>
          <w:noProof/>
          <w:sz w:val="16"/>
          <w:szCs w:val="16"/>
        </w:rPr>
        <w:t>Cochrane Database Syst Rev</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0</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CD009997</w:t>
      </w:r>
      <w:r w:rsidRPr="004B77DE">
        <w:rPr>
          <w:rFonts w:ascii="Trebuchet MS" w:hAnsi="Trebuchet MS"/>
          <w:noProof/>
          <w:sz w:val="16"/>
          <w:szCs w:val="16"/>
        </w:rPr>
        <w:t>.</w:t>
      </w:r>
    </w:p>
    <w:p w14:paraId="7BCF5061"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76</w:t>
      </w:r>
      <w:r w:rsidRPr="004B77DE">
        <w:rPr>
          <w:rFonts w:ascii="Trebuchet MS" w:hAnsi="Trebuchet MS"/>
          <w:noProof/>
          <w:sz w:val="16"/>
          <w:szCs w:val="16"/>
        </w:rPr>
        <w:t>.</w:t>
      </w:r>
      <w:r w:rsidRPr="004B77DE">
        <w:rPr>
          <w:rFonts w:ascii="Trebuchet MS" w:hAnsi="Trebuchet MS"/>
          <w:noProof/>
          <w:sz w:val="16"/>
          <w:szCs w:val="16"/>
        </w:rPr>
        <w:tab/>
        <w:t xml:space="preserve">Jayasinghe C, Polson R, van Woerden HC et al. The effect of universal maternal antenatal iron supplementation on neurodevelopment in offspring: a systematic review and meta-analysis. </w:t>
      </w:r>
      <w:r w:rsidRPr="004B77DE">
        <w:rPr>
          <w:rFonts w:ascii="Trebuchet MS" w:hAnsi="Trebuchet MS"/>
          <w:i/>
          <w:noProof/>
          <w:sz w:val="16"/>
          <w:szCs w:val="16"/>
        </w:rPr>
        <w:t>BMC Pedia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8</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50</w:t>
      </w:r>
      <w:r w:rsidRPr="004B77DE">
        <w:rPr>
          <w:rFonts w:ascii="Trebuchet MS" w:hAnsi="Trebuchet MS"/>
          <w:noProof/>
          <w:sz w:val="16"/>
          <w:szCs w:val="16"/>
        </w:rPr>
        <w:t>.</w:t>
      </w:r>
    </w:p>
    <w:p w14:paraId="26D3100D"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77</w:t>
      </w:r>
      <w:r w:rsidRPr="004B77DE">
        <w:rPr>
          <w:rFonts w:ascii="Trebuchet MS" w:hAnsi="Trebuchet MS"/>
          <w:noProof/>
          <w:sz w:val="16"/>
          <w:szCs w:val="16"/>
        </w:rPr>
        <w:t>.</w:t>
      </w:r>
      <w:r w:rsidRPr="004B77DE">
        <w:rPr>
          <w:rFonts w:ascii="Trebuchet MS" w:hAnsi="Trebuchet MS"/>
          <w:noProof/>
          <w:sz w:val="16"/>
          <w:szCs w:val="16"/>
        </w:rPr>
        <w:tab/>
        <w:t xml:space="preserve">Alizadeh L, Salehi L. Is routine iron supplementation necessary in pregnant women with high hemoglobin? </w:t>
      </w:r>
      <w:r w:rsidRPr="004B77DE">
        <w:rPr>
          <w:rFonts w:ascii="Trebuchet MS" w:hAnsi="Trebuchet MS"/>
          <w:i/>
          <w:noProof/>
          <w:sz w:val="16"/>
          <w:szCs w:val="16"/>
        </w:rPr>
        <w:t>Iran Red Crescent Med J</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8</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22761</w:t>
      </w:r>
      <w:r w:rsidRPr="004B77DE">
        <w:rPr>
          <w:rFonts w:ascii="Trebuchet MS" w:hAnsi="Trebuchet MS"/>
          <w:noProof/>
          <w:sz w:val="16"/>
          <w:szCs w:val="16"/>
        </w:rPr>
        <w:t>.</w:t>
      </w:r>
    </w:p>
    <w:p w14:paraId="226CF3DF"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78</w:t>
      </w:r>
      <w:r w:rsidRPr="004B77DE">
        <w:rPr>
          <w:rFonts w:ascii="Trebuchet MS" w:hAnsi="Trebuchet MS"/>
          <w:noProof/>
          <w:sz w:val="16"/>
          <w:szCs w:val="16"/>
        </w:rPr>
        <w:t>.</w:t>
      </w:r>
      <w:r w:rsidRPr="004B77DE">
        <w:rPr>
          <w:rFonts w:ascii="Trebuchet MS" w:hAnsi="Trebuchet MS"/>
          <w:noProof/>
          <w:sz w:val="16"/>
          <w:szCs w:val="16"/>
        </w:rPr>
        <w:tab/>
        <w:t xml:space="preserve">Etheredge AJ, Premji Z, Gunaratna NS et al. Iron supplementation in iron-replete and nonanemic pregnant women in tanzania: a randomized clinical trial. </w:t>
      </w:r>
      <w:r w:rsidRPr="004B77DE">
        <w:rPr>
          <w:rFonts w:ascii="Trebuchet MS" w:hAnsi="Trebuchet MS"/>
          <w:i/>
          <w:noProof/>
          <w:sz w:val="16"/>
          <w:szCs w:val="16"/>
        </w:rPr>
        <w:t>JAMA Pedia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69</w:t>
      </w:r>
      <w:r w:rsidRPr="004B77DE">
        <w:rPr>
          <w:rFonts w:ascii="Trebuchet MS" w:hAnsi="Trebuchet MS"/>
          <w:noProof/>
          <w:sz w:val="16"/>
          <w:szCs w:val="16"/>
        </w:rPr>
        <w:t>(</w:t>
      </w:r>
      <w:r w:rsidRPr="004B77DE">
        <w:rPr>
          <w:rFonts w:ascii="Trebuchet MS" w:eastAsia="Calibri" w:hAnsi="Trebuchet MS" w:cs="Calibri"/>
          <w:noProof/>
          <w:sz w:val="16"/>
          <w:szCs w:val="16"/>
        </w:rPr>
        <w:t>10</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947</w:t>
      </w:r>
      <w:r w:rsidRPr="004B77DE">
        <w:rPr>
          <w:rFonts w:ascii="Trebuchet MS" w:hAnsi="Trebuchet MS"/>
          <w:noProof/>
          <w:sz w:val="16"/>
          <w:szCs w:val="16"/>
        </w:rPr>
        <w:t>-</w:t>
      </w:r>
      <w:r w:rsidRPr="004B77DE">
        <w:rPr>
          <w:rFonts w:ascii="Trebuchet MS" w:eastAsia="Calibri" w:hAnsi="Trebuchet MS" w:cs="Calibri"/>
          <w:noProof/>
          <w:sz w:val="16"/>
          <w:szCs w:val="16"/>
        </w:rPr>
        <w:t>55</w:t>
      </w:r>
      <w:r w:rsidRPr="004B77DE">
        <w:rPr>
          <w:rFonts w:ascii="Trebuchet MS" w:hAnsi="Trebuchet MS"/>
          <w:noProof/>
          <w:sz w:val="16"/>
          <w:szCs w:val="16"/>
        </w:rPr>
        <w:t>.</w:t>
      </w:r>
    </w:p>
    <w:p w14:paraId="17D317BF"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79</w:t>
      </w:r>
      <w:r w:rsidRPr="004B77DE">
        <w:rPr>
          <w:rFonts w:ascii="Trebuchet MS" w:hAnsi="Trebuchet MS"/>
          <w:noProof/>
          <w:sz w:val="16"/>
          <w:szCs w:val="16"/>
        </w:rPr>
        <w:t>.</w:t>
      </w:r>
      <w:r w:rsidRPr="004B77DE">
        <w:rPr>
          <w:rFonts w:ascii="Trebuchet MS" w:hAnsi="Trebuchet MS"/>
          <w:noProof/>
          <w:sz w:val="16"/>
          <w:szCs w:val="16"/>
        </w:rPr>
        <w:tab/>
        <w:t xml:space="preserve">Goonewardene IMR, Senadheera DI. Randomized control trial comparing effectiveness of weekly versus daily antenatal oral iron supplementation in preventing anemia during pregnancy. </w:t>
      </w:r>
      <w:r w:rsidRPr="004B77DE">
        <w:rPr>
          <w:rFonts w:ascii="Trebuchet MS" w:hAnsi="Trebuchet MS"/>
          <w:i/>
          <w:noProof/>
          <w:sz w:val="16"/>
          <w:szCs w:val="16"/>
        </w:rPr>
        <w:t>J Obstet Gynaecol Re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4</w:t>
      </w:r>
      <w:r w:rsidRPr="004B77DE">
        <w:rPr>
          <w:rFonts w:ascii="Trebuchet MS" w:hAnsi="Trebuchet MS"/>
          <w:noProof/>
          <w:sz w:val="16"/>
          <w:szCs w:val="16"/>
        </w:rPr>
        <w:t>(</w:t>
      </w:r>
      <w:r w:rsidRPr="004B77DE">
        <w:rPr>
          <w:rFonts w:ascii="Trebuchet MS" w:eastAsia="Calibri" w:hAnsi="Trebuchet MS" w:cs="Calibri"/>
          <w:noProof/>
          <w:sz w:val="16"/>
          <w:szCs w:val="16"/>
        </w:rPr>
        <w:t>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17</w:t>
      </w:r>
      <w:r w:rsidRPr="004B77DE">
        <w:rPr>
          <w:rFonts w:ascii="Trebuchet MS" w:hAnsi="Trebuchet MS"/>
          <w:noProof/>
          <w:sz w:val="16"/>
          <w:szCs w:val="16"/>
        </w:rPr>
        <w:t>-</w:t>
      </w:r>
      <w:r w:rsidRPr="004B77DE">
        <w:rPr>
          <w:rFonts w:ascii="Trebuchet MS" w:eastAsia="Calibri" w:hAnsi="Trebuchet MS" w:cs="Calibri"/>
          <w:noProof/>
          <w:sz w:val="16"/>
          <w:szCs w:val="16"/>
        </w:rPr>
        <w:t>24</w:t>
      </w:r>
      <w:r w:rsidRPr="004B77DE">
        <w:rPr>
          <w:rFonts w:ascii="Trebuchet MS" w:hAnsi="Trebuchet MS"/>
          <w:noProof/>
          <w:sz w:val="16"/>
          <w:szCs w:val="16"/>
        </w:rPr>
        <w:t>.</w:t>
      </w:r>
    </w:p>
    <w:p w14:paraId="7579ADD4"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80</w:t>
      </w:r>
      <w:r w:rsidRPr="004B77DE">
        <w:rPr>
          <w:rFonts w:ascii="Trebuchet MS" w:hAnsi="Trebuchet MS"/>
          <w:noProof/>
          <w:sz w:val="16"/>
          <w:szCs w:val="16"/>
        </w:rPr>
        <w:t>.</w:t>
      </w:r>
      <w:r w:rsidRPr="004B77DE">
        <w:rPr>
          <w:rFonts w:ascii="Trebuchet MS" w:hAnsi="Trebuchet MS"/>
          <w:noProof/>
          <w:sz w:val="16"/>
          <w:szCs w:val="16"/>
        </w:rPr>
        <w:tab/>
        <w:t xml:space="preserve">Jafarbegloo E, Ahmari Tehran H, Dadkhah Tehrani T. Gastrointestinal complications of ferrous sulfate in pregnant women: a randomized double-blind placebo-controlled trial. </w:t>
      </w:r>
      <w:r w:rsidRPr="004B77DE">
        <w:rPr>
          <w:rFonts w:ascii="Trebuchet MS" w:hAnsi="Trebuchet MS"/>
          <w:i/>
          <w:noProof/>
          <w:sz w:val="16"/>
          <w:szCs w:val="16"/>
        </w:rPr>
        <w:t>Iran Red Crescent Med J</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7</w:t>
      </w:r>
      <w:r w:rsidRPr="004B77DE">
        <w:rPr>
          <w:rFonts w:ascii="Trebuchet MS" w:hAnsi="Trebuchet MS"/>
          <w:noProof/>
          <w:sz w:val="16"/>
          <w:szCs w:val="16"/>
        </w:rPr>
        <w:t>(</w:t>
      </w:r>
      <w:r w:rsidRPr="004B77DE">
        <w:rPr>
          <w:rFonts w:ascii="Trebuchet MS" w:eastAsia="Calibri" w:hAnsi="Trebuchet MS" w:cs="Calibri"/>
          <w:noProof/>
          <w:sz w:val="16"/>
          <w:szCs w:val="16"/>
        </w:rPr>
        <w:t>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15001</w:t>
      </w:r>
      <w:r w:rsidRPr="004B77DE">
        <w:rPr>
          <w:rFonts w:ascii="Trebuchet MS" w:hAnsi="Trebuchet MS"/>
          <w:noProof/>
          <w:sz w:val="16"/>
          <w:szCs w:val="16"/>
        </w:rPr>
        <w:t>.</w:t>
      </w:r>
    </w:p>
    <w:p w14:paraId="00310CC4"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81</w:t>
      </w:r>
      <w:r w:rsidRPr="004B77DE">
        <w:rPr>
          <w:rFonts w:ascii="Trebuchet MS" w:hAnsi="Trebuchet MS"/>
          <w:noProof/>
          <w:sz w:val="16"/>
          <w:szCs w:val="16"/>
        </w:rPr>
        <w:t>.</w:t>
      </w:r>
      <w:r w:rsidRPr="004B77DE">
        <w:rPr>
          <w:rFonts w:ascii="Trebuchet MS" w:hAnsi="Trebuchet MS"/>
          <w:noProof/>
          <w:sz w:val="16"/>
          <w:szCs w:val="16"/>
        </w:rPr>
        <w:tab/>
        <w:t xml:space="preserve">Kinnunen TI, Luoto R, Helin A et al. Supplemental iron intake and the risk of glucose intolerance in pregnancy: re-analysis of a randomised controlled trial in Finland. </w:t>
      </w:r>
      <w:r w:rsidRPr="004B77DE">
        <w:rPr>
          <w:rFonts w:ascii="Trebuchet MS" w:hAnsi="Trebuchet MS"/>
          <w:i/>
          <w:noProof/>
          <w:sz w:val="16"/>
          <w:szCs w:val="16"/>
        </w:rPr>
        <w:t>Matern Child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2</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74</w:t>
      </w:r>
      <w:r w:rsidRPr="004B77DE">
        <w:rPr>
          <w:rFonts w:ascii="Trebuchet MS" w:hAnsi="Trebuchet MS"/>
          <w:noProof/>
          <w:sz w:val="16"/>
          <w:szCs w:val="16"/>
        </w:rPr>
        <w:t>-</w:t>
      </w:r>
      <w:r w:rsidRPr="004B77DE">
        <w:rPr>
          <w:rFonts w:ascii="Trebuchet MS" w:eastAsia="Calibri" w:hAnsi="Trebuchet MS" w:cs="Calibri"/>
          <w:noProof/>
          <w:sz w:val="16"/>
          <w:szCs w:val="16"/>
        </w:rPr>
        <w:t>84</w:t>
      </w:r>
      <w:r w:rsidRPr="004B77DE">
        <w:rPr>
          <w:rFonts w:ascii="Trebuchet MS" w:hAnsi="Trebuchet MS"/>
          <w:noProof/>
          <w:sz w:val="16"/>
          <w:szCs w:val="16"/>
        </w:rPr>
        <w:t>.</w:t>
      </w:r>
    </w:p>
    <w:p w14:paraId="7CC38129"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82</w:t>
      </w:r>
      <w:r w:rsidRPr="004B77DE">
        <w:rPr>
          <w:rFonts w:ascii="Trebuchet MS" w:hAnsi="Trebuchet MS"/>
          <w:noProof/>
          <w:sz w:val="16"/>
          <w:szCs w:val="16"/>
        </w:rPr>
        <w:t>.</w:t>
      </w:r>
      <w:r w:rsidRPr="004B77DE">
        <w:rPr>
          <w:rFonts w:ascii="Trebuchet MS" w:hAnsi="Trebuchet MS"/>
          <w:noProof/>
          <w:sz w:val="16"/>
          <w:szCs w:val="16"/>
        </w:rPr>
        <w:tab/>
        <w:t xml:space="preserve">Parisi F, Berti C, Mando C et al. Effects of different regimens of iron prophylaxis on maternal iron status and pregnancy outcome: a randomized control trial. </w:t>
      </w:r>
      <w:r w:rsidRPr="004B77DE">
        <w:rPr>
          <w:rFonts w:ascii="Trebuchet MS" w:hAnsi="Trebuchet MS"/>
          <w:i/>
          <w:noProof/>
          <w:sz w:val="16"/>
          <w:szCs w:val="16"/>
        </w:rPr>
        <w:t>J Matern Fetal Neonatal Me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0</w:t>
      </w:r>
      <w:r w:rsidRPr="004B77DE">
        <w:rPr>
          <w:rFonts w:ascii="Trebuchet MS" w:hAnsi="Trebuchet MS"/>
          <w:noProof/>
          <w:sz w:val="16"/>
          <w:szCs w:val="16"/>
        </w:rPr>
        <w:t>(</w:t>
      </w:r>
      <w:r w:rsidRPr="004B77DE">
        <w:rPr>
          <w:rFonts w:ascii="Trebuchet MS" w:eastAsia="Calibri" w:hAnsi="Trebuchet MS" w:cs="Calibri"/>
          <w:noProof/>
          <w:sz w:val="16"/>
          <w:szCs w:val="16"/>
        </w:rPr>
        <w:t>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787</w:t>
      </w:r>
      <w:r w:rsidRPr="004B77DE">
        <w:rPr>
          <w:rFonts w:ascii="Trebuchet MS" w:hAnsi="Trebuchet MS"/>
          <w:noProof/>
          <w:sz w:val="16"/>
          <w:szCs w:val="16"/>
        </w:rPr>
        <w:t>-</w:t>
      </w:r>
      <w:r w:rsidRPr="004B77DE">
        <w:rPr>
          <w:rFonts w:ascii="Trebuchet MS" w:eastAsia="Calibri" w:hAnsi="Trebuchet MS" w:cs="Calibri"/>
          <w:noProof/>
          <w:sz w:val="16"/>
          <w:szCs w:val="16"/>
        </w:rPr>
        <w:t>92</w:t>
      </w:r>
      <w:r w:rsidRPr="004B77DE">
        <w:rPr>
          <w:rFonts w:ascii="Trebuchet MS" w:hAnsi="Trebuchet MS"/>
          <w:noProof/>
          <w:sz w:val="16"/>
          <w:szCs w:val="16"/>
        </w:rPr>
        <w:t>.</w:t>
      </w:r>
    </w:p>
    <w:p w14:paraId="143CB7AC"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83</w:t>
      </w:r>
      <w:r w:rsidRPr="004B77DE">
        <w:rPr>
          <w:rFonts w:ascii="Trebuchet MS" w:hAnsi="Trebuchet MS"/>
          <w:noProof/>
          <w:sz w:val="16"/>
          <w:szCs w:val="16"/>
        </w:rPr>
        <w:t>.</w:t>
      </w:r>
      <w:r w:rsidRPr="004B77DE">
        <w:rPr>
          <w:rFonts w:ascii="Trebuchet MS" w:hAnsi="Trebuchet MS"/>
          <w:noProof/>
          <w:sz w:val="16"/>
          <w:szCs w:val="16"/>
        </w:rPr>
        <w:tab/>
        <w:t xml:space="preserve">Wang L, Mei Z, Li H et al. Modifying effects of maternal Hb concentration on infant birth weight in women receiving prenatal iron-containing supplements: a randomised controlled trial. </w:t>
      </w:r>
      <w:r w:rsidRPr="004B77DE">
        <w:rPr>
          <w:rFonts w:ascii="Trebuchet MS" w:hAnsi="Trebuchet MS"/>
          <w:i/>
          <w:noProof/>
          <w:sz w:val="16"/>
          <w:szCs w:val="16"/>
        </w:rPr>
        <w:t>Br J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15</w:t>
      </w:r>
      <w:r w:rsidRPr="004B77DE">
        <w:rPr>
          <w:rFonts w:ascii="Trebuchet MS" w:hAnsi="Trebuchet MS"/>
          <w:noProof/>
          <w:sz w:val="16"/>
          <w:szCs w:val="16"/>
        </w:rPr>
        <w:t>(</w:t>
      </w:r>
      <w:r w:rsidRPr="004B77DE">
        <w:rPr>
          <w:rFonts w:ascii="Trebuchet MS" w:eastAsia="Calibri" w:hAnsi="Trebuchet MS" w:cs="Calibri"/>
          <w:noProof/>
          <w:sz w:val="16"/>
          <w:szCs w:val="16"/>
        </w:rPr>
        <w:t>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644</w:t>
      </w:r>
      <w:r w:rsidRPr="004B77DE">
        <w:rPr>
          <w:rFonts w:ascii="Trebuchet MS" w:hAnsi="Trebuchet MS"/>
          <w:noProof/>
          <w:sz w:val="16"/>
          <w:szCs w:val="16"/>
        </w:rPr>
        <w:t>-</w:t>
      </w:r>
      <w:r w:rsidRPr="004B77DE">
        <w:rPr>
          <w:rFonts w:ascii="Trebuchet MS" w:eastAsia="Calibri" w:hAnsi="Trebuchet MS" w:cs="Calibri"/>
          <w:noProof/>
          <w:sz w:val="16"/>
          <w:szCs w:val="16"/>
        </w:rPr>
        <w:t>9</w:t>
      </w:r>
      <w:r w:rsidRPr="004B77DE">
        <w:rPr>
          <w:rFonts w:ascii="Trebuchet MS" w:hAnsi="Trebuchet MS"/>
          <w:noProof/>
          <w:sz w:val="16"/>
          <w:szCs w:val="16"/>
        </w:rPr>
        <w:t>.</w:t>
      </w:r>
    </w:p>
    <w:p w14:paraId="028244B7"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84</w:t>
      </w:r>
      <w:r w:rsidRPr="004B77DE">
        <w:rPr>
          <w:rFonts w:ascii="Trebuchet MS" w:hAnsi="Trebuchet MS"/>
          <w:noProof/>
          <w:sz w:val="16"/>
          <w:szCs w:val="16"/>
        </w:rPr>
        <w:t>.</w:t>
      </w:r>
      <w:r w:rsidRPr="004B77DE">
        <w:rPr>
          <w:rFonts w:ascii="Trebuchet MS" w:hAnsi="Trebuchet MS"/>
          <w:noProof/>
          <w:sz w:val="16"/>
          <w:szCs w:val="16"/>
        </w:rPr>
        <w:tab/>
        <w:t xml:space="preserve">Serdula MK, Zhou Y, Li H et al. Prenatal iron containing supplements provided to Chinese women with no or mild anemia had no effect on hemoglobin concentration in post-partum women or their infants at 6 and 12 months of age. </w:t>
      </w:r>
      <w:r w:rsidRPr="004B77DE">
        <w:rPr>
          <w:rFonts w:ascii="Trebuchet MS" w:hAnsi="Trebuchet MS"/>
          <w:i/>
          <w:noProof/>
          <w:sz w:val="16"/>
          <w:szCs w:val="16"/>
        </w:rPr>
        <w:t>Eur J Clin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73</w:t>
      </w:r>
      <w:r w:rsidRPr="004B77DE">
        <w:rPr>
          <w:rFonts w:ascii="Trebuchet MS" w:hAnsi="Trebuchet MS"/>
          <w:noProof/>
          <w:sz w:val="16"/>
          <w:szCs w:val="16"/>
        </w:rPr>
        <w:t>(</w:t>
      </w:r>
      <w:r w:rsidRPr="004B77DE">
        <w:rPr>
          <w:rFonts w:ascii="Trebuchet MS" w:eastAsia="Calibri" w:hAnsi="Trebuchet MS" w:cs="Calibri"/>
          <w:noProof/>
          <w:sz w:val="16"/>
          <w:szCs w:val="16"/>
        </w:rPr>
        <w:t>1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473</w:t>
      </w:r>
      <w:r w:rsidRPr="004B77DE">
        <w:rPr>
          <w:rFonts w:ascii="Trebuchet MS" w:hAnsi="Trebuchet MS"/>
          <w:noProof/>
          <w:sz w:val="16"/>
          <w:szCs w:val="16"/>
        </w:rPr>
        <w:t>-</w:t>
      </w:r>
      <w:r w:rsidRPr="004B77DE">
        <w:rPr>
          <w:rFonts w:ascii="Trebuchet MS" w:eastAsia="Calibri" w:hAnsi="Trebuchet MS" w:cs="Calibri"/>
          <w:noProof/>
          <w:sz w:val="16"/>
          <w:szCs w:val="16"/>
        </w:rPr>
        <w:t>9</w:t>
      </w:r>
      <w:r w:rsidRPr="004B77DE">
        <w:rPr>
          <w:rFonts w:ascii="Trebuchet MS" w:hAnsi="Trebuchet MS"/>
          <w:noProof/>
          <w:sz w:val="16"/>
          <w:szCs w:val="16"/>
        </w:rPr>
        <w:t>.</w:t>
      </w:r>
    </w:p>
    <w:p w14:paraId="6773C3F7"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85</w:t>
      </w:r>
      <w:r w:rsidRPr="004B77DE">
        <w:rPr>
          <w:rFonts w:ascii="Trebuchet MS" w:hAnsi="Trebuchet MS"/>
          <w:noProof/>
          <w:sz w:val="16"/>
          <w:szCs w:val="16"/>
        </w:rPr>
        <w:t>.</w:t>
      </w:r>
      <w:r w:rsidRPr="004B77DE">
        <w:rPr>
          <w:rFonts w:ascii="Trebuchet MS" w:hAnsi="Trebuchet MS"/>
          <w:noProof/>
          <w:sz w:val="16"/>
          <w:szCs w:val="16"/>
        </w:rPr>
        <w:tab/>
        <w:t xml:space="preserve">Buppasiri P, Lumbiganon P, Thinkhamrop J et al. Calcium supplementation (other than for preventing or treating hypertension) for improving pregnancy and infant outcomes. </w:t>
      </w:r>
      <w:r w:rsidRPr="004B77DE">
        <w:rPr>
          <w:rFonts w:ascii="Trebuchet MS" w:hAnsi="Trebuchet MS"/>
          <w:i/>
          <w:noProof/>
          <w:sz w:val="16"/>
          <w:szCs w:val="16"/>
        </w:rPr>
        <w:t>Cochrane Database Syst Rev</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CD007079</w:t>
      </w:r>
      <w:r w:rsidRPr="004B77DE">
        <w:rPr>
          <w:rFonts w:ascii="Trebuchet MS" w:hAnsi="Trebuchet MS"/>
          <w:noProof/>
          <w:sz w:val="16"/>
          <w:szCs w:val="16"/>
        </w:rPr>
        <w:t>.</w:t>
      </w:r>
    </w:p>
    <w:p w14:paraId="0DAA4E4E"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86</w:t>
      </w:r>
      <w:r w:rsidRPr="004B77DE">
        <w:rPr>
          <w:rFonts w:ascii="Trebuchet MS" w:hAnsi="Trebuchet MS"/>
          <w:noProof/>
          <w:sz w:val="16"/>
          <w:szCs w:val="16"/>
        </w:rPr>
        <w:t>.</w:t>
      </w:r>
      <w:r w:rsidRPr="004B77DE">
        <w:rPr>
          <w:rFonts w:ascii="Trebuchet MS" w:hAnsi="Trebuchet MS"/>
          <w:noProof/>
          <w:sz w:val="16"/>
          <w:szCs w:val="16"/>
        </w:rPr>
        <w:tab/>
        <w:t xml:space="preserve">Hofmeyr GJ, Lawrie TA, Atallah ÁN et al. Calcium supplementation during pregnancy for preventing hypertensive disorders and related problems. </w:t>
      </w:r>
      <w:r w:rsidRPr="004B77DE">
        <w:rPr>
          <w:rFonts w:ascii="Trebuchet MS" w:hAnsi="Trebuchet MS"/>
          <w:i/>
          <w:noProof/>
          <w:sz w:val="16"/>
          <w:szCs w:val="16"/>
        </w:rPr>
        <w:t>Cochrane Database of Systematic Review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w:t>
      </w:r>
    </w:p>
    <w:p w14:paraId="391E5CB6"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87</w:t>
      </w:r>
      <w:r w:rsidRPr="004B77DE">
        <w:rPr>
          <w:rFonts w:ascii="Trebuchet MS" w:hAnsi="Trebuchet MS"/>
          <w:noProof/>
          <w:sz w:val="16"/>
          <w:szCs w:val="16"/>
        </w:rPr>
        <w:t>.</w:t>
      </w:r>
      <w:r w:rsidRPr="004B77DE">
        <w:rPr>
          <w:rFonts w:ascii="Trebuchet MS" w:hAnsi="Trebuchet MS"/>
          <w:noProof/>
          <w:sz w:val="16"/>
          <w:szCs w:val="16"/>
        </w:rPr>
        <w:tab/>
        <w:t xml:space="preserve">Hofmeyr GJ, Belizan JM, von Dadelszen P et al. Low-dose calcium supplementation for preventing pre-eclampsia: a systematic review and commentary. </w:t>
      </w:r>
      <w:r w:rsidRPr="004B77DE">
        <w:rPr>
          <w:rFonts w:ascii="Trebuchet MS" w:hAnsi="Trebuchet MS"/>
          <w:i/>
          <w:noProof/>
          <w:sz w:val="16"/>
          <w:szCs w:val="16"/>
        </w:rPr>
        <w:t>BJOG</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21</w:t>
      </w:r>
      <w:r w:rsidRPr="004B77DE">
        <w:rPr>
          <w:rFonts w:ascii="Trebuchet MS" w:hAnsi="Trebuchet MS"/>
          <w:noProof/>
          <w:sz w:val="16"/>
          <w:szCs w:val="16"/>
        </w:rPr>
        <w:t>(</w:t>
      </w:r>
      <w:r w:rsidRPr="004B77DE">
        <w:rPr>
          <w:rFonts w:ascii="Trebuchet MS" w:eastAsia="Calibri" w:hAnsi="Trebuchet MS" w:cs="Calibri"/>
          <w:noProof/>
          <w:sz w:val="16"/>
          <w:szCs w:val="16"/>
        </w:rPr>
        <w:t>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951</w:t>
      </w:r>
      <w:r w:rsidRPr="004B77DE">
        <w:rPr>
          <w:rFonts w:ascii="Trebuchet MS" w:hAnsi="Trebuchet MS"/>
          <w:noProof/>
          <w:sz w:val="16"/>
          <w:szCs w:val="16"/>
        </w:rPr>
        <w:t>-</w:t>
      </w:r>
      <w:r w:rsidRPr="004B77DE">
        <w:rPr>
          <w:rFonts w:ascii="Trebuchet MS" w:eastAsia="Calibri" w:hAnsi="Trebuchet MS" w:cs="Calibri"/>
          <w:noProof/>
          <w:sz w:val="16"/>
          <w:szCs w:val="16"/>
        </w:rPr>
        <w:t>7</w:t>
      </w:r>
      <w:r w:rsidRPr="004B77DE">
        <w:rPr>
          <w:rFonts w:ascii="Trebuchet MS" w:hAnsi="Trebuchet MS"/>
          <w:noProof/>
          <w:sz w:val="16"/>
          <w:szCs w:val="16"/>
        </w:rPr>
        <w:t>.</w:t>
      </w:r>
    </w:p>
    <w:p w14:paraId="14748CA0"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88</w:t>
      </w:r>
      <w:r w:rsidRPr="004B77DE">
        <w:rPr>
          <w:rFonts w:ascii="Trebuchet MS" w:hAnsi="Trebuchet MS"/>
          <w:noProof/>
          <w:sz w:val="16"/>
          <w:szCs w:val="16"/>
        </w:rPr>
        <w:t>.</w:t>
      </w:r>
      <w:r w:rsidRPr="004B77DE">
        <w:rPr>
          <w:rFonts w:ascii="Trebuchet MS" w:hAnsi="Trebuchet MS"/>
          <w:noProof/>
          <w:sz w:val="16"/>
          <w:szCs w:val="16"/>
        </w:rPr>
        <w:tab/>
        <w:t xml:space="preserve">Khaing W, Vallibhakara SA, Tantrakul V et al. Calcium and Vitamin D Supplementation for Prevention of Preeclampsia: A Systematic Review and Network Meta-Analysis. </w:t>
      </w:r>
      <w:r w:rsidRPr="004B77DE">
        <w:rPr>
          <w:rFonts w:ascii="Trebuchet MS" w:hAnsi="Trebuchet MS"/>
          <w:i/>
          <w:noProof/>
          <w:sz w:val="16"/>
          <w:szCs w:val="16"/>
        </w:rPr>
        <w:t>Nutrient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9</w:t>
      </w:r>
      <w:r w:rsidRPr="004B77DE">
        <w:rPr>
          <w:rFonts w:ascii="Trebuchet MS" w:hAnsi="Trebuchet MS"/>
          <w:noProof/>
          <w:sz w:val="16"/>
          <w:szCs w:val="16"/>
        </w:rPr>
        <w:t>(</w:t>
      </w:r>
      <w:r w:rsidRPr="004B77DE">
        <w:rPr>
          <w:rFonts w:ascii="Trebuchet MS" w:eastAsia="Calibri" w:hAnsi="Trebuchet MS" w:cs="Calibri"/>
          <w:noProof/>
          <w:sz w:val="16"/>
          <w:szCs w:val="16"/>
        </w:rPr>
        <w:t>10</w:t>
      </w:r>
      <w:r w:rsidRPr="004B77DE">
        <w:rPr>
          <w:rFonts w:ascii="Trebuchet MS" w:hAnsi="Trebuchet MS"/>
          <w:noProof/>
          <w:sz w:val="16"/>
          <w:szCs w:val="16"/>
        </w:rPr>
        <w:t>).</w:t>
      </w:r>
    </w:p>
    <w:p w14:paraId="79B2E4B2"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89</w:t>
      </w:r>
      <w:r w:rsidRPr="004B77DE">
        <w:rPr>
          <w:rFonts w:ascii="Trebuchet MS" w:hAnsi="Trebuchet MS"/>
          <w:noProof/>
          <w:sz w:val="16"/>
          <w:szCs w:val="16"/>
        </w:rPr>
        <w:t>.</w:t>
      </w:r>
      <w:r w:rsidRPr="004B77DE">
        <w:rPr>
          <w:rFonts w:ascii="Trebuchet MS" w:hAnsi="Trebuchet MS"/>
          <w:noProof/>
          <w:sz w:val="16"/>
          <w:szCs w:val="16"/>
        </w:rPr>
        <w:tab/>
        <w:t xml:space="preserve">Sun X, Li H, He X et al. The association between calcium supplement and preeclampsia and gestational hypertension: a systematic review and meta-analysis of randomized trials. </w:t>
      </w:r>
      <w:r w:rsidRPr="004B77DE">
        <w:rPr>
          <w:rFonts w:ascii="Trebuchet MS" w:hAnsi="Trebuchet MS"/>
          <w:i/>
          <w:noProof/>
          <w:sz w:val="16"/>
          <w:szCs w:val="16"/>
        </w:rPr>
        <w:t>Hypertens Pregnancy</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8</w:t>
      </w:r>
      <w:r w:rsidRPr="004B77DE">
        <w:rPr>
          <w:rFonts w:ascii="Trebuchet MS" w:hAnsi="Trebuchet MS"/>
          <w:noProof/>
          <w:sz w:val="16"/>
          <w:szCs w:val="16"/>
        </w:rPr>
        <w:t>(</w:t>
      </w:r>
      <w:r w:rsidRPr="004B77DE">
        <w:rPr>
          <w:rFonts w:ascii="Trebuchet MS" w:eastAsia="Calibri" w:hAnsi="Trebuchet MS" w:cs="Calibri"/>
          <w:noProof/>
          <w:sz w:val="16"/>
          <w:szCs w:val="16"/>
        </w:rPr>
        <w:t>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29</w:t>
      </w:r>
      <w:r w:rsidRPr="004B77DE">
        <w:rPr>
          <w:rFonts w:ascii="Trebuchet MS" w:hAnsi="Trebuchet MS"/>
          <w:noProof/>
          <w:sz w:val="16"/>
          <w:szCs w:val="16"/>
        </w:rPr>
        <w:t>-</w:t>
      </w:r>
      <w:r w:rsidRPr="004B77DE">
        <w:rPr>
          <w:rFonts w:ascii="Trebuchet MS" w:eastAsia="Calibri" w:hAnsi="Trebuchet MS" w:cs="Calibri"/>
          <w:noProof/>
          <w:sz w:val="16"/>
          <w:szCs w:val="16"/>
        </w:rPr>
        <w:t>39</w:t>
      </w:r>
      <w:r w:rsidRPr="004B77DE">
        <w:rPr>
          <w:rFonts w:ascii="Trebuchet MS" w:hAnsi="Trebuchet MS"/>
          <w:noProof/>
          <w:sz w:val="16"/>
          <w:szCs w:val="16"/>
        </w:rPr>
        <w:t>.</w:t>
      </w:r>
    </w:p>
    <w:p w14:paraId="4F74116A"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90</w:t>
      </w:r>
      <w:r w:rsidRPr="004B77DE">
        <w:rPr>
          <w:rFonts w:ascii="Trebuchet MS" w:hAnsi="Trebuchet MS"/>
          <w:noProof/>
          <w:sz w:val="16"/>
          <w:szCs w:val="16"/>
        </w:rPr>
        <w:t>.</w:t>
      </w:r>
      <w:r w:rsidRPr="004B77DE">
        <w:rPr>
          <w:rFonts w:ascii="Trebuchet MS" w:hAnsi="Trebuchet MS"/>
          <w:noProof/>
          <w:sz w:val="16"/>
          <w:szCs w:val="16"/>
        </w:rPr>
        <w:tab/>
        <w:t xml:space="preserve">Cullers A, King JC, Van Loan M et al. Effect of prenatal calcium supplementation on bone during pregnancy and 1 y postpartum. </w:t>
      </w:r>
      <w:r w:rsidRPr="004B77DE">
        <w:rPr>
          <w:rFonts w:ascii="Trebuchet MS" w:hAnsi="Trebuchet MS"/>
          <w:i/>
          <w:noProof/>
          <w:sz w:val="16"/>
          <w:szCs w:val="16"/>
        </w:rPr>
        <w:t>Am J Clin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09</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97</w:t>
      </w:r>
      <w:r w:rsidRPr="004B77DE">
        <w:rPr>
          <w:rFonts w:ascii="Trebuchet MS" w:hAnsi="Trebuchet MS"/>
          <w:noProof/>
          <w:sz w:val="16"/>
          <w:szCs w:val="16"/>
        </w:rPr>
        <w:t>-</w:t>
      </w:r>
      <w:r w:rsidRPr="004B77DE">
        <w:rPr>
          <w:rFonts w:ascii="Trebuchet MS" w:eastAsia="Calibri" w:hAnsi="Trebuchet MS" w:cs="Calibri"/>
          <w:noProof/>
          <w:sz w:val="16"/>
          <w:szCs w:val="16"/>
        </w:rPr>
        <w:t>206</w:t>
      </w:r>
      <w:r w:rsidRPr="004B77DE">
        <w:rPr>
          <w:rFonts w:ascii="Trebuchet MS" w:hAnsi="Trebuchet MS"/>
          <w:noProof/>
          <w:sz w:val="16"/>
          <w:szCs w:val="16"/>
        </w:rPr>
        <w:t>.</w:t>
      </w:r>
    </w:p>
    <w:p w14:paraId="786620EB"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91</w:t>
      </w:r>
      <w:r w:rsidRPr="004B77DE">
        <w:rPr>
          <w:rFonts w:ascii="Trebuchet MS" w:hAnsi="Trebuchet MS"/>
          <w:noProof/>
          <w:sz w:val="16"/>
          <w:szCs w:val="16"/>
        </w:rPr>
        <w:t>.</w:t>
      </w:r>
      <w:r w:rsidRPr="004B77DE">
        <w:rPr>
          <w:rFonts w:ascii="Trebuchet MS" w:hAnsi="Trebuchet MS"/>
          <w:noProof/>
          <w:sz w:val="16"/>
          <w:szCs w:val="16"/>
        </w:rPr>
        <w:tab/>
        <w:t xml:space="preserve">Ettinger AS, Lamadrid-Figueroa H, Mercado-Garcia A et al. Effect of calcium supplementation on bone resorption in pregnancy and the early postpartum: a randomized controlled trial in Mexican women. </w:t>
      </w:r>
      <w:r w:rsidRPr="004B77DE">
        <w:rPr>
          <w:rFonts w:ascii="Trebuchet MS" w:hAnsi="Trebuchet MS"/>
          <w:i/>
          <w:noProof/>
          <w:sz w:val="16"/>
          <w:szCs w:val="16"/>
        </w:rPr>
        <w:t>Nutr J</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3</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16</w:t>
      </w:r>
      <w:r w:rsidRPr="004B77DE">
        <w:rPr>
          <w:rFonts w:ascii="Trebuchet MS" w:hAnsi="Trebuchet MS"/>
          <w:noProof/>
          <w:sz w:val="16"/>
          <w:szCs w:val="16"/>
        </w:rPr>
        <w:t>.</w:t>
      </w:r>
    </w:p>
    <w:p w14:paraId="3E62F068"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92</w:t>
      </w:r>
      <w:r w:rsidRPr="004B77DE">
        <w:rPr>
          <w:rFonts w:ascii="Trebuchet MS" w:hAnsi="Trebuchet MS"/>
          <w:noProof/>
          <w:sz w:val="16"/>
          <w:szCs w:val="16"/>
        </w:rPr>
        <w:t>.</w:t>
      </w:r>
      <w:r w:rsidRPr="004B77DE">
        <w:rPr>
          <w:rFonts w:ascii="Trebuchet MS" w:hAnsi="Trebuchet MS"/>
          <w:noProof/>
          <w:sz w:val="16"/>
          <w:szCs w:val="16"/>
        </w:rPr>
        <w:tab/>
        <w:t xml:space="preserve">Meertens LJE, Scheepers HCJ, Willemse J et al. Should women be advised to use calcium supplements during pregnancy? A decision analysis. </w:t>
      </w:r>
      <w:r w:rsidRPr="004B77DE">
        <w:rPr>
          <w:rFonts w:ascii="Trebuchet MS" w:hAnsi="Trebuchet MS"/>
          <w:i/>
          <w:noProof/>
          <w:sz w:val="16"/>
          <w:szCs w:val="16"/>
        </w:rPr>
        <w:t>Matern Child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4</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w:t>
      </w:r>
    </w:p>
    <w:p w14:paraId="63D04D3A"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93</w:t>
      </w:r>
      <w:r w:rsidRPr="004B77DE">
        <w:rPr>
          <w:rFonts w:ascii="Trebuchet MS" w:hAnsi="Trebuchet MS"/>
          <w:noProof/>
          <w:sz w:val="16"/>
          <w:szCs w:val="16"/>
        </w:rPr>
        <w:t>.</w:t>
      </w:r>
      <w:r w:rsidRPr="004B77DE">
        <w:rPr>
          <w:rFonts w:ascii="Trebuchet MS" w:hAnsi="Trebuchet MS"/>
          <w:noProof/>
          <w:sz w:val="16"/>
          <w:szCs w:val="16"/>
        </w:rPr>
        <w:tab/>
        <w:t xml:space="preserve">Hurley S, Eastman CJ, Gallego G. The impact of mandatory iodine fortification and supplementation on pregnant and lactating women in Australia. </w:t>
      </w:r>
      <w:r w:rsidRPr="004B77DE">
        <w:rPr>
          <w:rFonts w:ascii="Trebuchet MS" w:hAnsi="Trebuchet MS"/>
          <w:i/>
          <w:noProof/>
          <w:sz w:val="16"/>
          <w:szCs w:val="16"/>
        </w:rPr>
        <w:t>Asia Pac J Clin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8</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5</w:t>
      </w:r>
      <w:r w:rsidRPr="004B77DE">
        <w:rPr>
          <w:rFonts w:ascii="Trebuchet MS" w:hAnsi="Trebuchet MS"/>
          <w:noProof/>
          <w:sz w:val="16"/>
          <w:szCs w:val="16"/>
        </w:rPr>
        <w:t>-</w:t>
      </w:r>
      <w:r w:rsidRPr="004B77DE">
        <w:rPr>
          <w:rFonts w:ascii="Trebuchet MS" w:eastAsia="Calibri" w:hAnsi="Trebuchet MS" w:cs="Calibri"/>
          <w:noProof/>
          <w:sz w:val="16"/>
          <w:szCs w:val="16"/>
        </w:rPr>
        <w:t>22</w:t>
      </w:r>
      <w:r w:rsidRPr="004B77DE">
        <w:rPr>
          <w:rFonts w:ascii="Trebuchet MS" w:hAnsi="Trebuchet MS"/>
          <w:noProof/>
          <w:sz w:val="16"/>
          <w:szCs w:val="16"/>
        </w:rPr>
        <w:t>.</w:t>
      </w:r>
    </w:p>
    <w:p w14:paraId="2A4F7D51"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94</w:t>
      </w:r>
      <w:r w:rsidRPr="004B77DE">
        <w:rPr>
          <w:rFonts w:ascii="Trebuchet MS" w:hAnsi="Trebuchet MS"/>
          <w:noProof/>
          <w:sz w:val="16"/>
          <w:szCs w:val="16"/>
        </w:rPr>
        <w:t>.</w:t>
      </w:r>
      <w:r w:rsidRPr="004B77DE">
        <w:rPr>
          <w:rFonts w:ascii="Trebuchet MS" w:hAnsi="Trebuchet MS"/>
          <w:noProof/>
          <w:sz w:val="16"/>
          <w:szCs w:val="16"/>
        </w:rPr>
        <w:tab/>
        <w:t xml:space="preserve">Singh GR, Davison B, Ma GY et al. Iodine status of Indigenous and non-Indigenous young adults in the Top End, before and after mandatory fortification. </w:t>
      </w:r>
      <w:r w:rsidRPr="004B77DE">
        <w:rPr>
          <w:rFonts w:ascii="Trebuchet MS" w:hAnsi="Trebuchet MS"/>
          <w:i/>
          <w:noProof/>
          <w:sz w:val="16"/>
          <w:szCs w:val="16"/>
        </w:rPr>
        <w:t>Med J Aust</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210(3): 121-5.</w:t>
      </w:r>
    </w:p>
    <w:p w14:paraId="5188261A"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95</w:t>
      </w:r>
      <w:r w:rsidRPr="004B77DE">
        <w:rPr>
          <w:rFonts w:ascii="Trebuchet MS" w:hAnsi="Trebuchet MS"/>
          <w:noProof/>
          <w:sz w:val="16"/>
          <w:szCs w:val="16"/>
        </w:rPr>
        <w:t>.</w:t>
      </w:r>
      <w:r w:rsidRPr="004B77DE">
        <w:rPr>
          <w:rFonts w:ascii="Trebuchet MS" w:hAnsi="Trebuchet MS"/>
          <w:noProof/>
          <w:sz w:val="16"/>
          <w:szCs w:val="16"/>
        </w:rPr>
        <w:tab/>
        <w:t xml:space="preserve">Sherriff J, Hine T, Begley A et al. Iodine-containing food practices of Western Australian pregnant women and ethnicity: An observational study. </w:t>
      </w:r>
      <w:r w:rsidRPr="004B77DE">
        <w:rPr>
          <w:rFonts w:ascii="Trebuchet MS" w:hAnsi="Trebuchet MS"/>
          <w:i/>
          <w:noProof/>
          <w:sz w:val="16"/>
          <w:szCs w:val="16"/>
        </w:rPr>
        <w:t>Nutr Diet</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w:t>
      </w:r>
    </w:p>
    <w:p w14:paraId="1FF6D239"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96</w:t>
      </w:r>
      <w:r w:rsidRPr="004B77DE">
        <w:rPr>
          <w:rFonts w:ascii="Trebuchet MS" w:hAnsi="Trebuchet MS"/>
          <w:noProof/>
          <w:sz w:val="16"/>
          <w:szCs w:val="16"/>
        </w:rPr>
        <w:t>.</w:t>
      </w:r>
      <w:r w:rsidRPr="004B77DE">
        <w:rPr>
          <w:rFonts w:ascii="Trebuchet MS" w:hAnsi="Trebuchet MS"/>
          <w:noProof/>
          <w:sz w:val="16"/>
          <w:szCs w:val="16"/>
        </w:rPr>
        <w:tab/>
        <w:t xml:space="preserve">Hynes KL, Seal JA, Otahal P et al. Women remain at risk of iodine deficiency during pregnancy: The importance of iodine supplementation before conception and throughout gestation. </w:t>
      </w:r>
      <w:r w:rsidRPr="004B77DE">
        <w:rPr>
          <w:rFonts w:ascii="Trebuchet MS" w:hAnsi="Trebuchet MS"/>
          <w:i/>
          <w:noProof/>
          <w:sz w:val="16"/>
          <w:szCs w:val="16"/>
        </w:rPr>
        <w:t>Nutrient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1</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w:t>
      </w:r>
    </w:p>
    <w:p w14:paraId="2F5111E7"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97</w:t>
      </w:r>
      <w:r w:rsidRPr="004B77DE">
        <w:rPr>
          <w:rFonts w:ascii="Trebuchet MS" w:hAnsi="Trebuchet MS"/>
          <w:noProof/>
          <w:sz w:val="16"/>
          <w:szCs w:val="16"/>
        </w:rPr>
        <w:t>.</w:t>
      </w:r>
      <w:r w:rsidRPr="004B77DE">
        <w:rPr>
          <w:rFonts w:ascii="Trebuchet MS" w:hAnsi="Trebuchet MS"/>
          <w:noProof/>
          <w:sz w:val="16"/>
          <w:szCs w:val="16"/>
        </w:rPr>
        <w:tab/>
        <w:t xml:space="preserve">Mitchell EKL, Martin JC, D'Amore A et al. Maternal iodine dietary supplements and neonatal thyroid stimulating hormone in Gippsland, Australia. </w:t>
      </w:r>
      <w:r w:rsidRPr="004B77DE">
        <w:rPr>
          <w:rFonts w:ascii="Trebuchet MS" w:hAnsi="Trebuchet MS"/>
          <w:i/>
          <w:noProof/>
          <w:sz w:val="16"/>
          <w:szCs w:val="16"/>
        </w:rPr>
        <w:t>Asia Pac J Clin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7</w:t>
      </w:r>
      <w:r w:rsidRPr="004B77DE">
        <w:rPr>
          <w:rFonts w:ascii="Trebuchet MS" w:hAnsi="Trebuchet MS"/>
          <w:noProof/>
          <w:sz w:val="16"/>
          <w:szCs w:val="16"/>
        </w:rPr>
        <w:t>(</w:t>
      </w:r>
      <w:r w:rsidRPr="004B77DE">
        <w:rPr>
          <w:rFonts w:ascii="Trebuchet MS" w:eastAsia="Calibri" w:hAnsi="Trebuchet MS" w:cs="Calibri"/>
          <w:noProof/>
          <w:sz w:val="16"/>
          <w:szCs w:val="16"/>
        </w:rPr>
        <w:t>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848</w:t>
      </w:r>
      <w:r w:rsidRPr="004B77DE">
        <w:rPr>
          <w:rFonts w:ascii="Trebuchet MS" w:hAnsi="Trebuchet MS"/>
          <w:noProof/>
          <w:sz w:val="16"/>
          <w:szCs w:val="16"/>
        </w:rPr>
        <w:t>-</w:t>
      </w:r>
      <w:r w:rsidRPr="004B77DE">
        <w:rPr>
          <w:rFonts w:ascii="Trebuchet MS" w:eastAsia="Calibri" w:hAnsi="Trebuchet MS" w:cs="Calibri"/>
          <w:noProof/>
          <w:sz w:val="16"/>
          <w:szCs w:val="16"/>
        </w:rPr>
        <w:t>52</w:t>
      </w:r>
      <w:r w:rsidRPr="004B77DE">
        <w:rPr>
          <w:rFonts w:ascii="Trebuchet MS" w:hAnsi="Trebuchet MS"/>
          <w:noProof/>
          <w:sz w:val="16"/>
          <w:szCs w:val="16"/>
        </w:rPr>
        <w:t>.</w:t>
      </w:r>
    </w:p>
    <w:p w14:paraId="6AEC5FB1"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98</w:t>
      </w:r>
      <w:r w:rsidRPr="004B77DE">
        <w:rPr>
          <w:rFonts w:ascii="Trebuchet MS" w:hAnsi="Trebuchet MS"/>
          <w:noProof/>
          <w:sz w:val="16"/>
          <w:szCs w:val="16"/>
        </w:rPr>
        <w:t>.</w:t>
      </w:r>
      <w:r w:rsidRPr="004B77DE">
        <w:rPr>
          <w:rFonts w:ascii="Trebuchet MS" w:hAnsi="Trebuchet MS"/>
          <w:noProof/>
          <w:sz w:val="16"/>
          <w:szCs w:val="16"/>
        </w:rPr>
        <w:tab/>
        <w:t xml:space="preserve">Condo D, Huyhn D, Anderson AJ et al. Iodine status of pregnant women in South Australia after mandatory iodine fortification of bread and the recommendation for iodine supplementation. </w:t>
      </w:r>
      <w:r w:rsidRPr="004B77DE">
        <w:rPr>
          <w:rFonts w:ascii="Trebuchet MS" w:hAnsi="Trebuchet MS"/>
          <w:i/>
          <w:noProof/>
          <w:sz w:val="16"/>
          <w:szCs w:val="16"/>
        </w:rPr>
        <w:t>Matern Child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3</w:t>
      </w:r>
      <w:r w:rsidRPr="004B77DE">
        <w:rPr>
          <w:rFonts w:ascii="Trebuchet MS" w:hAnsi="Trebuchet MS"/>
          <w:noProof/>
          <w:sz w:val="16"/>
          <w:szCs w:val="16"/>
        </w:rPr>
        <w:t>(</w:t>
      </w:r>
      <w:r w:rsidRPr="004B77DE">
        <w:rPr>
          <w:rFonts w:ascii="Trebuchet MS" w:eastAsia="Calibri" w:hAnsi="Trebuchet MS" w:cs="Calibri"/>
          <w:noProof/>
          <w:sz w:val="16"/>
          <w:szCs w:val="16"/>
        </w:rPr>
        <w:t>4</w:t>
      </w:r>
      <w:r w:rsidRPr="004B77DE">
        <w:rPr>
          <w:rFonts w:ascii="Trebuchet MS" w:hAnsi="Trebuchet MS"/>
          <w:noProof/>
          <w:sz w:val="16"/>
          <w:szCs w:val="16"/>
        </w:rPr>
        <w:t>).</w:t>
      </w:r>
    </w:p>
    <w:p w14:paraId="2D27CAE4"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199</w:t>
      </w:r>
      <w:r w:rsidRPr="004B77DE">
        <w:rPr>
          <w:rFonts w:ascii="Trebuchet MS" w:hAnsi="Trebuchet MS"/>
          <w:noProof/>
          <w:sz w:val="16"/>
          <w:szCs w:val="16"/>
        </w:rPr>
        <w:t>.</w:t>
      </w:r>
      <w:r w:rsidRPr="004B77DE">
        <w:rPr>
          <w:rFonts w:ascii="Trebuchet MS" w:hAnsi="Trebuchet MS"/>
          <w:noProof/>
          <w:sz w:val="16"/>
          <w:szCs w:val="16"/>
        </w:rPr>
        <w:tab/>
        <w:t xml:space="preserve">Hine T, Zhao Y, Begley A et al. Iodine-containing supplement use by pregnant women attending antenatal clinics in Western Australia. </w:t>
      </w:r>
      <w:r w:rsidRPr="004B77DE">
        <w:rPr>
          <w:rFonts w:ascii="Trebuchet MS" w:hAnsi="Trebuchet MS"/>
          <w:i/>
          <w:noProof/>
          <w:sz w:val="16"/>
          <w:szCs w:val="16"/>
        </w:rPr>
        <w:t>Aust N Z J Obstet Gynaeco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8</w:t>
      </w:r>
      <w:r w:rsidRPr="004B77DE">
        <w:rPr>
          <w:rFonts w:ascii="Trebuchet MS" w:hAnsi="Trebuchet MS"/>
          <w:noProof/>
          <w:sz w:val="16"/>
          <w:szCs w:val="16"/>
        </w:rPr>
        <w:t>(</w:t>
      </w:r>
      <w:r w:rsidRPr="004B77DE">
        <w:rPr>
          <w:rFonts w:ascii="Trebuchet MS" w:eastAsia="Calibri" w:hAnsi="Trebuchet MS" w:cs="Calibri"/>
          <w:noProof/>
          <w:sz w:val="16"/>
          <w:szCs w:val="16"/>
        </w:rPr>
        <w:t>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636</w:t>
      </w:r>
      <w:r w:rsidRPr="004B77DE">
        <w:rPr>
          <w:rFonts w:ascii="Trebuchet MS" w:hAnsi="Trebuchet MS"/>
          <w:noProof/>
          <w:sz w:val="16"/>
          <w:szCs w:val="16"/>
        </w:rPr>
        <w:t>-</w:t>
      </w:r>
      <w:r w:rsidRPr="004B77DE">
        <w:rPr>
          <w:rFonts w:ascii="Trebuchet MS" w:eastAsia="Calibri" w:hAnsi="Trebuchet MS" w:cs="Calibri"/>
          <w:noProof/>
          <w:sz w:val="16"/>
          <w:szCs w:val="16"/>
        </w:rPr>
        <w:t>42</w:t>
      </w:r>
      <w:r w:rsidRPr="004B77DE">
        <w:rPr>
          <w:rFonts w:ascii="Trebuchet MS" w:hAnsi="Trebuchet MS"/>
          <w:noProof/>
          <w:sz w:val="16"/>
          <w:szCs w:val="16"/>
        </w:rPr>
        <w:t>.</w:t>
      </w:r>
    </w:p>
    <w:p w14:paraId="21132CDD"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00</w:t>
      </w:r>
      <w:r w:rsidRPr="004B77DE">
        <w:rPr>
          <w:rFonts w:ascii="Trebuchet MS" w:hAnsi="Trebuchet MS"/>
          <w:noProof/>
          <w:sz w:val="16"/>
          <w:szCs w:val="16"/>
        </w:rPr>
        <w:t>.</w:t>
      </w:r>
      <w:r w:rsidRPr="004B77DE">
        <w:rPr>
          <w:rFonts w:ascii="Trebuchet MS" w:hAnsi="Trebuchet MS"/>
          <w:noProof/>
          <w:sz w:val="16"/>
          <w:szCs w:val="16"/>
        </w:rPr>
        <w:tab/>
        <w:t xml:space="preserve">Guess K, Malek L, Anderson A et al. Knowledge and practices regarding iodine supplementation: A national survey of healthcare providers. </w:t>
      </w:r>
      <w:r w:rsidRPr="004B77DE">
        <w:rPr>
          <w:rFonts w:ascii="Trebuchet MS" w:hAnsi="Trebuchet MS"/>
          <w:i/>
          <w:noProof/>
          <w:sz w:val="16"/>
          <w:szCs w:val="16"/>
        </w:rPr>
        <w:t>Women Birth</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0</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56</w:t>
      </w:r>
      <w:r w:rsidRPr="004B77DE">
        <w:rPr>
          <w:rFonts w:ascii="Trebuchet MS" w:hAnsi="Trebuchet MS"/>
          <w:noProof/>
          <w:sz w:val="16"/>
          <w:szCs w:val="16"/>
        </w:rPr>
        <w:t>-</w:t>
      </w:r>
      <w:r w:rsidRPr="004B77DE">
        <w:rPr>
          <w:rFonts w:ascii="Trebuchet MS" w:eastAsia="Calibri" w:hAnsi="Trebuchet MS" w:cs="Calibri"/>
          <w:noProof/>
          <w:sz w:val="16"/>
          <w:szCs w:val="16"/>
        </w:rPr>
        <w:t>e60</w:t>
      </w:r>
      <w:r w:rsidRPr="004B77DE">
        <w:rPr>
          <w:rFonts w:ascii="Trebuchet MS" w:hAnsi="Trebuchet MS"/>
          <w:noProof/>
          <w:sz w:val="16"/>
          <w:szCs w:val="16"/>
        </w:rPr>
        <w:t>.</w:t>
      </w:r>
    </w:p>
    <w:p w14:paraId="5D4E24C0"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01</w:t>
      </w:r>
      <w:r w:rsidRPr="004B77DE">
        <w:rPr>
          <w:rFonts w:ascii="Trebuchet MS" w:hAnsi="Trebuchet MS"/>
          <w:noProof/>
          <w:sz w:val="16"/>
          <w:szCs w:val="16"/>
        </w:rPr>
        <w:t>.</w:t>
      </w:r>
      <w:r w:rsidRPr="004B77DE">
        <w:rPr>
          <w:rFonts w:ascii="Trebuchet MS" w:hAnsi="Trebuchet MS"/>
          <w:noProof/>
          <w:sz w:val="16"/>
          <w:szCs w:val="16"/>
        </w:rPr>
        <w:tab/>
        <w:t xml:space="preserve">Harding KB, Pena-Rosas JP, Webster AC et al. Iodine supplementation for women during the preconception, pregnancy and postpartum period. </w:t>
      </w:r>
      <w:r w:rsidRPr="004B77DE">
        <w:rPr>
          <w:rFonts w:ascii="Trebuchet MS" w:hAnsi="Trebuchet MS"/>
          <w:i/>
          <w:noProof/>
          <w:sz w:val="16"/>
          <w:szCs w:val="16"/>
        </w:rPr>
        <w:t>Cochrane Database Syst Rev</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CD011761</w:t>
      </w:r>
      <w:r w:rsidRPr="004B77DE">
        <w:rPr>
          <w:rFonts w:ascii="Trebuchet MS" w:hAnsi="Trebuchet MS"/>
          <w:noProof/>
          <w:sz w:val="16"/>
          <w:szCs w:val="16"/>
        </w:rPr>
        <w:t>.</w:t>
      </w:r>
    </w:p>
    <w:p w14:paraId="29FE012F"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02</w:t>
      </w:r>
      <w:r w:rsidRPr="004B77DE">
        <w:rPr>
          <w:rFonts w:ascii="Trebuchet MS" w:hAnsi="Trebuchet MS"/>
          <w:noProof/>
          <w:sz w:val="16"/>
          <w:szCs w:val="16"/>
        </w:rPr>
        <w:t>.</w:t>
      </w:r>
      <w:r w:rsidRPr="004B77DE">
        <w:rPr>
          <w:rFonts w:ascii="Trebuchet MS" w:hAnsi="Trebuchet MS"/>
          <w:noProof/>
          <w:sz w:val="16"/>
          <w:szCs w:val="16"/>
        </w:rPr>
        <w:tab/>
        <w:t xml:space="preserve">Farebrother J, Naude CE, Nicol L et al. Effects of Iodized Salt and Iodine Supplements on Prenatal and Postnatal Growth: A Systematic Review. </w:t>
      </w:r>
      <w:r w:rsidRPr="004B77DE">
        <w:rPr>
          <w:rFonts w:ascii="Trebuchet MS" w:hAnsi="Trebuchet MS"/>
          <w:i/>
          <w:noProof/>
          <w:sz w:val="16"/>
          <w:szCs w:val="16"/>
        </w:rPr>
        <w:t>Adv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9</w:t>
      </w:r>
      <w:r w:rsidRPr="004B77DE">
        <w:rPr>
          <w:rFonts w:ascii="Trebuchet MS" w:hAnsi="Trebuchet MS"/>
          <w:noProof/>
          <w:sz w:val="16"/>
          <w:szCs w:val="16"/>
        </w:rPr>
        <w:t>(</w:t>
      </w:r>
      <w:r w:rsidRPr="004B77DE">
        <w:rPr>
          <w:rFonts w:ascii="Trebuchet MS" w:eastAsia="Calibri" w:hAnsi="Trebuchet MS" w:cs="Calibri"/>
          <w:noProof/>
          <w:sz w:val="16"/>
          <w:szCs w:val="16"/>
        </w:rPr>
        <w:t>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19</w:t>
      </w:r>
      <w:r w:rsidRPr="004B77DE">
        <w:rPr>
          <w:rFonts w:ascii="Trebuchet MS" w:hAnsi="Trebuchet MS"/>
          <w:noProof/>
          <w:sz w:val="16"/>
          <w:szCs w:val="16"/>
        </w:rPr>
        <w:t>-</w:t>
      </w:r>
      <w:r w:rsidRPr="004B77DE">
        <w:rPr>
          <w:rFonts w:ascii="Trebuchet MS" w:eastAsia="Calibri" w:hAnsi="Trebuchet MS" w:cs="Calibri"/>
          <w:noProof/>
          <w:sz w:val="16"/>
          <w:szCs w:val="16"/>
        </w:rPr>
        <w:t>37</w:t>
      </w:r>
      <w:r w:rsidRPr="004B77DE">
        <w:rPr>
          <w:rFonts w:ascii="Trebuchet MS" w:hAnsi="Trebuchet MS"/>
          <w:noProof/>
          <w:sz w:val="16"/>
          <w:szCs w:val="16"/>
        </w:rPr>
        <w:t>.</w:t>
      </w:r>
    </w:p>
    <w:p w14:paraId="5293A939"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03</w:t>
      </w:r>
      <w:r w:rsidRPr="004B77DE">
        <w:rPr>
          <w:rFonts w:ascii="Trebuchet MS" w:hAnsi="Trebuchet MS"/>
          <w:noProof/>
          <w:sz w:val="16"/>
          <w:szCs w:val="16"/>
        </w:rPr>
        <w:t>.</w:t>
      </w:r>
      <w:r w:rsidRPr="004B77DE">
        <w:rPr>
          <w:rFonts w:ascii="Trebuchet MS" w:hAnsi="Trebuchet MS"/>
          <w:noProof/>
          <w:sz w:val="16"/>
          <w:szCs w:val="16"/>
        </w:rPr>
        <w:tab/>
        <w:t xml:space="preserve">Gowachirapant S, Jaiswal N, Melse-Boonstra A et al. Effect of iodine supplementation in pregnant women on child neurodevelopment: a randomised, double-blind, placebo-controlled trial. </w:t>
      </w:r>
      <w:r w:rsidRPr="004B77DE">
        <w:rPr>
          <w:rFonts w:ascii="Trebuchet MS" w:hAnsi="Trebuchet MS"/>
          <w:i/>
          <w:noProof/>
          <w:sz w:val="16"/>
          <w:szCs w:val="16"/>
        </w:rPr>
        <w:t>The Lancet Diabetes &amp; Endocrinology</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w:t>
      </w:r>
      <w:r w:rsidRPr="004B77DE">
        <w:rPr>
          <w:rFonts w:ascii="Trebuchet MS" w:hAnsi="Trebuchet MS"/>
          <w:noProof/>
          <w:sz w:val="16"/>
          <w:szCs w:val="16"/>
        </w:rPr>
        <w:t>(</w:t>
      </w:r>
      <w:r w:rsidRPr="004B77DE">
        <w:rPr>
          <w:rFonts w:ascii="Trebuchet MS" w:eastAsia="Calibri" w:hAnsi="Trebuchet MS" w:cs="Calibri"/>
          <w:noProof/>
          <w:sz w:val="16"/>
          <w:szCs w:val="16"/>
        </w:rPr>
        <w:t>1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853</w:t>
      </w:r>
      <w:r w:rsidRPr="004B77DE">
        <w:rPr>
          <w:rFonts w:ascii="Trebuchet MS" w:hAnsi="Trebuchet MS"/>
          <w:noProof/>
          <w:sz w:val="16"/>
          <w:szCs w:val="16"/>
        </w:rPr>
        <w:t>-</w:t>
      </w:r>
      <w:r w:rsidRPr="004B77DE">
        <w:rPr>
          <w:rFonts w:ascii="Trebuchet MS" w:eastAsia="Calibri" w:hAnsi="Trebuchet MS" w:cs="Calibri"/>
          <w:noProof/>
          <w:sz w:val="16"/>
          <w:szCs w:val="16"/>
        </w:rPr>
        <w:t>63</w:t>
      </w:r>
      <w:r w:rsidRPr="004B77DE">
        <w:rPr>
          <w:rFonts w:ascii="Trebuchet MS" w:hAnsi="Trebuchet MS"/>
          <w:noProof/>
          <w:sz w:val="16"/>
          <w:szCs w:val="16"/>
        </w:rPr>
        <w:t>.</w:t>
      </w:r>
    </w:p>
    <w:p w14:paraId="2865D2DF"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04</w:t>
      </w:r>
      <w:r w:rsidRPr="004B77DE">
        <w:rPr>
          <w:rFonts w:ascii="Trebuchet MS" w:hAnsi="Trebuchet MS"/>
          <w:noProof/>
          <w:sz w:val="16"/>
          <w:szCs w:val="16"/>
        </w:rPr>
        <w:t>.</w:t>
      </w:r>
      <w:r w:rsidRPr="004B77DE">
        <w:rPr>
          <w:rFonts w:ascii="Trebuchet MS" w:hAnsi="Trebuchet MS"/>
          <w:noProof/>
          <w:sz w:val="16"/>
          <w:szCs w:val="16"/>
        </w:rPr>
        <w:tab/>
        <w:t xml:space="preserve">Censi S, Watutantrige-Fernando S, Groccia G et al. The effects of iodine supplementation in pregnancy on iodine status, thyroglobulin levels and thyroid function parameters: results from a randomized controlled clinical trial in a mild-to-moderate iodine deficiency area. </w:t>
      </w:r>
      <w:r w:rsidRPr="004B77DE">
        <w:rPr>
          <w:rFonts w:ascii="Trebuchet MS" w:hAnsi="Trebuchet MS"/>
          <w:i/>
          <w:noProof/>
          <w:sz w:val="16"/>
          <w:szCs w:val="16"/>
        </w:rPr>
        <w:t>Nutrient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1</w:t>
      </w:r>
      <w:r w:rsidRPr="004B77DE">
        <w:rPr>
          <w:rFonts w:ascii="Trebuchet MS" w:hAnsi="Trebuchet MS"/>
          <w:noProof/>
          <w:sz w:val="16"/>
          <w:szCs w:val="16"/>
        </w:rPr>
        <w:t>(</w:t>
      </w:r>
      <w:r w:rsidRPr="004B77DE">
        <w:rPr>
          <w:rFonts w:ascii="Trebuchet MS" w:eastAsia="Calibri" w:hAnsi="Trebuchet MS" w:cs="Calibri"/>
          <w:noProof/>
          <w:sz w:val="16"/>
          <w:szCs w:val="16"/>
        </w:rPr>
        <w:t>11</w:t>
      </w:r>
      <w:r w:rsidRPr="004B77DE">
        <w:rPr>
          <w:rFonts w:ascii="Trebuchet MS" w:hAnsi="Trebuchet MS"/>
          <w:noProof/>
          <w:sz w:val="16"/>
          <w:szCs w:val="16"/>
        </w:rPr>
        <w:t>).</w:t>
      </w:r>
    </w:p>
    <w:p w14:paraId="66BCAA61"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05</w:t>
      </w:r>
      <w:r w:rsidRPr="004B77DE">
        <w:rPr>
          <w:rFonts w:ascii="Trebuchet MS" w:hAnsi="Trebuchet MS"/>
          <w:noProof/>
          <w:sz w:val="16"/>
          <w:szCs w:val="16"/>
        </w:rPr>
        <w:t>.</w:t>
      </w:r>
      <w:r w:rsidRPr="004B77DE">
        <w:rPr>
          <w:rFonts w:ascii="Trebuchet MS" w:hAnsi="Trebuchet MS"/>
          <w:noProof/>
          <w:sz w:val="16"/>
          <w:szCs w:val="16"/>
        </w:rPr>
        <w:tab/>
        <w:t xml:space="preserve">Chawanpaiboon S. A randomized controlled trial of the correlation between iodine supplementation in pregnancy and maternal urine iodine and neonatal thyroid stimulating hormone levels. </w:t>
      </w:r>
      <w:r w:rsidRPr="004B77DE">
        <w:rPr>
          <w:rFonts w:ascii="Trebuchet MS" w:hAnsi="Trebuchet MS"/>
          <w:i/>
          <w:noProof/>
          <w:sz w:val="16"/>
          <w:szCs w:val="16"/>
        </w:rPr>
        <w:t>Siriraj Medical Journa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71(1).</w:t>
      </w:r>
    </w:p>
    <w:p w14:paraId="4F18D946"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06</w:t>
      </w:r>
      <w:r w:rsidRPr="004B77DE">
        <w:rPr>
          <w:rFonts w:ascii="Trebuchet MS" w:hAnsi="Trebuchet MS"/>
          <w:noProof/>
          <w:sz w:val="16"/>
          <w:szCs w:val="16"/>
        </w:rPr>
        <w:t>.</w:t>
      </w:r>
      <w:r w:rsidRPr="004B77DE">
        <w:rPr>
          <w:rFonts w:ascii="Trebuchet MS" w:hAnsi="Trebuchet MS"/>
          <w:noProof/>
          <w:sz w:val="16"/>
          <w:szCs w:val="16"/>
        </w:rPr>
        <w:tab/>
        <w:t xml:space="preserve">Ota E, Mori R, Middleton P et al. Zinc supplementation for improving pregnancy and infant outcome. </w:t>
      </w:r>
      <w:r w:rsidRPr="004B77DE">
        <w:rPr>
          <w:rFonts w:ascii="Trebuchet MS" w:hAnsi="Trebuchet MS"/>
          <w:i/>
          <w:noProof/>
          <w:sz w:val="16"/>
          <w:szCs w:val="16"/>
        </w:rPr>
        <w:t>Cochrane Database of Systematic Review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w:t>
      </w:r>
    </w:p>
    <w:p w14:paraId="72ED67A3"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07</w:t>
      </w:r>
      <w:r w:rsidRPr="004B77DE">
        <w:rPr>
          <w:rFonts w:ascii="Trebuchet MS" w:hAnsi="Trebuchet MS"/>
          <w:noProof/>
          <w:sz w:val="16"/>
          <w:szCs w:val="16"/>
        </w:rPr>
        <w:t>.</w:t>
      </w:r>
      <w:r w:rsidRPr="004B77DE">
        <w:rPr>
          <w:rFonts w:ascii="Trebuchet MS" w:hAnsi="Trebuchet MS"/>
          <w:noProof/>
          <w:sz w:val="16"/>
          <w:szCs w:val="16"/>
        </w:rPr>
        <w:tab/>
        <w:t xml:space="preserve">Liu E, Pimpin L, Shulkin M et al. Effect of Zinc Supplementation on Growth Outcomes in Children under 5 Years of Age. </w:t>
      </w:r>
      <w:r w:rsidRPr="004B77DE">
        <w:rPr>
          <w:rFonts w:ascii="Trebuchet MS" w:hAnsi="Trebuchet MS"/>
          <w:i/>
          <w:noProof/>
          <w:sz w:val="16"/>
          <w:szCs w:val="16"/>
        </w:rPr>
        <w:t>Nutrient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0</w:t>
      </w:r>
      <w:r w:rsidRPr="004B77DE">
        <w:rPr>
          <w:rFonts w:ascii="Trebuchet MS" w:hAnsi="Trebuchet MS"/>
          <w:noProof/>
          <w:sz w:val="16"/>
          <w:szCs w:val="16"/>
        </w:rPr>
        <w:t>(</w:t>
      </w:r>
      <w:r w:rsidRPr="004B77DE">
        <w:rPr>
          <w:rFonts w:ascii="Trebuchet MS" w:eastAsia="Calibri" w:hAnsi="Trebuchet MS" w:cs="Calibri"/>
          <w:noProof/>
          <w:sz w:val="16"/>
          <w:szCs w:val="16"/>
        </w:rPr>
        <w:t>3</w:t>
      </w:r>
      <w:r w:rsidRPr="004B77DE">
        <w:rPr>
          <w:rFonts w:ascii="Trebuchet MS" w:hAnsi="Trebuchet MS"/>
          <w:noProof/>
          <w:sz w:val="16"/>
          <w:szCs w:val="16"/>
        </w:rPr>
        <w:t>).</w:t>
      </w:r>
    </w:p>
    <w:p w14:paraId="185FA88B"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08</w:t>
      </w:r>
      <w:r w:rsidRPr="004B77DE">
        <w:rPr>
          <w:rFonts w:ascii="Trebuchet MS" w:hAnsi="Trebuchet MS"/>
          <w:noProof/>
          <w:sz w:val="16"/>
          <w:szCs w:val="16"/>
        </w:rPr>
        <w:t>.</w:t>
      </w:r>
      <w:r w:rsidRPr="004B77DE">
        <w:rPr>
          <w:rFonts w:ascii="Trebuchet MS" w:hAnsi="Trebuchet MS"/>
          <w:noProof/>
          <w:sz w:val="16"/>
          <w:szCs w:val="16"/>
        </w:rPr>
        <w:tab/>
        <w:t xml:space="preserve">Oh C, Keats EC, Bhutta ZA. Vitamin and mineral supplementation during pregnancy on maternal, birth, child health and development outcomes in low- and middle-income countries: a systematic review and meta-analysis. </w:t>
      </w:r>
      <w:r w:rsidRPr="004B77DE">
        <w:rPr>
          <w:rFonts w:ascii="Trebuchet MS" w:hAnsi="Trebuchet MS"/>
          <w:i/>
          <w:noProof/>
          <w:sz w:val="16"/>
          <w:szCs w:val="16"/>
        </w:rPr>
        <w:t>Nutrient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20;</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2</w:t>
      </w:r>
      <w:r w:rsidRPr="004B77DE">
        <w:rPr>
          <w:rFonts w:ascii="Trebuchet MS" w:hAnsi="Trebuchet MS"/>
          <w:noProof/>
          <w:sz w:val="16"/>
          <w:szCs w:val="16"/>
        </w:rPr>
        <w:t>(</w:t>
      </w:r>
      <w:r w:rsidRPr="004B77DE">
        <w:rPr>
          <w:rFonts w:ascii="Trebuchet MS" w:eastAsia="Calibri" w:hAnsi="Trebuchet MS" w:cs="Calibri"/>
          <w:noProof/>
          <w:sz w:val="16"/>
          <w:szCs w:val="16"/>
        </w:rPr>
        <w:t>2</w:t>
      </w:r>
      <w:r w:rsidRPr="004B77DE">
        <w:rPr>
          <w:rFonts w:ascii="Trebuchet MS" w:hAnsi="Trebuchet MS"/>
          <w:noProof/>
          <w:sz w:val="16"/>
          <w:szCs w:val="16"/>
        </w:rPr>
        <w:t>).</w:t>
      </w:r>
    </w:p>
    <w:p w14:paraId="0F1C20A0"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09</w:t>
      </w:r>
      <w:r w:rsidRPr="004B77DE">
        <w:rPr>
          <w:rFonts w:ascii="Trebuchet MS" w:hAnsi="Trebuchet MS"/>
          <w:noProof/>
          <w:sz w:val="16"/>
          <w:szCs w:val="16"/>
        </w:rPr>
        <w:t>.</w:t>
      </w:r>
      <w:r w:rsidRPr="004B77DE">
        <w:rPr>
          <w:rFonts w:ascii="Trebuchet MS" w:hAnsi="Trebuchet MS"/>
          <w:noProof/>
          <w:sz w:val="16"/>
          <w:szCs w:val="16"/>
        </w:rPr>
        <w:tab/>
        <w:t xml:space="preserve">Nossier SA, Naeim NE, El-Sayed NA et al. The effect of zinc supplementation on pregnancy outcomes: a double-blind, randomised controlled trial, Egypt. </w:t>
      </w:r>
      <w:r w:rsidRPr="004B77DE">
        <w:rPr>
          <w:rFonts w:ascii="Trebuchet MS" w:hAnsi="Trebuchet MS"/>
          <w:i/>
          <w:noProof/>
          <w:sz w:val="16"/>
          <w:szCs w:val="16"/>
        </w:rPr>
        <w:t>Br J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14</w:t>
      </w:r>
      <w:r w:rsidRPr="004B77DE">
        <w:rPr>
          <w:rFonts w:ascii="Trebuchet MS" w:hAnsi="Trebuchet MS"/>
          <w:noProof/>
          <w:sz w:val="16"/>
          <w:szCs w:val="16"/>
        </w:rPr>
        <w:t>(</w:t>
      </w:r>
      <w:r w:rsidRPr="004B77DE">
        <w:rPr>
          <w:rFonts w:ascii="Trebuchet MS" w:eastAsia="Calibri" w:hAnsi="Trebuchet MS" w:cs="Calibri"/>
          <w:noProof/>
          <w:sz w:val="16"/>
          <w:szCs w:val="16"/>
        </w:rPr>
        <w:t>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74</w:t>
      </w:r>
      <w:r w:rsidRPr="004B77DE">
        <w:rPr>
          <w:rFonts w:ascii="Trebuchet MS" w:hAnsi="Trebuchet MS"/>
          <w:noProof/>
          <w:sz w:val="16"/>
          <w:szCs w:val="16"/>
        </w:rPr>
        <w:t>-</w:t>
      </w:r>
      <w:r w:rsidRPr="004B77DE">
        <w:rPr>
          <w:rFonts w:ascii="Trebuchet MS" w:eastAsia="Calibri" w:hAnsi="Trebuchet MS" w:cs="Calibri"/>
          <w:noProof/>
          <w:sz w:val="16"/>
          <w:szCs w:val="16"/>
        </w:rPr>
        <w:t>85</w:t>
      </w:r>
      <w:r w:rsidRPr="004B77DE">
        <w:rPr>
          <w:rFonts w:ascii="Trebuchet MS" w:hAnsi="Trebuchet MS"/>
          <w:noProof/>
          <w:sz w:val="16"/>
          <w:szCs w:val="16"/>
        </w:rPr>
        <w:t>.</w:t>
      </w:r>
    </w:p>
    <w:p w14:paraId="1B0D97CC"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10</w:t>
      </w:r>
      <w:r w:rsidRPr="004B77DE">
        <w:rPr>
          <w:rFonts w:ascii="Trebuchet MS" w:hAnsi="Trebuchet MS"/>
          <w:noProof/>
          <w:sz w:val="16"/>
          <w:szCs w:val="16"/>
        </w:rPr>
        <w:t>.</w:t>
      </w:r>
      <w:r w:rsidRPr="004B77DE">
        <w:rPr>
          <w:rFonts w:ascii="Trebuchet MS" w:hAnsi="Trebuchet MS"/>
          <w:noProof/>
          <w:sz w:val="16"/>
          <w:szCs w:val="16"/>
        </w:rPr>
        <w:tab/>
        <w:t xml:space="preserve">Zahiri Sorouri Z, Sadeghi H, Pourmarzi D. The effect of zinc supplementation on pregnancy outcome: a randomized controlled trial. </w:t>
      </w:r>
      <w:r w:rsidRPr="004B77DE">
        <w:rPr>
          <w:rFonts w:ascii="Trebuchet MS" w:hAnsi="Trebuchet MS"/>
          <w:i/>
          <w:noProof/>
          <w:sz w:val="16"/>
          <w:szCs w:val="16"/>
        </w:rPr>
        <w:t>J Matern Fetal Neonatal Me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9</w:t>
      </w:r>
      <w:r w:rsidRPr="004B77DE">
        <w:rPr>
          <w:rFonts w:ascii="Trebuchet MS" w:hAnsi="Trebuchet MS"/>
          <w:noProof/>
          <w:sz w:val="16"/>
          <w:szCs w:val="16"/>
        </w:rPr>
        <w:t>(</w:t>
      </w:r>
      <w:r w:rsidRPr="004B77DE">
        <w:rPr>
          <w:rFonts w:ascii="Trebuchet MS" w:eastAsia="Calibri" w:hAnsi="Trebuchet MS" w:cs="Calibri"/>
          <w:noProof/>
          <w:sz w:val="16"/>
          <w:szCs w:val="16"/>
        </w:rPr>
        <w:t>1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194</w:t>
      </w:r>
      <w:r w:rsidRPr="004B77DE">
        <w:rPr>
          <w:rFonts w:ascii="Trebuchet MS" w:hAnsi="Trebuchet MS"/>
          <w:noProof/>
          <w:sz w:val="16"/>
          <w:szCs w:val="16"/>
        </w:rPr>
        <w:t>-</w:t>
      </w:r>
      <w:r w:rsidRPr="004B77DE">
        <w:rPr>
          <w:rFonts w:ascii="Trebuchet MS" w:eastAsia="Calibri" w:hAnsi="Trebuchet MS" w:cs="Calibri"/>
          <w:noProof/>
          <w:sz w:val="16"/>
          <w:szCs w:val="16"/>
        </w:rPr>
        <w:t>8</w:t>
      </w:r>
      <w:r w:rsidRPr="004B77DE">
        <w:rPr>
          <w:rFonts w:ascii="Trebuchet MS" w:hAnsi="Trebuchet MS"/>
          <w:noProof/>
          <w:sz w:val="16"/>
          <w:szCs w:val="16"/>
        </w:rPr>
        <w:t>.</w:t>
      </w:r>
    </w:p>
    <w:p w14:paraId="35317C81"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11</w:t>
      </w:r>
      <w:r w:rsidRPr="004B77DE">
        <w:rPr>
          <w:rFonts w:ascii="Trebuchet MS" w:hAnsi="Trebuchet MS"/>
          <w:noProof/>
          <w:sz w:val="16"/>
          <w:szCs w:val="16"/>
        </w:rPr>
        <w:t>.</w:t>
      </w:r>
      <w:r w:rsidRPr="004B77DE">
        <w:rPr>
          <w:rFonts w:ascii="Trebuchet MS" w:hAnsi="Trebuchet MS"/>
          <w:noProof/>
          <w:sz w:val="16"/>
          <w:szCs w:val="16"/>
        </w:rPr>
        <w:tab/>
        <w:t xml:space="preserve">Noor RA, Abioye AI, Darling AM et al. Prenatal zinc and vitamin A reduce the benefit of iron on maternal hematologic and micronutrient status at delivery in Tanzania. </w:t>
      </w:r>
      <w:r w:rsidRPr="004B77DE">
        <w:rPr>
          <w:rFonts w:ascii="Trebuchet MS" w:hAnsi="Trebuchet MS"/>
          <w:i/>
          <w:noProof/>
          <w:sz w:val="16"/>
          <w:szCs w:val="16"/>
        </w:rPr>
        <w:t>J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20;</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50</w:t>
      </w:r>
      <w:r w:rsidRPr="004B77DE">
        <w:rPr>
          <w:rFonts w:ascii="Trebuchet MS" w:hAnsi="Trebuchet MS"/>
          <w:noProof/>
          <w:sz w:val="16"/>
          <w:szCs w:val="16"/>
        </w:rPr>
        <w:t>(</w:t>
      </w:r>
      <w:r w:rsidRPr="004B77DE">
        <w:rPr>
          <w:rFonts w:ascii="Trebuchet MS" w:eastAsia="Calibri" w:hAnsi="Trebuchet MS" w:cs="Calibri"/>
          <w:noProof/>
          <w:sz w:val="16"/>
          <w:szCs w:val="16"/>
        </w:rPr>
        <w:t>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40</w:t>
      </w:r>
      <w:r w:rsidRPr="004B77DE">
        <w:rPr>
          <w:rFonts w:ascii="Trebuchet MS" w:hAnsi="Trebuchet MS"/>
          <w:noProof/>
          <w:sz w:val="16"/>
          <w:szCs w:val="16"/>
        </w:rPr>
        <w:t>-</w:t>
      </w:r>
      <w:r w:rsidRPr="004B77DE">
        <w:rPr>
          <w:rFonts w:ascii="Trebuchet MS" w:eastAsia="Calibri" w:hAnsi="Trebuchet MS" w:cs="Calibri"/>
          <w:noProof/>
          <w:sz w:val="16"/>
          <w:szCs w:val="16"/>
        </w:rPr>
        <w:t>8</w:t>
      </w:r>
      <w:r w:rsidRPr="004B77DE">
        <w:rPr>
          <w:rFonts w:ascii="Trebuchet MS" w:hAnsi="Trebuchet MS"/>
          <w:noProof/>
          <w:sz w:val="16"/>
          <w:szCs w:val="16"/>
        </w:rPr>
        <w:t>.</w:t>
      </w:r>
    </w:p>
    <w:p w14:paraId="74EE1E5D"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12</w:t>
      </w:r>
      <w:r w:rsidRPr="004B77DE">
        <w:rPr>
          <w:rFonts w:ascii="Trebuchet MS" w:hAnsi="Trebuchet MS"/>
          <w:noProof/>
          <w:sz w:val="16"/>
          <w:szCs w:val="16"/>
        </w:rPr>
        <w:t>.</w:t>
      </w:r>
      <w:r w:rsidRPr="004B77DE">
        <w:rPr>
          <w:rFonts w:ascii="Trebuchet MS" w:hAnsi="Trebuchet MS"/>
          <w:noProof/>
          <w:sz w:val="16"/>
          <w:szCs w:val="16"/>
        </w:rPr>
        <w:tab/>
        <w:t xml:space="preserve">Makrides M, Crosby DD, Shepherd E et al. Magnesium supplementation in pregnancy. </w:t>
      </w:r>
      <w:r w:rsidRPr="004B77DE">
        <w:rPr>
          <w:rFonts w:ascii="Trebuchet MS" w:hAnsi="Trebuchet MS"/>
          <w:i/>
          <w:noProof/>
          <w:sz w:val="16"/>
          <w:szCs w:val="16"/>
        </w:rPr>
        <w:t>Cochrane Database of Systematic Review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4</w:t>
      </w:r>
      <w:r w:rsidRPr="004B77DE">
        <w:rPr>
          <w:rFonts w:ascii="Trebuchet MS" w:hAnsi="Trebuchet MS"/>
          <w:noProof/>
          <w:sz w:val="16"/>
          <w:szCs w:val="16"/>
        </w:rPr>
        <w:t>.</w:t>
      </w:r>
    </w:p>
    <w:p w14:paraId="6DEABB2D"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13</w:t>
      </w:r>
      <w:r w:rsidRPr="004B77DE">
        <w:rPr>
          <w:rFonts w:ascii="Trebuchet MS" w:hAnsi="Trebuchet MS"/>
          <w:noProof/>
          <w:sz w:val="16"/>
          <w:szCs w:val="16"/>
        </w:rPr>
        <w:t>.</w:t>
      </w:r>
      <w:r w:rsidRPr="004B77DE">
        <w:rPr>
          <w:rFonts w:ascii="Trebuchet MS" w:hAnsi="Trebuchet MS"/>
          <w:noProof/>
          <w:sz w:val="16"/>
          <w:szCs w:val="16"/>
        </w:rPr>
        <w:tab/>
        <w:t xml:space="preserve">Bullarbo M, Mattson H, Broman AK et al. Magnesium Supplementation and Blood Pressure in Pregnancy: A Double-Blind Randomized Multicenter Study. </w:t>
      </w:r>
      <w:r w:rsidRPr="004B77DE">
        <w:rPr>
          <w:rFonts w:ascii="Trebuchet MS" w:hAnsi="Trebuchet MS"/>
          <w:i/>
          <w:noProof/>
          <w:sz w:val="16"/>
          <w:szCs w:val="16"/>
        </w:rPr>
        <w:t>J Pregnancy</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843159</w:t>
      </w:r>
      <w:r w:rsidRPr="004B77DE">
        <w:rPr>
          <w:rFonts w:ascii="Trebuchet MS" w:hAnsi="Trebuchet MS"/>
          <w:noProof/>
          <w:sz w:val="16"/>
          <w:szCs w:val="16"/>
        </w:rPr>
        <w:t>.</w:t>
      </w:r>
    </w:p>
    <w:p w14:paraId="25C9DC22"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14</w:t>
      </w:r>
      <w:r w:rsidRPr="004B77DE">
        <w:rPr>
          <w:rFonts w:ascii="Trebuchet MS" w:hAnsi="Trebuchet MS"/>
          <w:noProof/>
          <w:sz w:val="16"/>
          <w:szCs w:val="16"/>
        </w:rPr>
        <w:t>.</w:t>
      </w:r>
      <w:r w:rsidRPr="004B77DE">
        <w:rPr>
          <w:rFonts w:ascii="Trebuchet MS" w:hAnsi="Trebuchet MS"/>
          <w:noProof/>
          <w:sz w:val="16"/>
          <w:szCs w:val="16"/>
        </w:rPr>
        <w:tab/>
        <w:t xml:space="preserve">Bullarbo M, Odman N, Nestler A et al. Magnesium supplementation to prevent high blood pressure in pregnancy: a randomised placebo control trial. </w:t>
      </w:r>
      <w:r w:rsidRPr="004B77DE">
        <w:rPr>
          <w:rFonts w:ascii="Trebuchet MS" w:hAnsi="Trebuchet MS"/>
          <w:i/>
          <w:noProof/>
          <w:sz w:val="16"/>
          <w:szCs w:val="16"/>
        </w:rPr>
        <w:t>Arch Gynecol Obstet</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88</w:t>
      </w:r>
      <w:r w:rsidRPr="004B77DE">
        <w:rPr>
          <w:rFonts w:ascii="Trebuchet MS" w:hAnsi="Trebuchet MS"/>
          <w:noProof/>
          <w:sz w:val="16"/>
          <w:szCs w:val="16"/>
        </w:rPr>
        <w:t>(</w:t>
      </w:r>
      <w:r w:rsidRPr="004B77DE">
        <w:rPr>
          <w:rFonts w:ascii="Trebuchet MS" w:eastAsia="Calibri" w:hAnsi="Trebuchet MS" w:cs="Calibri"/>
          <w:noProof/>
          <w:sz w:val="16"/>
          <w:szCs w:val="16"/>
        </w:rPr>
        <w:t>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269</w:t>
      </w:r>
      <w:r w:rsidRPr="004B77DE">
        <w:rPr>
          <w:rFonts w:ascii="Trebuchet MS" w:hAnsi="Trebuchet MS"/>
          <w:noProof/>
          <w:sz w:val="16"/>
          <w:szCs w:val="16"/>
        </w:rPr>
        <w:t>-</w:t>
      </w:r>
      <w:r w:rsidRPr="004B77DE">
        <w:rPr>
          <w:rFonts w:ascii="Trebuchet MS" w:eastAsia="Calibri" w:hAnsi="Trebuchet MS" w:cs="Calibri"/>
          <w:noProof/>
          <w:sz w:val="16"/>
          <w:szCs w:val="16"/>
        </w:rPr>
        <w:t>74</w:t>
      </w:r>
      <w:r w:rsidRPr="004B77DE">
        <w:rPr>
          <w:rFonts w:ascii="Trebuchet MS" w:hAnsi="Trebuchet MS"/>
          <w:noProof/>
          <w:sz w:val="16"/>
          <w:szCs w:val="16"/>
        </w:rPr>
        <w:t>.</w:t>
      </w:r>
    </w:p>
    <w:p w14:paraId="3BFB1285"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15</w:t>
      </w:r>
      <w:r w:rsidRPr="004B77DE">
        <w:rPr>
          <w:rFonts w:ascii="Trebuchet MS" w:hAnsi="Trebuchet MS"/>
          <w:noProof/>
          <w:sz w:val="16"/>
          <w:szCs w:val="16"/>
        </w:rPr>
        <w:t>.</w:t>
      </w:r>
      <w:r w:rsidRPr="004B77DE">
        <w:rPr>
          <w:rFonts w:ascii="Trebuchet MS" w:hAnsi="Trebuchet MS"/>
          <w:noProof/>
          <w:sz w:val="16"/>
          <w:szCs w:val="16"/>
        </w:rPr>
        <w:tab/>
        <w:t xml:space="preserve">Parente E, Colannino G, Ferrara P. Efficacy of Magnesium and Alpha Lipoic Acid Supplementation in Reducing Premature Uterine Contractions. </w:t>
      </w:r>
      <w:r w:rsidRPr="004B77DE">
        <w:rPr>
          <w:rFonts w:ascii="Trebuchet MS" w:hAnsi="Trebuchet MS"/>
          <w:i/>
          <w:noProof/>
          <w:sz w:val="16"/>
          <w:szCs w:val="16"/>
        </w:rPr>
        <w:t>Open Journal of Obstetrics and Gynecology</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04</w:t>
      </w:r>
      <w:r w:rsidRPr="004B77DE">
        <w:rPr>
          <w:rFonts w:ascii="Trebuchet MS" w:hAnsi="Trebuchet MS"/>
          <w:noProof/>
          <w:sz w:val="16"/>
          <w:szCs w:val="16"/>
        </w:rPr>
        <w:t>(</w:t>
      </w:r>
      <w:r w:rsidRPr="004B77DE">
        <w:rPr>
          <w:rFonts w:ascii="Trebuchet MS" w:eastAsia="Calibri" w:hAnsi="Trebuchet MS" w:cs="Calibri"/>
          <w:noProof/>
          <w:sz w:val="16"/>
          <w:szCs w:val="16"/>
        </w:rPr>
        <w:t>0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78</w:t>
      </w:r>
      <w:r w:rsidRPr="004B77DE">
        <w:rPr>
          <w:rFonts w:ascii="Trebuchet MS" w:hAnsi="Trebuchet MS"/>
          <w:noProof/>
          <w:sz w:val="16"/>
          <w:szCs w:val="16"/>
        </w:rPr>
        <w:t>-</w:t>
      </w:r>
      <w:r w:rsidRPr="004B77DE">
        <w:rPr>
          <w:rFonts w:ascii="Trebuchet MS" w:eastAsia="Calibri" w:hAnsi="Trebuchet MS" w:cs="Calibri"/>
          <w:noProof/>
          <w:sz w:val="16"/>
          <w:szCs w:val="16"/>
        </w:rPr>
        <w:t>83</w:t>
      </w:r>
      <w:r w:rsidRPr="004B77DE">
        <w:rPr>
          <w:rFonts w:ascii="Trebuchet MS" w:hAnsi="Trebuchet MS"/>
          <w:noProof/>
          <w:sz w:val="16"/>
          <w:szCs w:val="16"/>
        </w:rPr>
        <w:t>.</w:t>
      </w:r>
    </w:p>
    <w:p w14:paraId="34AC6A80"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16</w:t>
      </w:r>
      <w:r w:rsidRPr="004B77DE">
        <w:rPr>
          <w:rFonts w:ascii="Trebuchet MS" w:hAnsi="Trebuchet MS"/>
          <w:noProof/>
          <w:sz w:val="16"/>
          <w:szCs w:val="16"/>
        </w:rPr>
        <w:t>.</w:t>
      </w:r>
      <w:r w:rsidRPr="004B77DE">
        <w:rPr>
          <w:rFonts w:ascii="Trebuchet MS" w:hAnsi="Trebuchet MS"/>
          <w:noProof/>
          <w:sz w:val="16"/>
          <w:szCs w:val="16"/>
        </w:rPr>
        <w:tab/>
        <w:t xml:space="preserve">Supakatisant C, Phupong V. Oral magnesium for relief in pregnancy-induced leg cramps: a randomised controlled trial. </w:t>
      </w:r>
      <w:r w:rsidRPr="004B77DE">
        <w:rPr>
          <w:rFonts w:ascii="Trebuchet MS" w:hAnsi="Trebuchet MS"/>
          <w:i/>
          <w:noProof/>
          <w:sz w:val="16"/>
          <w:szCs w:val="16"/>
        </w:rPr>
        <w:t>Matern Child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1</w:t>
      </w:r>
      <w:r w:rsidRPr="004B77DE">
        <w:rPr>
          <w:rFonts w:ascii="Trebuchet MS" w:hAnsi="Trebuchet MS"/>
          <w:noProof/>
          <w:sz w:val="16"/>
          <w:szCs w:val="16"/>
        </w:rPr>
        <w:t>(</w:t>
      </w:r>
      <w:r w:rsidRPr="004B77DE">
        <w:rPr>
          <w:rFonts w:ascii="Trebuchet MS" w:eastAsia="Calibri" w:hAnsi="Trebuchet MS" w:cs="Calibri"/>
          <w:noProof/>
          <w:sz w:val="16"/>
          <w:szCs w:val="16"/>
        </w:rPr>
        <w:t>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39</w:t>
      </w:r>
      <w:r w:rsidRPr="004B77DE">
        <w:rPr>
          <w:rFonts w:ascii="Trebuchet MS" w:hAnsi="Trebuchet MS"/>
          <w:noProof/>
          <w:sz w:val="16"/>
          <w:szCs w:val="16"/>
        </w:rPr>
        <w:t>-</w:t>
      </w:r>
      <w:r w:rsidRPr="004B77DE">
        <w:rPr>
          <w:rFonts w:ascii="Trebuchet MS" w:eastAsia="Calibri" w:hAnsi="Trebuchet MS" w:cs="Calibri"/>
          <w:noProof/>
          <w:sz w:val="16"/>
          <w:szCs w:val="16"/>
        </w:rPr>
        <w:t>45</w:t>
      </w:r>
      <w:r w:rsidRPr="004B77DE">
        <w:rPr>
          <w:rFonts w:ascii="Trebuchet MS" w:hAnsi="Trebuchet MS"/>
          <w:noProof/>
          <w:sz w:val="16"/>
          <w:szCs w:val="16"/>
        </w:rPr>
        <w:t>.</w:t>
      </w:r>
    </w:p>
    <w:p w14:paraId="311D78DD"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17</w:t>
      </w:r>
      <w:r w:rsidRPr="004B77DE">
        <w:rPr>
          <w:rFonts w:ascii="Trebuchet MS" w:hAnsi="Trebuchet MS"/>
          <w:noProof/>
          <w:sz w:val="16"/>
          <w:szCs w:val="16"/>
        </w:rPr>
        <w:t>.</w:t>
      </w:r>
      <w:r w:rsidRPr="004B77DE">
        <w:rPr>
          <w:rFonts w:ascii="Trebuchet MS" w:hAnsi="Trebuchet MS"/>
          <w:noProof/>
          <w:sz w:val="16"/>
          <w:szCs w:val="16"/>
        </w:rPr>
        <w:tab/>
        <w:t xml:space="preserve">Tara F, Maamouri G, Rayman MP et al. Selenium supplementation and the incidence of preeclampsia in pregnant Iranian women: a randomized, double-blind, placebo-controlled pilot trial. </w:t>
      </w:r>
      <w:r w:rsidRPr="004B77DE">
        <w:rPr>
          <w:rFonts w:ascii="Trebuchet MS" w:hAnsi="Trebuchet MS"/>
          <w:i/>
          <w:noProof/>
          <w:sz w:val="16"/>
          <w:szCs w:val="16"/>
        </w:rPr>
        <w:t>Taiwan J Obstet Gyneco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0;</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9</w:t>
      </w:r>
      <w:r w:rsidRPr="004B77DE">
        <w:rPr>
          <w:rFonts w:ascii="Trebuchet MS" w:hAnsi="Trebuchet MS"/>
          <w:noProof/>
          <w:sz w:val="16"/>
          <w:szCs w:val="16"/>
        </w:rPr>
        <w:t>(</w:t>
      </w:r>
      <w:r w:rsidRPr="004B77DE">
        <w:rPr>
          <w:rFonts w:ascii="Trebuchet MS" w:eastAsia="Calibri" w:hAnsi="Trebuchet MS" w:cs="Calibri"/>
          <w:noProof/>
          <w:sz w:val="16"/>
          <w:szCs w:val="16"/>
        </w:rPr>
        <w:t>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81</w:t>
      </w:r>
      <w:r w:rsidRPr="004B77DE">
        <w:rPr>
          <w:rFonts w:ascii="Trebuchet MS" w:hAnsi="Trebuchet MS"/>
          <w:noProof/>
          <w:sz w:val="16"/>
          <w:szCs w:val="16"/>
        </w:rPr>
        <w:t>-</w:t>
      </w:r>
      <w:r w:rsidRPr="004B77DE">
        <w:rPr>
          <w:rFonts w:ascii="Trebuchet MS" w:eastAsia="Calibri" w:hAnsi="Trebuchet MS" w:cs="Calibri"/>
          <w:noProof/>
          <w:sz w:val="16"/>
          <w:szCs w:val="16"/>
        </w:rPr>
        <w:t>7</w:t>
      </w:r>
      <w:r w:rsidRPr="004B77DE">
        <w:rPr>
          <w:rFonts w:ascii="Trebuchet MS" w:hAnsi="Trebuchet MS"/>
          <w:noProof/>
          <w:sz w:val="16"/>
          <w:szCs w:val="16"/>
        </w:rPr>
        <w:t>.</w:t>
      </w:r>
    </w:p>
    <w:p w14:paraId="7C0A9043"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18</w:t>
      </w:r>
      <w:r w:rsidRPr="004B77DE">
        <w:rPr>
          <w:rFonts w:ascii="Trebuchet MS" w:hAnsi="Trebuchet MS"/>
          <w:noProof/>
          <w:sz w:val="16"/>
          <w:szCs w:val="16"/>
        </w:rPr>
        <w:t>.</w:t>
      </w:r>
      <w:r w:rsidRPr="004B77DE">
        <w:rPr>
          <w:rFonts w:ascii="Trebuchet MS" w:hAnsi="Trebuchet MS"/>
          <w:noProof/>
          <w:sz w:val="16"/>
          <w:szCs w:val="16"/>
        </w:rPr>
        <w:tab/>
        <w:t xml:space="preserve">Tara F, Rayman MP, Boskabadi H et al. Selenium supplementation and premature (pre-labour) rupture of membranes: a randomised double-blind placebo-controlled trial. </w:t>
      </w:r>
      <w:r w:rsidRPr="004B77DE">
        <w:rPr>
          <w:rFonts w:ascii="Trebuchet MS" w:hAnsi="Trebuchet MS"/>
          <w:i/>
          <w:noProof/>
          <w:sz w:val="16"/>
          <w:szCs w:val="16"/>
        </w:rPr>
        <w:t>J Obstet Gynaeco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0;</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0</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0</w:t>
      </w:r>
      <w:r w:rsidRPr="004B77DE">
        <w:rPr>
          <w:rFonts w:ascii="Trebuchet MS" w:hAnsi="Trebuchet MS"/>
          <w:noProof/>
          <w:sz w:val="16"/>
          <w:szCs w:val="16"/>
        </w:rPr>
        <w:t>-</w:t>
      </w:r>
      <w:r w:rsidRPr="004B77DE">
        <w:rPr>
          <w:rFonts w:ascii="Trebuchet MS" w:eastAsia="Calibri" w:hAnsi="Trebuchet MS" w:cs="Calibri"/>
          <w:noProof/>
          <w:sz w:val="16"/>
          <w:szCs w:val="16"/>
        </w:rPr>
        <w:t>4</w:t>
      </w:r>
      <w:r w:rsidRPr="004B77DE">
        <w:rPr>
          <w:rFonts w:ascii="Trebuchet MS" w:hAnsi="Trebuchet MS"/>
          <w:noProof/>
          <w:sz w:val="16"/>
          <w:szCs w:val="16"/>
        </w:rPr>
        <w:t>.</w:t>
      </w:r>
    </w:p>
    <w:p w14:paraId="2879291E"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19</w:t>
      </w:r>
      <w:r w:rsidRPr="004B77DE">
        <w:rPr>
          <w:rFonts w:ascii="Trebuchet MS" w:hAnsi="Trebuchet MS"/>
          <w:noProof/>
          <w:sz w:val="16"/>
          <w:szCs w:val="16"/>
        </w:rPr>
        <w:t>.</w:t>
      </w:r>
      <w:r w:rsidRPr="004B77DE">
        <w:rPr>
          <w:rFonts w:ascii="Trebuchet MS" w:hAnsi="Trebuchet MS"/>
          <w:noProof/>
          <w:sz w:val="16"/>
          <w:szCs w:val="16"/>
        </w:rPr>
        <w:tab/>
        <w:t xml:space="preserve">Bosakabadi H, Rezagholizade Omran F, Tara F et al. The effect of maternal selenium supplementation on pregnancy outcome and the level of oxidative stress in neonates. </w:t>
      </w:r>
      <w:r w:rsidRPr="004B77DE">
        <w:rPr>
          <w:rFonts w:ascii="Trebuchet MS" w:hAnsi="Trebuchet MS"/>
          <w:i/>
          <w:noProof/>
          <w:sz w:val="16"/>
          <w:szCs w:val="16"/>
        </w:rPr>
        <w:t>Iranian Red Crescent Med J</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0;</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2</w:t>
      </w:r>
      <w:r w:rsidRPr="004B77DE">
        <w:rPr>
          <w:rFonts w:ascii="Trebuchet MS" w:hAnsi="Trebuchet MS"/>
          <w:noProof/>
          <w:sz w:val="16"/>
          <w:szCs w:val="16"/>
        </w:rPr>
        <w:t>(</w:t>
      </w:r>
      <w:r w:rsidRPr="004B77DE">
        <w:rPr>
          <w:rFonts w:ascii="Trebuchet MS" w:eastAsia="Calibri" w:hAnsi="Trebuchet MS" w:cs="Calibri"/>
          <w:noProof/>
          <w:sz w:val="16"/>
          <w:szCs w:val="16"/>
        </w:rPr>
        <w:t>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54</w:t>
      </w:r>
      <w:r w:rsidRPr="004B77DE">
        <w:rPr>
          <w:rFonts w:ascii="Trebuchet MS" w:hAnsi="Trebuchet MS"/>
          <w:noProof/>
          <w:sz w:val="16"/>
          <w:szCs w:val="16"/>
        </w:rPr>
        <w:t>-</w:t>
      </w:r>
      <w:r w:rsidRPr="004B77DE">
        <w:rPr>
          <w:rFonts w:ascii="Trebuchet MS" w:eastAsia="Calibri" w:hAnsi="Trebuchet MS" w:cs="Calibri"/>
          <w:noProof/>
          <w:sz w:val="16"/>
          <w:szCs w:val="16"/>
        </w:rPr>
        <w:t>59</w:t>
      </w:r>
      <w:r w:rsidRPr="004B77DE">
        <w:rPr>
          <w:rFonts w:ascii="Trebuchet MS" w:hAnsi="Trebuchet MS"/>
          <w:noProof/>
          <w:sz w:val="16"/>
          <w:szCs w:val="16"/>
        </w:rPr>
        <w:t>.</w:t>
      </w:r>
    </w:p>
    <w:p w14:paraId="5579D137"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20</w:t>
      </w:r>
      <w:r w:rsidRPr="004B77DE">
        <w:rPr>
          <w:rFonts w:ascii="Trebuchet MS" w:hAnsi="Trebuchet MS"/>
          <w:noProof/>
          <w:sz w:val="16"/>
          <w:szCs w:val="16"/>
        </w:rPr>
        <w:t>.</w:t>
      </w:r>
      <w:r w:rsidRPr="004B77DE">
        <w:rPr>
          <w:rFonts w:ascii="Trebuchet MS" w:hAnsi="Trebuchet MS"/>
          <w:noProof/>
          <w:sz w:val="16"/>
          <w:szCs w:val="16"/>
        </w:rPr>
        <w:tab/>
        <w:t xml:space="preserve">Mokhber N, Namjoo M, Tara F et al. Effect of supplementation with selenium on postpartum depression: a randomized double-blind placebo-controlled trial. </w:t>
      </w:r>
      <w:r w:rsidRPr="004B77DE">
        <w:rPr>
          <w:rFonts w:ascii="Trebuchet MS" w:hAnsi="Trebuchet MS"/>
          <w:i/>
          <w:noProof/>
          <w:sz w:val="16"/>
          <w:szCs w:val="16"/>
        </w:rPr>
        <w:t>J Matern Fetal Neonatal Me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4</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04</w:t>
      </w:r>
      <w:r w:rsidRPr="004B77DE">
        <w:rPr>
          <w:rFonts w:ascii="Trebuchet MS" w:hAnsi="Trebuchet MS"/>
          <w:noProof/>
          <w:sz w:val="16"/>
          <w:szCs w:val="16"/>
        </w:rPr>
        <w:t>-</w:t>
      </w:r>
      <w:r w:rsidRPr="004B77DE">
        <w:rPr>
          <w:rFonts w:ascii="Trebuchet MS" w:eastAsia="Calibri" w:hAnsi="Trebuchet MS" w:cs="Calibri"/>
          <w:noProof/>
          <w:sz w:val="16"/>
          <w:szCs w:val="16"/>
        </w:rPr>
        <w:t>8</w:t>
      </w:r>
      <w:r w:rsidRPr="004B77DE">
        <w:rPr>
          <w:rFonts w:ascii="Trebuchet MS" w:hAnsi="Trebuchet MS"/>
          <w:noProof/>
          <w:sz w:val="16"/>
          <w:szCs w:val="16"/>
        </w:rPr>
        <w:t>.</w:t>
      </w:r>
    </w:p>
    <w:p w14:paraId="190E3BA1"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21</w:t>
      </w:r>
      <w:r w:rsidRPr="004B77DE">
        <w:rPr>
          <w:rFonts w:ascii="Trebuchet MS" w:hAnsi="Trebuchet MS"/>
          <w:noProof/>
          <w:sz w:val="16"/>
          <w:szCs w:val="16"/>
        </w:rPr>
        <w:t>.</w:t>
      </w:r>
      <w:r w:rsidRPr="004B77DE">
        <w:rPr>
          <w:rFonts w:ascii="Trebuchet MS" w:hAnsi="Trebuchet MS"/>
          <w:noProof/>
          <w:sz w:val="16"/>
          <w:szCs w:val="16"/>
        </w:rPr>
        <w:tab/>
        <w:t xml:space="preserve">Rayman MP, Searle E, Kelly L et al. Effect of selenium on markers of risk of pre-eclampsia in UK pregnant women: a randomised, controlled pilot trial. </w:t>
      </w:r>
      <w:r w:rsidRPr="004B77DE">
        <w:rPr>
          <w:rFonts w:ascii="Trebuchet MS" w:hAnsi="Trebuchet MS"/>
          <w:i/>
          <w:noProof/>
          <w:sz w:val="16"/>
          <w:szCs w:val="16"/>
        </w:rPr>
        <w:t>Br J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w:t>
      </w:r>
      <w:r w:rsidRPr="004B77DE">
        <w:rPr>
          <w:rFonts w:ascii="Trebuchet MS" w:hAnsi="Trebuchet MS"/>
          <w:noProof/>
          <w:sz w:val="16"/>
          <w:szCs w:val="16"/>
        </w:rPr>
        <w:t>14; 112(1): 99-111.</w:t>
      </w:r>
    </w:p>
    <w:p w14:paraId="21CDCD56"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22</w:t>
      </w:r>
      <w:r w:rsidRPr="004B77DE">
        <w:rPr>
          <w:rFonts w:ascii="Trebuchet MS" w:hAnsi="Trebuchet MS"/>
          <w:noProof/>
          <w:sz w:val="16"/>
          <w:szCs w:val="16"/>
        </w:rPr>
        <w:t>.</w:t>
      </w:r>
      <w:r w:rsidRPr="004B77DE">
        <w:rPr>
          <w:rFonts w:ascii="Trebuchet MS" w:hAnsi="Trebuchet MS"/>
          <w:noProof/>
          <w:sz w:val="16"/>
          <w:szCs w:val="16"/>
        </w:rPr>
        <w:tab/>
        <w:t xml:space="preserve">Mao J, Bath SC, Vanderlelie JJ et al. No effect of modest selenium supplementation on insulin resistance in UK pregnant women, as assessed by plasma adiponectin concentration. </w:t>
      </w:r>
      <w:r w:rsidRPr="004B77DE">
        <w:rPr>
          <w:rFonts w:ascii="Trebuchet MS" w:hAnsi="Trebuchet MS"/>
          <w:i/>
          <w:noProof/>
          <w:sz w:val="16"/>
          <w:szCs w:val="16"/>
        </w:rPr>
        <w:t>Br J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15</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2</w:t>
      </w:r>
      <w:r w:rsidRPr="004B77DE">
        <w:rPr>
          <w:rFonts w:ascii="Trebuchet MS" w:hAnsi="Trebuchet MS"/>
          <w:noProof/>
          <w:sz w:val="16"/>
          <w:szCs w:val="16"/>
        </w:rPr>
        <w:t>-</w:t>
      </w:r>
      <w:r w:rsidRPr="004B77DE">
        <w:rPr>
          <w:rFonts w:ascii="Trebuchet MS" w:eastAsia="Calibri" w:hAnsi="Trebuchet MS" w:cs="Calibri"/>
          <w:noProof/>
          <w:sz w:val="16"/>
          <w:szCs w:val="16"/>
        </w:rPr>
        <w:t>8</w:t>
      </w:r>
      <w:r w:rsidRPr="004B77DE">
        <w:rPr>
          <w:rFonts w:ascii="Trebuchet MS" w:hAnsi="Trebuchet MS"/>
          <w:noProof/>
          <w:sz w:val="16"/>
          <w:szCs w:val="16"/>
        </w:rPr>
        <w:t>.</w:t>
      </w:r>
    </w:p>
    <w:p w14:paraId="669BD141"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23</w:t>
      </w:r>
      <w:r w:rsidRPr="004B77DE">
        <w:rPr>
          <w:rFonts w:ascii="Trebuchet MS" w:hAnsi="Trebuchet MS"/>
          <w:noProof/>
          <w:sz w:val="16"/>
          <w:szCs w:val="16"/>
        </w:rPr>
        <w:t>.</w:t>
      </w:r>
      <w:r w:rsidRPr="004B77DE">
        <w:rPr>
          <w:rFonts w:ascii="Trebuchet MS" w:hAnsi="Trebuchet MS"/>
          <w:noProof/>
          <w:sz w:val="16"/>
          <w:szCs w:val="16"/>
        </w:rPr>
        <w:tab/>
        <w:t xml:space="preserve">Mao J, Pop VJ, Bath SC et al. Effect of low-dose selenium on thyroid autoimmunity and thyroid function in UK pregnant women with mild-to-moderate iodine deficiency. </w:t>
      </w:r>
      <w:r w:rsidRPr="004B77DE">
        <w:rPr>
          <w:rFonts w:ascii="Trebuchet MS" w:hAnsi="Trebuchet MS"/>
          <w:i/>
          <w:noProof/>
          <w:sz w:val="16"/>
          <w:szCs w:val="16"/>
        </w:rPr>
        <w:t>Eur J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5</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5</w:t>
      </w:r>
      <w:r w:rsidRPr="004B77DE">
        <w:rPr>
          <w:rFonts w:ascii="Trebuchet MS" w:hAnsi="Trebuchet MS"/>
          <w:noProof/>
          <w:sz w:val="16"/>
          <w:szCs w:val="16"/>
        </w:rPr>
        <w:t>-</w:t>
      </w:r>
      <w:r w:rsidRPr="004B77DE">
        <w:rPr>
          <w:rFonts w:ascii="Trebuchet MS" w:eastAsia="Calibri" w:hAnsi="Trebuchet MS" w:cs="Calibri"/>
          <w:noProof/>
          <w:sz w:val="16"/>
          <w:szCs w:val="16"/>
        </w:rPr>
        <w:t>61</w:t>
      </w:r>
      <w:r w:rsidRPr="004B77DE">
        <w:rPr>
          <w:rFonts w:ascii="Trebuchet MS" w:hAnsi="Trebuchet MS"/>
          <w:noProof/>
          <w:sz w:val="16"/>
          <w:szCs w:val="16"/>
        </w:rPr>
        <w:t>.</w:t>
      </w:r>
    </w:p>
    <w:p w14:paraId="7394B370"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24</w:t>
      </w:r>
      <w:r w:rsidRPr="004B77DE">
        <w:rPr>
          <w:rFonts w:ascii="Trebuchet MS" w:hAnsi="Trebuchet MS"/>
          <w:noProof/>
          <w:sz w:val="16"/>
          <w:szCs w:val="16"/>
        </w:rPr>
        <w:t>.</w:t>
      </w:r>
      <w:r w:rsidRPr="004B77DE">
        <w:rPr>
          <w:rFonts w:ascii="Trebuchet MS" w:hAnsi="Trebuchet MS"/>
          <w:noProof/>
          <w:sz w:val="16"/>
          <w:szCs w:val="16"/>
        </w:rPr>
        <w:tab/>
        <w:t xml:space="preserve">Abramovici A, Gandley RE, Clifton RG et al. Prenatal vitamin C and E supplementation in smokers is associated with reduced placental abruption and preterm birth: a secondary analysis. </w:t>
      </w:r>
      <w:r w:rsidRPr="004B77DE">
        <w:rPr>
          <w:rFonts w:ascii="Trebuchet MS" w:hAnsi="Trebuchet MS"/>
          <w:i/>
          <w:noProof/>
          <w:sz w:val="16"/>
          <w:szCs w:val="16"/>
        </w:rPr>
        <w:t>BJOG</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22</w:t>
      </w:r>
      <w:r w:rsidRPr="004B77DE">
        <w:rPr>
          <w:rFonts w:ascii="Trebuchet MS" w:hAnsi="Trebuchet MS"/>
          <w:noProof/>
          <w:sz w:val="16"/>
          <w:szCs w:val="16"/>
        </w:rPr>
        <w:t>(</w:t>
      </w:r>
      <w:r w:rsidRPr="004B77DE">
        <w:rPr>
          <w:rFonts w:ascii="Trebuchet MS" w:eastAsia="Calibri" w:hAnsi="Trebuchet MS" w:cs="Calibri"/>
          <w:noProof/>
          <w:sz w:val="16"/>
          <w:szCs w:val="16"/>
        </w:rPr>
        <w:t>1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740</w:t>
      </w:r>
      <w:r w:rsidRPr="004B77DE">
        <w:rPr>
          <w:rFonts w:ascii="Trebuchet MS" w:hAnsi="Trebuchet MS"/>
          <w:noProof/>
          <w:sz w:val="16"/>
          <w:szCs w:val="16"/>
        </w:rPr>
        <w:t>-</w:t>
      </w:r>
      <w:r w:rsidRPr="004B77DE">
        <w:rPr>
          <w:rFonts w:ascii="Trebuchet MS" w:eastAsia="Calibri" w:hAnsi="Trebuchet MS" w:cs="Calibri"/>
          <w:noProof/>
          <w:sz w:val="16"/>
          <w:szCs w:val="16"/>
        </w:rPr>
        <w:t>7</w:t>
      </w:r>
      <w:r w:rsidRPr="004B77DE">
        <w:rPr>
          <w:rFonts w:ascii="Trebuchet MS" w:hAnsi="Trebuchet MS"/>
          <w:noProof/>
          <w:sz w:val="16"/>
          <w:szCs w:val="16"/>
        </w:rPr>
        <w:t>.</w:t>
      </w:r>
    </w:p>
    <w:p w14:paraId="6105836B"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25</w:t>
      </w:r>
      <w:r w:rsidRPr="004B77DE">
        <w:rPr>
          <w:rFonts w:ascii="Trebuchet MS" w:hAnsi="Trebuchet MS"/>
          <w:noProof/>
          <w:sz w:val="16"/>
          <w:szCs w:val="16"/>
        </w:rPr>
        <w:t>.</w:t>
      </w:r>
      <w:r w:rsidRPr="004B77DE">
        <w:rPr>
          <w:rFonts w:ascii="Trebuchet MS" w:hAnsi="Trebuchet MS"/>
          <w:noProof/>
          <w:sz w:val="16"/>
          <w:szCs w:val="16"/>
        </w:rPr>
        <w:tab/>
        <w:t xml:space="preserve">Jarde A, Lewis-Mikhael AM, Moayyedi P et al. Pregnancy outcomes in women taking probiotics or prebiotics: a systematic review and meta-analysis. </w:t>
      </w:r>
      <w:r w:rsidRPr="004B77DE">
        <w:rPr>
          <w:rFonts w:ascii="Trebuchet MS" w:hAnsi="Trebuchet MS"/>
          <w:i/>
          <w:noProof/>
          <w:sz w:val="16"/>
          <w:szCs w:val="16"/>
        </w:rPr>
        <w:t>BMC Pregnancy Childbirth</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8</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4</w:t>
      </w:r>
      <w:r w:rsidRPr="004B77DE">
        <w:rPr>
          <w:rFonts w:ascii="Trebuchet MS" w:hAnsi="Trebuchet MS"/>
          <w:noProof/>
          <w:sz w:val="16"/>
          <w:szCs w:val="16"/>
        </w:rPr>
        <w:t>.</w:t>
      </w:r>
    </w:p>
    <w:p w14:paraId="00545587"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26</w:t>
      </w:r>
      <w:r w:rsidRPr="004B77DE">
        <w:rPr>
          <w:rFonts w:ascii="Trebuchet MS" w:hAnsi="Trebuchet MS"/>
          <w:noProof/>
          <w:sz w:val="16"/>
          <w:szCs w:val="16"/>
        </w:rPr>
        <w:t>.</w:t>
      </w:r>
      <w:r w:rsidRPr="004B77DE">
        <w:rPr>
          <w:rFonts w:ascii="Trebuchet MS" w:hAnsi="Trebuchet MS"/>
          <w:noProof/>
          <w:sz w:val="16"/>
          <w:szCs w:val="16"/>
        </w:rPr>
        <w:tab/>
        <w:t xml:space="preserve">Grev J, Berg M, Soll R. Maternal probiotic supplementation for prevention of morbidity and mortality in preterm infants. </w:t>
      </w:r>
      <w:r w:rsidRPr="004B77DE">
        <w:rPr>
          <w:rFonts w:ascii="Trebuchet MS" w:hAnsi="Trebuchet MS"/>
          <w:i/>
          <w:noProof/>
          <w:sz w:val="16"/>
          <w:szCs w:val="16"/>
        </w:rPr>
        <w:t>Cochrane Database Syst Rev</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CD012519</w:t>
      </w:r>
      <w:r w:rsidRPr="004B77DE">
        <w:rPr>
          <w:rFonts w:ascii="Trebuchet MS" w:hAnsi="Trebuchet MS"/>
          <w:noProof/>
          <w:sz w:val="16"/>
          <w:szCs w:val="16"/>
        </w:rPr>
        <w:t>.</w:t>
      </w:r>
    </w:p>
    <w:p w14:paraId="4A5747FF"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27</w:t>
      </w:r>
      <w:r w:rsidRPr="004B77DE">
        <w:rPr>
          <w:rFonts w:ascii="Trebuchet MS" w:hAnsi="Trebuchet MS"/>
          <w:noProof/>
          <w:sz w:val="16"/>
          <w:szCs w:val="16"/>
        </w:rPr>
        <w:t>.</w:t>
      </w:r>
      <w:r w:rsidRPr="004B77DE">
        <w:rPr>
          <w:rFonts w:ascii="Trebuchet MS" w:hAnsi="Trebuchet MS"/>
          <w:noProof/>
          <w:sz w:val="16"/>
          <w:szCs w:val="16"/>
        </w:rPr>
        <w:tab/>
        <w:t xml:space="preserve">Han MM, Sun JF, Su XH et al. Probiotics improve glucose and lipid metabolism in pregnant women: a meta-analysis. </w:t>
      </w:r>
      <w:r w:rsidRPr="004B77DE">
        <w:rPr>
          <w:rFonts w:ascii="Trebuchet MS" w:hAnsi="Trebuchet MS"/>
          <w:i/>
          <w:noProof/>
          <w:sz w:val="16"/>
          <w:szCs w:val="16"/>
        </w:rPr>
        <w:t>Ann Transl Me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7</w:t>
      </w:r>
      <w:r w:rsidRPr="004B77DE">
        <w:rPr>
          <w:rFonts w:ascii="Trebuchet MS" w:hAnsi="Trebuchet MS"/>
          <w:noProof/>
          <w:sz w:val="16"/>
          <w:szCs w:val="16"/>
        </w:rPr>
        <w:t>(</w:t>
      </w:r>
      <w:r w:rsidRPr="004B77DE">
        <w:rPr>
          <w:rFonts w:ascii="Trebuchet MS" w:eastAsia="Calibri" w:hAnsi="Trebuchet MS" w:cs="Calibri"/>
          <w:noProof/>
          <w:sz w:val="16"/>
          <w:szCs w:val="16"/>
        </w:rPr>
        <w:t>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99</w:t>
      </w:r>
      <w:r w:rsidRPr="004B77DE">
        <w:rPr>
          <w:rFonts w:ascii="Trebuchet MS" w:hAnsi="Trebuchet MS"/>
          <w:noProof/>
          <w:sz w:val="16"/>
          <w:szCs w:val="16"/>
        </w:rPr>
        <w:t>.</w:t>
      </w:r>
    </w:p>
    <w:p w14:paraId="7C042AA6"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28</w:t>
      </w:r>
      <w:r w:rsidRPr="004B77DE">
        <w:rPr>
          <w:rFonts w:ascii="Trebuchet MS" w:hAnsi="Trebuchet MS"/>
          <w:noProof/>
          <w:sz w:val="16"/>
          <w:szCs w:val="16"/>
        </w:rPr>
        <w:t>.</w:t>
      </w:r>
      <w:r w:rsidRPr="004B77DE">
        <w:rPr>
          <w:rFonts w:ascii="Trebuchet MS" w:hAnsi="Trebuchet MS"/>
          <w:noProof/>
          <w:sz w:val="16"/>
          <w:szCs w:val="16"/>
        </w:rPr>
        <w:tab/>
        <w:t xml:space="preserve">Callaway LK, McIntyre HD, Barrett HL et al. Probiotics for the prevention of gestational diabetes mellitus in overweight and obese women: Findings from the SPRING double-blind randomized controlled trial. </w:t>
      </w:r>
      <w:r w:rsidRPr="004B77DE">
        <w:rPr>
          <w:rFonts w:ascii="Trebuchet MS" w:hAnsi="Trebuchet MS"/>
          <w:i/>
          <w:noProof/>
          <w:sz w:val="16"/>
          <w:szCs w:val="16"/>
        </w:rPr>
        <w:t>Diabetes Care</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2</w:t>
      </w:r>
      <w:r w:rsidRPr="004B77DE">
        <w:rPr>
          <w:rFonts w:ascii="Trebuchet MS" w:hAnsi="Trebuchet MS"/>
          <w:noProof/>
          <w:sz w:val="16"/>
          <w:szCs w:val="16"/>
        </w:rPr>
        <w:t>(</w:t>
      </w:r>
      <w:r w:rsidRPr="004B77DE">
        <w:rPr>
          <w:rFonts w:ascii="Trebuchet MS" w:eastAsia="Calibri" w:hAnsi="Trebuchet MS" w:cs="Calibri"/>
          <w:noProof/>
          <w:sz w:val="16"/>
          <w:szCs w:val="16"/>
        </w:rPr>
        <w:t>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64</w:t>
      </w:r>
      <w:r w:rsidRPr="004B77DE">
        <w:rPr>
          <w:rFonts w:ascii="Trebuchet MS" w:hAnsi="Trebuchet MS"/>
          <w:noProof/>
          <w:sz w:val="16"/>
          <w:szCs w:val="16"/>
        </w:rPr>
        <w:t>-</w:t>
      </w:r>
      <w:r w:rsidRPr="004B77DE">
        <w:rPr>
          <w:rFonts w:ascii="Trebuchet MS" w:eastAsia="Calibri" w:hAnsi="Trebuchet MS" w:cs="Calibri"/>
          <w:noProof/>
          <w:sz w:val="16"/>
          <w:szCs w:val="16"/>
        </w:rPr>
        <w:t>71</w:t>
      </w:r>
      <w:r w:rsidRPr="004B77DE">
        <w:rPr>
          <w:rFonts w:ascii="Trebuchet MS" w:hAnsi="Trebuchet MS"/>
          <w:noProof/>
          <w:sz w:val="16"/>
          <w:szCs w:val="16"/>
        </w:rPr>
        <w:t>.</w:t>
      </w:r>
    </w:p>
    <w:p w14:paraId="6F69B6AF"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29</w:t>
      </w:r>
      <w:r w:rsidRPr="004B77DE">
        <w:rPr>
          <w:rFonts w:ascii="Trebuchet MS" w:hAnsi="Trebuchet MS"/>
          <w:noProof/>
          <w:sz w:val="16"/>
          <w:szCs w:val="16"/>
        </w:rPr>
        <w:t>.</w:t>
      </w:r>
      <w:r w:rsidRPr="004B77DE">
        <w:rPr>
          <w:rFonts w:ascii="Trebuchet MS" w:hAnsi="Trebuchet MS"/>
          <w:noProof/>
          <w:sz w:val="16"/>
          <w:szCs w:val="16"/>
        </w:rPr>
        <w:tab/>
        <w:t xml:space="preserve">Gille C, Boer B, Marschal M et al. Effect of probiotics on vaginal health in pregnancy. EFFPRO, a randomized controlled trial. </w:t>
      </w:r>
      <w:r w:rsidRPr="004B77DE">
        <w:rPr>
          <w:rFonts w:ascii="Trebuchet MS" w:hAnsi="Trebuchet MS"/>
          <w:i/>
          <w:noProof/>
          <w:sz w:val="16"/>
          <w:szCs w:val="16"/>
        </w:rPr>
        <w:t>Am J Obstet Gyneco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15</w:t>
      </w:r>
      <w:r w:rsidRPr="004B77DE">
        <w:rPr>
          <w:rFonts w:ascii="Trebuchet MS" w:hAnsi="Trebuchet MS"/>
          <w:noProof/>
          <w:sz w:val="16"/>
          <w:szCs w:val="16"/>
        </w:rPr>
        <w:t>(</w:t>
      </w:r>
      <w:r w:rsidRPr="004B77DE">
        <w:rPr>
          <w:rFonts w:ascii="Trebuchet MS" w:eastAsia="Calibri" w:hAnsi="Trebuchet MS" w:cs="Calibri"/>
          <w:noProof/>
          <w:sz w:val="16"/>
          <w:szCs w:val="16"/>
        </w:rPr>
        <w:t>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60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7</w:t>
      </w:r>
      <w:r w:rsidRPr="004B77DE">
        <w:rPr>
          <w:rFonts w:ascii="Trebuchet MS" w:hAnsi="Trebuchet MS"/>
          <w:noProof/>
          <w:sz w:val="16"/>
          <w:szCs w:val="16"/>
        </w:rPr>
        <w:t>.</w:t>
      </w:r>
    </w:p>
    <w:p w14:paraId="65114555"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30</w:t>
      </w:r>
      <w:r w:rsidRPr="004B77DE">
        <w:rPr>
          <w:rFonts w:ascii="Trebuchet MS" w:hAnsi="Trebuchet MS"/>
          <w:noProof/>
          <w:sz w:val="16"/>
          <w:szCs w:val="16"/>
        </w:rPr>
        <w:t>.</w:t>
      </w:r>
      <w:r w:rsidRPr="004B77DE">
        <w:rPr>
          <w:rFonts w:ascii="Trebuchet MS" w:hAnsi="Trebuchet MS"/>
          <w:noProof/>
          <w:sz w:val="16"/>
          <w:szCs w:val="16"/>
        </w:rPr>
        <w:tab/>
        <w:t xml:space="preserve">Ho M, Chang YY, Chang WC et al. Oral Lactobacillus rhamnosus GR-1 and Lactobacillus reuteri RC-14 to reduce Group B Streptococcus colonization in pregnant women: A randomized controlled trial. </w:t>
      </w:r>
      <w:r w:rsidRPr="004B77DE">
        <w:rPr>
          <w:rFonts w:ascii="Trebuchet MS" w:hAnsi="Trebuchet MS"/>
          <w:i/>
          <w:noProof/>
          <w:sz w:val="16"/>
          <w:szCs w:val="16"/>
        </w:rPr>
        <w:t>Taiwan J Obstet Gyneco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5</w:t>
      </w:r>
      <w:r w:rsidRPr="004B77DE">
        <w:rPr>
          <w:rFonts w:ascii="Trebuchet MS" w:hAnsi="Trebuchet MS"/>
          <w:noProof/>
          <w:sz w:val="16"/>
          <w:szCs w:val="16"/>
        </w:rPr>
        <w:t>(</w:t>
      </w:r>
      <w:r w:rsidRPr="004B77DE">
        <w:rPr>
          <w:rFonts w:ascii="Trebuchet MS" w:eastAsia="Calibri" w:hAnsi="Trebuchet MS" w:cs="Calibri"/>
          <w:noProof/>
          <w:sz w:val="16"/>
          <w:szCs w:val="16"/>
        </w:rPr>
        <w:t>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15</w:t>
      </w:r>
      <w:r w:rsidRPr="004B77DE">
        <w:rPr>
          <w:rFonts w:ascii="Trebuchet MS" w:hAnsi="Trebuchet MS"/>
          <w:noProof/>
          <w:sz w:val="16"/>
          <w:szCs w:val="16"/>
        </w:rPr>
        <w:t>-</w:t>
      </w:r>
      <w:r w:rsidRPr="004B77DE">
        <w:rPr>
          <w:rFonts w:ascii="Trebuchet MS" w:eastAsia="Calibri" w:hAnsi="Trebuchet MS" w:cs="Calibri"/>
          <w:noProof/>
          <w:sz w:val="16"/>
          <w:szCs w:val="16"/>
        </w:rPr>
        <w:t>8</w:t>
      </w:r>
      <w:r w:rsidRPr="004B77DE">
        <w:rPr>
          <w:rFonts w:ascii="Trebuchet MS" w:hAnsi="Trebuchet MS"/>
          <w:noProof/>
          <w:sz w:val="16"/>
          <w:szCs w:val="16"/>
        </w:rPr>
        <w:t>.</w:t>
      </w:r>
    </w:p>
    <w:p w14:paraId="0E050B09"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31</w:t>
      </w:r>
      <w:r w:rsidRPr="004B77DE">
        <w:rPr>
          <w:rFonts w:ascii="Trebuchet MS" w:hAnsi="Trebuchet MS"/>
          <w:noProof/>
          <w:sz w:val="16"/>
          <w:szCs w:val="16"/>
        </w:rPr>
        <w:t>.</w:t>
      </w:r>
      <w:r w:rsidRPr="004B77DE">
        <w:rPr>
          <w:rFonts w:ascii="Trebuchet MS" w:hAnsi="Trebuchet MS"/>
          <w:noProof/>
          <w:sz w:val="16"/>
          <w:szCs w:val="16"/>
        </w:rPr>
        <w:tab/>
        <w:t xml:space="preserve">Husain S, Allotey J, Drymoussi Z et al. Effects of oral probiotic supplements on vaginal microbiota during pregnancy: a randomised, double-blind, placebo-controlled trial with microbiome analysis. </w:t>
      </w:r>
      <w:r w:rsidRPr="004B77DE">
        <w:rPr>
          <w:rFonts w:ascii="Trebuchet MS" w:hAnsi="Trebuchet MS"/>
          <w:i/>
          <w:noProof/>
          <w:sz w:val="16"/>
          <w:szCs w:val="16"/>
        </w:rPr>
        <w:t>BJOG</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2</w:t>
      </w:r>
      <w:r w:rsidRPr="004B77DE">
        <w:rPr>
          <w:rFonts w:ascii="Trebuchet MS" w:hAnsi="Trebuchet MS"/>
          <w:noProof/>
          <w:sz w:val="16"/>
          <w:szCs w:val="16"/>
        </w:rPr>
        <w:t>0; 127(2): 275-84.</w:t>
      </w:r>
    </w:p>
    <w:p w14:paraId="0C567D4E"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32</w:t>
      </w:r>
      <w:r w:rsidRPr="004B77DE">
        <w:rPr>
          <w:rFonts w:ascii="Trebuchet MS" w:hAnsi="Trebuchet MS"/>
          <w:noProof/>
          <w:sz w:val="16"/>
          <w:szCs w:val="16"/>
        </w:rPr>
        <w:t>.</w:t>
      </w:r>
      <w:r w:rsidRPr="004B77DE">
        <w:rPr>
          <w:rFonts w:ascii="Trebuchet MS" w:hAnsi="Trebuchet MS"/>
          <w:noProof/>
          <w:sz w:val="16"/>
          <w:szCs w:val="16"/>
        </w:rPr>
        <w:tab/>
        <w:t xml:space="preserve">Okesene-Gafa KAM, Li M, McKinlay CJD et al. Effect of antenatal dietary interventions in maternal obesity on pregnancy weight-gain and birthweight: Healthy Mums and Babies (HUMBA) randomized trial. </w:t>
      </w:r>
      <w:r w:rsidRPr="004B77DE">
        <w:rPr>
          <w:rFonts w:ascii="Trebuchet MS" w:hAnsi="Trebuchet MS"/>
          <w:i/>
          <w:noProof/>
          <w:sz w:val="16"/>
          <w:szCs w:val="16"/>
        </w:rPr>
        <w:t>Am J Obstet Gyneco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21</w:t>
      </w:r>
      <w:r w:rsidRPr="004B77DE">
        <w:rPr>
          <w:rFonts w:ascii="Trebuchet MS" w:hAnsi="Trebuchet MS"/>
          <w:noProof/>
          <w:sz w:val="16"/>
          <w:szCs w:val="16"/>
        </w:rPr>
        <w:t>(</w:t>
      </w:r>
      <w:r w:rsidRPr="004B77DE">
        <w:rPr>
          <w:rFonts w:ascii="Trebuchet MS" w:eastAsia="Calibri" w:hAnsi="Trebuchet MS" w:cs="Calibri"/>
          <w:noProof/>
          <w:sz w:val="16"/>
          <w:szCs w:val="16"/>
        </w:rPr>
        <w:t>2</w:t>
      </w:r>
      <w:r w:rsidRPr="004B77DE">
        <w:rPr>
          <w:rFonts w:ascii="Trebuchet MS" w:hAnsi="Trebuchet MS"/>
          <w:noProof/>
          <w:sz w:val="16"/>
          <w:szCs w:val="16"/>
        </w:rPr>
        <w:t>): 152 e1- e13.</w:t>
      </w:r>
    </w:p>
    <w:p w14:paraId="2599FEF6"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33</w:t>
      </w:r>
      <w:r w:rsidRPr="004B77DE">
        <w:rPr>
          <w:rFonts w:ascii="Trebuchet MS" w:hAnsi="Trebuchet MS"/>
          <w:noProof/>
          <w:sz w:val="16"/>
          <w:szCs w:val="16"/>
        </w:rPr>
        <w:t>.</w:t>
      </w:r>
      <w:r w:rsidRPr="004B77DE">
        <w:rPr>
          <w:rFonts w:ascii="Trebuchet MS" w:hAnsi="Trebuchet MS"/>
          <w:noProof/>
          <w:sz w:val="16"/>
          <w:szCs w:val="16"/>
        </w:rPr>
        <w:tab/>
        <w:t xml:space="preserve">Pellonpera O, Mokkala K, Houttu N et al. Efficacy of fish oil and/or probiotic intervention on the incidence of gestational diabetes mellitus in an at-risk group of overweight and obese women: a randomized, placebo-controlled, double-blind clinical trial. </w:t>
      </w:r>
      <w:r w:rsidRPr="004B77DE">
        <w:rPr>
          <w:rFonts w:ascii="Trebuchet MS" w:hAnsi="Trebuchet MS"/>
          <w:i/>
          <w:noProof/>
          <w:sz w:val="16"/>
          <w:szCs w:val="16"/>
        </w:rPr>
        <w:t>Diabetes Care</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2</w:t>
      </w:r>
      <w:r w:rsidRPr="004B77DE">
        <w:rPr>
          <w:rFonts w:ascii="Trebuchet MS" w:hAnsi="Trebuchet MS"/>
          <w:noProof/>
          <w:sz w:val="16"/>
          <w:szCs w:val="16"/>
        </w:rPr>
        <w:t>(</w:t>
      </w:r>
      <w:r w:rsidRPr="004B77DE">
        <w:rPr>
          <w:rFonts w:ascii="Trebuchet MS" w:eastAsia="Calibri" w:hAnsi="Trebuchet MS" w:cs="Calibri"/>
          <w:noProof/>
          <w:sz w:val="16"/>
          <w:szCs w:val="16"/>
        </w:rPr>
        <w:t>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009</w:t>
      </w:r>
      <w:r w:rsidRPr="004B77DE">
        <w:rPr>
          <w:rFonts w:ascii="Trebuchet MS" w:hAnsi="Trebuchet MS"/>
          <w:noProof/>
          <w:sz w:val="16"/>
          <w:szCs w:val="16"/>
        </w:rPr>
        <w:t>-</w:t>
      </w:r>
      <w:r w:rsidRPr="004B77DE">
        <w:rPr>
          <w:rFonts w:ascii="Trebuchet MS" w:eastAsia="Calibri" w:hAnsi="Trebuchet MS" w:cs="Calibri"/>
          <w:noProof/>
          <w:sz w:val="16"/>
          <w:szCs w:val="16"/>
        </w:rPr>
        <w:t>17</w:t>
      </w:r>
      <w:r w:rsidRPr="004B77DE">
        <w:rPr>
          <w:rFonts w:ascii="Trebuchet MS" w:hAnsi="Trebuchet MS"/>
          <w:noProof/>
          <w:sz w:val="16"/>
          <w:szCs w:val="16"/>
        </w:rPr>
        <w:t>.</w:t>
      </w:r>
    </w:p>
    <w:p w14:paraId="2BA1AC38"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34</w:t>
      </w:r>
      <w:r w:rsidRPr="004B77DE">
        <w:rPr>
          <w:rFonts w:ascii="Trebuchet MS" w:hAnsi="Trebuchet MS"/>
          <w:noProof/>
          <w:sz w:val="16"/>
          <w:szCs w:val="16"/>
        </w:rPr>
        <w:t>.</w:t>
      </w:r>
      <w:r w:rsidRPr="004B77DE">
        <w:rPr>
          <w:rFonts w:ascii="Trebuchet MS" w:hAnsi="Trebuchet MS"/>
          <w:noProof/>
          <w:sz w:val="16"/>
          <w:szCs w:val="16"/>
        </w:rPr>
        <w:tab/>
        <w:t xml:space="preserve">Sharpe M, Shah V, Freire-Lizama T et al. Effectiveness of oral intake of Lactobacillus rhamnosus GR-1 and Lactobacillus reuteri RC-14 on Group B Streptococcus colonization during pregnancy: a midwifery-led double-blind randomized controlled pilot trial. </w:t>
      </w:r>
      <w:r w:rsidRPr="004B77DE">
        <w:rPr>
          <w:rFonts w:ascii="Trebuchet MS" w:hAnsi="Trebuchet MS"/>
          <w:i/>
          <w:noProof/>
          <w:sz w:val="16"/>
          <w:szCs w:val="16"/>
        </w:rPr>
        <w:t>J Matern Fetal Neonatal Me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w:t>
      </w:r>
      <w:r w:rsidRPr="004B77DE">
        <w:rPr>
          <w:rFonts w:ascii="Trebuchet MS" w:hAnsi="Trebuchet MS"/>
          <w:noProof/>
          <w:sz w:val="16"/>
          <w:szCs w:val="16"/>
        </w:rPr>
        <w:t>-</w:t>
      </w:r>
      <w:r w:rsidRPr="004B77DE">
        <w:rPr>
          <w:rFonts w:ascii="Trebuchet MS" w:eastAsia="Calibri" w:hAnsi="Trebuchet MS" w:cs="Calibri"/>
          <w:noProof/>
          <w:sz w:val="16"/>
          <w:szCs w:val="16"/>
        </w:rPr>
        <w:t>8</w:t>
      </w:r>
      <w:r w:rsidRPr="004B77DE">
        <w:rPr>
          <w:rFonts w:ascii="Trebuchet MS" w:hAnsi="Trebuchet MS"/>
          <w:noProof/>
          <w:sz w:val="16"/>
          <w:szCs w:val="16"/>
        </w:rPr>
        <w:t>.</w:t>
      </w:r>
    </w:p>
    <w:p w14:paraId="1CD0088D"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35</w:t>
      </w:r>
      <w:r w:rsidRPr="004B77DE">
        <w:rPr>
          <w:rFonts w:ascii="Trebuchet MS" w:hAnsi="Trebuchet MS"/>
          <w:noProof/>
          <w:sz w:val="16"/>
          <w:szCs w:val="16"/>
        </w:rPr>
        <w:t>.</w:t>
      </w:r>
      <w:r w:rsidRPr="004B77DE">
        <w:rPr>
          <w:rFonts w:ascii="Trebuchet MS" w:hAnsi="Trebuchet MS"/>
          <w:noProof/>
          <w:sz w:val="16"/>
          <w:szCs w:val="16"/>
        </w:rPr>
        <w:tab/>
        <w:t xml:space="preserve">Olsen P, Williamson M, Traynor V et al. The impact of oral probiotics on vaginal Group B Streptococcal colonisation rates in pregnant women: A pilot randomised control study. </w:t>
      </w:r>
      <w:r w:rsidRPr="004B77DE">
        <w:rPr>
          <w:rFonts w:ascii="Trebuchet MS" w:hAnsi="Trebuchet MS"/>
          <w:i/>
          <w:noProof/>
          <w:sz w:val="16"/>
          <w:szCs w:val="16"/>
        </w:rPr>
        <w:t>Women and Birth</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1</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1</w:t>
      </w:r>
      <w:r w:rsidRPr="004B77DE">
        <w:rPr>
          <w:rFonts w:ascii="Trebuchet MS" w:hAnsi="Trebuchet MS"/>
          <w:noProof/>
          <w:sz w:val="16"/>
          <w:szCs w:val="16"/>
        </w:rPr>
        <w:t>-</w:t>
      </w:r>
      <w:r w:rsidRPr="004B77DE">
        <w:rPr>
          <w:rFonts w:ascii="Trebuchet MS" w:eastAsia="Calibri" w:hAnsi="Trebuchet MS" w:cs="Calibri"/>
          <w:noProof/>
          <w:sz w:val="16"/>
          <w:szCs w:val="16"/>
        </w:rPr>
        <w:t>7</w:t>
      </w:r>
      <w:r w:rsidRPr="004B77DE">
        <w:rPr>
          <w:rFonts w:ascii="Trebuchet MS" w:hAnsi="Trebuchet MS"/>
          <w:noProof/>
          <w:sz w:val="16"/>
          <w:szCs w:val="16"/>
        </w:rPr>
        <w:t>.</w:t>
      </w:r>
    </w:p>
    <w:p w14:paraId="5A9E773B"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36</w:t>
      </w:r>
      <w:r w:rsidRPr="004B77DE">
        <w:rPr>
          <w:rFonts w:ascii="Trebuchet MS" w:hAnsi="Trebuchet MS"/>
          <w:noProof/>
          <w:sz w:val="16"/>
          <w:szCs w:val="16"/>
        </w:rPr>
        <w:t>.</w:t>
      </w:r>
      <w:r w:rsidRPr="004B77DE">
        <w:rPr>
          <w:rFonts w:ascii="Trebuchet MS" w:hAnsi="Trebuchet MS"/>
          <w:noProof/>
          <w:sz w:val="16"/>
          <w:szCs w:val="16"/>
        </w:rPr>
        <w:tab/>
        <w:t xml:space="preserve">Lindsay KL, Kennelly M, Culliton M et al. Probiotics in obese pregnancy do not reduce maternal fasting glucose: a double-blind, placebo-controlled, randomized trial (Probiotics in Pregnancy Study). </w:t>
      </w:r>
      <w:r w:rsidRPr="004B77DE">
        <w:rPr>
          <w:rFonts w:ascii="Trebuchet MS" w:hAnsi="Trebuchet MS"/>
          <w:i/>
          <w:noProof/>
          <w:sz w:val="16"/>
          <w:szCs w:val="16"/>
        </w:rPr>
        <w:t>Am J Clin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99</w:t>
      </w:r>
      <w:r w:rsidRPr="004B77DE">
        <w:rPr>
          <w:rFonts w:ascii="Trebuchet MS" w:hAnsi="Trebuchet MS"/>
          <w:noProof/>
          <w:sz w:val="16"/>
          <w:szCs w:val="16"/>
        </w:rPr>
        <w:t>(</w:t>
      </w:r>
      <w:r w:rsidRPr="004B77DE">
        <w:rPr>
          <w:rFonts w:ascii="Trebuchet MS" w:eastAsia="Calibri" w:hAnsi="Trebuchet MS" w:cs="Calibri"/>
          <w:noProof/>
          <w:sz w:val="16"/>
          <w:szCs w:val="16"/>
        </w:rPr>
        <w:t>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432</w:t>
      </w:r>
      <w:r w:rsidRPr="004B77DE">
        <w:rPr>
          <w:rFonts w:ascii="Trebuchet MS" w:hAnsi="Trebuchet MS"/>
          <w:noProof/>
          <w:sz w:val="16"/>
          <w:szCs w:val="16"/>
        </w:rPr>
        <w:t>-</w:t>
      </w:r>
      <w:r w:rsidRPr="004B77DE">
        <w:rPr>
          <w:rFonts w:ascii="Trebuchet MS" w:eastAsia="Calibri" w:hAnsi="Trebuchet MS" w:cs="Calibri"/>
          <w:noProof/>
          <w:sz w:val="16"/>
          <w:szCs w:val="16"/>
        </w:rPr>
        <w:t>9</w:t>
      </w:r>
      <w:r w:rsidRPr="004B77DE">
        <w:rPr>
          <w:rFonts w:ascii="Trebuchet MS" w:hAnsi="Trebuchet MS"/>
          <w:noProof/>
          <w:sz w:val="16"/>
          <w:szCs w:val="16"/>
        </w:rPr>
        <w:t>.</w:t>
      </w:r>
    </w:p>
    <w:p w14:paraId="7BCD5648"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37</w:t>
      </w:r>
      <w:r w:rsidRPr="004B77DE">
        <w:rPr>
          <w:rFonts w:ascii="Trebuchet MS" w:hAnsi="Trebuchet MS"/>
          <w:noProof/>
          <w:sz w:val="16"/>
          <w:szCs w:val="16"/>
        </w:rPr>
        <w:t>.</w:t>
      </w:r>
      <w:r w:rsidRPr="004B77DE">
        <w:rPr>
          <w:rFonts w:ascii="Trebuchet MS" w:hAnsi="Trebuchet MS"/>
          <w:noProof/>
          <w:sz w:val="16"/>
          <w:szCs w:val="16"/>
        </w:rPr>
        <w:tab/>
        <w:t xml:space="preserve">Wickens KL, Barthow CA, Murphy R et al. Early pregnancy probiotic supplementation with Lactobacillus rhamnosus HN001 may reduce the prevalence of gestational diabetes mellitus: a randomised controlled trial. </w:t>
      </w:r>
      <w:r w:rsidRPr="004B77DE">
        <w:rPr>
          <w:rFonts w:ascii="Trebuchet MS" w:hAnsi="Trebuchet MS"/>
          <w:i/>
          <w:noProof/>
          <w:sz w:val="16"/>
          <w:szCs w:val="16"/>
        </w:rPr>
        <w:t>Br J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17</w:t>
      </w:r>
      <w:r w:rsidRPr="004B77DE">
        <w:rPr>
          <w:rFonts w:ascii="Trebuchet MS" w:hAnsi="Trebuchet MS"/>
          <w:noProof/>
          <w:sz w:val="16"/>
          <w:szCs w:val="16"/>
        </w:rPr>
        <w:t>(</w:t>
      </w:r>
      <w:r w:rsidRPr="004B77DE">
        <w:rPr>
          <w:rFonts w:ascii="Trebuchet MS" w:eastAsia="Calibri" w:hAnsi="Trebuchet MS" w:cs="Calibri"/>
          <w:noProof/>
          <w:sz w:val="16"/>
          <w:szCs w:val="16"/>
        </w:rPr>
        <w:t>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804</w:t>
      </w:r>
      <w:r w:rsidRPr="004B77DE">
        <w:rPr>
          <w:rFonts w:ascii="Trebuchet MS" w:hAnsi="Trebuchet MS"/>
          <w:noProof/>
          <w:sz w:val="16"/>
          <w:szCs w:val="16"/>
        </w:rPr>
        <w:t>-</w:t>
      </w:r>
      <w:r w:rsidRPr="004B77DE">
        <w:rPr>
          <w:rFonts w:ascii="Trebuchet MS" w:eastAsia="Calibri" w:hAnsi="Trebuchet MS" w:cs="Calibri"/>
          <w:noProof/>
          <w:sz w:val="16"/>
          <w:szCs w:val="16"/>
        </w:rPr>
        <w:t>13</w:t>
      </w:r>
      <w:r w:rsidRPr="004B77DE">
        <w:rPr>
          <w:rFonts w:ascii="Trebuchet MS" w:hAnsi="Trebuchet MS"/>
          <w:noProof/>
          <w:sz w:val="16"/>
          <w:szCs w:val="16"/>
        </w:rPr>
        <w:t>.</w:t>
      </w:r>
    </w:p>
    <w:p w14:paraId="5FCF8E33"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38</w:t>
      </w:r>
      <w:r w:rsidRPr="004B77DE">
        <w:rPr>
          <w:rFonts w:ascii="Trebuchet MS" w:hAnsi="Trebuchet MS"/>
          <w:noProof/>
          <w:sz w:val="16"/>
          <w:szCs w:val="16"/>
        </w:rPr>
        <w:t>.</w:t>
      </w:r>
      <w:r w:rsidRPr="004B77DE">
        <w:rPr>
          <w:rFonts w:ascii="Trebuchet MS" w:hAnsi="Trebuchet MS"/>
          <w:noProof/>
          <w:sz w:val="16"/>
          <w:szCs w:val="16"/>
        </w:rPr>
        <w:tab/>
        <w:t xml:space="preserve">Mastromarino P, Capobianco D, Miccheli A et al. Administration of a multistrain probiotic product (VSL#3) to women in the perinatal period differentially affects breast milk beneficial microbiota in relation to mode of delivery. </w:t>
      </w:r>
      <w:r w:rsidRPr="004B77DE">
        <w:rPr>
          <w:rFonts w:ascii="Trebuchet MS" w:hAnsi="Trebuchet MS"/>
          <w:i/>
          <w:noProof/>
          <w:sz w:val="16"/>
          <w:szCs w:val="16"/>
        </w:rPr>
        <w:t>Pharmacol Re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95</w:t>
      </w:r>
      <w:r w:rsidRPr="004B77DE">
        <w:rPr>
          <w:rFonts w:ascii="Trebuchet MS" w:hAnsi="Trebuchet MS"/>
          <w:noProof/>
          <w:sz w:val="16"/>
          <w:szCs w:val="16"/>
        </w:rPr>
        <w:t>-</w:t>
      </w:r>
      <w:r w:rsidRPr="004B77DE">
        <w:rPr>
          <w:rFonts w:ascii="Trebuchet MS" w:eastAsia="Calibri" w:hAnsi="Trebuchet MS" w:cs="Calibri"/>
          <w:noProof/>
          <w:sz w:val="16"/>
          <w:szCs w:val="16"/>
        </w:rPr>
        <w:t>9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63</w:t>
      </w:r>
      <w:r w:rsidRPr="004B77DE">
        <w:rPr>
          <w:rFonts w:ascii="Trebuchet MS" w:hAnsi="Trebuchet MS"/>
          <w:noProof/>
          <w:sz w:val="16"/>
          <w:szCs w:val="16"/>
        </w:rPr>
        <w:t>-</w:t>
      </w:r>
      <w:r w:rsidRPr="004B77DE">
        <w:rPr>
          <w:rFonts w:ascii="Trebuchet MS" w:eastAsia="Calibri" w:hAnsi="Trebuchet MS" w:cs="Calibri"/>
          <w:noProof/>
          <w:sz w:val="16"/>
          <w:szCs w:val="16"/>
        </w:rPr>
        <w:t>70</w:t>
      </w:r>
      <w:r w:rsidRPr="004B77DE">
        <w:rPr>
          <w:rFonts w:ascii="Trebuchet MS" w:hAnsi="Trebuchet MS"/>
          <w:noProof/>
          <w:sz w:val="16"/>
          <w:szCs w:val="16"/>
        </w:rPr>
        <w:t>.</w:t>
      </w:r>
    </w:p>
    <w:p w14:paraId="7BD84DBE"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39</w:t>
      </w:r>
      <w:r w:rsidRPr="004B77DE">
        <w:rPr>
          <w:rFonts w:ascii="Trebuchet MS" w:hAnsi="Trebuchet MS"/>
          <w:noProof/>
          <w:sz w:val="16"/>
          <w:szCs w:val="16"/>
        </w:rPr>
        <w:t>.</w:t>
      </w:r>
      <w:r w:rsidRPr="004B77DE">
        <w:rPr>
          <w:rFonts w:ascii="Trebuchet MS" w:hAnsi="Trebuchet MS"/>
          <w:noProof/>
          <w:sz w:val="16"/>
          <w:szCs w:val="16"/>
        </w:rPr>
        <w:tab/>
        <w:t xml:space="preserve">Krauss-Silva L, Moreira ME, Alves MB et al. A randomised controlled trial of probiotics for the prevention of spontaneous preterm delivery associated with bacterial vaginosis: preliminary results. </w:t>
      </w:r>
      <w:r w:rsidRPr="004B77DE">
        <w:rPr>
          <w:rFonts w:ascii="Trebuchet MS" w:hAnsi="Trebuchet MS"/>
          <w:i/>
          <w:noProof/>
          <w:sz w:val="16"/>
          <w:szCs w:val="16"/>
        </w:rPr>
        <w:t>Trials</w:t>
      </w:r>
      <w:r w:rsidRPr="004B77DE">
        <w:rPr>
          <w:rFonts w:ascii="Trebuchet MS" w:hAnsi="Trebuchet MS"/>
          <w:noProof/>
          <w:sz w:val="16"/>
          <w:szCs w:val="16"/>
        </w:rPr>
        <w:t>. 2011; 12: 239.</w:t>
      </w:r>
    </w:p>
    <w:p w14:paraId="7FE9E256"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40</w:t>
      </w:r>
      <w:r w:rsidRPr="004B77DE">
        <w:rPr>
          <w:rFonts w:ascii="Trebuchet MS" w:hAnsi="Trebuchet MS"/>
          <w:noProof/>
          <w:sz w:val="16"/>
          <w:szCs w:val="16"/>
        </w:rPr>
        <w:t>.</w:t>
      </w:r>
      <w:r w:rsidRPr="004B77DE">
        <w:rPr>
          <w:rFonts w:ascii="Trebuchet MS" w:hAnsi="Trebuchet MS"/>
          <w:noProof/>
          <w:sz w:val="16"/>
          <w:szCs w:val="16"/>
        </w:rPr>
        <w:tab/>
        <w:t xml:space="preserve">Laitinen K, Poussa T, Isolauri E et al. Probiotics and dietary counselling contribute to glucose regulation during and after pregnancy: a randomised controlled trial. </w:t>
      </w:r>
      <w:r w:rsidRPr="004B77DE">
        <w:rPr>
          <w:rFonts w:ascii="Trebuchet MS" w:hAnsi="Trebuchet MS"/>
          <w:i/>
          <w:noProof/>
          <w:sz w:val="16"/>
          <w:szCs w:val="16"/>
        </w:rPr>
        <w:t>Br J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0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01</w:t>
      </w:r>
      <w:r w:rsidRPr="004B77DE">
        <w:rPr>
          <w:rFonts w:ascii="Trebuchet MS" w:hAnsi="Trebuchet MS"/>
          <w:noProof/>
          <w:sz w:val="16"/>
          <w:szCs w:val="16"/>
        </w:rPr>
        <w:t>(</w:t>
      </w:r>
      <w:r w:rsidRPr="004B77DE">
        <w:rPr>
          <w:rFonts w:ascii="Trebuchet MS" w:eastAsia="Calibri" w:hAnsi="Trebuchet MS" w:cs="Calibri"/>
          <w:noProof/>
          <w:sz w:val="16"/>
          <w:szCs w:val="16"/>
        </w:rPr>
        <w:t>1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679</w:t>
      </w:r>
      <w:r w:rsidRPr="004B77DE">
        <w:rPr>
          <w:rFonts w:ascii="Trebuchet MS" w:hAnsi="Trebuchet MS"/>
          <w:noProof/>
          <w:sz w:val="16"/>
          <w:szCs w:val="16"/>
        </w:rPr>
        <w:t>-</w:t>
      </w:r>
      <w:r w:rsidRPr="004B77DE">
        <w:rPr>
          <w:rFonts w:ascii="Trebuchet MS" w:eastAsia="Calibri" w:hAnsi="Trebuchet MS" w:cs="Calibri"/>
          <w:noProof/>
          <w:sz w:val="16"/>
          <w:szCs w:val="16"/>
        </w:rPr>
        <w:t>87</w:t>
      </w:r>
      <w:r w:rsidRPr="004B77DE">
        <w:rPr>
          <w:rFonts w:ascii="Trebuchet MS" w:hAnsi="Trebuchet MS"/>
          <w:noProof/>
          <w:sz w:val="16"/>
          <w:szCs w:val="16"/>
        </w:rPr>
        <w:t>.</w:t>
      </w:r>
    </w:p>
    <w:p w14:paraId="341B272B"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41</w:t>
      </w:r>
      <w:r w:rsidRPr="004B77DE">
        <w:rPr>
          <w:rFonts w:ascii="Trebuchet MS" w:hAnsi="Trebuchet MS"/>
          <w:noProof/>
          <w:sz w:val="16"/>
          <w:szCs w:val="16"/>
        </w:rPr>
        <w:t>.</w:t>
      </w:r>
      <w:r w:rsidRPr="004B77DE">
        <w:rPr>
          <w:rFonts w:ascii="Trebuchet MS" w:hAnsi="Trebuchet MS"/>
          <w:noProof/>
          <w:sz w:val="16"/>
          <w:szCs w:val="16"/>
        </w:rPr>
        <w:tab/>
        <w:t xml:space="preserve">Lindsay KL, Brennan L, Kennelly MA et al. Impact of probiotics in women with gestational diabetes mellitus on metabolic health: a randomized controlled trial. </w:t>
      </w:r>
      <w:r w:rsidRPr="004B77DE">
        <w:rPr>
          <w:rFonts w:ascii="Trebuchet MS" w:hAnsi="Trebuchet MS"/>
          <w:i/>
          <w:noProof/>
          <w:sz w:val="16"/>
          <w:szCs w:val="16"/>
        </w:rPr>
        <w:t>Am J Obstet Gyneco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12</w:t>
      </w:r>
      <w:r w:rsidRPr="004B77DE">
        <w:rPr>
          <w:rFonts w:ascii="Trebuchet MS" w:hAnsi="Trebuchet MS"/>
          <w:noProof/>
          <w:sz w:val="16"/>
          <w:szCs w:val="16"/>
        </w:rPr>
        <w:t>(</w:t>
      </w:r>
      <w:r w:rsidRPr="004B77DE">
        <w:rPr>
          <w:rFonts w:ascii="Trebuchet MS" w:eastAsia="Calibri" w:hAnsi="Trebuchet MS" w:cs="Calibri"/>
          <w:noProof/>
          <w:sz w:val="16"/>
          <w:szCs w:val="16"/>
        </w:rPr>
        <w:t>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9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1</w:t>
      </w:r>
      <w:r w:rsidRPr="004B77DE">
        <w:rPr>
          <w:rFonts w:ascii="Trebuchet MS" w:hAnsi="Trebuchet MS"/>
          <w:noProof/>
          <w:sz w:val="16"/>
          <w:szCs w:val="16"/>
        </w:rPr>
        <w:t>-</w:t>
      </w:r>
      <w:r w:rsidRPr="004B77DE">
        <w:rPr>
          <w:rFonts w:ascii="Trebuchet MS" w:eastAsia="Calibri" w:hAnsi="Trebuchet MS" w:cs="Calibri"/>
          <w:noProof/>
          <w:sz w:val="16"/>
          <w:szCs w:val="16"/>
        </w:rPr>
        <w:t>11</w:t>
      </w:r>
      <w:r w:rsidRPr="004B77DE">
        <w:rPr>
          <w:rFonts w:ascii="Trebuchet MS" w:hAnsi="Trebuchet MS"/>
          <w:noProof/>
          <w:sz w:val="16"/>
          <w:szCs w:val="16"/>
        </w:rPr>
        <w:t>.</w:t>
      </w:r>
    </w:p>
    <w:p w14:paraId="0A3ACB0B"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42</w:t>
      </w:r>
      <w:r w:rsidRPr="004B77DE">
        <w:rPr>
          <w:rFonts w:ascii="Trebuchet MS" w:hAnsi="Trebuchet MS"/>
          <w:noProof/>
          <w:sz w:val="16"/>
          <w:szCs w:val="16"/>
        </w:rPr>
        <w:t>.</w:t>
      </w:r>
      <w:r w:rsidRPr="004B77DE">
        <w:rPr>
          <w:rFonts w:ascii="Trebuchet MS" w:hAnsi="Trebuchet MS"/>
          <w:noProof/>
          <w:sz w:val="16"/>
          <w:szCs w:val="16"/>
        </w:rPr>
        <w:tab/>
        <w:t xml:space="preserve">Karamali M, Dadkhah F, Sadrkhanlou M et al. Effects of probiotic supplementation on glycaemic control and lipid profiles in gestational diabetes: A randomized, double-blind, placebo-controlled trial. </w:t>
      </w:r>
      <w:r w:rsidRPr="004B77DE">
        <w:rPr>
          <w:rFonts w:ascii="Trebuchet MS" w:hAnsi="Trebuchet MS"/>
          <w:i/>
          <w:noProof/>
          <w:sz w:val="16"/>
          <w:szCs w:val="16"/>
        </w:rPr>
        <w:t>Diabetes Metab</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2</w:t>
      </w:r>
      <w:r w:rsidRPr="004B77DE">
        <w:rPr>
          <w:rFonts w:ascii="Trebuchet MS" w:hAnsi="Trebuchet MS"/>
          <w:noProof/>
          <w:sz w:val="16"/>
          <w:szCs w:val="16"/>
        </w:rPr>
        <w:t>(</w:t>
      </w:r>
      <w:r w:rsidRPr="004B77DE">
        <w:rPr>
          <w:rFonts w:ascii="Trebuchet MS" w:eastAsia="Calibri" w:hAnsi="Trebuchet MS" w:cs="Calibri"/>
          <w:noProof/>
          <w:sz w:val="16"/>
          <w:szCs w:val="16"/>
        </w:rPr>
        <w:t>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34</w:t>
      </w:r>
      <w:r w:rsidRPr="004B77DE">
        <w:rPr>
          <w:rFonts w:ascii="Trebuchet MS" w:hAnsi="Trebuchet MS"/>
          <w:noProof/>
          <w:sz w:val="16"/>
          <w:szCs w:val="16"/>
        </w:rPr>
        <w:t>-</w:t>
      </w:r>
      <w:r w:rsidRPr="004B77DE">
        <w:rPr>
          <w:rFonts w:ascii="Trebuchet MS" w:eastAsia="Calibri" w:hAnsi="Trebuchet MS" w:cs="Calibri"/>
          <w:noProof/>
          <w:sz w:val="16"/>
          <w:szCs w:val="16"/>
        </w:rPr>
        <w:t>41</w:t>
      </w:r>
      <w:r w:rsidRPr="004B77DE">
        <w:rPr>
          <w:rFonts w:ascii="Trebuchet MS" w:hAnsi="Trebuchet MS"/>
          <w:noProof/>
          <w:sz w:val="16"/>
          <w:szCs w:val="16"/>
        </w:rPr>
        <w:t>.</w:t>
      </w:r>
    </w:p>
    <w:p w14:paraId="3ED4C2BA"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43</w:t>
      </w:r>
      <w:r w:rsidRPr="004B77DE">
        <w:rPr>
          <w:rFonts w:ascii="Trebuchet MS" w:hAnsi="Trebuchet MS"/>
          <w:noProof/>
          <w:sz w:val="16"/>
          <w:szCs w:val="16"/>
        </w:rPr>
        <w:t>.</w:t>
      </w:r>
      <w:r w:rsidRPr="004B77DE">
        <w:rPr>
          <w:rFonts w:ascii="Trebuchet MS" w:hAnsi="Trebuchet MS"/>
          <w:noProof/>
          <w:sz w:val="16"/>
          <w:szCs w:val="16"/>
        </w:rPr>
        <w:tab/>
        <w:t xml:space="preserve">Badehnoosh B, Karamali M, Zarrati M et al. The effects of probiotic supplementation on biomarkers of inflammation, oxidative stress and pregnancy outcomes in gestational diabetes. </w:t>
      </w:r>
      <w:r w:rsidRPr="004B77DE">
        <w:rPr>
          <w:rFonts w:ascii="Trebuchet MS" w:hAnsi="Trebuchet MS"/>
          <w:i/>
          <w:noProof/>
          <w:sz w:val="16"/>
          <w:szCs w:val="16"/>
        </w:rPr>
        <w:t>J Matern Fetal Neonatal Me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1</w:t>
      </w:r>
      <w:r w:rsidRPr="004B77DE">
        <w:rPr>
          <w:rFonts w:ascii="Trebuchet MS" w:hAnsi="Trebuchet MS"/>
          <w:noProof/>
          <w:sz w:val="16"/>
          <w:szCs w:val="16"/>
        </w:rPr>
        <w:t>(</w:t>
      </w:r>
      <w:r w:rsidRPr="004B77DE">
        <w:rPr>
          <w:rFonts w:ascii="Trebuchet MS" w:eastAsia="Calibri" w:hAnsi="Trebuchet MS" w:cs="Calibri"/>
          <w:noProof/>
          <w:sz w:val="16"/>
          <w:szCs w:val="16"/>
        </w:rPr>
        <w:t>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128</w:t>
      </w:r>
      <w:r w:rsidRPr="004B77DE">
        <w:rPr>
          <w:rFonts w:ascii="Trebuchet MS" w:hAnsi="Trebuchet MS"/>
          <w:noProof/>
          <w:sz w:val="16"/>
          <w:szCs w:val="16"/>
        </w:rPr>
        <w:t>-</w:t>
      </w:r>
      <w:r w:rsidRPr="004B77DE">
        <w:rPr>
          <w:rFonts w:ascii="Trebuchet MS" w:eastAsia="Calibri" w:hAnsi="Trebuchet MS" w:cs="Calibri"/>
          <w:noProof/>
          <w:sz w:val="16"/>
          <w:szCs w:val="16"/>
        </w:rPr>
        <w:t>36</w:t>
      </w:r>
      <w:r w:rsidRPr="004B77DE">
        <w:rPr>
          <w:rFonts w:ascii="Trebuchet MS" w:hAnsi="Trebuchet MS"/>
          <w:noProof/>
          <w:sz w:val="16"/>
          <w:szCs w:val="16"/>
        </w:rPr>
        <w:t>.</w:t>
      </w:r>
    </w:p>
    <w:p w14:paraId="18DB4564"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44</w:t>
      </w:r>
      <w:r w:rsidRPr="004B77DE">
        <w:rPr>
          <w:rFonts w:ascii="Trebuchet MS" w:hAnsi="Trebuchet MS"/>
          <w:noProof/>
          <w:sz w:val="16"/>
          <w:szCs w:val="16"/>
        </w:rPr>
        <w:t>.</w:t>
      </w:r>
      <w:r w:rsidRPr="004B77DE">
        <w:rPr>
          <w:rFonts w:ascii="Trebuchet MS" w:hAnsi="Trebuchet MS"/>
          <w:noProof/>
          <w:sz w:val="16"/>
          <w:szCs w:val="16"/>
        </w:rPr>
        <w:tab/>
        <w:t xml:space="preserve">Dolatkhah N, Hajifaraji M, Abbasalizadeh F et al. Is there a value for probiotic supplements in gestational diabetes mellitus? A randomized clinical trial. </w:t>
      </w:r>
      <w:r w:rsidRPr="004B77DE">
        <w:rPr>
          <w:rFonts w:ascii="Trebuchet MS" w:hAnsi="Trebuchet MS"/>
          <w:i/>
          <w:noProof/>
          <w:sz w:val="16"/>
          <w:szCs w:val="16"/>
        </w:rPr>
        <w:t>J Health Popul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5</w:t>
      </w:r>
      <w:r w:rsidRPr="004B77DE">
        <w:rPr>
          <w:rFonts w:ascii="Trebuchet MS" w:hAnsi="Trebuchet MS"/>
          <w:noProof/>
          <w:sz w:val="16"/>
          <w:szCs w:val="16"/>
        </w:rPr>
        <w:t>.</w:t>
      </w:r>
    </w:p>
    <w:p w14:paraId="02F1824E"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45</w:t>
      </w:r>
      <w:r w:rsidRPr="004B77DE">
        <w:rPr>
          <w:rFonts w:ascii="Trebuchet MS" w:hAnsi="Trebuchet MS"/>
          <w:noProof/>
          <w:sz w:val="16"/>
          <w:szCs w:val="16"/>
        </w:rPr>
        <w:t>.</w:t>
      </w:r>
      <w:r w:rsidRPr="004B77DE">
        <w:rPr>
          <w:rFonts w:ascii="Trebuchet MS" w:hAnsi="Trebuchet MS"/>
          <w:noProof/>
          <w:sz w:val="16"/>
          <w:szCs w:val="16"/>
        </w:rPr>
        <w:tab/>
        <w:t xml:space="preserve">Jafarnejad S, Saremi S, Jafarnejad F et al. Effects of a Multispecies Probiotic Mixture on Glycemic Control and Inflammatory Status in Women with Gestational Diabetes: A Randomized Controlled Clinical Trial. </w:t>
      </w:r>
      <w:r w:rsidRPr="004B77DE">
        <w:rPr>
          <w:rFonts w:ascii="Trebuchet MS" w:hAnsi="Trebuchet MS"/>
          <w:i/>
          <w:noProof/>
          <w:sz w:val="16"/>
          <w:szCs w:val="16"/>
        </w:rPr>
        <w:t>J Nutr Metab</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190846</w:t>
      </w:r>
      <w:r w:rsidRPr="004B77DE">
        <w:rPr>
          <w:rFonts w:ascii="Trebuchet MS" w:hAnsi="Trebuchet MS"/>
          <w:noProof/>
          <w:sz w:val="16"/>
          <w:szCs w:val="16"/>
        </w:rPr>
        <w:t>.</w:t>
      </w:r>
    </w:p>
    <w:p w14:paraId="3F17A577"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46</w:t>
      </w:r>
      <w:r w:rsidRPr="004B77DE">
        <w:rPr>
          <w:rFonts w:ascii="Trebuchet MS" w:hAnsi="Trebuchet MS"/>
          <w:noProof/>
          <w:sz w:val="16"/>
          <w:szCs w:val="16"/>
        </w:rPr>
        <w:t>.</w:t>
      </w:r>
      <w:r w:rsidRPr="004B77DE">
        <w:rPr>
          <w:rFonts w:ascii="Trebuchet MS" w:hAnsi="Trebuchet MS"/>
          <w:noProof/>
          <w:sz w:val="16"/>
          <w:szCs w:val="16"/>
        </w:rPr>
        <w:tab/>
        <w:t xml:space="preserve">Abrahamsson TR, Jakobsson T, Bottcher MF et al. Probiotics in prevention of IgE-associated eczema: a double-blind, randomized, placebo-controlled trial. </w:t>
      </w:r>
      <w:r w:rsidRPr="004B77DE">
        <w:rPr>
          <w:rFonts w:ascii="Trebuchet MS" w:hAnsi="Trebuchet MS"/>
          <w:i/>
          <w:noProof/>
          <w:sz w:val="16"/>
          <w:szCs w:val="16"/>
        </w:rPr>
        <w:t>J Allergy Clin Immuno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0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19</w:t>
      </w:r>
      <w:r w:rsidRPr="004B77DE">
        <w:rPr>
          <w:rFonts w:ascii="Trebuchet MS" w:hAnsi="Trebuchet MS"/>
          <w:noProof/>
          <w:sz w:val="16"/>
          <w:szCs w:val="16"/>
        </w:rPr>
        <w:t>(</w:t>
      </w:r>
      <w:r w:rsidRPr="004B77DE">
        <w:rPr>
          <w:rFonts w:ascii="Trebuchet MS" w:eastAsia="Calibri" w:hAnsi="Trebuchet MS" w:cs="Calibri"/>
          <w:noProof/>
          <w:sz w:val="16"/>
          <w:szCs w:val="16"/>
        </w:rPr>
        <w:t>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174</w:t>
      </w:r>
      <w:r w:rsidRPr="004B77DE">
        <w:rPr>
          <w:rFonts w:ascii="Trebuchet MS" w:hAnsi="Trebuchet MS"/>
          <w:noProof/>
          <w:sz w:val="16"/>
          <w:szCs w:val="16"/>
        </w:rPr>
        <w:t>-</w:t>
      </w:r>
      <w:r w:rsidRPr="004B77DE">
        <w:rPr>
          <w:rFonts w:ascii="Trebuchet MS" w:eastAsia="Calibri" w:hAnsi="Trebuchet MS" w:cs="Calibri"/>
          <w:noProof/>
          <w:sz w:val="16"/>
          <w:szCs w:val="16"/>
        </w:rPr>
        <w:t>80</w:t>
      </w:r>
      <w:r w:rsidRPr="004B77DE">
        <w:rPr>
          <w:rFonts w:ascii="Trebuchet MS" w:hAnsi="Trebuchet MS"/>
          <w:noProof/>
          <w:sz w:val="16"/>
          <w:szCs w:val="16"/>
        </w:rPr>
        <w:t>.</w:t>
      </w:r>
    </w:p>
    <w:p w14:paraId="1CAED2D1"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47</w:t>
      </w:r>
      <w:r w:rsidRPr="004B77DE">
        <w:rPr>
          <w:rFonts w:ascii="Trebuchet MS" w:hAnsi="Trebuchet MS"/>
          <w:noProof/>
          <w:sz w:val="16"/>
          <w:szCs w:val="16"/>
        </w:rPr>
        <w:t>.</w:t>
      </w:r>
      <w:r w:rsidRPr="004B77DE">
        <w:rPr>
          <w:rFonts w:ascii="Trebuchet MS" w:hAnsi="Trebuchet MS"/>
          <w:noProof/>
          <w:sz w:val="16"/>
          <w:szCs w:val="16"/>
        </w:rPr>
        <w:tab/>
        <w:t xml:space="preserve">Boyle RJ, Ismail IH, Kivivuori S et al. Lactobacillus GG treatment during pregnancy for the prevention of eczema: a randomized controlled trial. </w:t>
      </w:r>
      <w:r w:rsidRPr="004B77DE">
        <w:rPr>
          <w:rFonts w:ascii="Trebuchet MS" w:hAnsi="Trebuchet MS"/>
          <w:i/>
          <w:noProof/>
          <w:sz w:val="16"/>
          <w:szCs w:val="16"/>
        </w:rPr>
        <w:t>Allergy</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66</w:t>
      </w:r>
      <w:r w:rsidRPr="004B77DE">
        <w:rPr>
          <w:rFonts w:ascii="Trebuchet MS" w:hAnsi="Trebuchet MS"/>
          <w:noProof/>
          <w:sz w:val="16"/>
          <w:szCs w:val="16"/>
        </w:rPr>
        <w:t>(</w:t>
      </w:r>
      <w:r w:rsidRPr="004B77DE">
        <w:rPr>
          <w:rFonts w:ascii="Trebuchet MS" w:eastAsia="Calibri" w:hAnsi="Trebuchet MS" w:cs="Calibri"/>
          <w:noProof/>
          <w:sz w:val="16"/>
          <w:szCs w:val="16"/>
        </w:rPr>
        <w:t>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09</w:t>
      </w:r>
      <w:r w:rsidRPr="004B77DE">
        <w:rPr>
          <w:rFonts w:ascii="Trebuchet MS" w:hAnsi="Trebuchet MS"/>
          <w:noProof/>
          <w:sz w:val="16"/>
          <w:szCs w:val="16"/>
        </w:rPr>
        <w:t>-</w:t>
      </w:r>
      <w:r w:rsidRPr="004B77DE">
        <w:rPr>
          <w:rFonts w:ascii="Trebuchet MS" w:eastAsia="Calibri" w:hAnsi="Trebuchet MS" w:cs="Calibri"/>
          <w:noProof/>
          <w:sz w:val="16"/>
          <w:szCs w:val="16"/>
        </w:rPr>
        <w:t>16</w:t>
      </w:r>
      <w:r w:rsidRPr="004B77DE">
        <w:rPr>
          <w:rFonts w:ascii="Trebuchet MS" w:hAnsi="Trebuchet MS"/>
          <w:noProof/>
          <w:sz w:val="16"/>
          <w:szCs w:val="16"/>
        </w:rPr>
        <w:t>.</w:t>
      </w:r>
    </w:p>
    <w:p w14:paraId="2813E8AB"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48</w:t>
      </w:r>
      <w:r w:rsidRPr="004B77DE">
        <w:rPr>
          <w:rFonts w:ascii="Trebuchet MS" w:hAnsi="Trebuchet MS"/>
          <w:noProof/>
          <w:sz w:val="16"/>
          <w:szCs w:val="16"/>
        </w:rPr>
        <w:t>.</w:t>
      </w:r>
      <w:r w:rsidRPr="004B77DE">
        <w:rPr>
          <w:rFonts w:ascii="Trebuchet MS" w:hAnsi="Trebuchet MS"/>
          <w:noProof/>
          <w:sz w:val="16"/>
          <w:szCs w:val="16"/>
        </w:rPr>
        <w:tab/>
        <w:t xml:space="preserve">Kalliomaki M, Salminen S, Arvilommi H et al. Probiotics in primary prevention of atopic disease: a randomised placebo-controlled trial. </w:t>
      </w:r>
      <w:r w:rsidRPr="004B77DE">
        <w:rPr>
          <w:rFonts w:ascii="Trebuchet MS" w:hAnsi="Trebuchet MS"/>
          <w:i/>
          <w:noProof/>
          <w:sz w:val="16"/>
          <w:szCs w:val="16"/>
        </w:rPr>
        <w:t>Lancet</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0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57</w:t>
      </w:r>
      <w:r w:rsidRPr="004B77DE">
        <w:rPr>
          <w:rFonts w:ascii="Trebuchet MS" w:hAnsi="Trebuchet MS"/>
          <w:noProof/>
          <w:sz w:val="16"/>
          <w:szCs w:val="16"/>
        </w:rPr>
        <w:t>(</w:t>
      </w:r>
      <w:r w:rsidRPr="004B77DE">
        <w:rPr>
          <w:rFonts w:ascii="Trebuchet MS" w:eastAsia="Calibri" w:hAnsi="Trebuchet MS" w:cs="Calibri"/>
          <w:noProof/>
          <w:sz w:val="16"/>
          <w:szCs w:val="16"/>
        </w:rPr>
        <w:t>926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076</w:t>
      </w:r>
      <w:r w:rsidRPr="004B77DE">
        <w:rPr>
          <w:rFonts w:ascii="Trebuchet MS" w:hAnsi="Trebuchet MS"/>
          <w:noProof/>
          <w:sz w:val="16"/>
          <w:szCs w:val="16"/>
        </w:rPr>
        <w:t>-</w:t>
      </w:r>
      <w:r w:rsidRPr="004B77DE">
        <w:rPr>
          <w:rFonts w:ascii="Trebuchet MS" w:eastAsia="Calibri" w:hAnsi="Trebuchet MS" w:cs="Calibri"/>
          <w:noProof/>
          <w:sz w:val="16"/>
          <w:szCs w:val="16"/>
        </w:rPr>
        <w:t>9</w:t>
      </w:r>
      <w:r w:rsidRPr="004B77DE">
        <w:rPr>
          <w:rFonts w:ascii="Trebuchet MS" w:hAnsi="Trebuchet MS"/>
          <w:noProof/>
          <w:sz w:val="16"/>
          <w:szCs w:val="16"/>
        </w:rPr>
        <w:t>.</w:t>
      </w:r>
    </w:p>
    <w:p w14:paraId="0B2C1480"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49</w:t>
      </w:r>
      <w:r w:rsidRPr="004B77DE">
        <w:rPr>
          <w:rFonts w:ascii="Trebuchet MS" w:hAnsi="Trebuchet MS"/>
          <w:noProof/>
          <w:sz w:val="16"/>
          <w:szCs w:val="16"/>
        </w:rPr>
        <w:t>.</w:t>
      </w:r>
      <w:r w:rsidRPr="004B77DE">
        <w:rPr>
          <w:rFonts w:ascii="Trebuchet MS" w:hAnsi="Trebuchet MS"/>
          <w:noProof/>
          <w:sz w:val="16"/>
          <w:szCs w:val="16"/>
        </w:rPr>
        <w:tab/>
        <w:t xml:space="preserve">Kim JY, Kwon JH, Ahn SH et al. Effect of probiotic mix (Bifidobacterium bifidum, Bifidobacterium lactis, Lactobacillus acidophilus) in the primary prevention of eczema: a double-blind, randomized, placebo-controlled trial. </w:t>
      </w:r>
      <w:r w:rsidRPr="004B77DE">
        <w:rPr>
          <w:rFonts w:ascii="Trebuchet MS" w:hAnsi="Trebuchet MS"/>
          <w:i/>
          <w:noProof/>
          <w:sz w:val="16"/>
          <w:szCs w:val="16"/>
        </w:rPr>
        <w:t>Pediatr Allergy Immuno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0;</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1</w:t>
      </w:r>
      <w:r w:rsidRPr="004B77DE">
        <w:rPr>
          <w:rFonts w:ascii="Trebuchet MS" w:hAnsi="Trebuchet MS"/>
          <w:noProof/>
          <w:sz w:val="16"/>
          <w:szCs w:val="16"/>
        </w:rPr>
        <w:t>(</w:t>
      </w:r>
      <w:r w:rsidRPr="004B77DE">
        <w:rPr>
          <w:rFonts w:ascii="Trebuchet MS" w:eastAsia="Calibri" w:hAnsi="Trebuchet MS" w:cs="Calibri"/>
          <w:noProof/>
          <w:sz w:val="16"/>
          <w:szCs w:val="16"/>
        </w:rPr>
        <w:t>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Pt</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386</w:t>
      </w:r>
      <w:r w:rsidRPr="004B77DE">
        <w:rPr>
          <w:rFonts w:ascii="Trebuchet MS" w:hAnsi="Trebuchet MS"/>
          <w:noProof/>
          <w:sz w:val="16"/>
          <w:szCs w:val="16"/>
        </w:rPr>
        <w:t>-</w:t>
      </w:r>
      <w:r w:rsidRPr="004B77DE">
        <w:rPr>
          <w:rFonts w:ascii="Trebuchet MS" w:eastAsia="Calibri" w:hAnsi="Trebuchet MS" w:cs="Calibri"/>
          <w:noProof/>
          <w:sz w:val="16"/>
          <w:szCs w:val="16"/>
        </w:rPr>
        <w:t>93</w:t>
      </w:r>
      <w:r w:rsidRPr="004B77DE">
        <w:rPr>
          <w:rFonts w:ascii="Trebuchet MS" w:hAnsi="Trebuchet MS"/>
          <w:noProof/>
          <w:sz w:val="16"/>
          <w:szCs w:val="16"/>
        </w:rPr>
        <w:t>.</w:t>
      </w:r>
    </w:p>
    <w:p w14:paraId="561E488C"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50</w:t>
      </w:r>
      <w:r w:rsidRPr="004B77DE">
        <w:rPr>
          <w:rFonts w:ascii="Trebuchet MS" w:hAnsi="Trebuchet MS"/>
          <w:noProof/>
          <w:sz w:val="16"/>
          <w:szCs w:val="16"/>
        </w:rPr>
        <w:t>.</w:t>
      </w:r>
      <w:r w:rsidRPr="004B77DE">
        <w:rPr>
          <w:rFonts w:ascii="Trebuchet MS" w:hAnsi="Trebuchet MS"/>
          <w:noProof/>
          <w:sz w:val="16"/>
          <w:szCs w:val="16"/>
        </w:rPr>
        <w:tab/>
        <w:t xml:space="preserve">Niers L, Martin R, Rijkers G et al. The effects of selected probiotic strains on the development of eczema (the PandA study). </w:t>
      </w:r>
      <w:r w:rsidRPr="004B77DE">
        <w:rPr>
          <w:rFonts w:ascii="Trebuchet MS" w:hAnsi="Trebuchet MS"/>
          <w:i/>
          <w:noProof/>
          <w:sz w:val="16"/>
          <w:szCs w:val="16"/>
        </w:rPr>
        <w:t>Allergy</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0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64</w:t>
      </w:r>
      <w:r w:rsidRPr="004B77DE">
        <w:rPr>
          <w:rFonts w:ascii="Trebuchet MS" w:hAnsi="Trebuchet MS"/>
          <w:noProof/>
          <w:sz w:val="16"/>
          <w:szCs w:val="16"/>
        </w:rPr>
        <w:t>(</w:t>
      </w:r>
      <w:r w:rsidRPr="004B77DE">
        <w:rPr>
          <w:rFonts w:ascii="Trebuchet MS" w:eastAsia="Calibri" w:hAnsi="Trebuchet MS" w:cs="Calibri"/>
          <w:noProof/>
          <w:sz w:val="16"/>
          <w:szCs w:val="16"/>
        </w:rPr>
        <w:t>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349</w:t>
      </w:r>
      <w:r w:rsidRPr="004B77DE">
        <w:rPr>
          <w:rFonts w:ascii="Trebuchet MS" w:hAnsi="Trebuchet MS"/>
          <w:noProof/>
          <w:sz w:val="16"/>
          <w:szCs w:val="16"/>
        </w:rPr>
        <w:t>-</w:t>
      </w:r>
      <w:r w:rsidRPr="004B77DE">
        <w:rPr>
          <w:rFonts w:ascii="Trebuchet MS" w:eastAsia="Calibri" w:hAnsi="Trebuchet MS" w:cs="Calibri"/>
          <w:noProof/>
          <w:sz w:val="16"/>
          <w:szCs w:val="16"/>
        </w:rPr>
        <w:t>58</w:t>
      </w:r>
      <w:r w:rsidRPr="004B77DE">
        <w:rPr>
          <w:rFonts w:ascii="Trebuchet MS" w:hAnsi="Trebuchet MS"/>
          <w:noProof/>
          <w:sz w:val="16"/>
          <w:szCs w:val="16"/>
        </w:rPr>
        <w:t>.</w:t>
      </w:r>
    </w:p>
    <w:p w14:paraId="45DC9322"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51</w:t>
      </w:r>
      <w:r w:rsidRPr="004B77DE">
        <w:rPr>
          <w:rFonts w:ascii="Trebuchet MS" w:hAnsi="Trebuchet MS"/>
          <w:noProof/>
          <w:sz w:val="16"/>
          <w:szCs w:val="16"/>
        </w:rPr>
        <w:t>.</w:t>
      </w:r>
      <w:r w:rsidRPr="004B77DE">
        <w:rPr>
          <w:rFonts w:ascii="Trebuchet MS" w:hAnsi="Trebuchet MS"/>
          <w:noProof/>
          <w:sz w:val="16"/>
          <w:szCs w:val="16"/>
        </w:rPr>
        <w:tab/>
        <w:t xml:space="preserve">Rautava S, Kainonen E, Salminen S et al. Maternal probiotic supplementation during pregnancy and breast-feeding reduces the risk of eczema in the infant. </w:t>
      </w:r>
      <w:r w:rsidRPr="004B77DE">
        <w:rPr>
          <w:rFonts w:ascii="Trebuchet MS" w:hAnsi="Trebuchet MS"/>
          <w:i/>
          <w:noProof/>
          <w:sz w:val="16"/>
          <w:szCs w:val="16"/>
        </w:rPr>
        <w:t>J Allergy Clin Immuno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30</w:t>
      </w:r>
      <w:r w:rsidRPr="004B77DE">
        <w:rPr>
          <w:rFonts w:ascii="Trebuchet MS" w:hAnsi="Trebuchet MS"/>
          <w:noProof/>
          <w:sz w:val="16"/>
          <w:szCs w:val="16"/>
        </w:rPr>
        <w:t>(</w:t>
      </w:r>
      <w:r w:rsidRPr="004B77DE">
        <w:rPr>
          <w:rFonts w:ascii="Trebuchet MS" w:eastAsia="Calibri" w:hAnsi="Trebuchet MS" w:cs="Calibri"/>
          <w:noProof/>
          <w:sz w:val="16"/>
          <w:szCs w:val="16"/>
        </w:rPr>
        <w:t>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355</w:t>
      </w:r>
      <w:r w:rsidRPr="004B77DE">
        <w:rPr>
          <w:rFonts w:ascii="Trebuchet MS" w:hAnsi="Trebuchet MS"/>
          <w:noProof/>
          <w:sz w:val="16"/>
          <w:szCs w:val="16"/>
        </w:rPr>
        <w:t>-</w:t>
      </w:r>
      <w:r w:rsidRPr="004B77DE">
        <w:rPr>
          <w:rFonts w:ascii="Trebuchet MS" w:eastAsia="Calibri" w:hAnsi="Trebuchet MS" w:cs="Calibri"/>
          <w:noProof/>
          <w:sz w:val="16"/>
          <w:szCs w:val="16"/>
        </w:rPr>
        <w:t>60</w:t>
      </w:r>
      <w:r w:rsidRPr="004B77DE">
        <w:rPr>
          <w:rFonts w:ascii="Trebuchet MS" w:hAnsi="Trebuchet MS"/>
          <w:noProof/>
          <w:sz w:val="16"/>
          <w:szCs w:val="16"/>
        </w:rPr>
        <w:t>.</w:t>
      </w:r>
    </w:p>
    <w:p w14:paraId="78BD2FAB"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52</w:t>
      </w:r>
      <w:r w:rsidRPr="004B77DE">
        <w:rPr>
          <w:rFonts w:ascii="Trebuchet MS" w:hAnsi="Trebuchet MS"/>
          <w:noProof/>
          <w:sz w:val="16"/>
          <w:szCs w:val="16"/>
        </w:rPr>
        <w:t>.</w:t>
      </w:r>
      <w:r w:rsidRPr="004B77DE">
        <w:rPr>
          <w:rFonts w:ascii="Trebuchet MS" w:hAnsi="Trebuchet MS"/>
          <w:noProof/>
          <w:sz w:val="16"/>
          <w:szCs w:val="16"/>
        </w:rPr>
        <w:tab/>
        <w:t xml:space="preserve">Dotterud CK, Storro O, Johnsen R et al. Probiotics in pregnant women to prevent allergic disease: a randomized, double-blind trial. </w:t>
      </w:r>
      <w:r w:rsidRPr="004B77DE">
        <w:rPr>
          <w:rFonts w:ascii="Trebuchet MS" w:hAnsi="Trebuchet MS"/>
          <w:i/>
          <w:noProof/>
          <w:sz w:val="16"/>
          <w:szCs w:val="16"/>
        </w:rPr>
        <w:t>Br J Dermato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0;</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63</w:t>
      </w:r>
      <w:r w:rsidRPr="004B77DE">
        <w:rPr>
          <w:rFonts w:ascii="Trebuchet MS" w:hAnsi="Trebuchet MS"/>
          <w:noProof/>
          <w:sz w:val="16"/>
          <w:szCs w:val="16"/>
        </w:rPr>
        <w:t>(</w:t>
      </w:r>
      <w:r w:rsidRPr="004B77DE">
        <w:rPr>
          <w:rFonts w:ascii="Trebuchet MS" w:eastAsia="Calibri" w:hAnsi="Trebuchet MS" w:cs="Calibri"/>
          <w:noProof/>
          <w:sz w:val="16"/>
          <w:szCs w:val="16"/>
        </w:rPr>
        <w:t>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616</w:t>
      </w:r>
      <w:r w:rsidRPr="004B77DE">
        <w:rPr>
          <w:rFonts w:ascii="Trebuchet MS" w:hAnsi="Trebuchet MS"/>
          <w:noProof/>
          <w:sz w:val="16"/>
          <w:szCs w:val="16"/>
        </w:rPr>
        <w:t>-</w:t>
      </w:r>
      <w:r w:rsidRPr="004B77DE">
        <w:rPr>
          <w:rFonts w:ascii="Trebuchet MS" w:eastAsia="Calibri" w:hAnsi="Trebuchet MS" w:cs="Calibri"/>
          <w:noProof/>
          <w:sz w:val="16"/>
          <w:szCs w:val="16"/>
        </w:rPr>
        <w:t>23</w:t>
      </w:r>
      <w:r w:rsidRPr="004B77DE">
        <w:rPr>
          <w:rFonts w:ascii="Trebuchet MS" w:hAnsi="Trebuchet MS"/>
          <w:noProof/>
          <w:sz w:val="16"/>
          <w:szCs w:val="16"/>
        </w:rPr>
        <w:t>.</w:t>
      </w:r>
    </w:p>
    <w:p w14:paraId="0AA4F2A1"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53</w:t>
      </w:r>
      <w:r w:rsidRPr="004B77DE">
        <w:rPr>
          <w:rFonts w:ascii="Trebuchet MS" w:hAnsi="Trebuchet MS"/>
          <w:noProof/>
          <w:sz w:val="16"/>
          <w:szCs w:val="16"/>
        </w:rPr>
        <w:t>.</w:t>
      </w:r>
      <w:r w:rsidRPr="004B77DE">
        <w:rPr>
          <w:rFonts w:ascii="Trebuchet MS" w:hAnsi="Trebuchet MS"/>
          <w:noProof/>
          <w:sz w:val="16"/>
          <w:szCs w:val="16"/>
        </w:rPr>
        <w:tab/>
        <w:t xml:space="preserve">Frawley J, Adams J, Steel A et al. Women's use and self-prescription of herbal medicine during pregnancy: An examination of 1,835 pregnant women. </w:t>
      </w:r>
      <w:r w:rsidRPr="004B77DE">
        <w:rPr>
          <w:rFonts w:ascii="Trebuchet MS" w:hAnsi="Trebuchet MS"/>
          <w:i/>
          <w:noProof/>
          <w:sz w:val="16"/>
          <w:szCs w:val="16"/>
        </w:rPr>
        <w:t>Womens Health Issue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5</w:t>
      </w:r>
      <w:r w:rsidRPr="004B77DE">
        <w:rPr>
          <w:rFonts w:ascii="Trebuchet MS" w:hAnsi="Trebuchet MS"/>
          <w:noProof/>
          <w:sz w:val="16"/>
          <w:szCs w:val="16"/>
        </w:rPr>
        <w:t>(</w:t>
      </w:r>
      <w:r w:rsidRPr="004B77DE">
        <w:rPr>
          <w:rFonts w:ascii="Trebuchet MS" w:eastAsia="Calibri" w:hAnsi="Trebuchet MS" w:cs="Calibri"/>
          <w:noProof/>
          <w:sz w:val="16"/>
          <w:szCs w:val="16"/>
        </w:rPr>
        <w:t>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96</w:t>
      </w:r>
      <w:r w:rsidRPr="004B77DE">
        <w:rPr>
          <w:rFonts w:ascii="Trebuchet MS" w:hAnsi="Trebuchet MS"/>
          <w:noProof/>
          <w:sz w:val="16"/>
          <w:szCs w:val="16"/>
        </w:rPr>
        <w:t>-</w:t>
      </w:r>
      <w:r w:rsidRPr="004B77DE">
        <w:rPr>
          <w:rFonts w:ascii="Trebuchet MS" w:eastAsia="Calibri" w:hAnsi="Trebuchet MS" w:cs="Calibri"/>
          <w:noProof/>
          <w:sz w:val="16"/>
          <w:szCs w:val="16"/>
        </w:rPr>
        <w:t>402</w:t>
      </w:r>
      <w:r w:rsidRPr="004B77DE">
        <w:rPr>
          <w:rFonts w:ascii="Trebuchet MS" w:hAnsi="Trebuchet MS"/>
          <w:noProof/>
          <w:sz w:val="16"/>
          <w:szCs w:val="16"/>
        </w:rPr>
        <w:t>.</w:t>
      </w:r>
    </w:p>
    <w:p w14:paraId="3541C6A7"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54</w:t>
      </w:r>
      <w:r w:rsidRPr="004B77DE">
        <w:rPr>
          <w:rFonts w:ascii="Trebuchet MS" w:hAnsi="Trebuchet MS"/>
          <w:noProof/>
          <w:sz w:val="16"/>
          <w:szCs w:val="16"/>
        </w:rPr>
        <w:t>.</w:t>
      </w:r>
      <w:r w:rsidRPr="004B77DE">
        <w:rPr>
          <w:rFonts w:ascii="Trebuchet MS" w:hAnsi="Trebuchet MS"/>
          <w:noProof/>
          <w:sz w:val="16"/>
          <w:szCs w:val="16"/>
        </w:rPr>
        <w:tab/>
        <w:t xml:space="preserve">Frawley J, Sibbritt D, Broom A et al. Women's attitudes towards the use of complementary and alternative medicine products during pregnancy. </w:t>
      </w:r>
      <w:r w:rsidRPr="004B77DE">
        <w:rPr>
          <w:rFonts w:ascii="Trebuchet MS" w:hAnsi="Trebuchet MS"/>
          <w:i/>
          <w:noProof/>
          <w:sz w:val="16"/>
          <w:szCs w:val="16"/>
        </w:rPr>
        <w:t>J Obstet Gynaeco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6</w:t>
      </w:r>
      <w:r w:rsidRPr="004B77DE">
        <w:rPr>
          <w:rFonts w:ascii="Trebuchet MS" w:hAnsi="Trebuchet MS"/>
          <w:noProof/>
          <w:sz w:val="16"/>
          <w:szCs w:val="16"/>
        </w:rPr>
        <w:t>(</w:t>
      </w:r>
      <w:r w:rsidRPr="004B77DE">
        <w:rPr>
          <w:rFonts w:ascii="Trebuchet MS" w:eastAsia="Calibri" w:hAnsi="Trebuchet MS" w:cs="Calibri"/>
          <w:noProof/>
          <w:sz w:val="16"/>
          <w:szCs w:val="16"/>
        </w:rPr>
        <w:t>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62</w:t>
      </w:r>
      <w:r w:rsidRPr="004B77DE">
        <w:rPr>
          <w:rFonts w:ascii="Trebuchet MS" w:hAnsi="Trebuchet MS"/>
          <w:noProof/>
          <w:sz w:val="16"/>
          <w:szCs w:val="16"/>
        </w:rPr>
        <w:t>-</w:t>
      </w:r>
      <w:r w:rsidRPr="004B77DE">
        <w:rPr>
          <w:rFonts w:ascii="Trebuchet MS" w:eastAsia="Calibri" w:hAnsi="Trebuchet MS" w:cs="Calibri"/>
          <w:noProof/>
          <w:sz w:val="16"/>
          <w:szCs w:val="16"/>
        </w:rPr>
        <w:t>7</w:t>
      </w:r>
      <w:r w:rsidRPr="004B77DE">
        <w:rPr>
          <w:rFonts w:ascii="Trebuchet MS" w:hAnsi="Trebuchet MS"/>
          <w:noProof/>
          <w:sz w:val="16"/>
          <w:szCs w:val="16"/>
        </w:rPr>
        <w:t>.</w:t>
      </w:r>
    </w:p>
    <w:p w14:paraId="5AE9251E"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55</w:t>
      </w:r>
      <w:r w:rsidRPr="004B77DE">
        <w:rPr>
          <w:rFonts w:ascii="Trebuchet MS" w:hAnsi="Trebuchet MS"/>
          <w:noProof/>
          <w:sz w:val="16"/>
          <w:szCs w:val="16"/>
        </w:rPr>
        <w:t>.</w:t>
      </w:r>
      <w:r w:rsidRPr="004B77DE">
        <w:rPr>
          <w:rFonts w:ascii="Trebuchet MS" w:hAnsi="Trebuchet MS"/>
          <w:noProof/>
          <w:sz w:val="16"/>
          <w:szCs w:val="16"/>
        </w:rPr>
        <w:tab/>
        <w:t xml:space="preserve">Bowman RL, Davis DL, Ferguson S et al. Women's motivation, perception and experience of complementary and alternative medicine in pregnancy: A meta-synthesis. </w:t>
      </w:r>
      <w:r w:rsidRPr="004B77DE">
        <w:rPr>
          <w:rFonts w:ascii="Trebuchet MS" w:hAnsi="Trebuchet MS"/>
          <w:i/>
          <w:noProof/>
          <w:sz w:val="16"/>
          <w:szCs w:val="16"/>
        </w:rPr>
        <w:t>Midwifery</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81</w:t>
      </w:r>
      <w:r w:rsidRPr="004B77DE">
        <w:rPr>
          <w:rFonts w:ascii="Trebuchet MS" w:hAnsi="Trebuchet MS"/>
          <w:noProof/>
          <w:sz w:val="16"/>
          <w:szCs w:val="16"/>
        </w:rPr>
        <w:t>-7.</w:t>
      </w:r>
    </w:p>
    <w:p w14:paraId="201EA6BF"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56</w:t>
      </w:r>
      <w:r w:rsidRPr="004B77DE">
        <w:rPr>
          <w:rFonts w:ascii="Trebuchet MS" w:hAnsi="Trebuchet MS"/>
          <w:noProof/>
          <w:sz w:val="16"/>
          <w:szCs w:val="16"/>
        </w:rPr>
        <w:t>.</w:t>
      </w:r>
      <w:r w:rsidRPr="004B77DE">
        <w:rPr>
          <w:rFonts w:ascii="Trebuchet MS" w:hAnsi="Trebuchet MS"/>
          <w:noProof/>
          <w:sz w:val="16"/>
          <w:szCs w:val="16"/>
        </w:rPr>
        <w:tab/>
        <w:t xml:space="preserve">Kennedy DA, Lupattelli A, Koren G et al. Safety classification of herbal medicines used in pregnancy in a multinational study. </w:t>
      </w:r>
      <w:r w:rsidRPr="004B77DE">
        <w:rPr>
          <w:rFonts w:ascii="Trebuchet MS" w:hAnsi="Trebuchet MS"/>
          <w:i/>
          <w:noProof/>
          <w:sz w:val="16"/>
          <w:szCs w:val="16"/>
        </w:rPr>
        <w:t>BMC Complement Altern Me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02</w:t>
      </w:r>
      <w:r w:rsidRPr="004B77DE">
        <w:rPr>
          <w:rFonts w:ascii="Trebuchet MS" w:hAnsi="Trebuchet MS"/>
          <w:noProof/>
          <w:sz w:val="16"/>
          <w:szCs w:val="16"/>
        </w:rPr>
        <w:t>.</w:t>
      </w:r>
    </w:p>
    <w:p w14:paraId="6DE5E060"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57</w:t>
      </w:r>
      <w:r w:rsidRPr="004B77DE">
        <w:rPr>
          <w:rFonts w:ascii="Trebuchet MS" w:hAnsi="Trebuchet MS"/>
          <w:noProof/>
          <w:sz w:val="16"/>
          <w:szCs w:val="16"/>
        </w:rPr>
        <w:t>.</w:t>
      </w:r>
      <w:r w:rsidRPr="004B77DE">
        <w:rPr>
          <w:rFonts w:ascii="Trebuchet MS" w:hAnsi="Trebuchet MS"/>
          <w:noProof/>
          <w:sz w:val="16"/>
          <w:szCs w:val="16"/>
        </w:rPr>
        <w:tab/>
        <w:t xml:space="preserve">Steel A, Adams J, Sibbritt D et al. Relationship between complementary and alternative medicine use and incidence of adverse birth outcomes: an examination of a nationally representative sample of 1835 Australian women. </w:t>
      </w:r>
      <w:r w:rsidRPr="004B77DE">
        <w:rPr>
          <w:rFonts w:ascii="Trebuchet MS" w:hAnsi="Trebuchet MS"/>
          <w:i/>
          <w:noProof/>
          <w:sz w:val="16"/>
          <w:szCs w:val="16"/>
        </w:rPr>
        <w:t>Midwifery</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0</w:t>
      </w:r>
      <w:r w:rsidRPr="004B77DE">
        <w:rPr>
          <w:rFonts w:ascii="Trebuchet MS" w:hAnsi="Trebuchet MS"/>
          <w:noProof/>
          <w:sz w:val="16"/>
          <w:szCs w:val="16"/>
        </w:rPr>
        <w:t>(</w:t>
      </w:r>
      <w:r w:rsidRPr="004B77DE">
        <w:rPr>
          <w:rFonts w:ascii="Trebuchet MS" w:eastAsia="Calibri" w:hAnsi="Trebuchet MS" w:cs="Calibri"/>
          <w:noProof/>
          <w:sz w:val="16"/>
          <w:szCs w:val="16"/>
        </w:rPr>
        <w:t>1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157</w:t>
      </w:r>
      <w:r w:rsidRPr="004B77DE">
        <w:rPr>
          <w:rFonts w:ascii="Trebuchet MS" w:hAnsi="Trebuchet MS"/>
          <w:noProof/>
          <w:sz w:val="16"/>
          <w:szCs w:val="16"/>
        </w:rPr>
        <w:t>-</w:t>
      </w:r>
      <w:r w:rsidRPr="004B77DE">
        <w:rPr>
          <w:rFonts w:ascii="Trebuchet MS" w:eastAsia="Calibri" w:hAnsi="Trebuchet MS" w:cs="Calibri"/>
          <w:noProof/>
          <w:sz w:val="16"/>
          <w:szCs w:val="16"/>
        </w:rPr>
        <w:t>65</w:t>
      </w:r>
      <w:r w:rsidRPr="004B77DE">
        <w:rPr>
          <w:rFonts w:ascii="Trebuchet MS" w:hAnsi="Trebuchet MS"/>
          <w:noProof/>
          <w:sz w:val="16"/>
          <w:szCs w:val="16"/>
        </w:rPr>
        <w:t>.</w:t>
      </w:r>
    </w:p>
    <w:p w14:paraId="2E564F1D"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58</w:t>
      </w:r>
      <w:r w:rsidRPr="004B77DE">
        <w:rPr>
          <w:rFonts w:ascii="Trebuchet MS" w:hAnsi="Trebuchet MS"/>
          <w:noProof/>
          <w:sz w:val="16"/>
          <w:szCs w:val="16"/>
        </w:rPr>
        <w:t>.</w:t>
      </w:r>
      <w:r w:rsidRPr="004B77DE">
        <w:rPr>
          <w:rFonts w:ascii="Trebuchet MS" w:hAnsi="Trebuchet MS"/>
          <w:noProof/>
          <w:sz w:val="16"/>
          <w:szCs w:val="16"/>
        </w:rPr>
        <w:tab/>
        <w:t xml:space="preserve">Meher S, Duley L. Garlic for preventing pre-eclampsia and its complications. </w:t>
      </w:r>
      <w:r w:rsidRPr="004B77DE">
        <w:rPr>
          <w:rFonts w:ascii="Trebuchet MS" w:hAnsi="Trebuchet MS"/>
          <w:i/>
          <w:noProof/>
          <w:sz w:val="16"/>
          <w:szCs w:val="16"/>
        </w:rPr>
        <w:t>Cochrane Database Syst Rev</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0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CD006065</w:t>
      </w:r>
      <w:r w:rsidRPr="004B77DE">
        <w:rPr>
          <w:rFonts w:ascii="Trebuchet MS" w:hAnsi="Trebuchet MS"/>
          <w:noProof/>
          <w:sz w:val="16"/>
          <w:szCs w:val="16"/>
        </w:rPr>
        <w:t>.</w:t>
      </w:r>
    </w:p>
    <w:p w14:paraId="6F9A1337"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59</w:t>
      </w:r>
      <w:r w:rsidRPr="004B77DE">
        <w:rPr>
          <w:rFonts w:ascii="Trebuchet MS" w:hAnsi="Trebuchet MS"/>
          <w:noProof/>
          <w:sz w:val="16"/>
          <w:szCs w:val="16"/>
        </w:rPr>
        <w:t>.</w:t>
      </w:r>
      <w:r w:rsidRPr="004B77DE">
        <w:rPr>
          <w:rFonts w:ascii="Trebuchet MS" w:hAnsi="Trebuchet MS"/>
          <w:noProof/>
          <w:sz w:val="16"/>
          <w:szCs w:val="16"/>
        </w:rPr>
        <w:tab/>
        <w:t xml:space="preserve">Aalami-Harandi R, Karamali M, Asemi Z. The favorable effects of garlic intake on metabolic profiles, hs-CRP, biomarkers of oxidative stress and pregnancy outcomes in pregnant women at risk for pre-eclampsia: randomized, double-blind, placebo-controlled trial. </w:t>
      </w:r>
      <w:r w:rsidRPr="004B77DE">
        <w:rPr>
          <w:rFonts w:ascii="Trebuchet MS" w:hAnsi="Trebuchet MS"/>
          <w:i/>
          <w:noProof/>
          <w:sz w:val="16"/>
          <w:szCs w:val="16"/>
        </w:rPr>
        <w:t>J Matern Fetal Neonatal Me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8</w:t>
      </w:r>
      <w:r w:rsidRPr="004B77DE">
        <w:rPr>
          <w:rFonts w:ascii="Trebuchet MS" w:hAnsi="Trebuchet MS"/>
          <w:noProof/>
          <w:sz w:val="16"/>
          <w:szCs w:val="16"/>
        </w:rPr>
        <w:t>(</w:t>
      </w:r>
      <w:r w:rsidRPr="004B77DE">
        <w:rPr>
          <w:rFonts w:ascii="Trebuchet MS" w:eastAsia="Calibri" w:hAnsi="Trebuchet MS" w:cs="Calibri"/>
          <w:noProof/>
          <w:sz w:val="16"/>
          <w:szCs w:val="16"/>
        </w:rPr>
        <w:t>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20</w:t>
      </w:r>
      <w:r w:rsidRPr="004B77DE">
        <w:rPr>
          <w:rFonts w:ascii="Trebuchet MS" w:hAnsi="Trebuchet MS"/>
          <w:noProof/>
          <w:sz w:val="16"/>
          <w:szCs w:val="16"/>
        </w:rPr>
        <w:t>-</w:t>
      </w:r>
      <w:r w:rsidRPr="004B77DE">
        <w:rPr>
          <w:rFonts w:ascii="Trebuchet MS" w:eastAsia="Calibri" w:hAnsi="Trebuchet MS" w:cs="Calibri"/>
          <w:noProof/>
          <w:sz w:val="16"/>
          <w:szCs w:val="16"/>
        </w:rPr>
        <w:t>7</w:t>
      </w:r>
      <w:r w:rsidRPr="004B77DE">
        <w:rPr>
          <w:rFonts w:ascii="Trebuchet MS" w:hAnsi="Trebuchet MS"/>
          <w:noProof/>
          <w:sz w:val="16"/>
          <w:szCs w:val="16"/>
        </w:rPr>
        <w:t>.</w:t>
      </w:r>
    </w:p>
    <w:p w14:paraId="44F8DA4E"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60</w:t>
      </w:r>
      <w:r w:rsidRPr="004B77DE">
        <w:rPr>
          <w:rFonts w:ascii="Trebuchet MS" w:hAnsi="Trebuchet MS"/>
          <w:noProof/>
          <w:sz w:val="16"/>
          <w:szCs w:val="16"/>
        </w:rPr>
        <w:t>.</w:t>
      </w:r>
      <w:r w:rsidRPr="004B77DE">
        <w:rPr>
          <w:rFonts w:ascii="Trebuchet MS" w:hAnsi="Trebuchet MS"/>
          <w:noProof/>
          <w:sz w:val="16"/>
          <w:szCs w:val="16"/>
        </w:rPr>
        <w:tab/>
        <w:t xml:space="preserve">Holst L, Havnen GC, Nordeng H. Echinacea and elderberry-should they be used against upper respiratory tract infections during pregnancy? </w:t>
      </w:r>
      <w:r w:rsidRPr="004B77DE">
        <w:rPr>
          <w:rFonts w:ascii="Trebuchet MS" w:hAnsi="Trebuchet MS"/>
          <w:i/>
          <w:noProof/>
          <w:sz w:val="16"/>
          <w:szCs w:val="16"/>
        </w:rPr>
        <w:t>Front Pharmaco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1</w:t>
      </w:r>
      <w:r w:rsidRPr="004B77DE">
        <w:rPr>
          <w:rFonts w:ascii="Trebuchet MS" w:hAnsi="Trebuchet MS"/>
          <w:noProof/>
          <w:sz w:val="16"/>
          <w:szCs w:val="16"/>
        </w:rPr>
        <w:t>.</w:t>
      </w:r>
    </w:p>
    <w:p w14:paraId="1E531613"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61</w:t>
      </w:r>
      <w:r w:rsidRPr="004B77DE">
        <w:rPr>
          <w:rFonts w:ascii="Trebuchet MS" w:hAnsi="Trebuchet MS"/>
          <w:noProof/>
          <w:sz w:val="16"/>
          <w:szCs w:val="16"/>
        </w:rPr>
        <w:t>.</w:t>
      </w:r>
      <w:r w:rsidRPr="004B77DE">
        <w:rPr>
          <w:rFonts w:ascii="Trebuchet MS" w:hAnsi="Trebuchet MS"/>
          <w:noProof/>
          <w:sz w:val="16"/>
          <w:szCs w:val="16"/>
        </w:rPr>
        <w:tab/>
        <w:t xml:space="preserve">Heitmann K, Havnen GC, Holst L et al. Pregnancy outcomes after prenatal exposure to echinacea: the Norwegian Mother and Child Cohort Study. </w:t>
      </w:r>
      <w:r w:rsidRPr="004B77DE">
        <w:rPr>
          <w:rFonts w:ascii="Trebuchet MS" w:hAnsi="Trebuchet MS"/>
          <w:i/>
          <w:noProof/>
          <w:sz w:val="16"/>
          <w:szCs w:val="16"/>
        </w:rPr>
        <w:t>Eur J Clin Pharmaco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72</w:t>
      </w:r>
      <w:r w:rsidRPr="004B77DE">
        <w:rPr>
          <w:rFonts w:ascii="Trebuchet MS" w:hAnsi="Trebuchet MS"/>
          <w:noProof/>
          <w:sz w:val="16"/>
          <w:szCs w:val="16"/>
        </w:rPr>
        <w:t>(</w:t>
      </w:r>
      <w:r w:rsidRPr="004B77DE">
        <w:rPr>
          <w:rFonts w:ascii="Trebuchet MS" w:eastAsia="Calibri" w:hAnsi="Trebuchet MS" w:cs="Calibri"/>
          <w:noProof/>
          <w:sz w:val="16"/>
          <w:szCs w:val="16"/>
        </w:rPr>
        <w:t>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623</w:t>
      </w:r>
      <w:r w:rsidRPr="004B77DE">
        <w:rPr>
          <w:rFonts w:ascii="Trebuchet MS" w:hAnsi="Trebuchet MS"/>
          <w:noProof/>
          <w:sz w:val="16"/>
          <w:szCs w:val="16"/>
        </w:rPr>
        <w:t>-</w:t>
      </w:r>
      <w:r w:rsidRPr="004B77DE">
        <w:rPr>
          <w:rFonts w:ascii="Trebuchet MS" w:eastAsia="Calibri" w:hAnsi="Trebuchet MS" w:cs="Calibri"/>
          <w:noProof/>
          <w:sz w:val="16"/>
          <w:szCs w:val="16"/>
        </w:rPr>
        <w:t>30</w:t>
      </w:r>
      <w:r w:rsidRPr="004B77DE">
        <w:rPr>
          <w:rFonts w:ascii="Trebuchet MS" w:hAnsi="Trebuchet MS"/>
          <w:noProof/>
          <w:sz w:val="16"/>
          <w:szCs w:val="16"/>
        </w:rPr>
        <w:t>.</w:t>
      </w:r>
    </w:p>
    <w:p w14:paraId="2A75BD90"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62</w:t>
      </w:r>
      <w:r w:rsidRPr="004B77DE">
        <w:rPr>
          <w:rFonts w:ascii="Trebuchet MS" w:hAnsi="Trebuchet MS"/>
          <w:noProof/>
          <w:sz w:val="16"/>
          <w:szCs w:val="16"/>
        </w:rPr>
        <w:t>.</w:t>
      </w:r>
      <w:r w:rsidRPr="004B77DE">
        <w:rPr>
          <w:rFonts w:ascii="Trebuchet MS" w:hAnsi="Trebuchet MS"/>
          <w:noProof/>
          <w:sz w:val="16"/>
          <w:szCs w:val="16"/>
        </w:rPr>
        <w:tab/>
        <w:t xml:space="preserve">Pour ZS, Hosseinkhani A, Asadi N et al. Double-blind randomized placebo-controlled trial on efficacy and safety of Lactuca sativa L. seeds on pregnancy-related insomnia. </w:t>
      </w:r>
      <w:r w:rsidRPr="004B77DE">
        <w:rPr>
          <w:rFonts w:ascii="Trebuchet MS" w:hAnsi="Trebuchet MS"/>
          <w:i/>
          <w:noProof/>
          <w:sz w:val="16"/>
          <w:szCs w:val="16"/>
        </w:rPr>
        <w:t>J Ethnopharmaco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2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76</w:t>
      </w:r>
      <w:r w:rsidRPr="004B77DE">
        <w:rPr>
          <w:rFonts w:ascii="Trebuchet MS" w:hAnsi="Trebuchet MS"/>
          <w:noProof/>
          <w:sz w:val="16"/>
          <w:szCs w:val="16"/>
        </w:rPr>
        <w:t>-</w:t>
      </w:r>
      <w:r w:rsidRPr="004B77DE">
        <w:rPr>
          <w:rFonts w:ascii="Trebuchet MS" w:eastAsia="Calibri" w:hAnsi="Trebuchet MS" w:cs="Calibri"/>
          <w:noProof/>
          <w:sz w:val="16"/>
          <w:szCs w:val="16"/>
        </w:rPr>
        <w:t>80</w:t>
      </w:r>
      <w:r w:rsidRPr="004B77DE">
        <w:rPr>
          <w:rFonts w:ascii="Trebuchet MS" w:hAnsi="Trebuchet MS"/>
          <w:noProof/>
          <w:sz w:val="16"/>
          <w:szCs w:val="16"/>
        </w:rPr>
        <w:t>.</w:t>
      </w:r>
    </w:p>
    <w:p w14:paraId="16F232F8"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63</w:t>
      </w:r>
      <w:r w:rsidRPr="004B77DE">
        <w:rPr>
          <w:rFonts w:ascii="Trebuchet MS" w:hAnsi="Trebuchet MS"/>
          <w:noProof/>
          <w:sz w:val="16"/>
          <w:szCs w:val="16"/>
        </w:rPr>
        <w:t>.</w:t>
      </w:r>
      <w:r w:rsidRPr="004B77DE">
        <w:rPr>
          <w:rFonts w:ascii="Trebuchet MS" w:hAnsi="Trebuchet MS"/>
          <w:noProof/>
          <w:sz w:val="16"/>
          <w:szCs w:val="16"/>
        </w:rPr>
        <w:tab/>
        <w:t xml:space="preserve">Hayman M, Short C, Reaburn P. An investigation into the exercise behaviours of regionally based Australian pregnant women. </w:t>
      </w:r>
      <w:r w:rsidRPr="004B77DE">
        <w:rPr>
          <w:rFonts w:ascii="Trebuchet MS" w:hAnsi="Trebuchet MS"/>
          <w:i/>
          <w:noProof/>
          <w:sz w:val="16"/>
          <w:szCs w:val="16"/>
        </w:rPr>
        <w:t>J Sci Med Sport</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9</w:t>
      </w:r>
      <w:r w:rsidRPr="004B77DE">
        <w:rPr>
          <w:rFonts w:ascii="Trebuchet MS" w:hAnsi="Trebuchet MS"/>
          <w:noProof/>
          <w:sz w:val="16"/>
          <w:szCs w:val="16"/>
        </w:rPr>
        <w:t>(</w:t>
      </w:r>
      <w:r w:rsidRPr="004B77DE">
        <w:rPr>
          <w:rFonts w:ascii="Trebuchet MS" w:eastAsia="Calibri" w:hAnsi="Trebuchet MS" w:cs="Calibri"/>
          <w:noProof/>
          <w:sz w:val="16"/>
          <w:szCs w:val="16"/>
        </w:rPr>
        <w:t>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664</w:t>
      </w:r>
      <w:r w:rsidRPr="004B77DE">
        <w:rPr>
          <w:rFonts w:ascii="Trebuchet MS" w:hAnsi="Trebuchet MS"/>
          <w:noProof/>
          <w:sz w:val="16"/>
          <w:szCs w:val="16"/>
        </w:rPr>
        <w:t>-</w:t>
      </w:r>
      <w:r w:rsidRPr="004B77DE">
        <w:rPr>
          <w:rFonts w:ascii="Trebuchet MS" w:eastAsia="Calibri" w:hAnsi="Trebuchet MS" w:cs="Calibri"/>
          <w:noProof/>
          <w:sz w:val="16"/>
          <w:szCs w:val="16"/>
        </w:rPr>
        <w:t>8</w:t>
      </w:r>
      <w:r w:rsidRPr="004B77DE">
        <w:rPr>
          <w:rFonts w:ascii="Trebuchet MS" w:hAnsi="Trebuchet MS"/>
          <w:noProof/>
          <w:sz w:val="16"/>
          <w:szCs w:val="16"/>
        </w:rPr>
        <w:t>.</w:t>
      </w:r>
    </w:p>
    <w:p w14:paraId="0890AAA2"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64</w:t>
      </w:r>
      <w:r w:rsidRPr="004B77DE">
        <w:rPr>
          <w:rFonts w:ascii="Trebuchet MS" w:hAnsi="Trebuchet MS"/>
          <w:noProof/>
          <w:sz w:val="16"/>
          <w:szCs w:val="16"/>
        </w:rPr>
        <w:t>.</w:t>
      </w:r>
      <w:r w:rsidRPr="004B77DE">
        <w:rPr>
          <w:rFonts w:ascii="Trebuchet MS" w:hAnsi="Trebuchet MS"/>
          <w:noProof/>
          <w:sz w:val="16"/>
          <w:szCs w:val="16"/>
        </w:rPr>
        <w:tab/>
        <w:t xml:space="preserve">Hayman M, Reaburn P, Alley S et al. What exercise advice are women receiving from their healthcare practitioners during pregnancy? </w:t>
      </w:r>
      <w:r w:rsidRPr="004B77DE">
        <w:rPr>
          <w:rFonts w:ascii="Trebuchet MS" w:hAnsi="Trebuchet MS"/>
          <w:i/>
          <w:noProof/>
          <w:sz w:val="16"/>
          <w:szCs w:val="16"/>
        </w:rPr>
        <w:t>Women Birth</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w:t>
      </w:r>
    </w:p>
    <w:p w14:paraId="608C89A5"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65</w:t>
      </w:r>
      <w:r w:rsidRPr="004B77DE">
        <w:rPr>
          <w:rFonts w:ascii="Trebuchet MS" w:hAnsi="Trebuchet MS"/>
          <w:noProof/>
          <w:sz w:val="16"/>
          <w:szCs w:val="16"/>
        </w:rPr>
        <w:t>.</w:t>
      </w:r>
      <w:r w:rsidRPr="004B77DE">
        <w:rPr>
          <w:rFonts w:ascii="Trebuchet MS" w:hAnsi="Trebuchet MS"/>
          <w:noProof/>
          <w:sz w:val="16"/>
          <w:szCs w:val="16"/>
        </w:rPr>
        <w:tab/>
        <w:t xml:space="preserve">Harrison AL, Taylor NF, Shields N et al. Attitudes, barriers and enablers to physical activity in pregnant women: a systematic review. </w:t>
      </w:r>
      <w:r w:rsidRPr="004B77DE">
        <w:rPr>
          <w:rFonts w:ascii="Trebuchet MS" w:hAnsi="Trebuchet MS"/>
          <w:i/>
          <w:noProof/>
          <w:sz w:val="16"/>
          <w:szCs w:val="16"/>
        </w:rPr>
        <w:t>J Physiothe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64</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4</w:t>
      </w:r>
      <w:r w:rsidRPr="004B77DE">
        <w:rPr>
          <w:rFonts w:ascii="Trebuchet MS" w:hAnsi="Trebuchet MS"/>
          <w:noProof/>
          <w:sz w:val="16"/>
          <w:szCs w:val="16"/>
        </w:rPr>
        <w:t>-</w:t>
      </w:r>
      <w:r w:rsidRPr="004B77DE">
        <w:rPr>
          <w:rFonts w:ascii="Trebuchet MS" w:eastAsia="Calibri" w:hAnsi="Trebuchet MS" w:cs="Calibri"/>
          <w:noProof/>
          <w:sz w:val="16"/>
          <w:szCs w:val="16"/>
        </w:rPr>
        <w:t>32</w:t>
      </w:r>
      <w:r w:rsidRPr="004B77DE">
        <w:rPr>
          <w:rFonts w:ascii="Trebuchet MS" w:hAnsi="Trebuchet MS"/>
          <w:noProof/>
          <w:sz w:val="16"/>
          <w:szCs w:val="16"/>
        </w:rPr>
        <w:t>.</w:t>
      </w:r>
    </w:p>
    <w:p w14:paraId="1F18AB03"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66</w:t>
      </w:r>
      <w:r w:rsidRPr="004B77DE">
        <w:rPr>
          <w:rFonts w:ascii="Trebuchet MS" w:hAnsi="Trebuchet MS"/>
          <w:noProof/>
          <w:sz w:val="16"/>
          <w:szCs w:val="16"/>
        </w:rPr>
        <w:t>.</w:t>
      </w:r>
      <w:r w:rsidRPr="004B77DE">
        <w:rPr>
          <w:rFonts w:ascii="Trebuchet MS" w:hAnsi="Trebuchet MS"/>
          <w:noProof/>
          <w:sz w:val="16"/>
          <w:szCs w:val="16"/>
        </w:rPr>
        <w:tab/>
        <w:t xml:space="preserve">Coll CV, Domingues MR, Goncalves H et al. Perceived barriers to leisure-time physical activity during pregnancy: A literature review of quantitative and qualitative evidence. </w:t>
      </w:r>
      <w:r w:rsidRPr="004B77DE">
        <w:rPr>
          <w:rFonts w:ascii="Trebuchet MS" w:hAnsi="Trebuchet MS"/>
          <w:i/>
          <w:noProof/>
          <w:sz w:val="16"/>
          <w:szCs w:val="16"/>
        </w:rPr>
        <w:t>J Sci Med Sport</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7</w:t>
      </w:r>
      <w:r w:rsidRPr="004B77DE">
        <w:rPr>
          <w:rFonts w:ascii="Trebuchet MS" w:hAnsi="Trebuchet MS"/>
          <w:noProof/>
          <w:sz w:val="16"/>
          <w:szCs w:val="16"/>
        </w:rPr>
        <w:t>-</w:t>
      </w:r>
      <w:r w:rsidRPr="004B77DE">
        <w:rPr>
          <w:rFonts w:ascii="Trebuchet MS" w:eastAsia="Calibri" w:hAnsi="Trebuchet MS" w:cs="Calibri"/>
          <w:noProof/>
          <w:sz w:val="16"/>
          <w:szCs w:val="16"/>
        </w:rPr>
        <w:t>25</w:t>
      </w:r>
      <w:r w:rsidRPr="004B77DE">
        <w:rPr>
          <w:rFonts w:ascii="Trebuchet MS" w:hAnsi="Trebuchet MS"/>
          <w:noProof/>
          <w:sz w:val="16"/>
          <w:szCs w:val="16"/>
        </w:rPr>
        <w:t>.</w:t>
      </w:r>
    </w:p>
    <w:p w14:paraId="2DEA5126"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67</w:t>
      </w:r>
      <w:r w:rsidRPr="004B77DE">
        <w:rPr>
          <w:rFonts w:ascii="Trebuchet MS" w:hAnsi="Trebuchet MS"/>
          <w:noProof/>
          <w:sz w:val="16"/>
          <w:szCs w:val="16"/>
        </w:rPr>
        <w:t>.</w:t>
      </w:r>
      <w:r w:rsidRPr="004B77DE">
        <w:rPr>
          <w:rFonts w:ascii="Trebuchet MS" w:hAnsi="Trebuchet MS"/>
          <w:noProof/>
          <w:sz w:val="16"/>
          <w:szCs w:val="16"/>
        </w:rPr>
        <w:tab/>
        <w:t xml:space="preserve">Flannery C, McHugh S, Anaba AE et al. Enablers and barriers to physical activity in overweight and obese pregnant women: an analysis informed by the theoretical domains framework and COM-B model. </w:t>
      </w:r>
      <w:r w:rsidRPr="004B77DE">
        <w:rPr>
          <w:rFonts w:ascii="Trebuchet MS" w:hAnsi="Trebuchet MS"/>
          <w:i/>
          <w:noProof/>
          <w:sz w:val="16"/>
          <w:szCs w:val="16"/>
        </w:rPr>
        <w:t>BMC Pregnancy Childbirth</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8</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78</w:t>
      </w:r>
      <w:r w:rsidRPr="004B77DE">
        <w:rPr>
          <w:rFonts w:ascii="Trebuchet MS" w:hAnsi="Trebuchet MS"/>
          <w:noProof/>
          <w:sz w:val="16"/>
          <w:szCs w:val="16"/>
        </w:rPr>
        <w:t>.</w:t>
      </w:r>
    </w:p>
    <w:p w14:paraId="70212C78"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68</w:t>
      </w:r>
      <w:r w:rsidRPr="004B77DE">
        <w:rPr>
          <w:rFonts w:ascii="Trebuchet MS" w:hAnsi="Trebuchet MS"/>
          <w:noProof/>
          <w:sz w:val="16"/>
          <w:szCs w:val="16"/>
        </w:rPr>
        <w:t>.</w:t>
      </w:r>
      <w:r w:rsidRPr="004B77DE">
        <w:rPr>
          <w:rFonts w:ascii="Trebuchet MS" w:hAnsi="Trebuchet MS"/>
          <w:noProof/>
          <w:sz w:val="16"/>
          <w:szCs w:val="16"/>
        </w:rPr>
        <w:tab/>
        <w:t xml:space="preserve">Halvorsen S, Haakstad LA, Edvardsen E et al. Effect of aerobic dance on cardiorespiratory fitness in pregnant women: a randomised controlled trial. </w:t>
      </w:r>
      <w:r w:rsidRPr="004B77DE">
        <w:rPr>
          <w:rFonts w:ascii="Trebuchet MS" w:hAnsi="Trebuchet MS"/>
          <w:i/>
          <w:noProof/>
          <w:sz w:val="16"/>
          <w:szCs w:val="16"/>
        </w:rPr>
        <w:t>Physiotherapy</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99</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2</w:t>
      </w:r>
      <w:r w:rsidRPr="004B77DE">
        <w:rPr>
          <w:rFonts w:ascii="Trebuchet MS" w:hAnsi="Trebuchet MS"/>
          <w:noProof/>
          <w:sz w:val="16"/>
          <w:szCs w:val="16"/>
        </w:rPr>
        <w:t>-</w:t>
      </w:r>
      <w:r w:rsidRPr="004B77DE">
        <w:rPr>
          <w:rFonts w:ascii="Trebuchet MS" w:eastAsia="Calibri" w:hAnsi="Trebuchet MS" w:cs="Calibri"/>
          <w:noProof/>
          <w:sz w:val="16"/>
          <w:szCs w:val="16"/>
        </w:rPr>
        <w:t>8</w:t>
      </w:r>
      <w:r w:rsidRPr="004B77DE">
        <w:rPr>
          <w:rFonts w:ascii="Trebuchet MS" w:hAnsi="Trebuchet MS"/>
          <w:noProof/>
          <w:sz w:val="16"/>
          <w:szCs w:val="16"/>
        </w:rPr>
        <w:t>.</w:t>
      </w:r>
    </w:p>
    <w:p w14:paraId="4958A44E"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69</w:t>
      </w:r>
      <w:r w:rsidRPr="004B77DE">
        <w:rPr>
          <w:rFonts w:ascii="Trebuchet MS" w:hAnsi="Trebuchet MS"/>
          <w:noProof/>
          <w:sz w:val="16"/>
          <w:szCs w:val="16"/>
        </w:rPr>
        <w:t>.</w:t>
      </w:r>
      <w:r w:rsidRPr="004B77DE">
        <w:rPr>
          <w:rFonts w:ascii="Trebuchet MS" w:hAnsi="Trebuchet MS"/>
          <w:noProof/>
          <w:sz w:val="16"/>
          <w:szCs w:val="16"/>
        </w:rPr>
        <w:tab/>
        <w:t xml:space="preserve">Bisson M, Almeras N, Dufresne SS et al. A 12-Week Exercise Program for Pregnant Women with Obesity to Improve Physical Activity Levels: An Open Randomised Preliminary Study. </w:t>
      </w:r>
      <w:r w:rsidRPr="004B77DE">
        <w:rPr>
          <w:rFonts w:ascii="Trebuchet MS" w:hAnsi="Trebuchet MS"/>
          <w:i/>
          <w:noProof/>
          <w:sz w:val="16"/>
          <w:szCs w:val="16"/>
        </w:rPr>
        <w:t>PLoS One</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0</w:t>
      </w:r>
      <w:r w:rsidRPr="004B77DE">
        <w:rPr>
          <w:rFonts w:ascii="Trebuchet MS" w:hAnsi="Trebuchet MS"/>
          <w:noProof/>
          <w:sz w:val="16"/>
          <w:szCs w:val="16"/>
        </w:rPr>
        <w:t>(</w:t>
      </w:r>
      <w:r w:rsidRPr="004B77DE">
        <w:rPr>
          <w:rFonts w:ascii="Trebuchet MS" w:eastAsia="Calibri" w:hAnsi="Trebuchet MS" w:cs="Calibri"/>
          <w:noProof/>
          <w:sz w:val="16"/>
          <w:szCs w:val="16"/>
        </w:rPr>
        <w:t>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0137742</w:t>
      </w:r>
      <w:r w:rsidRPr="004B77DE">
        <w:rPr>
          <w:rFonts w:ascii="Trebuchet MS" w:hAnsi="Trebuchet MS"/>
          <w:noProof/>
          <w:sz w:val="16"/>
          <w:szCs w:val="16"/>
        </w:rPr>
        <w:t>.</w:t>
      </w:r>
    </w:p>
    <w:p w14:paraId="7B88319E"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70</w:t>
      </w:r>
      <w:r w:rsidRPr="004B77DE">
        <w:rPr>
          <w:rFonts w:ascii="Trebuchet MS" w:hAnsi="Trebuchet MS"/>
          <w:noProof/>
          <w:sz w:val="16"/>
          <w:szCs w:val="16"/>
        </w:rPr>
        <w:t>.</w:t>
      </w:r>
      <w:r w:rsidRPr="004B77DE">
        <w:rPr>
          <w:rFonts w:ascii="Trebuchet MS" w:hAnsi="Trebuchet MS"/>
          <w:noProof/>
          <w:sz w:val="16"/>
          <w:szCs w:val="16"/>
        </w:rPr>
        <w:tab/>
        <w:t xml:space="preserve">de Oliveria Melo AS, Silva JL, Tavares JS et al. Effect of a physical exercise program during pregnancy on uteroplacental and fetal blood flow and fetal growth: a randomized controlled trial. </w:t>
      </w:r>
      <w:r w:rsidRPr="004B77DE">
        <w:rPr>
          <w:rFonts w:ascii="Trebuchet MS" w:hAnsi="Trebuchet MS"/>
          <w:i/>
          <w:noProof/>
          <w:sz w:val="16"/>
          <w:szCs w:val="16"/>
        </w:rPr>
        <w:t>Obstet Gyneco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20</w:t>
      </w:r>
      <w:r w:rsidRPr="004B77DE">
        <w:rPr>
          <w:rFonts w:ascii="Trebuchet MS" w:hAnsi="Trebuchet MS"/>
          <w:noProof/>
          <w:sz w:val="16"/>
          <w:szCs w:val="16"/>
        </w:rPr>
        <w:t>(</w:t>
      </w:r>
      <w:r w:rsidRPr="004B77DE">
        <w:rPr>
          <w:rFonts w:ascii="Trebuchet MS" w:eastAsia="Calibri" w:hAnsi="Trebuchet MS" w:cs="Calibri"/>
          <w:noProof/>
          <w:sz w:val="16"/>
          <w:szCs w:val="16"/>
        </w:rPr>
        <w:t>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Pt</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02</w:t>
      </w:r>
      <w:r w:rsidRPr="004B77DE">
        <w:rPr>
          <w:rFonts w:ascii="Trebuchet MS" w:hAnsi="Trebuchet MS"/>
          <w:noProof/>
          <w:sz w:val="16"/>
          <w:szCs w:val="16"/>
        </w:rPr>
        <w:t>-</w:t>
      </w:r>
      <w:r w:rsidRPr="004B77DE">
        <w:rPr>
          <w:rFonts w:ascii="Trebuchet MS" w:eastAsia="Calibri" w:hAnsi="Trebuchet MS" w:cs="Calibri"/>
          <w:noProof/>
          <w:sz w:val="16"/>
          <w:szCs w:val="16"/>
        </w:rPr>
        <w:t>10</w:t>
      </w:r>
      <w:r w:rsidRPr="004B77DE">
        <w:rPr>
          <w:rFonts w:ascii="Trebuchet MS" w:hAnsi="Trebuchet MS"/>
          <w:noProof/>
          <w:sz w:val="16"/>
          <w:szCs w:val="16"/>
        </w:rPr>
        <w:t>.</w:t>
      </w:r>
    </w:p>
    <w:p w14:paraId="0BF486DB"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71</w:t>
      </w:r>
      <w:r w:rsidRPr="004B77DE">
        <w:rPr>
          <w:rFonts w:ascii="Trebuchet MS" w:hAnsi="Trebuchet MS"/>
          <w:noProof/>
          <w:sz w:val="16"/>
          <w:szCs w:val="16"/>
        </w:rPr>
        <w:t>.</w:t>
      </w:r>
      <w:r w:rsidRPr="004B77DE">
        <w:rPr>
          <w:rFonts w:ascii="Trebuchet MS" w:hAnsi="Trebuchet MS"/>
          <w:noProof/>
          <w:sz w:val="16"/>
          <w:szCs w:val="16"/>
        </w:rPr>
        <w:tab/>
        <w:t xml:space="preserve">Guelfi KJ, Ong MJ, Crisp NA et al. Regular Exercise to Prevent the Recurrence of Gestational Diabetes Mellitus: A Randomized Controlled Trial. </w:t>
      </w:r>
      <w:r w:rsidRPr="004B77DE">
        <w:rPr>
          <w:rFonts w:ascii="Trebuchet MS" w:hAnsi="Trebuchet MS"/>
          <w:i/>
          <w:noProof/>
          <w:sz w:val="16"/>
          <w:szCs w:val="16"/>
        </w:rPr>
        <w:t>Obstet Gyneco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28</w:t>
      </w:r>
      <w:r w:rsidRPr="004B77DE">
        <w:rPr>
          <w:rFonts w:ascii="Trebuchet MS" w:hAnsi="Trebuchet MS"/>
          <w:noProof/>
          <w:sz w:val="16"/>
          <w:szCs w:val="16"/>
        </w:rPr>
        <w:t>(</w:t>
      </w:r>
      <w:r w:rsidRPr="004B77DE">
        <w:rPr>
          <w:rFonts w:ascii="Trebuchet MS" w:eastAsia="Calibri" w:hAnsi="Trebuchet MS" w:cs="Calibri"/>
          <w:noProof/>
          <w:sz w:val="16"/>
          <w:szCs w:val="16"/>
        </w:rPr>
        <w:t>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819</w:t>
      </w:r>
      <w:r w:rsidRPr="004B77DE">
        <w:rPr>
          <w:rFonts w:ascii="Trebuchet MS" w:hAnsi="Trebuchet MS"/>
          <w:noProof/>
          <w:sz w:val="16"/>
          <w:szCs w:val="16"/>
        </w:rPr>
        <w:t>-</w:t>
      </w:r>
      <w:r w:rsidRPr="004B77DE">
        <w:rPr>
          <w:rFonts w:ascii="Trebuchet MS" w:eastAsia="Calibri" w:hAnsi="Trebuchet MS" w:cs="Calibri"/>
          <w:noProof/>
          <w:sz w:val="16"/>
          <w:szCs w:val="16"/>
        </w:rPr>
        <w:t>27</w:t>
      </w:r>
      <w:r w:rsidRPr="004B77DE">
        <w:rPr>
          <w:rFonts w:ascii="Trebuchet MS" w:hAnsi="Trebuchet MS"/>
          <w:noProof/>
          <w:sz w:val="16"/>
          <w:szCs w:val="16"/>
        </w:rPr>
        <w:t>.</w:t>
      </w:r>
    </w:p>
    <w:p w14:paraId="5EEC58DA"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72</w:t>
      </w:r>
      <w:r w:rsidRPr="004B77DE">
        <w:rPr>
          <w:rFonts w:ascii="Trebuchet MS" w:hAnsi="Trebuchet MS"/>
          <w:noProof/>
          <w:sz w:val="16"/>
          <w:szCs w:val="16"/>
        </w:rPr>
        <w:t>.</w:t>
      </w:r>
      <w:r w:rsidRPr="004B77DE">
        <w:rPr>
          <w:rFonts w:ascii="Trebuchet MS" w:hAnsi="Trebuchet MS"/>
          <w:noProof/>
          <w:sz w:val="16"/>
          <w:szCs w:val="16"/>
        </w:rPr>
        <w:tab/>
        <w:t xml:space="preserve">Hopkins SA, Baldi JC, Cutfield WS et al. Exercise training in pregnancy reduces offspring size without changes in maternal insulin sensitivity. </w:t>
      </w:r>
      <w:r w:rsidRPr="004B77DE">
        <w:rPr>
          <w:rFonts w:ascii="Trebuchet MS" w:hAnsi="Trebuchet MS"/>
          <w:i/>
          <w:noProof/>
          <w:sz w:val="16"/>
          <w:szCs w:val="16"/>
        </w:rPr>
        <w:t>J Clin Endocrinol Metab</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0;</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95</w:t>
      </w:r>
      <w:r w:rsidRPr="004B77DE">
        <w:rPr>
          <w:rFonts w:ascii="Trebuchet MS" w:hAnsi="Trebuchet MS"/>
          <w:noProof/>
          <w:sz w:val="16"/>
          <w:szCs w:val="16"/>
        </w:rPr>
        <w:t>(</w:t>
      </w:r>
      <w:r w:rsidRPr="004B77DE">
        <w:rPr>
          <w:rFonts w:ascii="Trebuchet MS" w:eastAsia="Calibri" w:hAnsi="Trebuchet MS" w:cs="Calibri"/>
          <w:noProof/>
          <w:sz w:val="16"/>
          <w:szCs w:val="16"/>
        </w:rPr>
        <w:t>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80</w:t>
      </w:r>
      <w:r w:rsidRPr="004B77DE">
        <w:rPr>
          <w:rFonts w:ascii="Trebuchet MS" w:hAnsi="Trebuchet MS"/>
          <w:noProof/>
          <w:sz w:val="16"/>
          <w:szCs w:val="16"/>
        </w:rPr>
        <w:t>-</w:t>
      </w:r>
      <w:r w:rsidRPr="004B77DE">
        <w:rPr>
          <w:rFonts w:ascii="Trebuchet MS" w:eastAsia="Calibri" w:hAnsi="Trebuchet MS" w:cs="Calibri"/>
          <w:noProof/>
          <w:sz w:val="16"/>
          <w:szCs w:val="16"/>
        </w:rPr>
        <w:t>8</w:t>
      </w:r>
      <w:r w:rsidRPr="004B77DE">
        <w:rPr>
          <w:rFonts w:ascii="Trebuchet MS" w:hAnsi="Trebuchet MS"/>
          <w:noProof/>
          <w:sz w:val="16"/>
          <w:szCs w:val="16"/>
        </w:rPr>
        <w:t>.</w:t>
      </w:r>
    </w:p>
    <w:p w14:paraId="2631E16D"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73</w:t>
      </w:r>
      <w:r w:rsidRPr="004B77DE">
        <w:rPr>
          <w:rFonts w:ascii="Trebuchet MS" w:hAnsi="Trebuchet MS"/>
          <w:noProof/>
          <w:sz w:val="16"/>
          <w:szCs w:val="16"/>
        </w:rPr>
        <w:t>.</w:t>
      </w:r>
      <w:r w:rsidRPr="004B77DE">
        <w:rPr>
          <w:rFonts w:ascii="Trebuchet MS" w:hAnsi="Trebuchet MS"/>
          <w:noProof/>
          <w:sz w:val="16"/>
          <w:szCs w:val="16"/>
        </w:rPr>
        <w:tab/>
        <w:t xml:space="preserve">Seneviratne SN, Jiang Y, Derraik J et al. Effects of antenatal exercise in overweight and obese pregnant women on maternal and perinatal outcomes: a randomised controlled trial. </w:t>
      </w:r>
      <w:r w:rsidRPr="004B77DE">
        <w:rPr>
          <w:rFonts w:ascii="Trebuchet MS" w:hAnsi="Trebuchet MS"/>
          <w:i/>
          <w:noProof/>
          <w:sz w:val="16"/>
          <w:szCs w:val="16"/>
        </w:rPr>
        <w:t>BJOG</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23</w:t>
      </w:r>
      <w:r w:rsidRPr="004B77DE">
        <w:rPr>
          <w:rFonts w:ascii="Trebuchet MS" w:hAnsi="Trebuchet MS"/>
          <w:noProof/>
          <w:sz w:val="16"/>
          <w:szCs w:val="16"/>
        </w:rPr>
        <w:t>(</w:t>
      </w:r>
      <w:r w:rsidRPr="004B77DE">
        <w:rPr>
          <w:rFonts w:ascii="Trebuchet MS" w:eastAsia="Calibri" w:hAnsi="Trebuchet MS" w:cs="Calibri"/>
          <w:noProof/>
          <w:sz w:val="16"/>
          <w:szCs w:val="16"/>
        </w:rPr>
        <w:t>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88</w:t>
      </w:r>
      <w:r w:rsidRPr="004B77DE">
        <w:rPr>
          <w:rFonts w:ascii="Trebuchet MS" w:hAnsi="Trebuchet MS"/>
          <w:noProof/>
          <w:sz w:val="16"/>
          <w:szCs w:val="16"/>
        </w:rPr>
        <w:t>-</w:t>
      </w:r>
      <w:r w:rsidRPr="004B77DE">
        <w:rPr>
          <w:rFonts w:ascii="Trebuchet MS" w:eastAsia="Calibri" w:hAnsi="Trebuchet MS" w:cs="Calibri"/>
          <w:noProof/>
          <w:sz w:val="16"/>
          <w:szCs w:val="16"/>
        </w:rPr>
        <w:t>97</w:t>
      </w:r>
      <w:r w:rsidRPr="004B77DE">
        <w:rPr>
          <w:rFonts w:ascii="Trebuchet MS" w:hAnsi="Trebuchet MS"/>
          <w:noProof/>
          <w:sz w:val="16"/>
          <w:szCs w:val="16"/>
        </w:rPr>
        <w:t>.</w:t>
      </w:r>
    </w:p>
    <w:p w14:paraId="78855B87"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74</w:t>
      </w:r>
      <w:r w:rsidRPr="004B77DE">
        <w:rPr>
          <w:rFonts w:ascii="Trebuchet MS" w:hAnsi="Trebuchet MS"/>
          <w:noProof/>
          <w:sz w:val="16"/>
          <w:szCs w:val="16"/>
        </w:rPr>
        <w:t>.</w:t>
      </w:r>
      <w:r w:rsidRPr="004B77DE">
        <w:rPr>
          <w:rFonts w:ascii="Trebuchet MS" w:hAnsi="Trebuchet MS"/>
          <w:noProof/>
          <w:sz w:val="16"/>
          <w:szCs w:val="16"/>
        </w:rPr>
        <w:tab/>
        <w:t xml:space="preserve">Vladutiu CJ, Evenson KR, Marshall SW. Physical activity and injuries during pregnancy. </w:t>
      </w:r>
      <w:r w:rsidRPr="004B77DE">
        <w:rPr>
          <w:rFonts w:ascii="Trebuchet MS" w:hAnsi="Trebuchet MS"/>
          <w:i/>
          <w:noProof/>
          <w:sz w:val="16"/>
          <w:szCs w:val="16"/>
        </w:rPr>
        <w:t>J Phys Act Health</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0;</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7</w:t>
      </w:r>
      <w:r w:rsidRPr="004B77DE">
        <w:rPr>
          <w:rFonts w:ascii="Trebuchet MS" w:hAnsi="Trebuchet MS"/>
          <w:noProof/>
          <w:sz w:val="16"/>
          <w:szCs w:val="16"/>
        </w:rPr>
        <w:t>(</w:t>
      </w:r>
      <w:r w:rsidRPr="004B77DE">
        <w:rPr>
          <w:rFonts w:ascii="Trebuchet MS" w:eastAsia="Calibri" w:hAnsi="Trebuchet MS" w:cs="Calibri"/>
          <w:noProof/>
          <w:sz w:val="16"/>
          <w:szCs w:val="16"/>
        </w:rPr>
        <w:t>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761</w:t>
      </w:r>
      <w:r w:rsidRPr="004B77DE">
        <w:rPr>
          <w:rFonts w:ascii="Trebuchet MS" w:hAnsi="Trebuchet MS"/>
          <w:noProof/>
          <w:sz w:val="16"/>
          <w:szCs w:val="16"/>
        </w:rPr>
        <w:t>-</w:t>
      </w:r>
      <w:r w:rsidRPr="004B77DE">
        <w:rPr>
          <w:rFonts w:ascii="Trebuchet MS" w:eastAsia="Calibri" w:hAnsi="Trebuchet MS" w:cs="Calibri"/>
          <w:noProof/>
          <w:sz w:val="16"/>
          <w:szCs w:val="16"/>
        </w:rPr>
        <w:t>9</w:t>
      </w:r>
      <w:r w:rsidRPr="004B77DE">
        <w:rPr>
          <w:rFonts w:ascii="Trebuchet MS" w:hAnsi="Trebuchet MS"/>
          <w:noProof/>
          <w:sz w:val="16"/>
          <w:szCs w:val="16"/>
        </w:rPr>
        <w:t>.</w:t>
      </w:r>
    </w:p>
    <w:p w14:paraId="09889F40"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75</w:t>
      </w:r>
      <w:r w:rsidRPr="004B77DE">
        <w:rPr>
          <w:rFonts w:ascii="Trebuchet MS" w:hAnsi="Trebuchet MS"/>
          <w:noProof/>
          <w:sz w:val="16"/>
          <w:szCs w:val="16"/>
        </w:rPr>
        <w:t>.</w:t>
      </w:r>
      <w:r w:rsidRPr="004B77DE">
        <w:rPr>
          <w:rFonts w:ascii="Trebuchet MS" w:hAnsi="Trebuchet MS"/>
          <w:noProof/>
          <w:sz w:val="16"/>
          <w:szCs w:val="16"/>
        </w:rPr>
        <w:tab/>
        <w:t xml:space="preserve">Rodriguez-Blanque R, Aguilar-Cordero MJ, Marin-Jimenez AE et al. Water exercise and quality of life in pregnancy: a randomised clinical trial. </w:t>
      </w:r>
      <w:r w:rsidRPr="004B77DE">
        <w:rPr>
          <w:rFonts w:ascii="Trebuchet MS" w:hAnsi="Trebuchet MS"/>
          <w:i/>
          <w:noProof/>
          <w:sz w:val="16"/>
          <w:szCs w:val="16"/>
        </w:rPr>
        <w:t>Int J Environ Res Public Health</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20;</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7</w:t>
      </w:r>
      <w:r w:rsidRPr="004B77DE">
        <w:rPr>
          <w:rFonts w:ascii="Trebuchet MS" w:hAnsi="Trebuchet MS"/>
          <w:noProof/>
          <w:sz w:val="16"/>
          <w:szCs w:val="16"/>
        </w:rPr>
        <w:t>(</w:t>
      </w:r>
      <w:r w:rsidRPr="004B77DE">
        <w:rPr>
          <w:rFonts w:ascii="Trebuchet MS" w:eastAsia="Calibri" w:hAnsi="Trebuchet MS" w:cs="Calibri"/>
          <w:noProof/>
          <w:sz w:val="16"/>
          <w:szCs w:val="16"/>
        </w:rPr>
        <w:t>4</w:t>
      </w:r>
      <w:r w:rsidRPr="004B77DE">
        <w:rPr>
          <w:rFonts w:ascii="Trebuchet MS" w:hAnsi="Trebuchet MS"/>
          <w:noProof/>
          <w:sz w:val="16"/>
          <w:szCs w:val="16"/>
        </w:rPr>
        <w:t>).</w:t>
      </w:r>
    </w:p>
    <w:p w14:paraId="5D5CF509"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76</w:t>
      </w:r>
      <w:r w:rsidRPr="004B77DE">
        <w:rPr>
          <w:rFonts w:ascii="Trebuchet MS" w:hAnsi="Trebuchet MS"/>
          <w:noProof/>
          <w:sz w:val="16"/>
          <w:szCs w:val="16"/>
        </w:rPr>
        <w:t>.</w:t>
      </w:r>
      <w:r w:rsidRPr="004B77DE">
        <w:rPr>
          <w:rFonts w:ascii="Trebuchet MS" w:hAnsi="Trebuchet MS"/>
          <w:noProof/>
          <w:sz w:val="16"/>
          <w:szCs w:val="16"/>
        </w:rPr>
        <w:tab/>
        <w:t xml:space="preserve">Prabha BS, Vijayaraghavan J, Maiya AG et al. Effects of antenatal exercise programme and education on health related quality of life: a randomised controlled trial. </w:t>
      </w:r>
      <w:r w:rsidRPr="004B77DE">
        <w:rPr>
          <w:rFonts w:ascii="Trebuchet MS" w:hAnsi="Trebuchet MS"/>
          <w:i/>
          <w:noProof/>
          <w:sz w:val="16"/>
          <w:szCs w:val="16"/>
        </w:rPr>
        <w:t>J Clin Diag Re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3</w:t>
      </w:r>
      <w:r w:rsidRPr="004B77DE">
        <w:rPr>
          <w:rFonts w:ascii="Trebuchet MS" w:hAnsi="Trebuchet MS"/>
          <w:noProof/>
          <w:sz w:val="16"/>
          <w:szCs w:val="16"/>
        </w:rPr>
        <w:t>(</w:t>
      </w:r>
      <w:r w:rsidRPr="004B77DE">
        <w:rPr>
          <w:rFonts w:ascii="Trebuchet MS" w:eastAsia="Calibri" w:hAnsi="Trebuchet MS" w:cs="Calibri"/>
          <w:noProof/>
          <w:sz w:val="16"/>
          <w:szCs w:val="16"/>
        </w:rPr>
        <w:t>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YF01</w:t>
      </w:r>
      <w:r w:rsidRPr="004B77DE">
        <w:rPr>
          <w:rFonts w:ascii="Trebuchet MS" w:hAnsi="Trebuchet MS"/>
          <w:noProof/>
          <w:sz w:val="16"/>
          <w:szCs w:val="16"/>
        </w:rPr>
        <w:t>-</w:t>
      </w:r>
      <w:r w:rsidRPr="004B77DE">
        <w:rPr>
          <w:rFonts w:ascii="Trebuchet MS" w:eastAsia="Calibri" w:hAnsi="Trebuchet MS" w:cs="Calibri"/>
          <w:noProof/>
          <w:sz w:val="16"/>
          <w:szCs w:val="16"/>
        </w:rPr>
        <w:t>YF4</w:t>
      </w:r>
      <w:r w:rsidRPr="004B77DE">
        <w:rPr>
          <w:rFonts w:ascii="Trebuchet MS" w:hAnsi="Trebuchet MS"/>
          <w:noProof/>
          <w:sz w:val="16"/>
          <w:szCs w:val="16"/>
        </w:rPr>
        <w:t>.</w:t>
      </w:r>
    </w:p>
    <w:p w14:paraId="22055974"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77</w:t>
      </w:r>
      <w:r w:rsidRPr="004B77DE">
        <w:rPr>
          <w:rFonts w:ascii="Trebuchet MS" w:hAnsi="Trebuchet MS"/>
          <w:noProof/>
          <w:sz w:val="16"/>
          <w:szCs w:val="16"/>
        </w:rPr>
        <w:t>.</w:t>
      </w:r>
      <w:r w:rsidRPr="004B77DE">
        <w:rPr>
          <w:rFonts w:ascii="Trebuchet MS" w:hAnsi="Trebuchet MS"/>
          <w:noProof/>
          <w:sz w:val="16"/>
          <w:szCs w:val="16"/>
        </w:rPr>
        <w:tab/>
        <w:t xml:space="preserve">Gustafsson MK, Stafne SN, Romundstad PR et al. The effects of an exercise programme during pregnancy on health-related quality of life in pregnant women: a Norwegian randomised controlled trial. </w:t>
      </w:r>
      <w:r w:rsidRPr="004B77DE">
        <w:rPr>
          <w:rFonts w:ascii="Trebuchet MS" w:hAnsi="Trebuchet MS"/>
          <w:i/>
          <w:noProof/>
          <w:sz w:val="16"/>
          <w:szCs w:val="16"/>
        </w:rPr>
        <w:t>BJOG</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23</w:t>
      </w:r>
      <w:r w:rsidRPr="004B77DE">
        <w:rPr>
          <w:rFonts w:ascii="Trebuchet MS" w:hAnsi="Trebuchet MS"/>
          <w:noProof/>
          <w:sz w:val="16"/>
          <w:szCs w:val="16"/>
        </w:rPr>
        <w:t>(</w:t>
      </w:r>
      <w:r w:rsidRPr="004B77DE">
        <w:rPr>
          <w:rFonts w:ascii="Trebuchet MS" w:eastAsia="Calibri" w:hAnsi="Trebuchet MS" w:cs="Calibri"/>
          <w:noProof/>
          <w:sz w:val="16"/>
          <w:szCs w:val="16"/>
        </w:rPr>
        <w:t>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152</w:t>
      </w:r>
      <w:r w:rsidRPr="004B77DE">
        <w:rPr>
          <w:rFonts w:ascii="Trebuchet MS" w:hAnsi="Trebuchet MS"/>
          <w:noProof/>
          <w:sz w:val="16"/>
          <w:szCs w:val="16"/>
        </w:rPr>
        <w:t>-</w:t>
      </w:r>
      <w:r w:rsidRPr="004B77DE">
        <w:rPr>
          <w:rFonts w:ascii="Trebuchet MS" w:eastAsia="Calibri" w:hAnsi="Trebuchet MS" w:cs="Calibri"/>
          <w:noProof/>
          <w:sz w:val="16"/>
          <w:szCs w:val="16"/>
        </w:rPr>
        <w:t>60</w:t>
      </w:r>
      <w:r w:rsidRPr="004B77DE">
        <w:rPr>
          <w:rFonts w:ascii="Trebuchet MS" w:hAnsi="Trebuchet MS"/>
          <w:noProof/>
          <w:sz w:val="16"/>
          <w:szCs w:val="16"/>
        </w:rPr>
        <w:t>.</w:t>
      </w:r>
    </w:p>
    <w:p w14:paraId="64CB84C8"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78</w:t>
      </w:r>
      <w:r w:rsidRPr="004B77DE">
        <w:rPr>
          <w:rFonts w:ascii="Trebuchet MS" w:hAnsi="Trebuchet MS"/>
          <w:noProof/>
          <w:sz w:val="16"/>
          <w:szCs w:val="16"/>
        </w:rPr>
        <w:t>.</w:t>
      </w:r>
      <w:r w:rsidRPr="004B77DE">
        <w:rPr>
          <w:rFonts w:ascii="Trebuchet MS" w:hAnsi="Trebuchet MS"/>
          <w:noProof/>
          <w:sz w:val="16"/>
          <w:szCs w:val="16"/>
        </w:rPr>
        <w:tab/>
        <w:t xml:space="preserve">Haakstad LA, Torset B, Bo K. What is the effect of regular group exercise on maternal psychological outcomes and common pregnancy complaints? An assessor blinded RCT. </w:t>
      </w:r>
      <w:r w:rsidRPr="004B77DE">
        <w:rPr>
          <w:rFonts w:ascii="Trebuchet MS" w:hAnsi="Trebuchet MS"/>
          <w:i/>
          <w:noProof/>
          <w:sz w:val="16"/>
          <w:szCs w:val="16"/>
        </w:rPr>
        <w:t>Midwifery</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81</w:t>
      </w:r>
      <w:r w:rsidRPr="004B77DE">
        <w:rPr>
          <w:rFonts w:ascii="Trebuchet MS" w:hAnsi="Trebuchet MS"/>
          <w:noProof/>
          <w:sz w:val="16"/>
          <w:szCs w:val="16"/>
        </w:rPr>
        <w:t>-</w:t>
      </w:r>
      <w:r w:rsidRPr="004B77DE">
        <w:rPr>
          <w:rFonts w:ascii="Trebuchet MS" w:eastAsia="Calibri" w:hAnsi="Trebuchet MS" w:cs="Calibri"/>
          <w:noProof/>
          <w:sz w:val="16"/>
          <w:szCs w:val="16"/>
        </w:rPr>
        <w:t>6</w:t>
      </w:r>
      <w:r w:rsidRPr="004B77DE">
        <w:rPr>
          <w:rFonts w:ascii="Trebuchet MS" w:hAnsi="Trebuchet MS"/>
          <w:noProof/>
          <w:sz w:val="16"/>
          <w:szCs w:val="16"/>
        </w:rPr>
        <w:t>.</w:t>
      </w:r>
    </w:p>
    <w:p w14:paraId="3860220C"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79</w:t>
      </w:r>
      <w:r w:rsidRPr="004B77DE">
        <w:rPr>
          <w:rFonts w:ascii="Trebuchet MS" w:hAnsi="Trebuchet MS"/>
          <w:noProof/>
          <w:sz w:val="16"/>
          <w:szCs w:val="16"/>
        </w:rPr>
        <w:t>.</w:t>
      </w:r>
      <w:r w:rsidRPr="004B77DE">
        <w:rPr>
          <w:rFonts w:ascii="Trebuchet MS" w:hAnsi="Trebuchet MS"/>
          <w:noProof/>
          <w:sz w:val="16"/>
          <w:szCs w:val="16"/>
        </w:rPr>
        <w:tab/>
        <w:t xml:space="preserve">Montoya Arizabaleta AV, Orozco Buitrago L, Aguilar de Plata AC et al. Aerobic exercise during pregnancy improves health-related quality of life: a randomised trial. </w:t>
      </w:r>
      <w:r w:rsidRPr="004B77DE">
        <w:rPr>
          <w:rFonts w:ascii="Trebuchet MS" w:hAnsi="Trebuchet MS"/>
          <w:i/>
          <w:noProof/>
          <w:sz w:val="16"/>
          <w:szCs w:val="16"/>
        </w:rPr>
        <w:t>Journal of Physiotherapy</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0;</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6</w:t>
      </w:r>
      <w:r w:rsidRPr="004B77DE">
        <w:rPr>
          <w:rFonts w:ascii="Trebuchet MS" w:hAnsi="Trebuchet MS"/>
          <w:noProof/>
          <w:sz w:val="16"/>
          <w:szCs w:val="16"/>
        </w:rPr>
        <w:t>(</w:t>
      </w:r>
      <w:r w:rsidRPr="004B77DE">
        <w:rPr>
          <w:rFonts w:ascii="Trebuchet MS" w:eastAsia="Calibri" w:hAnsi="Trebuchet MS" w:cs="Calibri"/>
          <w:noProof/>
          <w:sz w:val="16"/>
          <w:szCs w:val="16"/>
        </w:rPr>
        <w:t>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53</w:t>
      </w:r>
      <w:r w:rsidRPr="004B77DE">
        <w:rPr>
          <w:rFonts w:ascii="Trebuchet MS" w:hAnsi="Trebuchet MS"/>
          <w:noProof/>
          <w:sz w:val="16"/>
          <w:szCs w:val="16"/>
        </w:rPr>
        <w:t>-</w:t>
      </w:r>
      <w:r w:rsidRPr="004B77DE">
        <w:rPr>
          <w:rFonts w:ascii="Trebuchet MS" w:eastAsia="Calibri" w:hAnsi="Trebuchet MS" w:cs="Calibri"/>
          <w:noProof/>
          <w:sz w:val="16"/>
          <w:szCs w:val="16"/>
        </w:rPr>
        <w:t>8</w:t>
      </w:r>
      <w:r w:rsidRPr="004B77DE">
        <w:rPr>
          <w:rFonts w:ascii="Trebuchet MS" w:hAnsi="Trebuchet MS"/>
          <w:noProof/>
          <w:sz w:val="16"/>
          <w:szCs w:val="16"/>
        </w:rPr>
        <w:t>.</w:t>
      </w:r>
    </w:p>
    <w:p w14:paraId="69B6F0E8"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80</w:t>
      </w:r>
      <w:r w:rsidRPr="004B77DE">
        <w:rPr>
          <w:rFonts w:ascii="Trebuchet MS" w:hAnsi="Trebuchet MS"/>
          <w:noProof/>
          <w:sz w:val="16"/>
          <w:szCs w:val="16"/>
        </w:rPr>
        <w:t>.</w:t>
      </w:r>
      <w:r w:rsidRPr="004B77DE">
        <w:rPr>
          <w:rFonts w:ascii="Trebuchet MS" w:hAnsi="Trebuchet MS"/>
          <w:noProof/>
          <w:sz w:val="16"/>
          <w:szCs w:val="16"/>
        </w:rPr>
        <w:tab/>
        <w:t xml:space="preserve">Woodley SJ, Boyle R, Cody JD et al. Pelvic floor muscle training for prevention and treatment of urinary and faecal incontinence in antenatal and postnatal women. </w:t>
      </w:r>
      <w:r w:rsidRPr="004B77DE">
        <w:rPr>
          <w:rFonts w:ascii="Trebuchet MS" w:hAnsi="Trebuchet MS"/>
          <w:i/>
          <w:noProof/>
          <w:sz w:val="16"/>
          <w:szCs w:val="16"/>
        </w:rPr>
        <w:t>Cochrane Database of Systematic Review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w:t>
      </w:r>
    </w:p>
    <w:p w14:paraId="0FF46A30"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81</w:t>
      </w:r>
      <w:r w:rsidRPr="004B77DE">
        <w:rPr>
          <w:rFonts w:ascii="Trebuchet MS" w:hAnsi="Trebuchet MS"/>
          <w:noProof/>
          <w:sz w:val="16"/>
          <w:szCs w:val="16"/>
        </w:rPr>
        <w:t>.</w:t>
      </w:r>
      <w:r w:rsidRPr="004B77DE">
        <w:rPr>
          <w:rFonts w:ascii="Trebuchet MS" w:hAnsi="Trebuchet MS"/>
          <w:noProof/>
          <w:sz w:val="16"/>
          <w:szCs w:val="16"/>
        </w:rPr>
        <w:tab/>
        <w:t xml:space="preserve">Davenport MH, Nagpal TS, Mottola MF et al. Prenatal exercise (including but not limited to pelvic floor muscle training) and urinary incontinence during and following pregnancy: a systematic review and meta-analysis. </w:t>
      </w:r>
      <w:r w:rsidRPr="004B77DE">
        <w:rPr>
          <w:rFonts w:ascii="Trebuchet MS" w:hAnsi="Trebuchet MS"/>
          <w:i/>
          <w:noProof/>
          <w:sz w:val="16"/>
          <w:szCs w:val="16"/>
        </w:rPr>
        <w:t>Br J Sports Me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2</w:t>
      </w:r>
      <w:r w:rsidRPr="004B77DE">
        <w:rPr>
          <w:rFonts w:ascii="Trebuchet MS" w:hAnsi="Trebuchet MS"/>
          <w:noProof/>
          <w:sz w:val="16"/>
          <w:szCs w:val="16"/>
        </w:rPr>
        <w:t>(</w:t>
      </w:r>
      <w:r w:rsidRPr="004B77DE">
        <w:rPr>
          <w:rFonts w:ascii="Trebuchet MS" w:eastAsia="Calibri" w:hAnsi="Trebuchet MS" w:cs="Calibri"/>
          <w:noProof/>
          <w:sz w:val="16"/>
          <w:szCs w:val="16"/>
        </w:rPr>
        <w:t>2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397</w:t>
      </w:r>
      <w:r w:rsidRPr="004B77DE">
        <w:rPr>
          <w:rFonts w:ascii="Trebuchet MS" w:hAnsi="Trebuchet MS"/>
          <w:noProof/>
          <w:sz w:val="16"/>
          <w:szCs w:val="16"/>
        </w:rPr>
        <w:t>-</w:t>
      </w:r>
      <w:r w:rsidRPr="004B77DE">
        <w:rPr>
          <w:rFonts w:ascii="Trebuchet MS" w:eastAsia="Calibri" w:hAnsi="Trebuchet MS" w:cs="Calibri"/>
          <w:noProof/>
          <w:sz w:val="16"/>
          <w:szCs w:val="16"/>
        </w:rPr>
        <w:t>404</w:t>
      </w:r>
      <w:r w:rsidRPr="004B77DE">
        <w:rPr>
          <w:rFonts w:ascii="Trebuchet MS" w:hAnsi="Trebuchet MS"/>
          <w:noProof/>
          <w:sz w:val="16"/>
          <w:szCs w:val="16"/>
        </w:rPr>
        <w:t>.</w:t>
      </w:r>
    </w:p>
    <w:p w14:paraId="0EAB9352"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82</w:t>
      </w:r>
      <w:r w:rsidRPr="004B77DE">
        <w:rPr>
          <w:rFonts w:ascii="Trebuchet MS" w:hAnsi="Trebuchet MS"/>
          <w:noProof/>
          <w:sz w:val="16"/>
          <w:szCs w:val="16"/>
        </w:rPr>
        <w:t>.</w:t>
      </w:r>
      <w:r w:rsidRPr="004B77DE">
        <w:rPr>
          <w:rFonts w:ascii="Trebuchet MS" w:hAnsi="Trebuchet MS"/>
          <w:noProof/>
          <w:sz w:val="16"/>
          <w:szCs w:val="16"/>
        </w:rPr>
        <w:tab/>
        <w:t xml:space="preserve">Davenport MH, Marchand AA, Mottola MF et al. Exercise for the prevention and treatment of low back, pelvic girdle and lumbopelvic pain during pregnancy: a systematic review and meta-analysis. </w:t>
      </w:r>
      <w:r w:rsidRPr="004B77DE">
        <w:rPr>
          <w:rFonts w:ascii="Trebuchet MS" w:hAnsi="Trebuchet MS"/>
          <w:i/>
          <w:noProof/>
          <w:sz w:val="16"/>
          <w:szCs w:val="16"/>
        </w:rPr>
        <w:t>Br J Sports Me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3</w:t>
      </w:r>
      <w:r w:rsidRPr="004B77DE">
        <w:rPr>
          <w:rFonts w:ascii="Trebuchet MS" w:hAnsi="Trebuchet MS"/>
          <w:noProof/>
          <w:sz w:val="16"/>
          <w:szCs w:val="16"/>
        </w:rPr>
        <w:t>(</w:t>
      </w:r>
      <w:r w:rsidRPr="004B77DE">
        <w:rPr>
          <w:rFonts w:ascii="Trebuchet MS" w:eastAsia="Calibri" w:hAnsi="Trebuchet MS" w:cs="Calibri"/>
          <w:noProof/>
          <w:sz w:val="16"/>
          <w:szCs w:val="16"/>
        </w:rPr>
        <w:t>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90</w:t>
      </w:r>
      <w:r w:rsidRPr="004B77DE">
        <w:rPr>
          <w:rFonts w:ascii="Trebuchet MS" w:hAnsi="Trebuchet MS"/>
          <w:noProof/>
          <w:sz w:val="16"/>
          <w:szCs w:val="16"/>
        </w:rPr>
        <w:t>-</w:t>
      </w:r>
      <w:r w:rsidRPr="004B77DE">
        <w:rPr>
          <w:rFonts w:ascii="Trebuchet MS" w:eastAsia="Calibri" w:hAnsi="Trebuchet MS" w:cs="Calibri"/>
          <w:noProof/>
          <w:sz w:val="16"/>
          <w:szCs w:val="16"/>
        </w:rPr>
        <w:t>8</w:t>
      </w:r>
      <w:r w:rsidRPr="004B77DE">
        <w:rPr>
          <w:rFonts w:ascii="Trebuchet MS" w:hAnsi="Trebuchet MS"/>
          <w:noProof/>
          <w:sz w:val="16"/>
          <w:szCs w:val="16"/>
        </w:rPr>
        <w:t>.</w:t>
      </w:r>
    </w:p>
    <w:p w14:paraId="7A0DE0B2"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83</w:t>
      </w:r>
      <w:r w:rsidRPr="004B77DE">
        <w:rPr>
          <w:rFonts w:ascii="Trebuchet MS" w:hAnsi="Trebuchet MS"/>
          <w:noProof/>
          <w:sz w:val="16"/>
          <w:szCs w:val="16"/>
        </w:rPr>
        <w:t>.</w:t>
      </w:r>
      <w:r w:rsidRPr="004B77DE">
        <w:rPr>
          <w:rFonts w:ascii="Trebuchet MS" w:hAnsi="Trebuchet MS"/>
          <w:noProof/>
          <w:sz w:val="16"/>
          <w:szCs w:val="16"/>
        </w:rPr>
        <w:tab/>
        <w:t xml:space="preserve">Shiri R, Coggon D, Falah-Hassani K. Exercise for the prevention of low back and pelvic girdle pain in pregnancy: A meta-analysis of randomized controlled trials. </w:t>
      </w:r>
      <w:r w:rsidRPr="004B77DE">
        <w:rPr>
          <w:rFonts w:ascii="Trebuchet MS" w:hAnsi="Trebuchet MS"/>
          <w:i/>
          <w:noProof/>
          <w:sz w:val="16"/>
          <w:szCs w:val="16"/>
        </w:rPr>
        <w:t>Eur J Pain</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2</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9</w:t>
      </w:r>
      <w:r w:rsidRPr="004B77DE">
        <w:rPr>
          <w:rFonts w:ascii="Trebuchet MS" w:hAnsi="Trebuchet MS"/>
          <w:noProof/>
          <w:sz w:val="16"/>
          <w:szCs w:val="16"/>
        </w:rPr>
        <w:t>-</w:t>
      </w:r>
      <w:r w:rsidRPr="004B77DE">
        <w:rPr>
          <w:rFonts w:ascii="Trebuchet MS" w:eastAsia="Calibri" w:hAnsi="Trebuchet MS" w:cs="Calibri"/>
          <w:noProof/>
          <w:sz w:val="16"/>
          <w:szCs w:val="16"/>
        </w:rPr>
        <w:t>27</w:t>
      </w:r>
      <w:r w:rsidRPr="004B77DE">
        <w:rPr>
          <w:rFonts w:ascii="Trebuchet MS" w:hAnsi="Trebuchet MS"/>
          <w:noProof/>
          <w:sz w:val="16"/>
          <w:szCs w:val="16"/>
        </w:rPr>
        <w:t>.</w:t>
      </w:r>
    </w:p>
    <w:p w14:paraId="162B3850"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84</w:t>
      </w:r>
      <w:r w:rsidRPr="004B77DE">
        <w:rPr>
          <w:rFonts w:ascii="Trebuchet MS" w:hAnsi="Trebuchet MS"/>
          <w:noProof/>
          <w:sz w:val="16"/>
          <w:szCs w:val="16"/>
        </w:rPr>
        <w:t>.</w:t>
      </w:r>
      <w:r w:rsidRPr="004B77DE">
        <w:rPr>
          <w:rFonts w:ascii="Trebuchet MS" w:hAnsi="Trebuchet MS"/>
          <w:noProof/>
          <w:sz w:val="16"/>
          <w:szCs w:val="16"/>
        </w:rPr>
        <w:tab/>
        <w:t xml:space="preserve">Sklempe Kokic I, Ivanisevic M, Uremovic M et al. Effect of therapeutic exercises on pregnancy-related low back pain and pelvic girdle pain: Secondary analysis of a randomized controlled trial. </w:t>
      </w:r>
      <w:r w:rsidRPr="004B77DE">
        <w:rPr>
          <w:rFonts w:ascii="Trebuchet MS" w:hAnsi="Trebuchet MS"/>
          <w:i/>
          <w:noProof/>
          <w:sz w:val="16"/>
          <w:szCs w:val="16"/>
        </w:rPr>
        <w:t>J Rehabil Me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9</w:t>
      </w:r>
      <w:r w:rsidRPr="004B77DE">
        <w:rPr>
          <w:rFonts w:ascii="Trebuchet MS" w:hAnsi="Trebuchet MS"/>
          <w:noProof/>
          <w:sz w:val="16"/>
          <w:szCs w:val="16"/>
        </w:rPr>
        <w:t>(</w:t>
      </w:r>
      <w:r w:rsidRPr="004B77DE">
        <w:rPr>
          <w:rFonts w:ascii="Trebuchet MS" w:eastAsia="Calibri" w:hAnsi="Trebuchet MS" w:cs="Calibri"/>
          <w:noProof/>
          <w:sz w:val="16"/>
          <w:szCs w:val="16"/>
        </w:rPr>
        <w:t>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51</w:t>
      </w:r>
      <w:r w:rsidRPr="004B77DE">
        <w:rPr>
          <w:rFonts w:ascii="Trebuchet MS" w:hAnsi="Trebuchet MS"/>
          <w:noProof/>
          <w:sz w:val="16"/>
          <w:szCs w:val="16"/>
        </w:rPr>
        <w:t>-</w:t>
      </w:r>
      <w:r w:rsidRPr="004B77DE">
        <w:rPr>
          <w:rFonts w:ascii="Trebuchet MS" w:eastAsia="Calibri" w:hAnsi="Trebuchet MS" w:cs="Calibri"/>
          <w:noProof/>
          <w:sz w:val="16"/>
          <w:szCs w:val="16"/>
        </w:rPr>
        <w:t>7</w:t>
      </w:r>
      <w:r w:rsidRPr="004B77DE">
        <w:rPr>
          <w:rFonts w:ascii="Trebuchet MS" w:hAnsi="Trebuchet MS"/>
          <w:noProof/>
          <w:sz w:val="16"/>
          <w:szCs w:val="16"/>
        </w:rPr>
        <w:t>.</w:t>
      </w:r>
    </w:p>
    <w:p w14:paraId="00783419"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85</w:t>
      </w:r>
      <w:r w:rsidRPr="004B77DE">
        <w:rPr>
          <w:rFonts w:ascii="Trebuchet MS" w:hAnsi="Trebuchet MS"/>
          <w:noProof/>
          <w:sz w:val="16"/>
          <w:szCs w:val="16"/>
        </w:rPr>
        <w:t>.</w:t>
      </w:r>
      <w:r w:rsidRPr="004B77DE">
        <w:rPr>
          <w:rFonts w:ascii="Trebuchet MS" w:hAnsi="Trebuchet MS"/>
          <w:noProof/>
          <w:sz w:val="16"/>
          <w:szCs w:val="16"/>
        </w:rPr>
        <w:tab/>
        <w:t xml:space="preserve">Gjestland K, Bo K, Owe KM et al. Do pregnant women follow exercise guidelines? Prevalence data among 3482 women, and prediction of low-back pain, pelvic girdle pain and depression. </w:t>
      </w:r>
      <w:r w:rsidRPr="004B77DE">
        <w:rPr>
          <w:rFonts w:ascii="Trebuchet MS" w:hAnsi="Trebuchet MS"/>
          <w:i/>
          <w:noProof/>
          <w:sz w:val="16"/>
          <w:szCs w:val="16"/>
        </w:rPr>
        <w:t>Br J Sports Me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7</w:t>
      </w:r>
      <w:r w:rsidRPr="004B77DE">
        <w:rPr>
          <w:rFonts w:ascii="Trebuchet MS" w:hAnsi="Trebuchet MS"/>
          <w:noProof/>
          <w:sz w:val="16"/>
          <w:szCs w:val="16"/>
        </w:rPr>
        <w:t>(</w:t>
      </w:r>
      <w:r w:rsidRPr="004B77DE">
        <w:rPr>
          <w:rFonts w:ascii="Trebuchet MS" w:eastAsia="Calibri" w:hAnsi="Trebuchet MS" w:cs="Calibri"/>
          <w:noProof/>
          <w:sz w:val="16"/>
          <w:szCs w:val="16"/>
        </w:rPr>
        <w:t>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15</w:t>
      </w:r>
      <w:r w:rsidRPr="004B77DE">
        <w:rPr>
          <w:rFonts w:ascii="Trebuchet MS" w:hAnsi="Trebuchet MS"/>
          <w:noProof/>
          <w:sz w:val="16"/>
          <w:szCs w:val="16"/>
        </w:rPr>
        <w:t>-</w:t>
      </w:r>
      <w:r w:rsidRPr="004B77DE">
        <w:rPr>
          <w:rFonts w:ascii="Trebuchet MS" w:eastAsia="Calibri" w:hAnsi="Trebuchet MS" w:cs="Calibri"/>
          <w:noProof/>
          <w:sz w:val="16"/>
          <w:szCs w:val="16"/>
        </w:rPr>
        <w:t>20</w:t>
      </w:r>
      <w:r w:rsidRPr="004B77DE">
        <w:rPr>
          <w:rFonts w:ascii="Trebuchet MS" w:hAnsi="Trebuchet MS"/>
          <w:noProof/>
          <w:sz w:val="16"/>
          <w:szCs w:val="16"/>
        </w:rPr>
        <w:t>.</w:t>
      </w:r>
    </w:p>
    <w:p w14:paraId="4928A4FE"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86</w:t>
      </w:r>
      <w:r w:rsidRPr="004B77DE">
        <w:rPr>
          <w:rFonts w:ascii="Trebuchet MS" w:hAnsi="Trebuchet MS"/>
          <w:noProof/>
          <w:sz w:val="16"/>
          <w:szCs w:val="16"/>
        </w:rPr>
        <w:t>.</w:t>
      </w:r>
      <w:r w:rsidRPr="004B77DE">
        <w:rPr>
          <w:rFonts w:ascii="Trebuchet MS" w:hAnsi="Trebuchet MS"/>
          <w:noProof/>
          <w:sz w:val="16"/>
          <w:szCs w:val="16"/>
        </w:rPr>
        <w:tab/>
        <w:t xml:space="preserve">Barakat R, Ruiz JR, Lucia A. Exercise during pregnancy and risk of maternal anaemia: a randomised controlled trial. </w:t>
      </w:r>
      <w:r w:rsidRPr="004B77DE">
        <w:rPr>
          <w:rFonts w:ascii="Trebuchet MS" w:hAnsi="Trebuchet MS"/>
          <w:i/>
          <w:noProof/>
          <w:sz w:val="16"/>
          <w:szCs w:val="16"/>
        </w:rPr>
        <w:t>Br J Sports Me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0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3</w:t>
      </w:r>
      <w:r w:rsidRPr="004B77DE">
        <w:rPr>
          <w:rFonts w:ascii="Trebuchet MS" w:hAnsi="Trebuchet MS"/>
          <w:noProof/>
          <w:sz w:val="16"/>
          <w:szCs w:val="16"/>
        </w:rPr>
        <w:t>(</w:t>
      </w:r>
      <w:r w:rsidRPr="004B77DE">
        <w:rPr>
          <w:rFonts w:ascii="Trebuchet MS" w:eastAsia="Calibri" w:hAnsi="Trebuchet MS" w:cs="Calibri"/>
          <w:noProof/>
          <w:sz w:val="16"/>
          <w:szCs w:val="16"/>
        </w:rPr>
        <w:t>1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954</w:t>
      </w:r>
      <w:r w:rsidRPr="004B77DE">
        <w:rPr>
          <w:rFonts w:ascii="Trebuchet MS" w:hAnsi="Trebuchet MS"/>
          <w:noProof/>
          <w:sz w:val="16"/>
          <w:szCs w:val="16"/>
        </w:rPr>
        <w:t>-</w:t>
      </w:r>
      <w:r w:rsidRPr="004B77DE">
        <w:rPr>
          <w:rFonts w:ascii="Trebuchet MS" w:eastAsia="Calibri" w:hAnsi="Trebuchet MS" w:cs="Calibri"/>
          <w:noProof/>
          <w:sz w:val="16"/>
          <w:szCs w:val="16"/>
        </w:rPr>
        <w:t>6</w:t>
      </w:r>
      <w:r w:rsidRPr="004B77DE">
        <w:rPr>
          <w:rFonts w:ascii="Trebuchet MS" w:hAnsi="Trebuchet MS"/>
          <w:noProof/>
          <w:sz w:val="16"/>
          <w:szCs w:val="16"/>
        </w:rPr>
        <w:t>.</w:t>
      </w:r>
    </w:p>
    <w:p w14:paraId="0B189CB2"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87</w:t>
      </w:r>
      <w:r w:rsidRPr="004B77DE">
        <w:rPr>
          <w:rFonts w:ascii="Trebuchet MS" w:hAnsi="Trebuchet MS"/>
          <w:noProof/>
          <w:sz w:val="16"/>
          <w:szCs w:val="16"/>
        </w:rPr>
        <w:t>.</w:t>
      </w:r>
      <w:r w:rsidRPr="004B77DE">
        <w:rPr>
          <w:rFonts w:ascii="Trebuchet MS" w:hAnsi="Trebuchet MS"/>
          <w:noProof/>
          <w:sz w:val="16"/>
          <w:szCs w:val="16"/>
        </w:rPr>
        <w:tab/>
        <w:t xml:space="preserve">Yang SY, Lan SJ, Yen YY et al. Effects of exercise on sleep quality in pregnant women: A systematic review and meta-analysis of randomized controlled trials. </w:t>
      </w:r>
      <w:r w:rsidRPr="004B77DE">
        <w:rPr>
          <w:rFonts w:ascii="Trebuchet MS" w:hAnsi="Trebuchet MS"/>
          <w:i/>
          <w:noProof/>
          <w:sz w:val="16"/>
          <w:szCs w:val="16"/>
        </w:rPr>
        <w:t>Asian Nurs Res (Korean Soc Nurs Sci)</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20;</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4</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w:t>
      </w:r>
      <w:r w:rsidRPr="004B77DE">
        <w:rPr>
          <w:rFonts w:ascii="Trebuchet MS" w:hAnsi="Trebuchet MS"/>
          <w:noProof/>
          <w:sz w:val="16"/>
          <w:szCs w:val="16"/>
        </w:rPr>
        <w:t>-</w:t>
      </w:r>
      <w:r w:rsidRPr="004B77DE">
        <w:rPr>
          <w:rFonts w:ascii="Trebuchet MS" w:eastAsia="Calibri" w:hAnsi="Trebuchet MS" w:cs="Calibri"/>
          <w:noProof/>
          <w:sz w:val="16"/>
          <w:szCs w:val="16"/>
        </w:rPr>
        <w:t>10</w:t>
      </w:r>
      <w:r w:rsidRPr="004B77DE">
        <w:rPr>
          <w:rFonts w:ascii="Trebuchet MS" w:hAnsi="Trebuchet MS"/>
          <w:noProof/>
          <w:sz w:val="16"/>
          <w:szCs w:val="16"/>
        </w:rPr>
        <w:t>.</w:t>
      </w:r>
    </w:p>
    <w:p w14:paraId="4F1F99F9"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88</w:t>
      </w:r>
      <w:r w:rsidRPr="004B77DE">
        <w:rPr>
          <w:rFonts w:ascii="Trebuchet MS" w:hAnsi="Trebuchet MS"/>
          <w:noProof/>
          <w:sz w:val="16"/>
          <w:szCs w:val="16"/>
        </w:rPr>
        <w:t>.</w:t>
      </w:r>
      <w:r w:rsidRPr="004B77DE">
        <w:rPr>
          <w:rFonts w:ascii="Trebuchet MS" w:hAnsi="Trebuchet MS"/>
          <w:noProof/>
          <w:sz w:val="16"/>
          <w:szCs w:val="16"/>
        </w:rPr>
        <w:tab/>
        <w:t xml:space="preserve">Rodriguez-Blanque R, Sanchez-Garcia JC, Sanchez-Lopez AM et al. The influence of physical activity in water on sleep quality in pregnant women: A randomised trial. </w:t>
      </w:r>
      <w:r w:rsidRPr="004B77DE">
        <w:rPr>
          <w:rFonts w:ascii="Trebuchet MS" w:hAnsi="Trebuchet MS"/>
          <w:i/>
          <w:noProof/>
          <w:sz w:val="16"/>
          <w:szCs w:val="16"/>
        </w:rPr>
        <w:t>Women Birth</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1</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51</w:t>
      </w:r>
      <w:r w:rsidRPr="004B77DE">
        <w:rPr>
          <w:rFonts w:ascii="Trebuchet MS" w:hAnsi="Trebuchet MS"/>
          <w:noProof/>
          <w:sz w:val="16"/>
          <w:szCs w:val="16"/>
        </w:rPr>
        <w:t>-</w:t>
      </w:r>
      <w:r w:rsidRPr="004B77DE">
        <w:rPr>
          <w:rFonts w:ascii="Trebuchet MS" w:eastAsia="Calibri" w:hAnsi="Trebuchet MS" w:cs="Calibri"/>
          <w:noProof/>
          <w:sz w:val="16"/>
          <w:szCs w:val="16"/>
        </w:rPr>
        <w:t>e8</w:t>
      </w:r>
      <w:r w:rsidRPr="004B77DE">
        <w:rPr>
          <w:rFonts w:ascii="Trebuchet MS" w:hAnsi="Trebuchet MS"/>
          <w:noProof/>
          <w:sz w:val="16"/>
          <w:szCs w:val="16"/>
        </w:rPr>
        <w:t>.</w:t>
      </w:r>
    </w:p>
    <w:p w14:paraId="6EC0AAA4"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89</w:t>
      </w:r>
      <w:r w:rsidRPr="004B77DE">
        <w:rPr>
          <w:rFonts w:ascii="Trebuchet MS" w:hAnsi="Trebuchet MS"/>
          <w:noProof/>
          <w:sz w:val="16"/>
          <w:szCs w:val="16"/>
        </w:rPr>
        <w:t>.</w:t>
      </w:r>
      <w:r w:rsidRPr="004B77DE">
        <w:rPr>
          <w:rFonts w:ascii="Trebuchet MS" w:hAnsi="Trebuchet MS"/>
          <w:noProof/>
          <w:sz w:val="16"/>
          <w:szCs w:val="16"/>
        </w:rPr>
        <w:tab/>
        <w:t xml:space="preserve">Kocsis I, Szilágyi T, Turos J et al. Effect of a gymnastics program on sleep characteristics in pregnant women. </w:t>
      </w:r>
      <w:r w:rsidRPr="004B77DE">
        <w:rPr>
          <w:rFonts w:ascii="Trebuchet MS" w:hAnsi="Trebuchet MS"/>
          <w:i/>
          <w:noProof/>
          <w:sz w:val="16"/>
          <w:szCs w:val="16"/>
        </w:rPr>
        <w:t>Taiwanese Journal of Obstetrics and Gynecology</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6</w:t>
      </w:r>
      <w:r w:rsidRPr="004B77DE">
        <w:rPr>
          <w:rFonts w:ascii="Trebuchet MS" w:hAnsi="Trebuchet MS"/>
          <w:noProof/>
          <w:sz w:val="16"/>
          <w:szCs w:val="16"/>
        </w:rPr>
        <w:t>(</w:t>
      </w:r>
      <w:r w:rsidRPr="004B77DE">
        <w:rPr>
          <w:rFonts w:ascii="Trebuchet MS" w:eastAsia="Calibri" w:hAnsi="Trebuchet MS" w:cs="Calibri"/>
          <w:noProof/>
          <w:sz w:val="16"/>
          <w:szCs w:val="16"/>
        </w:rPr>
        <w:t>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4</w:t>
      </w:r>
      <w:r w:rsidRPr="004B77DE">
        <w:rPr>
          <w:rFonts w:ascii="Trebuchet MS" w:hAnsi="Trebuchet MS"/>
          <w:noProof/>
          <w:sz w:val="16"/>
          <w:szCs w:val="16"/>
        </w:rPr>
        <w:t>-</w:t>
      </w:r>
      <w:r w:rsidRPr="004B77DE">
        <w:rPr>
          <w:rFonts w:ascii="Trebuchet MS" w:eastAsia="Calibri" w:hAnsi="Trebuchet MS" w:cs="Calibri"/>
          <w:noProof/>
          <w:sz w:val="16"/>
          <w:szCs w:val="16"/>
        </w:rPr>
        <w:t>9</w:t>
      </w:r>
      <w:r w:rsidRPr="004B77DE">
        <w:rPr>
          <w:rFonts w:ascii="Trebuchet MS" w:hAnsi="Trebuchet MS"/>
          <w:noProof/>
          <w:sz w:val="16"/>
          <w:szCs w:val="16"/>
        </w:rPr>
        <w:t>.</w:t>
      </w:r>
    </w:p>
    <w:p w14:paraId="138D5570"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90</w:t>
      </w:r>
      <w:r w:rsidRPr="004B77DE">
        <w:rPr>
          <w:rFonts w:ascii="Trebuchet MS" w:hAnsi="Trebuchet MS"/>
          <w:noProof/>
          <w:sz w:val="16"/>
          <w:szCs w:val="16"/>
        </w:rPr>
        <w:t>.</w:t>
      </w:r>
      <w:r w:rsidRPr="004B77DE">
        <w:rPr>
          <w:rFonts w:ascii="Trebuchet MS" w:hAnsi="Trebuchet MS"/>
          <w:noProof/>
          <w:sz w:val="16"/>
          <w:szCs w:val="16"/>
        </w:rPr>
        <w:tab/>
        <w:t xml:space="preserve">Loprinzi PD, Loprinzi KL, Cardinal BJ. The relationship between physical activity and sleep among pregnant women. </w:t>
      </w:r>
      <w:r w:rsidRPr="004B77DE">
        <w:rPr>
          <w:rFonts w:ascii="Trebuchet MS" w:hAnsi="Trebuchet MS"/>
          <w:i/>
          <w:noProof/>
          <w:sz w:val="16"/>
          <w:szCs w:val="16"/>
        </w:rPr>
        <w:t>Mental Health and Physical Activity</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2</w:t>
      </w:r>
      <w:r w:rsidRPr="004B77DE">
        <w:rPr>
          <w:rFonts w:ascii="Trebuchet MS" w:hAnsi="Trebuchet MS"/>
          <w:noProof/>
          <w:sz w:val="16"/>
          <w:szCs w:val="16"/>
        </w:rPr>
        <w:t>-</w:t>
      </w:r>
      <w:r w:rsidRPr="004B77DE">
        <w:rPr>
          <w:rFonts w:ascii="Trebuchet MS" w:eastAsia="Calibri" w:hAnsi="Trebuchet MS" w:cs="Calibri"/>
          <w:noProof/>
          <w:sz w:val="16"/>
          <w:szCs w:val="16"/>
        </w:rPr>
        <w:t>7</w:t>
      </w:r>
      <w:r w:rsidRPr="004B77DE">
        <w:rPr>
          <w:rFonts w:ascii="Trebuchet MS" w:hAnsi="Trebuchet MS"/>
          <w:noProof/>
          <w:sz w:val="16"/>
          <w:szCs w:val="16"/>
        </w:rPr>
        <w:t>.</w:t>
      </w:r>
    </w:p>
    <w:p w14:paraId="0D2B11DE"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91</w:t>
      </w:r>
      <w:r w:rsidRPr="004B77DE">
        <w:rPr>
          <w:rFonts w:ascii="Trebuchet MS" w:hAnsi="Trebuchet MS"/>
          <w:noProof/>
          <w:sz w:val="16"/>
          <w:szCs w:val="16"/>
        </w:rPr>
        <w:t>.</w:t>
      </w:r>
      <w:r w:rsidRPr="004B77DE">
        <w:rPr>
          <w:rFonts w:ascii="Trebuchet MS" w:hAnsi="Trebuchet MS"/>
          <w:noProof/>
          <w:sz w:val="16"/>
          <w:szCs w:val="16"/>
        </w:rPr>
        <w:tab/>
        <w:t xml:space="preserve">Kramer MS, McDonald SW. Aerobic exercise for women during pregnancy. </w:t>
      </w:r>
      <w:r w:rsidRPr="004B77DE">
        <w:rPr>
          <w:rFonts w:ascii="Trebuchet MS" w:hAnsi="Trebuchet MS"/>
          <w:i/>
          <w:noProof/>
          <w:sz w:val="16"/>
          <w:szCs w:val="16"/>
        </w:rPr>
        <w:t>Cochrane Database of Systematic Review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06</w:t>
      </w:r>
      <w:r w:rsidRPr="004B77DE">
        <w:rPr>
          <w:rFonts w:ascii="Trebuchet MS" w:hAnsi="Trebuchet MS"/>
          <w:noProof/>
          <w:sz w:val="16"/>
          <w:szCs w:val="16"/>
        </w:rPr>
        <w:t>.</w:t>
      </w:r>
    </w:p>
    <w:p w14:paraId="025A18D8"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92</w:t>
      </w:r>
      <w:r w:rsidRPr="004B77DE">
        <w:rPr>
          <w:rFonts w:ascii="Trebuchet MS" w:hAnsi="Trebuchet MS"/>
          <w:noProof/>
          <w:sz w:val="16"/>
          <w:szCs w:val="16"/>
        </w:rPr>
        <w:t>.</w:t>
      </w:r>
      <w:r w:rsidRPr="004B77DE">
        <w:rPr>
          <w:rFonts w:ascii="Trebuchet MS" w:hAnsi="Trebuchet MS"/>
          <w:noProof/>
          <w:sz w:val="16"/>
          <w:szCs w:val="16"/>
        </w:rPr>
        <w:tab/>
        <w:t xml:space="preserve">Baciuk EP, Pereira RI, Cecatti JG et al. Water aerobics in pregnancy: Cardiovascular response, labor and neonatal outcomes. </w:t>
      </w:r>
      <w:r w:rsidRPr="004B77DE">
        <w:rPr>
          <w:rFonts w:ascii="Trebuchet MS" w:hAnsi="Trebuchet MS"/>
          <w:i/>
          <w:noProof/>
          <w:sz w:val="16"/>
          <w:szCs w:val="16"/>
        </w:rPr>
        <w:t>Reprod Health</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0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w:t>
      </w:r>
      <w:r w:rsidRPr="004B77DE">
        <w:rPr>
          <w:rFonts w:ascii="Trebuchet MS" w:hAnsi="Trebuchet MS"/>
          <w:noProof/>
          <w:sz w:val="16"/>
          <w:szCs w:val="16"/>
        </w:rPr>
        <w:t>: 10.</w:t>
      </w:r>
    </w:p>
    <w:p w14:paraId="6E7FC69D"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93</w:t>
      </w:r>
      <w:r w:rsidRPr="004B77DE">
        <w:rPr>
          <w:rFonts w:ascii="Trebuchet MS" w:hAnsi="Trebuchet MS"/>
          <w:noProof/>
          <w:sz w:val="16"/>
          <w:szCs w:val="16"/>
        </w:rPr>
        <w:t>.</w:t>
      </w:r>
      <w:r w:rsidRPr="004B77DE">
        <w:rPr>
          <w:rFonts w:ascii="Trebuchet MS" w:hAnsi="Trebuchet MS"/>
          <w:noProof/>
          <w:sz w:val="16"/>
          <w:szCs w:val="16"/>
        </w:rPr>
        <w:tab/>
        <w:t xml:space="preserve">Barakat R, Stirling JR, Lucia A. Does exercise training during pregnancy affect gestational age? A randomised controlled trial. </w:t>
      </w:r>
      <w:r w:rsidRPr="004B77DE">
        <w:rPr>
          <w:rFonts w:ascii="Trebuchet MS" w:hAnsi="Trebuchet MS"/>
          <w:i/>
          <w:noProof/>
          <w:sz w:val="16"/>
          <w:szCs w:val="16"/>
        </w:rPr>
        <w:t>Br J Sports Me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0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2</w:t>
      </w:r>
      <w:r w:rsidRPr="004B77DE">
        <w:rPr>
          <w:rFonts w:ascii="Trebuchet MS" w:hAnsi="Trebuchet MS"/>
          <w:noProof/>
          <w:sz w:val="16"/>
          <w:szCs w:val="16"/>
        </w:rPr>
        <w:t>(</w:t>
      </w:r>
      <w:r w:rsidRPr="004B77DE">
        <w:rPr>
          <w:rFonts w:ascii="Trebuchet MS" w:eastAsia="Calibri" w:hAnsi="Trebuchet MS" w:cs="Calibri"/>
          <w:noProof/>
          <w:sz w:val="16"/>
          <w:szCs w:val="16"/>
        </w:rPr>
        <w:t>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674</w:t>
      </w:r>
      <w:r w:rsidRPr="004B77DE">
        <w:rPr>
          <w:rFonts w:ascii="Trebuchet MS" w:hAnsi="Trebuchet MS"/>
          <w:noProof/>
          <w:sz w:val="16"/>
          <w:szCs w:val="16"/>
        </w:rPr>
        <w:t>-</w:t>
      </w:r>
      <w:r w:rsidRPr="004B77DE">
        <w:rPr>
          <w:rFonts w:ascii="Trebuchet MS" w:eastAsia="Calibri" w:hAnsi="Trebuchet MS" w:cs="Calibri"/>
          <w:noProof/>
          <w:sz w:val="16"/>
          <w:szCs w:val="16"/>
        </w:rPr>
        <w:t>8</w:t>
      </w:r>
      <w:r w:rsidRPr="004B77DE">
        <w:rPr>
          <w:rFonts w:ascii="Trebuchet MS" w:hAnsi="Trebuchet MS"/>
          <w:noProof/>
          <w:sz w:val="16"/>
          <w:szCs w:val="16"/>
        </w:rPr>
        <w:t>.</w:t>
      </w:r>
    </w:p>
    <w:p w14:paraId="56A62A41"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94</w:t>
      </w:r>
      <w:r w:rsidRPr="004B77DE">
        <w:rPr>
          <w:rFonts w:ascii="Trebuchet MS" w:hAnsi="Trebuchet MS"/>
          <w:noProof/>
          <w:sz w:val="16"/>
          <w:szCs w:val="16"/>
        </w:rPr>
        <w:t>.</w:t>
      </w:r>
      <w:r w:rsidRPr="004B77DE">
        <w:rPr>
          <w:rFonts w:ascii="Trebuchet MS" w:hAnsi="Trebuchet MS"/>
          <w:noProof/>
          <w:sz w:val="16"/>
          <w:szCs w:val="16"/>
        </w:rPr>
        <w:tab/>
        <w:t xml:space="preserve">Barakat R, Franco E, Perales M et al. Exercise during pregnancy is associated with a shorter duration of labor. A randomized clinical trial. </w:t>
      </w:r>
      <w:r w:rsidRPr="004B77DE">
        <w:rPr>
          <w:rFonts w:ascii="Trebuchet MS" w:hAnsi="Trebuchet MS"/>
          <w:i/>
          <w:noProof/>
          <w:sz w:val="16"/>
          <w:szCs w:val="16"/>
        </w:rPr>
        <w:t>Eur J Obstet Gynecol Reprod Bio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2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3</w:t>
      </w:r>
      <w:r w:rsidRPr="004B77DE">
        <w:rPr>
          <w:rFonts w:ascii="Trebuchet MS" w:hAnsi="Trebuchet MS"/>
          <w:noProof/>
          <w:sz w:val="16"/>
          <w:szCs w:val="16"/>
        </w:rPr>
        <w:t>-</w:t>
      </w:r>
      <w:r w:rsidRPr="004B77DE">
        <w:rPr>
          <w:rFonts w:ascii="Trebuchet MS" w:eastAsia="Calibri" w:hAnsi="Trebuchet MS" w:cs="Calibri"/>
          <w:noProof/>
          <w:sz w:val="16"/>
          <w:szCs w:val="16"/>
        </w:rPr>
        <w:t>40</w:t>
      </w:r>
      <w:r w:rsidRPr="004B77DE">
        <w:rPr>
          <w:rFonts w:ascii="Trebuchet MS" w:hAnsi="Trebuchet MS"/>
          <w:noProof/>
          <w:sz w:val="16"/>
          <w:szCs w:val="16"/>
        </w:rPr>
        <w:t>.</w:t>
      </w:r>
    </w:p>
    <w:p w14:paraId="23A6AE0F"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95</w:t>
      </w:r>
      <w:r w:rsidRPr="004B77DE">
        <w:rPr>
          <w:rFonts w:ascii="Trebuchet MS" w:hAnsi="Trebuchet MS"/>
          <w:noProof/>
          <w:sz w:val="16"/>
          <w:szCs w:val="16"/>
        </w:rPr>
        <w:t>.</w:t>
      </w:r>
      <w:r w:rsidRPr="004B77DE">
        <w:rPr>
          <w:rFonts w:ascii="Trebuchet MS" w:hAnsi="Trebuchet MS"/>
          <w:noProof/>
          <w:sz w:val="16"/>
          <w:szCs w:val="16"/>
        </w:rPr>
        <w:tab/>
        <w:t xml:space="preserve">Perales M, Calabria I, Lopez C et al. Regular Exercise Throughout Pregnancy is Associated with a Shorter First Stage of Labor. </w:t>
      </w:r>
      <w:r w:rsidRPr="004B77DE">
        <w:rPr>
          <w:rFonts w:ascii="Trebuchet MS" w:hAnsi="Trebuchet MS"/>
          <w:i/>
          <w:noProof/>
          <w:sz w:val="16"/>
          <w:szCs w:val="16"/>
        </w:rPr>
        <w:t>American Journal of Health Promotion</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0</w:t>
      </w:r>
      <w:r w:rsidRPr="004B77DE">
        <w:rPr>
          <w:rFonts w:ascii="Trebuchet MS" w:hAnsi="Trebuchet MS"/>
          <w:noProof/>
          <w:sz w:val="16"/>
          <w:szCs w:val="16"/>
        </w:rPr>
        <w:t>(</w:t>
      </w:r>
      <w:r w:rsidRPr="004B77DE">
        <w:rPr>
          <w:rFonts w:ascii="Trebuchet MS" w:eastAsia="Calibri" w:hAnsi="Trebuchet MS" w:cs="Calibri"/>
          <w:noProof/>
          <w:sz w:val="16"/>
          <w:szCs w:val="16"/>
        </w:rPr>
        <w:t>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49</w:t>
      </w:r>
      <w:r w:rsidRPr="004B77DE">
        <w:rPr>
          <w:rFonts w:ascii="Trebuchet MS" w:hAnsi="Trebuchet MS"/>
          <w:noProof/>
          <w:sz w:val="16"/>
          <w:szCs w:val="16"/>
        </w:rPr>
        <w:t>-</w:t>
      </w:r>
      <w:r w:rsidRPr="004B77DE">
        <w:rPr>
          <w:rFonts w:ascii="Trebuchet MS" w:eastAsia="Calibri" w:hAnsi="Trebuchet MS" w:cs="Calibri"/>
          <w:noProof/>
          <w:sz w:val="16"/>
          <w:szCs w:val="16"/>
        </w:rPr>
        <w:t>57</w:t>
      </w:r>
      <w:r w:rsidRPr="004B77DE">
        <w:rPr>
          <w:rFonts w:ascii="Trebuchet MS" w:hAnsi="Trebuchet MS"/>
          <w:noProof/>
          <w:sz w:val="16"/>
          <w:szCs w:val="16"/>
        </w:rPr>
        <w:t>.</w:t>
      </w:r>
    </w:p>
    <w:p w14:paraId="0671772D"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96</w:t>
      </w:r>
      <w:r w:rsidRPr="004B77DE">
        <w:rPr>
          <w:rFonts w:ascii="Trebuchet MS" w:hAnsi="Trebuchet MS"/>
          <w:noProof/>
          <w:sz w:val="16"/>
          <w:szCs w:val="16"/>
        </w:rPr>
        <w:t>.</w:t>
      </w:r>
      <w:r w:rsidRPr="004B77DE">
        <w:rPr>
          <w:rFonts w:ascii="Trebuchet MS" w:hAnsi="Trebuchet MS"/>
          <w:noProof/>
          <w:sz w:val="16"/>
          <w:szCs w:val="16"/>
        </w:rPr>
        <w:tab/>
        <w:t xml:space="preserve">Perales M, Santos-Lozano A, Sanchis-Gomar F et al. Maternal Cardiac Adaptations to a Physical Exercise Program during Pregnancy. </w:t>
      </w:r>
      <w:r w:rsidRPr="004B77DE">
        <w:rPr>
          <w:rFonts w:ascii="Trebuchet MS" w:hAnsi="Trebuchet MS"/>
          <w:i/>
          <w:noProof/>
          <w:sz w:val="16"/>
          <w:szCs w:val="16"/>
        </w:rPr>
        <w:t>Med Sci Sports Exerc</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8</w:t>
      </w:r>
      <w:r w:rsidRPr="004B77DE">
        <w:rPr>
          <w:rFonts w:ascii="Trebuchet MS" w:hAnsi="Trebuchet MS"/>
          <w:noProof/>
          <w:sz w:val="16"/>
          <w:szCs w:val="16"/>
        </w:rPr>
        <w:t>(</w:t>
      </w:r>
      <w:r w:rsidRPr="004B77DE">
        <w:rPr>
          <w:rFonts w:ascii="Trebuchet MS" w:eastAsia="Calibri" w:hAnsi="Trebuchet MS" w:cs="Calibri"/>
          <w:noProof/>
          <w:sz w:val="16"/>
          <w:szCs w:val="16"/>
        </w:rPr>
        <w:t>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896</w:t>
      </w:r>
      <w:r w:rsidRPr="004B77DE">
        <w:rPr>
          <w:rFonts w:ascii="Trebuchet MS" w:hAnsi="Trebuchet MS"/>
          <w:noProof/>
          <w:sz w:val="16"/>
          <w:szCs w:val="16"/>
        </w:rPr>
        <w:t>-</w:t>
      </w:r>
      <w:r w:rsidRPr="004B77DE">
        <w:rPr>
          <w:rFonts w:ascii="Trebuchet MS" w:eastAsia="Calibri" w:hAnsi="Trebuchet MS" w:cs="Calibri"/>
          <w:noProof/>
          <w:sz w:val="16"/>
          <w:szCs w:val="16"/>
        </w:rPr>
        <w:t>906</w:t>
      </w:r>
      <w:r w:rsidRPr="004B77DE">
        <w:rPr>
          <w:rFonts w:ascii="Trebuchet MS" w:hAnsi="Trebuchet MS"/>
          <w:noProof/>
          <w:sz w:val="16"/>
          <w:szCs w:val="16"/>
        </w:rPr>
        <w:t>.</w:t>
      </w:r>
    </w:p>
    <w:p w14:paraId="4687FB01"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97</w:t>
      </w:r>
      <w:r w:rsidRPr="004B77DE">
        <w:rPr>
          <w:rFonts w:ascii="Trebuchet MS" w:hAnsi="Trebuchet MS"/>
          <w:noProof/>
          <w:sz w:val="16"/>
          <w:szCs w:val="16"/>
        </w:rPr>
        <w:t>.</w:t>
      </w:r>
      <w:r w:rsidRPr="004B77DE">
        <w:rPr>
          <w:rFonts w:ascii="Trebuchet MS" w:hAnsi="Trebuchet MS"/>
          <w:noProof/>
          <w:sz w:val="16"/>
          <w:szCs w:val="16"/>
        </w:rPr>
        <w:tab/>
        <w:t xml:space="preserve">Salvesen KA, Morkved S. Randomised controlled trial of pelvic floor muscle training during pregnancy. </w:t>
      </w:r>
      <w:r w:rsidRPr="004B77DE">
        <w:rPr>
          <w:rFonts w:ascii="Trebuchet MS" w:hAnsi="Trebuchet MS"/>
          <w:i/>
          <w:noProof/>
          <w:sz w:val="16"/>
          <w:szCs w:val="16"/>
        </w:rPr>
        <w:t>BMJ</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0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29</w:t>
      </w:r>
      <w:r w:rsidRPr="004B77DE">
        <w:rPr>
          <w:rFonts w:ascii="Trebuchet MS" w:hAnsi="Trebuchet MS"/>
          <w:noProof/>
          <w:sz w:val="16"/>
          <w:szCs w:val="16"/>
        </w:rPr>
        <w:t>(</w:t>
      </w:r>
      <w:r w:rsidRPr="004B77DE">
        <w:rPr>
          <w:rFonts w:ascii="Trebuchet MS" w:eastAsia="Calibri" w:hAnsi="Trebuchet MS" w:cs="Calibri"/>
          <w:noProof/>
          <w:sz w:val="16"/>
          <w:szCs w:val="16"/>
        </w:rPr>
        <w:t>746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78</w:t>
      </w:r>
      <w:r w:rsidRPr="004B77DE">
        <w:rPr>
          <w:rFonts w:ascii="Trebuchet MS" w:hAnsi="Trebuchet MS"/>
          <w:noProof/>
          <w:sz w:val="16"/>
          <w:szCs w:val="16"/>
        </w:rPr>
        <w:t>-</w:t>
      </w:r>
      <w:r w:rsidRPr="004B77DE">
        <w:rPr>
          <w:rFonts w:ascii="Trebuchet MS" w:eastAsia="Calibri" w:hAnsi="Trebuchet MS" w:cs="Calibri"/>
          <w:noProof/>
          <w:sz w:val="16"/>
          <w:szCs w:val="16"/>
        </w:rPr>
        <w:t>80</w:t>
      </w:r>
      <w:r w:rsidRPr="004B77DE">
        <w:rPr>
          <w:rFonts w:ascii="Trebuchet MS" w:hAnsi="Trebuchet MS"/>
          <w:noProof/>
          <w:sz w:val="16"/>
          <w:szCs w:val="16"/>
        </w:rPr>
        <w:t>.</w:t>
      </w:r>
    </w:p>
    <w:p w14:paraId="77F0F2B4"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98</w:t>
      </w:r>
      <w:r w:rsidRPr="004B77DE">
        <w:rPr>
          <w:rFonts w:ascii="Trebuchet MS" w:hAnsi="Trebuchet MS"/>
          <w:noProof/>
          <w:sz w:val="16"/>
          <w:szCs w:val="16"/>
        </w:rPr>
        <w:t>.</w:t>
      </w:r>
      <w:r w:rsidRPr="004B77DE">
        <w:rPr>
          <w:rFonts w:ascii="Trebuchet MS" w:hAnsi="Trebuchet MS"/>
          <w:noProof/>
          <w:sz w:val="16"/>
          <w:szCs w:val="16"/>
        </w:rPr>
        <w:tab/>
        <w:t xml:space="preserve">Salvesen KA, Stafne SN, Eggebo TM et al. Does regular exercise in pregnancy influence duration of labor? A secondary analysis of a randomized controlled trial. </w:t>
      </w:r>
      <w:r w:rsidRPr="004B77DE">
        <w:rPr>
          <w:rFonts w:ascii="Trebuchet MS" w:hAnsi="Trebuchet MS"/>
          <w:i/>
          <w:noProof/>
          <w:sz w:val="16"/>
          <w:szCs w:val="16"/>
        </w:rPr>
        <w:t>Acta Obstet Gynecol Scan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93</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73</w:t>
      </w:r>
      <w:r w:rsidRPr="004B77DE">
        <w:rPr>
          <w:rFonts w:ascii="Trebuchet MS" w:hAnsi="Trebuchet MS"/>
          <w:noProof/>
          <w:sz w:val="16"/>
          <w:szCs w:val="16"/>
        </w:rPr>
        <w:t>-</w:t>
      </w:r>
      <w:r w:rsidRPr="004B77DE">
        <w:rPr>
          <w:rFonts w:ascii="Trebuchet MS" w:eastAsia="Calibri" w:hAnsi="Trebuchet MS" w:cs="Calibri"/>
          <w:noProof/>
          <w:sz w:val="16"/>
          <w:szCs w:val="16"/>
        </w:rPr>
        <w:t>9</w:t>
      </w:r>
      <w:r w:rsidRPr="004B77DE">
        <w:rPr>
          <w:rFonts w:ascii="Trebuchet MS" w:hAnsi="Trebuchet MS"/>
          <w:noProof/>
          <w:sz w:val="16"/>
          <w:szCs w:val="16"/>
        </w:rPr>
        <w:t>.</w:t>
      </w:r>
    </w:p>
    <w:p w14:paraId="453C4C3F"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299</w:t>
      </w:r>
      <w:r w:rsidRPr="004B77DE">
        <w:rPr>
          <w:rFonts w:ascii="Trebuchet MS" w:hAnsi="Trebuchet MS"/>
          <w:noProof/>
          <w:sz w:val="16"/>
          <w:szCs w:val="16"/>
        </w:rPr>
        <w:t>.</w:t>
      </w:r>
      <w:r w:rsidRPr="004B77DE">
        <w:rPr>
          <w:rFonts w:ascii="Trebuchet MS" w:hAnsi="Trebuchet MS"/>
          <w:noProof/>
          <w:sz w:val="16"/>
          <w:szCs w:val="16"/>
        </w:rPr>
        <w:tab/>
        <w:t xml:space="preserve">Taniguchi C, Sato C. Home-based walking during pregnancy affects mood and birth outcomes among sedentary women: A randomized controlled trial. </w:t>
      </w:r>
      <w:r w:rsidRPr="004B77DE">
        <w:rPr>
          <w:rFonts w:ascii="Trebuchet MS" w:hAnsi="Trebuchet MS"/>
          <w:i/>
          <w:noProof/>
          <w:sz w:val="16"/>
          <w:szCs w:val="16"/>
        </w:rPr>
        <w:t>Int J Nurs Pract</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2</w:t>
      </w:r>
      <w:r w:rsidRPr="004B77DE">
        <w:rPr>
          <w:rFonts w:ascii="Trebuchet MS" w:hAnsi="Trebuchet MS"/>
          <w:noProof/>
          <w:sz w:val="16"/>
          <w:szCs w:val="16"/>
        </w:rPr>
        <w:t>(</w:t>
      </w:r>
      <w:r w:rsidRPr="004B77DE">
        <w:rPr>
          <w:rFonts w:ascii="Trebuchet MS" w:eastAsia="Calibri" w:hAnsi="Trebuchet MS" w:cs="Calibri"/>
          <w:noProof/>
          <w:sz w:val="16"/>
          <w:szCs w:val="16"/>
        </w:rPr>
        <w:t>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20</w:t>
      </w:r>
      <w:r w:rsidRPr="004B77DE">
        <w:rPr>
          <w:rFonts w:ascii="Trebuchet MS" w:hAnsi="Trebuchet MS"/>
          <w:noProof/>
          <w:sz w:val="16"/>
          <w:szCs w:val="16"/>
        </w:rPr>
        <w:t>-</w:t>
      </w:r>
      <w:r w:rsidRPr="004B77DE">
        <w:rPr>
          <w:rFonts w:ascii="Trebuchet MS" w:eastAsia="Calibri" w:hAnsi="Trebuchet MS" w:cs="Calibri"/>
          <w:noProof/>
          <w:sz w:val="16"/>
          <w:szCs w:val="16"/>
        </w:rPr>
        <w:t>6</w:t>
      </w:r>
      <w:r w:rsidRPr="004B77DE">
        <w:rPr>
          <w:rFonts w:ascii="Trebuchet MS" w:hAnsi="Trebuchet MS"/>
          <w:noProof/>
          <w:sz w:val="16"/>
          <w:szCs w:val="16"/>
        </w:rPr>
        <w:t>.</w:t>
      </w:r>
    </w:p>
    <w:p w14:paraId="537AF8B8"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00</w:t>
      </w:r>
      <w:r w:rsidRPr="004B77DE">
        <w:rPr>
          <w:rFonts w:ascii="Trebuchet MS" w:hAnsi="Trebuchet MS"/>
          <w:noProof/>
          <w:sz w:val="16"/>
          <w:szCs w:val="16"/>
        </w:rPr>
        <w:t>.</w:t>
      </w:r>
      <w:r w:rsidRPr="004B77DE">
        <w:rPr>
          <w:rFonts w:ascii="Trebuchet MS" w:hAnsi="Trebuchet MS"/>
          <w:noProof/>
          <w:sz w:val="16"/>
          <w:szCs w:val="16"/>
        </w:rPr>
        <w:tab/>
        <w:t xml:space="preserve">Sanda B, Vistad I, Sagedal LR et al. What is the effect of physical activity on duration and mode of delivery? Secondary analysis from the Norwegian Fit for Delivery trial. </w:t>
      </w:r>
      <w:r w:rsidRPr="004B77DE">
        <w:rPr>
          <w:rFonts w:ascii="Trebuchet MS" w:hAnsi="Trebuchet MS"/>
          <w:i/>
          <w:noProof/>
          <w:sz w:val="16"/>
          <w:szCs w:val="16"/>
        </w:rPr>
        <w:t>Acta Obstet Gynecol Scan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97</w:t>
      </w:r>
      <w:r w:rsidRPr="004B77DE">
        <w:rPr>
          <w:rFonts w:ascii="Trebuchet MS" w:hAnsi="Trebuchet MS"/>
          <w:noProof/>
          <w:sz w:val="16"/>
          <w:szCs w:val="16"/>
        </w:rPr>
        <w:t>(</w:t>
      </w:r>
      <w:r w:rsidRPr="004B77DE">
        <w:rPr>
          <w:rFonts w:ascii="Trebuchet MS" w:eastAsia="Calibri" w:hAnsi="Trebuchet MS" w:cs="Calibri"/>
          <w:noProof/>
          <w:sz w:val="16"/>
          <w:szCs w:val="16"/>
        </w:rPr>
        <w:t>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861</w:t>
      </w:r>
      <w:r w:rsidRPr="004B77DE">
        <w:rPr>
          <w:rFonts w:ascii="Trebuchet MS" w:hAnsi="Trebuchet MS"/>
          <w:noProof/>
          <w:sz w:val="16"/>
          <w:szCs w:val="16"/>
        </w:rPr>
        <w:t>-</w:t>
      </w:r>
      <w:r w:rsidRPr="004B77DE">
        <w:rPr>
          <w:rFonts w:ascii="Trebuchet MS" w:eastAsia="Calibri" w:hAnsi="Trebuchet MS" w:cs="Calibri"/>
          <w:noProof/>
          <w:sz w:val="16"/>
          <w:szCs w:val="16"/>
        </w:rPr>
        <w:t>71</w:t>
      </w:r>
      <w:r w:rsidRPr="004B77DE">
        <w:rPr>
          <w:rFonts w:ascii="Trebuchet MS" w:hAnsi="Trebuchet MS"/>
          <w:noProof/>
          <w:sz w:val="16"/>
          <w:szCs w:val="16"/>
        </w:rPr>
        <w:t>.</w:t>
      </w:r>
    </w:p>
    <w:p w14:paraId="48B4C6DB"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01</w:t>
      </w:r>
      <w:r w:rsidRPr="004B77DE">
        <w:rPr>
          <w:rFonts w:ascii="Trebuchet MS" w:hAnsi="Trebuchet MS"/>
          <w:noProof/>
          <w:sz w:val="16"/>
          <w:szCs w:val="16"/>
        </w:rPr>
        <w:t>.</w:t>
      </w:r>
      <w:r w:rsidRPr="004B77DE">
        <w:rPr>
          <w:rFonts w:ascii="Trebuchet MS" w:hAnsi="Trebuchet MS"/>
          <w:noProof/>
          <w:sz w:val="16"/>
          <w:szCs w:val="16"/>
        </w:rPr>
        <w:tab/>
        <w:t xml:space="preserve">Rodriguez-Blanque R, Sanchez-Garcia JC, Sanchez-Lopez AM et al. Physical activity during pregnancy and its influence on delivery time: a randomized clinical trial. </w:t>
      </w:r>
      <w:r w:rsidRPr="004B77DE">
        <w:rPr>
          <w:rFonts w:ascii="Trebuchet MS" w:hAnsi="Trebuchet MS"/>
          <w:i/>
          <w:noProof/>
          <w:sz w:val="16"/>
          <w:szCs w:val="16"/>
        </w:rPr>
        <w:t>PeerJ</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6370</w:t>
      </w:r>
      <w:r w:rsidRPr="004B77DE">
        <w:rPr>
          <w:rFonts w:ascii="Trebuchet MS" w:hAnsi="Trebuchet MS"/>
          <w:noProof/>
          <w:sz w:val="16"/>
          <w:szCs w:val="16"/>
        </w:rPr>
        <w:t>.</w:t>
      </w:r>
    </w:p>
    <w:p w14:paraId="2ECF6ED0"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02</w:t>
      </w:r>
      <w:r w:rsidRPr="004B77DE">
        <w:rPr>
          <w:rFonts w:ascii="Trebuchet MS" w:hAnsi="Trebuchet MS"/>
          <w:noProof/>
          <w:sz w:val="16"/>
          <w:szCs w:val="16"/>
        </w:rPr>
        <w:t>.</w:t>
      </w:r>
      <w:r w:rsidRPr="004B77DE">
        <w:rPr>
          <w:rFonts w:ascii="Trebuchet MS" w:hAnsi="Trebuchet MS"/>
          <w:noProof/>
          <w:sz w:val="16"/>
          <w:szCs w:val="16"/>
        </w:rPr>
        <w:tab/>
        <w:t xml:space="preserve">Perales M, Valenzuela PL, Barakat R et al. Gestational exercise and maternal and child health: effects until delivery and at post-natal follow-up. </w:t>
      </w:r>
      <w:r w:rsidRPr="004B77DE">
        <w:rPr>
          <w:rFonts w:ascii="Trebuchet MS" w:hAnsi="Trebuchet MS"/>
          <w:i/>
          <w:noProof/>
          <w:sz w:val="16"/>
          <w:szCs w:val="16"/>
        </w:rPr>
        <w:t>J Clin Me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20;</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9</w:t>
      </w:r>
      <w:r w:rsidRPr="004B77DE">
        <w:rPr>
          <w:rFonts w:ascii="Trebuchet MS" w:hAnsi="Trebuchet MS"/>
          <w:noProof/>
          <w:sz w:val="16"/>
          <w:szCs w:val="16"/>
        </w:rPr>
        <w:t>(</w:t>
      </w:r>
      <w:r w:rsidRPr="004B77DE">
        <w:rPr>
          <w:rFonts w:ascii="Trebuchet MS" w:eastAsia="Calibri" w:hAnsi="Trebuchet MS" w:cs="Calibri"/>
          <w:noProof/>
          <w:sz w:val="16"/>
          <w:szCs w:val="16"/>
        </w:rPr>
        <w:t>2</w:t>
      </w:r>
      <w:r w:rsidRPr="004B77DE">
        <w:rPr>
          <w:rFonts w:ascii="Trebuchet MS" w:hAnsi="Trebuchet MS"/>
          <w:noProof/>
          <w:sz w:val="16"/>
          <w:szCs w:val="16"/>
        </w:rPr>
        <w:t>).</w:t>
      </w:r>
    </w:p>
    <w:p w14:paraId="5A3DFCEA"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03</w:t>
      </w:r>
      <w:r w:rsidRPr="004B77DE">
        <w:rPr>
          <w:rFonts w:ascii="Trebuchet MS" w:hAnsi="Trebuchet MS"/>
          <w:noProof/>
          <w:sz w:val="16"/>
          <w:szCs w:val="16"/>
        </w:rPr>
        <w:t>.</w:t>
      </w:r>
      <w:r w:rsidRPr="004B77DE">
        <w:rPr>
          <w:rFonts w:ascii="Trebuchet MS" w:hAnsi="Trebuchet MS"/>
          <w:noProof/>
          <w:sz w:val="16"/>
          <w:szCs w:val="16"/>
        </w:rPr>
        <w:tab/>
        <w:t xml:space="preserve">Barakat R, Ruiz JR, Stirling JR et al. Type of delivery is not affected by light resistance and toning exercise training during pregnancy: a randomized controlled trial. </w:t>
      </w:r>
      <w:r w:rsidRPr="004B77DE">
        <w:rPr>
          <w:rFonts w:ascii="Trebuchet MS" w:hAnsi="Trebuchet MS"/>
          <w:i/>
          <w:noProof/>
          <w:sz w:val="16"/>
          <w:szCs w:val="16"/>
        </w:rPr>
        <w:t>Am J Obstet Gyneco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0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w:t>
      </w:r>
      <w:r w:rsidRPr="004B77DE">
        <w:rPr>
          <w:rFonts w:ascii="Trebuchet MS" w:hAnsi="Trebuchet MS"/>
          <w:noProof/>
          <w:sz w:val="16"/>
          <w:szCs w:val="16"/>
        </w:rPr>
        <w:t>(</w:t>
      </w:r>
      <w:r w:rsidRPr="004B77DE">
        <w:rPr>
          <w:rFonts w:ascii="Trebuchet MS" w:eastAsia="Calibri" w:hAnsi="Trebuchet MS" w:cs="Calibri"/>
          <w:noProof/>
          <w:sz w:val="16"/>
          <w:szCs w:val="16"/>
        </w:rPr>
        <w:t>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90</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1</w:t>
      </w:r>
      <w:r w:rsidRPr="004B77DE">
        <w:rPr>
          <w:rFonts w:ascii="Trebuchet MS" w:hAnsi="Trebuchet MS"/>
          <w:noProof/>
          <w:sz w:val="16"/>
          <w:szCs w:val="16"/>
        </w:rPr>
        <w:t>-</w:t>
      </w:r>
      <w:r w:rsidRPr="004B77DE">
        <w:rPr>
          <w:rFonts w:ascii="Trebuchet MS" w:eastAsia="Calibri" w:hAnsi="Trebuchet MS" w:cs="Calibri"/>
          <w:noProof/>
          <w:sz w:val="16"/>
          <w:szCs w:val="16"/>
        </w:rPr>
        <w:t>6</w:t>
      </w:r>
      <w:r w:rsidRPr="004B77DE">
        <w:rPr>
          <w:rFonts w:ascii="Trebuchet MS" w:hAnsi="Trebuchet MS"/>
          <w:noProof/>
          <w:sz w:val="16"/>
          <w:szCs w:val="16"/>
        </w:rPr>
        <w:t>.</w:t>
      </w:r>
    </w:p>
    <w:p w14:paraId="3C699916"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04</w:t>
      </w:r>
      <w:r w:rsidRPr="004B77DE">
        <w:rPr>
          <w:rFonts w:ascii="Trebuchet MS" w:hAnsi="Trebuchet MS"/>
          <w:noProof/>
          <w:sz w:val="16"/>
          <w:szCs w:val="16"/>
        </w:rPr>
        <w:t>.</w:t>
      </w:r>
      <w:r w:rsidRPr="004B77DE">
        <w:rPr>
          <w:rFonts w:ascii="Trebuchet MS" w:hAnsi="Trebuchet MS"/>
          <w:noProof/>
          <w:sz w:val="16"/>
          <w:szCs w:val="16"/>
        </w:rPr>
        <w:tab/>
        <w:t xml:space="preserve">Garnaes KK, Morkved S, Salvesen O et al. Exercise Training and Weight Gain in Obese Pregnant Women: A Randomized Controlled Trial (ETIP Trial). </w:t>
      </w:r>
      <w:r w:rsidRPr="004B77DE">
        <w:rPr>
          <w:rFonts w:ascii="Trebuchet MS" w:hAnsi="Trebuchet MS"/>
          <w:i/>
          <w:noProof/>
          <w:sz w:val="16"/>
          <w:szCs w:val="16"/>
        </w:rPr>
        <w:t>PLoS Me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3</w:t>
      </w:r>
      <w:r w:rsidRPr="004B77DE">
        <w:rPr>
          <w:rFonts w:ascii="Trebuchet MS" w:hAnsi="Trebuchet MS"/>
          <w:noProof/>
          <w:sz w:val="16"/>
          <w:szCs w:val="16"/>
        </w:rPr>
        <w:t>(</w:t>
      </w:r>
      <w:r w:rsidRPr="004B77DE">
        <w:rPr>
          <w:rFonts w:ascii="Trebuchet MS" w:eastAsia="Calibri" w:hAnsi="Trebuchet MS" w:cs="Calibri"/>
          <w:noProof/>
          <w:sz w:val="16"/>
          <w:szCs w:val="16"/>
        </w:rPr>
        <w:t>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1002079</w:t>
      </w:r>
      <w:r w:rsidRPr="004B77DE">
        <w:rPr>
          <w:rFonts w:ascii="Trebuchet MS" w:hAnsi="Trebuchet MS"/>
          <w:noProof/>
          <w:sz w:val="16"/>
          <w:szCs w:val="16"/>
        </w:rPr>
        <w:t>.</w:t>
      </w:r>
    </w:p>
    <w:p w14:paraId="0F34FF17"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05</w:t>
      </w:r>
      <w:r w:rsidRPr="004B77DE">
        <w:rPr>
          <w:rFonts w:ascii="Trebuchet MS" w:hAnsi="Trebuchet MS"/>
          <w:noProof/>
          <w:sz w:val="16"/>
          <w:szCs w:val="16"/>
        </w:rPr>
        <w:t>.</w:t>
      </w:r>
      <w:r w:rsidRPr="004B77DE">
        <w:rPr>
          <w:rFonts w:ascii="Trebuchet MS" w:hAnsi="Trebuchet MS"/>
          <w:noProof/>
          <w:sz w:val="16"/>
          <w:szCs w:val="16"/>
        </w:rPr>
        <w:tab/>
        <w:t xml:space="preserve">Rodriguez-Blanque R, Sanchez-Garcia JC, Sanchez-Lopez AM et al. Randomized clinical trial of an aquatic physical exercise program during pregnancy. </w:t>
      </w:r>
      <w:r w:rsidRPr="004B77DE">
        <w:rPr>
          <w:rFonts w:ascii="Trebuchet MS" w:hAnsi="Trebuchet MS"/>
          <w:i/>
          <w:noProof/>
          <w:sz w:val="16"/>
          <w:szCs w:val="16"/>
        </w:rPr>
        <w:t>J Obstet Gynecol Neonatal Nur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8</w:t>
      </w:r>
      <w:r w:rsidRPr="004B77DE">
        <w:rPr>
          <w:rFonts w:ascii="Trebuchet MS" w:hAnsi="Trebuchet MS"/>
          <w:noProof/>
          <w:sz w:val="16"/>
          <w:szCs w:val="16"/>
        </w:rPr>
        <w:t>(</w:t>
      </w:r>
      <w:r w:rsidRPr="004B77DE">
        <w:rPr>
          <w:rFonts w:ascii="Trebuchet MS" w:eastAsia="Calibri" w:hAnsi="Trebuchet MS" w:cs="Calibri"/>
          <w:noProof/>
          <w:sz w:val="16"/>
          <w:szCs w:val="16"/>
        </w:rPr>
        <w:t>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21</w:t>
      </w:r>
      <w:r w:rsidRPr="004B77DE">
        <w:rPr>
          <w:rFonts w:ascii="Trebuchet MS" w:hAnsi="Trebuchet MS"/>
          <w:noProof/>
          <w:sz w:val="16"/>
          <w:szCs w:val="16"/>
        </w:rPr>
        <w:t>-</w:t>
      </w:r>
      <w:r w:rsidRPr="004B77DE">
        <w:rPr>
          <w:rFonts w:ascii="Trebuchet MS" w:eastAsia="Calibri" w:hAnsi="Trebuchet MS" w:cs="Calibri"/>
          <w:noProof/>
          <w:sz w:val="16"/>
          <w:szCs w:val="16"/>
        </w:rPr>
        <w:t>31</w:t>
      </w:r>
      <w:r w:rsidRPr="004B77DE">
        <w:rPr>
          <w:rFonts w:ascii="Trebuchet MS" w:hAnsi="Trebuchet MS"/>
          <w:noProof/>
          <w:sz w:val="16"/>
          <w:szCs w:val="16"/>
        </w:rPr>
        <w:t>.</w:t>
      </w:r>
    </w:p>
    <w:p w14:paraId="5E6E17FA"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06</w:t>
      </w:r>
      <w:r w:rsidRPr="004B77DE">
        <w:rPr>
          <w:rFonts w:ascii="Trebuchet MS" w:hAnsi="Trebuchet MS"/>
          <w:noProof/>
          <w:sz w:val="16"/>
          <w:szCs w:val="16"/>
        </w:rPr>
        <w:t>.</w:t>
      </w:r>
      <w:r w:rsidRPr="004B77DE">
        <w:rPr>
          <w:rFonts w:ascii="Trebuchet MS" w:hAnsi="Trebuchet MS"/>
          <w:noProof/>
          <w:sz w:val="16"/>
          <w:szCs w:val="16"/>
        </w:rPr>
        <w:tab/>
        <w:t xml:space="preserve">Davenport MH, Yoo C, Mottola MF et al. Effects of prenatal exercise on incidence of congenital anomalies and hyperthermia: a systematic review and meta-analysis. </w:t>
      </w:r>
      <w:r w:rsidRPr="004B77DE">
        <w:rPr>
          <w:rFonts w:ascii="Trebuchet MS" w:hAnsi="Trebuchet MS"/>
          <w:i/>
          <w:noProof/>
          <w:sz w:val="16"/>
          <w:szCs w:val="16"/>
        </w:rPr>
        <w:t>Br J Sports Me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3</w:t>
      </w:r>
      <w:r w:rsidRPr="004B77DE">
        <w:rPr>
          <w:rFonts w:ascii="Trebuchet MS" w:hAnsi="Trebuchet MS"/>
          <w:noProof/>
          <w:sz w:val="16"/>
          <w:szCs w:val="16"/>
        </w:rPr>
        <w:t>(</w:t>
      </w:r>
      <w:r w:rsidRPr="004B77DE">
        <w:rPr>
          <w:rFonts w:ascii="Trebuchet MS" w:eastAsia="Calibri" w:hAnsi="Trebuchet MS" w:cs="Calibri"/>
          <w:noProof/>
          <w:sz w:val="16"/>
          <w:szCs w:val="16"/>
        </w:rPr>
        <w:t>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16</w:t>
      </w:r>
      <w:r w:rsidRPr="004B77DE">
        <w:rPr>
          <w:rFonts w:ascii="Trebuchet MS" w:hAnsi="Trebuchet MS"/>
          <w:noProof/>
          <w:sz w:val="16"/>
          <w:szCs w:val="16"/>
        </w:rPr>
        <w:t>-</w:t>
      </w:r>
      <w:r w:rsidRPr="004B77DE">
        <w:rPr>
          <w:rFonts w:ascii="Trebuchet MS" w:eastAsia="Calibri" w:hAnsi="Trebuchet MS" w:cs="Calibri"/>
          <w:noProof/>
          <w:sz w:val="16"/>
          <w:szCs w:val="16"/>
        </w:rPr>
        <w:t>23</w:t>
      </w:r>
      <w:r w:rsidRPr="004B77DE">
        <w:rPr>
          <w:rFonts w:ascii="Trebuchet MS" w:hAnsi="Trebuchet MS"/>
          <w:noProof/>
          <w:sz w:val="16"/>
          <w:szCs w:val="16"/>
        </w:rPr>
        <w:t>.</w:t>
      </w:r>
    </w:p>
    <w:p w14:paraId="05CA0A59"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07</w:t>
      </w:r>
      <w:r w:rsidRPr="004B77DE">
        <w:rPr>
          <w:rFonts w:ascii="Trebuchet MS" w:hAnsi="Trebuchet MS"/>
          <w:noProof/>
          <w:sz w:val="16"/>
          <w:szCs w:val="16"/>
        </w:rPr>
        <w:t>.</w:t>
      </w:r>
      <w:r w:rsidRPr="004B77DE">
        <w:rPr>
          <w:rFonts w:ascii="Trebuchet MS" w:hAnsi="Trebuchet MS"/>
          <w:noProof/>
          <w:sz w:val="16"/>
          <w:szCs w:val="16"/>
        </w:rPr>
        <w:tab/>
        <w:t xml:space="preserve">Owe KM, Nystad W, Bø K. Association Between Regular Exercise and Excessive Newborn Birth Weight. </w:t>
      </w:r>
      <w:r w:rsidRPr="004B77DE">
        <w:rPr>
          <w:rFonts w:ascii="Trebuchet MS" w:hAnsi="Trebuchet MS"/>
          <w:i/>
          <w:noProof/>
          <w:sz w:val="16"/>
          <w:szCs w:val="16"/>
        </w:rPr>
        <w:t>Obstetrics &amp; Gynecology</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0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14</w:t>
      </w:r>
      <w:r w:rsidRPr="004B77DE">
        <w:rPr>
          <w:rFonts w:ascii="Trebuchet MS" w:hAnsi="Trebuchet MS"/>
          <w:noProof/>
          <w:sz w:val="16"/>
          <w:szCs w:val="16"/>
        </w:rPr>
        <w:t>(</w:t>
      </w:r>
      <w:r w:rsidRPr="004B77DE">
        <w:rPr>
          <w:rFonts w:ascii="Trebuchet MS" w:eastAsia="Calibri" w:hAnsi="Trebuchet MS" w:cs="Calibri"/>
          <w:noProof/>
          <w:sz w:val="16"/>
          <w:szCs w:val="16"/>
        </w:rPr>
        <w:t>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770</w:t>
      </w:r>
      <w:r w:rsidRPr="004B77DE">
        <w:rPr>
          <w:rFonts w:ascii="Trebuchet MS" w:hAnsi="Trebuchet MS"/>
          <w:noProof/>
          <w:sz w:val="16"/>
          <w:szCs w:val="16"/>
        </w:rPr>
        <w:t>-</w:t>
      </w:r>
      <w:r w:rsidRPr="004B77DE">
        <w:rPr>
          <w:rFonts w:ascii="Trebuchet MS" w:eastAsia="Calibri" w:hAnsi="Trebuchet MS" w:cs="Calibri"/>
          <w:noProof/>
          <w:sz w:val="16"/>
          <w:szCs w:val="16"/>
        </w:rPr>
        <w:t>6</w:t>
      </w:r>
      <w:r w:rsidRPr="004B77DE">
        <w:rPr>
          <w:rFonts w:ascii="Trebuchet MS" w:hAnsi="Trebuchet MS"/>
          <w:noProof/>
          <w:sz w:val="16"/>
          <w:szCs w:val="16"/>
        </w:rPr>
        <w:t>.</w:t>
      </w:r>
    </w:p>
    <w:p w14:paraId="7E289CC7"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08</w:t>
      </w:r>
      <w:r w:rsidRPr="004B77DE">
        <w:rPr>
          <w:rFonts w:ascii="Trebuchet MS" w:hAnsi="Trebuchet MS"/>
          <w:noProof/>
          <w:sz w:val="16"/>
          <w:szCs w:val="16"/>
        </w:rPr>
        <w:t>.</w:t>
      </w:r>
      <w:r w:rsidRPr="004B77DE">
        <w:rPr>
          <w:rFonts w:ascii="Trebuchet MS" w:hAnsi="Trebuchet MS"/>
          <w:noProof/>
          <w:sz w:val="16"/>
          <w:szCs w:val="16"/>
        </w:rPr>
        <w:tab/>
        <w:t xml:space="preserve">Leiferman JA, Evenson KR. The effect of regular leisure physical activity on birth outcomes. </w:t>
      </w:r>
      <w:r w:rsidRPr="004B77DE">
        <w:rPr>
          <w:rFonts w:ascii="Trebuchet MS" w:hAnsi="Trebuchet MS"/>
          <w:i/>
          <w:noProof/>
          <w:sz w:val="16"/>
          <w:szCs w:val="16"/>
        </w:rPr>
        <w:t>Matern Child Health J</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0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7</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9</w:t>
      </w:r>
      <w:r w:rsidRPr="004B77DE">
        <w:rPr>
          <w:rFonts w:ascii="Trebuchet MS" w:hAnsi="Trebuchet MS"/>
          <w:noProof/>
          <w:sz w:val="16"/>
          <w:szCs w:val="16"/>
        </w:rPr>
        <w:t>-</w:t>
      </w:r>
      <w:r w:rsidRPr="004B77DE">
        <w:rPr>
          <w:rFonts w:ascii="Trebuchet MS" w:eastAsia="Calibri" w:hAnsi="Trebuchet MS" w:cs="Calibri"/>
          <w:noProof/>
          <w:sz w:val="16"/>
          <w:szCs w:val="16"/>
        </w:rPr>
        <w:t>64</w:t>
      </w:r>
      <w:r w:rsidRPr="004B77DE">
        <w:rPr>
          <w:rFonts w:ascii="Trebuchet MS" w:hAnsi="Trebuchet MS"/>
          <w:noProof/>
          <w:sz w:val="16"/>
          <w:szCs w:val="16"/>
        </w:rPr>
        <w:t>.</w:t>
      </w:r>
    </w:p>
    <w:p w14:paraId="5131F139"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09</w:t>
      </w:r>
      <w:r w:rsidRPr="004B77DE">
        <w:rPr>
          <w:rFonts w:ascii="Trebuchet MS" w:hAnsi="Trebuchet MS"/>
          <w:noProof/>
          <w:sz w:val="16"/>
          <w:szCs w:val="16"/>
        </w:rPr>
        <w:t>.</w:t>
      </w:r>
      <w:r w:rsidRPr="004B77DE">
        <w:rPr>
          <w:rFonts w:ascii="Trebuchet MS" w:hAnsi="Trebuchet MS"/>
          <w:noProof/>
          <w:sz w:val="16"/>
          <w:szCs w:val="16"/>
        </w:rPr>
        <w:tab/>
        <w:t xml:space="preserve">Kong KL, Gillman MW, Rifas-Shiman SL et al. Leisure time physical activity before and during mid-pregnancy and offspring adiposity in mid-childhood. </w:t>
      </w:r>
      <w:r w:rsidRPr="004B77DE">
        <w:rPr>
          <w:rFonts w:ascii="Trebuchet MS" w:hAnsi="Trebuchet MS"/>
          <w:i/>
          <w:noProof/>
          <w:sz w:val="16"/>
          <w:szCs w:val="16"/>
        </w:rPr>
        <w:t>Pediatr Obe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1</w:t>
      </w:r>
      <w:r w:rsidRPr="004B77DE">
        <w:rPr>
          <w:rFonts w:ascii="Trebuchet MS" w:hAnsi="Trebuchet MS"/>
          <w:noProof/>
          <w:sz w:val="16"/>
          <w:szCs w:val="16"/>
        </w:rPr>
        <w:t>(</w:t>
      </w:r>
      <w:r w:rsidRPr="004B77DE">
        <w:rPr>
          <w:rFonts w:ascii="Trebuchet MS" w:eastAsia="Calibri" w:hAnsi="Trebuchet MS" w:cs="Calibri"/>
          <w:noProof/>
          <w:sz w:val="16"/>
          <w:szCs w:val="16"/>
        </w:rPr>
        <w:t>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81</w:t>
      </w:r>
      <w:r w:rsidRPr="004B77DE">
        <w:rPr>
          <w:rFonts w:ascii="Trebuchet MS" w:hAnsi="Trebuchet MS"/>
          <w:noProof/>
          <w:sz w:val="16"/>
          <w:szCs w:val="16"/>
        </w:rPr>
        <w:t>-</w:t>
      </w:r>
      <w:r w:rsidRPr="004B77DE">
        <w:rPr>
          <w:rFonts w:ascii="Trebuchet MS" w:eastAsia="Calibri" w:hAnsi="Trebuchet MS" w:cs="Calibri"/>
          <w:noProof/>
          <w:sz w:val="16"/>
          <w:szCs w:val="16"/>
        </w:rPr>
        <w:t>7</w:t>
      </w:r>
      <w:r w:rsidRPr="004B77DE">
        <w:rPr>
          <w:rFonts w:ascii="Trebuchet MS" w:hAnsi="Trebuchet MS"/>
          <w:noProof/>
          <w:sz w:val="16"/>
          <w:szCs w:val="16"/>
        </w:rPr>
        <w:t>.</w:t>
      </w:r>
    </w:p>
    <w:p w14:paraId="2CE8590B"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10</w:t>
      </w:r>
      <w:r w:rsidRPr="004B77DE">
        <w:rPr>
          <w:rFonts w:ascii="Trebuchet MS" w:hAnsi="Trebuchet MS"/>
          <w:noProof/>
          <w:sz w:val="16"/>
          <w:szCs w:val="16"/>
        </w:rPr>
        <w:t>.</w:t>
      </w:r>
      <w:r w:rsidRPr="004B77DE">
        <w:rPr>
          <w:rFonts w:ascii="Trebuchet MS" w:hAnsi="Trebuchet MS"/>
          <w:noProof/>
          <w:sz w:val="16"/>
          <w:szCs w:val="16"/>
        </w:rPr>
        <w:tab/>
        <w:t xml:space="preserve">Nino Cruz GI, Ramirez Varela A, da Silva ICM et al. Physical activity during pregnancy and offspring neurodevelopment: A systematic review. </w:t>
      </w:r>
      <w:r w:rsidRPr="004B77DE">
        <w:rPr>
          <w:rFonts w:ascii="Trebuchet MS" w:hAnsi="Trebuchet MS"/>
          <w:i/>
          <w:noProof/>
          <w:sz w:val="16"/>
          <w:szCs w:val="16"/>
        </w:rPr>
        <w:t>Paediatr Perinat Epidemio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2</w:t>
      </w:r>
      <w:r w:rsidRPr="004B77DE">
        <w:rPr>
          <w:rFonts w:ascii="Trebuchet MS" w:hAnsi="Trebuchet MS"/>
          <w:noProof/>
          <w:sz w:val="16"/>
          <w:szCs w:val="16"/>
        </w:rPr>
        <w:t>(</w:t>
      </w:r>
      <w:r w:rsidRPr="004B77DE">
        <w:rPr>
          <w:rFonts w:ascii="Trebuchet MS" w:eastAsia="Calibri" w:hAnsi="Trebuchet MS" w:cs="Calibri"/>
          <w:noProof/>
          <w:sz w:val="16"/>
          <w:szCs w:val="16"/>
        </w:rPr>
        <w:t>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69</w:t>
      </w:r>
      <w:r w:rsidRPr="004B77DE">
        <w:rPr>
          <w:rFonts w:ascii="Trebuchet MS" w:hAnsi="Trebuchet MS"/>
          <w:noProof/>
          <w:sz w:val="16"/>
          <w:szCs w:val="16"/>
        </w:rPr>
        <w:t>-</w:t>
      </w:r>
      <w:r w:rsidRPr="004B77DE">
        <w:rPr>
          <w:rFonts w:ascii="Trebuchet MS" w:eastAsia="Calibri" w:hAnsi="Trebuchet MS" w:cs="Calibri"/>
          <w:noProof/>
          <w:sz w:val="16"/>
          <w:szCs w:val="16"/>
        </w:rPr>
        <w:t>79</w:t>
      </w:r>
      <w:r w:rsidRPr="004B77DE">
        <w:rPr>
          <w:rFonts w:ascii="Trebuchet MS" w:hAnsi="Trebuchet MS"/>
          <w:noProof/>
          <w:sz w:val="16"/>
          <w:szCs w:val="16"/>
        </w:rPr>
        <w:t>.</w:t>
      </w:r>
    </w:p>
    <w:p w14:paraId="4535180A"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11</w:t>
      </w:r>
      <w:r w:rsidRPr="004B77DE">
        <w:rPr>
          <w:rFonts w:ascii="Trebuchet MS" w:hAnsi="Trebuchet MS"/>
          <w:noProof/>
          <w:sz w:val="16"/>
          <w:szCs w:val="16"/>
        </w:rPr>
        <w:t>.</w:t>
      </w:r>
      <w:r w:rsidRPr="004B77DE">
        <w:rPr>
          <w:rFonts w:ascii="Trebuchet MS" w:hAnsi="Trebuchet MS"/>
          <w:noProof/>
          <w:sz w:val="16"/>
          <w:szCs w:val="16"/>
        </w:rPr>
        <w:tab/>
        <w:t xml:space="preserve">Cai C, Ruchat SM, Sivak A et al. Prenatal exercise and cardiorespiratory health and fitness: A meta-analysis. </w:t>
      </w:r>
      <w:r w:rsidRPr="004B77DE">
        <w:rPr>
          <w:rFonts w:ascii="Trebuchet MS" w:hAnsi="Trebuchet MS"/>
          <w:i/>
          <w:noProof/>
          <w:sz w:val="16"/>
          <w:szCs w:val="16"/>
        </w:rPr>
        <w:t>Med Sci Sports Exerc</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20</w:t>
      </w:r>
      <w:r w:rsidRPr="004B77DE">
        <w:rPr>
          <w:rFonts w:ascii="Trebuchet MS" w:hAnsi="Trebuchet MS"/>
          <w:noProof/>
          <w:sz w:val="16"/>
          <w:szCs w:val="16"/>
        </w:rPr>
        <w:t>.</w:t>
      </w:r>
    </w:p>
    <w:p w14:paraId="7893D8AA"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12</w:t>
      </w:r>
      <w:r w:rsidRPr="004B77DE">
        <w:rPr>
          <w:rFonts w:ascii="Trebuchet MS" w:hAnsi="Trebuchet MS"/>
          <w:noProof/>
          <w:sz w:val="16"/>
          <w:szCs w:val="16"/>
        </w:rPr>
        <w:t>.</w:t>
      </w:r>
      <w:r w:rsidRPr="004B77DE">
        <w:rPr>
          <w:rFonts w:ascii="Trebuchet MS" w:hAnsi="Trebuchet MS"/>
          <w:noProof/>
          <w:sz w:val="16"/>
          <w:szCs w:val="16"/>
        </w:rPr>
        <w:tab/>
        <w:t xml:space="preserve">Cavalcante SR, Cecatti JG, Pereira RI et al. Water aerobics II: maternal body composition and perinatal outcomes after a program for low risk pregnant women. </w:t>
      </w:r>
      <w:r w:rsidRPr="004B77DE">
        <w:rPr>
          <w:rFonts w:ascii="Trebuchet MS" w:hAnsi="Trebuchet MS"/>
          <w:i/>
          <w:noProof/>
          <w:sz w:val="16"/>
          <w:szCs w:val="16"/>
        </w:rPr>
        <w:t>Reprod Health</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0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w:t>
      </w:r>
      <w:r w:rsidRPr="004B77DE">
        <w:rPr>
          <w:rFonts w:ascii="Trebuchet MS" w:hAnsi="Trebuchet MS"/>
          <w:noProof/>
          <w:sz w:val="16"/>
          <w:szCs w:val="16"/>
        </w:rPr>
        <w:t>.</w:t>
      </w:r>
    </w:p>
    <w:p w14:paraId="37CB719E"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13</w:t>
      </w:r>
      <w:r w:rsidRPr="004B77DE">
        <w:rPr>
          <w:rFonts w:ascii="Trebuchet MS" w:hAnsi="Trebuchet MS"/>
          <w:noProof/>
          <w:sz w:val="16"/>
          <w:szCs w:val="16"/>
        </w:rPr>
        <w:t>.</w:t>
      </w:r>
      <w:r w:rsidRPr="004B77DE">
        <w:rPr>
          <w:rFonts w:ascii="Trebuchet MS" w:hAnsi="Trebuchet MS"/>
          <w:noProof/>
          <w:sz w:val="16"/>
          <w:szCs w:val="16"/>
        </w:rPr>
        <w:tab/>
        <w:t xml:space="preserve">Barakat R, Lucia A, Ruiz JR. Resistance exercise training during pregnancy and newborn's birth size: a randomised controlled trial. </w:t>
      </w:r>
      <w:r w:rsidRPr="004B77DE">
        <w:rPr>
          <w:rFonts w:ascii="Trebuchet MS" w:hAnsi="Trebuchet MS"/>
          <w:i/>
          <w:noProof/>
          <w:sz w:val="16"/>
          <w:szCs w:val="16"/>
        </w:rPr>
        <w:t>Int J Obes (Lon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0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3</w:t>
      </w:r>
      <w:r w:rsidRPr="004B77DE">
        <w:rPr>
          <w:rFonts w:ascii="Trebuchet MS" w:hAnsi="Trebuchet MS"/>
          <w:noProof/>
          <w:sz w:val="16"/>
          <w:szCs w:val="16"/>
        </w:rPr>
        <w:t>(</w:t>
      </w:r>
      <w:r w:rsidRPr="004B77DE">
        <w:rPr>
          <w:rFonts w:ascii="Trebuchet MS" w:eastAsia="Calibri" w:hAnsi="Trebuchet MS" w:cs="Calibri"/>
          <w:noProof/>
          <w:sz w:val="16"/>
          <w:szCs w:val="16"/>
        </w:rPr>
        <w:t>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048</w:t>
      </w:r>
      <w:r w:rsidRPr="004B77DE">
        <w:rPr>
          <w:rFonts w:ascii="Trebuchet MS" w:hAnsi="Trebuchet MS"/>
          <w:noProof/>
          <w:sz w:val="16"/>
          <w:szCs w:val="16"/>
        </w:rPr>
        <w:t>-</w:t>
      </w:r>
      <w:r w:rsidRPr="004B77DE">
        <w:rPr>
          <w:rFonts w:ascii="Trebuchet MS" w:eastAsia="Calibri" w:hAnsi="Trebuchet MS" w:cs="Calibri"/>
          <w:noProof/>
          <w:sz w:val="16"/>
          <w:szCs w:val="16"/>
        </w:rPr>
        <w:t>57</w:t>
      </w:r>
      <w:r w:rsidRPr="004B77DE">
        <w:rPr>
          <w:rFonts w:ascii="Trebuchet MS" w:hAnsi="Trebuchet MS"/>
          <w:noProof/>
          <w:sz w:val="16"/>
          <w:szCs w:val="16"/>
        </w:rPr>
        <w:t>.</w:t>
      </w:r>
    </w:p>
    <w:p w14:paraId="2C74AD0A"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14</w:t>
      </w:r>
      <w:r w:rsidRPr="004B77DE">
        <w:rPr>
          <w:rFonts w:ascii="Trebuchet MS" w:hAnsi="Trebuchet MS"/>
          <w:noProof/>
          <w:sz w:val="16"/>
          <w:szCs w:val="16"/>
        </w:rPr>
        <w:t>.</w:t>
      </w:r>
      <w:r w:rsidRPr="004B77DE">
        <w:rPr>
          <w:rFonts w:ascii="Trebuchet MS" w:hAnsi="Trebuchet MS"/>
          <w:noProof/>
          <w:sz w:val="16"/>
          <w:szCs w:val="16"/>
        </w:rPr>
        <w:tab/>
        <w:t xml:space="preserve">Garnaes KK, Nyrnes SA, Salvesen KA et al. Effect of supervised exercise training during pregnancy on neonatal and maternal outcomes among overweight and obese women. Secondary analyses of the ETIP trial: A randomised controlled trial. </w:t>
      </w:r>
      <w:r w:rsidRPr="004B77DE">
        <w:rPr>
          <w:rFonts w:ascii="Trebuchet MS" w:hAnsi="Trebuchet MS"/>
          <w:i/>
          <w:noProof/>
          <w:sz w:val="16"/>
          <w:szCs w:val="16"/>
        </w:rPr>
        <w:t>PLoS One</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2</w:t>
      </w:r>
      <w:r w:rsidRPr="004B77DE">
        <w:rPr>
          <w:rFonts w:ascii="Trebuchet MS" w:hAnsi="Trebuchet MS"/>
          <w:noProof/>
          <w:sz w:val="16"/>
          <w:szCs w:val="16"/>
        </w:rPr>
        <w:t>(</w:t>
      </w:r>
      <w:r w:rsidRPr="004B77DE">
        <w:rPr>
          <w:rFonts w:ascii="Trebuchet MS" w:eastAsia="Calibri" w:hAnsi="Trebuchet MS" w:cs="Calibri"/>
          <w:noProof/>
          <w:sz w:val="16"/>
          <w:szCs w:val="16"/>
        </w:rPr>
        <w:t>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0173937</w:t>
      </w:r>
      <w:r w:rsidRPr="004B77DE">
        <w:rPr>
          <w:rFonts w:ascii="Trebuchet MS" w:hAnsi="Trebuchet MS"/>
          <w:noProof/>
          <w:sz w:val="16"/>
          <w:szCs w:val="16"/>
        </w:rPr>
        <w:t>.</w:t>
      </w:r>
    </w:p>
    <w:p w14:paraId="4B633E3C"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15</w:t>
      </w:r>
      <w:r w:rsidRPr="004B77DE">
        <w:rPr>
          <w:rFonts w:ascii="Trebuchet MS" w:hAnsi="Trebuchet MS"/>
          <w:noProof/>
          <w:sz w:val="16"/>
          <w:szCs w:val="16"/>
        </w:rPr>
        <w:t>.</w:t>
      </w:r>
      <w:r w:rsidRPr="004B77DE">
        <w:rPr>
          <w:rFonts w:ascii="Trebuchet MS" w:hAnsi="Trebuchet MS"/>
          <w:noProof/>
          <w:sz w:val="16"/>
          <w:szCs w:val="16"/>
        </w:rPr>
        <w:tab/>
        <w:t xml:space="preserve">Garnæs KK, Mørkved S, Salvesen KÅ et al. Exercise training during pregnancy reduces circulating insulin levels in overweight/obese women postpartum: secondary analysis of a randomised controlled trial (the ETIP trial). </w:t>
      </w:r>
      <w:r w:rsidRPr="004B77DE">
        <w:rPr>
          <w:rFonts w:ascii="Trebuchet MS" w:hAnsi="Trebuchet MS"/>
          <w:i/>
          <w:noProof/>
          <w:sz w:val="16"/>
          <w:szCs w:val="16"/>
        </w:rPr>
        <w:t>BMC Pregnancy and Childbirth</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8</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w:t>
      </w:r>
    </w:p>
    <w:p w14:paraId="25F9BC9C"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16</w:t>
      </w:r>
      <w:r w:rsidRPr="004B77DE">
        <w:rPr>
          <w:rFonts w:ascii="Trebuchet MS" w:hAnsi="Trebuchet MS"/>
          <w:noProof/>
          <w:sz w:val="16"/>
          <w:szCs w:val="16"/>
        </w:rPr>
        <w:t>.</w:t>
      </w:r>
      <w:r w:rsidRPr="004B77DE">
        <w:rPr>
          <w:rFonts w:ascii="Trebuchet MS" w:hAnsi="Trebuchet MS"/>
          <w:noProof/>
          <w:sz w:val="16"/>
          <w:szCs w:val="16"/>
        </w:rPr>
        <w:tab/>
        <w:t xml:space="preserve">Davenport MH, Kathol AJ, Mottola MF et al. Prenatal exercise is not associated with fetal mortality: a systematic review and meta-analysis. </w:t>
      </w:r>
      <w:r w:rsidRPr="004B77DE">
        <w:rPr>
          <w:rFonts w:ascii="Trebuchet MS" w:hAnsi="Trebuchet MS"/>
          <w:i/>
          <w:noProof/>
          <w:sz w:val="16"/>
          <w:szCs w:val="16"/>
        </w:rPr>
        <w:t>Br J Sports Me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3</w:t>
      </w:r>
      <w:r w:rsidRPr="004B77DE">
        <w:rPr>
          <w:rFonts w:ascii="Trebuchet MS" w:hAnsi="Trebuchet MS"/>
          <w:noProof/>
          <w:sz w:val="16"/>
          <w:szCs w:val="16"/>
        </w:rPr>
        <w:t>(</w:t>
      </w:r>
      <w:r w:rsidRPr="004B77DE">
        <w:rPr>
          <w:rFonts w:ascii="Trebuchet MS" w:eastAsia="Calibri" w:hAnsi="Trebuchet MS" w:cs="Calibri"/>
          <w:noProof/>
          <w:sz w:val="16"/>
          <w:szCs w:val="16"/>
        </w:rPr>
        <w:t>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08</w:t>
      </w:r>
      <w:r w:rsidRPr="004B77DE">
        <w:rPr>
          <w:rFonts w:ascii="Trebuchet MS" w:hAnsi="Trebuchet MS"/>
          <w:noProof/>
          <w:sz w:val="16"/>
          <w:szCs w:val="16"/>
        </w:rPr>
        <w:t>-</w:t>
      </w:r>
      <w:r w:rsidRPr="004B77DE">
        <w:rPr>
          <w:rFonts w:ascii="Trebuchet MS" w:eastAsia="Calibri" w:hAnsi="Trebuchet MS" w:cs="Calibri"/>
          <w:noProof/>
          <w:sz w:val="16"/>
          <w:szCs w:val="16"/>
        </w:rPr>
        <w:t>15</w:t>
      </w:r>
      <w:r w:rsidRPr="004B77DE">
        <w:rPr>
          <w:rFonts w:ascii="Trebuchet MS" w:hAnsi="Trebuchet MS"/>
          <w:noProof/>
          <w:sz w:val="16"/>
          <w:szCs w:val="16"/>
        </w:rPr>
        <w:t>.</w:t>
      </w:r>
    </w:p>
    <w:p w14:paraId="4B928F19"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17</w:t>
      </w:r>
      <w:r w:rsidRPr="004B77DE">
        <w:rPr>
          <w:rFonts w:ascii="Trebuchet MS" w:hAnsi="Trebuchet MS"/>
          <w:noProof/>
          <w:sz w:val="16"/>
          <w:szCs w:val="16"/>
        </w:rPr>
        <w:t>.</w:t>
      </w:r>
      <w:r w:rsidRPr="004B77DE">
        <w:rPr>
          <w:rFonts w:ascii="Trebuchet MS" w:hAnsi="Trebuchet MS"/>
          <w:noProof/>
          <w:sz w:val="16"/>
          <w:szCs w:val="16"/>
        </w:rPr>
        <w:tab/>
        <w:t xml:space="preserve">Skow RJ, Davenport MH, Mottola MF et al. Effects of prenatal exercise on fetal heart rate, umbilical and uterine blood flow: a systematic review and meta-analysis. </w:t>
      </w:r>
      <w:r w:rsidRPr="004B77DE">
        <w:rPr>
          <w:rFonts w:ascii="Trebuchet MS" w:hAnsi="Trebuchet MS"/>
          <w:i/>
          <w:noProof/>
          <w:sz w:val="16"/>
          <w:szCs w:val="16"/>
        </w:rPr>
        <w:t>Br J Sports Me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3</w:t>
      </w:r>
      <w:r w:rsidRPr="004B77DE">
        <w:rPr>
          <w:rFonts w:ascii="Trebuchet MS" w:hAnsi="Trebuchet MS"/>
          <w:noProof/>
          <w:sz w:val="16"/>
          <w:szCs w:val="16"/>
        </w:rPr>
        <w:t>(</w:t>
      </w:r>
      <w:r w:rsidRPr="004B77DE">
        <w:rPr>
          <w:rFonts w:ascii="Trebuchet MS" w:eastAsia="Calibri" w:hAnsi="Trebuchet MS" w:cs="Calibri"/>
          <w:noProof/>
          <w:sz w:val="16"/>
          <w:szCs w:val="16"/>
        </w:rPr>
        <w:t>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24</w:t>
      </w:r>
      <w:r w:rsidRPr="004B77DE">
        <w:rPr>
          <w:rFonts w:ascii="Trebuchet MS" w:hAnsi="Trebuchet MS"/>
          <w:noProof/>
          <w:sz w:val="16"/>
          <w:szCs w:val="16"/>
        </w:rPr>
        <w:t>-</w:t>
      </w:r>
      <w:r w:rsidRPr="004B77DE">
        <w:rPr>
          <w:rFonts w:ascii="Trebuchet MS" w:eastAsia="Calibri" w:hAnsi="Trebuchet MS" w:cs="Calibri"/>
          <w:noProof/>
          <w:sz w:val="16"/>
          <w:szCs w:val="16"/>
        </w:rPr>
        <w:t>33</w:t>
      </w:r>
      <w:r w:rsidRPr="004B77DE">
        <w:rPr>
          <w:rFonts w:ascii="Trebuchet MS" w:hAnsi="Trebuchet MS"/>
          <w:noProof/>
          <w:sz w:val="16"/>
          <w:szCs w:val="16"/>
        </w:rPr>
        <w:t>.</w:t>
      </w:r>
    </w:p>
    <w:p w14:paraId="35A23A0E"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18</w:t>
      </w:r>
      <w:r w:rsidRPr="004B77DE">
        <w:rPr>
          <w:rFonts w:ascii="Trebuchet MS" w:hAnsi="Trebuchet MS"/>
          <w:noProof/>
          <w:sz w:val="16"/>
          <w:szCs w:val="16"/>
        </w:rPr>
        <w:t>.</w:t>
      </w:r>
      <w:r w:rsidRPr="004B77DE">
        <w:rPr>
          <w:rFonts w:ascii="Trebuchet MS" w:hAnsi="Trebuchet MS"/>
          <w:noProof/>
          <w:sz w:val="16"/>
          <w:szCs w:val="16"/>
        </w:rPr>
        <w:tab/>
        <w:t xml:space="preserve">Beetham KS, Giles C, Noetel M et al. The effects of vigorous intensity exercise in the third trimester of pregnancy: a systematic review and meta-analysis. </w:t>
      </w:r>
      <w:r w:rsidRPr="004B77DE">
        <w:rPr>
          <w:rFonts w:ascii="Trebuchet MS" w:hAnsi="Trebuchet MS"/>
          <w:i/>
          <w:noProof/>
          <w:sz w:val="16"/>
          <w:szCs w:val="16"/>
        </w:rPr>
        <w:t>BMC Pregnancy Childbirth</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9</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81</w:t>
      </w:r>
      <w:r w:rsidRPr="004B77DE">
        <w:rPr>
          <w:rFonts w:ascii="Trebuchet MS" w:hAnsi="Trebuchet MS"/>
          <w:noProof/>
          <w:sz w:val="16"/>
          <w:szCs w:val="16"/>
        </w:rPr>
        <w:t>.</w:t>
      </w:r>
    </w:p>
    <w:p w14:paraId="5BFF9F49"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19</w:t>
      </w:r>
      <w:r w:rsidRPr="004B77DE">
        <w:rPr>
          <w:rFonts w:ascii="Trebuchet MS" w:hAnsi="Trebuchet MS"/>
          <w:noProof/>
          <w:sz w:val="16"/>
          <w:szCs w:val="16"/>
        </w:rPr>
        <w:t>.</w:t>
      </w:r>
      <w:r w:rsidRPr="004B77DE">
        <w:rPr>
          <w:rFonts w:ascii="Trebuchet MS" w:hAnsi="Trebuchet MS"/>
          <w:noProof/>
          <w:sz w:val="16"/>
          <w:szCs w:val="16"/>
        </w:rPr>
        <w:tab/>
        <w:t xml:space="preserve">Hoffmann J, Gunther J, Geyer K et al. Associations between prenatal physical activity and neonatal and obstetric outcomes-a secondary analysis of the cluster-randomized GeliS trial. </w:t>
      </w:r>
      <w:r w:rsidRPr="004B77DE">
        <w:rPr>
          <w:rFonts w:ascii="Trebuchet MS" w:hAnsi="Trebuchet MS"/>
          <w:i/>
          <w:noProof/>
          <w:sz w:val="16"/>
          <w:szCs w:val="16"/>
        </w:rPr>
        <w:t>J Clin Me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8</w:t>
      </w:r>
      <w:r w:rsidRPr="004B77DE">
        <w:rPr>
          <w:rFonts w:ascii="Trebuchet MS" w:hAnsi="Trebuchet MS"/>
          <w:noProof/>
          <w:sz w:val="16"/>
          <w:szCs w:val="16"/>
        </w:rPr>
        <w:t>(</w:t>
      </w:r>
      <w:r w:rsidRPr="004B77DE">
        <w:rPr>
          <w:rFonts w:ascii="Trebuchet MS" w:eastAsia="Calibri" w:hAnsi="Trebuchet MS" w:cs="Calibri"/>
          <w:noProof/>
          <w:sz w:val="16"/>
          <w:szCs w:val="16"/>
        </w:rPr>
        <w:t>10</w:t>
      </w:r>
      <w:r w:rsidRPr="004B77DE">
        <w:rPr>
          <w:rFonts w:ascii="Trebuchet MS" w:hAnsi="Trebuchet MS"/>
          <w:noProof/>
          <w:sz w:val="16"/>
          <w:szCs w:val="16"/>
        </w:rPr>
        <w:t>).</w:t>
      </w:r>
    </w:p>
    <w:p w14:paraId="1D0481B6"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20</w:t>
      </w:r>
      <w:r w:rsidRPr="004B77DE">
        <w:rPr>
          <w:rFonts w:ascii="Trebuchet MS" w:hAnsi="Trebuchet MS"/>
          <w:noProof/>
          <w:sz w:val="16"/>
          <w:szCs w:val="16"/>
        </w:rPr>
        <w:t>.</w:t>
      </w:r>
      <w:r w:rsidRPr="004B77DE">
        <w:rPr>
          <w:rFonts w:ascii="Trebuchet MS" w:hAnsi="Trebuchet MS"/>
          <w:noProof/>
          <w:sz w:val="16"/>
          <w:szCs w:val="16"/>
        </w:rPr>
        <w:tab/>
        <w:t xml:space="preserve">Madsen M, Jorgensen T, Jensen ML et al. Leisure time physical exercise during pregnancy and the risk of miscarriage: a study within the Danish National Birth Cohort. </w:t>
      </w:r>
      <w:r w:rsidRPr="004B77DE">
        <w:rPr>
          <w:rFonts w:ascii="Trebuchet MS" w:hAnsi="Trebuchet MS"/>
          <w:i/>
          <w:noProof/>
          <w:sz w:val="16"/>
          <w:szCs w:val="16"/>
        </w:rPr>
        <w:t>BJOG</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0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14</w:t>
      </w:r>
      <w:r w:rsidRPr="004B77DE">
        <w:rPr>
          <w:rFonts w:ascii="Trebuchet MS" w:hAnsi="Trebuchet MS"/>
          <w:noProof/>
          <w:sz w:val="16"/>
          <w:szCs w:val="16"/>
        </w:rPr>
        <w:t>(</w:t>
      </w:r>
      <w:r w:rsidRPr="004B77DE">
        <w:rPr>
          <w:rFonts w:ascii="Trebuchet MS" w:eastAsia="Calibri" w:hAnsi="Trebuchet MS" w:cs="Calibri"/>
          <w:noProof/>
          <w:sz w:val="16"/>
          <w:szCs w:val="16"/>
        </w:rPr>
        <w:t>1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419</w:t>
      </w:r>
      <w:r w:rsidRPr="004B77DE">
        <w:rPr>
          <w:rFonts w:ascii="Trebuchet MS" w:hAnsi="Trebuchet MS"/>
          <w:noProof/>
          <w:sz w:val="16"/>
          <w:szCs w:val="16"/>
        </w:rPr>
        <w:t>-</w:t>
      </w:r>
      <w:r w:rsidRPr="004B77DE">
        <w:rPr>
          <w:rFonts w:ascii="Trebuchet MS" w:eastAsia="Calibri" w:hAnsi="Trebuchet MS" w:cs="Calibri"/>
          <w:noProof/>
          <w:sz w:val="16"/>
          <w:szCs w:val="16"/>
        </w:rPr>
        <w:t>26</w:t>
      </w:r>
      <w:r w:rsidRPr="004B77DE">
        <w:rPr>
          <w:rFonts w:ascii="Trebuchet MS" w:hAnsi="Trebuchet MS"/>
          <w:noProof/>
          <w:sz w:val="16"/>
          <w:szCs w:val="16"/>
        </w:rPr>
        <w:t>.</w:t>
      </w:r>
    </w:p>
    <w:p w14:paraId="4353EC28"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21</w:t>
      </w:r>
      <w:r w:rsidRPr="004B77DE">
        <w:rPr>
          <w:rFonts w:ascii="Trebuchet MS" w:hAnsi="Trebuchet MS"/>
          <w:noProof/>
          <w:sz w:val="16"/>
          <w:szCs w:val="16"/>
        </w:rPr>
        <w:t>.</w:t>
      </w:r>
      <w:r w:rsidRPr="004B77DE">
        <w:rPr>
          <w:rFonts w:ascii="Trebuchet MS" w:hAnsi="Trebuchet MS"/>
          <w:noProof/>
          <w:sz w:val="16"/>
          <w:szCs w:val="16"/>
        </w:rPr>
        <w:tab/>
        <w:t xml:space="preserve">Evenson KR, Siega-Riz AM, Savitz DA et al. Vigorous leisure activity and pregnancy outcome. </w:t>
      </w:r>
      <w:r w:rsidRPr="004B77DE">
        <w:rPr>
          <w:rFonts w:ascii="Trebuchet MS" w:hAnsi="Trebuchet MS"/>
          <w:i/>
          <w:noProof/>
          <w:sz w:val="16"/>
          <w:szCs w:val="16"/>
        </w:rPr>
        <w:t>Epidemiology</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0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3</w:t>
      </w:r>
      <w:r w:rsidRPr="004B77DE">
        <w:rPr>
          <w:rFonts w:ascii="Trebuchet MS" w:hAnsi="Trebuchet MS"/>
          <w:noProof/>
          <w:sz w:val="16"/>
          <w:szCs w:val="16"/>
        </w:rPr>
        <w:t>(</w:t>
      </w:r>
      <w:r w:rsidRPr="004B77DE">
        <w:rPr>
          <w:rFonts w:ascii="Trebuchet MS" w:eastAsia="Calibri" w:hAnsi="Trebuchet MS" w:cs="Calibri"/>
          <w:noProof/>
          <w:sz w:val="16"/>
          <w:szCs w:val="16"/>
        </w:rPr>
        <w:t>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653</w:t>
      </w:r>
      <w:r w:rsidRPr="004B77DE">
        <w:rPr>
          <w:rFonts w:ascii="Trebuchet MS" w:hAnsi="Trebuchet MS"/>
          <w:noProof/>
          <w:sz w:val="16"/>
          <w:szCs w:val="16"/>
        </w:rPr>
        <w:t>-</w:t>
      </w:r>
      <w:r w:rsidRPr="004B77DE">
        <w:rPr>
          <w:rFonts w:ascii="Trebuchet MS" w:eastAsia="Calibri" w:hAnsi="Trebuchet MS" w:cs="Calibri"/>
          <w:noProof/>
          <w:sz w:val="16"/>
          <w:szCs w:val="16"/>
        </w:rPr>
        <w:t>9</w:t>
      </w:r>
      <w:r w:rsidRPr="004B77DE">
        <w:rPr>
          <w:rFonts w:ascii="Trebuchet MS" w:hAnsi="Trebuchet MS"/>
          <w:noProof/>
          <w:sz w:val="16"/>
          <w:szCs w:val="16"/>
        </w:rPr>
        <w:t>.</w:t>
      </w:r>
    </w:p>
    <w:p w14:paraId="20707C6C"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22</w:t>
      </w:r>
      <w:r w:rsidRPr="004B77DE">
        <w:rPr>
          <w:rFonts w:ascii="Trebuchet MS" w:hAnsi="Trebuchet MS"/>
          <w:noProof/>
          <w:sz w:val="16"/>
          <w:szCs w:val="16"/>
        </w:rPr>
        <w:t>.</w:t>
      </w:r>
      <w:r w:rsidRPr="004B77DE">
        <w:rPr>
          <w:rFonts w:ascii="Trebuchet MS" w:hAnsi="Trebuchet MS"/>
          <w:noProof/>
          <w:sz w:val="16"/>
          <w:szCs w:val="16"/>
        </w:rPr>
        <w:tab/>
        <w:t xml:space="preserve">Jukic AM, Evenson KR, Daniels JL et al. A prospective study of the association between vigorous physical activity during pregnancy and length of gestation and birthweight. </w:t>
      </w:r>
      <w:r w:rsidRPr="004B77DE">
        <w:rPr>
          <w:rFonts w:ascii="Trebuchet MS" w:hAnsi="Trebuchet MS"/>
          <w:i/>
          <w:noProof/>
          <w:sz w:val="16"/>
          <w:szCs w:val="16"/>
        </w:rPr>
        <w:t>Matern Child Health J</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6</w:t>
      </w:r>
      <w:r w:rsidRPr="004B77DE">
        <w:rPr>
          <w:rFonts w:ascii="Trebuchet MS" w:hAnsi="Trebuchet MS"/>
          <w:noProof/>
          <w:sz w:val="16"/>
          <w:szCs w:val="16"/>
        </w:rPr>
        <w:t>(</w:t>
      </w:r>
      <w:r w:rsidRPr="004B77DE">
        <w:rPr>
          <w:rFonts w:ascii="Trebuchet MS" w:eastAsia="Calibri" w:hAnsi="Trebuchet MS" w:cs="Calibri"/>
          <w:noProof/>
          <w:sz w:val="16"/>
          <w:szCs w:val="16"/>
        </w:rPr>
        <w:t>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031</w:t>
      </w:r>
      <w:r w:rsidRPr="004B77DE">
        <w:rPr>
          <w:rFonts w:ascii="Trebuchet MS" w:hAnsi="Trebuchet MS"/>
          <w:noProof/>
          <w:sz w:val="16"/>
          <w:szCs w:val="16"/>
        </w:rPr>
        <w:t>-</w:t>
      </w:r>
      <w:r w:rsidRPr="004B77DE">
        <w:rPr>
          <w:rFonts w:ascii="Trebuchet MS" w:eastAsia="Calibri" w:hAnsi="Trebuchet MS" w:cs="Calibri"/>
          <w:noProof/>
          <w:sz w:val="16"/>
          <w:szCs w:val="16"/>
        </w:rPr>
        <w:t>44</w:t>
      </w:r>
      <w:r w:rsidRPr="004B77DE">
        <w:rPr>
          <w:rFonts w:ascii="Trebuchet MS" w:hAnsi="Trebuchet MS"/>
          <w:noProof/>
          <w:sz w:val="16"/>
          <w:szCs w:val="16"/>
        </w:rPr>
        <w:t>.</w:t>
      </w:r>
    </w:p>
    <w:p w14:paraId="49FFC07E"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23</w:t>
      </w:r>
      <w:r w:rsidRPr="004B77DE">
        <w:rPr>
          <w:rFonts w:ascii="Trebuchet MS" w:hAnsi="Trebuchet MS"/>
          <w:noProof/>
          <w:sz w:val="16"/>
          <w:szCs w:val="16"/>
        </w:rPr>
        <w:t>.</w:t>
      </w:r>
      <w:r w:rsidRPr="004B77DE">
        <w:rPr>
          <w:rFonts w:ascii="Trebuchet MS" w:hAnsi="Trebuchet MS"/>
          <w:noProof/>
          <w:sz w:val="16"/>
          <w:szCs w:val="16"/>
        </w:rPr>
        <w:tab/>
        <w:t xml:space="preserve">Mottola MF, Nagpal TS, Bgeginski R et al. Is supine exercise associated with adverse maternal and fetal outcomes? A systematic review. </w:t>
      </w:r>
      <w:r w:rsidRPr="004B77DE">
        <w:rPr>
          <w:rFonts w:ascii="Trebuchet MS" w:hAnsi="Trebuchet MS"/>
          <w:i/>
          <w:noProof/>
          <w:sz w:val="16"/>
          <w:szCs w:val="16"/>
        </w:rPr>
        <w:t>British Journal of Sports Medicine</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3</w:t>
      </w:r>
      <w:r w:rsidRPr="004B77DE">
        <w:rPr>
          <w:rFonts w:ascii="Trebuchet MS" w:hAnsi="Trebuchet MS"/>
          <w:noProof/>
          <w:sz w:val="16"/>
          <w:szCs w:val="16"/>
        </w:rPr>
        <w:t>(</w:t>
      </w:r>
      <w:r w:rsidRPr="004B77DE">
        <w:rPr>
          <w:rFonts w:ascii="Trebuchet MS" w:eastAsia="Calibri" w:hAnsi="Trebuchet MS" w:cs="Calibri"/>
          <w:noProof/>
          <w:sz w:val="16"/>
          <w:szCs w:val="16"/>
        </w:rPr>
        <w:t>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82</w:t>
      </w:r>
      <w:r w:rsidRPr="004B77DE">
        <w:rPr>
          <w:rFonts w:ascii="Trebuchet MS" w:hAnsi="Trebuchet MS"/>
          <w:noProof/>
          <w:sz w:val="16"/>
          <w:szCs w:val="16"/>
        </w:rPr>
        <w:t>-</w:t>
      </w:r>
      <w:r w:rsidRPr="004B77DE">
        <w:rPr>
          <w:rFonts w:ascii="Trebuchet MS" w:eastAsia="Calibri" w:hAnsi="Trebuchet MS" w:cs="Calibri"/>
          <w:noProof/>
          <w:sz w:val="16"/>
          <w:szCs w:val="16"/>
        </w:rPr>
        <w:t>9</w:t>
      </w:r>
      <w:r w:rsidRPr="004B77DE">
        <w:rPr>
          <w:rFonts w:ascii="Trebuchet MS" w:hAnsi="Trebuchet MS"/>
          <w:noProof/>
          <w:sz w:val="16"/>
          <w:szCs w:val="16"/>
        </w:rPr>
        <w:t>.</w:t>
      </w:r>
    </w:p>
    <w:p w14:paraId="730372C3"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24</w:t>
      </w:r>
      <w:r w:rsidRPr="004B77DE">
        <w:rPr>
          <w:rFonts w:ascii="Trebuchet MS" w:hAnsi="Trebuchet MS"/>
          <w:noProof/>
          <w:sz w:val="16"/>
          <w:szCs w:val="16"/>
        </w:rPr>
        <w:t>.</w:t>
      </w:r>
      <w:r w:rsidRPr="004B77DE">
        <w:rPr>
          <w:rFonts w:ascii="Trebuchet MS" w:hAnsi="Trebuchet MS"/>
          <w:noProof/>
          <w:sz w:val="16"/>
          <w:szCs w:val="16"/>
        </w:rPr>
        <w:tab/>
        <w:t xml:space="preserve">Brearley AL, Sherburn M, Galea MP et al. Pregnant women maintain body temperatures within safe limits during moderate-intensity aqua-aerobic classes conducted in pools heated up to 33 degrees Celsius: an observational study. </w:t>
      </w:r>
      <w:r w:rsidRPr="004B77DE">
        <w:rPr>
          <w:rFonts w:ascii="Trebuchet MS" w:hAnsi="Trebuchet MS"/>
          <w:i/>
          <w:noProof/>
          <w:sz w:val="16"/>
          <w:szCs w:val="16"/>
        </w:rPr>
        <w:t>Journal of Physiotherapy</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61</w:t>
      </w:r>
      <w:r w:rsidRPr="004B77DE">
        <w:rPr>
          <w:rFonts w:ascii="Trebuchet MS" w:hAnsi="Trebuchet MS"/>
          <w:noProof/>
          <w:sz w:val="16"/>
          <w:szCs w:val="16"/>
        </w:rPr>
        <w:t>(</w:t>
      </w:r>
      <w:r w:rsidRPr="004B77DE">
        <w:rPr>
          <w:rFonts w:ascii="Trebuchet MS" w:eastAsia="Calibri" w:hAnsi="Trebuchet MS" w:cs="Calibri"/>
          <w:noProof/>
          <w:sz w:val="16"/>
          <w:szCs w:val="16"/>
        </w:rPr>
        <w:t>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99</w:t>
      </w:r>
      <w:r w:rsidRPr="004B77DE">
        <w:rPr>
          <w:rFonts w:ascii="Trebuchet MS" w:hAnsi="Trebuchet MS"/>
          <w:noProof/>
          <w:sz w:val="16"/>
          <w:szCs w:val="16"/>
        </w:rPr>
        <w:t>-</w:t>
      </w:r>
      <w:r w:rsidRPr="004B77DE">
        <w:rPr>
          <w:rFonts w:ascii="Trebuchet MS" w:eastAsia="Calibri" w:hAnsi="Trebuchet MS" w:cs="Calibri"/>
          <w:noProof/>
          <w:sz w:val="16"/>
          <w:szCs w:val="16"/>
        </w:rPr>
        <w:t>203</w:t>
      </w:r>
      <w:r w:rsidRPr="004B77DE">
        <w:rPr>
          <w:rFonts w:ascii="Trebuchet MS" w:hAnsi="Trebuchet MS"/>
          <w:noProof/>
          <w:sz w:val="16"/>
          <w:szCs w:val="16"/>
        </w:rPr>
        <w:t>.</w:t>
      </w:r>
    </w:p>
    <w:p w14:paraId="0880B307"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25</w:t>
      </w:r>
      <w:r w:rsidRPr="004B77DE">
        <w:rPr>
          <w:rFonts w:ascii="Trebuchet MS" w:hAnsi="Trebuchet MS"/>
          <w:noProof/>
          <w:sz w:val="16"/>
          <w:szCs w:val="16"/>
        </w:rPr>
        <w:t>.</w:t>
      </w:r>
      <w:r w:rsidRPr="004B77DE">
        <w:rPr>
          <w:rFonts w:ascii="Trebuchet MS" w:hAnsi="Trebuchet MS"/>
          <w:noProof/>
          <w:sz w:val="16"/>
          <w:szCs w:val="16"/>
        </w:rPr>
        <w:tab/>
        <w:t xml:space="preserve">Agopian AJ, Lupo PJ, Canfield MA et al. Swimming pool use and birth defect risk. </w:t>
      </w:r>
      <w:r w:rsidRPr="004B77DE">
        <w:rPr>
          <w:rFonts w:ascii="Trebuchet MS" w:hAnsi="Trebuchet MS"/>
          <w:i/>
          <w:noProof/>
          <w:sz w:val="16"/>
          <w:szCs w:val="16"/>
        </w:rPr>
        <w:t>American Journal of Obstetrics and Gynecology</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9</w:t>
      </w:r>
      <w:r w:rsidRPr="004B77DE">
        <w:rPr>
          <w:rFonts w:ascii="Trebuchet MS" w:hAnsi="Trebuchet MS"/>
          <w:noProof/>
          <w:sz w:val="16"/>
          <w:szCs w:val="16"/>
        </w:rPr>
        <w:t>(3): 219.e1-.e9.</w:t>
      </w:r>
    </w:p>
    <w:p w14:paraId="3D063D54"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26</w:t>
      </w:r>
      <w:r w:rsidRPr="004B77DE">
        <w:rPr>
          <w:rFonts w:ascii="Trebuchet MS" w:hAnsi="Trebuchet MS"/>
          <w:noProof/>
          <w:sz w:val="16"/>
          <w:szCs w:val="16"/>
        </w:rPr>
        <w:t>.</w:t>
      </w:r>
      <w:r w:rsidRPr="004B77DE">
        <w:rPr>
          <w:rFonts w:ascii="Trebuchet MS" w:hAnsi="Trebuchet MS"/>
          <w:noProof/>
          <w:sz w:val="16"/>
          <w:szCs w:val="16"/>
        </w:rPr>
        <w:tab/>
        <w:t xml:space="preserve">Bonde JP, Jørgensen KT, Bonzini M et al. Miscarriage and occupational activity: a systematic review and meta-analysis regarding shift work, working hours, lifting, standing, and physical workload. </w:t>
      </w:r>
      <w:r w:rsidRPr="004B77DE">
        <w:rPr>
          <w:rFonts w:ascii="Trebuchet MS" w:hAnsi="Trebuchet MS"/>
          <w:i/>
          <w:noProof/>
          <w:sz w:val="16"/>
          <w:szCs w:val="16"/>
        </w:rPr>
        <w:t>Scandinavian Journal of Work, Environment &amp; Health</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9</w:t>
      </w:r>
      <w:r w:rsidRPr="004B77DE">
        <w:rPr>
          <w:rFonts w:ascii="Trebuchet MS" w:hAnsi="Trebuchet MS"/>
          <w:noProof/>
          <w:sz w:val="16"/>
          <w:szCs w:val="16"/>
        </w:rPr>
        <w:t>(</w:t>
      </w:r>
      <w:r w:rsidRPr="004B77DE">
        <w:rPr>
          <w:rFonts w:ascii="Trebuchet MS" w:eastAsia="Calibri" w:hAnsi="Trebuchet MS" w:cs="Calibri"/>
          <w:noProof/>
          <w:sz w:val="16"/>
          <w:szCs w:val="16"/>
        </w:rPr>
        <w:t>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25</w:t>
      </w:r>
      <w:r w:rsidRPr="004B77DE">
        <w:rPr>
          <w:rFonts w:ascii="Trebuchet MS" w:hAnsi="Trebuchet MS"/>
          <w:noProof/>
          <w:sz w:val="16"/>
          <w:szCs w:val="16"/>
        </w:rPr>
        <w:t>-</w:t>
      </w:r>
      <w:r w:rsidRPr="004B77DE">
        <w:rPr>
          <w:rFonts w:ascii="Trebuchet MS" w:eastAsia="Calibri" w:hAnsi="Trebuchet MS" w:cs="Calibri"/>
          <w:noProof/>
          <w:sz w:val="16"/>
          <w:szCs w:val="16"/>
        </w:rPr>
        <w:t>34</w:t>
      </w:r>
      <w:r w:rsidRPr="004B77DE">
        <w:rPr>
          <w:rFonts w:ascii="Trebuchet MS" w:hAnsi="Trebuchet MS"/>
          <w:noProof/>
          <w:sz w:val="16"/>
          <w:szCs w:val="16"/>
        </w:rPr>
        <w:t>.</w:t>
      </w:r>
    </w:p>
    <w:p w14:paraId="41882E00"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27</w:t>
      </w:r>
      <w:r w:rsidRPr="004B77DE">
        <w:rPr>
          <w:rFonts w:ascii="Trebuchet MS" w:hAnsi="Trebuchet MS"/>
          <w:noProof/>
          <w:sz w:val="16"/>
          <w:szCs w:val="16"/>
        </w:rPr>
        <w:t>.</w:t>
      </w:r>
      <w:r w:rsidRPr="004B77DE">
        <w:rPr>
          <w:rFonts w:ascii="Trebuchet MS" w:hAnsi="Trebuchet MS"/>
          <w:noProof/>
          <w:sz w:val="16"/>
          <w:szCs w:val="16"/>
        </w:rPr>
        <w:tab/>
        <w:t xml:space="preserve">Juhl M, Strandberg-Larsen K, Larsen PS et al. Occupational lifting during pregnancy and risk of fetal death in a large national cohort study. </w:t>
      </w:r>
      <w:r w:rsidRPr="004B77DE">
        <w:rPr>
          <w:rFonts w:ascii="Trebuchet MS" w:hAnsi="Trebuchet MS"/>
          <w:i/>
          <w:noProof/>
          <w:sz w:val="16"/>
          <w:szCs w:val="16"/>
        </w:rPr>
        <w:t>Scand J Work Environ Health</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9</w:t>
      </w:r>
      <w:r w:rsidRPr="004B77DE">
        <w:rPr>
          <w:rFonts w:ascii="Trebuchet MS" w:hAnsi="Trebuchet MS"/>
          <w:noProof/>
          <w:sz w:val="16"/>
          <w:szCs w:val="16"/>
        </w:rPr>
        <w:t>(</w:t>
      </w:r>
      <w:r w:rsidRPr="004B77DE">
        <w:rPr>
          <w:rFonts w:ascii="Trebuchet MS" w:eastAsia="Calibri" w:hAnsi="Trebuchet MS" w:cs="Calibri"/>
          <w:noProof/>
          <w:sz w:val="16"/>
          <w:szCs w:val="16"/>
        </w:rPr>
        <w:t>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35</w:t>
      </w:r>
      <w:r w:rsidRPr="004B77DE">
        <w:rPr>
          <w:rFonts w:ascii="Trebuchet MS" w:hAnsi="Trebuchet MS"/>
          <w:noProof/>
          <w:sz w:val="16"/>
          <w:szCs w:val="16"/>
        </w:rPr>
        <w:t>-</w:t>
      </w:r>
      <w:r w:rsidRPr="004B77DE">
        <w:rPr>
          <w:rFonts w:ascii="Trebuchet MS" w:eastAsia="Calibri" w:hAnsi="Trebuchet MS" w:cs="Calibri"/>
          <w:noProof/>
          <w:sz w:val="16"/>
          <w:szCs w:val="16"/>
        </w:rPr>
        <w:t>42</w:t>
      </w:r>
      <w:r w:rsidRPr="004B77DE">
        <w:rPr>
          <w:rFonts w:ascii="Trebuchet MS" w:hAnsi="Trebuchet MS"/>
          <w:noProof/>
          <w:sz w:val="16"/>
          <w:szCs w:val="16"/>
        </w:rPr>
        <w:t>.</w:t>
      </w:r>
    </w:p>
    <w:p w14:paraId="6C045BD0"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28</w:t>
      </w:r>
      <w:r w:rsidRPr="004B77DE">
        <w:rPr>
          <w:rFonts w:ascii="Trebuchet MS" w:hAnsi="Trebuchet MS"/>
          <w:noProof/>
          <w:sz w:val="16"/>
          <w:szCs w:val="16"/>
        </w:rPr>
        <w:t>.</w:t>
      </w:r>
      <w:r w:rsidRPr="004B77DE">
        <w:rPr>
          <w:rFonts w:ascii="Trebuchet MS" w:hAnsi="Trebuchet MS"/>
          <w:noProof/>
          <w:sz w:val="16"/>
          <w:szCs w:val="16"/>
        </w:rPr>
        <w:tab/>
        <w:t xml:space="preserve">Mocevic E, Svendsen SW, Jorgensen KT et al. Occupational lifting, fetal death and preterm birth: findings from the Danish National Birth Cohort using a job exposure matrix. </w:t>
      </w:r>
      <w:r w:rsidRPr="004B77DE">
        <w:rPr>
          <w:rFonts w:ascii="Trebuchet MS" w:hAnsi="Trebuchet MS"/>
          <w:i/>
          <w:noProof/>
          <w:sz w:val="16"/>
          <w:szCs w:val="16"/>
        </w:rPr>
        <w:t>PLoS One</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9</w:t>
      </w:r>
      <w:r w:rsidRPr="004B77DE">
        <w:rPr>
          <w:rFonts w:ascii="Trebuchet MS" w:hAnsi="Trebuchet MS"/>
          <w:noProof/>
          <w:sz w:val="16"/>
          <w:szCs w:val="16"/>
        </w:rPr>
        <w:t>(</w:t>
      </w:r>
      <w:r w:rsidRPr="004B77DE">
        <w:rPr>
          <w:rFonts w:ascii="Trebuchet MS" w:eastAsia="Calibri" w:hAnsi="Trebuchet MS" w:cs="Calibri"/>
          <w:noProof/>
          <w:sz w:val="16"/>
          <w:szCs w:val="16"/>
        </w:rPr>
        <w:t>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90550</w:t>
      </w:r>
      <w:r w:rsidRPr="004B77DE">
        <w:rPr>
          <w:rFonts w:ascii="Trebuchet MS" w:hAnsi="Trebuchet MS"/>
          <w:noProof/>
          <w:sz w:val="16"/>
          <w:szCs w:val="16"/>
        </w:rPr>
        <w:t>.</w:t>
      </w:r>
    </w:p>
    <w:p w14:paraId="59946C5A" w14:textId="77777777" w:rsidR="001A2F28" w:rsidRPr="004B77DE" w:rsidRDefault="001A2F28" w:rsidP="00FA05B8">
      <w:pPr>
        <w:pStyle w:val="EndNoteBibliography"/>
        <w:ind w:left="567" w:hanging="567"/>
        <w:rPr>
          <w:rFonts w:ascii="Trebuchet MS" w:hAnsi="Trebuchet MS"/>
          <w:noProof/>
          <w:sz w:val="16"/>
          <w:szCs w:val="16"/>
        </w:rPr>
      </w:pPr>
      <w:r w:rsidRPr="004B77DE">
        <w:rPr>
          <w:rFonts w:ascii="Trebuchet MS" w:eastAsia="Calibri" w:hAnsi="Trebuchet MS" w:cs="Calibri"/>
          <w:noProof/>
          <w:sz w:val="16"/>
          <w:szCs w:val="16"/>
        </w:rPr>
        <w:t>329</w:t>
      </w:r>
      <w:r w:rsidRPr="004B77DE">
        <w:rPr>
          <w:rFonts w:ascii="Trebuchet MS" w:hAnsi="Trebuchet MS"/>
          <w:noProof/>
          <w:sz w:val="16"/>
          <w:szCs w:val="16"/>
        </w:rPr>
        <w:t>.</w:t>
      </w:r>
      <w:r w:rsidRPr="004B77DE">
        <w:rPr>
          <w:rFonts w:ascii="Trebuchet MS" w:hAnsi="Trebuchet MS"/>
          <w:noProof/>
          <w:sz w:val="16"/>
          <w:szCs w:val="16"/>
        </w:rPr>
        <w:tab/>
        <w:t xml:space="preserve">El Metwalli AG, Badawy AM, El Baghdadi LA et al. </w:t>
      </w:r>
      <w:r w:rsidRPr="004B77DE">
        <w:rPr>
          <w:rFonts w:ascii="Trebuchet MS" w:hAnsi="Trebuchet MS"/>
          <w:noProof/>
          <w:sz w:val="16"/>
          <w:szCs w:val="16"/>
        </w:rPr>
        <w:separator/>
      </w:r>
      <w:r w:rsidRPr="004B77DE">
        <w:rPr>
          <w:rFonts w:ascii="Trebuchet MS" w:hAnsi="Trebuchet MS"/>
          <w:noProof/>
          <w:sz w:val="16"/>
          <w:szCs w:val="16"/>
        </w:rPr>
        <w:continuationSeparator/>
      </w:r>
      <w:r w:rsidRPr="004B77DE">
        <w:rPr>
          <w:rFonts w:ascii="Trebuchet MS" w:hAnsi="Trebuchet MS"/>
          <w:noProof/>
          <w:sz w:val="16"/>
          <w:szCs w:val="16"/>
        </w:rPr>
        <w:t>Occupational physical activity and pregnancy outcome. E</w:t>
      </w:r>
      <w:r w:rsidRPr="004B77DE">
        <w:rPr>
          <w:rFonts w:ascii="Trebuchet MS" w:hAnsi="Trebuchet MS"/>
          <w:i/>
          <w:noProof/>
          <w:sz w:val="16"/>
          <w:szCs w:val="16"/>
        </w:rPr>
        <w:t>ur J Obstet Gynecol Reprod Bio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0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00</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1</w:t>
      </w:r>
      <w:r w:rsidRPr="004B77DE">
        <w:rPr>
          <w:rFonts w:ascii="Trebuchet MS" w:hAnsi="Trebuchet MS"/>
          <w:noProof/>
          <w:sz w:val="16"/>
          <w:szCs w:val="16"/>
        </w:rPr>
        <w:t>-</w:t>
      </w:r>
      <w:r w:rsidRPr="004B77DE">
        <w:rPr>
          <w:rFonts w:ascii="Trebuchet MS" w:eastAsia="Calibri" w:hAnsi="Trebuchet MS" w:cs="Calibri"/>
          <w:noProof/>
          <w:sz w:val="16"/>
          <w:szCs w:val="16"/>
        </w:rPr>
        <w:t>5</w:t>
      </w:r>
      <w:r w:rsidRPr="004B77DE">
        <w:rPr>
          <w:rFonts w:ascii="Trebuchet MS" w:hAnsi="Trebuchet MS"/>
          <w:noProof/>
          <w:sz w:val="16"/>
          <w:szCs w:val="16"/>
        </w:rPr>
        <w:t>.</w:t>
      </w:r>
    </w:p>
    <w:p w14:paraId="1BF3AA6C"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30</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N</w:t>
      </w:r>
      <w:r w:rsidRPr="004B77DE">
        <w:rPr>
          <w:rFonts w:ascii="Trebuchet MS" w:hAnsi="Trebuchet MS"/>
          <w:noProof/>
          <w:sz w:val="16"/>
          <w:szCs w:val="16"/>
        </w:rPr>
        <w:t>ewman RB, Goldenberg RL, Moawad AH et al. Occupational fatigue and preterm premature rupture of membranes. A</w:t>
      </w:r>
      <w:r w:rsidRPr="004B77DE">
        <w:rPr>
          <w:rFonts w:ascii="Trebuchet MS" w:hAnsi="Trebuchet MS"/>
          <w:i/>
          <w:noProof/>
          <w:sz w:val="16"/>
          <w:szCs w:val="16"/>
        </w:rPr>
        <w:t>merican Journal of Obstetrics and Gynecology.</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0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84</w:t>
      </w:r>
      <w:r w:rsidRPr="004B77DE">
        <w:rPr>
          <w:rFonts w:ascii="Trebuchet MS" w:hAnsi="Trebuchet MS"/>
          <w:noProof/>
          <w:sz w:val="16"/>
          <w:szCs w:val="16"/>
        </w:rPr>
        <w:t>(</w:t>
      </w:r>
      <w:r w:rsidRPr="004B77DE">
        <w:rPr>
          <w:rFonts w:ascii="Trebuchet MS" w:eastAsia="Calibri" w:hAnsi="Trebuchet MS" w:cs="Calibri"/>
          <w:noProof/>
          <w:sz w:val="16"/>
          <w:szCs w:val="16"/>
        </w:rPr>
        <w:t>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38</w:t>
      </w:r>
      <w:r w:rsidRPr="004B77DE">
        <w:rPr>
          <w:rFonts w:ascii="Trebuchet MS" w:hAnsi="Trebuchet MS"/>
          <w:noProof/>
          <w:sz w:val="16"/>
          <w:szCs w:val="16"/>
        </w:rPr>
        <w:t>-</w:t>
      </w:r>
      <w:r w:rsidRPr="004B77DE">
        <w:rPr>
          <w:rFonts w:ascii="Trebuchet MS" w:eastAsia="Calibri" w:hAnsi="Trebuchet MS" w:cs="Calibri"/>
          <w:noProof/>
          <w:sz w:val="16"/>
          <w:szCs w:val="16"/>
        </w:rPr>
        <w:t>46</w:t>
      </w:r>
      <w:r w:rsidRPr="004B77DE">
        <w:rPr>
          <w:rFonts w:ascii="Trebuchet MS" w:hAnsi="Trebuchet MS"/>
          <w:noProof/>
          <w:sz w:val="16"/>
          <w:szCs w:val="16"/>
        </w:rPr>
        <w:t>.</w:t>
      </w:r>
    </w:p>
    <w:p w14:paraId="424A27A8"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31</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v</w:t>
      </w:r>
      <w:r w:rsidRPr="004B77DE">
        <w:rPr>
          <w:rFonts w:ascii="Trebuchet MS" w:hAnsi="Trebuchet MS"/>
          <w:noProof/>
          <w:sz w:val="16"/>
          <w:szCs w:val="16"/>
        </w:rPr>
        <w:t>an Beukering MDM, van Melick MJGJ, Mol BW et al. Physically demanding work and preterm delivery: a systematic review and meta-analysis. I</w:t>
      </w:r>
      <w:r w:rsidRPr="004B77DE">
        <w:rPr>
          <w:rFonts w:ascii="Trebuchet MS" w:hAnsi="Trebuchet MS"/>
          <w:i/>
          <w:noProof/>
          <w:sz w:val="16"/>
          <w:szCs w:val="16"/>
        </w:rPr>
        <w:t>nternational Archives of Occupational and Environmental Health.</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8</w:t>
      </w:r>
      <w:r w:rsidRPr="004B77DE">
        <w:rPr>
          <w:rFonts w:ascii="Trebuchet MS" w:hAnsi="Trebuchet MS"/>
          <w:noProof/>
          <w:sz w:val="16"/>
          <w:szCs w:val="16"/>
        </w:rPr>
        <w:t>7(8): 809-34.</w:t>
      </w:r>
    </w:p>
    <w:p w14:paraId="018CC230"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32</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S</w:t>
      </w:r>
      <w:r w:rsidRPr="004B77DE">
        <w:rPr>
          <w:rFonts w:ascii="Trebuchet MS" w:hAnsi="Trebuchet MS"/>
          <w:noProof/>
          <w:sz w:val="16"/>
          <w:szCs w:val="16"/>
        </w:rPr>
        <w:t>alunkhe AH, Pratinidhi A, Kakade SV et al. Occupation, caloric intake and rest during day time of pregnant women and birth weight and gestational age of the baby. A</w:t>
      </w:r>
      <w:r w:rsidRPr="004B77DE">
        <w:rPr>
          <w:rFonts w:ascii="Trebuchet MS" w:hAnsi="Trebuchet MS"/>
          <w:i/>
          <w:noProof/>
          <w:sz w:val="16"/>
          <w:szCs w:val="16"/>
        </w:rPr>
        <w:t>sian J Pharm Res Health care.</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0</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6</w:t>
      </w:r>
      <w:r w:rsidRPr="004B77DE">
        <w:rPr>
          <w:rFonts w:ascii="Trebuchet MS" w:hAnsi="Trebuchet MS"/>
          <w:noProof/>
          <w:sz w:val="16"/>
          <w:szCs w:val="16"/>
        </w:rPr>
        <w:t>-</w:t>
      </w:r>
      <w:r w:rsidRPr="004B77DE">
        <w:rPr>
          <w:rFonts w:ascii="Trebuchet MS" w:eastAsia="Calibri" w:hAnsi="Trebuchet MS" w:cs="Calibri"/>
          <w:noProof/>
          <w:sz w:val="16"/>
          <w:szCs w:val="16"/>
        </w:rPr>
        <w:t>41</w:t>
      </w:r>
      <w:r w:rsidRPr="004B77DE">
        <w:rPr>
          <w:rFonts w:ascii="Trebuchet MS" w:hAnsi="Trebuchet MS"/>
          <w:noProof/>
          <w:sz w:val="16"/>
          <w:szCs w:val="16"/>
        </w:rPr>
        <w:t>.</w:t>
      </w:r>
    </w:p>
    <w:p w14:paraId="203E95A9"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33</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B</w:t>
      </w:r>
      <w:r w:rsidRPr="004B77DE">
        <w:rPr>
          <w:rFonts w:ascii="Trebuchet MS" w:hAnsi="Trebuchet MS"/>
          <w:noProof/>
          <w:sz w:val="16"/>
          <w:szCs w:val="16"/>
        </w:rPr>
        <w:t>onzini M, Coggon D, Godfrey K et al. Occupational physical activities, working hours and outcome of pregnancy: findings from the Southampton Women's Survey. O</w:t>
      </w:r>
      <w:r w:rsidRPr="004B77DE">
        <w:rPr>
          <w:rFonts w:ascii="Trebuchet MS" w:hAnsi="Trebuchet MS"/>
          <w:i/>
          <w:noProof/>
          <w:sz w:val="16"/>
          <w:szCs w:val="16"/>
        </w:rPr>
        <w:t>ccup Environ Me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0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66</w:t>
      </w:r>
      <w:r w:rsidRPr="004B77DE">
        <w:rPr>
          <w:rFonts w:ascii="Trebuchet MS" w:hAnsi="Trebuchet MS"/>
          <w:noProof/>
          <w:sz w:val="16"/>
          <w:szCs w:val="16"/>
        </w:rPr>
        <w:t>(</w:t>
      </w:r>
      <w:r w:rsidRPr="004B77DE">
        <w:rPr>
          <w:rFonts w:ascii="Trebuchet MS" w:eastAsia="Calibri" w:hAnsi="Trebuchet MS" w:cs="Calibri"/>
          <w:noProof/>
          <w:sz w:val="16"/>
          <w:szCs w:val="16"/>
        </w:rPr>
        <w:t>10</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685</w:t>
      </w:r>
      <w:r w:rsidRPr="004B77DE">
        <w:rPr>
          <w:rFonts w:ascii="Trebuchet MS" w:hAnsi="Trebuchet MS"/>
          <w:noProof/>
          <w:sz w:val="16"/>
          <w:szCs w:val="16"/>
        </w:rPr>
        <w:t>-</w:t>
      </w:r>
      <w:r w:rsidRPr="004B77DE">
        <w:rPr>
          <w:rFonts w:ascii="Trebuchet MS" w:eastAsia="Calibri" w:hAnsi="Trebuchet MS" w:cs="Calibri"/>
          <w:noProof/>
          <w:sz w:val="16"/>
          <w:szCs w:val="16"/>
        </w:rPr>
        <w:t>90</w:t>
      </w:r>
      <w:r w:rsidRPr="004B77DE">
        <w:rPr>
          <w:rFonts w:ascii="Trebuchet MS" w:hAnsi="Trebuchet MS"/>
          <w:noProof/>
          <w:sz w:val="16"/>
          <w:szCs w:val="16"/>
        </w:rPr>
        <w:t>.</w:t>
      </w:r>
    </w:p>
    <w:p w14:paraId="3A2A8F4F"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34</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P</w:t>
      </w:r>
      <w:r w:rsidRPr="004B77DE">
        <w:rPr>
          <w:rFonts w:ascii="Trebuchet MS" w:hAnsi="Trebuchet MS"/>
          <w:noProof/>
          <w:sz w:val="16"/>
          <w:szCs w:val="16"/>
        </w:rPr>
        <w:t>ompeii LA, Savitz DA, Evenson KR et al. Physical exertion at work and the risk of preterm delivery and small-for-gestational-age birth. O</w:t>
      </w:r>
      <w:r w:rsidRPr="004B77DE">
        <w:rPr>
          <w:rFonts w:ascii="Trebuchet MS" w:hAnsi="Trebuchet MS"/>
          <w:i/>
          <w:noProof/>
          <w:sz w:val="16"/>
          <w:szCs w:val="16"/>
        </w:rPr>
        <w:t>bstet Gyneco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0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06</w:t>
      </w:r>
      <w:r w:rsidRPr="004B77DE">
        <w:rPr>
          <w:rFonts w:ascii="Trebuchet MS" w:hAnsi="Trebuchet MS"/>
          <w:noProof/>
          <w:sz w:val="16"/>
          <w:szCs w:val="16"/>
        </w:rPr>
        <w:t>(</w:t>
      </w:r>
      <w:r w:rsidRPr="004B77DE">
        <w:rPr>
          <w:rFonts w:ascii="Trebuchet MS" w:eastAsia="Calibri" w:hAnsi="Trebuchet MS" w:cs="Calibri"/>
          <w:noProof/>
          <w:sz w:val="16"/>
          <w:szCs w:val="16"/>
        </w:rPr>
        <w:t>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279</w:t>
      </w:r>
      <w:r w:rsidRPr="004B77DE">
        <w:rPr>
          <w:rFonts w:ascii="Trebuchet MS" w:hAnsi="Trebuchet MS"/>
          <w:noProof/>
          <w:sz w:val="16"/>
          <w:szCs w:val="16"/>
        </w:rPr>
        <w:t>-</w:t>
      </w:r>
      <w:r w:rsidRPr="004B77DE">
        <w:rPr>
          <w:rFonts w:ascii="Trebuchet MS" w:eastAsia="Calibri" w:hAnsi="Trebuchet MS" w:cs="Calibri"/>
          <w:noProof/>
          <w:sz w:val="16"/>
          <w:szCs w:val="16"/>
        </w:rPr>
        <w:t>88</w:t>
      </w:r>
      <w:r w:rsidRPr="004B77DE">
        <w:rPr>
          <w:rFonts w:ascii="Trebuchet MS" w:hAnsi="Trebuchet MS"/>
          <w:noProof/>
          <w:sz w:val="16"/>
          <w:szCs w:val="16"/>
        </w:rPr>
        <w:t>.</w:t>
      </w:r>
    </w:p>
    <w:p w14:paraId="791CEFD1"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35</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S</w:t>
      </w:r>
      <w:r w:rsidRPr="004B77DE">
        <w:rPr>
          <w:rFonts w:ascii="Trebuchet MS" w:hAnsi="Trebuchet MS"/>
          <w:noProof/>
          <w:sz w:val="16"/>
          <w:szCs w:val="16"/>
        </w:rPr>
        <w:t>nijder CA, Brand T, Jaddoe V et al. Physically demanding work, fetal growth and the risk of adverse birth outcomes. The Generation R Study. O</w:t>
      </w:r>
      <w:r w:rsidRPr="004B77DE">
        <w:rPr>
          <w:rFonts w:ascii="Trebuchet MS" w:hAnsi="Trebuchet MS"/>
          <w:i/>
          <w:noProof/>
          <w:sz w:val="16"/>
          <w:szCs w:val="16"/>
        </w:rPr>
        <w:t>ccup Environ Me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69</w:t>
      </w:r>
      <w:r w:rsidRPr="004B77DE">
        <w:rPr>
          <w:rFonts w:ascii="Trebuchet MS" w:hAnsi="Trebuchet MS"/>
          <w:noProof/>
          <w:sz w:val="16"/>
          <w:szCs w:val="16"/>
        </w:rPr>
        <w:t>(</w:t>
      </w:r>
      <w:r w:rsidRPr="004B77DE">
        <w:rPr>
          <w:rFonts w:ascii="Trebuchet MS" w:eastAsia="Calibri" w:hAnsi="Trebuchet MS" w:cs="Calibri"/>
          <w:noProof/>
          <w:sz w:val="16"/>
          <w:szCs w:val="16"/>
        </w:rPr>
        <w:t>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43</w:t>
      </w:r>
      <w:r w:rsidRPr="004B77DE">
        <w:rPr>
          <w:rFonts w:ascii="Trebuchet MS" w:hAnsi="Trebuchet MS"/>
          <w:noProof/>
          <w:sz w:val="16"/>
          <w:szCs w:val="16"/>
        </w:rPr>
        <w:t>-</w:t>
      </w:r>
      <w:r w:rsidRPr="004B77DE">
        <w:rPr>
          <w:rFonts w:ascii="Trebuchet MS" w:eastAsia="Calibri" w:hAnsi="Trebuchet MS" w:cs="Calibri"/>
          <w:noProof/>
          <w:sz w:val="16"/>
          <w:szCs w:val="16"/>
        </w:rPr>
        <w:t>50</w:t>
      </w:r>
      <w:r w:rsidRPr="004B77DE">
        <w:rPr>
          <w:rFonts w:ascii="Trebuchet MS" w:hAnsi="Trebuchet MS"/>
          <w:noProof/>
          <w:sz w:val="16"/>
          <w:szCs w:val="16"/>
        </w:rPr>
        <w:t>.</w:t>
      </w:r>
    </w:p>
    <w:p w14:paraId="5300DAA1"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36</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N</w:t>
      </w:r>
      <w:r w:rsidRPr="004B77DE">
        <w:rPr>
          <w:rFonts w:ascii="Trebuchet MS" w:hAnsi="Trebuchet MS"/>
          <w:noProof/>
          <w:sz w:val="16"/>
          <w:szCs w:val="16"/>
        </w:rPr>
        <w:t>elson K, Lohsoonthorna V, Williams MA. Preterm delivery risk in relation to maternal occupational and leisure time physical activity among Thai women. A</w:t>
      </w:r>
      <w:r w:rsidRPr="004B77DE">
        <w:rPr>
          <w:rFonts w:ascii="Trebuchet MS" w:hAnsi="Trebuchet MS"/>
          <w:i/>
          <w:noProof/>
          <w:sz w:val="16"/>
          <w:szCs w:val="16"/>
        </w:rPr>
        <w:t>sian Biomed (Res Rev New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0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w:t>
      </w:r>
      <w:r w:rsidRPr="004B77DE">
        <w:rPr>
          <w:rFonts w:ascii="Trebuchet MS" w:hAnsi="Trebuchet MS"/>
          <w:noProof/>
          <w:sz w:val="16"/>
          <w:szCs w:val="16"/>
        </w:rPr>
        <w:t>(</w:t>
      </w:r>
      <w:r w:rsidRPr="004B77DE">
        <w:rPr>
          <w:rFonts w:ascii="Trebuchet MS" w:eastAsia="Calibri" w:hAnsi="Trebuchet MS" w:cs="Calibri"/>
          <w:noProof/>
          <w:sz w:val="16"/>
          <w:szCs w:val="16"/>
        </w:rPr>
        <w:t>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67</w:t>
      </w:r>
      <w:r w:rsidRPr="004B77DE">
        <w:rPr>
          <w:rFonts w:ascii="Trebuchet MS" w:hAnsi="Trebuchet MS"/>
          <w:noProof/>
          <w:sz w:val="16"/>
          <w:szCs w:val="16"/>
        </w:rPr>
        <w:t>-</w:t>
      </w:r>
      <w:r w:rsidRPr="004B77DE">
        <w:rPr>
          <w:rFonts w:ascii="Trebuchet MS" w:eastAsia="Calibri" w:hAnsi="Trebuchet MS" w:cs="Calibri"/>
          <w:noProof/>
          <w:sz w:val="16"/>
          <w:szCs w:val="16"/>
        </w:rPr>
        <w:t>77</w:t>
      </w:r>
      <w:r w:rsidRPr="004B77DE">
        <w:rPr>
          <w:rFonts w:ascii="Trebuchet MS" w:hAnsi="Trebuchet MS"/>
          <w:noProof/>
          <w:sz w:val="16"/>
          <w:szCs w:val="16"/>
        </w:rPr>
        <w:t>.</w:t>
      </w:r>
    </w:p>
    <w:p w14:paraId="3ECEAA71"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37</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R</w:t>
      </w:r>
      <w:r w:rsidRPr="004B77DE">
        <w:rPr>
          <w:rFonts w:ascii="Trebuchet MS" w:hAnsi="Trebuchet MS"/>
          <w:noProof/>
          <w:sz w:val="16"/>
          <w:szCs w:val="16"/>
        </w:rPr>
        <w:t>itsmitchai S, Geater AF, Chongsuviwatvong V. Prolonged standing and physical exertion at work during pregnancy increases the risk of preterm birth for Thai mothers. J</w:t>
      </w:r>
      <w:r w:rsidRPr="004B77DE">
        <w:rPr>
          <w:rFonts w:ascii="Trebuchet MS" w:hAnsi="Trebuchet MS"/>
          <w:i/>
          <w:noProof/>
          <w:sz w:val="16"/>
          <w:szCs w:val="16"/>
        </w:rPr>
        <w:t xml:space="preserve"> </w:t>
      </w:r>
      <w:r w:rsidRPr="004B77DE">
        <w:rPr>
          <w:rFonts w:ascii="Trebuchet MS" w:eastAsia="Calibri" w:hAnsi="Trebuchet MS" w:cs="Calibri"/>
          <w:i/>
          <w:noProof/>
          <w:sz w:val="16"/>
          <w:szCs w:val="16"/>
        </w:rPr>
        <w:t>Occup</w:t>
      </w:r>
      <w:r w:rsidRPr="004B77DE">
        <w:rPr>
          <w:rFonts w:ascii="Trebuchet MS" w:hAnsi="Trebuchet MS"/>
          <w:i/>
          <w:noProof/>
          <w:sz w:val="16"/>
          <w:szCs w:val="16"/>
        </w:rPr>
        <w:t xml:space="preserve"> </w:t>
      </w:r>
      <w:r w:rsidRPr="004B77DE">
        <w:rPr>
          <w:rFonts w:ascii="Trebuchet MS" w:eastAsia="Calibri" w:hAnsi="Trebuchet MS" w:cs="Calibri"/>
          <w:i/>
          <w:noProof/>
          <w:sz w:val="16"/>
          <w:szCs w:val="16"/>
        </w:rPr>
        <w:t>Health</w:t>
      </w:r>
      <w:r w:rsidRPr="004B77DE">
        <w:rPr>
          <w:rFonts w:ascii="Trebuchet MS" w:hAnsi="Trebuchet MS"/>
          <w:i/>
          <w:noProof/>
          <w:sz w:val="16"/>
          <w:szCs w:val="16"/>
        </w:rPr>
        <w:t>.</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99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17</w:t>
      </w:r>
      <w:r w:rsidRPr="004B77DE">
        <w:rPr>
          <w:rFonts w:ascii="Trebuchet MS" w:hAnsi="Trebuchet MS"/>
          <w:noProof/>
          <w:sz w:val="16"/>
          <w:szCs w:val="16"/>
        </w:rPr>
        <w:t>-</w:t>
      </w:r>
      <w:r w:rsidRPr="004B77DE">
        <w:rPr>
          <w:rFonts w:ascii="Trebuchet MS" w:eastAsia="Calibri" w:hAnsi="Trebuchet MS" w:cs="Calibri"/>
          <w:noProof/>
          <w:sz w:val="16"/>
          <w:szCs w:val="16"/>
        </w:rPr>
        <w:t>22</w:t>
      </w:r>
      <w:r w:rsidRPr="004B77DE">
        <w:rPr>
          <w:rFonts w:ascii="Trebuchet MS" w:hAnsi="Trebuchet MS"/>
          <w:noProof/>
          <w:sz w:val="16"/>
          <w:szCs w:val="16"/>
        </w:rPr>
        <w:t>.</w:t>
      </w:r>
    </w:p>
    <w:p w14:paraId="0BAD82E3"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38</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E</w:t>
      </w:r>
      <w:r w:rsidRPr="004B77DE">
        <w:rPr>
          <w:rFonts w:ascii="Trebuchet MS" w:hAnsi="Trebuchet MS"/>
          <w:noProof/>
          <w:sz w:val="16"/>
          <w:szCs w:val="16"/>
        </w:rPr>
        <w:t>unhee H, Cho S-I, Park H et al. Does standing at work during pregnancy result in reduced infant birth weight? J</w:t>
      </w:r>
      <w:r w:rsidRPr="004B77DE">
        <w:rPr>
          <w:rFonts w:ascii="Trebuchet MS" w:hAnsi="Trebuchet MS"/>
          <w:i/>
          <w:noProof/>
          <w:sz w:val="16"/>
          <w:szCs w:val="16"/>
        </w:rPr>
        <w:t>OEM.</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0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4</w:t>
      </w:r>
      <w:r w:rsidRPr="004B77DE">
        <w:rPr>
          <w:rFonts w:ascii="Trebuchet MS" w:hAnsi="Trebuchet MS"/>
          <w:noProof/>
          <w:sz w:val="16"/>
          <w:szCs w:val="16"/>
        </w:rPr>
        <w:t>(</w:t>
      </w:r>
      <w:r w:rsidRPr="004B77DE">
        <w:rPr>
          <w:rFonts w:ascii="Trebuchet MS" w:eastAsia="Calibri" w:hAnsi="Trebuchet MS" w:cs="Calibri"/>
          <w:noProof/>
          <w:sz w:val="16"/>
          <w:szCs w:val="16"/>
        </w:rPr>
        <w:t>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815</w:t>
      </w:r>
      <w:r w:rsidRPr="004B77DE">
        <w:rPr>
          <w:rFonts w:ascii="Trebuchet MS" w:hAnsi="Trebuchet MS"/>
          <w:noProof/>
          <w:sz w:val="16"/>
          <w:szCs w:val="16"/>
        </w:rPr>
        <w:t>-</w:t>
      </w:r>
      <w:r w:rsidRPr="004B77DE">
        <w:rPr>
          <w:rFonts w:ascii="Trebuchet MS" w:eastAsia="Calibri" w:hAnsi="Trebuchet MS" w:cs="Calibri"/>
          <w:noProof/>
          <w:sz w:val="16"/>
          <w:szCs w:val="16"/>
        </w:rPr>
        <w:t>21</w:t>
      </w:r>
      <w:r w:rsidRPr="004B77DE">
        <w:rPr>
          <w:rFonts w:ascii="Trebuchet MS" w:hAnsi="Trebuchet MS"/>
          <w:noProof/>
          <w:sz w:val="16"/>
          <w:szCs w:val="16"/>
        </w:rPr>
        <w:t>.</w:t>
      </w:r>
    </w:p>
    <w:p w14:paraId="580ACC0C"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39</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J</w:t>
      </w:r>
      <w:r w:rsidRPr="004B77DE">
        <w:rPr>
          <w:rFonts w:ascii="Trebuchet MS" w:hAnsi="Trebuchet MS"/>
          <w:noProof/>
          <w:sz w:val="16"/>
          <w:szCs w:val="16"/>
        </w:rPr>
        <w:t>uhl M, Larsen PS, Andersen PK et al. Occupational lifting during pregnancy and child’s birth size in a large cohort study. S</w:t>
      </w:r>
      <w:r w:rsidRPr="004B77DE">
        <w:rPr>
          <w:rFonts w:ascii="Trebuchet MS" w:hAnsi="Trebuchet MS"/>
          <w:i/>
          <w:noProof/>
          <w:sz w:val="16"/>
          <w:szCs w:val="16"/>
        </w:rPr>
        <w:t>cand J Work Environ Health.</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0</w:t>
      </w:r>
      <w:r w:rsidRPr="004B77DE">
        <w:rPr>
          <w:rFonts w:ascii="Trebuchet MS" w:hAnsi="Trebuchet MS"/>
          <w:noProof/>
          <w:sz w:val="16"/>
          <w:szCs w:val="16"/>
        </w:rPr>
        <w:t>(</w:t>
      </w:r>
      <w:r w:rsidRPr="004B77DE">
        <w:rPr>
          <w:rFonts w:ascii="Trebuchet MS" w:eastAsia="Calibri" w:hAnsi="Trebuchet MS" w:cs="Calibri"/>
          <w:noProof/>
          <w:sz w:val="16"/>
          <w:szCs w:val="16"/>
        </w:rPr>
        <w:t>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11</w:t>
      </w:r>
      <w:r w:rsidRPr="004B77DE">
        <w:rPr>
          <w:rFonts w:ascii="Trebuchet MS" w:hAnsi="Trebuchet MS"/>
          <w:noProof/>
          <w:sz w:val="16"/>
          <w:szCs w:val="16"/>
        </w:rPr>
        <w:t>-</w:t>
      </w:r>
      <w:r w:rsidRPr="004B77DE">
        <w:rPr>
          <w:rFonts w:ascii="Trebuchet MS" w:eastAsia="Calibri" w:hAnsi="Trebuchet MS" w:cs="Calibri"/>
          <w:noProof/>
          <w:sz w:val="16"/>
          <w:szCs w:val="16"/>
        </w:rPr>
        <w:t>19</w:t>
      </w:r>
      <w:r w:rsidRPr="004B77DE">
        <w:rPr>
          <w:rFonts w:ascii="Trebuchet MS" w:hAnsi="Trebuchet MS"/>
          <w:noProof/>
          <w:sz w:val="16"/>
          <w:szCs w:val="16"/>
        </w:rPr>
        <w:t>.</w:t>
      </w:r>
    </w:p>
    <w:p w14:paraId="68073CDF"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40</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C</w:t>
      </w:r>
      <w:r w:rsidRPr="004B77DE">
        <w:rPr>
          <w:rFonts w:ascii="Trebuchet MS" w:hAnsi="Trebuchet MS"/>
          <w:noProof/>
          <w:sz w:val="16"/>
          <w:szCs w:val="16"/>
        </w:rPr>
        <w:t>roteau A, Marcoux S, Brisson C. Work activity in pregnancy, preventive measures, and the risk of delivering a small-for-gestational-age infant. A</w:t>
      </w:r>
      <w:r w:rsidRPr="004B77DE">
        <w:rPr>
          <w:rFonts w:ascii="Trebuchet MS" w:hAnsi="Trebuchet MS"/>
          <w:i/>
          <w:noProof/>
          <w:sz w:val="16"/>
          <w:szCs w:val="16"/>
        </w:rPr>
        <w:t>merican Journal of Public Health.</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0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96</w:t>
      </w:r>
      <w:r w:rsidRPr="004B77DE">
        <w:rPr>
          <w:rFonts w:ascii="Trebuchet MS" w:hAnsi="Trebuchet MS"/>
          <w:noProof/>
          <w:sz w:val="16"/>
          <w:szCs w:val="16"/>
        </w:rPr>
        <w:t>(</w:t>
      </w:r>
      <w:r w:rsidRPr="004B77DE">
        <w:rPr>
          <w:rFonts w:ascii="Trebuchet MS" w:eastAsia="Calibri" w:hAnsi="Trebuchet MS" w:cs="Calibri"/>
          <w:noProof/>
          <w:sz w:val="16"/>
          <w:szCs w:val="16"/>
        </w:rPr>
        <w:t>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846</w:t>
      </w:r>
      <w:r w:rsidRPr="004B77DE">
        <w:rPr>
          <w:rFonts w:ascii="Trebuchet MS" w:hAnsi="Trebuchet MS"/>
          <w:noProof/>
          <w:sz w:val="16"/>
          <w:szCs w:val="16"/>
        </w:rPr>
        <w:t>-</w:t>
      </w:r>
      <w:r w:rsidRPr="004B77DE">
        <w:rPr>
          <w:rFonts w:ascii="Trebuchet MS" w:eastAsia="Calibri" w:hAnsi="Trebuchet MS" w:cs="Calibri"/>
          <w:noProof/>
          <w:sz w:val="16"/>
          <w:szCs w:val="16"/>
        </w:rPr>
        <w:t>55</w:t>
      </w:r>
      <w:r w:rsidRPr="004B77DE">
        <w:rPr>
          <w:rFonts w:ascii="Trebuchet MS" w:hAnsi="Trebuchet MS"/>
          <w:noProof/>
          <w:sz w:val="16"/>
          <w:szCs w:val="16"/>
        </w:rPr>
        <w:t>.</w:t>
      </w:r>
    </w:p>
    <w:p w14:paraId="5244ED52"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41</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L</w:t>
      </w:r>
      <w:r w:rsidRPr="004B77DE">
        <w:rPr>
          <w:rFonts w:ascii="Trebuchet MS" w:hAnsi="Trebuchet MS"/>
          <w:noProof/>
          <w:sz w:val="16"/>
          <w:szCs w:val="16"/>
        </w:rPr>
        <w:t>arsen PS, Strandberg-Larsen K, Juhl M et al. Occupational lifting and pelvic pain during pregnancy: a study within the Danish National Birth Cohort. S</w:t>
      </w:r>
      <w:r w:rsidRPr="004B77DE">
        <w:rPr>
          <w:rFonts w:ascii="Trebuchet MS" w:hAnsi="Trebuchet MS"/>
          <w:i/>
          <w:noProof/>
          <w:sz w:val="16"/>
          <w:szCs w:val="16"/>
        </w:rPr>
        <w:t>cand J Work Environ Health.</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9</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88</w:t>
      </w:r>
      <w:r w:rsidRPr="004B77DE">
        <w:rPr>
          <w:rFonts w:ascii="Trebuchet MS" w:hAnsi="Trebuchet MS"/>
          <w:noProof/>
          <w:sz w:val="16"/>
          <w:szCs w:val="16"/>
        </w:rPr>
        <w:t>-</w:t>
      </w:r>
      <w:r w:rsidRPr="004B77DE">
        <w:rPr>
          <w:rFonts w:ascii="Trebuchet MS" w:eastAsia="Calibri" w:hAnsi="Trebuchet MS" w:cs="Calibri"/>
          <w:noProof/>
          <w:sz w:val="16"/>
          <w:szCs w:val="16"/>
        </w:rPr>
        <w:t>95</w:t>
      </w:r>
      <w:r w:rsidRPr="004B77DE">
        <w:rPr>
          <w:rFonts w:ascii="Trebuchet MS" w:hAnsi="Trebuchet MS"/>
          <w:noProof/>
          <w:sz w:val="16"/>
          <w:szCs w:val="16"/>
        </w:rPr>
        <w:t>.</w:t>
      </w:r>
    </w:p>
    <w:p w14:paraId="0D704689"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42</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J</w:t>
      </w:r>
      <w:r w:rsidRPr="004B77DE">
        <w:rPr>
          <w:rFonts w:ascii="Trebuchet MS" w:hAnsi="Trebuchet MS"/>
          <w:noProof/>
          <w:sz w:val="16"/>
          <w:szCs w:val="16"/>
        </w:rPr>
        <w:t>uhl M. Psychosocial and physical work environment, and risk of pelvic pain in pregnancy. A study within the Danish national birth cohort. J</w:t>
      </w:r>
      <w:r w:rsidRPr="004B77DE">
        <w:rPr>
          <w:rFonts w:ascii="Trebuchet MS" w:hAnsi="Trebuchet MS"/>
          <w:i/>
          <w:noProof/>
          <w:sz w:val="16"/>
          <w:szCs w:val="16"/>
        </w:rPr>
        <w:t xml:space="preserve"> </w:t>
      </w:r>
      <w:r w:rsidRPr="004B77DE">
        <w:rPr>
          <w:rFonts w:ascii="Trebuchet MS" w:eastAsia="Calibri" w:hAnsi="Trebuchet MS" w:cs="Calibri"/>
          <w:i/>
          <w:noProof/>
          <w:sz w:val="16"/>
          <w:szCs w:val="16"/>
        </w:rPr>
        <w:t>Epidemiol</w:t>
      </w:r>
      <w:r w:rsidRPr="004B77DE">
        <w:rPr>
          <w:rFonts w:ascii="Trebuchet MS" w:hAnsi="Trebuchet MS"/>
          <w:i/>
          <w:noProof/>
          <w:sz w:val="16"/>
          <w:szCs w:val="16"/>
        </w:rPr>
        <w:t xml:space="preserve"> &amp; </w:t>
      </w:r>
      <w:r w:rsidRPr="004B77DE">
        <w:rPr>
          <w:rFonts w:ascii="Trebuchet MS" w:eastAsia="Calibri" w:hAnsi="Trebuchet MS" w:cs="Calibri"/>
          <w:i/>
          <w:noProof/>
          <w:sz w:val="16"/>
          <w:szCs w:val="16"/>
        </w:rPr>
        <w:t>Community</w:t>
      </w:r>
      <w:r w:rsidRPr="004B77DE">
        <w:rPr>
          <w:rFonts w:ascii="Trebuchet MS" w:hAnsi="Trebuchet MS"/>
          <w:i/>
          <w:noProof/>
          <w:sz w:val="16"/>
          <w:szCs w:val="16"/>
        </w:rPr>
        <w:t xml:space="preserve"> </w:t>
      </w:r>
      <w:r w:rsidRPr="004B77DE">
        <w:rPr>
          <w:rFonts w:ascii="Trebuchet MS" w:eastAsia="Calibri" w:hAnsi="Trebuchet MS" w:cs="Calibri"/>
          <w:i/>
          <w:noProof/>
          <w:sz w:val="16"/>
          <w:szCs w:val="16"/>
        </w:rPr>
        <w:t>Health</w:t>
      </w:r>
      <w:r w:rsidRPr="004B77DE">
        <w:rPr>
          <w:rFonts w:ascii="Trebuchet MS" w:hAnsi="Trebuchet MS"/>
          <w:i/>
          <w:noProof/>
          <w:sz w:val="16"/>
          <w:szCs w:val="16"/>
        </w:rPr>
        <w:t>.</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0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9</w:t>
      </w:r>
      <w:r w:rsidRPr="004B77DE">
        <w:rPr>
          <w:rFonts w:ascii="Trebuchet MS" w:hAnsi="Trebuchet MS"/>
          <w:noProof/>
          <w:sz w:val="16"/>
          <w:szCs w:val="16"/>
        </w:rPr>
        <w:t>(</w:t>
      </w:r>
      <w:r w:rsidRPr="004B77DE">
        <w:rPr>
          <w:rFonts w:ascii="Trebuchet MS" w:eastAsia="Calibri" w:hAnsi="Trebuchet MS" w:cs="Calibri"/>
          <w:noProof/>
          <w:sz w:val="16"/>
          <w:szCs w:val="16"/>
        </w:rPr>
        <w:t>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80</w:t>
      </w:r>
      <w:r w:rsidRPr="004B77DE">
        <w:rPr>
          <w:rFonts w:ascii="Trebuchet MS" w:hAnsi="Trebuchet MS"/>
          <w:noProof/>
          <w:sz w:val="16"/>
          <w:szCs w:val="16"/>
        </w:rPr>
        <w:t>-</w:t>
      </w:r>
      <w:r w:rsidRPr="004B77DE">
        <w:rPr>
          <w:rFonts w:ascii="Trebuchet MS" w:eastAsia="Calibri" w:hAnsi="Trebuchet MS" w:cs="Calibri"/>
          <w:noProof/>
          <w:sz w:val="16"/>
          <w:szCs w:val="16"/>
        </w:rPr>
        <w:t>5</w:t>
      </w:r>
      <w:r w:rsidRPr="004B77DE">
        <w:rPr>
          <w:rFonts w:ascii="Trebuchet MS" w:hAnsi="Trebuchet MS"/>
          <w:noProof/>
          <w:sz w:val="16"/>
          <w:szCs w:val="16"/>
        </w:rPr>
        <w:t>.</w:t>
      </w:r>
    </w:p>
    <w:p w14:paraId="294BF7AF"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43</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A</w:t>
      </w:r>
      <w:r w:rsidRPr="004B77DE">
        <w:rPr>
          <w:rFonts w:ascii="Trebuchet MS" w:hAnsi="Trebuchet MS"/>
          <w:noProof/>
          <w:sz w:val="16"/>
          <w:szCs w:val="16"/>
        </w:rPr>
        <w:t>gopian AJ, Kim J, Langlois PH et al. Maternal occupational physical activity and risk for orofacial clefts. A</w:t>
      </w:r>
      <w:r w:rsidRPr="004B77DE">
        <w:rPr>
          <w:rFonts w:ascii="Trebuchet MS" w:hAnsi="Trebuchet MS"/>
          <w:i/>
          <w:noProof/>
          <w:sz w:val="16"/>
          <w:szCs w:val="16"/>
        </w:rPr>
        <w:t>m J Industrial Me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60</w:t>
      </w:r>
      <w:r w:rsidRPr="004B77DE">
        <w:rPr>
          <w:rFonts w:ascii="Trebuchet MS" w:hAnsi="Trebuchet MS"/>
          <w:noProof/>
          <w:sz w:val="16"/>
          <w:szCs w:val="16"/>
        </w:rPr>
        <w:t>(</w:t>
      </w:r>
      <w:r w:rsidRPr="004B77DE">
        <w:rPr>
          <w:rFonts w:ascii="Trebuchet MS" w:eastAsia="Calibri" w:hAnsi="Trebuchet MS" w:cs="Calibri"/>
          <w:noProof/>
          <w:sz w:val="16"/>
          <w:szCs w:val="16"/>
        </w:rPr>
        <w:t>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627</w:t>
      </w:r>
      <w:r w:rsidRPr="004B77DE">
        <w:rPr>
          <w:rFonts w:ascii="Trebuchet MS" w:hAnsi="Trebuchet MS"/>
          <w:noProof/>
          <w:sz w:val="16"/>
          <w:szCs w:val="16"/>
        </w:rPr>
        <w:t>-</w:t>
      </w:r>
      <w:r w:rsidRPr="004B77DE">
        <w:rPr>
          <w:rFonts w:ascii="Trebuchet MS" w:eastAsia="Calibri" w:hAnsi="Trebuchet MS" w:cs="Calibri"/>
          <w:noProof/>
          <w:sz w:val="16"/>
          <w:szCs w:val="16"/>
        </w:rPr>
        <w:t>34</w:t>
      </w:r>
      <w:r w:rsidRPr="004B77DE">
        <w:rPr>
          <w:rFonts w:ascii="Trebuchet MS" w:hAnsi="Trebuchet MS"/>
          <w:noProof/>
          <w:sz w:val="16"/>
          <w:szCs w:val="16"/>
        </w:rPr>
        <w:t>.</w:t>
      </w:r>
    </w:p>
    <w:p w14:paraId="0DD064D3"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44</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D</w:t>
      </w:r>
      <w:r w:rsidRPr="004B77DE">
        <w:rPr>
          <w:rFonts w:ascii="Trebuchet MS" w:hAnsi="Trebuchet MS"/>
          <w:noProof/>
          <w:sz w:val="16"/>
          <w:szCs w:val="16"/>
        </w:rPr>
        <w:t>avenport MH, Sobierajski F, Mottola MF et al. Glucose responses to acute and chronic exercise during pregnancy: a systematic review and meta-analysis. B</w:t>
      </w:r>
      <w:r w:rsidRPr="004B77DE">
        <w:rPr>
          <w:rFonts w:ascii="Trebuchet MS" w:hAnsi="Trebuchet MS"/>
          <w:i/>
          <w:noProof/>
          <w:sz w:val="16"/>
          <w:szCs w:val="16"/>
        </w:rPr>
        <w:t>r J Sports Me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2</w:t>
      </w:r>
      <w:r w:rsidRPr="004B77DE">
        <w:rPr>
          <w:rFonts w:ascii="Trebuchet MS" w:hAnsi="Trebuchet MS"/>
          <w:noProof/>
          <w:sz w:val="16"/>
          <w:szCs w:val="16"/>
        </w:rPr>
        <w:t>(</w:t>
      </w:r>
      <w:r w:rsidRPr="004B77DE">
        <w:rPr>
          <w:rFonts w:ascii="Trebuchet MS" w:eastAsia="Calibri" w:hAnsi="Trebuchet MS" w:cs="Calibri"/>
          <w:noProof/>
          <w:sz w:val="16"/>
          <w:szCs w:val="16"/>
        </w:rPr>
        <w:t>2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357</w:t>
      </w:r>
      <w:r w:rsidRPr="004B77DE">
        <w:rPr>
          <w:rFonts w:ascii="Trebuchet MS" w:hAnsi="Trebuchet MS"/>
          <w:noProof/>
          <w:sz w:val="16"/>
          <w:szCs w:val="16"/>
        </w:rPr>
        <w:t>-</w:t>
      </w:r>
      <w:r w:rsidRPr="004B77DE">
        <w:rPr>
          <w:rFonts w:ascii="Trebuchet MS" w:eastAsia="Calibri" w:hAnsi="Trebuchet MS" w:cs="Calibri"/>
          <w:noProof/>
          <w:sz w:val="16"/>
          <w:szCs w:val="16"/>
        </w:rPr>
        <w:t>66</w:t>
      </w:r>
      <w:r w:rsidRPr="004B77DE">
        <w:rPr>
          <w:rFonts w:ascii="Trebuchet MS" w:hAnsi="Trebuchet MS"/>
          <w:noProof/>
          <w:sz w:val="16"/>
          <w:szCs w:val="16"/>
        </w:rPr>
        <w:t>.</w:t>
      </w:r>
    </w:p>
    <w:p w14:paraId="27952B3A"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45</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L</w:t>
      </w:r>
      <w:r w:rsidRPr="004B77DE">
        <w:rPr>
          <w:rFonts w:ascii="Trebuchet MS" w:hAnsi="Trebuchet MS"/>
          <w:noProof/>
          <w:sz w:val="16"/>
          <w:szCs w:val="16"/>
        </w:rPr>
        <w:t>ifeCycle Project-Maternal O, Childhood Outcomes Study G, Voerman E et al. Association of gestational weight gain with adverse maternal and infant outcomes. J</w:t>
      </w:r>
      <w:r w:rsidRPr="004B77DE">
        <w:rPr>
          <w:rFonts w:ascii="Trebuchet MS" w:hAnsi="Trebuchet MS"/>
          <w:i/>
          <w:noProof/>
          <w:sz w:val="16"/>
          <w:szCs w:val="16"/>
        </w:rPr>
        <w:t>AMA.</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21</w:t>
      </w:r>
      <w:r w:rsidRPr="004B77DE">
        <w:rPr>
          <w:rFonts w:ascii="Trebuchet MS" w:hAnsi="Trebuchet MS"/>
          <w:noProof/>
          <w:sz w:val="16"/>
          <w:szCs w:val="16"/>
        </w:rPr>
        <w:t>(</w:t>
      </w:r>
      <w:r w:rsidRPr="004B77DE">
        <w:rPr>
          <w:rFonts w:ascii="Trebuchet MS" w:eastAsia="Calibri" w:hAnsi="Trebuchet MS" w:cs="Calibri"/>
          <w:noProof/>
          <w:sz w:val="16"/>
          <w:szCs w:val="16"/>
        </w:rPr>
        <w:t>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702</w:t>
      </w:r>
      <w:r w:rsidRPr="004B77DE">
        <w:rPr>
          <w:rFonts w:ascii="Trebuchet MS" w:hAnsi="Trebuchet MS"/>
          <w:noProof/>
          <w:sz w:val="16"/>
          <w:szCs w:val="16"/>
        </w:rPr>
        <w:t>-</w:t>
      </w:r>
      <w:r w:rsidRPr="004B77DE">
        <w:rPr>
          <w:rFonts w:ascii="Trebuchet MS" w:eastAsia="Calibri" w:hAnsi="Trebuchet MS" w:cs="Calibri"/>
          <w:noProof/>
          <w:sz w:val="16"/>
          <w:szCs w:val="16"/>
        </w:rPr>
        <w:t>15</w:t>
      </w:r>
      <w:r w:rsidRPr="004B77DE">
        <w:rPr>
          <w:rFonts w:ascii="Trebuchet MS" w:hAnsi="Trebuchet MS"/>
          <w:noProof/>
          <w:sz w:val="16"/>
          <w:szCs w:val="16"/>
        </w:rPr>
        <w:t>.</w:t>
      </w:r>
    </w:p>
    <w:p w14:paraId="5BB3ABF1"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46</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A</w:t>
      </w:r>
      <w:r w:rsidRPr="004B77DE">
        <w:rPr>
          <w:rFonts w:ascii="Trebuchet MS" w:hAnsi="Trebuchet MS"/>
          <w:noProof/>
          <w:sz w:val="16"/>
          <w:szCs w:val="16"/>
        </w:rPr>
        <w:t>rora P, Tamber Aeri B. Gestational weight gain among healthy pregnant women from Asia in Comparison with Institute of Medicine (IOM) Guidelines-2009: A systematic review. J</w:t>
      </w:r>
      <w:r w:rsidRPr="004B77DE">
        <w:rPr>
          <w:rFonts w:ascii="Trebuchet MS" w:hAnsi="Trebuchet MS"/>
          <w:i/>
          <w:noProof/>
          <w:sz w:val="16"/>
          <w:szCs w:val="16"/>
        </w:rPr>
        <w:t xml:space="preserve"> </w:t>
      </w:r>
      <w:r w:rsidRPr="004B77DE">
        <w:rPr>
          <w:rFonts w:ascii="Trebuchet MS" w:eastAsia="Calibri" w:hAnsi="Trebuchet MS" w:cs="Calibri"/>
          <w:i/>
          <w:noProof/>
          <w:sz w:val="16"/>
          <w:szCs w:val="16"/>
        </w:rPr>
        <w:t>Pregnancy</w:t>
      </w:r>
      <w:r w:rsidRPr="004B77DE">
        <w:rPr>
          <w:rFonts w:ascii="Trebuchet MS" w:hAnsi="Trebuchet MS"/>
          <w:i/>
          <w:noProof/>
          <w:sz w:val="16"/>
          <w:szCs w:val="16"/>
        </w:rPr>
        <w:t>.</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849596</w:t>
      </w:r>
      <w:r w:rsidRPr="004B77DE">
        <w:rPr>
          <w:rFonts w:ascii="Trebuchet MS" w:hAnsi="Trebuchet MS"/>
          <w:noProof/>
          <w:sz w:val="16"/>
          <w:szCs w:val="16"/>
        </w:rPr>
        <w:t>.</w:t>
      </w:r>
    </w:p>
    <w:p w14:paraId="7295F30C"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47</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J</w:t>
      </w:r>
      <w:r w:rsidRPr="004B77DE">
        <w:rPr>
          <w:rFonts w:ascii="Trebuchet MS" w:hAnsi="Trebuchet MS"/>
          <w:noProof/>
          <w:sz w:val="16"/>
          <w:szCs w:val="16"/>
        </w:rPr>
        <w:t>iang X, Liu M, Song Y et al. The Institute of Medicine recommendation for gestational weight gain is probably not optimal among non-American pregnant women: a retrospective study from China. J</w:t>
      </w:r>
      <w:r w:rsidRPr="004B77DE">
        <w:rPr>
          <w:rFonts w:ascii="Trebuchet MS" w:hAnsi="Trebuchet MS"/>
          <w:i/>
          <w:noProof/>
          <w:sz w:val="16"/>
          <w:szCs w:val="16"/>
        </w:rPr>
        <w:t xml:space="preserve"> </w:t>
      </w:r>
      <w:r w:rsidRPr="004B77DE">
        <w:rPr>
          <w:rFonts w:ascii="Trebuchet MS" w:eastAsia="Calibri" w:hAnsi="Trebuchet MS" w:cs="Calibri"/>
          <w:i/>
          <w:noProof/>
          <w:sz w:val="16"/>
          <w:szCs w:val="16"/>
        </w:rPr>
        <w:t>Matern</w:t>
      </w:r>
      <w:r w:rsidRPr="004B77DE">
        <w:rPr>
          <w:rFonts w:ascii="Trebuchet MS" w:hAnsi="Trebuchet MS"/>
          <w:i/>
          <w:noProof/>
          <w:sz w:val="16"/>
          <w:szCs w:val="16"/>
        </w:rPr>
        <w:t xml:space="preserve"> </w:t>
      </w:r>
      <w:r w:rsidRPr="004B77DE">
        <w:rPr>
          <w:rFonts w:ascii="Trebuchet MS" w:eastAsia="Calibri" w:hAnsi="Trebuchet MS" w:cs="Calibri"/>
          <w:i/>
          <w:noProof/>
          <w:sz w:val="16"/>
          <w:szCs w:val="16"/>
        </w:rPr>
        <w:t>Fetal</w:t>
      </w:r>
      <w:r w:rsidRPr="004B77DE">
        <w:rPr>
          <w:rFonts w:ascii="Trebuchet MS" w:hAnsi="Trebuchet MS"/>
          <w:i/>
          <w:noProof/>
          <w:sz w:val="16"/>
          <w:szCs w:val="16"/>
        </w:rPr>
        <w:t xml:space="preserve"> </w:t>
      </w:r>
      <w:r w:rsidRPr="004B77DE">
        <w:rPr>
          <w:rFonts w:ascii="Trebuchet MS" w:eastAsia="Calibri" w:hAnsi="Trebuchet MS" w:cs="Calibri"/>
          <w:i/>
          <w:noProof/>
          <w:sz w:val="16"/>
          <w:szCs w:val="16"/>
        </w:rPr>
        <w:t>Neonatal</w:t>
      </w:r>
      <w:r w:rsidRPr="004B77DE">
        <w:rPr>
          <w:rFonts w:ascii="Trebuchet MS" w:hAnsi="Trebuchet MS"/>
          <w:i/>
          <w:noProof/>
          <w:sz w:val="16"/>
          <w:szCs w:val="16"/>
        </w:rPr>
        <w:t xml:space="preserve"> </w:t>
      </w:r>
      <w:r w:rsidRPr="004B77DE">
        <w:rPr>
          <w:rFonts w:ascii="Trebuchet MS" w:eastAsia="Calibri" w:hAnsi="Trebuchet MS" w:cs="Calibri"/>
          <w:i/>
          <w:noProof/>
          <w:sz w:val="16"/>
          <w:szCs w:val="16"/>
        </w:rPr>
        <w:t>Med</w:t>
      </w:r>
      <w:r w:rsidRPr="004B77DE">
        <w:rPr>
          <w:rFonts w:ascii="Trebuchet MS" w:hAnsi="Trebuchet MS"/>
          <w:i/>
          <w:noProof/>
          <w:sz w:val="16"/>
          <w:szCs w:val="16"/>
        </w:rPr>
        <w:t>.</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2</w:t>
      </w:r>
      <w:r w:rsidRPr="004B77DE">
        <w:rPr>
          <w:rFonts w:ascii="Trebuchet MS" w:hAnsi="Trebuchet MS"/>
          <w:noProof/>
          <w:sz w:val="16"/>
          <w:szCs w:val="16"/>
        </w:rPr>
        <w:t>(</w:t>
      </w:r>
      <w:r w:rsidRPr="004B77DE">
        <w:rPr>
          <w:rFonts w:ascii="Trebuchet MS" w:eastAsia="Calibri" w:hAnsi="Trebuchet MS" w:cs="Calibri"/>
          <w:noProof/>
          <w:sz w:val="16"/>
          <w:szCs w:val="16"/>
        </w:rPr>
        <w:t>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353</w:t>
      </w:r>
      <w:r w:rsidRPr="004B77DE">
        <w:rPr>
          <w:rFonts w:ascii="Trebuchet MS" w:hAnsi="Trebuchet MS"/>
          <w:noProof/>
          <w:sz w:val="16"/>
          <w:szCs w:val="16"/>
        </w:rPr>
        <w:t>-</w:t>
      </w:r>
      <w:r w:rsidRPr="004B77DE">
        <w:rPr>
          <w:rFonts w:ascii="Trebuchet MS" w:eastAsia="Calibri" w:hAnsi="Trebuchet MS" w:cs="Calibri"/>
          <w:noProof/>
          <w:sz w:val="16"/>
          <w:szCs w:val="16"/>
        </w:rPr>
        <w:t>8</w:t>
      </w:r>
      <w:r w:rsidRPr="004B77DE">
        <w:rPr>
          <w:rFonts w:ascii="Trebuchet MS" w:hAnsi="Trebuchet MS"/>
          <w:noProof/>
          <w:sz w:val="16"/>
          <w:szCs w:val="16"/>
        </w:rPr>
        <w:t>.</w:t>
      </w:r>
    </w:p>
    <w:p w14:paraId="254691FF"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48</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K</w:t>
      </w:r>
      <w:r w:rsidRPr="004B77DE">
        <w:rPr>
          <w:rFonts w:ascii="Trebuchet MS" w:hAnsi="Trebuchet MS"/>
          <w:noProof/>
          <w:sz w:val="16"/>
          <w:szCs w:val="16"/>
        </w:rPr>
        <w:t>hanolkar AR, Hanley GE, Koupil I et al. 2009 IOM guidelines for gestational weight gain: how well do they predict outcomes across ethnic groups? E</w:t>
      </w:r>
      <w:r w:rsidRPr="004B77DE">
        <w:rPr>
          <w:rFonts w:ascii="Trebuchet MS" w:hAnsi="Trebuchet MS"/>
          <w:i/>
          <w:noProof/>
          <w:sz w:val="16"/>
          <w:szCs w:val="16"/>
        </w:rPr>
        <w:t>thn Health.</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20;</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5</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10</w:t>
      </w:r>
      <w:r w:rsidRPr="004B77DE">
        <w:rPr>
          <w:rFonts w:ascii="Trebuchet MS" w:hAnsi="Trebuchet MS"/>
          <w:noProof/>
          <w:sz w:val="16"/>
          <w:szCs w:val="16"/>
        </w:rPr>
        <w:t>-25.</w:t>
      </w:r>
    </w:p>
    <w:p w14:paraId="18539E9D"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49</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T</w:t>
      </w:r>
      <w:r w:rsidRPr="004B77DE">
        <w:rPr>
          <w:rFonts w:ascii="Trebuchet MS" w:hAnsi="Trebuchet MS"/>
          <w:noProof/>
          <w:sz w:val="16"/>
          <w:szCs w:val="16"/>
        </w:rPr>
        <w:t>hompson AM, Thompson JA. An evaluation of whether a gestational weight gain of 5 to 9 kg for obese women optimizes maternal and neonatal health risks. B</w:t>
      </w:r>
      <w:r w:rsidRPr="004B77DE">
        <w:rPr>
          <w:rFonts w:ascii="Trebuchet MS" w:hAnsi="Trebuchet MS"/>
          <w:i/>
          <w:noProof/>
          <w:sz w:val="16"/>
          <w:szCs w:val="16"/>
        </w:rPr>
        <w:t>MC Pregnancy Childbirth.</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9</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26</w:t>
      </w:r>
      <w:r w:rsidRPr="004B77DE">
        <w:rPr>
          <w:rFonts w:ascii="Trebuchet MS" w:hAnsi="Trebuchet MS"/>
          <w:noProof/>
          <w:sz w:val="16"/>
          <w:szCs w:val="16"/>
        </w:rPr>
        <w:t>.</w:t>
      </w:r>
    </w:p>
    <w:p w14:paraId="10124032"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50</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O</w:t>
      </w:r>
      <w:r w:rsidRPr="004B77DE">
        <w:rPr>
          <w:rFonts w:ascii="Trebuchet MS" w:hAnsi="Trebuchet MS"/>
          <w:noProof/>
          <w:sz w:val="16"/>
          <w:szCs w:val="16"/>
        </w:rPr>
        <w:t>'</w:t>
      </w:r>
      <w:r w:rsidRPr="004B77DE">
        <w:rPr>
          <w:rFonts w:ascii="Trebuchet MS" w:eastAsia="Calibri" w:hAnsi="Trebuchet MS" w:cs="Calibri"/>
          <w:noProof/>
          <w:sz w:val="16"/>
          <w:szCs w:val="16"/>
        </w:rPr>
        <w:t>Brien</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C,</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Segurado</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Geraghty</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AA</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t</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a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Imp</w:t>
      </w:r>
      <w:r w:rsidRPr="004B77DE">
        <w:rPr>
          <w:rFonts w:ascii="Trebuchet MS" w:hAnsi="Trebuchet MS"/>
          <w:noProof/>
          <w:sz w:val="16"/>
          <w:szCs w:val="16"/>
        </w:rPr>
        <w:t xml:space="preserve">act of maternal education on response to lifestyle interventions to reduce gestational weight gain: individual participant data meta-analysis. </w:t>
      </w:r>
      <w:r w:rsidRPr="004B77DE">
        <w:rPr>
          <w:rFonts w:ascii="Trebuchet MS" w:eastAsia="Calibri" w:hAnsi="Trebuchet MS" w:cs="Calibri"/>
          <w:noProof/>
          <w:sz w:val="16"/>
          <w:szCs w:val="16"/>
        </w:rPr>
        <w:t>B</w:t>
      </w:r>
      <w:r w:rsidRPr="004B77DE">
        <w:rPr>
          <w:rFonts w:ascii="Trebuchet MS" w:hAnsi="Trebuchet MS"/>
          <w:i/>
          <w:noProof/>
          <w:sz w:val="16"/>
          <w:szCs w:val="16"/>
        </w:rPr>
        <w:t>MJ Open.</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9</w:t>
      </w:r>
      <w:r w:rsidRPr="004B77DE">
        <w:rPr>
          <w:rFonts w:ascii="Trebuchet MS" w:hAnsi="Trebuchet MS"/>
          <w:noProof/>
          <w:sz w:val="16"/>
          <w:szCs w:val="16"/>
        </w:rPr>
        <w:t>(</w:t>
      </w:r>
      <w:r w:rsidRPr="004B77DE">
        <w:rPr>
          <w:rFonts w:ascii="Trebuchet MS" w:eastAsia="Calibri" w:hAnsi="Trebuchet MS" w:cs="Calibri"/>
          <w:noProof/>
          <w:sz w:val="16"/>
          <w:szCs w:val="16"/>
        </w:rPr>
        <w:t>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025620</w:t>
      </w:r>
      <w:r w:rsidRPr="004B77DE">
        <w:rPr>
          <w:rFonts w:ascii="Trebuchet MS" w:hAnsi="Trebuchet MS"/>
          <w:noProof/>
          <w:sz w:val="16"/>
          <w:szCs w:val="16"/>
        </w:rPr>
        <w:t>.</w:t>
      </w:r>
    </w:p>
    <w:p w14:paraId="57B4F8DD"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51</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S</w:t>
      </w:r>
      <w:r w:rsidRPr="004B77DE">
        <w:rPr>
          <w:rFonts w:ascii="Trebuchet MS" w:hAnsi="Trebuchet MS"/>
          <w:noProof/>
          <w:sz w:val="16"/>
          <w:szCs w:val="16"/>
        </w:rPr>
        <w:t>chumacher TL, Weatherall L, Keogh L et al. Characterizing gestational weight gain in a cohort of Indigenous Australian women. M</w:t>
      </w:r>
      <w:r w:rsidRPr="004B77DE">
        <w:rPr>
          <w:rFonts w:ascii="Trebuchet MS" w:hAnsi="Trebuchet MS"/>
          <w:i/>
          <w:noProof/>
          <w:sz w:val="16"/>
          <w:szCs w:val="16"/>
        </w:rPr>
        <w:t>idwifery.</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60</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3</w:t>
      </w:r>
      <w:r w:rsidRPr="004B77DE">
        <w:rPr>
          <w:rFonts w:ascii="Trebuchet MS" w:hAnsi="Trebuchet MS"/>
          <w:noProof/>
          <w:sz w:val="16"/>
          <w:szCs w:val="16"/>
        </w:rPr>
        <w:t>-</w:t>
      </w:r>
      <w:r w:rsidRPr="004B77DE">
        <w:rPr>
          <w:rFonts w:ascii="Trebuchet MS" w:eastAsia="Calibri" w:hAnsi="Trebuchet MS" w:cs="Calibri"/>
          <w:noProof/>
          <w:sz w:val="16"/>
          <w:szCs w:val="16"/>
        </w:rPr>
        <w:t>9</w:t>
      </w:r>
      <w:r w:rsidRPr="004B77DE">
        <w:rPr>
          <w:rFonts w:ascii="Trebuchet MS" w:hAnsi="Trebuchet MS"/>
          <w:noProof/>
          <w:sz w:val="16"/>
          <w:szCs w:val="16"/>
        </w:rPr>
        <w:t>.</w:t>
      </w:r>
    </w:p>
    <w:p w14:paraId="6D17880B"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52</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M</w:t>
      </w:r>
      <w:r w:rsidRPr="004B77DE">
        <w:rPr>
          <w:rFonts w:ascii="Trebuchet MS" w:hAnsi="Trebuchet MS"/>
          <w:noProof/>
          <w:sz w:val="16"/>
          <w:szCs w:val="16"/>
        </w:rPr>
        <w:t>endez DD, Doebler DA, Kim KH et al. Neighborhood socioeconomic disadvantage and gestational weight gain and loss. M</w:t>
      </w:r>
      <w:r w:rsidRPr="004B77DE">
        <w:rPr>
          <w:rFonts w:ascii="Trebuchet MS" w:hAnsi="Trebuchet MS"/>
          <w:i/>
          <w:noProof/>
          <w:sz w:val="16"/>
          <w:szCs w:val="16"/>
        </w:rPr>
        <w:t>atern Child Health J.</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8</w:t>
      </w:r>
      <w:r w:rsidRPr="004B77DE">
        <w:rPr>
          <w:rFonts w:ascii="Trebuchet MS" w:hAnsi="Trebuchet MS"/>
          <w:noProof/>
          <w:sz w:val="16"/>
          <w:szCs w:val="16"/>
        </w:rPr>
        <w:t>(</w:t>
      </w:r>
      <w:r w:rsidRPr="004B77DE">
        <w:rPr>
          <w:rFonts w:ascii="Trebuchet MS" w:eastAsia="Calibri" w:hAnsi="Trebuchet MS" w:cs="Calibri"/>
          <w:noProof/>
          <w:sz w:val="16"/>
          <w:szCs w:val="16"/>
        </w:rPr>
        <w:t>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095</w:t>
      </w:r>
      <w:r w:rsidRPr="004B77DE">
        <w:rPr>
          <w:rFonts w:ascii="Trebuchet MS" w:hAnsi="Trebuchet MS"/>
          <w:noProof/>
          <w:sz w:val="16"/>
          <w:szCs w:val="16"/>
        </w:rPr>
        <w:t>-</w:t>
      </w:r>
      <w:r w:rsidRPr="004B77DE">
        <w:rPr>
          <w:rFonts w:ascii="Trebuchet MS" w:eastAsia="Calibri" w:hAnsi="Trebuchet MS" w:cs="Calibri"/>
          <w:noProof/>
          <w:sz w:val="16"/>
          <w:szCs w:val="16"/>
        </w:rPr>
        <w:t>103</w:t>
      </w:r>
      <w:r w:rsidRPr="004B77DE">
        <w:rPr>
          <w:rFonts w:ascii="Trebuchet MS" w:hAnsi="Trebuchet MS"/>
          <w:noProof/>
          <w:sz w:val="16"/>
          <w:szCs w:val="16"/>
        </w:rPr>
        <w:t>.</w:t>
      </w:r>
    </w:p>
    <w:p w14:paraId="171B383F"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53</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M</w:t>
      </w:r>
      <w:r w:rsidRPr="004B77DE">
        <w:rPr>
          <w:rFonts w:ascii="Trebuchet MS" w:hAnsi="Trebuchet MS"/>
          <w:noProof/>
          <w:sz w:val="16"/>
          <w:szCs w:val="16"/>
        </w:rPr>
        <w:t>endez DD, Thorpe RJ, Amutah N et al. Neighborhood racial composition and poverty in association with pre-pregnancy weight and gestational weight gain. S</w:t>
      </w:r>
      <w:r w:rsidRPr="004B77DE">
        <w:rPr>
          <w:rFonts w:ascii="Trebuchet MS" w:hAnsi="Trebuchet MS"/>
          <w:i/>
          <w:noProof/>
          <w:sz w:val="16"/>
          <w:szCs w:val="16"/>
        </w:rPr>
        <w:t>SM Popul Health.</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692</w:t>
      </w:r>
      <w:r w:rsidRPr="004B77DE">
        <w:rPr>
          <w:rFonts w:ascii="Trebuchet MS" w:hAnsi="Trebuchet MS"/>
          <w:noProof/>
          <w:sz w:val="16"/>
          <w:szCs w:val="16"/>
        </w:rPr>
        <w:t>-</w:t>
      </w:r>
      <w:r w:rsidRPr="004B77DE">
        <w:rPr>
          <w:rFonts w:ascii="Trebuchet MS" w:eastAsia="Calibri" w:hAnsi="Trebuchet MS" w:cs="Calibri"/>
          <w:noProof/>
          <w:sz w:val="16"/>
          <w:szCs w:val="16"/>
        </w:rPr>
        <w:t>9</w:t>
      </w:r>
      <w:r w:rsidRPr="004B77DE">
        <w:rPr>
          <w:rFonts w:ascii="Trebuchet MS" w:hAnsi="Trebuchet MS"/>
          <w:noProof/>
          <w:sz w:val="16"/>
          <w:szCs w:val="16"/>
        </w:rPr>
        <w:t>.</w:t>
      </w:r>
    </w:p>
    <w:p w14:paraId="305FB214"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54</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H</w:t>
      </w:r>
      <w:r w:rsidRPr="004B77DE">
        <w:rPr>
          <w:rFonts w:ascii="Trebuchet MS" w:hAnsi="Trebuchet MS"/>
          <w:noProof/>
          <w:sz w:val="16"/>
          <w:szCs w:val="16"/>
        </w:rPr>
        <w:t>eaden I, Mujahid MS, Cohen AK et al. Racial/ethnic disparities in inadequate gestational weight gain differ by pre-pregnancy weight. M</w:t>
      </w:r>
      <w:r w:rsidRPr="004B77DE">
        <w:rPr>
          <w:rFonts w:ascii="Trebuchet MS" w:hAnsi="Trebuchet MS"/>
          <w:i/>
          <w:noProof/>
          <w:sz w:val="16"/>
          <w:szCs w:val="16"/>
        </w:rPr>
        <w:t>atern Child Health J.</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9</w:t>
      </w:r>
      <w:r w:rsidRPr="004B77DE">
        <w:rPr>
          <w:rFonts w:ascii="Trebuchet MS" w:hAnsi="Trebuchet MS"/>
          <w:noProof/>
          <w:sz w:val="16"/>
          <w:szCs w:val="16"/>
        </w:rPr>
        <w:t>(</w:t>
      </w:r>
      <w:r w:rsidRPr="004B77DE">
        <w:rPr>
          <w:rFonts w:ascii="Trebuchet MS" w:eastAsia="Calibri" w:hAnsi="Trebuchet MS" w:cs="Calibri"/>
          <w:noProof/>
          <w:sz w:val="16"/>
          <w:szCs w:val="16"/>
        </w:rPr>
        <w:t>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672</w:t>
      </w:r>
      <w:r w:rsidRPr="004B77DE">
        <w:rPr>
          <w:rFonts w:ascii="Trebuchet MS" w:hAnsi="Trebuchet MS"/>
          <w:noProof/>
          <w:sz w:val="16"/>
          <w:szCs w:val="16"/>
        </w:rPr>
        <w:t>-</w:t>
      </w:r>
      <w:r w:rsidRPr="004B77DE">
        <w:rPr>
          <w:rFonts w:ascii="Trebuchet MS" w:eastAsia="Calibri" w:hAnsi="Trebuchet MS" w:cs="Calibri"/>
          <w:noProof/>
          <w:sz w:val="16"/>
          <w:szCs w:val="16"/>
        </w:rPr>
        <w:t>86</w:t>
      </w:r>
      <w:r w:rsidRPr="004B77DE">
        <w:rPr>
          <w:rFonts w:ascii="Trebuchet MS" w:hAnsi="Trebuchet MS"/>
          <w:noProof/>
          <w:sz w:val="16"/>
          <w:szCs w:val="16"/>
        </w:rPr>
        <w:t>.</w:t>
      </w:r>
    </w:p>
    <w:p w14:paraId="64BD2AE3"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55</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H</w:t>
      </w:r>
      <w:r w:rsidRPr="004B77DE">
        <w:rPr>
          <w:rFonts w:ascii="Trebuchet MS" w:hAnsi="Trebuchet MS"/>
          <w:noProof/>
          <w:sz w:val="16"/>
          <w:szCs w:val="16"/>
        </w:rPr>
        <w:t>artley E, McPhie S, Skouteris H et al. Psychosocial risk factors for excessive gestational weight gain: A systematic review. W</w:t>
      </w:r>
      <w:r w:rsidRPr="004B77DE">
        <w:rPr>
          <w:rFonts w:ascii="Trebuchet MS" w:hAnsi="Trebuchet MS"/>
          <w:i/>
          <w:noProof/>
          <w:sz w:val="16"/>
          <w:szCs w:val="16"/>
        </w:rPr>
        <w:t>omen Birth.</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28(4): e99-e109.</w:t>
      </w:r>
    </w:p>
    <w:p w14:paraId="0994DFBD"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56</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K</w:t>
      </w:r>
      <w:r w:rsidRPr="004B77DE">
        <w:rPr>
          <w:rFonts w:ascii="Trebuchet MS" w:hAnsi="Trebuchet MS"/>
          <w:noProof/>
          <w:sz w:val="16"/>
          <w:szCs w:val="16"/>
        </w:rPr>
        <w:t>apadia MZ, Gaston A, Van Blyderveen S et al. Psychological antecedents of excess gestational weight gain: a systematic review. B</w:t>
      </w:r>
      <w:r w:rsidRPr="004B77DE">
        <w:rPr>
          <w:rFonts w:ascii="Trebuchet MS" w:hAnsi="Trebuchet MS"/>
          <w:i/>
          <w:noProof/>
          <w:sz w:val="16"/>
          <w:szCs w:val="16"/>
        </w:rPr>
        <w:t>MC Pregnancy Childbirth.</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07</w:t>
      </w:r>
      <w:r w:rsidRPr="004B77DE">
        <w:rPr>
          <w:rFonts w:ascii="Trebuchet MS" w:hAnsi="Trebuchet MS"/>
          <w:noProof/>
          <w:sz w:val="16"/>
          <w:szCs w:val="16"/>
        </w:rPr>
        <w:t>.</w:t>
      </w:r>
    </w:p>
    <w:p w14:paraId="0440012A"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57</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R</w:t>
      </w:r>
      <w:r w:rsidRPr="004B77DE">
        <w:rPr>
          <w:rFonts w:ascii="Trebuchet MS" w:hAnsi="Trebuchet MS"/>
          <w:noProof/>
          <w:sz w:val="16"/>
          <w:szCs w:val="16"/>
        </w:rPr>
        <w:t>atan BM, Garbarino AH, Sellner AA et al. Social determinants of gestational weight gain in an obese, low-income population. A</w:t>
      </w:r>
      <w:r w:rsidRPr="004B77DE">
        <w:rPr>
          <w:rFonts w:ascii="Trebuchet MS" w:hAnsi="Trebuchet MS"/>
          <w:i/>
          <w:noProof/>
          <w:sz w:val="16"/>
          <w:szCs w:val="16"/>
        </w:rPr>
        <w:t>m J Perinato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20;</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7</w:t>
      </w:r>
      <w:r w:rsidRPr="004B77DE">
        <w:rPr>
          <w:rFonts w:ascii="Trebuchet MS" w:hAnsi="Trebuchet MS"/>
          <w:noProof/>
          <w:sz w:val="16"/>
          <w:szCs w:val="16"/>
        </w:rPr>
        <w:t>(</w:t>
      </w:r>
      <w:r w:rsidRPr="004B77DE">
        <w:rPr>
          <w:rFonts w:ascii="Trebuchet MS" w:eastAsia="Calibri" w:hAnsi="Trebuchet MS" w:cs="Calibri"/>
          <w:noProof/>
          <w:sz w:val="16"/>
          <w:szCs w:val="16"/>
        </w:rPr>
        <w:t>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96</w:t>
      </w:r>
      <w:r w:rsidRPr="004B77DE">
        <w:rPr>
          <w:rFonts w:ascii="Trebuchet MS" w:hAnsi="Trebuchet MS"/>
          <w:noProof/>
          <w:sz w:val="16"/>
          <w:szCs w:val="16"/>
        </w:rPr>
        <w:t>-</w:t>
      </w:r>
      <w:r w:rsidRPr="004B77DE">
        <w:rPr>
          <w:rFonts w:ascii="Trebuchet MS" w:eastAsia="Calibri" w:hAnsi="Trebuchet MS" w:cs="Calibri"/>
          <w:noProof/>
          <w:sz w:val="16"/>
          <w:szCs w:val="16"/>
        </w:rPr>
        <w:t>303</w:t>
      </w:r>
      <w:r w:rsidRPr="004B77DE">
        <w:rPr>
          <w:rFonts w:ascii="Trebuchet MS" w:hAnsi="Trebuchet MS"/>
          <w:noProof/>
          <w:sz w:val="16"/>
          <w:szCs w:val="16"/>
        </w:rPr>
        <w:t>.</w:t>
      </w:r>
    </w:p>
    <w:p w14:paraId="7403E66C"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58</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H</w:t>
      </w:r>
      <w:r w:rsidRPr="004B77DE">
        <w:rPr>
          <w:rFonts w:ascii="Trebuchet MS" w:hAnsi="Trebuchet MS"/>
          <w:noProof/>
          <w:sz w:val="16"/>
          <w:szCs w:val="16"/>
        </w:rPr>
        <w:t>ill B, Bergmeier H, McPhie S et al. Is parity a risk factor for excessive weight gain during pregnancy and postpartum weight retention? A systematic review and meta-analysis. O</w:t>
      </w:r>
      <w:r w:rsidRPr="004B77DE">
        <w:rPr>
          <w:rFonts w:ascii="Trebuchet MS" w:hAnsi="Trebuchet MS"/>
          <w:i/>
          <w:noProof/>
          <w:sz w:val="16"/>
          <w:szCs w:val="16"/>
        </w:rPr>
        <w:t>bes Rev.</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8</w:t>
      </w:r>
      <w:r w:rsidRPr="004B77DE">
        <w:rPr>
          <w:rFonts w:ascii="Trebuchet MS" w:hAnsi="Trebuchet MS"/>
          <w:noProof/>
          <w:sz w:val="16"/>
          <w:szCs w:val="16"/>
        </w:rPr>
        <w:t>(</w:t>
      </w:r>
      <w:r w:rsidRPr="004B77DE">
        <w:rPr>
          <w:rFonts w:ascii="Trebuchet MS" w:eastAsia="Calibri" w:hAnsi="Trebuchet MS" w:cs="Calibri"/>
          <w:noProof/>
          <w:sz w:val="16"/>
          <w:szCs w:val="16"/>
        </w:rPr>
        <w:t>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755</w:t>
      </w:r>
      <w:r w:rsidRPr="004B77DE">
        <w:rPr>
          <w:rFonts w:ascii="Trebuchet MS" w:hAnsi="Trebuchet MS"/>
          <w:noProof/>
          <w:sz w:val="16"/>
          <w:szCs w:val="16"/>
        </w:rPr>
        <w:t>-</w:t>
      </w:r>
      <w:r w:rsidRPr="004B77DE">
        <w:rPr>
          <w:rFonts w:ascii="Trebuchet MS" w:eastAsia="Calibri" w:hAnsi="Trebuchet MS" w:cs="Calibri"/>
          <w:noProof/>
          <w:sz w:val="16"/>
          <w:szCs w:val="16"/>
        </w:rPr>
        <w:t>64</w:t>
      </w:r>
      <w:r w:rsidRPr="004B77DE">
        <w:rPr>
          <w:rFonts w:ascii="Trebuchet MS" w:hAnsi="Trebuchet MS"/>
          <w:noProof/>
          <w:sz w:val="16"/>
          <w:szCs w:val="16"/>
        </w:rPr>
        <w:t>.</w:t>
      </w:r>
    </w:p>
    <w:p w14:paraId="4F2CB775"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59</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M</w:t>
      </w:r>
      <w:r w:rsidRPr="004B77DE">
        <w:rPr>
          <w:rFonts w:ascii="Trebuchet MS" w:hAnsi="Trebuchet MS"/>
          <w:noProof/>
          <w:sz w:val="16"/>
          <w:szCs w:val="16"/>
        </w:rPr>
        <w:t>orisset AS, Dubois L, Colapinto CK et al. Prepregnancy body mass index as a significant predictor of total gestational weight gain and birth weight. C</w:t>
      </w:r>
      <w:r w:rsidRPr="004B77DE">
        <w:rPr>
          <w:rFonts w:ascii="Trebuchet MS" w:hAnsi="Trebuchet MS"/>
          <w:i/>
          <w:noProof/>
          <w:sz w:val="16"/>
          <w:szCs w:val="16"/>
        </w:rPr>
        <w:t>an J Diet Pract Re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78</w:t>
      </w:r>
      <w:r w:rsidRPr="004B77DE">
        <w:rPr>
          <w:rFonts w:ascii="Trebuchet MS" w:hAnsi="Trebuchet MS"/>
          <w:noProof/>
          <w:sz w:val="16"/>
          <w:szCs w:val="16"/>
        </w:rPr>
        <w:t>(</w:t>
      </w:r>
      <w:r w:rsidRPr="004B77DE">
        <w:rPr>
          <w:rFonts w:ascii="Trebuchet MS" w:eastAsia="Calibri" w:hAnsi="Trebuchet MS" w:cs="Calibri"/>
          <w:noProof/>
          <w:sz w:val="16"/>
          <w:szCs w:val="16"/>
        </w:rPr>
        <w:t>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66</w:t>
      </w:r>
      <w:r w:rsidRPr="004B77DE">
        <w:rPr>
          <w:rFonts w:ascii="Trebuchet MS" w:hAnsi="Trebuchet MS"/>
          <w:noProof/>
          <w:sz w:val="16"/>
          <w:szCs w:val="16"/>
        </w:rPr>
        <w:t>-</w:t>
      </w:r>
      <w:r w:rsidRPr="004B77DE">
        <w:rPr>
          <w:rFonts w:ascii="Trebuchet MS" w:eastAsia="Calibri" w:hAnsi="Trebuchet MS" w:cs="Calibri"/>
          <w:noProof/>
          <w:sz w:val="16"/>
          <w:szCs w:val="16"/>
        </w:rPr>
        <w:t>73</w:t>
      </w:r>
      <w:r w:rsidRPr="004B77DE">
        <w:rPr>
          <w:rFonts w:ascii="Trebuchet MS" w:hAnsi="Trebuchet MS"/>
          <w:noProof/>
          <w:sz w:val="16"/>
          <w:szCs w:val="16"/>
        </w:rPr>
        <w:t>.</w:t>
      </w:r>
    </w:p>
    <w:p w14:paraId="2CC117D5"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60</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H</w:t>
      </w:r>
      <w:r w:rsidRPr="004B77DE">
        <w:rPr>
          <w:rFonts w:ascii="Trebuchet MS" w:hAnsi="Trebuchet MS"/>
          <w:noProof/>
          <w:sz w:val="16"/>
          <w:szCs w:val="16"/>
        </w:rPr>
        <w:t>ulman A, Lutsiv O, Park CK et al. Are women who quit smoking at high risk of excess weight gain throughout pregnancy? B</w:t>
      </w:r>
      <w:r w:rsidRPr="004B77DE">
        <w:rPr>
          <w:rFonts w:ascii="Trebuchet MS" w:hAnsi="Trebuchet MS"/>
          <w:i/>
          <w:noProof/>
          <w:sz w:val="16"/>
          <w:szCs w:val="16"/>
        </w:rPr>
        <w:t>MC Pregnancy Childbirth.</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63</w:t>
      </w:r>
      <w:r w:rsidRPr="004B77DE">
        <w:rPr>
          <w:rFonts w:ascii="Trebuchet MS" w:hAnsi="Trebuchet MS"/>
          <w:noProof/>
          <w:sz w:val="16"/>
          <w:szCs w:val="16"/>
        </w:rPr>
        <w:t>.</w:t>
      </w:r>
    </w:p>
    <w:p w14:paraId="1720D80E"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61</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P</w:t>
      </w:r>
      <w:r w:rsidRPr="004B77DE">
        <w:rPr>
          <w:rFonts w:ascii="Trebuchet MS" w:hAnsi="Trebuchet MS"/>
          <w:noProof/>
          <w:sz w:val="16"/>
          <w:szCs w:val="16"/>
        </w:rPr>
        <w:t>rovenzano AM, Rifas-Shiman SL, Herring SJ et al. Associations of maternal material hardships during childhood and adulthood with prepregnancy weight, gestational weight gain, and postpartum weight retention. J</w:t>
      </w:r>
      <w:r w:rsidRPr="004B77DE">
        <w:rPr>
          <w:rFonts w:ascii="Trebuchet MS" w:hAnsi="Trebuchet MS"/>
          <w:i/>
          <w:noProof/>
          <w:sz w:val="16"/>
          <w:szCs w:val="16"/>
        </w:rPr>
        <w:t xml:space="preserve"> </w:t>
      </w:r>
      <w:r w:rsidRPr="004B77DE">
        <w:rPr>
          <w:rFonts w:ascii="Trebuchet MS" w:eastAsia="Calibri" w:hAnsi="Trebuchet MS" w:cs="Calibri"/>
          <w:i/>
          <w:noProof/>
          <w:sz w:val="16"/>
          <w:szCs w:val="16"/>
        </w:rPr>
        <w:t>Womens</w:t>
      </w:r>
      <w:r w:rsidRPr="004B77DE">
        <w:rPr>
          <w:rFonts w:ascii="Trebuchet MS" w:hAnsi="Trebuchet MS"/>
          <w:i/>
          <w:noProof/>
          <w:sz w:val="16"/>
          <w:szCs w:val="16"/>
        </w:rPr>
        <w:t xml:space="preserve"> </w:t>
      </w:r>
      <w:r w:rsidRPr="004B77DE">
        <w:rPr>
          <w:rFonts w:ascii="Trebuchet MS" w:eastAsia="Calibri" w:hAnsi="Trebuchet MS" w:cs="Calibri"/>
          <w:i/>
          <w:noProof/>
          <w:sz w:val="16"/>
          <w:szCs w:val="16"/>
        </w:rPr>
        <w:t>Health</w:t>
      </w:r>
      <w:r w:rsidRPr="004B77DE">
        <w:rPr>
          <w:rFonts w:ascii="Trebuchet MS" w:hAnsi="Trebuchet MS"/>
          <w:i/>
          <w:noProof/>
          <w:sz w:val="16"/>
          <w:szCs w:val="16"/>
        </w:rPr>
        <w:t xml:space="preserve"> (</w:t>
      </w:r>
      <w:r w:rsidRPr="004B77DE">
        <w:rPr>
          <w:rFonts w:ascii="Trebuchet MS" w:eastAsia="Calibri" w:hAnsi="Trebuchet MS" w:cs="Calibri"/>
          <w:i/>
          <w:noProof/>
          <w:sz w:val="16"/>
          <w:szCs w:val="16"/>
        </w:rPr>
        <w:t>Larchmt</w:t>
      </w:r>
      <w:r w:rsidRPr="004B77DE">
        <w:rPr>
          <w:rFonts w:ascii="Trebuchet MS" w:hAnsi="Trebuchet MS"/>
          <w:i/>
          <w:noProof/>
          <w:sz w:val="16"/>
          <w:szCs w:val="16"/>
        </w:rPr>
        <w:t>).</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4</w:t>
      </w:r>
      <w:r w:rsidRPr="004B77DE">
        <w:rPr>
          <w:rFonts w:ascii="Trebuchet MS" w:hAnsi="Trebuchet MS"/>
          <w:noProof/>
          <w:sz w:val="16"/>
          <w:szCs w:val="16"/>
        </w:rPr>
        <w:t>(</w:t>
      </w:r>
      <w:r w:rsidRPr="004B77DE">
        <w:rPr>
          <w:rFonts w:ascii="Trebuchet MS" w:eastAsia="Calibri" w:hAnsi="Trebuchet MS" w:cs="Calibri"/>
          <w:noProof/>
          <w:sz w:val="16"/>
          <w:szCs w:val="16"/>
        </w:rPr>
        <w:t>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63</w:t>
      </w:r>
      <w:r w:rsidRPr="004B77DE">
        <w:rPr>
          <w:rFonts w:ascii="Trebuchet MS" w:hAnsi="Trebuchet MS"/>
          <w:noProof/>
          <w:sz w:val="16"/>
          <w:szCs w:val="16"/>
        </w:rPr>
        <w:t>-</w:t>
      </w:r>
      <w:r w:rsidRPr="004B77DE">
        <w:rPr>
          <w:rFonts w:ascii="Trebuchet MS" w:eastAsia="Calibri" w:hAnsi="Trebuchet MS" w:cs="Calibri"/>
          <w:noProof/>
          <w:sz w:val="16"/>
          <w:szCs w:val="16"/>
        </w:rPr>
        <w:t>71</w:t>
      </w:r>
      <w:r w:rsidRPr="004B77DE">
        <w:rPr>
          <w:rFonts w:ascii="Trebuchet MS" w:hAnsi="Trebuchet MS"/>
          <w:noProof/>
          <w:sz w:val="16"/>
          <w:szCs w:val="16"/>
        </w:rPr>
        <w:t>.</w:t>
      </w:r>
    </w:p>
    <w:p w14:paraId="12EA5973"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62</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S</w:t>
      </w:r>
      <w:r w:rsidRPr="004B77DE">
        <w:rPr>
          <w:rFonts w:ascii="Trebuchet MS" w:hAnsi="Trebuchet MS"/>
          <w:noProof/>
          <w:sz w:val="16"/>
          <w:szCs w:val="16"/>
        </w:rPr>
        <w:t>antos S, Voerman E, Amiano P et al. Impact of maternal body mass index and gestational weight gain on pregnancy complications: an individual participant data meta-analysis of European, North American and Australian cohorts. B</w:t>
      </w:r>
      <w:r w:rsidRPr="004B77DE">
        <w:rPr>
          <w:rFonts w:ascii="Trebuchet MS" w:hAnsi="Trebuchet MS"/>
          <w:i/>
          <w:noProof/>
          <w:sz w:val="16"/>
          <w:szCs w:val="16"/>
        </w:rPr>
        <w:t>JOG.</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26</w:t>
      </w:r>
      <w:r w:rsidRPr="004B77DE">
        <w:rPr>
          <w:rFonts w:ascii="Trebuchet MS" w:hAnsi="Trebuchet MS"/>
          <w:noProof/>
          <w:sz w:val="16"/>
          <w:szCs w:val="16"/>
        </w:rPr>
        <w:t>(</w:t>
      </w:r>
      <w:r w:rsidRPr="004B77DE">
        <w:rPr>
          <w:rFonts w:ascii="Trebuchet MS" w:eastAsia="Calibri" w:hAnsi="Trebuchet MS" w:cs="Calibri"/>
          <w:noProof/>
          <w:sz w:val="16"/>
          <w:szCs w:val="16"/>
        </w:rPr>
        <w:t>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984</w:t>
      </w:r>
      <w:r w:rsidRPr="004B77DE">
        <w:rPr>
          <w:rFonts w:ascii="Trebuchet MS" w:hAnsi="Trebuchet MS"/>
          <w:noProof/>
          <w:sz w:val="16"/>
          <w:szCs w:val="16"/>
        </w:rPr>
        <w:t>-</w:t>
      </w:r>
      <w:r w:rsidRPr="004B77DE">
        <w:rPr>
          <w:rFonts w:ascii="Trebuchet MS" w:eastAsia="Calibri" w:hAnsi="Trebuchet MS" w:cs="Calibri"/>
          <w:noProof/>
          <w:sz w:val="16"/>
          <w:szCs w:val="16"/>
        </w:rPr>
        <w:t>95</w:t>
      </w:r>
      <w:r w:rsidRPr="004B77DE">
        <w:rPr>
          <w:rFonts w:ascii="Trebuchet MS" w:hAnsi="Trebuchet MS"/>
          <w:noProof/>
          <w:sz w:val="16"/>
          <w:szCs w:val="16"/>
        </w:rPr>
        <w:t>.</w:t>
      </w:r>
    </w:p>
    <w:p w14:paraId="6558B95C"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63</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G</w:t>
      </w:r>
      <w:r w:rsidRPr="004B77DE">
        <w:rPr>
          <w:rFonts w:ascii="Trebuchet MS" w:hAnsi="Trebuchet MS"/>
          <w:noProof/>
          <w:sz w:val="16"/>
          <w:szCs w:val="16"/>
        </w:rPr>
        <w:t>oldstein RF, Abell SK, Ranasinha S et al. Association of gestational weight gain with maternal and infant outcomes: a systematic review and meta-analysis. J</w:t>
      </w:r>
      <w:r w:rsidRPr="004B77DE">
        <w:rPr>
          <w:rFonts w:ascii="Trebuchet MS" w:hAnsi="Trebuchet MS"/>
          <w:i/>
          <w:noProof/>
          <w:sz w:val="16"/>
          <w:szCs w:val="16"/>
        </w:rPr>
        <w:t>AMA.</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17</w:t>
      </w:r>
      <w:r w:rsidRPr="004B77DE">
        <w:rPr>
          <w:rFonts w:ascii="Trebuchet MS" w:hAnsi="Trebuchet MS"/>
          <w:noProof/>
          <w:sz w:val="16"/>
          <w:szCs w:val="16"/>
        </w:rPr>
        <w:t>(</w:t>
      </w:r>
      <w:r w:rsidRPr="004B77DE">
        <w:rPr>
          <w:rFonts w:ascii="Trebuchet MS" w:eastAsia="Calibri" w:hAnsi="Trebuchet MS" w:cs="Calibri"/>
          <w:noProof/>
          <w:sz w:val="16"/>
          <w:szCs w:val="16"/>
        </w:rPr>
        <w:t>2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207</w:t>
      </w:r>
      <w:r w:rsidRPr="004B77DE">
        <w:rPr>
          <w:rFonts w:ascii="Trebuchet MS" w:hAnsi="Trebuchet MS"/>
          <w:noProof/>
          <w:sz w:val="16"/>
          <w:szCs w:val="16"/>
        </w:rPr>
        <w:t>-</w:t>
      </w:r>
      <w:r w:rsidRPr="004B77DE">
        <w:rPr>
          <w:rFonts w:ascii="Trebuchet MS" w:eastAsia="Calibri" w:hAnsi="Trebuchet MS" w:cs="Calibri"/>
          <w:noProof/>
          <w:sz w:val="16"/>
          <w:szCs w:val="16"/>
        </w:rPr>
        <w:t>25</w:t>
      </w:r>
      <w:r w:rsidRPr="004B77DE">
        <w:rPr>
          <w:rFonts w:ascii="Trebuchet MS" w:hAnsi="Trebuchet MS"/>
          <w:noProof/>
          <w:sz w:val="16"/>
          <w:szCs w:val="16"/>
        </w:rPr>
        <w:t>.</w:t>
      </w:r>
    </w:p>
    <w:p w14:paraId="619575B3"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64</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R</w:t>
      </w:r>
      <w:r w:rsidRPr="004B77DE">
        <w:rPr>
          <w:rFonts w:ascii="Trebuchet MS" w:hAnsi="Trebuchet MS"/>
          <w:noProof/>
          <w:sz w:val="16"/>
          <w:szCs w:val="16"/>
        </w:rPr>
        <w:t>ogozinska E, Zamora J, Marlin N et al. Gestational weight gain outside the Institute of Medicine recommendations and adverse pregnancy outcomes: analysis using individual participant data from randomised trials. B</w:t>
      </w:r>
      <w:r w:rsidRPr="004B77DE">
        <w:rPr>
          <w:rFonts w:ascii="Trebuchet MS" w:hAnsi="Trebuchet MS"/>
          <w:i/>
          <w:noProof/>
          <w:sz w:val="16"/>
          <w:szCs w:val="16"/>
        </w:rPr>
        <w:t>MC Pregnancy Childbirth.</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9</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22</w:t>
      </w:r>
      <w:r w:rsidRPr="004B77DE">
        <w:rPr>
          <w:rFonts w:ascii="Trebuchet MS" w:hAnsi="Trebuchet MS"/>
          <w:noProof/>
          <w:sz w:val="16"/>
          <w:szCs w:val="16"/>
        </w:rPr>
        <w:t>.</w:t>
      </w:r>
    </w:p>
    <w:p w14:paraId="24A50B88"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65</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V</w:t>
      </w:r>
      <w:r w:rsidRPr="004B77DE">
        <w:rPr>
          <w:rFonts w:ascii="Trebuchet MS" w:hAnsi="Trebuchet MS"/>
          <w:noProof/>
          <w:sz w:val="16"/>
          <w:szCs w:val="16"/>
        </w:rPr>
        <w:t>oerman E, Santos S, Patro Golab B et al. Maternal body mass index, gestational weight gain, and the risk of overweight and obesity across childhood: An individual participant data meta-analysis. P</w:t>
      </w:r>
      <w:r w:rsidRPr="004B77DE">
        <w:rPr>
          <w:rFonts w:ascii="Trebuchet MS" w:hAnsi="Trebuchet MS"/>
          <w:i/>
          <w:noProof/>
          <w:sz w:val="16"/>
          <w:szCs w:val="16"/>
        </w:rPr>
        <w:t>LoS Me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6</w:t>
      </w:r>
      <w:r w:rsidRPr="004B77DE">
        <w:rPr>
          <w:rFonts w:ascii="Trebuchet MS" w:hAnsi="Trebuchet MS"/>
          <w:noProof/>
          <w:sz w:val="16"/>
          <w:szCs w:val="16"/>
        </w:rPr>
        <w:t>(</w:t>
      </w:r>
      <w:r w:rsidRPr="004B77DE">
        <w:rPr>
          <w:rFonts w:ascii="Trebuchet MS" w:eastAsia="Calibri" w:hAnsi="Trebuchet MS" w:cs="Calibri"/>
          <w:noProof/>
          <w:sz w:val="16"/>
          <w:szCs w:val="16"/>
        </w:rPr>
        <w:t>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1002744</w:t>
      </w:r>
      <w:r w:rsidRPr="004B77DE">
        <w:rPr>
          <w:rFonts w:ascii="Trebuchet MS" w:hAnsi="Trebuchet MS"/>
          <w:noProof/>
          <w:sz w:val="16"/>
          <w:szCs w:val="16"/>
        </w:rPr>
        <w:t>.</w:t>
      </w:r>
    </w:p>
    <w:p w14:paraId="09633C50"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66</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A</w:t>
      </w:r>
      <w:r w:rsidRPr="004B77DE">
        <w:rPr>
          <w:rFonts w:ascii="Trebuchet MS" w:hAnsi="Trebuchet MS"/>
          <w:noProof/>
          <w:sz w:val="16"/>
          <w:szCs w:val="16"/>
        </w:rPr>
        <w:t>une D, Mahamat-Saleh Y, Norat T et al. Body mass index, abdominal fatness, weight gain and the risk of urinary incontinence: a systematic review and dose-response meta-analysis of prospective studies. B</w:t>
      </w:r>
      <w:r w:rsidRPr="004B77DE">
        <w:rPr>
          <w:rFonts w:ascii="Trebuchet MS" w:hAnsi="Trebuchet MS"/>
          <w:i/>
          <w:noProof/>
          <w:sz w:val="16"/>
          <w:szCs w:val="16"/>
        </w:rPr>
        <w:t>JOG.</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26</w:t>
      </w:r>
      <w:r w:rsidRPr="004B77DE">
        <w:rPr>
          <w:rFonts w:ascii="Trebuchet MS" w:hAnsi="Trebuchet MS"/>
          <w:noProof/>
          <w:sz w:val="16"/>
          <w:szCs w:val="16"/>
        </w:rPr>
        <w:t>(</w:t>
      </w:r>
      <w:r w:rsidRPr="004B77DE">
        <w:rPr>
          <w:rFonts w:ascii="Trebuchet MS" w:eastAsia="Calibri" w:hAnsi="Trebuchet MS" w:cs="Calibri"/>
          <w:noProof/>
          <w:sz w:val="16"/>
          <w:szCs w:val="16"/>
        </w:rPr>
        <w:t>1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424</w:t>
      </w:r>
      <w:r w:rsidRPr="004B77DE">
        <w:rPr>
          <w:rFonts w:ascii="Trebuchet MS" w:hAnsi="Trebuchet MS"/>
          <w:noProof/>
          <w:sz w:val="16"/>
          <w:szCs w:val="16"/>
        </w:rPr>
        <w:t>-</w:t>
      </w:r>
      <w:r w:rsidRPr="004B77DE">
        <w:rPr>
          <w:rFonts w:ascii="Trebuchet MS" w:eastAsia="Calibri" w:hAnsi="Trebuchet MS" w:cs="Calibri"/>
          <w:noProof/>
          <w:sz w:val="16"/>
          <w:szCs w:val="16"/>
        </w:rPr>
        <w:t>33</w:t>
      </w:r>
      <w:r w:rsidRPr="004B77DE">
        <w:rPr>
          <w:rFonts w:ascii="Trebuchet MS" w:hAnsi="Trebuchet MS"/>
          <w:noProof/>
          <w:sz w:val="16"/>
          <w:szCs w:val="16"/>
        </w:rPr>
        <w:t>.</w:t>
      </w:r>
    </w:p>
    <w:p w14:paraId="65856F18"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67</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T</w:t>
      </w:r>
      <w:r w:rsidRPr="004B77DE">
        <w:rPr>
          <w:rFonts w:ascii="Trebuchet MS" w:hAnsi="Trebuchet MS"/>
          <w:noProof/>
          <w:sz w:val="16"/>
          <w:szCs w:val="16"/>
        </w:rPr>
        <w:t>ian ZX, Wan M, Gao YL et al. Gestational weight gain and risk of autism spectrum disorders in offspring: a systematic review and meta-analysis. J</w:t>
      </w:r>
      <w:r w:rsidRPr="004B77DE">
        <w:rPr>
          <w:rFonts w:ascii="Trebuchet MS" w:hAnsi="Trebuchet MS"/>
          <w:i/>
          <w:noProof/>
          <w:sz w:val="16"/>
          <w:szCs w:val="16"/>
        </w:rPr>
        <w:t xml:space="preserve"> </w:t>
      </w:r>
      <w:r w:rsidRPr="004B77DE">
        <w:rPr>
          <w:rFonts w:ascii="Trebuchet MS" w:eastAsia="Calibri" w:hAnsi="Trebuchet MS" w:cs="Calibri"/>
          <w:i/>
          <w:noProof/>
          <w:sz w:val="16"/>
          <w:szCs w:val="16"/>
        </w:rPr>
        <w:t>Obstet</w:t>
      </w:r>
      <w:r w:rsidRPr="004B77DE">
        <w:rPr>
          <w:rFonts w:ascii="Trebuchet MS" w:hAnsi="Trebuchet MS"/>
          <w:i/>
          <w:noProof/>
          <w:sz w:val="16"/>
          <w:szCs w:val="16"/>
        </w:rPr>
        <w:t xml:space="preserve"> </w:t>
      </w:r>
      <w:r w:rsidRPr="004B77DE">
        <w:rPr>
          <w:rFonts w:ascii="Trebuchet MS" w:eastAsia="Calibri" w:hAnsi="Trebuchet MS" w:cs="Calibri"/>
          <w:i/>
          <w:noProof/>
          <w:sz w:val="16"/>
          <w:szCs w:val="16"/>
        </w:rPr>
        <w:t>Gyn</w:t>
      </w:r>
      <w:r w:rsidRPr="004B77DE">
        <w:rPr>
          <w:rFonts w:ascii="Trebuchet MS" w:hAnsi="Trebuchet MS"/>
          <w:i/>
          <w:noProof/>
          <w:sz w:val="16"/>
          <w:szCs w:val="16"/>
        </w:rPr>
        <w:t>aeco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w:t>
      </w:r>
      <w:r w:rsidRPr="004B77DE">
        <w:rPr>
          <w:rFonts w:ascii="Trebuchet MS" w:hAnsi="Trebuchet MS"/>
          <w:noProof/>
          <w:sz w:val="16"/>
          <w:szCs w:val="16"/>
        </w:rPr>
        <w:t>-</w:t>
      </w:r>
      <w:r w:rsidRPr="004B77DE">
        <w:rPr>
          <w:rFonts w:ascii="Trebuchet MS" w:eastAsia="Calibri" w:hAnsi="Trebuchet MS" w:cs="Calibri"/>
          <w:noProof/>
          <w:sz w:val="16"/>
          <w:szCs w:val="16"/>
        </w:rPr>
        <w:t>8</w:t>
      </w:r>
      <w:r w:rsidRPr="004B77DE">
        <w:rPr>
          <w:rFonts w:ascii="Trebuchet MS" w:hAnsi="Trebuchet MS"/>
          <w:noProof/>
          <w:sz w:val="16"/>
          <w:szCs w:val="16"/>
        </w:rPr>
        <w:t>.</w:t>
      </w:r>
    </w:p>
    <w:p w14:paraId="707605CB"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68</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C</w:t>
      </w:r>
      <w:r w:rsidRPr="004B77DE">
        <w:rPr>
          <w:rFonts w:ascii="Trebuchet MS" w:hAnsi="Trebuchet MS"/>
          <w:noProof/>
          <w:sz w:val="16"/>
          <w:szCs w:val="16"/>
        </w:rPr>
        <w:t>arreno CA, Clifton RG, Hauth JC et al. Excessive early gestational weight gain and risk of gestational diabetes mellitus in nulliparous women. O</w:t>
      </w:r>
      <w:r w:rsidRPr="004B77DE">
        <w:rPr>
          <w:rFonts w:ascii="Trebuchet MS" w:hAnsi="Trebuchet MS"/>
          <w:i/>
          <w:noProof/>
          <w:sz w:val="16"/>
          <w:szCs w:val="16"/>
        </w:rPr>
        <w:t>bstet Gyneco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19</w:t>
      </w:r>
      <w:r w:rsidRPr="004B77DE">
        <w:rPr>
          <w:rFonts w:ascii="Trebuchet MS" w:hAnsi="Trebuchet MS"/>
          <w:noProof/>
          <w:sz w:val="16"/>
          <w:szCs w:val="16"/>
        </w:rPr>
        <w:t>(</w:t>
      </w:r>
      <w:r w:rsidRPr="004B77DE">
        <w:rPr>
          <w:rFonts w:ascii="Trebuchet MS" w:eastAsia="Calibri" w:hAnsi="Trebuchet MS" w:cs="Calibri"/>
          <w:noProof/>
          <w:sz w:val="16"/>
          <w:szCs w:val="16"/>
        </w:rPr>
        <w:t>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227</w:t>
      </w:r>
      <w:r w:rsidRPr="004B77DE">
        <w:rPr>
          <w:rFonts w:ascii="Trebuchet MS" w:hAnsi="Trebuchet MS"/>
          <w:noProof/>
          <w:sz w:val="16"/>
          <w:szCs w:val="16"/>
        </w:rPr>
        <w:t>-</w:t>
      </w:r>
      <w:r w:rsidRPr="004B77DE">
        <w:rPr>
          <w:rFonts w:ascii="Trebuchet MS" w:eastAsia="Calibri" w:hAnsi="Trebuchet MS" w:cs="Calibri"/>
          <w:noProof/>
          <w:sz w:val="16"/>
          <w:szCs w:val="16"/>
        </w:rPr>
        <w:t>33</w:t>
      </w:r>
      <w:r w:rsidRPr="004B77DE">
        <w:rPr>
          <w:rFonts w:ascii="Trebuchet MS" w:hAnsi="Trebuchet MS"/>
          <w:noProof/>
          <w:sz w:val="16"/>
          <w:szCs w:val="16"/>
        </w:rPr>
        <w:t>.</w:t>
      </w:r>
    </w:p>
    <w:p w14:paraId="66986675"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69</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G</w:t>
      </w:r>
      <w:r w:rsidRPr="004B77DE">
        <w:rPr>
          <w:rFonts w:ascii="Trebuchet MS" w:hAnsi="Trebuchet MS"/>
          <w:noProof/>
          <w:sz w:val="16"/>
          <w:szCs w:val="16"/>
        </w:rPr>
        <w:t>oldstein RF, Abell SK, Ranasinha S et al. Gestational weight gain across continents and ethnicity: systematic review and meta-analysis of maternal and infant outcomes in more than one million women. B</w:t>
      </w:r>
      <w:r w:rsidRPr="004B77DE">
        <w:rPr>
          <w:rFonts w:ascii="Trebuchet MS" w:hAnsi="Trebuchet MS"/>
          <w:i/>
          <w:noProof/>
          <w:sz w:val="16"/>
          <w:szCs w:val="16"/>
        </w:rPr>
        <w:t>MC Me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6</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53</w:t>
      </w:r>
      <w:r w:rsidRPr="004B77DE">
        <w:rPr>
          <w:rFonts w:ascii="Trebuchet MS" w:hAnsi="Trebuchet MS"/>
          <w:noProof/>
          <w:sz w:val="16"/>
          <w:szCs w:val="16"/>
        </w:rPr>
        <w:t>.</w:t>
      </w:r>
    </w:p>
    <w:p w14:paraId="3BB0EC10"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70</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K</w:t>
      </w:r>
      <w:r w:rsidRPr="004B77DE">
        <w:rPr>
          <w:rFonts w:ascii="Trebuchet MS" w:hAnsi="Trebuchet MS"/>
          <w:noProof/>
          <w:sz w:val="16"/>
          <w:szCs w:val="16"/>
        </w:rPr>
        <w:t>apadia MZ, Park CK, Beyene J et al. Can we safely recommend gestational weight gain below the 2009 guidelines in obese women? A systematic review and meta-analysis. O</w:t>
      </w:r>
      <w:r w:rsidRPr="004B77DE">
        <w:rPr>
          <w:rFonts w:ascii="Trebuchet MS" w:hAnsi="Trebuchet MS"/>
          <w:i/>
          <w:noProof/>
          <w:sz w:val="16"/>
          <w:szCs w:val="16"/>
        </w:rPr>
        <w:t>bes Rev.</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6</w:t>
      </w:r>
      <w:r w:rsidRPr="004B77DE">
        <w:rPr>
          <w:rFonts w:ascii="Trebuchet MS" w:hAnsi="Trebuchet MS"/>
          <w:noProof/>
          <w:sz w:val="16"/>
          <w:szCs w:val="16"/>
        </w:rPr>
        <w:t>(</w:t>
      </w:r>
      <w:r w:rsidRPr="004B77DE">
        <w:rPr>
          <w:rFonts w:ascii="Trebuchet MS" w:eastAsia="Calibri" w:hAnsi="Trebuchet MS" w:cs="Calibri"/>
          <w:noProof/>
          <w:sz w:val="16"/>
          <w:szCs w:val="16"/>
        </w:rPr>
        <w:t>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89</w:t>
      </w:r>
      <w:r w:rsidRPr="004B77DE">
        <w:rPr>
          <w:rFonts w:ascii="Trebuchet MS" w:hAnsi="Trebuchet MS"/>
          <w:noProof/>
          <w:sz w:val="16"/>
          <w:szCs w:val="16"/>
        </w:rPr>
        <w:t>-</w:t>
      </w:r>
      <w:r w:rsidRPr="004B77DE">
        <w:rPr>
          <w:rFonts w:ascii="Trebuchet MS" w:eastAsia="Calibri" w:hAnsi="Trebuchet MS" w:cs="Calibri"/>
          <w:noProof/>
          <w:sz w:val="16"/>
          <w:szCs w:val="16"/>
        </w:rPr>
        <w:t>206</w:t>
      </w:r>
      <w:r w:rsidRPr="004B77DE">
        <w:rPr>
          <w:rFonts w:ascii="Trebuchet MS" w:hAnsi="Trebuchet MS"/>
          <w:noProof/>
          <w:sz w:val="16"/>
          <w:szCs w:val="16"/>
        </w:rPr>
        <w:t>.</w:t>
      </w:r>
    </w:p>
    <w:p w14:paraId="76BCFAD8"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71</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K</w:t>
      </w:r>
      <w:r w:rsidRPr="004B77DE">
        <w:rPr>
          <w:rFonts w:ascii="Trebuchet MS" w:hAnsi="Trebuchet MS"/>
          <w:noProof/>
          <w:sz w:val="16"/>
          <w:szCs w:val="16"/>
        </w:rPr>
        <w:t>apadia MZ, Park CK, Beyene J et al. Weight loss instead of weight gain within the guidelines in obese women during pregnancy: A systematic review and meta-analyses of maternal and infant outcomes. P</w:t>
      </w:r>
      <w:r w:rsidRPr="004B77DE">
        <w:rPr>
          <w:rFonts w:ascii="Trebuchet MS" w:hAnsi="Trebuchet MS"/>
          <w:i/>
          <w:noProof/>
          <w:sz w:val="16"/>
          <w:szCs w:val="16"/>
        </w:rPr>
        <w:t>LoS One.</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0</w:t>
      </w:r>
      <w:r w:rsidRPr="004B77DE">
        <w:rPr>
          <w:rFonts w:ascii="Trebuchet MS" w:hAnsi="Trebuchet MS"/>
          <w:noProof/>
          <w:sz w:val="16"/>
          <w:szCs w:val="16"/>
        </w:rPr>
        <w:t>(</w:t>
      </w:r>
      <w:r w:rsidRPr="004B77DE">
        <w:rPr>
          <w:rFonts w:ascii="Trebuchet MS" w:eastAsia="Calibri" w:hAnsi="Trebuchet MS" w:cs="Calibri"/>
          <w:noProof/>
          <w:sz w:val="16"/>
          <w:szCs w:val="16"/>
        </w:rPr>
        <w:t>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0132650</w:t>
      </w:r>
      <w:r w:rsidRPr="004B77DE">
        <w:rPr>
          <w:rFonts w:ascii="Trebuchet MS" w:hAnsi="Trebuchet MS"/>
          <w:noProof/>
          <w:sz w:val="16"/>
          <w:szCs w:val="16"/>
        </w:rPr>
        <w:t>.</w:t>
      </w:r>
    </w:p>
    <w:p w14:paraId="5C47D309"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72</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V</w:t>
      </w:r>
      <w:r w:rsidRPr="004B77DE">
        <w:rPr>
          <w:rFonts w:ascii="Trebuchet MS" w:hAnsi="Trebuchet MS"/>
          <w:noProof/>
          <w:sz w:val="16"/>
          <w:szCs w:val="16"/>
        </w:rPr>
        <w:t>anstone M, Kandasamy S, Giacomini M et al. Pregnant women's perceptions of gestational weight gain: A systematic review and meta-synthesis of qualitative research. M</w:t>
      </w:r>
      <w:r w:rsidRPr="004B77DE">
        <w:rPr>
          <w:rFonts w:ascii="Trebuchet MS" w:hAnsi="Trebuchet MS"/>
          <w:i/>
          <w:noProof/>
          <w:sz w:val="16"/>
          <w:szCs w:val="16"/>
        </w:rPr>
        <w:t>atern Child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3</w:t>
      </w:r>
      <w:r w:rsidRPr="004B77DE">
        <w:rPr>
          <w:rFonts w:ascii="Trebuchet MS" w:hAnsi="Trebuchet MS"/>
          <w:noProof/>
          <w:sz w:val="16"/>
          <w:szCs w:val="16"/>
        </w:rPr>
        <w:t>(</w:t>
      </w:r>
      <w:r w:rsidRPr="004B77DE">
        <w:rPr>
          <w:rFonts w:ascii="Trebuchet MS" w:eastAsia="Calibri" w:hAnsi="Trebuchet MS" w:cs="Calibri"/>
          <w:noProof/>
          <w:sz w:val="16"/>
          <w:szCs w:val="16"/>
        </w:rPr>
        <w:t>4</w:t>
      </w:r>
      <w:r w:rsidRPr="004B77DE">
        <w:rPr>
          <w:rFonts w:ascii="Trebuchet MS" w:hAnsi="Trebuchet MS"/>
          <w:noProof/>
          <w:sz w:val="16"/>
          <w:szCs w:val="16"/>
        </w:rPr>
        <w:t>).</w:t>
      </w:r>
    </w:p>
    <w:p w14:paraId="723F3E1E"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73</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H</w:t>
      </w:r>
      <w:r w:rsidRPr="004B77DE">
        <w:rPr>
          <w:rFonts w:ascii="Trebuchet MS" w:hAnsi="Trebuchet MS"/>
          <w:noProof/>
          <w:sz w:val="16"/>
          <w:szCs w:val="16"/>
        </w:rPr>
        <w:t>ill B, Hayden M, McPhie S et al. Preconception and antenatal knowledge and beliefs about gestational weight gain. A</w:t>
      </w:r>
      <w:r w:rsidRPr="004B77DE">
        <w:rPr>
          <w:rFonts w:ascii="Trebuchet MS" w:hAnsi="Trebuchet MS"/>
          <w:i/>
          <w:noProof/>
          <w:sz w:val="16"/>
          <w:szCs w:val="16"/>
        </w:rPr>
        <w:t>ust N Z J Obstet Gynaeco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9</w:t>
      </w:r>
      <w:r w:rsidRPr="004B77DE">
        <w:rPr>
          <w:rFonts w:ascii="Trebuchet MS" w:hAnsi="Trebuchet MS"/>
          <w:noProof/>
          <w:sz w:val="16"/>
          <w:szCs w:val="16"/>
        </w:rPr>
        <w:t>(</w:t>
      </w:r>
      <w:r w:rsidRPr="004B77DE">
        <w:rPr>
          <w:rFonts w:ascii="Trebuchet MS" w:eastAsia="Calibri" w:hAnsi="Trebuchet MS" w:cs="Calibri"/>
          <w:noProof/>
          <w:sz w:val="16"/>
          <w:szCs w:val="16"/>
        </w:rPr>
        <w:t>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634</w:t>
      </w:r>
      <w:r w:rsidRPr="004B77DE">
        <w:rPr>
          <w:rFonts w:ascii="Trebuchet MS" w:hAnsi="Trebuchet MS"/>
          <w:noProof/>
          <w:sz w:val="16"/>
          <w:szCs w:val="16"/>
        </w:rPr>
        <w:t>-</w:t>
      </w:r>
      <w:r w:rsidRPr="004B77DE">
        <w:rPr>
          <w:rFonts w:ascii="Trebuchet MS" w:eastAsia="Calibri" w:hAnsi="Trebuchet MS" w:cs="Calibri"/>
          <w:noProof/>
          <w:sz w:val="16"/>
          <w:szCs w:val="16"/>
        </w:rPr>
        <w:t>40</w:t>
      </w:r>
      <w:r w:rsidRPr="004B77DE">
        <w:rPr>
          <w:rFonts w:ascii="Trebuchet MS" w:hAnsi="Trebuchet MS"/>
          <w:noProof/>
          <w:sz w:val="16"/>
          <w:szCs w:val="16"/>
        </w:rPr>
        <w:t>.</w:t>
      </w:r>
    </w:p>
    <w:p w14:paraId="6E3BABE2"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74</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W</w:t>
      </w:r>
      <w:r w:rsidRPr="004B77DE">
        <w:rPr>
          <w:rFonts w:ascii="Trebuchet MS" w:hAnsi="Trebuchet MS"/>
          <w:noProof/>
          <w:sz w:val="16"/>
          <w:szCs w:val="16"/>
        </w:rPr>
        <w:t>eeks A, Halili L, Liu RH et al. Gestational weight gain counselling gaps as perceived by pregnant women and new mothers: Findings from the electronic maternal health survey. W</w:t>
      </w:r>
      <w:r w:rsidRPr="004B77DE">
        <w:rPr>
          <w:rFonts w:ascii="Trebuchet MS" w:hAnsi="Trebuchet MS"/>
          <w:i/>
          <w:noProof/>
          <w:sz w:val="16"/>
          <w:szCs w:val="16"/>
        </w:rPr>
        <w:t>omen Birth.</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20;</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3</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88</w:t>
      </w:r>
      <w:r w:rsidRPr="004B77DE">
        <w:rPr>
          <w:rFonts w:ascii="Trebuchet MS" w:hAnsi="Trebuchet MS"/>
          <w:noProof/>
          <w:sz w:val="16"/>
          <w:szCs w:val="16"/>
        </w:rPr>
        <w:t>-</w:t>
      </w:r>
      <w:r w:rsidRPr="004B77DE">
        <w:rPr>
          <w:rFonts w:ascii="Trebuchet MS" w:eastAsia="Calibri" w:hAnsi="Trebuchet MS" w:cs="Calibri"/>
          <w:noProof/>
          <w:sz w:val="16"/>
          <w:szCs w:val="16"/>
        </w:rPr>
        <w:t>e94</w:t>
      </w:r>
      <w:r w:rsidRPr="004B77DE">
        <w:rPr>
          <w:rFonts w:ascii="Trebuchet MS" w:hAnsi="Trebuchet MS"/>
          <w:noProof/>
          <w:sz w:val="16"/>
          <w:szCs w:val="16"/>
        </w:rPr>
        <w:t>.</w:t>
      </w:r>
    </w:p>
    <w:p w14:paraId="4215A233"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75</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L</w:t>
      </w:r>
      <w:r w:rsidRPr="004B77DE">
        <w:rPr>
          <w:rFonts w:ascii="Trebuchet MS" w:hAnsi="Trebuchet MS"/>
          <w:noProof/>
          <w:sz w:val="16"/>
          <w:szCs w:val="16"/>
        </w:rPr>
        <w:t>opez-Cepero A, Leung K, Moore Simas T et al. Association between obstetric provider's advice and gestational weight gain. M</w:t>
      </w:r>
      <w:r w:rsidRPr="004B77DE">
        <w:rPr>
          <w:rFonts w:ascii="Trebuchet MS" w:hAnsi="Trebuchet MS"/>
          <w:i/>
          <w:noProof/>
          <w:sz w:val="16"/>
          <w:szCs w:val="16"/>
        </w:rPr>
        <w:t>atern Child Health J.</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2</w:t>
      </w:r>
      <w:r w:rsidRPr="004B77DE">
        <w:rPr>
          <w:rFonts w:ascii="Trebuchet MS" w:hAnsi="Trebuchet MS"/>
          <w:noProof/>
          <w:sz w:val="16"/>
          <w:szCs w:val="16"/>
        </w:rPr>
        <w:t>(</w:t>
      </w:r>
      <w:r w:rsidRPr="004B77DE">
        <w:rPr>
          <w:rFonts w:ascii="Trebuchet MS" w:eastAsia="Calibri" w:hAnsi="Trebuchet MS" w:cs="Calibri"/>
          <w:noProof/>
          <w:sz w:val="16"/>
          <w:szCs w:val="16"/>
        </w:rPr>
        <w:t>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127</w:t>
      </w:r>
      <w:r w:rsidRPr="004B77DE">
        <w:rPr>
          <w:rFonts w:ascii="Trebuchet MS" w:hAnsi="Trebuchet MS"/>
          <w:noProof/>
          <w:sz w:val="16"/>
          <w:szCs w:val="16"/>
        </w:rPr>
        <w:t>-</w:t>
      </w:r>
      <w:r w:rsidRPr="004B77DE">
        <w:rPr>
          <w:rFonts w:ascii="Trebuchet MS" w:eastAsia="Calibri" w:hAnsi="Trebuchet MS" w:cs="Calibri"/>
          <w:noProof/>
          <w:sz w:val="16"/>
          <w:szCs w:val="16"/>
        </w:rPr>
        <w:t>34</w:t>
      </w:r>
      <w:r w:rsidRPr="004B77DE">
        <w:rPr>
          <w:rFonts w:ascii="Trebuchet MS" w:hAnsi="Trebuchet MS"/>
          <w:noProof/>
          <w:sz w:val="16"/>
          <w:szCs w:val="16"/>
        </w:rPr>
        <w:t>.</w:t>
      </w:r>
    </w:p>
    <w:p w14:paraId="68337D70"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76</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A</w:t>
      </w:r>
      <w:r w:rsidRPr="004B77DE">
        <w:rPr>
          <w:rFonts w:ascii="Trebuchet MS" w:hAnsi="Trebuchet MS"/>
          <w:noProof/>
          <w:sz w:val="16"/>
          <w:szCs w:val="16"/>
        </w:rPr>
        <w:t>llen-Walker V, Mullaney L, Turner MJ et al. How do women feel about being weighed during pregnancy? A qualitative exploration of the opinions and experiences of postnatal women. M</w:t>
      </w:r>
      <w:r w:rsidRPr="004B77DE">
        <w:rPr>
          <w:rFonts w:ascii="Trebuchet MS" w:hAnsi="Trebuchet MS"/>
          <w:i/>
          <w:noProof/>
          <w:sz w:val="16"/>
          <w:szCs w:val="16"/>
        </w:rPr>
        <w:t>idwifery.</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95</w:t>
      </w:r>
      <w:r w:rsidRPr="004B77DE">
        <w:rPr>
          <w:rFonts w:ascii="Trebuchet MS" w:hAnsi="Trebuchet MS"/>
          <w:noProof/>
          <w:sz w:val="16"/>
          <w:szCs w:val="16"/>
        </w:rPr>
        <w:t>-</w:t>
      </w:r>
      <w:r w:rsidRPr="004B77DE">
        <w:rPr>
          <w:rFonts w:ascii="Trebuchet MS" w:eastAsia="Calibri" w:hAnsi="Trebuchet MS" w:cs="Calibri"/>
          <w:noProof/>
          <w:sz w:val="16"/>
          <w:szCs w:val="16"/>
        </w:rPr>
        <w:t>101</w:t>
      </w:r>
      <w:r w:rsidRPr="004B77DE">
        <w:rPr>
          <w:rFonts w:ascii="Trebuchet MS" w:hAnsi="Trebuchet MS"/>
          <w:noProof/>
          <w:sz w:val="16"/>
          <w:szCs w:val="16"/>
        </w:rPr>
        <w:t>.</w:t>
      </w:r>
    </w:p>
    <w:p w14:paraId="73D4B29F"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77</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H</w:t>
      </w:r>
      <w:r w:rsidRPr="004B77DE">
        <w:rPr>
          <w:rFonts w:ascii="Trebuchet MS" w:hAnsi="Trebuchet MS"/>
          <w:noProof/>
          <w:sz w:val="16"/>
          <w:szCs w:val="16"/>
        </w:rPr>
        <w:t>asted T, Stapleton H, Beckmann MM et al. Clinician's attitudes to the introduction of routine weighing in pregnancy. J</w:t>
      </w:r>
      <w:r w:rsidRPr="004B77DE">
        <w:rPr>
          <w:rFonts w:ascii="Trebuchet MS" w:hAnsi="Trebuchet MS"/>
          <w:i/>
          <w:noProof/>
          <w:sz w:val="16"/>
          <w:szCs w:val="16"/>
        </w:rPr>
        <w:t xml:space="preserve"> </w:t>
      </w:r>
      <w:r w:rsidRPr="004B77DE">
        <w:rPr>
          <w:rFonts w:ascii="Trebuchet MS" w:eastAsia="Calibri" w:hAnsi="Trebuchet MS" w:cs="Calibri"/>
          <w:i/>
          <w:noProof/>
          <w:sz w:val="16"/>
          <w:szCs w:val="16"/>
        </w:rPr>
        <w:t>Pregnancy</w:t>
      </w:r>
      <w:r w:rsidRPr="004B77DE">
        <w:rPr>
          <w:rFonts w:ascii="Trebuchet MS" w:hAnsi="Trebuchet MS"/>
          <w:i/>
          <w:noProof/>
          <w:sz w:val="16"/>
          <w:szCs w:val="16"/>
        </w:rPr>
        <w:t>.</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49673</w:t>
      </w:r>
      <w:r w:rsidRPr="004B77DE">
        <w:rPr>
          <w:rFonts w:ascii="Trebuchet MS" w:hAnsi="Trebuchet MS"/>
          <w:noProof/>
          <w:sz w:val="16"/>
          <w:szCs w:val="16"/>
        </w:rPr>
        <w:t>.</w:t>
      </w:r>
    </w:p>
    <w:p w14:paraId="2FA71E5F"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78</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d</w:t>
      </w:r>
      <w:r w:rsidRPr="004B77DE">
        <w:rPr>
          <w:rFonts w:ascii="Trebuchet MS" w:hAnsi="Trebuchet MS"/>
          <w:noProof/>
          <w:sz w:val="16"/>
          <w:szCs w:val="16"/>
        </w:rPr>
        <w:t>e Jersey S, Guthrie T, Tyler J et al. A mixed method study evaluating the integration of pregnancy weight gain charts into antenatal care. M</w:t>
      </w:r>
      <w:r w:rsidRPr="004B77DE">
        <w:rPr>
          <w:rFonts w:ascii="Trebuchet MS" w:hAnsi="Trebuchet MS"/>
          <w:i/>
          <w:noProof/>
          <w:sz w:val="16"/>
          <w:szCs w:val="16"/>
        </w:rPr>
        <w:t>atern Child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5</w:t>
      </w:r>
      <w:r w:rsidRPr="004B77DE">
        <w:rPr>
          <w:rFonts w:ascii="Trebuchet MS" w:hAnsi="Trebuchet MS"/>
          <w:noProof/>
          <w:sz w:val="16"/>
          <w:szCs w:val="16"/>
        </w:rPr>
        <w:t>(</w:t>
      </w:r>
      <w:r w:rsidRPr="004B77DE">
        <w:rPr>
          <w:rFonts w:ascii="Trebuchet MS" w:eastAsia="Calibri" w:hAnsi="Trebuchet MS" w:cs="Calibri"/>
          <w:noProof/>
          <w:sz w:val="16"/>
          <w:szCs w:val="16"/>
        </w:rPr>
        <w:t>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12750</w:t>
      </w:r>
      <w:r w:rsidRPr="004B77DE">
        <w:rPr>
          <w:rFonts w:ascii="Trebuchet MS" w:hAnsi="Trebuchet MS"/>
          <w:noProof/>
          <w:sz w:val="16"/>
          <w:szCs w:val="16"/>
        </w:rPr>
        <w:t>.</w:t>
      </w:r>
    </w:p>
    <w:p w14:paraId="7261AAEE"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79</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W</w:t>
      </w:r>
      <w:r w:rsidRPr="004B77DE">
        <w:rPr>
          <w:rFonts w:ascii="Trebuchet MS" w:hAnsi="Trebuchet MS"/>
          <w:noProof/>
          <w:sz w:val="16"/>
          <w:szCs w:val="16"/>
        </w:rPr>
        <w:t>ilkinson S, Beckmann M, Donaldson E et al. Implementation of gestational weight gain guidelines - what's more effective for ensuring weight recording in pregnancy? B</w:t>
      </w:r>
      <w:r w:rsidRPr="004B77DE">
        <w:rPr>
          <w:rFonts w:ascii="Trebuchet MS" w:hAnsi="Trebuchet MS"/>
          <w:i/>
          <w:noProof/>
          <w:sz w:val="16"/>
          <w:szCs w:val="16"/>
        </w:rPr>
        <w:t>MC Pregnancy Childbirth.</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9</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9</w:t>
      </w:r>
      <w:r w:rsidRPr="004B77DE">
        <w:rPr>
          <w:rFonts w:ascii="Trebuchet MS" w:hAnsi="Trebuchet MS"/>
          <w:noProof/>
          <w:sz w:val="16"/>
          <w:szCs w:val="16"/>
        </w:rPr>
        <w:t>.</w:t>
      </w:r>
    </w:p>
    <w:p w14:paraId="32200A11"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80</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L</w:t>
      </w:r>
      <w:r w:rsidRPr="004B77DE">
        <w:rPr>
          <w:rFonts w:ascii="Trebuchet MS" w:hAnsi="Trebuchet MS"/>
          <w:noProof/>
          <w:sz w:val="16"/>
          <w:szCs w:val="16"/>
        </w:rPr>
        <w:t>indberg SM, Anderson CK. Improving gestational weight gain counseling through meaningful use of an electronic medical record. M</w:t>
      </w:r>
      <w:r w:rsidRPr="004B77DE">
        <w:rPr>
          <w:rFonts w:ascii="Trebuchet MS" w:hAnsi="Trebuchet MS"/>
          <w:i/>
          <w:noProof/>
          <w:sz w:val="16"/>
          <w:szCs w:val="16"/>
        </w:rPr>
        <w:t>atern Child Health J.</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w:t>
      </w:r>
      <w:r w:rsidRPr="004B77DE">
        <w:rPr>
          <w:rFonts w:ascii="Trebuchet MS" w:hAnsi="Trebuchet MS"/>
          <w:noProof/>
          <w:sz w:val="16"/>
          <w:szCs w:val="16"/>
        </w:rPr>
        <w:t>014; 18(9): 2188-94.</w:t>
      </w:r>
    </w:p>
    <w:p w14:paraId="2D26033C"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81</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F</w:t>
      </w:r>
      <w:r w:rsidRPr="004B77DE">
        <w:rPr>
          <w:rFonts w:ascii="Trebuchet MS" w:hAnsi="Trebuchet MS"/>
          <w:noProof/>
          <w:sz w:val="16"/>
          <w:szCs w:val="16"/>
        </w:rPr>
        <w:t>ealy S, Davis D, Foureur M et al. The return of weighing in pregnancy: A discussion of evidence and practice. W</w:t>
      </w:r>
      <w:r w:rsidRPr="004B77DE">
        <w:rPr>
          <w:rFonts w:ascii="Trebuchet MS" w:hAnsi="Trebuchet MS"/>
          <w:i/>
          <w:noProof/>
          <w:sz w:val="16"/>
          <w:szCs w:val="16"/>
        </w:rPr>
        <w:t>omen Birth.</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w:t>
      </w:r>
    </w:p>
    <w:p w14:paraId="25BA80B3"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82</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F</w:t>
      </w:r>
      <w:r w:rsidRPr="004B77DE">
        <w:rPr>
          <w:rFonts w:ascii="Trebuchet MS" w:hAnsi="Trebuchet MS"/>
          <w:noProof/>
          <w:sz w:val="16"/>
          <w:szCs w:val="16"/>
        </w:rPr>
        <w:t>ealy SM, Taylor RM, Foureur M et al. Weighing as a stand-alone intervention does not reduce excessive gestational weight gain compared to routine antenatal care: a systematic review and meta-analysis of randomised controlled trials. B</w:t>
      </w:r>
      <w:r w:rsidRPr="004B77DE">
        <w:rPr>
          <w:rFonts w:ascii="Trebuchet MS" w:hAnsi="Trebuchet MS"/>
          <w:i/>
          <w:noProof/>
          <w:sz w:val="16"/>
          <w:szCs w:val="16"/>
        </w:rPr>
        <w:t>MC Pregnancy Childbirth.</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7</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6</w:t>
      </w:r>
      <w:r w:rsidRPr="004B77DE">
        <w:rPr>
          <w:rFonts w:ascii="Trebuchet MS" w:hAnsi="Trebuchet MS"/>
          <w:noProof/>
          <w:sz w:val="16"/>
          <w:szCs w:val="16"/>
        </w:rPr>
        <w:t>.</w:t>
      </w:r>
    </w:p>
    <w:p w14:paraId="5CC43461"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83</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B</w:t>
      </w:r>
      <w:r w:rsidRPr="004B77DE">
        <w:rPr>
          <w:rFonts w:ascii="Trebuchet MS" w:hAnsi="Trebuchet MS"/>
          <w:noProof/>
          <w:sz w:val="16"/>
          <w:szCs w:val="16"/>
        </w:rPr>
        <w:t>rownfoot FC, Davey MA, Kornman L. Routine weighing to reduce excessive antenatal weight gain: a randomised controlled trial. B</w:t>
      </w:r>
      <w:r w:rsidRPr="004B77DE">
        <w:rPr>
          <w:rFonts w:ascii="Trebuchet MS" w:hAnsi="Trebuchet MS"/>
          <w:i/>
          <w:noProof/>
          <w:sz w:val="16"/>
          <w:szCs w:val="16"/>
        </w:rPr>
        <w:t>JOG.</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23</w:t>
      </w:r>
      <w:r w:rsidRPr="004B77DE">
        <w:rPr>
          <w:rFonts w:ascii="Trebuchet MS" w:hAnsi="Trebuchet MS"/>
          <w:noProof/>
          <w:sz w:val="16"/>
          <w:szCs w:val="16"/>
        </w:rPr>
        <w:t>(</w:t>
      </w:r>
      <w:r w:rsidRPr="004B77DE">
        <w:rPr>
          <w:rFonts w:ascii="Trebuchet MS" w:eastAsia="Calibri" w:hAnsi="Trebuchet MS" w:cs="Calibri"/>
          <w:noProof/>
          <w:sz w:val="16"/>
          <w:szCs w:val="16"/>
        </w:rPr>
        <w:t>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54</w:t>
      </w:r>
      <w:r w:rsidRPr="004B77DE">
        <w:rPr>
          <w:rFonts w:ascii="Trebuchet MS" w:hAnsi="Trebuchet MS"/>
          <w:noProof/>
          <w:sz w:val="16"/>
          <w:szCs w:val="16"/>
        </w:rPr>
        <w:t>-</w:t>
      </w:r>
      <w:r w:rsidRPr="004B77DE">
        <w:rPr>
          <w:rFonts w:ascii="Trebuchet MS" w:eastAsia="Calibri" w:hAnsi="Trebuchet MS" w:cs="Calibri"/>
          <w:noProof/>
          <w:sz w:val="16"/>
          <w:szCs w:val="16"/>
        </w:rPr>
        <w:t>61</w:t>
      </w:r>
      <w:r w:rsidRPr="004B77DE">
        <w:rPr>
          <w:rFonts w:ascii="Trebuchet MS" w:hAnsi="Trebuchet MS"/>
          <w:noProof/>
          <w:sz w:val="16"/>
          <w:szCs w:val="16"/>
        </w:rPr>
        <w:t>.</w:t>
      </w:r>
    </w:p>
    <w:p w14:paraId="02CC28EE"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84</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J</w:t>
      </w:r>
      <w:r w:rsidRPr="004B77DE">
        <w:rPr>
          <w:rFonts w:ascii="Trebuchet MS" w:hAnsi="Trebuchet MS"/>
          <w:noProof/>
          <w:sz w:val="16"/>
          <w:szCs w:val="16"/>
        </w:rPr>
        <w:t>effries K, Walker SP, Hiscock R et al. Reducing excessive weight gain in pregnancy: a randomised controlled trial. M</w:t>
      </w:r>
      <w:r w:rsidRPr="004B77DE">
        <w:rPr>
          <w:rFonts w:ascii="Trebuchet MS" w:hAnsi="Trebuchet MS"/>
          <w:i/>
          <w:noProof/>
          <w:sz w:val="16"/>
          <w:szCs w:val="16"/>
        </w:rPr>
        <w:t>JA.</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0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91</w:t>
      </w:r>
      <w:r w:rsidRPr="004B77DE">
        <w:rPr>
          <w:rFonts w:ascii="Trebuchet MS" w:hAnsi="Trebuchet MS"/>
          <w:noProof/>
          <w:sz w:val="16"/>
          <w:szCs w:val="16"/>
        </w:rPr>
        <w:t>(</w:t>
      </w:r>
      <w:r w:rsidRPr="004B77DE">
        <w:rPr>
          <w:rFonts w:ascii="Trebuchet MS" w:eastAsia="Calibri" w:hAnsi="Trebuchet MS" w:cs="Calibri"/>
          <w:noProof/>
          <w:sz w:val="16"/>
          <w:szCs w:val="16"/>
        </w:rPr>
        <w:t>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29–33</w:t>
      </w:r>
      <w:r w:rsidRPr="004B77DE">
        <w:rPr>
          <w:rFonts w:ascii="Trebuchet MS" w:hAnsi="Trebuchet MS"/>
          <w:noProof/>
          <w:sz w:val="16"/>
          <w:szCs w:val="16"/>
        </w:rPr>
        <w:t>.</w:t>
      </w:r>
    </w:p>
    <w:p w14:paraId="1F838E3D"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85</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B</w:t>
      </w:r>
      <w:r w:rsidRPr="004B77DE">
        <w:rPr>
          <w:rFonts w:ascii="Trebuchet MS" w:hAnsi="Trebuchet MS"/>
          <w:noProof/>
          <w:sz w:val="16"/>
          <w:szCs w:val="16"/>
        </w:rPr>
        <w:t>rownfoot FC, Davey MA, Kornman L. Women's opinions on being weighed at routine antenatal visits. B</w:t>
      </w:r>
      <w:r w:rsidRPr="004B77DE">
        <w:rPr>
          <w:rFonts w:ascii="Trebuchet MS" w:hAnsi="Trebuchet MS"/>
          <w:i/>
          <w:noProof/>
          <w:sz w:val="16"/>
          <w:szCs w:val="16"/>
        </w:rPr>
        <w:t>JOG.</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23</w:t>
      </w:r>
      <w:r w:rsidRPr="004B77DE">
        <w:rPr>
          <w:rFonts w:ascii="Trebuchet MS" w:hAnsi="Trebuchet MS"/>
          <w:noProof/>
          <w:sz w:val="16"/>
          <w:szCs w:val="16"/>
        </w:rPr>
        <w:t>(</w:t>
      </w:r>
      <w:r w:rsidRPr="004B77DE">
        <w:rPr>
          <w:rFonts w:ascii="Trebuchet MS" w:eastAsia="Calibri" w:hAnsi="Trebuchet MS" w:cs="Calibri"/>
          <w:noProof/>
          <w:sz w:val="16"/>
          <w:szCs w:val="16"/>
        </w:rPr>
        <w:t>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63</w:t>
      </w:r>
      <w:r w:rsidRPr="004B77DE">
        <w:rPr>
          <w:rFonts w:ascii="Trebuchet MS" w:hAnsi="Trebuchet MS"/>
          <w:noProof/>
          <w:sz w:val="16"/>
          <w:szCs w:val="16"/>
        </w:rPr>
        <w:t>-</w:t>
      </w:r>
      <w:r w:rsidRPr="004B77DE">
        <w:rPr>
          <w:rFonts w:ascii="Trebuchet MS" w:eastAsia="Calibri" w:hAnsi="Trebuchet MS" w:cs="Calibri"/>
          <w:noProof/>
          <w:sz w:val="16"/>
          <w:szCs w:val="16"/>
        </w:rPr>
        <w:t>70</w:t>
      </w:r>
      <w:r w:rsidRPr="004B77DE">
        <w:rPr>
          <w:rFonts w:ascii="Trebuchet MS" w:hAnsi="Trebuchet MS"/>
          <w:noProof/>
          <w:sz w:val="16"/>
          <w:szCs w:val="16"/>
        </w:rPr>
        <w:t>.</w:t>
      </w:r>
    </w:p>
    <w:p w14:paraId="0484A4FF"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86</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D</w:t>
      </w:r>
      <w:r w:rsidRPr="004B77DE">
        <w:rPr>
          <w:rFonts w:ascii="Trebuchet MS" w:hAnsi="Trebuchet MS"/>
          <w:noProof/>
          <w:sz w:val="16"/>
          <w:szCs w:val="16"/>
        </w:rPr>
        <w:t>aley AJ, Jolly K, Jebb SA et al. Feasibility and acceptability of regular weighing, setting weight gain limits and providing feedback by community midwives to prevent excess weight gain during pregnancy: randomised controlled trial and qualitative study. B</w:t>
      </w:r>
      <w:r w:rsidRPr="004B77DE">
        <w:rPr>
          <w:rFonts w:ascii="Trebuchet MS" w:hAnsi="Trebuchet MS"/>
          <w:i/>
          <w:noProof/>
          <w:sz w:val="16"/>
          <w:szCs w:val="16"/>
        </w:rPr>
        <w:t>MC Obe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5</w:t>
      </w:r>
      <w:r w:rsidRPr="004B77DE">
        <w:rPr>
          <w:rFonts w:ascii="Trebuchet MS" w:hAnsi="Trebuchet MS"/>
          <w:noProof/>
          <w:sz w:val="16"/>
          <w:szCs w:val="16"/>
        </w:rPr>
        <w:t>.</w:t>
      </w:r>
    </w:p>
    <w:p w14:paraId="6EF8E24B"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87</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D</w:t>
      </w:r>
      <w:r w:rsidRPr="004B77DE">
        <w:rPr>
          <w:rFonts w:ascii="Trebuchet MS" w:hAnsi="Trebuchet MS"/>
          <w:noProof/>
          <w:sz w:val="16"/>
          <w:szCs w:val="16"/>
        </w:rPr>
        <w:t>aley A, Jolly K, Jebb SA et al. Effectiveness of a behavioural intervention involving regular weighing and feedback by community midwives within routine antenatal care to prevent excessive gestational weight gain: POPS2 randomised controlled trial. B</w:t>
      </w:r>
      <w:r w:rsidRPr="004B77DE">
        <w:rPr>
          <w:rFonts w:ascii="Trebuchet MS" w:hAnsi="Trebuchet MS"/>
          <w:i/>
          <w:noProof/>
          <w:sz w:val="16"/>
          <w:szCs w:val="16"/>
        </w:rPr>
        <w:t>MJ Open.</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9</w:t>
      </w:r>
      <w:r w:rsidRPr="004B77DE">
        <w:rPr>
          <w:rFonts w:ascii="Trebuchet MS" w:hAnsi="Trebuchet MS"/>
          <w:noProof/>
          <w:sz w:val="16"/>
          <w:szCs w:val="16"/>
        </w:rPr>
        <w:t>(</w:t>
      </w:r>
      <w:r w:rsidRPr="004B77DE">
        <w:rPr>
          <w:rFonts w:ascii="Trebuchet MS" w:eastAsia="Calibri" w:hAnsi="Trebuchet MS" w:cs="Calibri"/>
          <w:noProof/>
          <w:sz w:val="16"/>
          <w:szCs w:val="16"/>
        </w:rPr>
        <w:t>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030174</w:t>
      </w:r>
      <w:r w:rsidRPr="004B77DE">
        <w:rPr>
          <w:rFonts w:ascii="Trebuchet MS" w:hAnsi="Trebuchet MS"/>
          <w:noProof/>
          <w:sz w:val="16"/>
          <w:szCs w:val="16"/>
        </w:rPr>
        <w:t>.</w:t>
      </w:r>
    </w:p>
    <w:p w14:paraId="6D48BD91"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88</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H</w:t>
      </w:r>
      <w:r w:rsidRPr="004B77DE">
        <w:rPr>
          <w:rFonts w:ascii="Trebuchet MS" w:hAnsi="Trebuchet MS"/>
          <w:noProof/>
          <w:sz w:val="16"/>
          <w:szCs w:val="16"/>
        </w:rPr>
        <w:t>an Z, Mulla S, Beyene J et al. Maternal underweight and the risk of preterm birth and low birth weight: a systematic review and meta-analyses. I</w:t>
      </w:r>
      <w:r w:rsidRPr="004B77DE">
        <w:rPr>
          <w:rFonts w:ascii="Trebuchet MS" w:hAnsi="Trebuchet MS"/>
          <w:i/>
          <w:noProof/>
          <w:sz w:val="16"/>
          <w:szCs w:val="16"/>
        </w:rPr>
        <w:t>nt J Epidemio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0</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65</w:t>
      </w:r>
      <w:r w:rsidRPr="004B77DE">
        <w:rPr>
          <w:rFonts w:ascii="Trebuchet MS" w:hAnsi="Trebuchet MS"/>
          <w:noProof/>
          <w:sz w:val="16"/>
          <w:szCs w:val="16"/>
        </w:rPr>
        <w:t>-</w:t>
      </w:r>
      <w:r w:rsidRPr="004B77DE">
        <w:rPr>
          <w:rFonts w:ascii="Trebuchet MS" w:eastAsia="Calibri" w:hAnsi="Trebuchet MS" w:cs="Calibri"/>
          <w:noProof/>
          <w:sz w:val="16"/>
          <w:szCs w:val="16"/>
        </w:rPr>
        <w:t>101</w:t>
      </w:r>
      <w:r w:rsidRPr="004B77DE">
        <w:rPr>
          <w:rFonts w:ascii="Trebuchet MS" w:hAnsi="Trebuchet MS"/>
          <w:noProof/>
          <w:sz w:val="16"/>
          <w:szCs w:val="16"/>
        </w:rPr>
        <w:t>.</w:t>
      </w:r>
    </w:p>
    <w:p w14:paraId="15A913BD"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89</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L</w:t>
      </w:r>
      <w:r w:rsidRPr="004B77DE">
        <w:rPr>
          <w:rFonts w:ascii="Trebuchet MS" w:hAnsi="Trebuchet MS"/>
          <w:noProof/>
          <w:sz w:val="16"/>
          <w:szCs w:val="16"/>
        </w:rPr>
        <w:t>iu P, Xu L, Wang Y et al. Association between perinatal outcomes and maternal pre-pregnancy body mass index. O</w:t>
      </w:r>
      <w:r w:rsidRPr="004B77DE">
        <w:rPr>
          <w:rFonts w:ascii="Trebuchet MS" w:hAnsi="Trebuchet MS"/>
          <w:i/>
          <w:noProof/>
          <w:sz w:val="16"/>
          <w:szCs w:val="16"/>
        </w:rPr>
        <w:t>bes Rev.</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7</w:t>
      </w:r>
      <w:r w:rsidRPr="004B77DE">
        <w:rPr>
          <w:rFonts w:ascii="Trebuchet MS" w:hAnsi="Trebuchet MS"/>
          <w:noProof/>
          <w:sz w:val="16"/>
          <w:szCs w:val="16"/>
        </w:rPr>
        <w:t>(</w:t>
      </w:r>
      <w:r w:rsidRPr="004B77DE">
        <w:rPr>
          <w:rFonts w:ascii="Trebuchet MS" w:eastAsia="Calibri" w:hAnsi="Trebuchet MS" w:cs="Calibri"/>
          <w:noProof/>
          <w:sz w:val="16"/>
          <w:szCs w:val="16"/>
        </w:rPr>
        <w:t>11</w:t>
      </w:r>
      <w:r w:rsidRPr="004B77DE">
        <w:rPr>
          <w:rFonts w:ascii="Trebuchet MS" w:hAnsi="Trebuchet MS"/>
          <w:noProof/>
          <w:sz w:val="16"/>
          <w:szCs w:val="16"/>
        </w:rPr>
        <w:t>): 1091-102.</w:t>
      </w:r>
    </w:p>
    <w:p w14:paraId="14A686BB"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90</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L</w:t>
      </w:r>
      <w:r w:rsidRPr="004B77DE">
        <w:rPr>
          <w:rFonts w:ascii="Trebuchet MS" w:hAnsi="Trebuchet MS"/>
          <w:noProof/>
          <w:sz w:val="16"/>
          <w:szCs w:val="16"/>
        </w:rPr>
        <w:t>iu L, Ma Y, Wang N et al. Maternal body mass index and risk of neonatal adverse outcomes in China: a systematic review and meta-analysis. B</w:t>
      </w:r>
      <w:r w:rsidRPr="004B77DE">
        <w:rPr>
          <w:rFonts w:ascii="Trebuchet MS" w:hAnsi="Trebuchet MS"/>
          <w:i/>
          <w:noProof/>
          <w:sz w:val="16"/>
          <w:szCs w:val="16"/>
        </w:rPr>
        <w:t>MC Pregnancy Childbirth.</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9</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05</w:t>
      </w:r>
      <w:r w:rsidRPr="004B77DE">
        <w:rPr>
          <w:rFonts w:ascii="Trebuchet MS" w:hAnsi="Trebuchet MS"/>
          <w:noProof/>
          <w:sz w:val="16"/>
          <w:szCs w:val="16"/>
        </w:rPr>
        <w:t>.</w:t>
      </w:r>
    </w:p>
    <w:p w14:paraId="7E067429"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91</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G</w:t>
      </w:r>
      <w:r w:rsidRPr="004B77DE">
        <w:rPr>
          <w:rFonts w:ascii="Trebuchet MS" w:hAnsi="Trebuchet MS"/>
          <w:noProof/>
          <w:sz w:val="16"/>
          <w:szCs w:val="16"/>
        </w:rPr>
        <w:t>oto E. Dose-response association between maternal body mass index and small for gestational age: a meta-analysis. J</w:t>
      </w:r>
      <w:r w:rsidRPr="004B77DE">
        <w:rPr>
          <w:rFonts w:ascii="Trebuchet MS" w:hAnsi="Trebuchet MS"/>
          <w:i/>
          <w:noProof/>
          <w:sz w:val="16"/>
          <w:szCs w:val="16"/>
        </w:rPr>
        <w:t xml:space="preserve"> </w:t>
      </w:r>
      <w:r w:rsidRPr="004B77DE">
        <w:rPr>
          <w:rFonts w:ascii="Trebuchet MS" w:eastAsia="Calibri" w:hAnsi="Trebuchet MS" w:cs="Calibri"/>
          <w:i/>
          <w:noProof/>
          <w:sz w:val="16"/>
          <w:szCs w:val="16"/>
        </w:rPr>
        <w:t>Matern</w:t>
      </w:r>
      <w:r w:rsidRPr="004B77DE">
        <w:rPr>
          <w:rFonts w:ascii="Trebuchet MS" w:hAnsi="Trebuchet MS"/>
          <w:i/>
          <w:noProof/>
          <w:sz w:val="16"/>
          <w:szCs w:val="16"/>
        </w:rPr>
        <w:t xml:space="preserve"> </w:t>
      </w:r>
      <w:r w:rsidRPr="004B77DE">
        <w:rPr>
          <w:rFonts w:ascii="Trebuchet MS" w:eastAsia="Calibri" w:hAnsi="Trebuchet MS" w:cs="Calibri"/>
          <w:i/>
          <w:noProof/>
          <w:sz w:val="16"/>
          <w:szCs w:val="16"/>
        </w:rPr>
        <w:t>Fetal</w:t>
      </w:r>
      <w:r w:rsidRPr="004B77DE">
        <w:rPr>
          <w:rFonts w:ascii="Trebuchet MS" w:hAnsi="Trebuchet MS"/>
          <w:i/>
          <w:noProof/>
          <w:sz w:val="16"/>
          <w:szCs w:val="16"/>
        </w:rPr>
        <w:t xml:space="preserve"> </w:t>
      </w:r>
      <w:r w:rsidRPr="004B77DE">
        <w:rPr>
          <w:rFonts w:ascii="Trebuchet MS" w:eastAsia="Calibri" w:hAnsi="Trebuchet MS" w:cs="Calibri"/>
          <w:i/>
          <w:noProof/>
          <w:sz w:val="16"/>
          <w:szCs w:val="16"/>
        </w:rPr>
        <w:t>Neonatal</w:t>
      </w:r>
      <w:r w:rsidRPr="004B77DE">
        <w:rPr>
          <w:rFonts w:ascii="Trebuchet MS" w:hAnsi="Trebuchet MS"/>
          <w:i/>
          <w:noProof/>
          <w:sz w:val="16"/>
          <w:szCs w:val="16"/>
        </w:rPr>
        <w:t xml:space="preserve"> </w:t>
      </w:r>
      <w:r w:rsidRPr="004B77DE">
        <w:rPr>
          <w:rFonts w:ascii="Trebuchet MS" w:eastAsia="Calibri" w:hAnsi="Trebuchet MS" w:cs="Calibri"/>
          <w:i/>
          <w:noProof/>
          <w:sz w:val="16"/>
          <w:szCs w:val="16"/>
        </w:rPr>
        <w:t>Med</w:t>
      </w:r>
      <w:r w:rsidRPr="004B77DE">
        <w:rPr>
          <w:rFonts w:ascii="Trebuchet MS" w:hAnsi="Trebuchet MS"/>
          <w:i/>
          <w:noProof/>
          <w:sz w:val="16"/>
          <w:szCs w:val="16"/>
        </w:rPr>
        <w:t>.</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0</w:t>
      </w:r>
      <w:r w:rsidRPr="004B77DE">
        <w:rPr>
          <w:rFonts w:ascii="Trebuchet MS" w:hAnsi="Trebuchet MS"/>
          <w:noProof/>
          <w:sz w:val="16"/>
          <w:szCs w:val="16"/>
        </w:rPr>
        <w:t>(</w:t>
      </w:r>
      <w:r w:rsidRPr="004B77DE">
        <w:rPr>
          <w:rFonts w:ascii="Trebuchet MS" w:eastAsia="Calibri" w:hAnsi="Trebuchet MS" w:cs="Calibri"/>
          <w:noProof/>
          <w:sz w:val="16"/>
          <w:szCs w:val="16"/>
        </w:rPr>
        <w:t>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13</w:t>
      </w:r>
      <w:r w:rsidRPr="004B77DE">
        <w:rPr>
          <w:rFonts w:ascii="Trebuchet MS" w:hAnsi="Trebuchet MS"/>
          <w:noProof/>
          <w:sz w:val="16"/>
          <w:szCs w:val="16"/>
        </w:rPr>
        <w:t>-</w:t>
      </w:r>
      <w:r w:rsidRPr="004B77DE">
        <w:rPr>
          <w:rFonts w:ascii="Trebuchet MS" w:eastAsia="Calibri" w:hAnsi="Trebuchet MS" w:cs="Calibri"/>
          <w:noProof/>
          <w:sz w:val="16"/>
          <w:szCs w:val="16"/>
        </w:rPr>
        <w:t>8</w:t>
      </w:r>
      <w:r w:rsidRPr="004B77DE">
        <w:rPr>
          <w:rFonts w:ascii="Trebuchet MS" w:hAnsi="Trebuchet MS"/>
          <w:noProof/>
          <w:sz w:val="16"/>
          <w:szCs w:val="16"/>
        </w:rPr>
        <w:t>.</w:t>
      </w:r>
    </w:p>
    <w:p w14:paraId="607E3569"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92</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Y</w:t>
      </w:r>
      <w:r w:rsidRPr="004B77DE">
        <w:rPr>
          <w:rFonts w:ascii="Trebuchet MS" w:hAnsi="Trebuchet MS"/>
          <w:noProof/>
          <w:sz w:val="16"/>
          <w:szCs w:val="16"/>
        </w:rPr>
        <w:t>u Z, Han S, Zhu J et al. Pre-pregnancy body mass index in relation to infant birth weight and offspring overweight/obesity: a systematic review and meta-analysis. P</w:t>
      </w:r>
      <w:r w:rsidRPr="004B77DE">
        <w:rPr>
          <w:rFonts w:ascii="Trebuchet MS" w:hAnsi="Trebuchet MS"/>
          <w:i/>
          <w:noProof/>
          <w:sz w:val="16"/>
          <w:szCs w:val="16"/>
        </w:rPr>
        <w:t>LoS One.</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8</w:t>
      </w:r>
      <w:r w:rsidRPr="004B77DE">
        <w:rPr>
          <w:rFonts w:ascii="Trebuchet MS" w:hAnsi="Trebuchet MS"/>
          <w:noProof/>
          <w:sz w:val="16"/>
          <w:szCs w:val="16"/>
        </w:rPr>
        <w:t>(</w:t>
      </w:r>
      <w:r w:rsidRPr="004B77DE">
        <w:rPr>
          <w:rFonts w:ascii="Trebuchet MS" w:eastAsia="Calibri" w:hAnsi="Trebuchet MS" w:cs="Calibri"/>
          <w:noProof/>
          <w:sz w:val="16"/>
          <w:szCs w:val="16"/>
        </w:rPr>
        <w:t>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61627</w:t>
      </w:r>
      <w:r w:rsidRPr="004B77DE">
        <w:rPr>
          <w:rFonts w:ascii="Trebuchet MS" w:hAnsi="Trebuchet MS"/>
          <w:noProof/>
          <w:sz w:val="16"/>
          <w:szCs w:val="16"/>
        </w:rPr>
        <w:t>.</w:t>
      </w:r>
    </w:p>
    <w:p w14:paraId="04BDA394"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93</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B</w:t>
      </w:r>
      <w:r w:rsidRPr="004B77DE">
        <w:rPr>
          <w:rFonts w:ascii="Trebuchet MS" w:hAnsi="Trebuchet MS"/>
          <w:noProof/>
          <w:sz w:val="16"/>
          <w:szCs w:val="16"/>
        </w:rPr>
        <w:t>alsells M, Garcia-Patterson A, Corcoy R. Systematic review and meta-analysis on the association of prepregnancy underweight and miscarriage. E</w:t>
      </w:r>
      <w:r w:rsidRPr="004B77DE">
        <w:rPr>
          <w:rFonts w:ascii="Trebuchet MS" w:hAnsi="Trebuchet MS"/>
          <w:i/>
          <w:noProof/>
          <w:sz w:val="16"/>
          <w:szCs w:val="16"/>
        </w:rPr>
        <w:t>ur J Obstet Gynecol Reprod Bio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73</w:t>
      </w:r>
      <w:r w:rsidRPr="004B77DE">
        <w:rPr>
          <w:rFonts w:ascii="Trebuchet MS" w:hAnsi="Trebuchet MS"/>
          <w:noProof/>
          <w:sz w:val="16"/>
          <w:szCs w:val="16"/>
        </w:rPr>
        <w:t>-</w:t>
      </w:r>
      <w:r w:rsidRPr="004B77DE">
        <w:rPr>
          <w:rFonts w:ascii="Trebuchet MS" w:eastAsia="Calibri" w:hAnsi="Trebuchet MS" w:cs="Calibri"/>
          <w:noProof/>
          <w:sz w:val="16"/>
          <w:szCs w:val="16"/>
        </w:rPr>
        <w:t>9</w:t>
      </w:r>
      <w:r w:rsidRPr="004B77DE">
        <w:rPr>
          <w:rFonts w:ascii="Trebuchet MS" w:hAnsi="Trebuchet MS"/>
          <w:noProof/>
          <w:sz w:val="16"/>
          <w:szCs w:val="16"/>
        </w:rPr>
        <w:t>.</w:t>
      </w:r>
    </w:p>
    <w:p w14:paraId="7DF056D6"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94</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A</w:t>
      </w:r>
      <w:r w:rsidRPr="004B77DE">
        <w:rPr>
          <w:rFonts w:ascii="Trebuchet MS" w:hAnsi="Trebuchet MS"/>
          <w:noProof/>
          <w:sz w:val="16"/>
          <w:szCs w:val="16"/>
        </w:rPr>
        <w:t>dane AA, Shepherd CCJ, Lim FJ et al. The impact of pre-pregnancy body mass index and gestational weight gain on placental abruption risk: a systematic review and meta-analysis. A</w:t>
      </w:r>
      <w:r w:rsidRPr="004B77DE">
        <w:rPr>
          <w:rFonts w:ascii="Trebuchet MS" w:hAnsi="Trebuchet MS"/>
          <w:i/>
          <w:noProof/>
          <w:sz w:val="16"/>
          <w:szCs w:val="16"/>
        </w:rPr>
        <w:t>rch Gynecol Obstet.</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00</w:t>
      </w:r>
      <w:r w:rsidRPr="004B77DE">
        <w:rPr>
          <w:rFonts w:ascii="Trebuchet MS" w:hAnsi="Trebuchet MS"/>
          <w:noProof/>
          <w:sz w:val="16"/>
          <w:szCs w:val="16"/>
        </w:rPr>
        <w:t>(</w:t>
      </w:r>
      <w:r w:rsidRPr="004B77DE">
        <w:rPr>
          <w:rFonts w:ascii="Trebuchet MS" w:eastAsia="Calibri" w:hAnsi="Trebuchet MS" w:cs="Calibri"/>
          <w:noProof/>
          <w:sz w:val="16"/>
          <w:szCs w:val="16"/>
        </w:rPr>
        <w:t>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201</w:t>
      </w:r>
      <w:r w:rsidRPr="004B77DE">
        <w:rPr>
          <w:rFonts w:ascii="Trebuchet MS" w:hAnsi="Trebuchet MS"/>
          <w:noProof/>
          <w:sz w:val="16"/>
          <w:szCs w:val="16"/>
        </w:rPr>
        <w:t>-</w:t>
      </w:r>
      <w:r w:rsidRPr="004B77DE">
        <w:rPr>
          <w:rFonts w:ascii="Trebuchet MS" w:eastAsia="Calibri" w:hAnsi="Trebuchet MS" w:cs="Calibri"/>
          <w:noProof/>
          <w:sz w:val="16"/>
          <w:szCs w:val="16"/>
        </w:rPr>
        <w:t>10</w:t>
      </w:r>
      <w:r w:rsidRPr="004B77DE">
        <w:rPr>
          <w:rFonts w:ascii="Trebuchet MS" w:hAnsi="Trebuchet MS"/>
          <w:noProof/>
          <w:sz w:val="16"/>
          <w:szCs w:val="16"/>
        </w:rPr>
        <w:t>.</w:t>
      </w:r>
    </w:p>
    <w:p w14:paraId="275A4DD7"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95</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T</w:t>
      </w:r>
      <w:r w:rsidRPr="004B77DE">
        <w:rPr>
          <w:rFonts w:ascii="Trebuchet MS" w:hAnsi="Trebuchet MS"/>
          <w:noProof/>
          <w:sz w:val="16"/>
          <w:szCs w:val="16"/>
        </w:rPr>
        <w:t>orloni MR, Betran AP, Horta BL et al. Prepregnancy BMI and the risk of gestational diabetes: a systematic review of the literature with meta-analysis. O</w:t>
      </w:r>
      <w:r w:rsidRPr="004B77DE">
        <w:rPr>
          <w:rFonts w:ascii="Trebuchet MS" w:hAnsi="Trebuchet MS"/>
          <w:i/>
          <w:noProof/>
          <w:sz w:val="16"/>
          <w:szCs w:val="16"/>
        </w:rPr>
        <w:t>bes Rev.</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0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0</w:t>
      </w:r>
      <w:r w:rsidRPr="004B77DE">
        <w:rPr>
          <w:rFonts w:ascii="Trebuchet MS" w:hAnsi="Trebuchet MS"/>
          <w:noProof/>
          <w:sz w:val="16"/>
          <w:szCs w:val="16"/>
        </w:rPr>
        <w:t>(</w:t>
      </w:r>
      <w:r w:rsidRPr="004B77DE">
        <w:rPr>
          <w:rFonts w:ascii="Trebuchet MS" w:eastAsia="Calibri" w:hAnsi="Trebuchet MS" w:cs="Calibri"/>
          <w:noProof/>
          <w:sz w:val="16"/>
          <w:szCs w:val="16"/>
        </w:rPr>
        <w:t>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94</w:t>
      </w:r>
      <w:r w:rsidRPr="004B77DE">
        <w:rPr>
          <w:rFonts w:ascii="Trebuchet MS" w:hAnsi="Trebuchet MS"/>
          <w:noProof/>
          <w:sz w:val="16"/>
          <w:szCs w:val="16"/>
        </w:rPr>
        <w:t>-</w:t>
      </w:r>
      <w:r w:rsidRPr="004B77DE">
        <w:rPr>
          <w:rFonts w:ascii="Trebuchet MS" w:eastAsia="Calibri" w:hAnsi="Trebuchet MS" w:cs="Calibri"/>
          <w:noProof/>
          <w:sz w:val="16"/>
          <w:szCs w:val="16"/>
        </w:rPr>
        <w:t>203</w:t>
      </w:r>
      <w:r w:rsidRPr="004B77DE">
        <w:rPr>
          <w:rFonts w:ascii="Trebuchet MS" w:hAnsi="Trebuchet MS"/>
          <w:noProof/>
          <w:sz w:val="16"/>
          <w:szCs w:val="16"/>
        </w:rPr>
        <w:t>.</w:t>
      </w:r>
    </w:p>
    <w:p w14:paraId="6A07BC4F"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96</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Z</w:t>
      </w:r>
      <w:r w:rsidRPr="004B77DE">
        <w:rPr>
          <w:rFonts w:ascii="Trebuchet MS" w:hAnsi="Trebuchet MS"/>
          <w:noProof/>
          <w:sz w:val="16"/>
          <w:szCs w:val="16"/>
        </w:rPr>
        <w:t>hu Y, Chen Y, Feng Y et al. Association between maternal body mass index and congenital heart defects in infants: A meta-analysis. C</w:t>
      </w:r>
      <w:r w:rsidRPr="004B77DE">
        <w:rPr>
          <w:rFonts w:ascii="Trebuchet MS" w:hAnsi="Trebuchet MS"/>
          <w:i/>
          <w:noProof/>
          <w:sz w:val="16"/>
          <w:szCs w:val="16"/>
        </w:rPr>
        <w:t>ongenit Heart Di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3</w:t>
      </w:r>
      <w:r w:rsidRPr="004B77DE">
        <w:rPr>
          <w:rFonts w:ascii="Trebuchet MS" w:hAnsi="Trebuchet MS"/>
          <w:noProof/>
          <w:sz w:val="16"/>
          <w:szCs w:val="16"/>
        </w:rPr>
        <w:t>(</w:t>
      </w:r>
      <w:r w:rsidRPr="004B77DE">
        <w:rPr>
          <w:rFonts w:ascii="Trebuchet MS" w:eastAsia="Calibri" w:hAnsi="Trebuchet MS" w:cs="Calibri"/>
          <w:noProof/>
          <w:sz w:val="16"/>
          <w:szCs w:val="16"/>
        </w:rPr>
        <w:t>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71</w:t>
      </w:r>
      <w:r w:rsidRPr="004B77DE">
        <w:rPr>
          <w:rFonts w:ascii="Trebuchet MS" w:hAnsi="Trebuchet MS"/>
          <w:noProof/>
          <w:sz w:val="16"/>
          <w:szCs w:val="16"/>
        </w:rPr>
        <w:t>-</w:t>
      </w:r>
      <w:r w:rsidRPr="004B77DE">
        <w:rPr>
          <w:rFonts w:ascii="Trebuchet MS" w:eastAsia="Calibri" w:hAnsi="Trebuchet MS" w:cs="Calibri"/>
          <w:noProof/>
          <w:sz w:val="16"/>
          <w:szCs w:val="16"/>
        </w:rPr>
        <w:t>81</w:t>
      </w:r>
      <w:r w:rsidRPr="004B77DE">
        <w:rPr>
          <w:rFonts w:ascii="Trebuchet MS" w:hAnsi="Trebuchet MS"/>
          <w:noProof/>
          <w:sz w:val="16"/>
          <w:szCs w:val="16"/>
        </w:rPr>
        <w:t>.</w:t>
      </w:r>
    </w:p>
    <w:p w14:paraId="0CD59562"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97</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C</w:t>
      </w:r>
      <w:r w:rsidRPr="004B77DE">
        <w:rPr>
          <w:rFonts w:ascii="Trebuchet MS" w:hAnsi="Trebuchet MS"/>
          <w:noProof/>
          <w:sz w:val="16"/>
          <w:szCs w:val="16"/>
        </w:rPr>
        <w:t>ai GJ, Sun XX, Zhang L et al. Association between maternal body mass index and congenital heart defects in offspring: a systematic review. A</w:t>
      </w:r>
      <w:r w:rsidRPr="004B77DE">
        <w:rPr>
          <w:rFonts w:ascii="Trebuchet MS" w:hAnsi="Trebuchet MS"/>
          <w:i/>
          <w:noProof/>
          <w:sz w:val="16"/>
          <w:szCs w:val="16"/>
        </w:rPr>
        <w:t>m J Obstet Gyneco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11</w:t>
      </w:r>
      <w:r w:rsidRPr="004B77DE">
        <w:rPr>
          <w:rFonts w:ascii="Trebuchet MS" w:hAnsi="Trebuchet MS"/>
          <w:noProof/>
          <w:sz w:val="16"/>
          <w:szCs w:val="16"/>
        </w:rPr>
        <w:t>(2): 91-117.</w:t>
      </w:r>
    </w:p>
    <w:p w14:paraId="75EE5C54"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98</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H</w:t>
      </w:r>
      <w:r w:rsidRPr="004B77DE">
        <w:rPr>
          <w:rFonts w:ascii="Trebuchet MS" w:hAnsi="Trebuchet MS"/>
          <w:noProof/>
          <w:sz w:val="16"/>
          <w:szCs w:val="16"/>
        </w:rPr>
        <w:t>uang Y, Ouyang YQ, Redding SR. Maternal prepregnancy body mass index, gestational weight gain, and cessation of breastfeeding: A systematic review and meta-analysis. B</w:t>
      </w:r>
      <w:r w:rsidRPr="004B77DE">
        <w:rPr>
          <w:rFonts w:ascii="Trebuchet MS" w:hAnsi="Trebuchet MS"/>
          <w:i/>
          <w:noProof/>
          <w:sz w:val="16"/>
          <w:szCs w:val="16"/>
        </w:rPr>
        <w:t>reastfeed Me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4</w:t>
      </w:r>
      <w:r w:rsidRPr="004B77DE">
        <w:rPr>
          <w:rFonts w:ascii="Trebuchet MS" w:hAnsi="Trebuchet MS"/>
          <w:noProof/>
          <w:sz w:val="16"/>
          <w:szCs w:val="16"/>
        </w:rPr>
        <w:t>(</w:t>
      </w:r>
      <w:r w:rsidRPr="004B77DE">
        <w:rPr>
          <w:rFonts w:ascii="Trebuchet MS" w:eastAsia="Calibri" w:hAnsi="Trebuchet MS" w:cs="Calibri"/>
          <w:noProof/>
          <w:sz w:val="16"/>
          <w:szCs w:val="16"/>
        </w:rPr>
        <w:t>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66</w:t>
      </w:r>
      <w:r w:rsidRPr="004B77DE">
        <w:rPr>
          <w:rFonts w:ascii="Trebuchet MS" w:hAnsi="Trebuchet MS"/>
          <w:noProof/>
          <w:sz w:val="16"/>
          <w:szCs w:val="16"/>
        </w:rPr>
        <w:t>-</w:t>
      </w:r>
      <w:r w:rsidRPr="004B77DE">
        <w:rPr>
          <w:rFonts w:ascii="Trebuchet MS" w:eastAsia="Calibri" w:hAnsi="Trebuchet MS" w:cs="Calibri"/>
          <w:noProof/>
          <w:sz w:val="16"/>
          <w:szCs w:val="16"/>
        </w:rPr>
        <w:t>74</w:t>
      </w:r>
      <w:r w:rsidRPr="004B77DE">
        <w:rPr>
          <w:rFonts w:ascii="Trebuchet MS" w:hAnsi="Trebuchet MS"/>
          <w:noProof/>
          <w:sz w:val="16"/>
          <w:szCs w:val="16"/>
        </w:rPr>
        <w:t>.</w:t>
      </w:r>
    </w:p>
    <w:p w14:paraId="357F38C3"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399</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G</w:t>
      </w:r>
      <w:r w:rsidRPr="004B77DE">
        <w:rPr>
          <w:rFonts w:ascii="Trebuchet MS" w:hAnsi="Trebuchet MS"/>
          <w:noProof/>
          <w:sz w:val="16"/>
          <w:szCs w:val="16"/>
        </w:rPr>
        <w:t>arcia AH, Voortman T, Baena CP et al. Maternal weight status, diet, and supplement use as determinants of breastfeeding and complementary feeding: a systematic review and meta-analysis. N</w:t>
      </w:r>
      <w:r w:rsidRPr="004B77DE">
        <w:rPr>
          <w:rFonts w:ascii="Trebuchet MS" w:hAnsi="Trebuchet MS"/>
          <w:i/>
          <w:noProof/>
          <w:sz w:val="16"/>
          <w:szCs w:val="16"/>
        </w:rPr>
        <w:t>utr Rev.</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74</w:t>
      </w:r>
      <w:r w:rsidRPr="004B77DE">
        <w:rPr>
          <w:rFonts w:ascii="Trebuchet MS" w:hAnsi="Trebuchet MS"/>
          <w:noProof/>
          <w:sz w:val="16"/>
          <w:szCs w:val="16"/>
        </w:rPr>
        <w:t>(</w:t>
      </w:r>
      <w:r w:rsidRPr="004B77DE">
        <w:rPr>
          <w:rFonts w:ascii="Trebuchet MS" w:eastAsia="Calibri" w:hAnsi="Trebuchet MS" w:cs="Calibri"/>
          <w:noProof/>
          <w:sz w:val="16"/>
          <w:szCs w:val="16"/>
        </w:rPr>
        <w:t>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90</w:t>
      </w:r>
      <w:r w:rsidRPr="004B77DE">
        <w:rPr>
          <w:rFonts w:ascii="Trebuchet MS" w:hAnsi="Trebuchet MS"/>
          <w:noProof/>
          <w:sz w:val="16"/>
          <w:szCs w:val="16"/>
        </w:rPr>
        <w:t>-</w:t>
      </w:r>
      <w:r w:rsidRPr="004B77DE">
        <w:rPr>
          <w:rFonts w:ascii="Trebuchet MS" w:eastAsia="Calibri" w:hAnsi="Trebuchet MS" w:cs="Calibri"/>
          <w:noProof/>
          <w:sz w:val="16"/>
          <w:szCs w:val="16"/>
        </w:rPr>
        <w:t>516</w:t>
      </w:r>
      <w:r w:rsidRPr="004B77DE">
        <w:rPr>
          <w:rFonts w:ascii="Trebuchet MS" w:hAnsi="Trebuchet MS"/>
          <w:noProof/>
          <w:sz w:val="16"/>
          <w:szCs w:val="16"/>
        </w:rPr>
        <w:t>.</w:t>
      </w:r>
    </w:p>
    <w:p w14:paraId="4E34F433"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00</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A</w:t>
      </w:r>
      <w:r w:rsidRPr="004B77DE">
        <w:rPr>
          <w:rFonts w:ascii="Trebuchet MS" w:hAnsi="Trebuchet MS"/>
          <w:noProof/>
          <w:sz w:val="16"/>
          <w:szCs w:val="16"/>
        </w:rPr>
        <w:t>bdel-Aziz SB, Hegazy IS, Mohamed DA et al. Effect of dietary counseling on preventing excessive weight gain during pregnancy. P</w:t>
      </w:r>
      <w:r w:rsidRPr="004B77DE">
        <w:rPr>
          <w:rFonts w:ascii="Trebuchet MS" w:hAnsi="Trebuchet MS"/>
          <w:i/>
          <w:noProof/>
          <w:sz w:val="16"/>
          <w:szCs w:val="16"/>
        </w:rPr>
        <w:t>ublic Health.</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5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72</w:t>
      </w:r>
      <w:r w:rsidRPr="004B77DE">
        <w:rPr>
          <w:rFonts w:ascii="Trebuchet MS" w:hAnsi="Trebuchet MS"/>
          <w:noProof/>
          <w:sz w:val="16"/>
          <w:szCs w:val="16"/>
        </w:rPr>
        <w:t>-</w:t>
      </w:r>
      <w:r w:rsidRPr="004B77DE">
        <w:rPr>
          <w:rFonts w:ascii="Trebuchet MS" w:eastAsia="Calibri" w:hAnsi="Trebuchet MS" w:cs="Calibri"/>
          <w:noProof/>
          <w:sz w:val="16"/>
          <w:szCs w:val="16"/>
        </w:rPr>
        <w:t>81</w:t>
      </w:r>
      <w:r w:rsidRPr="004B77DE">
        <w:rPr>
          <w:rFonts w:ascii="Trebuchet MS" w:hAnsi="Trebuchet MS"/>
          <w:noProof/>
          <w:sz w:val="16"/>
          <w:szCs w:val="16"/>
        </w:rPr>
        <w:t>.</w:t>
      </w:r>
    </w:p>
    <w:p w14:paraId="751EDBFF"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01</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D</w:t>
      </w:r>
      <w:r w:rsidRPr="004B77DE">
        <w:rPr>
          <w:rFonts w:ascii="Trebuchet MS" w:hAnsi="Trebuchet MS"/>
          <w:noProof/>
          <w:sz w:val="16"/>
          <w:szCs w:val="16"/>
        </w:rPr>
        <w:t>i Carlo C, Iannotti G, Sparice S et al. The role of a personalized dietary intervention in managing gestational weight gain: a prospective, controlled study in a low-risk antenatal population. A</w:t>
      </w:r>
      <w:r w:rsidRPr="004B77DE">
        <w:rPr>
          <w:rFonts w:ascii="Trebuchet MS" w:hAnsi="Trebuchet MS"/>
          <w:i/>
          <w:noProof/>
          <w:sz w:val="16"/>
          <w:szCs w:val="16"/>
        </w:rPr>
        <w:t>rch Gynecol Obstet.</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89</w:t>
      </w:r>
      <w:r w:rsidRPr="004B77DE">
        <w:rPr>
          <w:rFonts w:ascii="Trebuchet MS" w:hAnsi="Trebuchet MS"/>
          <w:noProof/>
          <w:sz w:val="16"/>
          <w:szCs w:val="16"/>
        </w:rPr>
        <w:t>(</w:t>
      </w:r>
      <w:r w:rsidRPr="004B77DE">
        <w:rPr>
          <w:rFonts w:ascii="Trebuchet MS" w:eastAsia="Calibri" w:hAnsi="Trebuchet MS" w:cs="Calibri"/>
          <w:noProof/>
          <w:sz w:val="16"/>
          <w:szCs w:val="16"/>
        </w:rPr>
        <w:t>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765</w:t>
      </w:r>
      <w:r w:rsidRPr="004B77DE">
        <w:rPr>
          <w:rFonts w:ascii="Trebuchet MS" w:hAnsi="Trebuchet MS"/>
          <w:noProof/>
          <w:sz w:val="16"/>
          <w:szCs w:val="16"/>
        </w:rPr>
        <w:t>-</w:t>
      </w:r>
      <w:r w:rsidRPr="004B77DE">
        <w:rPr>
          <w:rFonts w:ascii="Trebuchet MS" w:eastAsia="Calibri" w:hAnsi="Trebuchet MS" w:cs="Calibri"/>
          <w:noProof/>
          <w:sz w:val="16"/>
          <w:szCs w:val="16"/>
        </w:rPr>
        <w:t>70</w:t>
      </w:r>
      <w:r w:rsidRPr="004B77DE">
        <w:rPr>
          <w:rFonts w:ascii="Trebuchet MS" w:hAnsi="Trebuchet MS"/>
          <w:noProof/>
          <w:sz w:val="16"/>
          <w:szCs w:val="16"/>
        </w:rPr>
        <w:t>.</w:t>
      </w:r>
    </w:p>
    <w:p w14:paraId="2CE99333"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02</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S</w:t>
      </w:r>
      <w:r w:rsidRPr="004B77DE">
        <w:rPr>
          <w:rFonts w:ascii="Trebuchet MS" w:hAnsi="Trebuchet MS"/>
          <w:noProof/>
          <w:sz w:val="16"/>
          <w:szCs w:val="16"/>
        </w:rPr>
        <w:t>immons D, Devlieger R, van Assche A et al. Effect of Physical Activity and/or Healthy Eating on GDM Risk: The DALI Lifestyle Study. J</w:t>
      </w:r>
      <w:r w:rsidRPr="004B77DE">
        <w:rPr>
          <w:rFonts w:ascii="Trebuchet MS" w:hAnsi="Trebuchet MS"/>
          <w:i/>
          <w:noProof/>
          <w:sz w:val="16"/>
          <w:szCs w:val="16"/>
        </w:rPr>
        <w:t xml:space="preserve"> </w:t>
      </w:r>
      <w:r w:rsidRPr="004B77DE">
        <w:rPr>
          <w:rFonts w:ascii="Trebuchet MS" w:eastAsia="Calibri" w:hAnsi="Trebuchet MS" w:cs="Calibri"/>
          <w:i/>
          <w:noProof/>
          <w:sz w:val="16"/>
          <w:szCs w:val="16"/>
        </w:rPr>
        <w:t>Clin</w:t>
      </w:r>
      <w:r w:rsidRPr="004B77DE">
        <w:rPr>
          <w:rFonts w:ascii="Trebuchet MS" w:hAnsi="Trebuchet MS"/>
          <w:i/>
          <w:noProof/>
          <w:sz w:val="16"/>
          <w:szCs w:val="16"/>
        </w:rPr>
        <w:t xml:space="preserve"> </w:t>
      </w:r>
      <w:r w:rsidRPr="004B77DE">
        <w:rPr>
          <w:rFonts w:ascii="Trebuchet MS" w:eastAsia="Calibri" w:hAnsi="Trebuchet MS" w:cs="Calibri"/>
          <w:i/>
          <w:noProof/>
          <w:sz w:val="16"/>
          <w:szCs w:val="16"/>
        </w:rPr>
        <w:t>Endocrinol</w:t>
      </w:r>
      <w:r w:rsidRPr="004B77DE">
        <w:rPr>
          <w:rFonts w:ascii="Trebuchet MS" w:hAnsi="Trebuchet MS"/>
          <w:i/>
          <w:noProof/>
          <w:sz w:val="16"/>
          <w:szCs w:val="16"/>
        </w:rPr>
        <w:t xml:space="preserve"> </w:t>
      </w:r>
      <w:r w:rsidRPr="004B77DE">
        <w:rPr>
          <w:rFonts w:ascii="Trebuchet MS" w:eastAsia="Calibri" w:hAnsi="Trebuchet MS" w:cs="Calibri"/>
          <w:i/>
          <w:noProof/>
          <w:sz w:val="16"/>
          <w:szCs w:val="16"/>
        </w:rPr>
        <w:t>Metab</w:t>
      </w:r>
      <w:r w:rsidRPr="004B77DE">
        <w:rPr>
          <w:rFonts w:ascii="Trebuchet MS" w:hAnsi="Trebuchet MS"/>
          <w:i/>
          <w:noProof/>
          <w:sz w:val="16"/>
          <w:szCs w:val="16"/>
        </w:rPr>
        <w:t>.</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0</w:t>
      </w:r>
      <w:r w:rsidRPr="004B77DE">
        <w:rPr>
          <w:rFonts w:ascii="Trebuchet MS" w:hAnsi="Trebuchet MS"/>
          <w:noProof/>
          <w:sz w:val="16"/>
          <w:szCs w:val="16"/>
        </w:rPr>
        <w:t>2(3): 903-13.</w:t>
      </w:r>
    </w:p>
    <w:p w14:paraId="5EBBD25A"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03</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T</w:t>
      </w:r>
      <w:r w:rsidRPr="004B77DE">
        <w:rPr>
          <w:rFonts w:ascii="Trebuchet MS" w:hAnsi="Trebuchet MS"/>
          <w:noProof/>
          <w:sz w:val="16"/>
          <w:szCs w:val="16"/>
        </w:rPr>
        <w:t>hornton YS, Smarkola C, Kopacz SM et al. Perinatal outcomes in nutritionally monitored obese pregnant women: a randomized clinical trial. J</w:t>
      </w:r>
      <w:r w:rsidRPr="004B77DE">
        <w:rPr>
          <w:rFonts w:ascii="Trebuchet MS" w:hAnsi="Trebuchet MS"/>
          <w:i/>
          <w:noProof/>
          <w:sz w:val="16"/>
          <w:szCs w:val="16"/>
        </w:rPr>
        <w:t xml:space="preserve"> </w:t>
      </w:r>
      <w:r w:rsidRPr="004B77DE">
        <w:rPr>
          <w:rFonts w:ascii="Trebuchet MS" w:eastAsia="Calibri" w:hAnsi="Trebuchet MS" w:cs="Calibri"/>
          <w:i/>
          <w:noProof/>
          <w:sz w:val="16"/>
          <w:szCs w:val="16"/>
        </w:rPr>
        <w:t>Natl</w:t>
      </w:r>
      <w:r w:rsidRPr="004B77DE">
        <w:rPr>
          <w:rFonts w:ascii="Trebuchet MS" w:hAnsi="Trebuchet MS"/>
          <w:i/>
          <w:noProof/>
          <w:sz w:val="16"/>
          <w:szCs w:val="16"/>
        </w:rPr>
        <w:t xml:space="preserve"> </w:t>
      </w:r>
      <w:r w:rsidRPr="004B77DE">
        <w:rPr>
          <w:rFonts w:ascii="Trebuchet MS" w:eastAsia="Calibri" w:hAnsi="Trebuchet MS" w:cs="Calibri"/>
          <w:i/>
          <w:noProof/>
          <w:sz w:val="16"/>
          <w:szCs w:val="16"/>
        </w:rPr>
        <w:t>Med</w:t>
      </w:r>
      <w:r w:rsidRPr="004B77DE">
        <w:rPr>
          <w:rFonts w:ascii="Trebuchet MS" w:hAnsi="Trebuchet MS"/>
          <w:i/>
          <w:noProof/>
          <w:sz w:val="16"/>
          <w:szCs w:val="16"/>
        </w:rPr>
        <w:t xml:space="preserve"> </w:t>
      </w:r>
      <w:r w:rsidRPr="004B77DE">
        <w:rPr>
          <w:rFonts w:ascii="Trebuchet MS" w:eastAsia="Calibri" w:hAnsi="Trebuchet MS" w:cs="Calibri"/>
          <w:i/>
          <w:noProof/>
          <w:sz w:val="16"/>
          <w:szCs w:val="16"/>
        </w:rPr>
        <w:t>Assoc</w:t>
      </w:r>
      <w:r w:rsidRPr="004B77DE">
        <w:rPr>
          <w:rFonts w:ascii="Trebuchet MS" w:hAnsi="Trebuchet MS"/>
          <w:i/>
          <w:noProof/>
          <w:sz w:val="16"/>
          <w:szCs w:val="16"/>
        </w:rPr>
        <w:t>.</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0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01</w:t>
      </w:r>
      <w:r w:rsidRPr="004B77DE">
        <w:rPr>
          <w:rFonts w:ascii="Trebuchet MS" w:hAnsi="Trebuchet MS"/>
          <w:noProof/>
          <w:sz w:val="16"/>
          <w:szCs w:val="16"/>
        </w:rPr>
        <w:t>(</w:t>
      </w:r>
      <w:r w:rsidRPr="004B77DE">
        <w:rPr>
          <w:rFonts w:ascii="Trebuchet MS" w:eastAsia="Calibri" w:hAnsi="Trebuchet MS" w:cs="Calibri"/>
          <w:noProof/>
          <w:sz w:val="16"/>
          <w:szCs w:val="16"/>
        </w:rPr>
        <w:t>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69</w:t>
      </w:r>
      <w:r w:rsidRPr="004B77DE">
        <w:rPr>
          <w:rFonts w:ascii="Trebuchet MS" w:hAnsi="Trebuchet MS"/>
          <w:noProof/>
          <w:sz w:val="16"/>
          <w:szCs w:val="16"/>
        </w:rPr>
        <w:t>-</w:t>
      </w:r>
      <w:r w:rsidRPr="004B77DE">
        <w:rPr>
          <w:rFonts w:ascii="Trebuchet MS" w:eastAsia="Calibri" w:hAnsi="Trebuchet MS" w:cs="Calibri"/>
          <w:noProof/>
          <w:sz w:val="16"/>
          <w:szCs w:val="16"/>
        </w:rPr>
        <w:t>77</w:t>
      </w:r>
      <w:r w:rsidRPr="004B77DE">
        <w:rPr>
          <w:rFonts w:ascii="Trebuchet MS" w:hAnsi="Trebuchet MS"/>
          <w:noProof/>
          <w:sz w:val="16"/>
          <w:szCs w:val="16"/>
        </w:rPr>
        <w:t>.</w:t>
      </w:r>
    </w:p>
    <w:p w14:paraId="174272E5"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04</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W</w:t>
      </w:r>
      <w:r w:rsidRPr="004B77DE">
        <w:rPr>
          <w:rFonts w:ascii="Trebuchet MS" w:hAnsi="Trebuchet MS"/>
          <w:noProof/>
          <w:sz w:val="16"/>
          <w:szCs w:val="16"/>
        </w:rPr>
        <w:t>olff S, Legarth J, Vangsgaard K et al. A randomized trial of the effects of dietary counseling on gestational weight gain and glucose metabolism in obese pregnant women. I</w:t>
      </w:r>
      <w:r w:rsidRPr="004B77DE">
        <w:rPr>
          <w:rFonts w:ascii="Trebuchet MS" w:hAnsi="Trebuchet MS"/>
          <w:i/>
          <w:noProof/>
          <w:sz w:val="16"/>
          <w:szCs w:val="16"/>
        </w:rPr>
        <w:t>nt J Obes (Lon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0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2</w:t>
      </w:r>
      <w:r w:rsidRPr="004B77DE">
        <w:rPr>
          <w:rFonts w:ascii="Trebuchet MS" w:hAnsi="Trebuchet MS"/>
          <w:noProof/>
          <w:sz w:val="16"/>
          <w:szCs w:val="16"/>
        </w:rPr>
        <w:t>(</w:t>
      </w:r>
      <w:r w:rsidRPr="004B77DE">
        <w:rPr>
          <w:rFonts w:ascii="Trebuchet MS" w:eastAsia="Calibri" w:hAnsi="Trebuchet MS" w:cs="Calibri"/>
          <w:noProof/>
          <w:sz w:val="16"/>
          <w:szCs w:val="16"/>
        </w:rPr>
        <w:t>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95</w:t>
      </w:r>
      <w:r w:rsidRPr="004B77DE">
        <w:rPr>
          <w:rFonts w:ascii="Trebuchet MS" w:hAnsi="Trebuchet MS"/>
          <w:noProof/>
          <w:sz w:val="16"/>
          <w:szCs w:val="16"/>
        </w:rPr>
        <w:t>-</w:t>
      </w:r>
      <w:r w:rsidRPr="004B77DE">
        <w:rPr>
          <w:rFonts w:ascii="Trebuchet MS" w:eastAsia="Calibri" w:hAnsi="Trebuchet MS" w:cs="Calibri"/>
          <w:noProof/>
          <w:sz w:val="16"/>
          <w:szCs w:val="16"/>
        </w:rPr>
        <w:t>501</w:t>
      </w:r>
      <w:r w:rsidRPr="004B77DE">
        <w:rPr>
          <w:rFonts w:ascii="Trebuchet MS" w:hAnsi="Trebuchet MS"/>
          <w:noProof/>
          <w:sz w:val="16"/>
          <w:szCs w:val="16"/>
        </w:rPr>
        <w:t>.</w:t>
      </w:r>
    </w:p>
    <w:p w14:paraId="399AC659"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05</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W</w:t>
      </w:r>
      <w:r w:rsidRPr="004B77DE">
        <w:rPr>
          <w:rFonts w:ascii="Trebuchet MS" w:hAnsi="Trebuchet MS"/>
          <w:noProof/>
          <w:sz w:val="16"/>
          <w:szCs w:val="16"/>
        </w:rPr>
        <w:t>alsh JM, McGowan CA, Mahony R et al. Low glycaemic index diet in pregnancy to prevent macrosomia (ROLO study): randomised control trial. B</w:t>
      </w:r>
      <w:r w:rsidRPr="004B77DE">
        <w:rPr>
          <w:rFonts w:ascii="Trebuchet MS" w:hAnsi="Trebuchet MS"/>
          <w:i/>
          <w:noProof/>
          <w:sz w:val="16"/>
          <w:szCs w:val="16"/>
        </w:rPr>
        <w:t>MJ.</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4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5605</w:t>
      </w:r>
      <w:r w:rsidRPr="004B77DE">
        <w:rPr>
          <w:rFonts w:ascii="Trebuchet MS" w:hAnsi="Trebuchet MS"/>
          <w:noProof/>
          <w:sz w:val="16"/>
          <w:szCs w:val="16"/>
        </w:rPr>
        <w:t>.</w:t>
      </w:r>
    </w:p>
    <w:p w14:paraId="419D4AE7"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06</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H</w:t>
      </w:r>
      <w:r w:rsidRPr="004B77DE">
        <w:rPr>
          <w:rFonts w:ascii="Trebuchet MS" w:hAnsi="Trebuchet MS"/>
          <w:noProof/>
          <w:sz w:val="16"/>
          <w:szCs w:val="16"/>
        </w:rPr>
        <w:t>oran MK, McGowan CA, Gibney ER et al. Maternal diet and weight at 3 months postpartum following a pregnancy intervention with a low glycaemic index diet: results from the ROLO randomised control trial. N</w:t>
      </w:r>
      <w:r w:rsidRPr="004B77DE">
        <w:rPr>
          <w:rFonts w:ascii="Trebuchet MS" w:hAnsi="Trebuchet MS"/>
          <w:i/>
          <w:noProof/>
          <w:sz w:val="16"/>
          <w:szCs w:val="16"/>
        </w:rPr>
        <w:t>utrient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6</w:t>
      </w:r>
      <w:r w:rsidRPr="004B77DE">
        <w:rPr>
          <w:rFonts w:ascii="Trebuchet MS" w:hAnsi="Trebuchet MS"/>
          <w:noProof/>
          <w:sz w:val="16"/>
          <w:szCs w:val="16"/>
        </w:rPr>
        <w:t>(</w:t>
      </w:r>
      <w:r w:rsidRPr="004B77DE">
        <w:rPr>
          <w:rFonts w:ascii="Trebuchet MS" w:eastAsia="Calibri" w:hAnsi="Trebuchet MS" w:cs="Calibri"/>
          <w:noProof/>
          <w:sz w:val="16"/>
          <w:szCs w:val="16"/>
        </w:rPr>
        <w:t>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946</w:t>
      </w:r>
      <w:r w:rsidRPr="004B77DE">
        <w:rPr>
          <w:rFonts w:ascii="Trebuchet MS" w:hAnsi="Trebuchet MS"/>
          <w:noProof/>
          <w:sz w:val="16"/>
          <w:szCs w:val="16"/>
        </w:rPr>
        <w:t>-</w:t>
      </w:r>
      <w:r w:rsidRPr="004B77DE">
        <w:rPr>
          <w:rFonts w:ascii="Trebuchet MS" w:eastAsia="Calibri" w:hAnsi="Trebuchet MS" w:cs="Calibri"/>
          <w:noProof/>
          <w:sz w:val="16"/>
          <w:szCs w:val="16"/>
        </w:rPr>
        <w:t>55</w:t>
      </w:r>
      <w:r w:rsidRPr="004B77DE">
        <w:rPr>
          <w:rFonts w:ascii="Trebuchet MS" w:hAnsi="Trebuchet MS"/>
          <w:noProof/>
          <w:sz w:val="16"/>
          <w:szCs w:val="16"/>
        </w:rPr>
        <w:t>.</w:t>
      </w:r>
    </w:p>
    <w:p w14:paraId="655FBEFF"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07</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O</w:t>
      </w:r>
      <w:r w:rsidRPr="004B77DE">
        <w:rPr>
          <w:rFonts w:ascii="Trebuchet MS" w:hAnsi="Trebuchet MS"/>
          <w:noProof/>
          <w:sz w:val="16"/>
          <w:szCs w:val="16"/>
        </w:rPr>
        <w:t>'</w:t>
      </w:r>
      <w:r w:rsidRPr="004B77DE">
        <w:rPr>
          <w:rFonts w:ascii="Trebuchet MS" w:eastAsia="Calibri" w:hAnsi="Trebuchet MS" w:cs="Calibri"/>
          <w:noProof/>
          <w:sz w:val="16"/>
          <w:szCs w:val="16"/>
        </w:rPr>
        <w:t>Brien</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C,</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Geraghty</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AA,</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O</w:t>
      </w:r>
      <w:r w:rsidRPr="004B77DE">
        <w:rPr>
          <w:rFonts w:ascii="Trebuchet MS" w:hAnsi="Trebuchet MS"/>
          <w:noProof/>
          <w:sz w:val="16"/>
          <w:szCs w:val="16"/>
        </w:rPr>
        <w:t>'</w:t>
      </w:r>
      <w:r w:rsidRPr="004B77DE">
        <w:rPr>
          <w:rFonts w:ascii="Trebuchet MS" w:eastAsia="Calibri" w:hAnsi="Trebuchet MS" w:cs="Calibri"/>
          <w:noProof/>
          <w:sz w:val="16"/>
          <w:szCs w:val="16"/>
        </w:rPr>
        <w:t>Sullivan</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J</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t</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a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Five‐yea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follow</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up</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of</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a</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low</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glycaemic</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index</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dietary</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randomise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controlle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tria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in</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pregnancy—no</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long‐term</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materna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ffect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of</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a</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dietary</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intervention</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B</w:t>
      </w:r>
      <w:r w:rsidRPr="004B77DE">
        <w:rPr>
          <w:rFonts w:ascii="Trebuchet MS" w:hAnsi="Trebuchet MS"/>
          <w:i/>
          <w:noProof/>
          <w:sz w:val="16"/>
          <w:szCs w:val="16"/>
        </w:rPr>
        <w:t>JOG: An International Journal of Obstetrics &amp; Gynaecology.</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26</w:t>
      </w:r>
      <w:r w:rsidRPr="004B77DE">
        <w:rPr>
          <w:rFonts w:ascii="Trebuchet MS" w:hAnsi="Trebuchet MS"/>
          <w:noProof/>
          <w:sz w:val="16"/>
          <w:szCs w:val="16"/>
        </w:rPr>
        <w:t>(</w:t>
      </w:r>
      <w:r w:rsidRPr="004B77DE">
        <w:rPr>
          <w:rFonts w:ascii="Trebuchet MS" w:eastAsia="Calibri" w:hAnsi="Trebuchet MS" w:cs="Calibri"/>
          <w:noProof/>
          <w:sz w:val="16"/>
          <w:szCs w:val="16"/>
        </w:rPr>
        <w:t>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14</w:t>
      </w:r>
      <w:r w:rsidRPr="004B77DE">
        <w:rPr>
          <w:rFonts w:ascii="Trebuchet MS" w:hAnsi="Trebuchet MS"/>
          <w:noProof/>
          <w:sz w:val="16"/>
          <w:szCs w:val="16"/>
        </w:rPr>
        <w:t>-</w:t>
      </w:r>
      <w:r w:rsidRPr="004B77DE">
        <w:rPr>
          <w:rFonts w:ascii="Trebuchet MS" w:eastAsia="Calibri" w:hAnsi="Trebuchet MS" w:cs="Calibri"/>
          <w:noProof/>
          <w:sz w:val="16"/>
          <w:szCs w:val="16"/>
        </w:rPr>
        <w:t>24</w:t>
      </w:r>
      <w:r w:rsidRPr="004B77DE">
        <w:rPr>
          <w:rFonts w:ascii="Trebuchet MS" w:hAnsi="Trebuchet MS"/>
          <w:noProof/>
          <w:sz w:val="16"/>
          <w:szCs w:val="16"/>
        </w:rPr>
        <w:t>.</w:t>
      </w:r>
    </w:p>
    <w:p w14:paraId="021ED99B"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08</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Z</w:t>
      </w:r>
      <w:r w:rsidRPr="004B77DE">
        <w:rPr>
          <w:rFonts w:ascii="Trebuchet MS" w:hAnsi="Trebuchet MS"/>
          <w:noProof/>
          <w:sz w:val="16"/>
          <w:szCs w:val="16"/>
        </w:rPr>
        <w:t>hang R, Han S, Chen GC et al. Effects of low-glycemic-index diets in pregnancy on maternal and newborn outcomes in pregnant women: a meta-analysis of randomized controlled trials. E</w:t>
      </w:r>
      <w:r w:rsidRPr="004B77DE">
        <w:rPr>
          <w:rFonts w:ascii="Trebuchet MS" w:hAnsi="Trebuchet MS"/>
          <w:i/>
          <w:noProof/>
          <w:sz w:val="16"/>
          <w:szCs w:val="16"/>
        </w:rPr>
        <w:t>ur J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7</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67</w:t>
      </w:r>
      <w:r w:rsidRPr="004B77DE">
        <w:rPr>
          <w:rFonts w:ascii="Trebuchet MS" w:hAnsi="Trebuchet MS"/>
          <w:noProof/>
          <w:sz w:val="16"/>
          <w:szCs w:val="16"/>
        </w:rPr>
        <w:t>-</w:t>
      </w:r>
      <w:r w:rsidRPr="004B77DE">
        <w:rPr>
          <w:rFonts w:ascii="Trebuchet MS" w:eastAsia="Calibri" w:hAnsi="Trebuchet MS" w:cs="Calibri"/>
          <w:noProof/>
          <w:sz w:val="16"/>
          <w:szCs w:val="16"/>
        </w:rPr>
        <w:t>77</w:t>
      </w:r>
      <w:r w:rsidRPr="004B77DE">
        <w:rPr>
          <w:rFonts w:ascii="Trebuchet MS" w:hAnsi="Trebuchet MS"/>
          <w:noProof/>
          <w:sz w:val="16"/>
          <w:szCs w:val="16"/>
        </w:rPr>
        <w:t>.</w:t>
      </w:r>
    </w:p>
    <w:p w14:paraId="0A90C456"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09</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R</w:t>
      </w:r>
      <w:r w:rsidRPr="004B77DE">
        <w:rPr>
          <w:rFonts w:ascii="Trebuchet MS" w:hAnsi="Trebuchet MS"/>
          <w:noProof/>
          <w:sz w:val="16"/>
          <w:szCs w:val="16"/>
        </w:rPr>
        <w:t>ogozińska E, Marlin N, Jackson L et al. Effects of antenatal diet and physical activity on maternal and fetal outcomes: individual patient data meta-analysis and health economic evaluation. H</w:t>
      </w:r>
      <w:r w:rsidRPr="004B77DE">
        <w:rPr>
          <w:rFonts w:ascii="Trebuchet MS" w:hAnsi="Trebuchet MS"/>
          <w:i/>
          <w:noProof/>
          <w:sz w:val="16"/>
          <w:szCs w:val="16"/>
        </w:rPr>
        <w:t>ealth Technology Assessment.</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1</w:t>
      </w:r>
      <w:r w:rsidRPr="004B77DE">
        <w:rPr>
          <w:rFonts w:ascii="Trebuchet MS" w:hAnsi="Trebuchet MS"/>
          <w:noProof/>
          <w:sz w:val="16"/>
          <w:szCs w:val="16"/>
        </w:rPr>
        <w:t>(</w:t>
      </w:r>
      <w:r w:rsidRPr="004B77DE">
        <w:rPr>
          <w:rFonts w:ascii="Trebuchet MS" w:eastAsia="Calibri" w:hAnsi="Trebuchet MS" w:cs="Calibri"/>
          <w:noProof/>
          <w:sz w:val="16"/>
          <w:szCs w:val="16"/>
        </w:rPr>
        <w:t>4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w:t>
      </w:r>
      <w:r w:rsidRPr="004B77DE">
        <w:rPr>
          <w:rFonts w:ascii="Trebuchet MS" w:hAnsi="Trebuchet MS"/>
          <w:noProof/>
          <w:sz w:val="16"/>
          <w:szCs w:val="16"/>
        </w:rPr>
        <w:t>-</w:t>
      </w:r>
      <w:r w:rsidRPr="004B77DE">
        <w:rPr>
          <w:rFonts w:ascii="Trebuchet MS" w:eastAsia="Calibri" w:hAnsi="Trebuchet MS" w:cs="Calibri"/>
          <w:noProof/>
          <w:sz w:val="16"/>
          <w:szCs w:val="16"/>
        </w:rPr>
        <w:t>158</w:t>
      </w:r>
      <w:r w:rsidRPr="004B77DE">
        <w:rPr>
          <w:rFonts w:ascii="Trebuchet MS" w:hAnsi="Trebuchet MS"/>
          <w:noProof/>
          <w:sz w:val="16"/>
          <w:szCs w:val="16"/>
        </w:rPr>
        <w:t>.</w:t>
      </w:r>
    </w:p>
    <w:p w14:paraId="29E491B2"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10</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S</w:t>
      </w:r>
      <w:r w:rsidRPr="004B77DE">
        <w:rPr>
          <w:rFonts w:ascii="Trebuchet MS" w:hAnsi="Trebuchet MS"/>
          <w:noProof/>
          <w:sz w:val="16"/>
          <w:szCs w:val="16"/>
        </w:rPr>
        <w:t>hieh C, Cullen DL, Pike C et al. Intervention strategies for preventing excessive gestational weight gain: systematic review and meta-analysis. O</w:t>
      </w:r>
      <w:r w:rsidRPr="004B77DE">
        <w:rPr>
          <w:rFonts w:ascii="Trebuchet MS" w:hAnsi="Trebuchet MS"/>
          <w:i/>
          <w:noProof/>
          <w:sz w:val="16"/>
          <w:szCs w:val="16"/>
        </w:rPr>
        <w:t>besity Review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9</w:t>
      </w:r>
      <w:r w:rsidRPr="004B77DE">
        <w:rPr>
          <w:rFonts w:ascii="Trebuchet MS" w:hAnsi="Trebuchet MS"/>
          <w:noProof/>
          <w:sz w:val="16"/>
          <w:szCs w:val="16"/>
        </w:rPr>
        <w:t>(</w:t>
      </w:r>
      <w:r w:rsidRPr="004B77DE">
        <w:rPr>
          <w:rFonts w:ascii="Trebuchet MS" w:eastAsia="Calibri" w:hAnsi="Trebuchet MS" w:cs="Calibri"/>
          <w:noProof/>
          <w:sz w:val="16"/>
          <w:szCs w:val="16"/>
        </w:rPr>
        <w:t>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093</w:t>
      </w:r>
      <w:r w:rsidRPr="004B77DE">
        <w:rPr>
          <w:rFonts w:ascii="Trebuchet MS" w:hAnsi="Trebuchet MS"/>
          <w:noProof/>
          <w:sz w:val="16"/>
          <w:szCs w:val="16"/>
        </w:rPr>
        <w:t>-</w:t>
      </w:r>
      <w:r w:rsidRPr="004B77DE">
        <w:rPr>
          <w:rFonts w:ascii="Trebuchet MS" w:eastAsia="Calibri" w:hAnsi="Trebuchet MS" w:cs="Calibri"/>
          <w:noProof/>
          <w:sz w:val="16"/>
          <w:szCs w:val="16"/>
        </w:rPr>
        <w:t>109</w:t>
      </w:r>
      <w:r w:rsidRPr="004B77DE">
        <w:rPr>
          <w:rFonts w:ascii="Trebuchet MS" w:hAnsi="Trebuchet MS"/>
          <w:noProof/>
          <w:sz w:val="16"/>
          <w:szCs w:val="16"/>
        </w:rPr>
        <w:t>.</w:t>
      </w:r>
    </w:p>
    <w:p w14:paraId="683FB337"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11</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T</w:t>
      </w:r>
      <w:r w:rsidRPr="004B77DE">
        <w:rPr>
          <w:rFonts w:ascii="Trebuchet MS" w:hAnsi="Trebuchet MS"/>
          <w:noProof/>
          <w:sz w:val="16"/>
          <w:szCs w:val="16"/>
        </w:rPr>
        <w:t>hangaratinam S, Rogozinska E, Jolly K et al. Interventions to reduce or prevent obesity in pregnant women: a systematic review. H</w:t>
      </w:r>
      <w:r w:rsidRPr="004B77DE">
        <w:rPr>
          <w:rFonts w:ascii="Trebuchet MS" w:hAnsi="Trebuchet MS"/>
          <w:i/>
          <w:noProof/>
          <w:sz w:val="16"/>
          <w:szCs w:val="16"/>
        </w:rPr>
        <w:t>ealth Technol Asses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6</w:t>
      </w:r>
      <w:r w:rsidRPr="004B77DE">
        <w:rPr>
          <w:rFonts w:ascii="Trebuchet MS" w:hAnsi="Trebuchet MS"/>
          <w:noProof/>
          <w:sz w:val="16"/>
          <w:szCs w:val="16"/>
        </w:rPr>
        <w:t>(</w:t>
      </w:r>
      <w:r w:rsidRPr="004B77DE">
        <w:rPr>
          <w:rFonts w:ascii="Trebuchet MS" w:eastAsia="Calibri" w:hAnsi="Trebuchet MS" w:cs="Calibri"/>
          <w:noProof/>
          <w:sz w:val="16"/>
          <w:szCs w:val="16"/>
        </w:rPr>
        <w:t>3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iii</w:t>
      </w:r>
      <w:r w:rsidRPr="004B77DE">
        <w:rPr>
          <w:rFonts w:ascii="Trebuchet MS" w:hAnsi="Trebuchet MS"/>
          <w:noProof/>
          <w:sz w:val="16"/>
          <w:szCs w:val="16"/>
        </w:rPr>
        <w:t>-</w:t>
      </w:r>
      <w:r w:rsidRPr="004B77DE">
        <w:rPr>
          <w:rFonts w:ascii="Trebuchet MS" w:eastAsia="Calibri" w:hAnsi="Trebuchet MS" w:cs="Calibri"/>
          <w:noProof/>
          <w:sz w:val="16"/>
          <w:szCs w:val="16"/>
        </w:rPr>
        <w:t>iv,</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w:t>
      </w:r>
      <w:r w:rsidRPr="004B77DE">
        <w:rPr>
          <w:rFonts w:ascii="Trebuchet MS" w:hAnsi="Trebuchet MS"/>
          <w:noProof/>
          <w:sz w:val="16"/>
          <w:szCs w:val="16"/>
        </w:rPr>
        <w:t>-</w:t>
      </w:r>
      <w:r w:rsidRPr="004B77DE">
        <w:rPr>
          <w:rFonts w:ascii="Trebuchet MS" w:eastAsia="Calibri" w:hAnsi="Trebuchet MS" w:cs="Calibri"/>
          <w:noProof/>
          <w:sz w:val="16"/>
          <w:szCs w:val="16"/>
        </w:rPr>
        <w:t>191</w:t>
      </w:r>
      <w:r w:rsidRPr="004B77DE">
        <w:rPr>
          <w:rFonts w:ascii="Trebuchet MS" w:hAnsi="Trebuchet MS"/>
          <w:noProof/>
          <w:sz w:val="16"/>
          <w:szCs w:val="16"/>
        </w:rPr>
        <w:t>.</w:t>
      </w:r>
    </w:p>
    <w:p w14:paraId="38399A1A"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12</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T</w:t>
      </w:r>
      <w:r w:rsidRPr="004B77DE">
        <w:rPr>
          <w:rFonts w:ascii="Trebuchet MS" w:hAnsi="Trebuchet MS"/>
          <w:noProof/>
          <w:sz w:val="16"/>
          <w:szCs w:val="16"/>
        </w:rPr>
        <w:t>hangaratinam S, Rogozinska E, Jolly K et al. Effects of interventions in pregnancy on maternal weight and obstetric outcomes: meta-analysis of randomised evidence. B</w:t>
      </w:r>
      <w:r w:rsidRPr="004B77DE">
        <w:rPr>
          <w:rFonts w:ascii="Trebuchet MS" w:hAnsi="Trebuchet MS"/>
          <w:i/>
          <w:noProof/>
          <w:sz w:val="16"/>
          <w:szCs w:val="16"/>
        </w:rPr>
        <w:t>MJ.</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4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2088</w:t>
      </w:r>
      <w:r w:rsidRPr="004B77DE">
        <w:rPr>
          <w:rFonts w:ascii="Trebuchet MS" w:hAnsi="Trebuchet MS"/>
          <w:noProof/>
          <w:sz w:val="16"/>
          <w:szCs w:val="16"/>
        </w:rPr>
        <w:t>.</w:t>
      </w:r>
    </w:p>
    <w:p w14:paraId="1111C098"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13</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T</w:t>
      </w:r>
      <w:r w:rsidRPr="004B77DE">
        <w:rPr>
          <w:rFonts w:ascii="Trebuchet MS" w:hAnsi="Trebuchet MS"/>
          <w:noProof/>
          <w:sz w:val="16"/>
          <w:szCs w:val="16"/>
        </w:rPr>
        <w:t>ieu J, Shepherd E, Middleton P et al. Dietary advice interventions in pregnancy for preventing gestational diabetes mellitus. C</w:t>
      </w:r>
      <w:r w:rsidRPr="004B77DE">
        <w:rPr>
          <w:rFonts w:ascii="Trebuchet MS" w:hAnsi="Trebuchet MS"/>
          <w:i/>
          <w:noProof/>
          <w:sz w:val="16"/>
          <w:szCs w:val="16"/>
        </w:rPr>
        <w:t>ochrane Database Syst Rev.</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1: CD006674.</w:t>
      </w:r>
    </w:p>
    <w:p w14:paraId="7F7CF1D0"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14</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C</w:t>
      </w:r>
      <w:r w:rsidRPr="004B77DE">
        <w:rPr>
          <w:rFonts w:ascii="Trebuchet MS" w:hAnsi="Trebuchet MS"/>
          <w:noProof/>
          <w:sz w:val="16"/>
          <w:szCs w:val="16"/>
        </w:rPr>
        <w:t>raemer KA, Sampene E, Safdar N et al. Nutrition and Exercise Strategies to Prevent Excessive Pregnancy Weight Gain: A Meta-analysis. A</w:t>
      </w:r>
      <w:r w:rsidRPr="004B77DE">
        <w:rPr>
          <w:rFonts w:ascii="Trebuchet MS" w:hAnsi="Trebuchet MS"/>
          <w:i/>
          <w:noProof/>
          <w:sz w:val="16"/>
          <w:szCs w:val="16"/>
        </w:rPr>
        <w:t>JP Rep.</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9</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92</w:t>
      </w:r>
      <w:r w:rsidRPr="004B77DE">
        <w:rPr>
          <w:rFonts w:ascii="Trebuchet MS" w:hAnsi="Trebuchet MS"/>
          <w:noProof/>
          <w:sz w:val="16"/>
          <w:szCs w:val="16"/>
        </w:rPr>
        <w:t>-</w:t>
      </w:r>
      <w:r w:rsidRPr="004B77DE">
        <w:rPr>
          <w:rFonts w:ascii="Trebuchet MS" w:eastAsia="Calibri" w:hAnsi="Trebuchet MS" w:cs="Calibri"/>
          <w:noProof/>
          <w:sz w:val="16"/>
          <w:szCs w:val="16"/>
        </w:rPr>
        <w:t>e120</w:t>
      </w:r>
      <w:r w:rsidRPr="004B77DE">
        <w:rPr>
          <w:rFonts w:ascii="Trebuchet MS" w:hAnsi="Trebuchet MS"/>
          <w:noProof/>
          <w:sz w:val="16"/>
          <w:szCs w:val="16"/>
        </w:rPr>
        <w:t>.</w:t>
      </w:r>
    </w:p>
    <w:p w14:paraId="3D2E16D4"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15</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I</w:t>
      </w:r>
      <w:r w:rsidRPr="004B77DE">
        <w:rPr>
          <w:rFonts w:ascii="Trebuchet MS" w:hAnsi="Trebuchet MS"/>
          <w:noProof/>
          <w:sz w:val="16"/>
          <w:szCs w:val="16"/>
        </w:rPr>
        <w:t>nternational Weight Management in Pregnancy Collaborative G. Effect of diet and physical activity based interventions in pregnancy on gestational weight gain and pregnancy outcomes: meta-analysis of individual participant data from randomised trials. B</w:t>
      </w:r>
      <w:r w:rsidRPr="004B77DE">
        <w:rPr>
          <w:rFonts w:ascii="Trebuchet MS" w:hAnsi="Trebuchet MS"/>
          <w:i/>
          <w:noProof/>
          <w:sz w:val="16"/>
          <w:szCs w:val="16"/>
        </w:rPr>
        <w:t>MJ.</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5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j3119</w:t>
      </w:r>
      <w:r w:rsidRPr="004B77DE">
        <w:rPr>
          <w:rFonts w:ascii="Trebuchet MS" w:hAnsi="Trebuchet MS"/>
          <w:noProof/>
          <w:sz w:val="16"/>
          <w:szCs w:val="16"/>
        </w:rPr>
        <w:t>.</w:t>
      </w:r>
    </w:p>
    <w:p w14:paraId="250D033F"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16</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D</w:t>
      </w:r>
      <w:r w:rsidRPr="004B77DE">
        <w:rPr>
          <w:rFonts w:ascii="Trebuchet MS" w:hAnsi="Trebuchet MS"/>
          <w:noProof/>
          <w:sz w:val="16"/>
          <w:szCs w:val="16"/>
        </w:rPr>
        <w:t>odd JM, Grivell RM, Crowther CA et al. Antenatal interventions for overweight or obese pregnant women: a systematic review of randomised trials. B</w:t>
      </w:r>
      <w:r w:rsidRPr="004B77DE">
        <w:rPr>
          <w:rFonts w:ascii="Trebuchet MS" w:hAnsi="Trebuchet MS"/>
          <w:i/>
          <w:noProof/>
          <w:sz w:val="16"/>
          <w:szCs w:val="16"/>
        </w:rPr>
        <w:t>JOG.</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0;</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17</w:t>
      </w:r>
      <w:r w:rsidRPr="004B77DE">
        <w:rPr>
          <w:rFonts w:ascii="Trebuchet MS" w:hAnsi="Trebuchet MS"/>
          <w:noProof/>
          <w:sz w:val="16"/>
          <w:szCs w:val="16"/>
        </w:rPr>
        <w:t>(</w:t>
      </w:r>
      <w:r w:rsidRPr="004B77DE">
        <w:rPr>
          <w:rFonts w:ascii="Trebuchet MS" w:eastAsia="Calibri" w:hAnsi="Trebuchet MS" w:cs="Calibri"/>
          <w:noProof/>
          <w:sz w:val="16"/>
          <w:szCs w:val="16"/>
        </w:rPr>
        <w:t>1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316</w:t>
      </w:r>
      <w:r w:rsidRPr="004B77DE">
        <w:rPr>
          <w:rFonts w:ascii="Trebuchet MS" w:hAnsi="Trebuchet MS"/>
          <w:noProof/>
          <w:sz w:val="16"/>
          <w:szCs w:val="16"/>
        </w:rPr>
        <w:t>-</w:t>
      </w:r>
      <w:r w:rsidRPr="004B77DE">
        <w:rPr>
          <w:rFonts w:ascii="Trebuchet MS" w:eastAsia="Calibri" w:hAnsi="Trebuchet MS" w:cs="Calibri"/>
          <w:noProof/>
          <w:sz w:val="16"/>
          <w:szCs w:val="16"/>
        </w:rPr>
        <w:t>26</w:t>
      </w:r>
      <w:r w:rsidRPr="004B77DE">
        <w:rPr>
          <w:rFonts w:ascii="Trebuchet MS" w:hAnsi="Trebuchet MS"/>
          <w:noProof/>
          <w:sz w:val="16"/>
          <w:szCs w:val="16"/>
        </w:rPr>
        <w:t>.</w:t>
      </w:r>
    </w:p>
    <w:p w14:paraId="0A5C9A1F"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17</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M</w:t>
      </w:r>
      <w:r w:rsidRPr="004B77DE">
        <w:rPr>
          <w:rFonts w:ascii="Trebuchet MS" w:hAnsi="Trebuchet MS"/>
          <w:noProof/>
          <w:sz w:val="16"/>
          <w:szCs w:val="16"/>
        </w:rPr>
        <w:t>uktabhant B, Lawrie TA, Lumbiganon P et al. Diet or exercise, or both, for preventing excessive weight gain in pregnancy. C</w:t>
      </w:r>
      <w:r w:rsidRPr="004B77DE">
        <w:rPr>
          <w:rFonts w:ascii="Trebuchet MS" w:hAnsi="Trebuchet MS"/>
          <w:i/>
          <w:noProof/>
          <w:sz w:val="16"/>
          <w:szCs w:val="16"/>
        </w:rPr>
        <w:t>ochrane Database Syst Rev.</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CD007145</w:t>
      </w:r>
      <w:r w:rsidRPr="004B77DE">
        <w:rPr>
          <w:rFonts w:ascii="Trebuchet MS" w:hAnsi="Trebuchet MS"/>
          <w:noProof/>
          <w:sz w:val="16"/>
          <w:szCs w:val="16"/>
        </w:rPr>
        <w:t>.</w:t>
      </w:r>
    </w:p>
    <w:p w14:paraId="62B82730"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18</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B</w:t>
      </w:r>
      <w:r w:rsidRPr="004B77DE">
        <w:rPr>
          <w:rFonts w:ascii="Trebuchet MS" w:hAnsi="Trebuchet MS"/>
          <w:noProof/>
          <w:sz w:val="16"/>
          <w:szCs w:val="16"/>
        </w:rPr>
        <w:t>ennett CJ, Walker RE, Blumfield ML et al. Interventions designed to reduce excessive gestational weight gain can reduce the incidence of gestational diabetes mellitus: A systematic review and meta-analysis of randomised controlled trials. D</w:t>
      </w:r>
      <w:r w:rsidRPr="004B77DE">
        <w:rPr>
          <w:rFonts w:ascii="Trebuchet MS" w:hAnsi="Trebuchet MS"/>
          <w:i/>
          <w:noProof/>
          <w:sz w:val="16"/>
          <w:szCs w:val="16"/>
        </w:rPr>
        <w:t>iabetes Res Clin Pract.</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4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69</w:t>
      </w:r>
      <w:r w:rsidRPr="004B77DE">
        <w:rPr>
          <w:rFonts w:ascii="Trebuchet MS" w:hAnsi="Trebuchet MS"/>
          <w:noProof/>
          <w:sz w:val="16"/>
          <w:szCs w:val="16"/>
        </w:rPr>
        <w:t>-</w:t>
      </w:r>
      <w:r w:rsidRPr="004B77DE">
        <w:rPr>
          <w:rFonts w:ascii="Trebuchet MS" w:eastAsia="Calibri" w:hAnsi="Trebuchet MS" w:cs="Calibri"/>
          <w:noProof/>
          <w:sz w:val="16"/>
          <w:szCs w:val="16"/>
        </w:rPr>
        <w:t>79</w:t>
      </w:r>
      <w:r w:rsidRPr="004B77DE">
        <w:rPr>
          <w:rFonts w:ascii="Trebuchet MS" w:hAnsi="Trebuchet MS"/>
          <w:noProof/>
          <w:sz w:val="16"/>
          <w:szCs w:val="16"/>
        </w:rPr>
        <w:t>.</w:t>
      </w:r>
    </w:p>
    <w:p w14:paraId="7F3D2F2F"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19</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G</w:t>
      </w:r>
      <w:r w:rsidRPr="004B77DE">
        <w:rPr>
          <w:rFonts w:ascii="Trebuchet MS" w:hAnsi="Trebuchet MS"/>
          <w:noProof/>
          <w:sz w:val="16"/>
          <w:szCs w:val="16"/>
        </w:rPr>
        <w:t>uo XY, Shu J, Fu XH et al. Improving the effectiveness of lifestyle interventions for gestational diabetes prevention: a meta-analysis and meta-regression. B</w:t>
      </w:r>
      <w:r w:rsidRPr="004B77DE">
        <w:rPr>
          <w:rFonts w:ascii="Trebuchet MS" w:hAnsi="Trebuchet MS"/>
          <w:i/>
          <w:noProof/>
          <w:sz w:val="16"/>
          <w:szCs w:val="16"/>
        </w:rPr>
        <w:t>JOG.</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26</w:t>
      </w:r>
      <w:r w:rsidRPr="004B77DE">
        <w:rPr>
          <w:rFonts w:ascii="Trebuchet MS" w:hAnsi="Trebuchet MS"/>
          <w:noProof/>
          <w:sz w:val="16"/>
          <w:szCs w:val="16"/>
        </w:rPr>
        <w:t>(</w:t>
      </w:r>
      <w:r w:rsidRPr="004B77DE">
        <w:rPr>
          <w:rFonts w:ascii="Trebuchet MS" w:eastAsia="Calibri" w:hAnsi="Trebuchet MS" w:cs="Calibri"/>
          <w:noProof/>
          <w:sz w:val="16"/>
          <w:szCs w:val="16"/>
        </w:rPr>
        <w:t>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11</w:t>
      </w:r>
      <w:r w:rsidRPr="004B77DE">
        <w:rPr>
          <w:rFonts w:ascii="Trebuchet MS" w:hAnsi="Trebuchet MS"/>
          <w:noProof/>
          <w:sz w:val="16"/>
          <w:szCs w:val="16"/>
        </w:rPr>
        <w:t>-</w:t>
      </w:r>
      <w:r w:rsidRPr="004B77DE">
        <w:rPr>
          <w:rFonts w:ascii="Trebuchet MS" w:eastAsia="Calibri" w:hAnsi="Trebuchet MS" w:cs="Calibri"/>
          <w:noProof/>
          <w:sz w:val="16"/>
          <w:szCs w:val="16"/>
        </w:rPr>
        <w:t>20</w:t>
      </w:r>
      <w:r w:rsidRPr="004B77DE">
        <w:rPr>
          <w:rFonts w:ascii="Trebuchet MS" w:hAnsi="Trebuchet MS"/>
          <w:noProof/>
          <w:sz w:val="16"/>
          <w:szCs w:val="16"/>
        </w:rPr>
        <w:t>.</w:t>
      </w:r>
    </w:p>
    <w:p w14:paraId="22242226"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20</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M</w:t>
      </w:r>
      <w:r w:rsidRPr="004B77DE">
        <w:rPr>
          <w:rFonts w:ascii="Trebuchet MS" w:hAnsi="Trebuchet MS"/>
          <w:noProof/>
          <w:sz w:val="16"/>
          <w:szCs w:val="16"/>
        </w:rPr>
        <w:t>adhuvrata P, Govinden G, Bustani R et al. Prevention of gestational diabetes in pregnant women with risk factors for gestational diabetes: a systematic review and meta-analysis of randomised trials. O</w:t>
      </w:r>
      <w:r w:rsidRPr="004B77DE">
        <w:rPr>
          <w:rFonts w:ascii="Trebuchet MS" w:hAnsi="Trebuchet MS"/>
          <w:i/>
          <w:noProof/>
          <w:sz w:val="16"/>
          <w:szCs w:val="16"/>
        </w:rPr>
        <w:t>bstet Me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8</w:t>
      </w:r>
      <w:r w:rsidRPr="004B77DE">
        <w:rPr>
          <w:rFonts w:ascii="Trebuchet MS" w:hAnsi="Trebuchet MS"/>
          <w:noProof/>
          <w:sz w:val="16"/>
          <w:szCs w:val="16"/>
        </w:rPr>
        <w:t>(</w:t>
      </w:r>
      <w:r w:rsidRPr="004B77DE">
        <w:rPr>
          <w:rFonts w:ascii="Trebuchet MS" w:eastAsia="Calibri" w:hAnsi="Trebuchet MS" w:cs="Calibri"/>
          <w:noProof/>
          <w:sz w:val="16"/>
          <w:szCs w:val="16"/>
        </w:rPr>
        <w:t>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68</w:t>
      </w:r>
      <w:r w:rsidRPr="004B77DE">
        <w:rPr>
          <w:rFonts w:ascii="Trebuchet MS" w:hAnsi="Trebuchet MS"/>
          <w:noProof/>
          <w:sz w:val="16"/>
          <w:szCs w:val="16"/>
        </w:rPr>
        <w:t>-</w:t>
      </w:r>
      <w:r w:rsidRPr="004B77DE">
        <w:rPr>
          <w:rFonts w:ascii="Trebuchet MS" w:eastAsia="Calibri" w:hAnsi="Trebuchet MS" w:cs="Calibri"/>
          <w:noProof/>
          <w:sz w:val="16"/>
          <w:szCs w:val="16"/>
        </w:rPr>
        <w:t>85</w:t>
      </w:r>
      <w:r w:rsidRPr="004B77DE">
        <w:rPr>
          <w:rFonts w:ascii="Trebuchet MS" w:hAnsi="Trebuchet MS"/>
          <w:noProof/>
          <w:sz w:val="16"/>
          <w:szCs w:val="16"/>
        </w:rPr>
        <w:t>.</w:t>
      </w:r>
    </w:p>
    <w:p w14:paraId="084ADBA8"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21</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S</w:t>
      </w:r>
      <w:r w:rsidRPr="004B77DE">
        <w:rPr>
          <w:rFonts w:ascii="Trebuchet MS" w:hAnsi="Trebuchet MS"/>
          <w:noProof/>
          <w:sz w:val="16"/>
          <w:szCs w:val="16"/>
        </w:rPr>
        <w:t>ong C, Li J, Leng J et al. Lifestyle intervention can reduce the risk of gestational diabetes: a meta-analysis of randomized controlled trials. O</w:t>
      </w:r>
      <w:r w:rsidRPr="004B77DE">
        <w:rPr>
          <w:rFonts w:ascii="Trebuchet MS" w:hAnsi="Trebuchet MS"/>
          <w:i/>
          <w:noProof/>
          <w:sz w:val="16"/>
          <w:szCs w:val="16"/>
        </w:rPr>
        <w:t>bes Rev.</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7</w:t>
      </w:r>
      <w:r w:rsidRPr="004B77DE">
        <w:rPr>
          <w:rFonts w:ascii="Trebuchet MS" w:hAnsi="Trebuchet MS"/>
          <w:noProof/>
          <w:sz w:val="16"/>
          <w:szCs w:val="16"/>
        </w:rPr>
        <w:t>(</w:t>
      </w:r>
      <w:r w:rsidRPr="004B77DE">
        <w:rPr>
          <w:rFonts w:ascii="Trebuchet MS" w:eastAsia="Calibri" w:hAnsi="Trebuchet MS" w:cs="Calibri"/>
          <w:noProof/>
          <w:sz w:val="16"/>
          <w:szCs w:val="16"/>
        </w:rPr>
        <w:t>10</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960</w:t>
      </w:r>
      <w:r w:rsidRPr="004B77DE">
        <w:rPr>
          <w:rFonts w:ascii="Trebuchet MS" w:hAnsi="Trebuchet MS"/>
          <w:noProof/>
          <w:sz w:val="16"/>
          <w:szCs w:val="16"/>
        </w:rPr>
        <w:t>-</w:t>
      </w:r>
      <w:r w:rsidRPr="004B77DE">
        <w:rPr>
          <w:rFonts w:ascii="Trebuchet MS" w:eastAsia="Calibri" w:hAnsi="Trebuchet MS" w:cs="Calibri"/>
          <w:noProof/>
          <w:sz w:val="16"/>
          <w:szCs w:val="16"/>
        </w:rPr>
        <w:t>9</w:t>
      </w:r>
      <w:r w:rsidRPr="004B77DE">
        <w:rPr>
          <w:rFonts w:ascii="Trebuchet MS" w:hAnsi="Trebuchet MS"/>
          <w:noProof/>
          <w:sz w:val="16"/>
          <w:szCs w:val="16"/>
        </w:rPr>
        <w:t>.</w:t>
      </w:r>
    </w:p>
    <w:p w14:paraId="796944D8"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22</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A</w:t>
      </w:r>
      <w:r w:rsidRPr="004B77DE">
        <w:rPr>
          <w:rFonts w:ascii="Trebuchet MS" w:hAnsi="Trebuchet MS"/>
          <w:noProof/>
          <w:sz w:val="16"/>
          <w:szCs w:val="16"/>
        </w:rPr>
        <w:t>llen R, Rogozinska E, Sivarajasingam P et al. Effect of diet- and lifestyle-based metabolic risk-modifying interventions on preeclampsia: a meta-analysis. A</w:t>
      </w:r>
      <w:r w:rsidRPr="004B77DE">
        <w:rPr>
          <w:rFonts w:ascii="Trebuchet MS" w:hAnsi="Trebuchet MS"/>
          <w:i/>
          <w:noProof/>
          <w:sz w:val="16"/>
          <w:szCs w:val="16"/>
        </w:rPr>
        <w:t>cta Obstet Gynecol Scan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93</w:t>
      </w:r>
      <w:r w:rsidRPr="004B77DE">
        <w:rPr>
          <w:rFonts w:ascii="Trebuchet MS" w:hAnsi="Trebuchet MS"/>
          <w:noProof/>
          <w:sz w:val="16"/>
          <w:szCs w:val="16"/>
        </w:rPr>
        <w:t>(</w:t>
      </w:r>
      <w:r w:rsidRPr="004B77DE">
        <w:rPr>
          <w:rFonts w:ascii="Trebuchet MS" w:eastAsia="Calibri" w:hAnsi="Trebuchet MS" w:cs="Calibri"/>
          <w:noProof/>
          <w:sz w:val="16"/>
          <w:szCs w:val="16"/>
        </w:rPr>
        <w:t>10</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973</w:t>
      </w:r>
      <w:r w:rsidRPr="004B77DE">
        <w:rPr>
          <w:rFonts w:ascii="Trebuchet MS" w:hAnsi="Trebuchet MS"/>
          <w:noProof/>
          <w:sz w:val="16"/>
          <w:szCs w:val="16"/>
        </w:rPr>
        <w:t>-</w:t>
      </w:r>
      <w:r w:rsidRPr="004B77DE">
        <w:rPr>
          <w:rFonts w:ascii="Trebuchet MS" w:eastAsia="Calibri" w:hAnsi="Trebuchet MS" w:cs="Calibri"/>
          <w:noProof/>
          <w:sz w:val="16"/>
          <w:szCs w:val="16"/>
        </w:rPr>
        <w:t>85</w:t>
      </w:r>
      <w:r w:rsidRPr="004B77DE">
        <w:rPr>
          <w:rFonts w:ascii="Trebuchet MS" w:hAnsi="Trebuchet MS"/>
          <w:noProof/>
          <w:sz w:val="16"/>
          <w:szCs w:val="16"/>
        </w:rPr>
        <w:t>.</w:t>
      </w:r>
    </w:p>
    <w:p w14:paraId="73CA9122"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23</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S</w:t>
      </w:r>
      <w:r w:rsidRPr="004B77DE">
        <w:rPr>
          <w:rFonts w:ascii="Trebuchet MS" w:hAnsi="Trebuchet MS"/>
          <w:noProof/>
          <w:sz w:val="16"/>
          <w:szCs w:val="16"/>
        </w:rPr>
        <w:t>yngelaki A, Sequeira Campos M, Roberge S et al. Diet and exercise for preeclampsia prevention in overweight and obese pregnant women: systematic review and meta-analysis. J</w:t>
      </w:r>
      <w:r w:rsidRPr="004B77DE">
        <w:rPr>
          <w:rFonts w:ascii="Trebuchet MS" w:hAnsi="Trebuchet MS"/>
          <w:i/>
          <w:noProof/>
          <w:sz w:val="16"/>
          <w:szCs w:val="16"/>
        </w:rPr>
        <w:t xml:space="preserve"> </w:t>
      </w:r>
      <w:r w:rsidRPr="004B77DE">
        <w:rPr>
          <w:rFonts w:ascii="Trebuchet MS" w:eastAsia="Calibri" w:hAnsi="Trebuchet MS" w:cs="Calibri"/>
          <w:i/>
          <w:noProof/>
          <w:sz w:val="16"/>
          <w:szCs w:val="16"/>
        </w:rPr>
        <w:t>Matern</w:t>
      </w:r>
      <w:r w:rsidRPr="004B77DE">
        <w:rPr>
          <w:rFonts w:ascii="Trebuchet MS" w:hAnsi="Trebuchet MS"/>
          <w:i/>
          <w:noProof/>
          <w:sz w:val="16"/>
          <w:szCs w:val="16"/>
        </w:rPr>
        <w:t xml:space="preserve"> </w:t>
      </w:r>
      <w:r w:rsidRPr="004B77DE">
        <w:rPr>
          <w:rFonts w:ascii="Trebuchet MS" w:eastAsia="Calibri" w:hAnsi="Trebuchet MS" w:cs="Calibri"/>
          <w:i/>
          <w:noProof/>
          <w:sz w:val="16"/>
          <w:szCs w:val="16"/>
        </w:rPr>
        <w:t>Fetal</w:t>
      </w:r>
      <w:r w:rsidRPr="004B77DE">
        <w:rPr>
          <w:rFonts w:ascii="Trebuchet MS" w:hAnsi="Trebuchet MS"/>
          <w:i/>
          <w:noProof/>
          <w:sz w:val="16"/>
          <w:szCs w:val="16"/>
        </w:rPr>
        <w:t xml:space="preserve"> </w:t>
      </w:r>
      <w:r w:rsidRPr="004B77DE">
        <w:rPr>
          <w:rFonts w:ascii="Trebuchet MS" w:eastAsia="Calibri" w:hAnsi="Trebuchet MS" w:cs="Calibri"/>
          <w:i/>
          <w:noProof/>
          <w:sz w:val="16"/>
          <w:szCs w:val="16"/>
        </w:rPr>
        <w:t>Neonatal</w:t>
      </w:r>
      <w:r w:rsidRPr="004B77DE">
        <w:rPr>
          <w:rFonts w:ascii="Trebuchet MS" w:hAnsi="Trebuchet MS"/>
          <w:i/>
          <w:noProof/>
          <w:sz w:val="16"/>
          <w:szCs w:val="16"/>
        </w:rPr>
        <w:t xml:space="preserve"> </w:t>
      </w:r>
      <w:r w:rsidRPr="004B77DE">
        <w:rPr>
          <w:rFonts w:ascii="Trebuchet MS" w:eastAsia="Calibri" w:hAnsi="Trebuchet MS" w:cs="Calibri"/>
          <w:i/>
          <w:noProof/>
          <w:sz w:val="16"/>
          <w:szCs w:val="16"/>
        </w:rPr>
        <w:t>Med</w:t>
      </w:r>
      <w:r w:rsidRPr="004B77DE">
        <w:rPr>
          <w:rFonts w:ascii="Trebuchet MS" w:hAnsi="Trebuchet MS"/>
          <w:i/>
          <w:noProof/>
          <w:sz w:val="16"/>
          <w:szCs w:val="16"/>
        </w:rPr>
        <w:t>.</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2</w:t>
      </w:r>
      <w:r w:rsidRPr="004B77DE">
        <w:rPr>
          <w:rFonts w:ascii="Trebuchet MS" w:hAnsi="Trebuchet MS"/>
          <w:noProof/>
          <w:sz w:val="16"/>
          <w:szCs w:val="16"/>
        </w:rPr>
        <w:t>(</w:t>
      </w:r>
      <w:r w:rsidRPr="004B77DE">
        <w:rPr>
          <w:rFonts w:ascii="Trebuchet MS" w:eastAsia="Calibri" w:hAnsi="Trebuchet MS" w:cs="Calibri"/>
          <w:noProof/>
          <w:sz w:val="16"/>
          <w:szCs w:val="16"/>
        </w:rPr>
        <w:t>20</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495</w:t>
      </w:r>
      <w:r w:rsidRPr="004B77DE">
        <w:rPr>
          <w:rFonts w:ascii="Trebuchet MS" w:hAnsi="Trebuchet MS"/>
          <w:noProof/>
          <w:sz w:val="16"/>
          <w:szCs w:val="16"/>
        </w:rPr>
        <w:t>-</w:t>
      </w:r>
      <w:r w:rsidRPr="004B77DE">
        <w:rPr>
          <w:rFonts w:ascii="Trebuchet MS" w:eastAsia="Calibri" w:hAnsi="Trebuchet MS" w:cs="Calibri"/>
          <w:noProof/>
          <w:sz w:val="16"/>
          <w:szCs w:val="16"/>
        </w:rPr>
        <w:t>501</w:t>
      </w:r>
      <w:r w:rsidRPr="004B77DE">
        <w:rPr>
          <w:rFonts w:ascii="Trebuchet MS" w:hAnsi="Trebuchet MS"/>
          <w:noProof/>
          <w:sz w:val="16"/>
          <w:szCs w:val="16"/>
        </w:rPr>
        <w:t>.</w:t>
      </w:r>
    </w:p>
    <w:p w14:paraId="18110B6E"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24</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O</w:t>
      </w:r>
      <w:r w:rsidRPr="004B77DE">
        <w:rPr>
          <w:rFonts w:ascii="Trebuchet MS" w:hAnsi="Trebuchet MS"/>
          <w:noProof/>
          <w:sz w:val="16"/>
          <w:szCs w:val="16"/>
        </w:rPr>
        <w:t>ostdam N, van Poppel MN, Wouters MG et al. Interventions for preventing gestational diabetes mellitus: a systematic review and meta-analysis. J</w:t>
      </w:r>
      <w:r w:rsidRPr="004B77DE">
        <w:rPr>
          <w:rFonts w:ascii="Trebuchet MS" w:hAnsi="Trebuchet MS"/>
          <w:i/>
          <w:noProof/>
          <w:sz w:val="16"/>
          <w:szCs w:val="16"/>
        </w:rPr>
        <w:t xml:space="preserve"> </w:t>
      </w:r>
      <w:r w:rsidRPr="004B77DE">
        <w:rPr>
          <w:rFonts w:ascii="Trebuchet MS" w:eastAsia="Calibri" w:hAnsi="Trebuchet MS" w:cs="Calibri"/>
          <w:i/>
          <w:noProof/>
          <w:sz w:val="16"/>
          <w:szCs w:val="16"/>
        </w:rPr>
        <w:t>Womens</w:t>
      </w:r>
      <w:r w:rsidRPr="004B77DE">
        <w:rPr>
          <w:rFonts w:ascii="Trebuchet MS" w:hAnsi="Trebuchet MS"/>
          <w:i/>
          <w:noProof/>
          <w:sz w:val="16"/>
          <w:szCs w:val="16"/>
        </w:rPr>
        <w:t xml:space="preserve"> </w:t>
      </w:r>
      <w:r w:rsidRPr="004B77DE">
        <w:rPr>
          <w:rFonts w:ascii="Trebuchet MS" w:eastAsia="Calibri" w:hAnsi="Trebuchet MS" w:cs="Calibri"/>
          <w:i/>
          <w:noProof/>
          <w:sz w:val="16"/>
          <w:szCs w:val="16"/>
        </w:rPr>
        <w:t>Health</w:t>
      </w:r>
      <w:r w:rsidRPr="004B77DE">
        <w:rPr>
          <w:rFonts w:ascii="Trebuchet MS" w:hAnsi="Trebuchet MS"/>
          <w:i/>
          <w:noProof/>
          <w:sz w:val="16"/>
          <w:szCs w:val="16"/>
        </w:rPr>
        <w:t xml:space="preserve"> (</w:t>
      </w:r>
      <w:r w:rsidRPr="004B77DE">
        <w:rPr>
          <w:rFonts w:ascii="Trebuchet MS" w:eastAsia="Calibri" w:hAnsi="Trebuchet MS" w:cs="Calibri"/>
          <w:i/>
          <w:noProof/>
          <w:sz w:val="16"/>
          <w:szCs w:val="16"/>
        </w:rPr>
        <w:t>Larchmt</w:t>
      </w:r>
      <w:r w:rsidRPr="004B77DE">
        <w:rPr>
          <w:rFonts w:ascii="Trebuchet MS" w:hAnsi="Trebuchet MS"/>
          <w:i/>
          <w:noProof/>
          <w:sz w:val="16"/>
          <w:szCs w:val="16"/>
        </w:rPr>
        <w:t>).</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w:t>
      </w:r>
      <w:r w:rsidRPr="004B77DE">
        <w:rPr>
          <w:rFonts w:ascii="Trebuchet MS" w:hAnsi="Trebuchet MS"/>
          <w:noProof/>
          <w:sz w:val="16"/>
          <w:szCs w:val="16"/>
        </w:rPr>
        <w:t>(</w:t>
      </w:r>
      <w:r w:rsidRPr="004B77DE">
        <w:rPr>
          <w:rFonts w:ascii="Trebuchet MS" w:eastAsia="Calibri" w:hAnsi="Trebuchet MS" w:cs="Calibri"/>
          <w:noProof/>
          <w:sz w:val="16"/>
          <w:szCs w:val="16"/>
        </w:rPr>
        <w:t>10</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551</w:t>
      </w:r>
      <w:r w:rsidRPr="004B77DE">
        <w:rPr>
          <w:rFonts w:ascii="Trebuchet MS" w:hAnsi="Trebuchet MS"/>
          <w:noProof/>
          <w:sz w:val="16"/>
          <w:szCs w:val="16"/>
        </w:rPr>
        <w:t>-</w:t>
      </w:r>
      <w:r w:rsidRPr="004B77DE">
        <w:rPr>
          <w:rFonts w:ascii="Trebuchet MS" w:eastAsia="Calibri" w:hAnsi="Trebuchet MS" w:cs="Calibri"/>
          <w:noProof/>
          <w:sz w:val="16"/>
          <w:szCs w:val="16"/>
        </w:rPr>
        <w:t>63</w:t>
      </w:r>
      <w:r w:rsidRPr="004B77DE">
        <w:rPr>
          <w:rFonts w:ascii="Trebuchet MS" w:hAnsi="Trebuchet MS"/>
          <w:noProof/>
          <w:sz w:val="16"/>
          <w:szCs w:val="16"/>
        </w:rPr>
        <w:t>.</w:t>
      </w:r>
    </w:p>
    <w:p w14:paraId="410632BB"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25</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B</w:t>
      </w:r>
      <w:r w:rsidRPr="004B77DE">
        <w:rPr>
          <w:rFonts w:ascii="Trebuchet MS" w:hAnsi="Trebuchet MS"/>
          <w:noProof/>
          <w:sz w:val="16"/>
          <w:szCs w:val="16"/>
        </w:rPr>
        <w:t>acchi M, Mottola MF, Perales M et al. Aquatic Activities During Pregnancy Prevent Excessive Maternal Weight Gain and Preserve Birth Weight: A Randomized Clinical Trial. A</w:t>
      </w:r>
      <w:r w:rsidRPr="004B77DE">
        <w:rPr>
          <w:rFonts w:ascii="Trebuchet MS" w:hAnsi="Trebuchet MS"/>
          <w:i/>
          <w:noProof/>
          <w:sz w:val="16"/>
          <w:szCs w:val="16"/>
        </w:rPr>
        <w:t>m J Health Promot.</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2</w:t>
      </w:r>
      <w:r w:rsidRPr="004B77DE">
        <w:rPr>
          <w:rFonts w:ascii="Trebuchet MS" w:hAnsi="Trebuchet MS"/>
          <w:noProof/>
          <w:sz w:val="16"/>
          <w:szCs w:val="16"/>
        </w:rPr>
        <w:t>(</w:t>
      </w:r>
      <w:r w:rsidRPr="004B77DE">
        <w:rPr>
          <w:rFonts w:ascii="Trebuchet MS" w:eastAsia="Calibri" w:hAnsi="Trebuchet MS" w:cs="Calibri"/>
          <w:noProof/>
          <w:sz w:val="16"/>
          <w:szCs w:val="16"/>
        </w:rPr>
        <w:t>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729</w:t>
      </w:r>
      <w:r w:rsidRPr="004B77DE">
        <w:rPr>
          <w:rFonts w:ascii="Trebuchet MS" w:hAnsi="Trebuchet MS"/>
          <w:noProof/>
          <w:sz w:val="16"/>
          <w:szCs w:val="16"/>
        </w:rPr>
        <w:t>-</w:t>
      </w:r>
      <w:r w:rsidRPr="004B77DE">
        <w:rPr>
          <w:rFonts w:ascii="Trebuchet MS" w:eastAsia="Calibri" w:hAnsi="Trebuchet MS" w:cs="Calibri"/>
          <w:noProof/>
          <w:sz w:val="16"/>
          <w:szCs w:val="16"/>
        </w:rPr>
        <w:t>35</w:t>
      </w:r>
      <w:r w:rsidRPr="004B77DE">
        <w:rPr>
          <w:rFonts w:ascii="Trebuchet MS" w:hAnsi="Trebuchet MS"/>
          <w:noProof/>
          <w:sz w:val="16"/>
          <w:szCs w:val="16"/>
        </w:rPr>
        <w:t>.</w:t>
      </w:r>
    </w:p>
    <w:p w14:paraId="7871C7C5"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26</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B</w:t>
      </w:r>
      <w:r w:rsidRPr="004B77DE">
        <w:rPr>
          <w:rFonts w:ascii="Trebuchet MS" w:hAnsi="Trebuchet MS"/>
          <w:noProof/>
          <w:sz w:val="16"/>
          <w:szCs w:val="16"/>
        </w:rPr>
        <w:t>arakat R, Pelaez M, Montejo R et al. Exercise during pregnancy improves maternal health perception: a randomized controlled trial. A</w:t>
      </w:r>
      <w:r w:rsidRPr="004B77DE">
        <w:rPr>
          <w:rFonts w:ascii="Trebuchet MS" w:hAnsi="Trebuchet MS"/>
          <w:i/>
          <w:noProof/>
          <w:sz w:val="16"/>
          <w:szCs w:val="16"/>
        </w:rPr>
        <w:t>m J Obstet Gyneco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4</w:t>
      </w:r>
      <w:r w:rsidRPr="004B77DE">
        <w:rPr>
          <w:rFonts w:ascii="Trebuchet MS" w:hAnsi="Trebuchet MS"/>
          <w:noProof/>
          <w:sz w:val="16"/>
          <w:szCs w:val="16"/>
        </w:rPr>
        <w:t>(</w:t>
      </w:r>
      <w:r w:rsidRPr="004B77DE">
        <w:rPr>
          <w:rFonts w:ascii="Trebuchet MS" w:eastAsia="Calibri" w:hAnsi="Trebuchet MS" w:cs="Calibri"/>
          <w:noProof/>
          <w:sz w:val="16"/>
          <w:szCs w:val="16"/>
        </w:rPr>
        <w:t>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0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1</w:t>
      </w:r>
      <w:r w:rsidRPr="004B77DE">
        <w:rPr>
          <w:rFonts w:ascii="Trebuchet MS" w:hAnsi="Trebuchet MS"/>
          <w:noProof/>
          <w:sz w:val="16"/>
          <w:szCs w:val="16"/>
        </w:rPr>
        <w:t>-</w:t>
      </w:r>
      <w:r w:rsidRPr="004B77DE">
        <w:rPr>
          <w:rFonts w:ascii="Trebuchet MS" w:eastAsia="Calibri" w:hAnsi="Trebuchet MS" w:cs="Calibri"/>
          <w:noProof/>
          <w:sz w:val="16"/>
          <w:szCs w:val="16"/>
        </w:rPr>
        <w:t>7</w:t>
      </w:r>
      <w:r w:rsidRPr="004B77DE">
        <w:rPr>
          <w:rFonts w:ascii="Trebuchet MS" w:hAnsi="Trebuchet MS"/>
          <w:noProof/>
          <w:sz w:val="16"/>
          <w:szCs w:val="16"/>
        </w:rPr>
        <w:t>.</w:t>
      </w:r>
    </w:p>
    <w:p w14:paraId="5CD12C75"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27</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B</w:t>
      </w:r>
      <w:r w:rsidRPr="004B77DE">
        <w:rPr>
          <w:rFonts w:ascii="Trebuchet MS" w:hAnsi="Trebuchet MS"/>
          <w:noProof/>
          <w:sz w:val="16"/>
          <w:szCs w:val="16"/>
        </w:rPr>
        <w:t>arakat R, Pelaez M, Lopez C et al. Exercise during pregnancy reduces the rate of cesarean and instrumental deliveries: results of a randomized controlled trial. J</w:t>
      </w:r>
      <w:r w:rsidRPr="004B77DE">
        <w:rPr>
          <w:rFonts w:ascii="Trebuchet MS" w:hAnsi="Trebuchet MS"/>
          <w:i/>
          <w:noProof/>
          <w:sz w:val="16"/>
          <w:szCs w:val="16"/>
        </w:rPr>
        <w:t xml:space="preserve"> </w:t>
      </w:r>
      <w:r w:rsidRPr="004B77DE">
        <w:rPr>
          <w:rFonts w:ascii="Trebuchet MS" w:eastAsia="Calibri" w:hAnsi="Trebuchet MS" w:cs="Calibri"/>
          <w:i/>
          <w:noProof/>
          <w:sz w:val="16"/>
          <w:szCs w:val="16"/>
        </w:rPr>
        <w:t>Matern</w:t>
      </w:r>
      <w:r w:rsidRPr="004B77DE">
        <w:rPr>
          <w:rFonts w:ascii="Trebuchet MS" w:hAnsi="Trebuchet MS"/>
          <w:i/>
          <w:noProof/>
          <w:sz w:val="16"/>
          <w:szCs w:val="16"/>
        </w:rPr>
        <w:t xml:space="preserve"> </w:t>
      </w:r>
      <w:r w:rsidRPr="004B77DE">
        <w:rPr>
          <w:rFonts w:ascii="Trebuchet MS" w:eastAsia="Calibri" w:hAnsi="Trebuchet MS" w:cs="Calibri"/>
          <w:i/>
          <w:noProof/>
          <w:sz w:val="16"/>
          <w:szCs w:val="16"/>
        </w:rPr>
        <w:t>Fetal</w:t>
      </w:r>
      <w:r w:rsidRPr="004B77DE">
        <w:rPr>
          <w:rFonts w:ascii="Trebuchet MS" w:hAnsi="Trebuchet MS"/>
          <w:i/>
          <w:noProof/>
          <w:sz w:val="16"/>
          <w:szCs w:val="16"/>
        </w:rPr>
        <w:t xml:space="preserve"> </w:t>
      </w:r>
      <w:r w:rsidRPr="004B77DE">
        <w:rPr>
          <w:rFonts w:ascii="Trebuchet MS" w:eastAsia="Calibri" w:hAnsi="Trebuchet MS" w:cs="Calibri"/>
          <w:i/>
          <w:noProof/>
          <w:sz w:val="16"/>
          <w:szCs w:val="16"/>
        </w:rPr>
        <w:t>Neonatal</w:t>
      </w:r>
      <w:r w:rsidRPr="004B77DE">
        <w:rPr>
          <w:rFonts w:ascii="Trebuchet MS" w:hAnsi="Trebuchet MS"/>
          <w:i/>
          <w:noProof/>
          <w:sz w:val="16"/>
          <w:szCs w:val="16"/>
        </w:rPr>
        <w:t xml:space="preserve"> </w:t>
      </w:r>
      <w:r w:rsidRPr="004B77DE">
        <w:rPr>
          <w:rFonts w:ascii="Trebuchet MS" w:eastAsia="Calibri" w:hAnsi="Trebuchet MS" w:cs="Calibri"/>
          <w:i/>
          <w:noProof/>
          <w:sz w:val="16"/>
          <w:szCs w:val="16"/>
        </w:rPr>
        <w:t>Med</w:t>
      </w:r>
      <w:r w:rsidRPr="004B77DE">
        <w:rPr>
          <w:rFonts w:ascii="Trebuchet MS" w:hAnsi="Trebuchet MS"/>
          <w:i/>
          <w:noProof/>
          <w:sz w:val="16"/>
          <w:szCs w:val="16"/>
        </w:rPr>
        <w:t>.</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5</w:t>
      </w:r>
      <w:r w:rsidRPr="004B77DE">
        <w:rPr>
          <w:rFonts w:ascii="Trebuchet MS" w:hAnsi="Trebuchet MS"/>
          <w:noProof/>
          <w:sz w:val="16"/>
          <w:szCs w:val="16"/>
        </w:rPr>
        <w:t>(</w:t>
      </w:r>
      <w:r w:rsidRPr="004B77DE">
        <w:rPr>
          <w:rFonts w:ascii="Trebuchet MS" w:eastAsia="Calibri" w:hAnsi="Trebuchet MS" w:cs="Calibri"/>
          <w:noProof/>
          <w:sz w:val="16"/>
          <w:szCs w:val="16"/>
        </w:rPr>
        <w:t>1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372</w:t>
      </w:r>
      <w:r w:rsidRPr="004B77DE">
        <w:rPr>
          <w:rFonts w:ascii="Trebuchet MS" w:hAnsi="Trebuchet MS"/>
          <w:noProof/>
          <w:sz w:val="16"/>
          <w:szCs w:val="16"/>
        </w:rPr>
        <w:t>-</w:t>
      </w:r>
      <w:r w:rsidRPr="004B77DE">
        <w:rPr>
          <w:rFonts w:ascii="Trebuchet MS" w:eastAsia="Calibri" w:hAnsi="Trebuchet MS" w:cs="Calibri"/>
          <w:noProof/>
          <w:sz w:val="16"/>
          <w:szCs w:val="16"/>
        </w:rPr>
        <w:t>6</w:t>
      </w:r>
      <w:r w:rsidRPr="004B77DE">
        <w:rPr>
          <w:rFonts w:ascii="Trebuchet MS" w:hAnsi="Trebuchet MS"/>
          <w:noProof/>
          <w:sz w:val="16"/>
          <w:szCs w:val="16"/>
        </w:rPr>
        <w:t>.</w:t>
      </w:r>
    </w:p>
    <w:p w14:paraId="179BE718"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28</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B</w:t>
      </w:r>
      <w:r w:rsidRPr="004B77DE">
        <w:rPr>
          <w:rFonts w:ascii="Trebuchet MS" w:hAnsi="Trebuchet MS"/>
          <w:noProof/>
          <w:sz w:val="16"/>
          <w:szCs w:val="16"/>
        </w:rPr>
        <w:t>arakat R, Pelaez M, Lopez C et al. Exercise during pregnancy and gestational diabetes-related adverse effects: a randomised controlled trial. B</w:t>
      </w:r>
      <w:r w:rsidRPr="004B77DE">
        <w:rPr>
          <w:rFonts w:ascii="Trebuchet MS" w:hAnsi="Trebuchet MS"/>
          <w:i/>
          <w:noProof/>
          <w:sz w:val="16"/>
          <w:szCs w:val="16"/>
        </w:rPr>
        <w:t>r J Sports Me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7</w:t>
      </w:r>
      <w:r w:rsidRPr="004B77DE">
        <w:rPr>
          <w:rFonts w:ascii="Trebuchet MS" w:hAnsi="Trebuchet MS"/>
          <w:noProof/>
          <w:sz w:val="16"/>
          <w:szCs w:val="16"/>
        </w:rPr>
        <w:t>(</w:t>
      </w:r>
      <w:r w:rsidRPr="004B77DE">
        <w:rPr>
          <w:rFonts w:ascii="Trebuchet MS" w:eastAsia="Calibri" w:hAnsi="Trebuchet MS" w:cs="Calibri"/>
          <w:noProof/>
          <w:sz w:val="16"/>
          <w:szCs w:val="16"/>
        </w:rPr>
        <w:t>10</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630</w:t>
      </w:r>
      <w:r w:rsidRPr="004B77DE">
        <w:rPr>
          <w:rFonts w:ascii="Trebuchet MS" w:hAnsi="Trebuchet MS"/>
          <w:noProof/>
          <w:sz w:val="16"/>
          <w:szCs w:val="16"/>
        </w:rPr>
        <w:t>-</w:t>
      </w:r>
      <w:r w:rsidRPr="004B77DE">
        <w:rPr>
          <w:rFonts w:ascii="Trebuchet MS" w:eastAsia="Calibri" w:hAnsi="Trebuchet MS" w:cs="Calibri"/>
          <w:noProof/>
          <w:sz w:val="16"/>
          <w:szCs w:val="16"/>
        </w:rPr>
        <w:t>6</w:t>
      </w:r>
      <w:r w:rsidRPr="004B77DE">
        <w:rPr>
          <w:rFonts w:ascii="Trebuchet MS" w:hAnsi="Trebuchet MS"/>
          <w:noProof/>
          <w:sz w:val="16"/>
          <w:szCs w:val="16"/>
        </w:rPr>
        <w:t>.</w:t>
      </w:r>
    </w:p>
    <w:p w14:paraId="1BE503BA"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29</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B</w:t>
      </w:r>
      <w:r w:rsidRPr="004B77DE">
        <w:rPr>
          <w:rFonts w:ascii="Trebuchet MS" w:hAnsi="Trebuchet MS"/>
          <w:noProof/>
          <w:sz w:val="16"/>
          <w:szCs w:val="16"/>
        </w:rPr>
        <w:t>arakat R, Perales M, Bacchi M et al. A program of exercise throughout pregnancy. Is it safe to mother and newborn? A</w:t>
      </w:r>
      <w:r w:rsidRPr="004B77DE">
        <w:rPr>
          <w:rFonts w:ascii="Trebuchet MS" w:hAnsi="Trebuchet MS"/>
          <w:i/>
          <w:noProof/>
          <w:sz w:val="16"/>
          <w:szCs w:val="16"/>
        </w:rPr>
        <w:t>m J Health Promot.</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4;</w:t>
      </w:r>
      <w:r w:rsidRPr="004B77DE">
        <w:rPr>
          <w:rFonts w:ascii="Trebuchet MS" w:hAnsi="Trebuchet MS"/>
          <w:noProof/>
          <w:sz w:val="16"/>
          <w:szCs w:val="16"/>
        </w:rPr>
        <w:t xml:space="preserve"> 29(1): 2-8.</w:t>
      </w:r>
    </w:p>
    <w:p w14:paraId="38F17A03"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30</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B</w:t>
      </w:r>
      <w:r w:rsidRPr="004B77DE">
        <w:rPr>
          <w:rFonts w:ascii="Trebuchet MS" w:hAnsi="Trebuchet MS"/>
          <w:noProof/>
          <w:sz w:val="16"/>
          <w:szCs w:val="16"/>
        </w:rPr>
        <w:t>arakat R, Pelaez M, Cordero Y et al. Exercise during pregnancy protects against hypertension and macrosomia: randomized clinical trial. A</w:t>
      </w:r>
      <w:r w:rsidRPr="004B77DE">
        <w:rPr>
          <w:rFonts w:ascii="Trebuchet MS" w:hAnsi="Trebuchet MS"/>
          <w:i/>
          <w:noProof/>
          <w:sz w:val="16"/>
          <w:szCs w:val="16"/>
        </w:rPr>
        <w:t>m J Obstet Gyneco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14</w:t>
      </w:r>
      <w:r w:rsidRPr="004B77DE">
        <w:rPr>
          <w:rFonts w:ascii="Trebuchet MS" w:hAnsi="Trebuchet MS"/>
          <w:noProof/>
          <w:sz w:val="16"/>
          <w:szCs w:val="16"/>
        </w:rPr>
        <w:t>(</w:t>
      </w:r>
      <w:r w:rsidRPr="004B77DE">
        <w:rPr>
          <w:rFonts w:ascii="Trebuchet MS" w:eastAsia="Calibri" w:hAnsi="Trebuchet MS" w:cs="Calibri"/>
          <w:noProof/>
          <w:sz w:val="16"/>
          <w:szCs w:val="16"/>
        </w:rPr>
        <w:t>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64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1</w:t>
      </w:r>
      <w:r w:rsidRPr="004B77DE">
        <w:rPr>
          <w:rFonts w:ascii="Trebuchet MS" w:hAnsi="Trebuchet MS"/>
          <w:noProof/>
          <w:sz w:val="16"/>
          <w:szCs w:val="16"/>
        </w:rPr>
        <w:t>-</w:t>
      </w:r>
      <w:r w:rsidRPr="004B77DE">
        <w:rPr>
          <w:rFonts w:ascii="Trebuchet MS" w:eastAsia="Calibri" w:hAnsi="Trebuchet MS" w:cs="Calibri"/>
          <w:noProof/>
          <w:sz w:val="16"/>
          <w:szCs w:val="16"/>
        </w:rPr>
        <w:t>8</w:t>
      </w:r>
      <w:r w:rsidRPr="004B77DE">
        <w:rPr>
          <w:rFonts w:ascii="Trebuchet MS" w:hAnsi="Trebuchet MS"/>
          <w:noProof/>
          <w:sz w:val="16"/>
          <w:szCs w:val="16"/>
        </w:rPr>
        <w:t>.</w:t>
      </w:r>
    </w:p>
    <w:p w14:paraId="4F0D4CFB"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31</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C</w:t>
      </w:r>
      <w:r w:rsidRPr="004B77DE">
        <w:rPr>
          <w:rFonts w:ascii="Trebuchet MS" w:hAnsi="Trebuchet MS"/>
          <w:noProof/>
          <w:sz w:val="16"/>
          <w:szCs w:val="16"/>
        </w:rPr>
        <w:t>ordero Y, Mottola MF, Vargas J et al. Exercise Is associated with a reduction in gestational diabetes mellitus. M</w:t>
      </w:r>
      <w:r w:rsidRPr="004B77DE">
        <w:rPr>
          <w:rFonts w:ascii="Trebuchet MS" w:hAnsi="Trebuchet MS"/>
          <w:i/>
          <w:noProof/>
          <w:sz w:val="16"/>
          <w:szCs w:val="16"/>
        </w:rPr>
        <w:t>edicine &amp; Science in Sports &amp; Exercise.</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7</w:t>
      </w:r>
      <w:r w:rsidRPr="004B77DE">
        <w:rPr>
          <w:rFonts w:ascii="Trebuchet MS" w:hAnsi="Trebuchet MS"/>
          <w:noProof/>
          <w:sz w:val="16"/>
          <w:szCs w:val="16"/>
        </w:rPr>
        <w:t>(</w:t>
      </w:r>
      <w:r w:rsidRPr="004B77DE">
        <w:rPr>
          <w:rFonts w:ascii="Trebuchet MS" w:eastAsia="Calibri" w:hAnsi="Trebuchet MS" w:cs="Calibri"/>
          <w:noProof/>
          <w:sz w:val="16"/>
          <w:szCs w:val="16"/>
        </w:rPr>
        <w:t>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328</w:t>
      </w:r>
      <w:r w:rsidRPr="004B77DE">
        <w:rPr>
          <w:rFonts w:ascii="Trebuchet MS" w:hAnsi="Trebuchet MS"/>
          <w:noProof/>
          <w:sz w:val="16"/>
          <w:szCs w:val="16"/>
        </w:rPr>
        <w:t>-</w:t>
      </w:r>
      <w:r w:rsidRPr="004B77DE">
        <w:rPr>
          <w:rFonts w:ascii="Trebuchet MS" w:eastAsia="Calibri" w:hAnsi="Trebuchet MS" w:cs="Calibri"/>
          <w:noProof/>
          <w:sz w:val="16"/>
          <w:szCs w:val="16"/>
        </w:rPr>
        <w:t>33</w:t>
      </w:r>
      <w:r w:rsidRPr="004B77DE">
        <w:rPr>
          <w:rFonts w:ascii="Trebuchet MS" w:hAnsi="Trebuchet MS"/>
          <w:noProof/>
          <w:sz w:val="16"/>
          <w:szCs w:val="16"/>
        </w:rPr>
        <w:t>.</w:t>
      </w:r>
    </w:p>
    <w:p w14:paraId="10346BC9"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32</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d</w:t>
      </w:r>
      <w:r w:rsidRPr="004B77DE">
        <w:rPr>
          <w:rFonts w:ascii="Trebuchet MS" w:hAnsi="Trebuchet MS"/>
          <w:noProof/>
          <w:sz w:val="16"/>
          <w:szCs w:val="16"/>
        </w:rPr>
        <w:t>a Silva SG, Hallal PC, Domingues MR et al. A randomized controlled trial of exercise during pregnancy on maternal and neonatal outcomes: results from the PAMELA study. I</w:t>
      </w:r>
      <w:r w:rsidRPr="004B77DE">
        <w:rPr>
          <w:rFonts w:ascii="Trebuchet MS" w:hAnsi="Trebuchet MS"/>
          <w:i/>
          <w:noProof/>
          <w:sz w:val="16"/>
          <w:szCs w:val="16"/>
        </w:rPr>
        <w:t>nt J Behav Nutr Phys Act.</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4</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75</w:t>
      </w:r>
      <w:r w:rsidRPr="004B77DE">
        <w:rPr>
          <w:rFonts w:ascii="Trebuchet MS" w:hAnsi="Trebuchet MS"/>
          <w:noProof/>
          <w:sz w:val="16"/>
          <w:szCs w:val="16"/>
        </w:rPr>
        <w:t>.</w:t>
      </w:r>
    </w:p>
    <w:p w14:paraId="3916A591"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33</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D</w:t>
      </w:r>
      <w:r w:rsidRPr="004B77DE">
        <w:rPr>
          <w:rFonts w:ascii="Trebuchet MS" w:hAnsi="Trebuchet MS"/>
          <w:noProof/>
          <w:sz w:val="16"/>
          <w:szCs w:val="16"/>
        </w:rPr>
        <w:t>aly N, Farren M, McKeating A et al. A Medically Supervised Pregnancy Exercise Intervention in Obese Women: A Randomized Controlled Trial. O</w:t>
      </w:r>
      <w:r w:rsidRPr="004B77DE">
        <w:rPr>
          <w:rFonts w:ascii="Trebuchet MS" w:hAnsi="Trebuchet MS"/>
          <w:i/>
          <w:noProof/>
          <w:sz w:val="16"/>
          <w:szCs w:val="16"/>
        </w:rPr>
        <w:t>bstet Gyneco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30</w:t>
      </w:r>
      <w:r w:rsidRPr="004B77DE">
        <w:rPr>
          <w:rFonts w:ascii="Trebuchet MS" w:hAnsi="Trebuchet MS"/>
          <w:noProof/>
          <w:sz w:val="16"/>
          <w:szCs w:val="16"/>
        </w:rPr>
        <w:t>(5): 1001-10.</w:t>
      </w:r>
    </w:p>
    <w:p w14:paraId="3AC8B296"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34</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G</w:t>
      </w:r>
      <w:r w:rsidRPr="004B77DE">
        <w:rPr>
          <w:rFonts w:ascii="Trebuchet MS" w:hAnsi="Trebuchet MS"/>
          <w:noProof/>
          <w:sz w:val="16"/>
          <w:szCs w:val="16"/>
        </w:rPr>
        <w:t>arshasbi A, Faghih Zadeh S. The effect of exercise on the intensity of low back pain in pregnant women. I</w:t>
      </w:r>
      <w:r w:rsidRPr="004B77DE">
        <w:rPr>
          <w:rFonts w:ascii="Trebuchet MS" w:hAnsi="Trebuchet MS"/>
          <w:i/>
          <w:noProof/>
          <w:sz w:val="16"/>
          <w:szCs w:val="16"/>
        </w:rPr>
        <w:t>nt J Gynaecol Obstet.</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0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88</w:t>
      </w:r>
      <w:r w:rsidRPr="004B77DE">
        <w:rPr>
          <w:rFonts w:ascii="Trebuchet MS" w:hAnsi="Trebuchet MS"/>
          <w:noProof/>
          <w:sz w:val="16"/>
          <w:szCs w:val="16"/>
        </w:rPr>
        <w:t>(</w:t>
      </w:r>
      <w:r w:rsidRPr="004B77DE">
        <w:rPr>
          <w:rFonts w:ascii="Trebuchet MS" w:eastAsia="Calibri" w:hAnsi="Trebuchet MS" w:cs="Calibri"/>
          <w:noProof/>
          <w:sz w:val="16"/>
          <w:szCs w:val="16"/>
        </w:rPr>
        <w:t>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71</w:t>
      </w:r>
      <w:r w:rsidRPr="004B77DE">
        <w:rPr>
          <w:rFonts w:ascii="Trebuchet MS" w:hAnsi="Trebuchet MS"/>
          <w:noProof/>
          <w:sz w:val="16"/>
          <w:szCs w:val="16"/>
        </w:rPr>
        <w:t>-</w:t>
      </w:r>
      <w:r w:rsidRPr="004B77DE">
        <w:rPr>
          <w:rFonts w:ascii="Trebuchet MS" w:eastAsia="Calibri" w:hAnsi="Trebuchet MS" w:cs="Calibri"/>
          <w:noProof/>
          <w:sz w:val="16"/>
          <w:szCs w:val="16"/>
        </w:rPr>
        <w:t>5</w:t>
      </w:r>
      <w:r w:rsidRPr="004B77DE">
        <w:rPr>
          <w:rFonts w:ascii="Trebuchet MS" w:hAnsi="Trebuchet MS"/>
          <w:noProof/>
          <w:sz w:val="16"/>
          <w:szCs w:val="16"/>
        </w:rPr>
        <w:t>.</w:t>
      </w:r>
    </w:p>
    <w:p w14:paraId="04CF7673"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35</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H</w:t>
      </w:r>
      <w:r w:rsidRPr="004B77DE">
        <w:rPr>
          <w:rFonts w:ascii="Trebuchet MS" w:hAnsi="Trebuchet MS"/>
          <w:noProof/>
          <w:sz w:val="16"/>
          <w:szCs w:val="16"/>
        </w:rPr>
        <w:t>aakstad LA, Bo K. Effect of regular exercise on prevention of excessive weight gain in pregnancy: a randomised controlled trial. E</w:t>
      </w:r>
      <w:r w:rsidRPr="004B77DE">
        <w:rPr>
          <w:rFonts w:ascii="Trebuchet MS" w:hAnsi="Trebuchet MS"/>
          <w:i/>
          <w:noProof/>
          <w:sz w:val="16"/>
          <w:szCs w:val="16"/>
        </w:rPr>
        <w:t>ur J Contracept Reprod Health Care.</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6</w:t>
      </w:r>
      <w:r w:rsidRPr="004B77DE">
        <w:rPr>
          <w:rFonts w:ascii="Trebuchet MS" w:hAnsi="Trebuchet MS"/>
          <w:noProof/>
          <w:sz w:val="16"/>
          <w:szCs w:val="16"/>
        </w:rPr>
        <w:t>(</w:t>
      </w:r>
      <w:r w:rsidRPr="004B77DE">
        <w:rPr>
          <w:rFonts w:ascii="Trebuchet MS" w:eastAsia="Calibri" w:hAnsi="Trebuchet MS" w:cs="Calibri"/>
          <w:noProof/>
          <w:sz w:val="16"/>
          <w:szCs w:val="16"/>
        </w:rPr>
        <w:t>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16</w:t>
      </w:r>
      <w:r w:rsidRPr="004B77DE">
        <w:rPr>
          <w:rFonts w:ascii="Trebuchet MS" w:hAnsi="Trebuchet MS"/>
          <w:noProof/>
          <w:sz w:val="16"/>
          <w:szCs w:val="16"/>
        </w:rPr>
        <w:t>-</w:t>
      </w:r>
      <w:r w:rsidRPr="004B77DE">
        <w:rPr>
          <w:rFonts w:ascii="Trebuchet MS" w:eastAsia="Calibri" w:hAnsi="Trebuchet MS" w:cs="Calibri"/>
          <w:noProof/>
          <w:sz w:val="16"/>
          <w:szCs w:val="16"/>
        </w:rPr>
        <w:t>25</w:t>
      </w:r>
      <w:r w:rsidRPr="004B77DE">
        <w:rPr>
          <w:rFonts w:ascii="Trebuchet MS" w:hAnsi="Trebuchet MS"/>
          <w:noProof/>
          <w:sz w:val="16"/>
          <w:szCs w:val="16"/>
        </w:rPr>
        <w:t>.</w:t>
      </w:r>
    </w:p>
    <w:p w14:paraId="6B2523FE"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36</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M</w:t>
      </w:r>
      <w:r w:rsidRPr="004B77DE">
        <w:rPr>
          <w:rFonts w:ascii="Trebuchet MS" w:hAnsi="Trebuchet MS"/>
          <w:noProof/>
          <w:sz w:val="16"/>
          <w:szCs w:val="16"/>
        </w:rPr>
        <w:t>urtezani A, Pacarada M, Ibraimi Z et al. The impact of exercise during pregnancy on neonatal outcomes: a randomized controlled trial. J</w:t>
      </w:r>
      <w:r w:rsidRPr="004B77DE">
        <w:rPr>
          <w:rFonts w:ascii="Trebuchet MS" w:hAnsi="Trebuchet MS"/>
          <w:i/>
          <w:noProof/>
          <w:sz w:val="16"/>
          <w:szCs w:val="16"/>
        </w:rPr>
        <w:t xml:space="preserve"> </w:t>
      </w:r>
      <w:r w:rsidRPr="004B77DE">
        <w:rPr>
          <w:rFonts w:ascii="Trebuchet MS" w:eastAsia="Calibri" w:hAnsi="Trebuchet MS" w:cs="Calibri"/>
          <w:i/>
          <w:noProof/>
          <w:sz w:val="16"/>
          <w:szCs w:val="16"/>
        </w:rPr>
        <w:t>Sports</w:t>
      </w:r>
      <w:r w:rsidRPr="004B77DE">
        <w:rPr>
          <w:rFonts w:ascii="Trebuchet MS" w:hAnsi="Trebuchet MS"/>
          <w:i/>
          <w:noProof/>
          <w:sz w:val="16"/>
          <w:szCs w:val="16"/>
        </w:rPr>
        <w:t xml:space="preserve"> </w:t>
      </w:r>
      <w:r w:rsidRPr="004B77DE">
        <w:rPr>
          <w:rFonts w:ascii="Trebuchet MS" w:eastAsia="Calibri" w:hAnsi="Trebuchet MS" w:cs="Calibri"/>
          <w:i/>
          <w:noProof/>
          <w:sz w:val="16"/>
          <w:szCs w:val="16"/>
        </w:rPr>
        <w:t>Med</w:t>
      </w:r>
      <w:r w:rsidRPr="004B77DE">
        <w:rPr>
          <w:rFonts w:ascii="Trebuchet MS" w:hAnsi="Trebuchet MS"/>
          <w:i/>
          <w:noProof/>
          <w:sz w:val="16"/>
          <w:szCs w:val="16"/>
        </w:rPr>
        <w:t xml:space="preserve"> Phys Fitnes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4</w:t>
      </w:r>
      <w:r w:rsidRPr="004B77DE">
        <w:rPr>
          <w:rFonts w:ascii="Trebuchet MS" w:hAnsi="Trebuchet MS"/>
          <w:noProof/>
          <w:sz w:val="16"/>
          <w:szCs w:val="16"/>
        </w:rPr>
        <w:t>(</w:t>
      </w:r>
      <w:r w:rsidRPr="004B77DE">
        <w:rPr>
          <w:rFonts w:ascii="Trebuchet MS" w:eastAsia="Calibri" w:hAnsi="Trebuchet MS" w:cs="Calibri"/>
          <w:noProof/>
          <w:sz w:val="16"/>
          <w:szCs w:val="16"/>
        </w:rPr>
        <w:t>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802</w:t>
      </w:r>
      <w:r w:rsidRPr="004B77DE">
        <w:rPr>
          <w:rFonts w:ascii="Trebuchet MS" w:hAnsi="Trebuchet MS"/>
          <w:noProof/>
          <w:sz w:val="16"/>
          <w:szCs w:val="16"/>
        </w:rPr>
        <w:t>-</w:t>
      </w:r>
      <w:r w:rsidRPr="004B77DE">
        <w:rPr>
          <w:rFonts w:ascii="Trebuchet MS" w:eastAsia="Calibri" w:hAnsi="Trebuchet MS" w:cs="Calibri"/>
          <w:noProof/>
          <w:sz w:val="16"/>
          <w:szCs w:val="16"/>
        </w:rPr>
        <w:t>8</w:t>
      </w:r>
      <w:r w:rsidRPr="004B77DE">
        <w:rPr>
          <w:rFonts w:ascii="Trebuchet MS" w:hAnsi="Trebuchet MS"/>
          <w:noProof/>
          <w:sz w:val="16"/>
          <w:szCs w:val="16"/>
        </w:rPr>
        <w:t>.</w:t>
      </w:r>
    </w:p>
    <w:p w14:paraId="486BAAD2"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37</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N</w:t>
      </w:r>
      <w:r w:rsidRPr="004B77DE">
        <w:rPr>
          <w:rFonts w:ascii="Trebuchet MS" w:hAnsi="Trebuchet MS"/>
          <w:noProof/>
          <w:sz w:val="16"/>
          <w:szCs w:val="16"/>
        </w:rPr>
        <w:t>ascimento SL, Surita FG, Parpinelli M et al. The effect of an antenatal physical exercise programme on maternal/perinatal outcomes and quality of life in overweight and obese pregnant women: a randomised clinical trial. B</w:t>
      </w:r>
      <w:r w:rsidRPr="004B77DE">
        <w:rPr>
          <w:rFonts w:ascii="Trebuchet MS" w:hAnsi="Trebuchet MS"/>
          <w:i/>
          <w:noProof/>
          <w:sz w:val="16"/>
          <w:szCs w:val="16"/>
        </w:rPr>
        <w:t>JOG: An International Journal of Obstetrics &amp; Gynaecology.</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18</w:t>
      </w:r>
      <w:r w:rsidRPr="004B77DE">
        <w:rPr>
          <w:rFonts w:ascii="Trebuchet MS" w:hAnsi="Trebuchet MS"/>
          <w:noProof/>
          <w:sz w:val="16"/>
          <w:szCs w:val="16"/>
        </w:rPr>
        <w:t>(</w:t>
      </w:r>
      <w:r w:rsidRPr="004B77DE">
        <w:rPr>
          <w:rFonts w:ascii="Trebuchet MS" w:eastAsia="Calibri" w:hAnsi="Trebuchet MS" w:cs="Calibri"/>
          <w:noProof/>
          <w:sz w:val="16"/>
          <w:szCs w:val="16"/>
        </w:rPr>
        <w:t>1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455</w:t>
      </w:r>
      <w:r w:rsidRPr="004B77DE">
        <w:rPr>
          <w:rFonts w:ascii="Trebuchet MS" w:hAnsi="Trebuchet MS"/>
          <w:noProof/>
          <w:sz w:val="16"/>
          <w:szCs w:val="16"/>
        </w:rPr>
        <w:t>-</w:t>
      </w:r>
      <w:r w:rsidRPr="004B77DE">
        <w:rPr>
          <w:rFonts w:ascii="Trebuchet MS" w:eastAsia="Calibri" w:hAnsi="Trebuchet MS" w:cs="Calibri"/>
          <w:noProof/>
          <w:sz w:val="16"/>
          <w:szCs w:val="16"/>
        </w:rPr>
        <w:t>63</w:t>
      </w:r>
      <w:r w:rsidRPr="004B77DE">
        <w:rPr>
          <w:rFonts w:ascii="Trebuchet MS" w:hAnsi="Trebuchet MS"/>
          <w:noProof/>
          <w:sz w:val="16"/>
          <w:szCs w:val="16"/>
        </w:rPr>
        <w:t>.</w:t>
      </w:r>
    </w:p>
    <w:p w14:paraId="37A70DE1"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38</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O</w:t>
      </w:r>
      <w:r w:rsidRPr="004B77DE">
        <w:rPr>
          <w:rFonts w:ascii="Trebuchet MS" w:hAnsi="Trebuchet MS"/>
          <w:noProof/>
          <w:sz w:val="16"/>
          <w:szCs w:val="16"/>
        </w:rPr>
        <w:t>ostdam N, van Poppel MN, Wouters MG et al. No effect of the FitFor2 exercise programme on blood glucose, insulin sensitivity, and birthweight in pregnant women who were overweight and at risk for gestational diabetes: results of a randomised controlled trial. B</w:t>
      </w:r>
      <w:r w:rsidRPr="004B77DE">
        <w:rPr>
          <w:rFonts w:ascii="Trebuchet MS" w:hAnsi="Trebuchet MS"/>
          <w:i/>
          <w:noProof/>
          <w:sz w:val="16"/>
          <w:szCs w:val="16"/>
        </w:rPr>
        <w:t>JOG.</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19</w:t>
      </w:r>
      <w:r w:rsidRPr="004B77DE">
        <w:rPr>
          <w:rFonts w:ascii="Trebuchet MS" w:hAnsi="Trebuchet MS"/>
          <w:noProof/>
          <w:sz w:val="16"/>
          <w:szCs w:val="16"/>
        </w:rPr>
        <w:t>(</w:t>
      </w:r>
      <w:r w:rsidRPr="004B77DE">
        <w:rPr>
          <w:rFonts w:ascii="Trebuchet MS" w:eastAsia="Calibri" w:hAnsi="Trebuchet MS" w:cs="Calibri"/>
          <w:noProof/>
          <w:sz w:val="16"/>
          <w:szCs w:val="16"/>
        </w:rPr>
        <w:t>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098</w:t>
      </w:r>
      <w:r w:rsidRPr="004B77DE">
        <w:rPr>
          <w:rFonts w:ascii="Trebuchet MS" w:hAnsi="Trebuchet MS"/>
          <w:noProof/>
          <w:sz w:val="16"/>
          <w:szCs w:val="16"/>
        </w:rPr>
        <w:t>-</w:t>
      </w:r>
      <w:r w:rsidRPr="004B77DE">
        <w:rPr>
          <w:rFonts w:ascii="Trebuchet MS" w:eastAsia="Calibri" w:hAnsi="Trebuchet MS" w:cs="Calibri"/>
          <w:noProof/>
          <w:sz w:val="16"/>
          <w:szCs w:val="16"/>
        </w:rPr>
        <w:t>107</w:t>
      </w:r>
      <w:r w:rsidRPr="004B77DE">
        <w:rPr>
          <w:rFonts w:ascii="Trebuchet MS" w:hAnsi="Trebuchet MS"/>
          <w:noProof/>
          <w:sz w:val="16"/>
          <w:szCs w:val="16"/>
        </w:rPr>
        <w:t>.</w:t>
      </w:r>
    </w:p>
    <w:p w14:paraId="6957F080"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39</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P</w:t>
      </w:r>
      <w:r w:rsidRPr="004B77DE">
        <w:rPr>
          <w:rFonts w:ascii="Trebuchet MS" w:hAnsi="Trebuchet MS"/>
          <w:noProof/>
          <w:sz w:val="16"/>
          <w:szCs w:val="16"/>
        </w:rPr>
        <w:t>erales M, Cordero Y, Vargas M et al. Exercise and depression in overweight and obese pregnant women: A randomised controlled trial. A</w:t>
      </w:r>
      <w:r w:rsidRPr="004B77DE">
        <w:rPr>
          <w:rFonts w:ascii="Trebuchet MS" w:hAnsi="Trebuchet MS"/>
          <w:i/>
          <w:noProof/>
          <w:sz w:val="16"/>
          <w:szCs w:val="16"/>
        </w:rPr>
        <w:t>rch Med Deporte.</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56</w:t>
      </w:r>
      <w:r w:rsidRPr="004B77DE">
        <w:rPr>
          <w:rFonts w:ascii="Trebuchet MS" w:hAnsi="Trebuchet MS"/>
          <w:noProof/>
          <w:sz w:val="16"/>
          <w:szCs w:val="16"/>
        </w:rPr>
        <w:t>-</w:t>
      </w:r>
      <w:r w:rsidRPr="004B77DE">
        <w:rPr>
          <w:rFonts w:ascii="Trebuchet MS" w:eastAsia="Calibri" w:hAnsi="Trebuchet MS" w:cs="Calibri"/>
          <w:noProof/>
          <w:sz w:val="16"/>
          <w:szCs w:val="16"/>
        </w:rPr>
        <w:t>63</w:t>
      </w:r>
      <w:r w:rsidRPr="004B77DE">
        <w:rPr>
          <w:rFonts w:ascii="Trebuchet MS" w:hAnsi="Trebuchet MS"/>
          <w:noProof/>
          <w:sz w:val="16"/>
          <w:szCs w:val="16"/>
        </w:rPr>
        <w:t>.</w:t>
      </w:r>
    </w:p>
    <w:p w14:paraId="6DDF7CF5"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40</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P</w:t>
      </w:r>
      <w:r w:rsidRPr="004B77DE">
        <w:rPr>
          <w:rFonts w:ascii="Trebuchet MS" w:hAnsi="Trebuchet MS"/>
          <w:noProof/>
          <w:sz w:val="16"/>
          <w:szCs w:val="16"/>
        </w:rPr>
        <w:t>erales M, Refoyo I, Coteron J et al. Exercise during pregnancy attenuates prenatal depression: a randomized controlled trial. E</w:t>
      </w:r>
      <w:r w:rsidRPr="004B77DE">
        <w:rPr>
          <w:rFonts w:ascii="Trebuchet MS" w:hAnsi="Trebuchet MS"/>
          <w:i/>
          <w:noProof/>
          <w:sz w:val="16"/>
          <w:szCs w:val="16"/>
        </w:rPr>
        <w:t>val Health Prof.</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8</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9</w:t>
      </w:r>
      <w:r w:rsidRPr="004B77DE">
        <w:rPr>
          <w:rFonts w:ascii="Trebuchet MS" w:hAnsi="Trebuchet MS"/>
          <w:noProof/>
          <w:sz w:val="16"/>
          <w:szCs w:val="16"/>
        </w:rPr>
        <w:t>-</w:t>
      </w:r>
      <w:r w:rsidRPr="004B77DE">
        <w:rPr>
          <w:rFonts w:ascii="Trebuchet MS" w:eastAsia="Calibri" w:hAnsi="Trebuchet MS" w:cs="Calibri"/>
          <w:noProof/>
          <w:sz w:val="16"/>
          <w:szCs w:val="16"/>
        </w:rPr>
        <w:t>72</w:t>
      </w:r>
      <w:r w:rsidRPr="004B77DE">
        <w:rPr>
          <w:rFonts w:ascii="Trebuchet MS" w:hAnsi="Trebuchet MS"/>
          <w:noProof/>
          <w:sz w:val="16"/>
          <w:szCs w:val="16"/>
        </w:rPr>
        <w:t>.</w:t>
      </w:r>
    </w:p>
    <w:p w14:paraId="6B80D08C"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41</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P</w:t>
      </w:r>
      <w:r w:rsidRPr="004B77DE">
        <w:rPr>
          <w:rFonts w:ascii="Trebuchet MS" w:hAnsi="Trebuchet MS"/>
          <w:noProof/>
          <w:sz w:val="16"/>
          <w:szCs w:val="16"/>
        </w:rPr>
        <w:t>inzon DC, Zamora K, Martinez JH et al. Type of delivery and gestational age is not affected by pregnant Latin-American women engaging in vigorous exercise: a secondary analysis of data from a controlled randomized trial. R</w:t>
      </w:r>
      <w:r w:rsidRPr="004B77DE">
        <w:rPr>
          <w:rFonts w:ascii="Trebuchet MS" w:hAnsi="Trebuchet MS"/>
          <w:i/>
          <w:noProof/>
          <w:sz w:val="16"/>
          <w:szCs w:val="16"/>
        </w:rPr>
        <w:t>ev Salud Publica (Bogota).</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4</w:t>
      </w:r>
      <w:r w:rsidRPr="004B77DE">
        <w:rPr>
          <w:rFonts w:ascii="Trebuchet MS" w:hAnsi="Trebuchet MS"/>
          <w:noProof/>
          <w:sz w:val="16"/>
          <w:szCs w:val="16"/>
        </w:rPr>
        <w:t>(</w:t>
      </w:r>
      <w:r w:rsidRPr="004B77DE">
        <w:rPr>
          <w:rFonts w:ascii="Trebuchet MS" w:eastAsia="Calibri" w:hAnsi="Trebuchet MS" w:cs="Calibri"/>
          <w:noProof/>
          <w:sz w:val="16"/>
          <w:szCs w:val="16"/>
        </w:rPr>
        <w:t>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731</w:t>
      </w:r>
      <w:r w:rsidRPr="004B77DE">
        <w:rPr>
          <w:rFonts w:ascii="Trebuchet MS" w:hAnsi="Trebuchet MS"/>
          <w:noProof/>
          <w:sz w:val="16"/>
          <w:szCs w:val="16"/>
        </w:rPr>
        <w:t>-</w:t>
      </w:r>
      <w:r w:rsidRPr="004B77DE">
        <w:rPr>
          <w:rFonts w:ascii="Trebuchet MS" w:eastAsia="Calibri" w:hAnsi="Trebuchet MS" w:cs="Calibri"/>
          <w:noProof/>
          <w:sz w:val="16"/>
          <w:szCs w:val="16"/>
        </w:rPr>
        <w:t>43</w:t>
      </w:r>
      <w:r w:rsidRPr="004B77DE">
        <w:rPr>
          <w:rFonts w:ascii="Trebuchet MS" w:hAnsi="Trebuchet MS"/>
          <w:noProof/>
          <w:sz w:val="16"/>
          <w:szCs w:val="16"/>
        </w:rPr>
        <w:t>.</w:t>
      </w:r>
    </w:p>
    <w:p w14:paraId="30999660"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42</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P</w:t>
      </w:r>
      <w:r w:rsidRPr="004B77DE">
        <w:rPr>
          <w:rFonts w:ascii="Trebuchet MS" w:hAnsi="Trebuchet MS"/>
          <w:noProof/>
          <w:sz w:val="16"/>
          <w:szCs w:val="16"/>
        </w:rPr>
        <w:t>rice BB, Amini SB, Kappeler K. Exercise in pregnancy: effect on fitness and obstetric outcomes-a randomized trial. M</w:t>
      </w:r>
      <w:r w:rsidRPr="004B77DE">
        <w:rPr>
          <w:rFonts w:ascii="Trebuchet MS" w:hAnsi="Trebuchet MS"/>
          <w:i/>
          <w:noProof/>
          <w:sz w:val="16"/>
          <w:szCs w:val="16"/>
        </w:rPr>
        <w:t>ed Sci Sports Exerc.</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4</w:t>
      </w:r>
      <w:r w:rsidRPr="004B77DE">
        <w:rPr>
          <w:rFonts w:ascii="Trebuchet MS" w:hAnsi="Trebuchet MS"/>
          <w:noProof/>
          <w:sz w:val="16"/>
          <w:szCs w:val="16"/>
        </w:rPr>
        <w:t>(</w:t>
      </w:r>
      <w:r w:rsidRPr="004B77DE">
        <w:rPr>
          <w:rFonts w:ascii="Trebuchet MS" w:eastAsia="Calibri" w:hAnsi="Trebuchet MS" w:cs="Calibri"/>
          <w:noProof/>
          <w:sz w:val="16"/>
          <w:szCs w:val="16"/>
        </w:rPr>
        <w:t>1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263</w:t>
      </w:r>
      <w:r w:rsidRPr="004B77DE">
        <w:rPr>
          <w:rFonts w:ascii="Trebuchet MS" w:hAnsi="Trebuchet MS"/>
          <w:noProof/>
          <w:sz w:val="16"/>
          <w:szCs w:val="16"/>
        </w:rPr>
        <w:t>-</w:t>
      </w:r>
      <w:r w:rsidRPr="004B77DE">
        <w:rPr>
          <w:rFonts w:ascii="Trebuchet MS" w:eastAsia="Calibri" w:hAnsi="Trebuchet MS" w:cs="Calibri"/>
          <w:noProof/>
          <w:sz w:val="16"/>
          <w:szCs w:val="16"/>
        </w:rPr>
        <w:t>9</w:t>
      </w:r>
      <w:r w:rsidRPr="004B77DE">
        <w:rPr>
          <w:rFonts w:ascii="Trebuchet MS" w:hAnsi="Trebuchet MS"/>
          <w:noProof/>
          <w:sz w:val="16"/>
          <w:szCs w:val="16"/>
        </w:rPr>
        <w:t>.</w:t>
      </w:r>
    </w:p>
    <w:p w14:paraId="00D3A232"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43</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R</w:t>
      </w:r>
      <w:r w:rsidRPr="004B77DE">
        <w:rPr>
          <w:rFonts w:ascii="Trebuchet MS" w:hAnsi="Trebuchet MS"/>
          <w:noProof/>
          <w:sz w:val="16"/>
          <w:szCs w:val="16"/>
        </w:rPr>
        <w:t>uiz JR, Perales M, Pelaez M et al. Supervised exercise-based intervention to prevent excessive gestational weight gain: a randomized controlled trial. M</w:t>
      </w:r>
      <w:r w:rsidRPr="004B77DE">
        <w:rPr>
          <w:rFonts w:ascii="Trebuchet MS" w:hAnsi="Trebuchet MS"/>
          <w:i/>
          <w:noProof/>
          <w:sz w:val="16"/>
          <w:szCs w:val="16"/>
        </w:rPr>
        <w:t>ayo Clin Proc.</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88</w:t>
      </w:r>
      <w:r w:rsidRPr="004B77DE">
        <w:rPr>
          <w:rFonts w:ascii="Trebuchet MS" w:hAnsi="Trebuchet MS"/>
          <w:noProof/>
          <w:sz w:val="16"/>
          <w:szCs w:val="16"/>
        </w:rPr>
        <w:t>(</w:t>
      </w:r>
      <w:r w:rsidRPr="004B77DE">
        <w:rPr>
          <w:rFonts w:ascii="Trebuchet MS" w:eastAsia="Calibri" w:hAnsi="Trebuchet MS" w:cs="Calibri"/>
          <w:noProof/>
          <w:sz w:val="16"/>
          <w:szCs w:val="16"/>
        </w:rPr>
        <w:t>1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388</w:t>
      </w:r>
      <w:r w:rsidRPr="004B77DE">
        <w:rPr>
          <w:rFonts w:ascii="Trebuchet MS" w:hAnsi="Trebuchet MS"/>
          <w:noProof/>
          <w:sz w:val="16"/>
          <w:szCs w:val="16"/>
        </w:rPr>
        <w:t>-</w:t>
      </w:r>
      <w:r w:rsidRPr="004B77DE">
        <w:rPr>
          <w:rFonts w:ascii="Trebuchet MS" w:eastAsia="Calibri" w:hAnsi="Trebuchet MS" w:cs="Calibri"/>
          <w:noProof/>
          <w:sz w:val="16"/>
          <w:szCs w:val="16"/>
        </w:rPr>
        <w:t>97</w:t>
      </w:r>
      <w:r w:rsidRPr="004B77DE">
        <w:rPr>
          <w:rFonts w:ascii="Trebuchet MS" w:hAnsi="Trebuchet MS"/>
          <w:noProof/>
          <w:sz w:val="16"/>
          <w:szCs w:val="16"/>
        </w:rPr>
        <w:t>.</w:t>
      </w:r>
    </w:p>
    <w:p w14:paraId="7A47FA08"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44</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S</w:t>
      </w:r>
      <w:r w:rsidRPr="004B77DE">
        <w:rPr>
          <w:rFonts w:ascii="Trebuchet MS" w:hAnsi="Trebuchet MS"/>
          <w:noProof/>
          <w:sz w:val="16"/>
          <w:szCs w:val="16"/>
        </w:rPr>
        <w:t>ongØYgard KM, Stafne SN, Evensen KAI et al. Does exercise during pregnancy prevent postnatal depression? A</w:t>
      </w:r>
      <w:r w:rsidRPr="004B77DE">
        <w:rPr>
          <w:rFonts w:ascii="Trebuchet MS" w:hAnsi="Trebuchet MS"/>
          <w:i/>
          <w:noProof/>
          <w:sz w:val="16"/>
          <w:szCs w:val="16"/>
        </w:rPr>
        <w:t>cta Obstetricia et Gynecologica Scandinavica.</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91</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62</w:t>
      </w:r>
      <w:r w:rsidRPr="004B77DE">
        <w:rPr>
          <w:rFonts w:ascii="Trebuchet MS" w:hAnsi="Trebuchet MS"/>
          <w:noProof/>
          <w:sz w:val="16"/>
          <w:szCs w:val="16"/>
        </w:rPr>
        <w:t>-</w:t>
      </w:r>
      <w:r w:rsidRPr="004B77DE">
        <w:rPr>
          <w:rFonts w:ascii="Trebuchet MS" w:eastAsia="Calibri" w:hAnsi="Trebuchet MS" w:cs="Calibri"/>
          <w:noProof/>
          <w:sz w:val="16"/>
          <w:szCs w:val="16"/>
        </w:rPr>
        <w:t>7</w:t>
      </w:r>
      <w:r w:rsidRPr="004B77DE">
        <w:rPr>
          <w:rFonts w:ascii="Trebuchet MS" w:hAnsi="Trebuchet MS"/>
          <w:noProof/>
          <w:sz w:val="16"/>
          <w:szCs w:val="16"/>
        </w:rPr>
        <w:t>.</w:t>
      </w:r>
    </w:p>
    <w:p w14:paraId="363A1C6C"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45</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S</w:t>
      </w:r>
      <w:r w:rsidRPr="004B77DE">
        <w:rPr>
          <w:rFonts w:ascii="Trebuchet MS" w:hAnsi="Trebuchet MS"/>
          <w:noProof/>
          <w:sz w:val="16"/>
          <w:szCs w:val="16"/>
        </w:rPr>
        <w:t>tafne SN, Salvesen K</w:t>
      </w:r>
      <w:r w:rsidRPr="004B77DE">
        <w:rPr>
          <w:rFonts w:ascii="MS Mincho" w:eastAsia="MS Mincho" w:hAnsi="MS Mincho" w:cs="MS Mincho"/>
          <w:noProof/>
          <w:sz w:val="16"/>
          <w:szCs w:val="16"/>
        </w:rPr>
        <w:t>Å</w:t>
      </w:r>
      <w:r w:rsidRPr="004B77DE">
        <w:rPr>
          <w:rFonts w:ascii="Trebuchet MS" w:hAnsi="Trebuchet MS"/>
          <w:noProof/>
          <w:sz w:val="16"/>
          <w:szCs w:val="16"/>
        </w:rPr>
        <w:t>, Romundstad PR et al. Regular Exercise During Pregnancy to Prevent Gestational Diabetes. O</w:t>
      </w:r>
      <w:r w:rsidRPr="004B77DE">
        <w:rPr>
          <w:rFonts w:ascii="Trebuchet MS" w:hAnsi="Trebuchet MS"/>
          <w:i/>
          <w:noProof/>
          <w:sz w:val="16"/>
          <w:szCs w:val="16"/>
        </w:rPr>
        <w:t>bstetrics &amp; Gynecology.</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19</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9</w:t>
      </w:r>
      <w:r w:rsidRPr="004B77DE">
        <w:rPr>
          <w:rFonts w:ascii="Trebuchet MS" w:hAnsi="Trebuchet MS"/>
          <w:noProof/>
          <w:sz w:val="16"/>
          <w:szCs w:val="16"/>
        </w:rPr>
        <w:t>-</w:t>
      </w:r>
      <w:r w:rsidRPr="004B77DE">
        <w:rPr>
          <w:rFonts w:ascii="Trebuchet MS" w:eastAsia="Calibri" w:hAnsi="Trebuchet MS" w:cs="Calibri"/>
          <w:noProof/>
          <w:sz w:val="16"/>
          <w:szCs w:val="16"/>
        </w:rPr>
        <w:t>36</w:t>
      </w:r>
      <w:r w:rsidRPr="004B77DE">
        <w:rPr>
          <w:rFonts w:ascii="Trebuchet MS" w:hAnsi="Trebuchet MS"/>
          <w:noProof/>
          <w:sz w:val="16"/>
          <w:szCs w:val="16"/>
        </w:rPr>
        <w:t>.</w:t>
      </w:r>
    </w:p>
    <w:p w14:paraId="7E12436E"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46</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V</w:t>
      </w:r>
      <w:r w:rsidRPr="004B77DE">
        <w:rPr>
          <w:rFonts w:ascii="Trebuchet MS" w:hAnsi="Trebuchet MS"/>
          <w:noProof/>
          <w:sz w:val="16"/>
          <w:szCs w:val="16"/>
        </w:rPr>
        <w:t>argas-Terrones M, Barakat R, Santacruz B et al. Physical exercise programme during pregnancy decreases perinatal depression risk: a randomised controlled trial. B</w:t>
      </w:r>
      <w:r w:rsidRPr="004B77DE">
        <w:rPr>
          <w:rFonts w:ascii="Trebuchet MS" w:hAnsi="Trebuchet MS"/>
          <w:i/>
          <w:noProof/>
          <w:sz w:val="16"/>
          <w:szCs w:val="16"/>
        </w:rPr>
        <w:t>r J Sports Me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3</w:t>
      </w:r>
      <w:r w:rsidRPr="004B77DE">
        <w:rPr>
          <w:rFonts w:ascii="Trebuchet MS" w:hAnsi="Trebuchet MS"/>
          <w:noProof/>
          <w:sz w:val="16"/>
          <w:szCs w:val="16"/>
        </w:rPr>
        <w:t>(</w:t>
      </w:r>
      <w:r w:rsidRPr="004B77DE">
        <w:rPr>
          <w:rFonts w:ascii="Trebuchet MS" w:eastAsia="Calibri" w:hAnsi="Trebuchet MS" w:cs="Calibri"/>
          <w:noProof/>
          <w:sz w:val="16"/>
          <w:szCs w:val="16"/>
        </w:rPr>
        <w:t>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48</w:t>
      </w:r>
      <w:r w:rsidRPr="004B77DE">
        <w:rPr>
          <w:rFonts w:ascii="Trebuchet MS" w:hAnsi="Trebuchet MS"/>
          <w:noProof/>
          <w:sz w:val="16"/>
          <w:szCs w:val="16"/>
        </w:rPr>
        <w:t>-</w:t>
      </w:r>
      <w:r w:rsidRPr="004B77DE">
        <w:rPr>
          <w:rFonts w:ascii="Trebuchet MS" w:eastAsia="Calibri" w:hAnsi="Trebuchet MS" w:cs="Calibri"/>
          <w:noProof/>
          <w:sz w:val="16"/>
          <w:szCs w:val="16"/>
        </w:rPr>
        <w:t>53</w:t>
      </w:r>
      <w:r w:rsidRPr="004B77DE">
        <w:rPr>
          <w:rFonts w:ascii="Trebuchet MS" w:hAnsi="Trebuchet MS"/>
          <w:noProof/>
          <w:sz w:val="16"/>
          <w:szCs w:val="16"/>
        </w:rPr>
        <w:t>.</w:t>
      </w:r>
    </w:p>
    <w:p w14:paraId="06EDDF44"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47</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A</w:t>
      </w:r>
      <w:r w:rsidRPr="004B77DE">
        <w:rPr>
          <w:rFonts w:ascii="Trebuchet MS" w:hAnsi="Trebuchet MS"/>
          <w:noProof/>
          <w:sz w:val="16"/>
          <w:szCs w:val="16"/>
        </w:rPr>
        <w:t>guilar-Cordero MJ, Sanchez-Garcia JC, Rodriguez-Blanque R et al. Moderate physical activity in an aquatic environment during pregnancy (SWEP Study) and its influence in preventing postpartum depression. J</w:t>
      </w:r>
      <w:r w:rsidRPr="004B77DE">
        <w:rPr>
          <w:rFonts w:ascii="Trebuchet MS" w:hAnsi="Trebuchet MS"/>
          <w:i/>
          <w:noProof/>
          <w:sz w:val="16"/>
          <w:szCs w:val="16"/>
        </w:rPr>
        <w:t xml:space="preserve"> </w:t>
      </w:r>
      <w:r w:rsidRPr="004B77DE">
        <w:rPr>
          <w:rFonts w:ascii="Trebuchet MS" w:eastAsia="Calibri" w:hAnsi="Trebuchet MS" w:cs="Calibri"/>
          <w:i/>
          <w:noProof/>
          <w:sz w:val="16"/>
          <w:szCs w:val="16"/>
        </w:rPr>
        <w:t>Am</w:t>
      </w:r>
      <w:r w:rsidRPr="004B77DE">
        <w:rPr>
          <w:rFonts w:ascii="Trebuchet MS" w:hAnsi="Trebuchet MS"/>
          <w:i/>
          <w:noProof/>
          <w:sz w:val="16"/>
          <w:szCs w:val="16"/>
        </w:rPr>
        <w:t xml:space="preserve"> </w:t>
      </w:r>
      <w:r w:rsidRPr="004B77DE">
        <w:rPr>
          <w:rFonts w:ascii="Trebuchet MS" w:eastAsia="Calibri" w:hAnsi="Trebuchet MS" w:cs="Calibri"/>
          <w:i/>
          <w:noProof/>
          <w:sz w:val="16"/>
          <w:szCs w:val="16"/>
        </w:rPr>
        <w:t>Psychiatr</w:t>
      </w:r>
      <w:r w:rsidRPr="004B77DE">
        <w:rPr>
          <w:rFonts w:ascii="Trebuchet MS" w:hAnsi="Trebuchet MS"/>
          <w:i/>
          <w:noProof/>
          <w:sz w:val="16"/>
          <w:szCs w:val="16"/>
        </w:rPr>
        <w:t xml:space="preserve"> </w:t>
      </w:r>
      <w:r w:rsidRPr="004B77DE">
        <w:rPr>
          <w:rFonts w:ascii="Trebuchet MS" w:eastAsia="Calibri" w:hAnsi="Trebuchet MS" w:cs="Calibri"/>
          <w:i/>
          <w:noProof/>
          <w:sz w:val="16"/>
          <w:szCs w:val="16"/>
        </w:rPr>
        <w:t>Nurses</w:t>
      </w:r>
      <w:r w:rsidRPr="004B77DE">
        <w:rPr>
          <w:rFonts w:ascii="Trebuchet MS" w:hAnsi="Trebuchet MS"/>
          <w:i/>
          <w:noProof/>
          <w:sz w:val="16"/>
          <w:szCs w:val="16"/>
        </w:rPr>
        <w:t xml:space="preserve"> </w:t>
      </w:r>
      <w:r w:rsidRPr="004B77DE">
        <w:rPr>
          <w:rFonts w:ascii="Trebuchet MS" w:eastAsia="Calibri" w:hAnsi="Trebuchet MS" w:cs="Calibri"/>
          <w:i/>
          <w:noProof/>
          <w:sz w:val="16"/>
          <w:szCs w:val="16"/>
        </w:rPr>
        <w:t>Assoc</w:t>
      </w:r>
      <w:r w:rsidRPr="004B77DE">
        <w:rPr>
          <w:rFonts w:ascii="Trebuchet MS" w:hAnsi="Trebuchet MS"/>
          <w:i/>
          <w:noProof/>
          <w:sz w:val="16"/>
          <w:szCs w:val="16"/>
        </w:rPr>
        <w:t>.</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5</w:t>
      </w:r>
      <w:r w:rsidRPr="004B77DE">
        <w:rPr>
          <w:rFonts w:ascii="Trebuchet MS" w:hAnsi="Trebuchet MS"/>
          <w:noProof/>
          <w:sz w:val="16"/>
          <w:szCs w:val="16"/>
        </w:rPr>
        <w:t>(</w:t>
      </w:r>
      <w:r w:rsidRPr="004B77DE">
        <w:rPr>
          <w:rFonts w:ascii="Trebuchet MS" w:eastAsia="Calibri" w:hAnsi="Trebuchet MS" w:cs="Calibri"/>
          <w:noProof/>
          <w:sz w:val="16"/>
          <w:szCs w:val="16"/>
        </w:rPr>
        <w:t>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12</w:t>
      </w:r>
      <w:r w:rsidRPr="004B77DE">
        <w:rPr>
          <w:rFonts w:ascii="Trebuchet MS" w:hAnsi="Trebuchet MS"/>
          <w:noProof/>
          <w:sz w:val="16"/>
          <w:szCs w:val="16"/>
        </w:rPr>
        <w:t>-</w:t>
      </w:r>
      <w:r w:rsidRPr="004B77DE">
        <w:rPr>
          <w:rFonts w:ascii="Trebuchet MS" w:eastAsia="Calibri" w:hAnsi="Trebuchet MS" w:cs="Calibri"/>
          <w:noProof/>
          <w:sz w:val="16"/>
          <w:szCs w:val="16"/>
        </w:rPr>
        <w:t>21</w:t>
      </w:r>
      <w:r w:rsidRPr="004B77DE">
        <w:rPr>
          <w:rFonts w:ascii="Trebuchet MS" w:hAnsi="Trebuchet MS"/>
          <w:noProof/>
          <w:sz w:val="16"/>
          <w:szCs w:val="16"/>
        </w:rPr>
        <w:t>.</w:t>
      </w:r>
    </w:p>
    <w:p w14:paraId="6F7F0854"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48</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D</w:t>
      </w:r>
      <w:r w:rsidRPr="004B77DE">
        <w:rPr>
          <w:rFonts w:ascii="Trebuchet MS" w:hAnsi="Trebuchet MS"/>
          <w:noProof/>
          <w:sz w:val="16"/>
          <w:szCs w:val="16"/>
        </w:rPr>
        <w:t>ekker Nitert M, Barrett HL, Denny KJ et al. Exercise in pregnancy does not alter gestational weight gain, MCP-1 or leptin in obese women. A</w:t>
      </w:r>
      <w:r w:rsidRPr="004B77DE">
        <w:rPr>
          <w:rFonts w:ascii="Trebuchet MS" w:hAnsi="Trebuchet MS"/>
          <w:i/>
          <w:noProof/>
          <w:sz w:val="16"/>
          <w:szCs w:val="16"/>
        </w:rPr>
        <w:t>ust N Z J Obstet Gynaeco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5</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7</w:t>
      </w:r>
      <w:r w:rsidRPr="004B77DE">
        <w:rPr>
          <w:rFonts w:ascii="Trebuchet MS" w:hAnsi="Trebuchet MS"/>
          <w:noProof/>
          <w:sz w:val="16"/>
          <w:szCs w:val="16"/>
        </w:rPr>
        <w:t>-</w:t>
      </w:r>
      <w:r w:rsidRPr="004B77DE">
        <w:rPr>
          <w:rFonts w:ascii="Trebuchet MS" w:eastAsia="Calibri" w:hAnsi="Trebuchet MS" w:cs="Calibri"/>
          <w:noProof/>
          <w:sz w:val="16"/>
          <w:szCs w:val="16"/>
        </w:rPr>
        <w:t>33</w:t>
      </w:r>
      <w:r w:rsidRPr="004B77DE">
        <w:rPr>
          <w:rFonts w:ascii="Trebuchet MS" w:hAnsi="Trebuchet MS"/>
          <w:noProof/>
          <w:sz w:val="16"/>
          <w:szCs w:val="16"/>
        </w:rPr>
        <w:t>.</w:t>
      </w:r>
    </w:p>
    <w:p w14:paraId="6CA859D5"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49</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K</w:t>
      </w:r>
      <w:r w:rsidRPr="004B77DE">
        <w:rPr>
          <w:rFonts w:ascii="Trebuchet MS" w:hAnsi="Trebuchet MS"/>
          <w:noProof/>
          <w:sz w:val="16"/>
          <w:szCs w:val="16"/>
        </w:rPr>
        <w:t>ong KL, Campbell C, Wagner K et al. Impact of a walking intervention during pregnancy on post-partum weight retention and infant anthropometric outcomes. J</w:t>
      </w:r>
      <w:r w:rsidRPr="004B77DE">
        <w:rPr>
          <w:rFonts w:ascii="Trebuchet MS" w:hAnsi="Trebuchet MS"/>
          <w:i/>
          <w:noProof/>
          <w:sz w:val="16"/>
          <w:szCs w:val="16"/>
        </w:rPr>
        <w:t>ournal of Developmental Origins of Health and Disease.</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w:t>
      </w:r>
      <w:r w:rsidRPr="004B77DE">
        <w:rPr>
          <w:rFonts w:ascii="Trebuchet MS" w:hAnsi="Trebuchet MS"/>
          <w:noProof/>
          <w:sz w:val="16"/>
          <w:szCs w:val="16"/>
        </w:rPr>
        <w:t>(</w:t>
      </w:r>
      <w:r w:rsidRPr="004B77DE">
        <w:rPr>
          <w:rFonts w:ascii="Trebuchet MS" w:eastAsia="Calibri" w:hAnsi="Trebuchet MS" w:cs="Calibri"/>
          <w:noProof/>
          <w:sz w:val="16"/>
          <w:szCs w:val="16"/>
        </w:rPr>
        <w:t>0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59</w:t>
      </w:r>
      <w:r w:rsidRPr="004B77DE">
        <w:rPr>
          <w:rFonts w:ascii="Trebuchet MS" w:hAnsi="Trebuchet MS"/>
          <w:noProof/>
          <w:sz w:val="16"/>
          <w:szCs w:val="16"/>
        </w:rPr>
        <w:t>-</w:t>
      </w:r>
      <w:r w:rsidRPr="004B77DE">
        <w:rPr>
          <w:rFonts w:ascii="Trebuchet MS" w:eastAsia="Calibri" w:hAnsi="Trebuchet MS" w:cs="Calibri"/>
          <w:noProof/>
          <w:sz w:val="16"/>
          <w:szCs w:val="16"/>
        </w:rPr>
        <w:t>67</w:t>
      </w:r>
      <w:r w:rsidRPr="004B77DE">
        <w:rPr>
          <w:rFonts w:ascii="Trebuchet MS" w:hAnsi="Trebuchet MS"/>
          <w:noProof/>
          <w:sz w:val="16"/>
          <w:szCs w:val="16"/>
        </w:rPr>
        <w:t>.</w:t>
      </w:r>
    </w:p>
    <w:p w14:paraId="224E3316"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50</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O</w:t>
      </w:r>
      <w:r w:rsidRPr="004B77DE">
        <w:rPr>
          <w:rFonts w:ascii="Trebuchet MS" w:hAnsi="Trebuchet MS"/>
          <w:noProof/>
          <w:sz w:val="16"/>
          <w:szCs w:val="16"/>
        </w:rPr>
        <w:t>ng MJ, Guelfi KJ, Hunter T et al. Supervised home-based exercise may attenuate the decline of glucose tolerance in obese pregnant women. D</w:t>
      </w:r>
      <w:r w:rsidRPr="004B77DE">
        <w:rPr>
          <w:rFonts w:ascii="Trebuchet MS" w:hAnsi="Trebuchet MS"/>
          <w:i/>
          <w:noProof/>
          <w:sz w:val="16"/>
          <w:szCs w:val="16"/>
        </w:rPr>
        <w:t>iabetes Metab.</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0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5</w:t>
      </w:r>
      <w:r w:rsidRPr="004B77DE">
        <w:rPr>
          <w:rFonts w:ascii="Trebuchet MS" w:hAnsi="Trebuchet MS"/>
          <w:noProof/>
          <w:sz w:val="16"/>
          <w:szCs w:val="16"/>
        </w:rPr>
        <w:t>(</w:t>
      </w:r>
      <w:r w:rsidRPr="004B77DE">
        <w:rPr>
          <w:rFonts w:ascii="Trebuchet MS" w:eastAsia="Calibri" w:hAnsi="Trebuchet MS" w:cs="Calibri"/>
          <w:noProof/>
          <w:sz w:val="16"/>
          <w:szCs w:val="16"/>
        </w:rPr>
        <w:t>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18</w:t>
      </w:r>
      <w:r w:rsidRPr="004B77DE">
        <w:rPr>
          <w:rFonts w:ascii="Trebuchet MS" w:hAnsi="Trebuchet MS"/>
          <w:noProof/>
          <w:sz w:val="16"/>
          <w:szCs w:val="16"/>
        </w:rPr>
        <w:t>-</w:t>
      </w:r>
      <w:r w:rsidRPr="004B77DE">
        <w:rPr>
          <w:rFonts w:ascii="Trebuchet MS" w:eastAsia="Calibri" w:hAnsi="Trebuchet MS" w:cs="Calibri"/>
          <w:noProof/>
          <w:sz w:val="16"/>
          <w:szCs w:val="16"/>
        </w:rPr>
        <w:t>21</w:t>
      </w:r>
      <w:r w:rsidRPr="004B77DE">
        <w:rPr>
          <w:rFonts w:ascii="Trebuchet MS" w:hAnsi="Trebuchet MS"/>
          <w:noProof/>
          <w:sz w:val="16"/>
          <w:szCs w:val="16"/>
        </w:rPr>
        <w:t>.</w:t>
      </w:r>
    </w:p>
    <w:p w14:paraId="72D2A355"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51</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R</w:t>
      </w:r>
      <w:r w:rsidRPr="004B77DE">
        <w:rPr>
          <w:rFonts w:ascii="Trebuchet MS" w:hAnsi="Trebuchet MS"/>
          <w:noProof/>
          <w:sz w:val="16"/>
          <w:szCs w:val="16"/>
        </w:rPr>
        <w:t>enault KM, Norgaard K, Nilas L et al. The Treatment of Obese Pregnant Women (TOP) study: a randomized controlled trial of the effect of physical activity intervention assessed by pedometer with or without dietary intervention in obese pregnant women. A</w:t>
      </w:r>
      <w:r w:rsidRPr="004B77DE">
        <w:rPr>
          <w:rFonts w:ascii="Trebuchet MS" w:hAnsi="Trebuchet MS"/>
          <w:i/>
          <w:noProof/>
          <w:sz w:val="16"/>
          <w:szCs w:val="16"/>
        </w:rPr>
        <w:t>m J Obstet Gyneco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10</w:t>
      </w:r>
      <w:r w:rsidRPr="004B77DE">
        <w:rPr>
          <w:rFonts w:ascii="Trebuchet MS" w:hAnsi="Trebuchet MS"/>
          <w:noProof/>
          <w:sz w:val="16"/>
          <w:szCs w:val="16"/>
        </w:rPr>
        <w:t>(</w:t>
      </w:r>
      <w:r w:rsidRPr="004B77DE">
        <w:rPr>
          <w:rFonts w:ascii="Trebuchet MS" w:eastAsia="Calibri" w:hAnsi="Trebuchet MS" w:cs="Calibri"/>
          <w:noProof/>
          <w:sz w:val="16"/>
          <w:szCs w:val="16"/>
        </w:rPr>
        <w:t>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3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1</w:t>
      </w:r>
      <w:r w:rsidRPr="004B77DE">
        <w:rPr>
          <w:rFonts w:ascii="Trebuchet MS" w:hAnsi="Trebuchet MS"/>
          <w:noProof/>
          <w:sz w:val="16"/>
          <w:szCs w:val="16"/>
        </w:rPr>
        <w:t>-</w:t>
      </w:r>
      <w:r w:rsidRPr="004B77DE">
        <w:rPr>
          <w:rFonts w:ascii="Trebuchet MS" w:eastAsia="Calibri" w:hAnsi="Trebuchet MS" w:cs="Calibri"/>
          <w:noProof/>
          <w:sz w:val="16"/>
          <w:szCs w:val="16"/>
        </w:rPr>
        <w:t>9</w:t>
      </w:r>
      <w:r w:rsidRPr="004B77DE">
        <w:rPr>
          <w:rFonts w:ascii="Trebuchet MS" w:hAnsi="Trebuchet MS"/>
          <w:noProof/>
          <w:sz w:val="16"/>
          <w:szCs w:val="16"/>
        </w:rPr>
        <w:t>.</w:t>
      </w:r>
    </w:p>
    <w:p w14:paraId="5368EC47"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52</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W</w:t>
      </w:r>
      <w:r w:rsidRPr="004B77DE">
        <w:rPr>
          <w:rFonts w:ascii="Trebuchet MS" w:hAnsi="Trebuchet MS"/>
          <w:noProof/>
          <w:sz w:val="16"/>
          <w:szCs w:val="16"/>
        </w:rPr>
        <w:t>ang C, Wei Y, Zhang X et al. A randomized clinical trial of exercise during pregnancy to prevent gestational diabetes mellitus and improve pregnancy outcome in overweight and obese pregnant women. A</w:t>
      </w:r>
      <w:r w:rsidRPr="004B77DE">
        <w:rPr>
          <w:rFonts w:ascii="Trebuchet MS" w:hAnsi="Trebuchet MS"/>
          <w:i/>
          <w:noProof/>
          <w:sz w:val="16"/>
          <w:szCs w:val="16"/>
        </w:rPr>
        <w:t>m J Obstet Gyneco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216(4): 340-51.</w:t>
      </w:r>
    </w:p>
    <w:p w14:paraId="75D61929"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53</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P</w:t>
      </w:r>
      <w:r w:rsidRPr="004B77DE">
        <w:rPr>
          <w:rFonts w:ascii="Trebuchet MS" w:hAnsi="Trebuchet MS"/>
          <w:noProof/>
          <w:sz w:val="16"/>
          <w:szCs w:val="16"/>
        </w:rPr>
        <w:t>etrov Fieril K, Glantz A, Fagevik Olsen M. The efficacy of moderate-to-vigorous resistance exercise during pregnancy: a randomized controlled trial. A</w:t>
      </w:r>
      <w:r w:rsidRPr="004B77DE">
        <w:rPr>
          <w:rFonts w:ascii="Trebuchet MS" w:hAnsi="Trebuchet MS"/>
          <w:i/>
          <w:noProof/>
          <w:sz w:val="16"/>
          <w:szCs w:val="16"/>
        </w:rPr>
        <w:t>cta Obstet Gynecol Scan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94</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5</w:t>
      </w:r>
      <w:r w:rsidRPr="004B77DE">
        <w:rPr>
          <w:rFonts w:ascii="Trebuchet MS" w:hAnsi="Trebuchet MS"/>
          <w:noProof/>
          <w:sz w:val="16"/>
          <w:szCs w:val="16"/>
        </w:rPr>
        <w:t>-</w:t>
      </w:r>
      <w:r w:rsidRPr="004B77DE">
        <w:rPr>
          <w:rFonts w:ascii="Trebuchet MS" w:eastAsia="Calibri" w:hAnsi="Trebuchet MS" w:cs="Calibri"/>
          <w:noProof/>
          <w:sz w:val="16"/>
          <w:szCs w:val="16"/>
        </w:rPr>
        <w:t>42</w:t>
      </w:r>
      <w:r w:rsidRPr="004B77DE">
        <w:rPr>
          <w:rFonts w:ascii="Trebuchet MS" w:hAnsi="Trebuchet MS"/>
          <w:noProof/>
          <w:sz w:val="16"/>
          <w:szCs w:val="16"/>
        </w:rPr>
        <w:t>.</w:t>
      </w:r>
    </w:p>
    <w:p w14:paraId="4037B29E"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54</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B</w:t>
      </w:r>
      <w:r w:rsidRPr="004B77DE">
        <w:rPr>
          <w:rFonts w:ascii="Trebuchet MS" w:hAnsi="Trebuchet MS"/>
          <w:noProof/>
          <w:sz w:val="16"/>
          <w:szCs w:val="16"/>
        </w:rPr>
        <w:t>arakat R, Cordero Y, Coteron J et al. Exercise during pregnancy improves maternal glucose screen at 24-28 weeks: a randomised controlled trial. B</w:t>
      </w:r>
      <w:r w:rsidRPr="004B77DE">
        <w:rPr>
          <w:rFonts w:ascii="Trebuchet MS" w:hAnsi="Trebuchet MS"/>
          <w:i/>
          <w:noProof/>
          <w:sz w:val="16"/>
          <w:szCs w:val="16"/>
        </w:rPr>
        <w:t>r J Sports Me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6</w:t>
      </w:r>
      <w:r w:rsidRPr="004B77DE">
        <w:rPr>
          <w:rFonts w:ascii="Trebuchet MS" w:hAnsi="Trebuchet MS"/>
          <w:noProof/>
          <w:sz w:val="16"/>
          <w:szCs w:val="16"/>
        </w:rPr>
        <w:t>(</w:t>
      </w:r>
      <w:r w:rsidRPr="004B77DE">
        <w:rPr>
          <w:rFonts w:ascii="Trebuchet MS" w:eastAsia="Calibri" w:hAnsi="Trebuchet MS" w:cs="Calibri"/>
          <w:noProof/>
          <w:sz w:val="16"/>
          <w:szCs w:val="16"/>
        </w:rPr>
        <w:t>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656</w:t>
      </w:r>
      <w:r w:rsidRPr="004B77DE">
        <w:rPr>
          <w:rFonts w:ascii="Trebuchet MS" w:hAnsi="Trebuchet MS"/>
          <w:noProof/>
          <w:sz w:val="16"/>
          <w:szCs w:val="16"/>
        </w:rPr>
        <w:t>-</w:t>
      </w:r>
      <w:r w:rsidRPr="004B77DE">
        <w:rPr>
          <w:rFonts w:ascii="Trebuchet MS" w:eastAsia="Calibri" w:hAnsi="Trebuchet MS" w:cs="Calibri"/>
          <w:noProof/>
          <w:sz w:val="16"/>
          <w:szCs w:val="16"/>
        </w:rPr>
        <w:t>61</w:t>
      </w:r>
      <w:r w:rsidRPr="004B77DE">
        <w:rPr>
          <w:rFonts w:ascii="Trebuchet MS" w:hAnsi="Trebuchet MS"/>
          <w:noProof/>
          <w:sz w:val="16"/>
          <w:szCs w:val="16"/>
        </w:rPr>
        <w:t>.</w:t>
      </w:r>
    </w:p>
    <w:p w14:paraId="444F6A48"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55</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B</w:t>
      </w:r>
      <w:r w:rsidRPr="004B77DE">
        <w:rPr>
          <w:rFonts w:ascii="Trebuchet MS" w:hAnsi="Trebuchet MS"/>
          <w:noProof/>
          <w:sz w:val="16"/>
          <w:szCs w:val="16"/>
        </w:rPr>
        <w:t>ernabé R, Franco E, Pérez Medina T et al. Physical exercise during pregnancy and its influence on maternal weight gain. P</w:t>
      </w:r>
      <w:r w:rsidRPr="004B77DE">
        <w:rPr>
          <w:rFonts w:ascii="Trebuchet MS" w:hAnsi="Trebuchet MS"/>
          <w:i/>
          <w:noProof/>
          <w:sz w:val="16"/>
          <w:szCs w:val="16"/>
        </w:rPr>
        <w:t>rog Obstet Gineco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61</w:t>
      </w:r>
      <w:r w:rsidRPr="004B77DE">
        <w:rPr>
          <w:rFonts w:ascii="Trebuchet MS" w:hAnsi="Trebuchet MS"/>
          <w:noProof/>
          <w:sz w:val="16"/>
          <w:szCs w:val="16"/>
        </w:rPr>
        <w:t>(</w:t>
      </w:r>
      <w:r w:rsidRPr="004B77DE">
        <w:rPr>
          <w:rFonts w:ascii="Trebuchet MS" w:eastAsia="Calibri" w:hAnsi="Trebuchet MS" w:cs="Calibri"/>
          <w:noProof/>
          <w:sz w:val="16"/>
          <w:szCs w:val="16"/>
        </w:rPr>
        <w:t>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85</w:t>
      </w:r>
      <w:r w:rsidRPr="004B77DE">
        <w:rPr>
          <w:rFonts w:ascii="Trebuchet MS" w:hAnsi="Trebuchet MS"/>
          <w:noProof/>
          <w:sz w:val="16"/>
          <w:szCs w:val="16"/>
        </w:rPr>
        <w:t>-</w:t>
      </w:r>
      <w:r w:rsidRPr="004B77DE">
        <w:rPr>
          <w:rFonts w:ascii="Trebuchet MS" w:eastAsia="Calibri" w:hAnsi="Trebuchet MS" w:cs="Calibri"/>
          <w:noProof/>
          <w:sz w:val="16"/>
          <w:szCs w:val="16"/>
        </w:rPr>
        <w:t>98</w:t>
      </w:r>
      <w:r w:rsidRPr="004B77DE">
        <w:rPr>
          <w:rFonts w:ascii="Trebuchet MS" w:hAnsi="Trebuchet MS"/>
          <w:noProof/>
          <w:sz w:val="16"/>
          <w:szCs w:val="16"/>
        </w:rPr>
        <w:t>.</w:t>
      </w:r>
    </w:p>
    <w:p w14:paraId="02895CF0"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56</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d</w:t>
      </w:r>
      <w:r w:rsidRPr="004B77DE">
        <w:rPr>
          <w:rFonts w:ascii="Trebuchet MS" w:hAnsi="Trebuchet MS"/>
          <w:noProof/>
          <w:sz w:val="16"/>
          <w:szCs w:val="16"/>
        </w:rPr>
        <w:t>a Silva SG, Ricardo LI, Evenson KR et al. Leisure-Time Physical Activity in Pregnancy and Maternal-Child Health: A Systematic Review and Meta-Analysis of Randomized Controlled Trials and Cohort Studies. S</w:t>
      </w:r>
      <w:r w:rsidRPr="004B77DE">
        <w:rPr>
          <w:rFonts w:ascii="Trebuchet MS" w:hAnsi="Trebuchet MS"/>
          <w:i/>
          <w:noProof/>
          <w:sz w:val="16"/>
          <w:szCs w:val="16"/>
        </w:rPr>
        <w:t>ports Me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7</w:t>
      </w:r>
      <w:r w:rsidRPr="004B77DE">
        <w:rPr>
          <w:rFonts w:ascii="Trebuchet MS" w:hAnsi="Trebuchet MS"/>
          <w:noProof/>
          <w:sz w:val="16"/>
          <w:szCs w:val="16"/>
        </w:rPr>
        <w:t>(</w:t>
      </w:r>
      <w:r w:rsidRPr="004B77DE">
        <w:rPr>
          <w:rFonts w:ascii="Trebuchet MS" w:eastAsia="Calibri" w:hAnsi="Trebuchet MS" w:cs="Calibri"/>
          <w:noProof/>
          <w:sz w:val="16"/>
          <w:szCs w:val="16"/>
        </w:rPr>
        <w:t>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95</w:t>
      </w:r>
      <w:r w:rsidRPr="004B77DE">
        <w:rPr>
          <w:rFonts w:ascii="Trebuchet MS" w:hAnsi="Trebuchet MS"/>
          <w:noProof/>
          <w:sz w:val="16"/>
          <w:szCs w:val="16"/>
        </w:rPr>
        <w:t>-</w:t>
      </w:r>
      <w:r w:rsidRPr="004B77DE">
        <w:rPr>
          <w:rFonts w:ascii="Trebuchet MS" w:eastAsia="Calibri" w:hAnsi="Trebuchet MS" w:cs="Calibri"/>
          <w:noProof/>
          <w:sz w:val="16"/>
          <w:szCs w:val="16"/>
        </w:rPr>
        <w:t>317</w:t>
      </w:r>
      <w:r w:rsidRPr="004B77DE">
        <w:rPr>
          <w:rFonts w:ascii="Trebuchet MS" w:hAnsi="Trebuchet MS"/>
          <w:noProof/>
          <w:sz w:val="16"/>
          <w:szCs w:val="16"/>
        </w:rPr>
        <w:t>.</w:t>
      </w:r>
    </w:p>
    <w:p w14:paraId="080F6B88"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57</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C</w:t>
      </w:r>
      <w:r w:rsidRPr="004B77DE">
        <w:rPr>
          <w:rFonts w:ascii="Trebuchet MS" w:hAnsi="Trebuchet MS"/>
          <w:noProof/>
          <w:sz w:val="16"/>
          <w:szCs w:val="16"/>
        </w:rPr>
        <w:t>hatzakis C, Goulis DG, Mareti E et al. Prevention of gestational diabetes mellitus in overweight or obese pregnant women: A network meta-analysis. D</w:t>
      </w:r>
      <w:r w:rsidRPr="004B77DE">
        <w:rPr>
          <w:rFonts w:ascii="Trebuchet MS" w:hAnsi="Trebuchet MS"/>
          <w:i/>
          <w:noProof/>
          <w:sz w:val="16"/>
          <w:szCs w:val="16"/>
        </w:rPr>
        <w:t>iabetes Res Clin Pract.</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5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07924</w:t>
      </w:r>
      <w:r w:rsidRPr="004B77DE">
        <w:rPr>
          <w:rFonts w:ascii="Trebuchet MS" w:hAnsi="Trebuchet MS"/>
          <w:noProof/>
          <w:sz w:val="16"/>
          <w:szCs w:val="16"/>
        </w:rPr>
        <w:t>.</w:t>
      </w:r>
    </w:p>
    <w:p w14:paraId="6922A3D5"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58</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S</w:t>
      </w:r>
      <w:r w:rsidRPr="004B77DE">
        <w:rPr>
          <w:rFonts w:ascii="Trebuchet MS" w:hAnsi="Trebuchet MS"/>
          <w:noProof/>
          <w:sz w:val="16"/>
          <w:szCs w:val="16"/>
        </w:rPr>
        <w:t>anabria-Martinez G, Garcia-Hermoso A, Poyatos-Leon R et al. Effectiveness of physical activity interventions on preventing gestational diabetes mellitus and excessive maternal weight gain: a meta-analysis. B</w:t>
      </w:r>
      <w:r w:rsidRPr="004B77DE">
        <w:rPr>
          <w:rFonts w:ascii="Trebuchet MS" w:hAnsi="Trebuchet MS"/>
          <w:i/>
          <w:noProof/>
          <w:sz w:val="16"/>
          <w:szCs w:val="16"/>
        </w:rPr>
        <w:t>JOG.</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22</w:t>
      </w:r>
      <w:r w:rsidRPr="004B77DE">
        <w:rPr>
          <w:rFonts w:ascii="Trebuchet MS" w:hAnsi="Trebuchet MS"/>
          <w:noProof/>
          <w:sz w:val="16"/>
          <w:szCs w:val="16"/>
        </w:rPr>
        <w:t>(</w:t>
      </w:r>
      <w:r w:rsidRPr="004B77DE">
        <w:rPr>
          <w:rFonts w:ascii="Trebuchet MS" w:eastAsia="Calibri" w:hAnsi="Trebuchet MS" w:cs="Calibri"/>
          <w:noProof/>
          <w:sz w:val="16"/>
          <w:szCs w:val="16"/>
        </w:rPr>
        <w:t>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167</w:t>
      </w:r>
      <w:r w:rsidRPr="004B77DE">
        <w:rPr>
          <w:rFonts w:ascii="Trebuchet MS" w:hAnsi="Trebuchet MS"/>
          <w:noProof/>
          <w:sz w:val="16"/>
          <w:szCs w:val="16"/>
        </w:rPr>
        <w:t>-</w:t>
      </w:r>
      <w:r w:rsidRPr="004B77DE">
        <w:rPr>
          <w:rFonts w:ascii="Trebuchet MS" w:eastAsia="Calibri" w:hAnsi="Trebuchet MS" w:cs="Calibri"/>
          <w:noProof/>
          <w:sz w:val="16"/>
          <w:szCs w:val="16"/>
        </w:rPr>
        <w:t>74</w:t>
      </w:r>
      <w:r w:rsidRPr="004B77DE">
        <w:rPr>
          <w:rFonts w:ascii="Trebuchet MS" w:hAnsi="Trebuchet MS"/>
          <w:noProof/>
          <w:sz w:val="16"/>
          <w:szCs w:val="16"/>
        </w:rPr>
        <w:t>.</w:t>
      </w:r>
    </w:p>
    <w:p w14:paraId="38626003"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59</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W</w:t>
      </w:r>
      <w:r w:rsidRPr="004B77DE">
        <w:rPr>
          <w:rFonts w:ascii="Trebuchet MS" w:hAnsi="Trebuchet MS"/>
          <w:noProof/>
          <w:sz w:val="16"/>
          <w:szCs w:val="16"/>
        </w:rPr>
        <w:t>iebe HW, Boule NG, Chari R et al. The effect of supervised prenatal exercise on fetal growth: a meta-analysis. O</w:t>
      </w:r>
      <w:r w:rsidRPr="004B77DE">
        <w:rPr>
          <w:rFonts w:ascii="Trebuchet MS" w:hAnsi="Trebuchet MS"/>
          <w:i/>
          <w:noProof/>
          <w:sz w:val="16"/>
          <w:szCs w:val="16"/>
        </w:rPr>
        <w:t>bstet Gyneco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25</w:t>
      </w:r>
      <w:r w:rsidRPr="004B77DE">
        <w:rPr>
          <w:rFonts w:ascii="Trebuchet MS" w:hAnsi="Trebuchet MS"/>
          <w:noProof/>
          <w:sz w:val="16"/>
          <w:szCs w:val="16"/>
        </w:rPr>
        <w:t>(</w:t>
      </w:r>
      <w:r w:rsidRPr="004B77DE">
        <w:rPr>
          <w:rFonts w:ascii="Trebuchet MS" w:eastAsia="Calibri" w:hAnsi="Trebuchet MS" w:cs="Calibri"/>
          <w:noProof/>
          <w:sz w:val="16"/>
          <w:szCs w:val="16"/>
        </w:rPr>
        <w:t>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185</w:t>
      </w:r>
      <w:r w:rsidRPr="004B77DE">
        <w:rPr>
          <w:rFonts w:ascii="Trebuchet MS" w:hAnsi="Trebuchet MS"/>
          <w:noProof/>
          <w:sz w:val="16"/>
          <w:szCs w:val="16"/>
        </w:rPr>
        <w:t>-</w:t>
      </w:r>
      <w:r w:rsidRPr="004B77DE">
        <w:rPr>
          <w:rFonts w:ascii="Trebuchet MS" w:eastAsia="Calibri" w:hAnsi="Trebuchet MS" w:cs="Calibri"/>
          <w:noProof/>
          <w:sz w:val="16"/>
          <w:szCs w:val="16"/>
        </w:rPr>
        <w:t>94</w:t>
      </w:r>
      <w:r w:rsidRPr="004B77DE">
        <w:rPr>
          <w:rFonts w:ascii="Trebuchet MS" w:hAnsi="Trebuchet MS"/>
          <w:noProof/>
          <w:sz w:val="16"/>
          <w:szCs w:val="16"/>
        </w:rPr>
        <w:t>.</w:t>
      </w:r>
    </w:p>
    <w:p w14:paraId="193003EB"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60</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C</w:t>
      </w:r>
      <w:r w:rsidRPr="004B77DE">
        <w:rPr>
          <w:rFonts w:ascii="Trebuchet MS" w:hAnsi="Trebuchet MS"/>
          <w:noProof/>
          <w:sz w:val="16"/>
          <w:szCs w:val="16"/>
        </w:rPr>
        <w:t>hoi J, Fukuoka Y, Lee JH. The effects of physical activity and physical activity plus diet interventions on body weight in overweight or obese women who are pregnant or in postpartum: a systematic review and meta-analysis of randomized controlled trials. P</w:t>
      </w:r>
      <w:r w:rsidRPr="004B77DE">
        <w:rPr>
          <w:rFonts w:ascii="Trebuchet MS" w:hAnsi="Trebuchet MS"/>
          <w:i/>
          <w:noProof/>
          <w:sz w:val="16"/>
          <w:szCs w:val="16"/>
        </w:rPr>
        <w:t>rev Me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6</w:t>
      </w:r>
      <w:r w:rsidRPr="004B77DE">
        <w:rPr>
          <w:rFonts w:ascii="Trebuchet MS" w:hAnsi="Trebuchet MS"/>
          <w:noProof/>
          <w:sz w:val="16"/>
          <w:szCs w:val="16"/>
        </w:rPr>
        <w:t>(</w:t>
      </w:r>
      <w:r w:rsidRPr="004B77DE">
        <w:rPr>
          <w:rFonts w:ascii="Trebuchet MS" w:eastAsia="Calibri" w:hAnsi="Trebuchet MS" w:cs="Calibri"/>
          <w:noProof/>
          <w:sz w:val="16"/>
          <w:szCs w:val="16"/>
        </w:rPr>
        <w:t>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51</w:t>
      </w:r>
      <w:r w:rsidRPr="004B77DE">
        <w:rPr>
          <w:rFonts w:ascii="Trebuchet MS" w:hAnsi="Trebuchet MS"/>
          <w:noProof/>
          <w:sz w:val="16"/>
          <w:szCs w:val="16"/>
        </w:rPr>
        <w:t>-</w:t>
      </w:r>
      <w:r w:rsidRPr="004B77DE">
        <w:rPr>
          <w:rFonts w:ascii="Trebuchet MS" w:eastAsia="Calibri" w:hAnsi="Trebuchet MS" w:cs="Calibri"/>
          <w:noProof/>
          <w:sz w:val="16"/>
          <w:szCs w:val="16"/>
        </w:rPr>
        <w:t>64</w:t>
      </w:r>
      <w:r w:rsidRPr="004B77DE">
        <w:rPr>
          <w:rFonts w:ascii="Trebuchet MS" w:hAnsi="Trebuchet MS"/>
          <w:noProof/>
          <w:sz w:val="16"/>
          <w:szCs w:val="16"/>
        </w:rPr>
        <w:t>.</w:t>
      </w:r>
    </w:p>
    <w:p w14:paraId="1A857B12"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61</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E</w:t>
      </w:r>
      <w:r w:rsidRPr="004B77DE">
        <w:rPr>
          <w:rFonts w:ascii="Trebuchet MS" w:hAnsi="Trebuchet MS"/>
          <w:noProof/>
          <w:sz w:val="16"/>
          <w:szCs w:val="16"/>
        </w:rPr>
        <w:t>lliott-Sale KJ, Barnett CT, Sale C. Exercise interventions for weight management during pregnancy and up to 1 year postpartum among normal weight, overweight and obese women: a systematic review and meta-analysis. B</w:t>
      </w:r>
      <w:r w:rsidRPr="004B77DE">
        <w:rPr>
          <w:rFonts w:ascii="Trebuchet MS" w:hAnsi="Trebuchet MS"/>
          <w:i/>
          <w:noProof/>
          <w:sz w:val="16"/>
          <w:szCs w:val="16"/>
        </w:rPr>
        <w:t>r J Sports Me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9</w:t>
      </w:r>
      <w:r w:rsidRPr="004B77DE">
        <w:rPr>
          <w:rFonts w:ascii="Trebuchet MS" w:hAnsi="Trebuchet MS"/>
          <w:noProof/>
          <w:sz w:val="16"/>
          <w:szCs w:val="16"/>
        </w:rPr>
        <w:t>(</w:t>
      </w:r>
      <w:r w:rsidRPr="004B77DE">
        <w:rPr>
          <w:rFonts w:ascii="Trebuchet MS" w:eastAsia="Calibri" w:hAnsi="Trebuchet MS" w:cs="Calibri"/>
          <w:noProof/>
          <w:sz w:val="16"/>
          <w:szCs w:val="16"/>
        </w:rPr>
        <w:t>20</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336</w:t>
      </w:r>
      <w:r w:rsidRPr="004B77DE">
        <w:rPr>
          <w:rFonts w:ascii="Trebuchet MS" w:hAnsi="Trebuchet MS"/>
          <w:noProof/>
          <w:sz w:val="16"/>
          <w:szCs w:val="16"/>
        </w:rPr>
        <w:t>-</w:t>
      </w:r>
      <w:r w:rsidRPr="004B77DE">
        <w:rPr>
          <w:rFonts w:ascii="Trebuchet MS" w:eastAsia="Calibri" w:hAnsi="Trebuchet MS" w:cs="Calibri"/>
          <w:noProof/>
          <w:sz w:val="16"/>
          <w:szCs w:val="16"/>
        </w:rPr>
        <w:t>42</w:t>
      </w:r>
      <w:r w:rsidRPr="004B77DE">
        <w:rPr>
          <w:rFonts w:ascii="Trebuchet MS" w:hAnsi="Trebuchet MS"/>
          <w:noProof/>
          <w:sz w:val="16"/>
          <w:szCs w:val="16"/>
        </w:rPr>
        <w:t>.</w:t>
      </w:r>
    </w:p>
    <w:p w14:paraId="20CB4108"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62</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S</w:t>
      </w:r>
      <w:r w:rsidRPr="004B77DE">
        <w:rPr>
          <w:rFonts w:ascii="Trebuchet MS" w:hAnsi="Trebuchet MS"/>
          <w:noProof/>
          <w:sz w:val="16"/>
          <w:szCs w:val="16"/>
        </w:rPr>
        <w:t>treuling I, Beyerlein A, Rosenfeld E et al. Physical activity and gestational weight gain: a meta-analysis of intervention trials. B</w:t>
      </w:r>
      <w:r w:rsidRPr="004B77DE">
        <w:rPr>
          <w:rFonts w:ascii="Trebuchet MS" w:hAnsi="Trebuchet MS"/>
          <w:i/>
          <w:noProof/>
          <w:sz w:val="16"/>
          <w:szCs w:val="16"/>
        </w:rPr>
        <w:t>JOG.</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18</w:t>
      </w:r>
      <w:r w:rsidRPr="004B77DE">
        <w:rPr>
          <w:rFonts w:ascii="Trebuchet MS" w:hAnsi="Trebuchet MS"/>
          <w:noProof/>
          <w:sz w:val="16"/>
          <w:szCs w:val="16"/>
        </w:rPr>
        <w:t>(</w:t>
      </w:r>
      <w:r w:rsidRPr="004B77DE">
        <w:rPr>
          <w:rFonts w:ascii="Trebuchet MS" w:eastAsia="Calibri" w:hAnsi="Trebuchet MS" w:cs="Calibri"/>
          <w:noProof/>
          <w:sz w:val="16"/>
          <w:szCs w:val="16"/>
        </w:rPr>
        <w:t>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78</w:t>
      </w:r>
      <w:r w:rsidRPr="004B77DE">
        <w:rPr>
          <w:rFonts w:ascii="Trebuchet MS" w:hAnsi="Trebuchet MS"/>
          <w:noProof/>
          <w:sz w:val="16"/>
          <w:szCs w:val="16"/>
        </w:rPr>
        <w:t>-</w:t>
      </w:r>
      <w:r w:rsidRPr="004B77DE">
        <w:rPr>
          <w:rFonts w:ascii="Trebuchet MS" w:eastAsia="Calibri" w:hAnsi="Trebuchet MS" w:cs="Calibri"/>
          <w:noProof/>
          <w:sz w:val="16"/>
          <w:szCs w:val="16"/>
        </w:rPr>
        <w:t>84</w:t>
      </w:r>
      <w:r w:rsidRPr="004B77DE">
        <w:rPr>
          <w:rFonts w:ascii="Trebuchet MS" w:hAnsi="Trebuchet MS"/>
          <w:noProof/>
          <w:sz w:val="16"/>
          <w:szCs w:val="16"/>
        </w:rPr>
        <w:t>.</w:t>
      </w:r>
    </w:p>
    <w:p w14:paraId="7840F9DA"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63</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W</w:t>
      </w:r>
      <w:r w:rsidRPr="004B77DE">
        <w:rPr>
          <w:rFonts w:ascii="Trebuchet MS" w:hAnsi="Trebuchet MS"/>
          <w:noProof/>
          <w:sz w:val="16"/>
          <w:szCs w:val="16"/>
        </w:rPr>
        <w:t>alker R, Bennett C, Blumfield M et al. Attenuating Pregnancy Weight Gain-What Works and Why: A Systematic Review and Meta-Analysis. N</w:t>
      </w:r>
      <w:r w:rsidRPr="004B77DE">
        <w:rPr>
          <w:rFonts w:ascii="Trebuchet MS" w:hAnsi="Trebuchet MS"/>
          <w:i/>
          <w:noProof/>
          <w:sz w:val="16"/>
          <w:szCs w:val="16"/>
        </w:rPr>
        <w:t>utrient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0</w:t>
      </w:r>
      <w:r w:rsidRPr="004B77DE">
        <w:rPr>
          <w:rFonts w:ascii="Trebuchet MS" w:hAnsi="Trebuchet MS"/>
          <w:noProof/>
          <w:sz w:val="16"/>
          <w:szCs w:val="16"/>
        </w:rPr>
        <w:t>(</w:t>
      </w:r>
      <w:r w:rsidRPr="004B77DE">
        <w:rPr>
          <w:rFonts w:ascii="Trebuchet MS" w:eastAsia="Calibri" w:hAnsi="Trebuchet MS" w:cs="Calibri"/>
          <w:noProof/>
          <w:sz w:val="16"/>
          <w:szCs w:val="16"/>
        </w:rPr>
        <w:t>7</w:t>
      </w:r>
      <w:r w:rsidRPr="004B77DE">
        <w:rPr>
          <w:rFonts w:ascii="Trebuchet MS" w:hAnsi="Trebuchet MS"/>
          <w:noProof/>
          <w:sz w:val="16"/>
          <w:szCs w:val="16"/>
        </w:rPr>
        <w:t>).</w:t>
      </w:r>
    </w:p>
    <w:p w14:paraId="690AFC1C"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64</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W</w:t>
      </w:r>
      <w:r w:rsidRPr="004B77DE">
        <w:rPr>
          <w:rFonts w:ascii="Trebuchet MS" w:hAnsi="Trebuchet MS"/>
          <w:noProof/>
          <w:sz w:val="16"/>
          <w:szCs w:val="16"/>
        </w:rPr>
        <w:t>ang J, Wen D, Liu X et al. Impact of exercise on maternal gestational weight gain: An updated meta-analysis of randomized controlled trials. M</w:t>
      </w:r>
      <w:r w:rsidRPr="004B77DE">
        <w:rPr>
          <w:rFonts w:ascii="Trebuchet MS" w:hAnsi="Trebuchet MS"/>
          <w:i/>
          <w:noProof/>
          <w:sz w:val="16"/>
          <w:szCs w:val="16"/>
        </w:rPr>
        <w:t>edicine (Baltimore).</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98</w:t>
      </w:r>
      <w:r w:rsidRPr="004B77DE">
        <w:rPr>
          <w:rFonts w:ascii="Trebuchet MS" w:hAnsi="Trebuchet MS"/>
          <w:noProof/>
          <w:sz w:val="16"/>
          <w:szCs w:val="16"/>
        </w:rPr>
        <w:t>(</w:t>
      </w:r>
      <w:r w:rsidRPr="004B77DE">
        <w:rPr>
          <w:rFonts w:ascii="Trebuchet MS" w:eastAsia="Calibri" w:hAnsi="Trebuchet MS" w:cs="Calibri"/>
          <w:noProof/>
          <w:sz w:val="16"/>
          <w:szCs w:val="16"/>
        </w:rPr>
        <w:t>2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16199</w:t>
      </w:r>
      <w:r w:rsidRPr="004B77DE">
        <w:rPr>
          <w:rFonts w:ascii="Trebuchet MS" w:hAnsi="Trebuchet MS"/>
          <w:noProof/>
          <w:sz w:val="16"/>
          <w:szCs w:val="16"/>
        </w:rPr>
        <w:t>.</w:t>
      </w:r>
    </w:p>
    <w:p w14:paraId="76BCA06F"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65</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R</w:t>
      </w:r>
      <w:r w:rsidRPr="004B77DE">
        <w:rPr>
          <w:rFonts w:ascii="Trebuchet MS" w:hAnsi="Trebuchet MS"/>
          <w:noProof/>
          <w:sz w:val="16"/>
          <w:szCs w:val="16"/>
        </w:rPr>
        <w:t>uchat SM, Mottola MF, Skow RJ et al. Effectiveness of exercise interventions in the prevention of excessive gestational weight gain and postpartum weight retention: a systematic review and meta-analysis. B</w:t>
      </w:r>
      <w:r w:rsidRPr="004B77DE">
        <w:rPr>
          <w:rFonts w:ascii="Trebuchet MS" w:hAnsi="Trebuchet MS"/>
          <w:i/>
          <w:noProof/>
          <w:sz w:val="16"/>
          <w:szCs w:val="16"/>
        </w:rPr>
        <w:t>r J Sports Me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2</w:t>
      </w:r>
      <w:r w:rsidRPr="004B77DE">
        <w:rPr>
          <w:rFonts w:ascii="Trebuchet MS" w:hAnsi="Trebuchet MS"/>
          <w:noProof/>
          <w:sz w:val="16"/>
          <w:szCs w:val="16"/>
        </w:rPr>
        <w:t>(</w:t>
      </w:r>
      <w:r w:rsidRPr="004B77DE">
        <w:rPr>
          <w:rFonts w:ascii="Trebuchet MS" w:eastAsia="Calibri" w:hAnsi="Trebuchet MS" w:cs="Calibri"/>
          <w:noProof/>
          <w:sz w:val="16"/>
          <w:szCs w:val="16"/>
        </w:rPr>
        <w:t>2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347</w:t>
      </w:r>
      <w:r w:rsidRPr="004B77DE">
        <w:rPr>
          <w:rFonts w:ascii="Trebuchet MS" w:hAnsi="Trebuchet MS"/>
          <w:noProof/>
          <w:sz w:val="16"/>
          <w:szCs w:val="16"/>
        </w:rPr>
        <w:t>-</w:t>
      </w:r>
      <w:r w:rsidRPr="004B77DE">
        <w:rPr>
          <w:rFonts w:ascii="Trebuchet MS" w:eastAsia="Calibri" w:hAnsi="Trebuchet MS" w:cs="Calibri"/>
          <w:noProof/>
          <w:sz w:val="16"/>
          <w:szCs w:val="16"/>
        </w:rPr>
        <w:t>56</w:t>
      </w:r>
      <w:r w:rsidRPr="004B77DE">
        <w:rPr>
          <w:rFonts w:ascii="Trebuchet MS" w:hAnsi="Trebuchet MS"/>
          <w:noProof/>
          <w:sz w:val="16"/>
          <w:szCs w:val="16"/>
        </w:rPr>
        <w:t>.</w:t>
      </w:r>
    </w:p>
    <w:p w14:paraId="1D5B79C1"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66</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D</w:t>
      </w:r>
      <w:r w:rsidRPr="004B77DE">
        <w:rPr>
          <w:rFonts w:ascii="Trebuchet MS" w:hAnsi="Trebuchet MS"/>
          <w:noProof/>
          <w:sz w:val="16"/>
          <w:szCs w:val="16"/>
        </w:rPr>
        <w:t>avenport MH, Ruchat SM, Poitras VJ et al. Prenatal exercise for the prevention of gestational diabetes mellitus and hypertensive disorders of pregnancy: a systematic review and meta-analysis. B</w:t>
      </w:r>
      <w:r w:rsidRPr="004B77DE">
        <w:rPr>
          <w:rFonts w:ascii="Trebuchet MS" w:hAnsi="Trebuchet MS"/>
          <w:i/>
          <w:noProof/>
          <w:sz w:val="16"/>
          <w:szCs w:val="16"/>
        </w:rPr>
        <w:t>r J Sports Me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2</w:t>
      </w:r>
      <w:r w:rsidRPr="004B77DE">
        <w:rPr>
          <w:rFonts w:ascii="Trebuchet MS" w:hAnsi="Trebuchet MS"/>
          <w:noProof/>
          <w:sz w:val="16"/>
          <w:szCs w:val="16"/>
        </w:rPr>
        <w:t>(</w:t>
      </w:r>
      <w:r w:rsidRPr="004B77DE">
        <w:rPr>
          <w:rFonts w:ascii="Trebuchet MS" w:eastAsia="Calibri" w:hAnsi="Trebuchet MS" w:cs="Calibri"/>
          <w:noProof/>
          <w:sz w:val="16"/>
          <w:szCs w:val="16"/>
        </w:rPr>
        <w:t>2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367</w:t>
      </w:r>
      <w:r w:rsidRPr="004B77DE">
        <w:rPr>
          <w:rFonts w:ascii="Trebuchet MS" w:hAnsi="Trebuchet MS"/>
          <w:noProof/>
          <w:sz w:val="16"/>
          <w:szCs w:val="16"/>
        </w:rPr>
        <w:t>-</w:t>
      </w:r>
      <w:r w:rsidRPr="004B77DE">
        <w:rPr>
          <w:rFonts w:ascii="Trebuchet MS" w:eastAsia="Calibri" w:hAnsi="Trebuchet MS" w:cs="Calibri"/>
          <w:noProof/>
          <w:sz w:val="16"/>
          <w:szCs w:val="16"/>
        </w:rPr>
        <w:t>75</w:t>
      </w:r>
      <w:r w:rsidRPr="004B77DE">
        <w:rPr>
          <w:rFonts w:ascii="Trebuchet MS" w:hAnsi="Trebuchet MS"/>
          <w:noProof/>
          <w:sz w:val="16"/>
          <w:szCs w:val="16"/>
        </w:rPr>
        <w:t>.</w:t>
      </w:r>
    </w:p>
    <w:p w14:paraId="56778AD7"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67</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H</w:t>
      </w:r>
      <w:r w:rsidRPr="004B77DE">
        <w:rPr>
          <w:rFonts w:ascii="Trebuchet MS" w:hAnsi="Trebuchet MS"/>
          <w:noProof/>
          <w:sz w:val="16"/>
          <w:szCs w:val="16"/>
        </w:rPr>
        <w:t>an S, Middleton P, Crowther CA. Exercise for pregnant women for preventing gestational diabetes mellitus. C</w:t>
      </w:r>
      <w:r w:rsidRPr="004B77DE">
        <w:rPr>
          <w:rFonts w:ascii="Trebuchet MS" w:hAnsi="Trebuchet MS"/>
          <w:i/>
          <w:noProof/>
          <w:sz w:val="16"/>
          <w:szCs w:val="16"/>
        </w:rPr>
        <w:t>ochrane Database of Systematic Review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2</w:t>
      </w:r>
      <w:r w:rsidRPr="004B77DE">
        <w:rPr>
          <w:rFonts w:ascii="Trebuchet MS" w:hAnsi="Trebuchet MS"/>
          <w:noProof/>
          <w:sz w:val="16"/>
          <w:szCs w:val="16"/>
        </w:rPr>
        <w:t>.</w:t>
      </w:r>
    </w:p>
    <w:p w14:paraId="6B501CE1"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68</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R</w:t>
      </w:r>
      <w:r w:rsidRPr="004B77DE">
        <w:rPr>
          <w:rFonts w:ascii="Trebuchet MS" w:hAnsi="Trebuchet MS"/>
          <w:noProof/>
          <w:sz w:val="16"/>
          <w:szCs w:val="16"/>
        </w:rPr>
        <w:t>usso LM, Nobles C, Ertel KA et al. Physical activity interventions in pregnancy and risk of gestational diabetes mellitus: a systematic review and meta-analysis. O</w:t>
      </w:r>
      <w:r w:rsidRPr="004B77DE">
        <w:rPr>
          <w:rFonts w:ascii="Trebuchet MS" w:hAnsi="Trebuchet MS"/>
          <w:i/>
          <w:noProof/>
          <w:sz w:val="16"/>
          <w:szCs w:val="16"/>
        </w:rPr>
        <w:t>bstet Gyneco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25</w:t>
      </w:r>
      <w:r w:rsidRPr="004B77DE">
        <w:rPr>
          <w:rFonts w:ascii="Trebuchet MS" w:hAnsi="Trebuchet MS"/>
          <w:noProof/>
          <w:sz w:val="16"/>
          <w:szCs w:val="16"/>
        </w:rPr>
        <w:t>(</w:t>
      </w:r>
      <w:r w:rsidRPr="004B77DE">
        <w:rPr>
          <w:rFonts w:ascii="Trebuchet MS" w:eastAsia="Calibri" w:hAnsi="Trebuchet MS" w:cs="Calibri"/>
          <w:noProof/>
          <w:sz w:val="16"/>
          <w:szCs w:val="16"/>
        </w:rPr>
        <w:t>3</w:t>
      </w:r>
      <w:r w:rsidRPr="004B77DE">
        <w:rPr>
          <w:rFonts w:ascii="Trebuchet MS" w:hAnsi="Trebuchet MS"/>
          <w:noProof/>
          <w:sz w:val="16"/>
          <w:szCs w:val="16"/>
        </w:rPr>
        <w:t>): 576-82.</w:t>
      </w:r>
    </w:p>
    <w:p w14:paraId="313690B8"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69</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Z</w:t>
      </w:r>
      <w:r w:rsidRPr="004B77DE">
        <w:rPr>
          <w:rFonts w:ascii="Trebuchet MS" w:hAnsi="Trebuchet MS"/>
          <w:noProof/>
          <w:sz w:val="16"/>
          <w:szCs w:val="16"/>
        </w:rPr>
        <w:t>heng J, Wang H, Ren M. Influence of exercise intervention on gestational diabetes mellitus: a systematic review and meta-analysis. J</w:t>
      </w:r>
      <w:r w:rsidRPr="004B77DE">
        <w:rPr>
          <w:rFonts w:ascii="Trebuchet MS" w:hAnsi="Trebuchet MS"/>
          <w:i/>
          <w:noProof/>
          <w:sz w:val="16"/>
          <w:szCs w:val="16"/>
        </w:rPr>
        <w:t>ournal of Endocrinological Investigation.</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0</w:t>
      </w:r>
      <w:r w:rsidRPr="004B77DE">
        <w:rPr>
          <w:rFonts w:ascii="Trebuchet MS" w:hAnsi="Trebuchet MS"/>
          <w:noProof/>
          <w:sz w:val="16"/>
          <w:szCs w:val="16"/>
        </w:rPr>
        <w:t>(</w:t>
      </w:r>
      <w:r w:rsidRPr="004B77DE">
        <w:rPr>
          <w:rFonts w:ascii="Trebuchet MS" w:eastAsia="Calibri" w:hAnsi="Trebuchet MS" w:cs="Calibri"/>
          <w:noProof/>
          <w:sz w:val="16"/>
          <w:szCs w:val="16"/>
        </w:rPr>
        <w:t>10</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027</w:t>
      </w:r>
      <w:r w:rsidRPr="004B77DE">
        <w:rPr>
          <w:rFonts w:ascii="Trebuchet MS" w:hAnsi="Trebuchet MS"/>
          <w:noProof/>
          <w:sz w:val="16"/>
          <w:szCs w:val="16"/>
        </w:rPr>
        <w:t>-</w:t>
      </w:r>
      <w:r w:rsidRPr="004B77DE">
        <w:rPr>
          <w:rFonts w:ascii="Trebuchet MS" w:eastAsia="Calibri" w:hAnsi="Trebuchet MS" w:cs="Calibri"/>
          <w:noProof/>
          <w:sz w:val="16"/>
          <w:szCs w:val="16"/>
        </w:rPr>
        <w:t>33</w:t>
      </w:r>
      <w:r w:rsidRPr="004B77DE">
        <w:rPr>
          <w:rFonts w:ascii="Trebuchet MS" w:hAnsi="Trebuchet MS"/>
          <w:noProof/>
          <w:sz w:val="16"/>
          <w:szCs w:val="16"/>
        </w:rPr>
        <w:t>.</w:t>
      </w:r>
    </w:p>
    <w:p w14:paraId="55532683"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70</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M</w:t>
      </w:r>
      <w:r w:rsidRPr="004B77DE">
        <w:rPr>
          <w:rFonts w:ascii="Trebuchet MS" w:hAnsi="Trebuchet MS"/>
          <w:noProof/>
          <w:sz w:val="16"/>
          <w:szCs w:val="16"/>
        </w:rPr>
        <w:t>ing WK, Ding W, Zhang CJP et al. The effect of exercise during pregnancy on gestational diabetes mellitus in normal-weight women: a systematic review and meta-analysis. B</w:t>
      </w:r>
      <w:r w:rsidRPr="004B77DE">
        <w:rPr>
          <w:rFonts w:ascii="Trebuchet MS" w:hAnsi="Trebuchet MS"/>
          <w:i/>
          <w:noProof/>
          <w:sz w:val="16"/>
          <w:szCs w:val="16"/>
        </w:rPr>
        <w:t>MC Pregnancy Childbirth.</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8</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40</w:t>
      </w:r>
      <w:r w:rsidRPr="004B77DE">
        <w:rPr>
          <w:rFonts w:ascii="Trebuchet MS" w:hAnsi="Trebuchet MS"/>
          <w:noProof/>
          <w:sz w:val="16"/>
          <w:szCs w:val="16"/>
        </w:rPr>
        <w:t>.</w:t>
      </w:r>
    </w:p>
    <w:p w14:paraId="796FB388"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71</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N</w:t>
      </w:r>
      <w:r w:rsidRPr="004B77DE">
        <w:rPr>
          <w:rFonts w:ascii="Trebuchet MS" w:hAnsi="Trebuchet MS"/>
          <w:noProof/>
          <w:sz w:val="16"/>
          <w:szCs w:val="16"/>
        </w:rPr>
        <w:t>asiri-Amiri F, Sepidarkish M, Shirvani MA et al. The effect of exercise on the prevention of gestational diabetes in obese and overweight pregnant women: a systematic review and meta-analysis. D</w:t>
      </w:r>
      <w:r w:rsidRPr="004B77DE">
        <w:rPr>
          <w:rFonts w:ascii="Trebuchet MS" w:hAnsi="Trebuchet MS"/>
          <w:i/>
          <w:noProof/>
          <w:sz w:val="16"/>
          <w:szCs w:val="16"/>
        </w:rPr>
        <w:t>iabetol Metab Synd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72</w:t>
      </w:r>
      <w:r w:rsidRPr="004B77DE">
        <w:rPr>
          <w:rFonts w:ascii="Trebuchet MS" w:hAnsi="Trebuchet MS"/>
          <w:noProof/>
          <w:sz w:val="16"/>
          <w:szCs w:val="16"/>
        </w:rPr>
        <w:t>.</w:t>
      </w:r>
    </w:p>
    <w:p w14:paraId="4A2743E3"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72</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M</w:t>
      </w:r>
      <w:r w:rsidRPr="004B77DE">
        <w:rPr>
          <w:rFonts w:ascii="Trebuchet MS" w:hAnsi="Trebuchet MS"/>
          <w:noProof/>
          <w:sz w:val="16"/>
          <w:szCs w:val="16"/>
        </w:rPr>
        <w:t>agro-Malosso ER, Saccone G, Di Tommaso M et al. Exercise during pregnancy and risk of gestational hypertensive disorders: a systematic review and meta-analysis. A</w:t>
      </w:r>
      <w:r w:rsidRPr="004B77DE">
        <w:rPr>
          <w:rFonts w:ascii="Trebuchet MS" w:hAnsi="Trebuchet MS"/>
          <w:i/>
          <w:noProof/>
          <w:sz w:val="16"/>
          <w:szCs w:val="16"/>
        </w:rPr>
        <w:t>cta Obstetricia et Gynecologica Scandinavica.</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96</w:t>
      </w:r>
      <w:r w:rsidRPr="004B77DE">
        <w:rPr>
          <w:rFonts w:ascii="Trebuchet MS" w:hAnsi="Trebuchet MS"/>
          <w:noProof/>
          <w:sz w:val="16"/>
          <w:szCs w:val="16"/>
        </w:rPr>
        <w:t>(</w:t>
      </w:r>
      <w:r w:rsidRPr="004B77DE">
        <w:rPr>
          <w:rFonts w:ascii="Trebuchet MS" w:eastAsia="Calibri" w:hAnsi="Trebuchet MS" w:cs="Calibri"/>
          <w:noProof/>
          <w:sz w:val="16"/>
          <w:szCs w:val="16"/>
        </w:rPr>
        <w:t>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921</w:t>
      </w:r>
      <w:r w:rsidRPr="004B77DE">
        <w:rPr>
          <w:rFonts w:ascii="Trebuchet MS" w:hAnsi="Trebuchet MS"/>
          <w:noProof/>
          <w:sz w:val="16"/>
          <w:szCs w:val="16"/>
        </w:rPr>
        <w:t>-</w:t>
      </w:r>
      <w:r w:rsidRPr="004B77DE">
        <w:rPr>
          <w:rFonts w:ascii="Trebuchet MS" w:eastAsia="Calibri" w:hAnsi="Trebuchet MS" w:cs="Calibri"/>
          <w:noProof/>
          <w:sz w:val="16"/>
          <w:szCs w:val="16"/>
        </w:rPr>
        <w:t>31</w:t>
      </w:r>
      <w:r w:rsidRPr="004B77DE">
        <w:rPr>
          <w:rFonts w:ascii="Trebuchet MS" w:hAnsi="Trebuchet MS"/>
          <w:noProof/>
          <w:sz w:val="16"/>
          <w:szCs w:val="16"/>
        </w:rPr>
        <w:t>.</w:t>
      </w:r>
    </w:p>
    <w:p w14:paraId="52B60416"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73</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D</w:t>
      </w:r>
      <w:r w:rsidRPr="004B77DE">
        <w:rPr>
          <w:rFonts w:ascii="Trebuchet MS" w:hAnsi="Trebuchet MS"/>
          <w:noProof/>
          <w:sz w:val="16"/>
          <w:szCs w:val="16"/>
        </w:rPr>
        <w:t>avenport MH, Ruchat SM, Sobierajski F et al. Impact of prenatal exercise on maternal harms, labour and delivery outcomes: a systematic review and meta-analysis. B</w:t>
      </w:r>
      <w:r w:rsidRPr="004B77DE">
        <w:rPr>
          <w:rFonts w:ascii="Trebuchet MS" w:hAnsi="Trebuchet MS"/>
          <w:i/>
          <w:noProof/>
          <w:sz w:val="16"/>
          <w:szCs w:val="16"/>
        </w:rPr>
        <w:t>r J Sports Me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3</w:t>
      </w:r>
      <w:r w:rsidRPr="004B77DE">
        <w:rPr>
          <w:rFonts w:ascii="Trebuchet MS" w:hAnsi="Trebuchet MS"/>
          <w:noProof/>
          <w:sz w:val="16"/>
          <w:szCs w:val="16"/>
        </w:rPr>
        <w:t>(</w:t>
      </w:r>
      <w:r w:rsidRPr="004B77DE">
        <w:rPr>
          <w:rFonts w:ascii="Trebuchet MS" w:eastAsia="Calibri" w:hAnsi="Trebuchet MS" w:cs="Calibri"/>
          <w:noProof/>
          <w:sz w:val="16"/>
          <w:szCs w:val="16"/>
        </w:rPr>
        <w:t>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99</w:t>
      </w:r>
      <w:r w:rsidRPr="004B77DE">
        <w:rPr>
          <w:rFonts w:ascii="Trebuchet MS" w:hAnsi="Trebuchet MS"/>
          <w:noProof/>
          <w:sz w:val="16"/>
          <w:szCs w:val="16"/>
        </w:rPr>
        <w:t>-</w:t>
      </w:r>
      <w:r w:rsidRPr="004B77DE">
        <w:rPr>
          <w:rFonts w:ascii="Trebuchet MS" w:eastAsia="Calibri" w:hAnsi="Trebuchet MS" w:cs="Calibri"/>
          <w:noProof/>
          <w:sz w:val="16"/>
          <w:szCs w:val="16"/>
        </w:rPr>
        <w:t>107</w:t>
      </w:r>
      <w:r w:rsidRPr="004B77DE">
        <w:rPr>
          <w:rFonts w:ascii="Trebuchet MS" w:hAnsi="Trebuchet MS"/>
          <w:noProof/>
          <w:sz w:val="16"/>
          <w:szCs w:val="16"/>
        </w:rPr>
        <w:t>.</w:t>
      </w:r>
    </w:p>
    <w:p w14:paraId="4FAA9BE9"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74</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D</w:t>
      </w:r>
      <w:r w:rsidRPr="004B77DE">
        <w:rPr>
          <w:rFonts w:ascii="Trebuchet MS" w:hAnsi="Trebuchet MS"/>
          <w:noProof/>
          <w:sz w:val="16"/>
          <w:szCs w:val="16"/>
        </w:rPr>
        <w:t>omenjoz I, Kayser B, Boulvain M. Effect of physical activity during pregnancy on mode of delivery. A</w:t>
      </w:r>
      <w:r w:rsidRPr="004B77DE">
        <w:rPr>
          <w:rFonts w:ascii="Trebuchet MS" w:hAnsi="Trebuchet MS"/>
          <w:i/>
          <w:noProof/>
          <w:sz w:val="16"/>
          <w:szCs w:val="16"/>
        </w:rPr>
        <w:t>m J Obstet Gyneco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11</w:t>
      </w:r>
      <w:r w:rsidRPr="004B77DE">
        <w:rPr>
          <w:rFonts w:ascii="Trebuchet MS" w:hAnsi="Trebuchet MS"/>
          <w:noProof/>
          <w:sz w:val="16"/>
          <w:szCs w:val="16"/>
        </w:rPr>
        <w:t>(</w:t>
      </w:r>
      <w:r w:rsidRPr="004B77DE">
        <w:rPr>
          <w:rFonts w:ascii="Trebuchet MS" w:eastAsia="Calibri" w:hAnsi="Trebuchet MS" w:cs="Calibri"/>
          <w:noProof/>
          <w:sz w:val="16"/>
          <w:szCs w:val="16"/>
        </w:rPr>
        <w:t>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0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1</w:t>
      </w:r>
      <w:r w:rsidRPr="004B77DE">
        <w:rPr>
          <w:rFonts w:ascii="Trebuchet MS" w:hAnsi="Trebuchet MS"/>
          <w:noProof/>
          <w:sz w:val="16"/>
          <w:szCs w:val="16"/>
        </w:rPr>
        <w:t>-</w:t>
      </w:r>
      <w:r w:rsidRPr="004B77DE">
        <w:rPr>
          <w:rFonts w:ascii="Trebuchet MS" w:eastAsia="Calibri" w:hAnsi="Trebuchet MS" w:cs="Calibri"/>
          <w:noProof/>
          <w:sz w:val="16"/>
          <w:szCs w:val="16"/>
        </w:rPr>
        <w:t>11</w:t>
      </w:r>
      <w:r w:rsidRPr="004B77DE">
        <w:rPr>
          <w:rFonts w:ascii="Trebuchet MS" w:hAnsi="Trebuchet MS"/>
          <w:noProof/>
          <w:sz w:val="16"/>
          <w:szCs w:val="16"/>
        </w:rPr>
        <w:t>.</w:t>
      </w:r>
    </w:p>
    <w:p w14:paraId="3B6CB145"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75</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P</w:t>
      </w:r>
      <w:r w:rsidRPr="004B77DE">
        <w:rPr>
          <w:rFonts w:ascii="Trebuchet MS" w:hAnsi="Trebuchet MS"/>
          <w:noProof/>
          <w:sz w:val="16"/>
          <w:szCs w:val="16"/>
        </w:rPr>
        <w:t>oyatos-Leon R, Garcia-Hermoso A, Sanabria-Martinez G et al. Effects of exercise during pregnancy on mode of delivery: a meta-analysis. A</w:t>
      </w:r>
      <w:r w:rsidRPr="004B77DE">
        <w:rPr>
          <w:rFonts w:ascii="Trebuchet MS" w:hAnsi="Trebuchet MS"/>
          <w:i/>
          <w:noProof/>
          <w:sz w:val="16"/>
          <w:szCs w:val="16"/>
        </w:rPr>
        <w:t>cta Obstet Gynecol Scan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94</w:t>
      </w:r>
      <w:r w:rsidRPr="004B77DE">
        <w:rPr>
          <w:rFonts w:ascii="Trebuchet MS" w:hAnsi="Trebuchet MS"/>
          <w:noProof/>
          <w:sz w:val="16"/>
          <w:szCs w:val="16"/>
        </w:rPr>
        <w:t>(</w:t>
      </w:r>
      <w:r w:rsidRPr="004B77DE">
        <w:rPr>
          <w:rFonts w:ascii="Trebuchet MS" w:eastAsia="Calibri" w:hAnsi="Trebuchet MS" w:cs="Calibri"/>
          <w:noProof/>
          <w:sz w:val="16"/>
          <w:szCs w:val="16"/>
        </w:rPr>
        <w:t>10</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039</w:t>
      </w:r>
      <w:r w:rsidRPr="004B77DE">
        <w:rPr>
          <w:rFonts w:ascii="Trebuchet MS" w:hAnsi="Trebuchet MS"/>
          <w:noProof/>
          <w:sz w:val="16"/>
          <w:szCs w:val="16"/>
        </w:rPr>
        <w:t>-</w:t>
      </w:r>
      <w:r w:rsidRPr="004B77DE">
        <w:rPr>
          <w:rFonts w:ascii="Trebuchet MS" w:eastAsia="Calibri" w:hAnsi="Trebuchet MS" w:cs="Calibri"/>
          <w:noProof/>
          <w:sz w:val="16"/>
          <w:szCs w:val="16"/>
        </w:rPr>
        <w:t>47</w:t>
      </w:r>
      <w:r w:rsidRPr="004B77DE">
        <w:rPr>
          <w:rFonts w:ascii="Trebuchet MS" w:hAnsi="Trebuchet MS"/>
          <w:noProof/>
          <w:sz w:val="16"/>
          <w:szCs w:val="16"/>
        </w:rPr>
        <w:t>.</w:t>
      </w:r>
    </w:p>
    <w:p w14:paraId="0EE0301D"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76</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D</w:t>
      </w:r>
      <w:r w:rsidRPr="004B77DE">
        <w:rPr>
          <w:rFonts w:ascii="Trebuchet MS" w:hAnsi="Trebuchet MS"/>
          <w:noProof/>
          <w:sz w:val="16"/>
          <w:szCs w:val="16"/>
        </w:rPr>
        <w:t>avenport MH, McCurdy AP, Mottola MF et al. Impact of prenatal exercise on both prenatal and postnatal anxiety and depressive symptoms: a systematic review and meta-analysis. B</w:t>
      </w:r>
      <w:r w:rsidRPr="004B77DE">
        <w:rPr>
          <w:rFonts w:ascii="Trebuchet MS" w:hAnsi="Trebuchet MS"/>
          <w:i/>
          <w:noProof/>
          <w:sz w:val="16"/>
          <w:szCs w:val="16"/>
        </w:rPr>
        <w:t>r J Sports Me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2</w:t>
      </w:r>
      <w:r w:rsidRPr="004B77DE">
        <w:rPr>
          <w:rFonts w:ascii="Trebuchet MS" w:hAnsi="Trebuchet MS"/>
          <w:noProof/>
          <w:sz w:val="16"/>
          <w:szCs w:val="16"/>
        </w:rPr>
        <w:t>(</w:t>
      </w:r>
      <w:r w:rsidRPr="004B77DE">
        <w:rPr>
          <w:rFonts w:ascii="Trebuchet MS" w:eastAsia="Calibri" w:hAnsi="Trebuchet MS" w:cs="Calibri"/>
          <w:noProof/>
          <w:sz w:val="16"/>
          <w:szCs w:val="16"/>
        </w:rPr>
        <w:t>2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376</w:t>
      </w:r>
      <w:r w:rsidRPr="004B77DE">
        <w:rPr>
          <w:rFonts w:ascii="Trebuchet MS" w:hAnsi="Trebuchet MS"/>
          <w:noProof/>
          <w:sz w:val="16"/>
          <w:szCs w:val="16"/>
        </w:rPr>
        <w:t>-</w:t>
      </w:r>
      <w:r w:rsidRPr="004B77DE">
        <w:rPr>
          <w:rFonts w:ascii="Trebuchet MS" w:eastAsia="Calibri" w:hAnsi="Trebuchet MS" w:cs="Calibri"/>
          <w:noProof/>
          <w:sz w:val="16"/>
          <w:szCs w:val="16"/>
        </w:rPr>
        <w:t>85</w:t>
      </w:r>
      <w:r w:rsidRPr="004B77DE">
        <w:rPr>
          <w:rFonts w:ascii="Trebuchet MS" w:hAnsi="Trebuchet MS"/>
          <w:noProof/>
          <w:sz w:val="16"/>
          <w:szCs w:val="16"/>
        </w:rPr>
        <w:t>.</w:t>
      </w:r>
    </w:p>
    <w:p w14:paraId="5E09A5A9"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77</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N</w:t>
      </w:r>
      <w:r w:rsidRPr="004B77DE">
        <w:rPr>
          <w:rFonts w:ascii="Trebuchet MS" w:hAnsi="Trebuchet MS"/>
          <w:noProof/>
          <w:sz w:val="16"/>
          <w:szCs w:val="16"/>
        </w:rPr>
        <w:t>akamura A, van der Waerden J, Melchior M et al. Physical activity during pregnancy and postpartum depression: Systematic review and meta-analysis. J</w:t>
      </w:r>
      <w:r w:rsidRPr="004B77DE">
        <w:rPr>
          <w:rFonts w:ascii="Trebuchet MS" w:hAnsi="Trebuchet MS"/>
          <w:i/>
          <w:noProof/>
          <w:sz w:val="16"/>
          <w:szCs w:val="16"/>
        </w:rPr>
        <w:t xml:space="preserve"> </w:t>
      </w:r>
      <w:r w:rsidRPr="004B77DE">
        <w:rPr>
          <w:rFonts w:ascii="Trebuchet MS" w:eastAsia="Calibri" w:hAnsi="Trebuchet MS" w:cs="Calibri"/>
          <w:i/>
          <w:noProof/>
          <w:sz w:val="16"/>
          <w:szCs w:val="16"/>
        </w:rPr>
        <w:t>Affect</w:t>
      </w:r>
      <w:r w:rsidRPr="004B77DE">
        <w:rPr>
          <w:rFonts w:ascii="Trebuchet MS" w:hAnsi="Trebuchet MS"/>
          <w:i/>
          <w:noProof/>
          <w:sz w:val="16"/>
          <w:szCs w:val="16"/>
        </w:rPr>
        <w:t xml:space="preserve"> </w:t>
      </w:r>
      <w:r w:rsidRPr="004B77DE">
        <w:rPr>
          <w:rFonts w:ascii="Trebuchet MS" w:eastAsia="Calibri" w:hAnsi="Trebuchet MS" w:cs="Calibri"/>
          <w:i/>
          <w:noProof/>
          <w:sz w:val="16"/>
          <w:szCs w:val="16"/>
        </w:rPr>
        <w:t>Disord</w:t>
      </w:r>
      <w:r w:rsidRPr="004B77DE">
        <w:rPr>
          <w:rFonts w:ascii="Trebuchet MS" w:hAnsi="Trebuchet MS"/>
          <w:i/>
          <w:noProof/>
          <w:sz w:val="16"/>
          <w:szCs w:val="16"/>
        </w:rPr>
        <w:t>.</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4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9</w:t>
      </w:r>
      <w:r w:rsidRPr="004B77DE">
        <w:rPr>
          <w:rFonts w:ascii="Trebuchet MS" w:hAnsi="Trebuchet MS"/>
          <w:noProof/>
          <w:sz w:val="16"/>
          <w:szCs w:val="16"/>
        </w:rPr>
        <w:t>-</w:t>
      </w:r>
      <w:r w:rsidRPr="004B77DE">
        <w:rPr>
          <w:rFonts w:ascii="Trebuchet MS" w:eastAsia="Calibri" w:hAnsi="Trebuchet MS" w:cs="Calibri"/>
          <w:noProof/>
          <w:sz w:val="16"/>
          <w:szCs w:val="16"/>
        </w:rPr>
        <w:t>41</w:t>
      </w:r>
      <w:r w:rsidRPr="004B77DE">
        <w:rPr>
          <w:rFonts w:ascii="Trebuchet MS" w:hAnsi="Trebuchet MS"/>
          <w:noProof/>
          <w:sz w:val="16"/>
          <w:szCs w:val="16"/>
        </w:rPr>
        <w:t>.</w:t>
      </w:r>
    </w:p>
    <w:p w14:paraId="21F67A0D"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78</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A</w:t>
      </w:r>
      <w:r w:rsidRPr="004B77DE">
        <w:rPr>
          <w:rFonts w:ascii="Trebuchet MS" w:hAnsi="Trebuchet MS"/>
          <w:noProof/>
          <w:sz w:val="16"/>
          <w:szCs w:val="16"/>
        </w:rPr>
        <w:t>une D, Schlesinger S, Henriksen T et al. Physical activity and the risk of preterm birth: a systematic review and meta-analysis of epidemiological studies. B</w:t>
      </w:r>
      <w:r w:rsidRPr="004B77DE">
        <w:rPr>
          <w:rFonts w:ascii="Trebuchet MS" w:hAnsi="Trebuchet MS"/>
          <w:i/>
          <w:noProof/>
          <w:sz w:val="16"/>
          <w:szCs w:val="16"/>
        </w:rPr>
        <w:t>JOG.</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24</w:t>
      </w:r>
      <w:r w:rsidRPr="004B77DE">
        <w:rPr>
          <w:rFonts w:ascii="Trebuchet MS" w:hAnsi="Trebuchet MS"/>
          <w:noProof/>
          <w:sz w:val="16"/>
          <w:szCs w:val="16"/>
        </w:rPr>
        <w:t>(</w:t>
      </w:r>
      <w:r w:rsidRPr="004B77DE">
        <w:rPr>
          <w:rFonts w:ascii="Trebuchet MS" w:eastAsia="Calibri" w:hAnsi="Trebuchet MS" w:cs="Calibri"/>
          <w:noProof/>
          <w:sz w:val="16"/>
          <w:szCs w:val="16"/>
        </w:rPr>
        <w:t>1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816</w:t>
      </w:r>
      <w:r w:rsidRPr="004B77DE">
        <w:rPr>
          <w:rFonts w:ascii="Trebuchet MS" w:hAnsi="Trebuchet MS"/>
          <w:noProof/>
          <w:sz w:val="16"/>
          <w:szCs w:val="16"/>
        </w:rPr>
        <w:t>-</w:t>
      </w:r>
      <w:r w:rsidRPr="004B77DE">
        <w:rPr>
          <w:rFonts w:ascii="Trebuchet MS" w:eastAsia="Calibri" w:hAnsi="Trebuchet MS" w:cs="Calibri"/>
          <w:noProof/>
          <w:sz w:val="16"/>
          <w:szCs w:val="16"/>
        </w:rPr>
        <w:t>26</w:t>
      </w:r>
      <w:r w:rsidRPr="004B77DE">
        <w:rPr>
          <w:rFonts w:ascii="Trebuchet MS" w:hAnsi="Trebuchet MS"/>
          <w:noProof/>
          <w:sz w:val="16"/>
          <w:szCs w:val="16"/>
        </w:rPr>
        <w:t>.</w:t>
      </w:r>
    </w:p>
    <w:p w14:paraId="44EA6AF7"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79</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D</w:t>
      </w:r>
      <w:r w:rsidRPr="004B77DE">
        <w:rPr>
          <w:rFonts w:ascii="Trebuchet MS" w:hAnsi="Trebuchet MS"/>
          <w:noProof/>
          <w:sz w:val="16"/>
          <w:szCs w:val="16"/>
        </w:rPr>
        <w:t>avenport MH, Meah VL, Ruchat SM et al. Impact of prenatal exercise on neonatal and childhood outcomes: a systematic review and meta-analysis. B</w:t>
      </w:r>
      <w:r w:rsidRPr="004B77DE">
        <w:rPr>
          <w:rFonts w:ascii="Trebuchet MS" w:hAnsi="Trebuchet MS"/>
          <w:i/>
          <w:noProof/>
          <w:sz w:val="16"/>
          <w:szCs w:val="16"/>
        </w:rPr>
        <w:t>r J Sports Me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2</w:t>
      </w:r>
      <w:r w:rsidRPr="004B77DE">
        <w:rPr>
          <w:rFonts w:ascii="Trebuchet MS" w:hAnsi="Trebuchet MS"/>
          <w:noProof/>
          <w:sz w:val="16"/>
          <w:szCs w:val="16"/>
        </w:rPr>
        <w:t>(</w:t>
      </w:r>
      <w:r w:rsidRPr="004B77DE">
        <w:rPr>
          <w:rFonts w:ascii="Trebuchet MS" w:eastAsia="Calibri" w:hAnsi="Trebuchet MS" w:cs="Calibri"/>
          <w:noProof/>
          <w:sz w:val="16"/>
          <w:szCs w:val="16"/>
        </w:rPr>
        <w:t>2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386</w:t>
      </w:r>
      <w:r w:rsidRPr="004B77DE">
        <w:rPr>
          <w:rFonts w:ascii="Trebuchet MS" w:hAnsi="Trebuchet MS"/>
          <w:noProof/>
          <w:sz w:val="16"/>
          <w:szCs w:val="16"/>
        </w:rPr>
        <w:t>-</w:t>
      </w:r>
      <w:r w:rsidRPr="004B77DE">
        <w:rPr>
          <w:rFonts w:ascii="Trebuchet MS" w:eastAsia="Calibri" w:hAnsi="Trebuchet MS" w:cs="Calibri"/>
          <w:noProof/>
          <w:sz w:val="16"/>
          <w:szCs w:val="16"/>
        </w:rPr>
        <w:t>96</w:t>
      </w:r>
      <w:r w:rsidRPr="004B77DE">
        <w:rPr>
          <w:rFonts w:ascii="Trebuchet MS" w:hAnsi="Trebuchet MS"/>
          <w:noProof/>
          <w:sz w:val="16"/>
          <w:szCs w:val="16"/>
        </w:rPr>
        <w:t>.</w:t>
      </w:r>
    </w:p>
    <w:p w14:paraId="48847DA2"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80</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M</w:t>
      </w:r>
      <w:r w:rsidRPr="004B77DE">
        <w:rPr>
          <w:rFonts w:ascii="Trebuchet MS" w:hAnsi="Trebuchet MS"/>
          <w:noProof/>
          <w:sz w:val="16"/>
          <w:szCs w:val="16"/>
        </w:rPr>
        <w:t>agro-Malosso ER, Saccone G, Di Mascio D et al. Exercise during pregnancy and risk of preterm birth in overweight and obese women: a systematic review and meta-analysis of randomized controlled trials. A</w:t>
      </w:r>
      <w:r w:rsidRPr="004B77DE">
        <w:rPr>
          <w:rFonts w:ascii="Trebuchet MS" w:hAnsi="Trebuchet MS"/>
          <w:i/>
          <w:noProof/>
          <w:sz w:val="16"/>
          <w:szCs w:val="16"/>
        </w:rPr>
        <w:t>cta Obstet Gynecol Scan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96</w:t>
      </w:r>
      <w:r w:rsidRPr="004B77DE">
        <w:rPr>
          <w:rFonts w:ascii="Trebuchet MS" w:hAnsi="Trebuchet MS"/>
          <w:noProof/>
          <w:sz w:val="16"/>
          <w:szCs w:val="16"/>
        </w:rPr>
        <w:t>(</w:t>
      </w:r>
      <w:r w:rsidRPr="004B77DE">
        <w:rPr>
          <w:rFonts w:ascii="Trebuchet MS" w:eastAsia="Calibri" w:hAnsi="Trebuchet MS" w:cs="Calibri"/>
          <w:noProof/>
          <w:sz w:val="16"/>
          <w:szCs w:val="16"/>
        </w:rPr>
        <w:t>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63</w:t>
      </w:r>
      <w:r w:rsidRPr="004B77DE">
        <w:rPr>
          <w:rFonts w:ascii="Trebuchet MS" w:hAnsi="Trebuchet MS"/>
          <w:noProof/>
          <w:sz w:val="16"/>
          <w:szCs w:val="16"/>
        </w:rPr>
        <w:t>-</w:t>
      </w:r>
      <w:r w:rsidRPr="004B77DE">
        <w:rPr>
          <w:rFonts w:ascii="Trebuchet MS" w:eastAsia="Calibri" w:hAnsi="Trebuchet MS" w:cs="Calibri"/>
          <w:noProof/>
          <w:sz w:val="16"/>
          <w:szCs w:val="16"/>
        </w:rPr>
        <w:t>73</w:t>
      </w:r>
      <w:r w:rsidRPr="004B77DE">
        <w:rPr>
          <w:rFonts w:ascii="Trebuchet MS" w:hAnsi="Trebuchet MS"/>
          <w:noProof/>
          <w:sz w:val="16"/>
          <w:szCs w:val="16"/>
        </w:rPr>
        <w:t>.</w:t>
      </w:r>
    </w:p>
    <w:p w14:paraId="70B479DE"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81</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G</w:t>
      </w:r>
      <w:r w:rsidRPr="004B77DE">
        <w:rPr>
          <w:rFonts w:ascii="Trebuchet MS" w:hAnsi="Trebuchet MS"/>
          <w:noProof/>
          <w:sz w:val="16"/>
          <w:szCs w:val="16"/>
        </w:rPr>
        <w:t>uillemette L, Hay JL, Kehler DS et al. Exercise in pregnancy and children's cardiometabolic risk factors: A systematic review and meta-analysis. S</w:t>
      </w:r>
      <w:r w:rsidRPr="004B77DE">
        <w:rPr>
          <w:rFonts w:ascii="Trebuchet MS" w:hAnsi="Trebuchet MS"/>
          <w:i/>
          <w:noProof/>
          <w:sz w:val="16"/>
          <w:szCs w:val="16"/>
        </w:rPr>
        <w:t>ports Med Open.</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5</w:t>
      </w:r>
      <w:r w:rsidRPr="004B77DE">
        <w:rPr>
          <w:rFonts w:ascii="Trebuchet MS" w:hAnsi="Trebuchet MS"/>
          <w:noProof/>
          <w:sz w:val="16"/>
          <w:szCs w:val="16"/>
        </w:rPr>
        <w:t>.</w:t>
      </w:r>
    </w:p>
    <w:p w14:paraId="4C65A5B7"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82</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R</w:t>
      </w:r>
      <w:r w:rsidRPr="004B77DE">
        <w:rPr>
          <w:rFonts w:ascii="Trebuchet MS" w:hAnsi="Trebuchet MS"/>
          <w:noProof/>
          <w:sz w:val="16"/>
          <w:szCs w:val="16"/>
        </w:rPr>
        <w:t>uchat S-M, Davenport MH, Giroux I et al. Nutrition and exercise reduce excessive weight gain in normal-weight pregnant women. M</w:t>
      </w:r>
      <w:r w:rsidRPr="004B77DE">
        <w:rPr>
          <w:rFonts w:ascii="Trebuchet MS" w:hAnsi="Trebuchet MS"/>
          <w:i/>
          <w:noProof/>
          <w:sz w:val="16"/>
          <w:szCs w:val="16"/>
        </w:rPr>
        <w:t>edicine &amp; Science in Sports &amp; Exercise.</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4</w:t>
      </w:r>
      <w:r w:rsidRPr="004B77DE">
        <w:rPr>
          <w:rFonts w:ascii="Trebuchet MS" w:hAnsi="Trebuchet MS"/>
          <w:noProof/>
          <w:sz w:val="16"/>
          <w:szCs w:val="16"/>
        </w:rPr>
        <w:t>(</w:t>
      </w:r>
      <w:r w:rsidRPr="004B77DE">
        <w:rPr>
          <w:rFonts w:ascii="Trebuchet MS" w:eastAsia="Calibri" w:hAnsi="Trebuchet MS" w:cs="Calibri"/>
          <w:noProof/>
          <w:sz w:val="16"/>
          <w:szCs w:val="16"/>
        </w:rPr>
        <w:t>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419</w:t>
      </w:r>
      <w:r w:rsidRPr="004B77DE">
        <w:rPr>
          <w:rFonts w:ascii="Trebuchet MS" w:hAnsi="Trebuchet MS"/>
          <w:noProof/>
          <w:sz w:val="16"/>
          <w:szCs w:val="16"/>
        </w:rPr>
        <w:t>-</w:t>
      </w:r>
      <w:r w:rsidRPr="004B77DE">
        <w:rPr>
          <w:rFonts w:ascii="Trebuchet MS" w:eastAsia="Calibri" w:hAnsi="Trebuchet MS" w:cs="Calibri"/>
          <w:noProof/>
          <w:sz w:val="16"/>
          <w:szCs w:val="16"/>
        </w:rPr>
        <w:t>26</w:t>
      </w:r>
      <w:r w:rsidRPr="004B77DE">
        <w:rPr>
          <w:rFonts w:ascii="Trebuchet MS" w:hAnsi="Trebuchet MS"/>
          <w:noProof/>
          <w:sz w:val="16"/>
          <w:szCs w:val="16"/>
        </w:rPr>
        <w:t>.</w:t>
      </w:r>
    </w:p>
    <w:p w14:paraId="0AC97F4A"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83</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B</w:t>
      </w:r>
      <w:r w:rsidRPr="004B77DE">
        <w:rPr>
          <w:rFonts w:ascii="Trebuchet MS" w:hAnsi="Trebuchet MS"/>
          <w:noProof/>
          <w:sz w:val="16"/>
          <w:szCs w:val="16"/>
        </w:rPr>
        <w:t>uckingham-Schutt LM, Ellingson LD, Vazou S et al. The Behavioral Wellness in Pregnancy study: a randomized controlled trial of a multi-component intervention to promote appropriate weight gain. A</w:t>
      </w:r>
      <w:r w:rsidRPr="004B77DE">
        <w:rPr>
          <w:rFonts w:ascii="Trebuchet MS" w:hAnsi="Trebuchet MS"/>
          <w:i/>
          <w:noProof/>
          <w:sz w:val="16"/>
          <w:szCs w:val="16"/>
        </w:rPr>
        <w:t>m J Clin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09</w:t>
      </w:r>
      <w:r w:rsidRPr="004B77DE">
        <w:rPr>
          <w:rFonts w:ascii="Trebuchet MS" w:hAnsi="Trebuchet MS"/>
          <w:noProof/>
          <w:sz w:val="16"/>
          <w:szCs w:val="16"/>
        </w:rPr>
        <w:t>(</w:t>
      </w:r>
      <w:r w:rsidRPr="004B77DE">
        <w:rPr>
          <w:rFonts w:ascii="Trebuchet MS" w:eastAsia="Calibri" w:hAnsi="Trebuchet MS" w:cs="Calibri"/>
          <w:noProof/>
          <w:sz w:val="16"/>
          <w:szCs w:val="16"/>
        </w:rPr>
        <w:t>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071</w:t>
      </w:r>
      <w:r w:rsidRPr="004B77DE">
        <w:rPr>
          <w:rFonts w:ascii="Trebuchet MS" w:hAnsi="Trebuchet MS"/>
          <w:noProof/>
          <w:sz w:val="16"/>
          <w:szCs w:val="16"/>
        </w:rPr>
        <w:t>-</w:t>
      </w:r>
      <w:r w:rsidRPr="004B77DE">
        <w:rPr>
          <w:rFonts w:ascii="Trebuchet MS" w:eastAsia="Calibri" w:hAnsi="Trebuchet MS" w:cs="Calibri"/>
          <w:noProof/>
          <w:sz w:val="16"/>
          <w:szCs w:val="16"/>
        </w:rPr>
        <w:t>9</w:t>
      </w:r>
      <w:r w:rsidRPr="004B77DE">
        <w:rPr>
          <w:rFonts w:ascii="Trebuchet MS" w:hAnsi="Trebuchet MS"/>
          <w:noProof/>
          <w:sz w:val="16"/>
          <w:szCs w:val="16"/>
        </w:rPr>
        <w:t>.</w:t>
      </w:r>
    </w:p>
    <w:p w14:paraId="75A25E4B"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84</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D</w:t>
      </w:r>
      <w:r w:rsidRPr="004B77DE">
        <w:rPr>
          <w:rFonts w:ascii="Trebuchet MS" w:hAnsi="Trebuchet MS"/>
          <w:noProof/>
          <w:sz w:val="16"/>
          <w:szCs w:val="16"/>
        </w:rPr>
        <w:t>odd JM, Deussen AR, Louise J. A randomised trial to optimise gestational weight gain and improve maternal and infant health outcomes through antenatal dietary, lifestyle and exercise advice: The OPTIMISE randomised trial. N</w:t>
      </w:r>
      <w:r w:rsidRPr="004B77DE">
        <w:rPr>
          <w:rFonts w:ascii="Trebuchet MS" w:hAnsi="Trebuchet MS"/>
          <w:i/>
          <w:noProof/>
          <w:sz w:val="16"/>
          <w:szCs w:val="16"/>
        </w:rPr>
        <w:t>utrient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1</w:t>
      </w:r>
      <w:r w:rsidRPr="004B77DE">
        <w:rPr>
          <w:rFonts w:ascii="Trebuchet MS" w:hAnsi="Trebuchet MS"/>
          <w:noProof/>
          <w:sz w:val="16"/>
          <w:szCs w:val="16"/>
        </w:rPr>
        <w:t>(</w:t>
      </w:r>
      <w:r w:rsidRPr="004B77DE">
        <w:rPr>
          <w:rFonts w:ascii="Trebuchet MS" w:eastAsia="Calibri" w:hAnsi="Trebuchet MS" w:cs="Calibri"/>
          <w:noProof/>
          <w:sz w:val="16"/>
          <w:szCs w:val="16"/>
        </w:rPr>
        <w:t>12</w:t>
      </w:r>
      <w:r w:rsidRPr="004B77DE">
        <w:rPr>
          <w:rFonts w:ascii="Trebuchet MS" w:hAnsi="Trebuchet MS"/>
          <w:noProof/>
          <w:sz w:val="16"/>
          <w:szCs w:val="16"/>
        </w:rPr>
        <w:t>).</w:t>
      </w:r>
    </w:p>
    <w:p w14:paraId="6DB40E55"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85</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A</w:t>
      </w:r>
      <w:r w:rsidRPr="004B77DE">
        <w:rPr>
          <w:rFonts w:ascii="Trebuchet MS" w:hAnsi="Trebuchet MS"/>
          <w:noProof/>
          <w:sz w:val="16"/>
          <w:szCs w:val="16"/>
        </w:rPr>
        <w:t>lthuizen E, van der Wijden CL, van Mechelen W et al. The effect of a counselling intervention on weight changes during and after pregnancy: a randomised trial. B</w:t>
      </w:r>
      <w:r w:rsidRPr="004B77DE">
        <w:rPr>
          <w:rFonts w:ascii="Trebuchet MS" w:hAnsi="Trebuchet MS"/>
          <w:i/>
          <w:noProof/>
          <w:sz w:val="16"/>
          <w:szCs w:val="16"/>
        </w:rPr>
        <w:t>JOG.</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20</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92</w:t>
      </w:r>
      <w:r w:rsidRPr="004B77DE">
        <w:rPr>
          <w:rFonts w:ascii="Trebuchet MS" w:hAnsi="Trebuchet MS"/>
          <w:noProof/>
          <w:sz w:val="16"/>
          <w:szCs w:val="16"/>
        </w:rPr>
        <w:t>-</w:t>
      </w:r>
      <w:r w:rsidRPr="004B77DE">
        <w:rPr>
          <w:rFonts w:ascii="Trebuchet MS" w:eastAsia="Calibri" w:hAnsi="Trebuchet MS" w:cs="Calibri"/>
          <w:noProof/>
          <w:sz w:val="16"/>
          <w:szCs w:val="16"/>
        </w:rPr>
        <w:t>9</w:t>
      </w:r>
      <w:r w:rsidRPr="004B77DE">
        <w:rPr>
          <w:rFonts w:ascii="Trebuchet MS" w:hAnsi="Trebuchet MS"/>
          <w:noProof/>
          <w:sz w:val="16"/>
          <w:szCs w:val="16"/>
        </w:rPr>
        <w:t>.</w:t>
      </w:r>
    </w:p>
    <w:p w14:paraId="4497A78E"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86</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R</w:t>
      </w:r>
      <w:r w:rsidRPr="004B77DE">
        <w:rPr>
          <w:rFonts w:ascii="Trebuchet MS" w:hAnsi="Trebuchet MS"/>
          <w:noProof/>
          <w:sz w:val="16"/>
          <w:szCs w:val="16"/>
        </w:rPr>
        <w:t>onnberg AK, Ostlund I, Fadl H et al. Intervention during pregnancy to reduce excessive gestational weight gain-a randomised controlled trial. B</w:t>
      </w:r>
      <w:r w:rsidRPr="004B77DE">
        <w:rPr>
          <w:rFonts w:ascii="Trebuchet MS" w:hAnsi="Trebuchet MS"/>
          <w:i/>
          <w:noProof/>
          <w:sz w:val="16"/>
          <w:szCs w:val="16"/>
        </w:rPr>
        <w:t>JOG: An International Journal of Obstetrics &amp; Gynaecology.</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22</w:t>
      </w:r>
      <w:r w:rsidRPr="004B77DE">
        <w:rPr>
          <w:rFonts w:ascii="Trebuchet MS" w:hAnsi="Trebuchet MS"/>
          <w:noProof/>
          <w:sz w:val="16"/>
          <w:szCs w:val="16"/>
        </w:rPr>
        <w:t>(</w:t>
      </w:r>
      <w:r w:rsidRPr="004B77DE">
        <w:rPr>
          <w:rFonts w:ascii="Trebuchet MS" w:eastAsia="Calibri" w:hAnsi="Trebuchet MS" w:cs="Calibri"/>
          <w:noProof/>
          <w:sz w:val="16"/>
          <w:szCs w:val="16"/>
        </w:rPr>
        <w:t>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37</w:t>
      </w:r>
      <w:r w:rsidRPr="004B77DE">
        <w:rPr>
          <w:rFonts w:ascii="Trebuchet MS" w:hAnsi="Trebuchet MS"/>
          <w:noProof/>
          <w:sz w:val="16"/>
          <w:szCs w:val="16"/>
        </w:rPr>
        <w:t>-</w:t>
      </w:r>
      <w:r w:rsidRPr="004B77DE">
        <w:rPr>
          <w:rFonts w:ascii="Trebuchet MS" w:eastAsia="Calibri" w:hAnsi="Trebuchet MS" w:cs="Calibri"/>
          <w:noProof/>
          <w:sz w:val="16"/>
          <w:szCs w:val="16"/>
        </w:rPr>
        <w:t>44</w:t>
      </w:r>
      <w:r w:rsidRPr="004B77DE">
        <w:rPr>
          <w:rFonts w:ascii="Trebuchet MS" w:hAnsi="Trebuchet MS"/>
          <w:noProof/>
          <w:sz w:val="16"/>
          <w:szCs w:val="16"/>
        </w:rPr>
        <w:t>.</w:t>
      </w:r>
    </w:p>
    <w:p w14:paraId="4C17B722"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87</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S</w:t>
      </w:r>
      <w:r w:rsidRPr="004B77DE">
        <w:rPr>
          <w:rFonts w:ascii="Trebuchet MS" w:hAnsi="Trebuchet MS"/>
          <w:noProof/>
          <w:sz w:val="16"/>
          <w:szCs w:val="16"/>
        </w:rPr>
        <w:t>agedal LR, Vistad I, Overby NC et al. The effect of a prenatal lifestyle intervention on glucose metabolism: results of the Norwegian Fit for Delivery randomized controlled trial. B</w:t>
      </w:r>
      <w:r w:rsidRPr="004B77DE">
        <w:rPr>
          <w:rFonts w:ascii="Trebuchet MS" w:hAnsi="Trebuchet MS"/>
          <w:i/>
          <w:noProof/>
          <w:sz w:val="16"/>
          <w:szCs w:val="16"/>
        </w:rPr>
        <w:t>MC Pregnancy Childbirth.</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7</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67</w:t>
      </w:r>
      <w:r w:rsidRPr="004B77DE">
        <w:rPr>
          <w:rFonts w:ascii="Trebuchet MS" w:hAnsi="Trebuchet MS"/>
          <w:noProof/>
          <w:sz w:val="16"/>
          <w:szCs w:val="16"/>
        </w:rPr>
        <w:t>.</w:t>
      </w:r>
    </w:p>
    <w:p w14:paraId="2B6A7EA9"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88</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A</w:t>
      </w:r>
      <w:r w:rsidRPr="004B77DE">
        <w:rPr>
          <w:rFonts w:ascii="Trebuchet MS" w:hAnsi="Trebuchet MS"/>
          <w:noProof/>
          <w:sz w:val="16"/>
          <w:szCs w:val="16"/>
        </w:rPr>
        <w:t>sbee SM, Jenkins TR, Butler JR et al. Preventing excessive weight gain during pregnancy through dietary and lifestyle counseling: a randomized controlled trial. O</w:t>
      </w:r>
      <w:r w:rsidRPr="004B77DE">
        <w:rPr>
          <w:rFonts w:ascii="Trebuchet MS" w:hAnsi="Trebuchet MS"/>
          <w:i/>
          <w:noProof/>
          <w:sz w:val="16"/>
          <w:szCs w:val="16"/>
        </w:rPr>
        <w:t>bstet Gyneco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0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13</w:t>
      </w:r>
      <w:r w:rsidRPr="004B77DE">
        <w:rPr>
          <w:rFonts w:ascii="Trebuchet MS" w:hAnsi="Trebuchet MS"/>
          <w:noProof/>
          <w:sz w:val="16"/>
          <w:szCs w:val="16"/>
        </w:rPr>
        <w:t>(</w:t>
      </w:r>
      <w:r w:rsidRPr="004B77DE">
        <w:rPr>
          <w:rFonts w:ascii="Trebuchet MS" w:eastAsia="Calibri" w:hAnsi="Trebuchet MS" w:cs="Calibri"/>
          <w:noProof/>
          <w:sz w:val="16"/>
          <w:szCs w:val="16"/>
        </w:rPr>
        <w:t>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Pt</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05</w:t>
      </w:r>
      <w:r w:rsidRPr="004B77DE">
        <w:rPr>
          <w:rFonts w:ascii="Trebuchet MS" w:hAnsi="Trebuchet MS"/>
          <w:noProof/>
          <w:sz w:val="16"/>
          <w:szCs w:val="16"/>
        </w:rPr>
        <w:t>-</w:t>
      </w:r>
      <w:r w:rsidRPr="004B77DE">
        <w:rPr>
          <w:rFonts w:ascii="Trebuchet MS" w:eastAsia="Calibri" w:hAnsi="Trebuchet MS" w:cs="Calibri"/>
          <w:noProof/>
          <w:sz w:val="16"/>
          <w:szCs w:val="16"/>
        </w:rPr>
        <w:t>12</w:t>
      </w:r>
      <w:r w:rsidRPr="004B77DE">
        <w:rPr>
          <w:rFonts w:ascii="Trebuchet MS" w:hAnsi="Trebuchet MS"/>
          <w:noProof/>
          <w:sz w:val="16"/>
          <w:szCs w:val="16"/>
        </w:rPr>
        <w:t>.</w:t>
      </w:r>
    </w:p>
    <w:p w14:paraId="0A58E47F"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89</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A</w:t>
      </w:r>
      <w:r w:rsidRPr="004B77DE">
        <w:rPr>
          <w:rFonts w:ascii="Trebuchet MS" w:hAnsi="Trebuchet MS"/>
          <w:noProof/>
          <w:sz w:val="16"/>
          <w:szCs w:val="16"/>
        </w:rPr>
        <w:t>sci O, Rathfisch G. Effect of lifestyle interventions of pregnant women on their dietary habits, lifestyle behaviors, and weight gain: a randomized controlled trial. J</w:t>
      </w:r>
      <w:r w:rsidRPr="004B77DE">
        <w:rPr>
          <w:rFonts w:ascii="Trebuchet MS" w:hAnsi="Trebuchet MS"/>
          <w:i/>
          <w:noProof/>
          <w:sz w:val="16"/>
          <w:szCs w:val="16"/>
        </w:rPr>
        <w:t xml:space="preserve"> </w:t>
      </w:r>
      <w:r w:rsidRPr="004B77DE">
        <w:rPr>
          <w:rFonts w:ascii="Trebuchet MS" w:eastAsia="Calibri" w:hAnsi="Trebuchet MS" w:cs="Calibri"/>
          <w:i/>
          <w:noProof/>
          <w:sz w:val="16"/>
          <w:szCs w:val="16"/>
        </w:rPr>
        <w:t>Health</w:t>
      </w:r>
      <w:r w:rsidRPr="004B77DE">
        <w:rPr>
          <w:rFonts w:ascii="Trebuchet MS" w:hAnsi="Trebuchet MS"/>
          <w:i/>
          <w:noProof/>
          <w:sz w:val="16"/>
          <w:szCs w:val="16"/>
        </w:rPr>
        <w:t xml:space="preserve"> </w:t>
      </w:r>
      <w:r w:rsidRPr="004B77DE">
        <w:rPr>
          <w:rFonts w:ascii="Trebuchet MS" w:eastAsia="Calibri" w:hAnsi="Trebuchet MS" w:cs="Calibri"/>
          <w:i/>
          <w:noProof/>
          <w:sz w:val="16"/>
          <w:szCs w:val="16"/>
        </w:rPr>
        <w:t>Popul</w:t>
      </w:r>
      <w:r w:rsidRPr="004B77DE">
        <w:rPr>
          <w:rFonts w:ascii="Trebuchet MS" w:hAnsi="Trebuchet MS"/>
          <w:i/>
          <w:noProof/>
          <w:sz w:val="16"/>
          <w:szCs w:val="16"/>
        </w:rPr>
        <w:t xml:space="preserve"> </w:t>
      </w:r>
      <w:r w:rsidRPr="004B77DE">
        <w:rPr>
          <w:rFonts w:ascii="Trebuchet MS" w:eastAsia="Calibri" w:hAnsi="Trebuchet MS" w:cs="Calibri"/>
          <w:i/>
          <w:noProof/>
          <w:sz w:val="16"/>
          <w:szCs w:val="16"/>
        </w:rPr>
        <w:t>Nutr</w:t>
      </w:r>
      <w:r w:rsidRPr="004B77DE">
        <w:rPr>
          <w:rFonts w:ascii="Trebuchet MS" w:hAnsi="Trebuchet MS"/>
          <w:i/>
          <w:noProof/>
          <w:sz w:val="16"/>
          <w:szCs w:val="16"/>
        </w:rPr>
        <w:t>.</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7</w:t>
      </w:r>
      <w:r w:rsidRPr="004B77DE">
        <w:rPr>
          <w:rFonts w:ascii="Trebuchet MS" w:hAnsi="Trebuchet MS"/>
          <w:noProof/>
          <w:sz w:val="16"/>
          <w:szCs w:val="16"/>
        </w:rPr>
        <w:t>.</w:t>
      </w:r>
    </w:p>
    <w:p w14:paraId="6F9802AA"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90</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H</w:t>
      </w:r>
      <w:r w:rsidRPr="004B77DE">
        <w:rPr>
          <w:rFonts w:ascii="Trebuchet MS" w:hAnsi="Trebuchet MS"/>
          <w:noProof/>
          <w:sz w:val="16"/>
          <w:szCs w:val="16"/>
        </w:rPr>
        <w:t>ui A, Back L, Ludwig S et al. Lifestyle intervention on diet and exercise reduced excessive gestational weight gain in pregnant women under a randomised controlled trial. B</w:t>
      </w:r>
      <w:r w:rsidRPr="004B77DE">
        <w:rPr>
          <w:rFonts w:ascii="Trebuchet MS" w:hAnsi="Trebuchet MS"/>
          <w:i/>
          <w:noProof/>
          <w:sz w:val="16"/>
          <w:szCs w:val="16"/>
        </w:rPr>
        <w:t>JOG.</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19</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70</w:t>
      </w:r>
      <w:r w:rsidRPr="004B77DE">
        <w:rPr>
          <w:rFonts w:ascii="Trebuchet MS" w:hAnsi="Trebuchet MS"/>
          <w:noProof/>
          <w:sz w:val="16"/>
          <w:szCs w:val="16"/>
        </w:rPr>
        <w:t>-</w:t>
      </w:r>
      <w:r w:rsidRPr="004B77DE">
        <w:rPr>
          <w:rFonts w:ascii="Trebuchet MS" w:eastAsia="Calibri" w:hAnsi="Trebuchet MS" w:cs="Calibri"/>
          <w:noProof/>
          <w:sz w:val="16"/>
          <w:szCs w:val="16"/>
        </w:rPr>
        <w:t>7</w:t>
      </w:r>
      <w:r w:rsidRPr="004B77DE">
        <w:rPr>
          <w:rFonts w:ascii="Trebuchet MS" w:hAnsi="Trebuchet MS"/>
          <w:noProof/>
          <w:sz w:val="16"/>
          <w:szCs w:val="16"/>
        </w:rPr>
        <w:t>.</w:t>
      </w:r>
    </w:p>
    <w:p w14:paraId="16E41E5F"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91</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H</w:t>
      </w:r>
      <w:r w:rsidRPr="004B77DE">
        <w:rPr>
          <w:rFonts w:ascii="Trebuchet MS" w:hAnsi="Trebuchet MS"/>
          <w:noProof/>
          <w:sz w:val="16"/>
          <w:szCs w:val="16"/>
        </w:rPr>
        <w:t>ui AL, Back L, Ludwig S et al. Effects of lifestyle intervention on dietary intake, physical activity level, and gestational weight gain in pregnant women with different pre-pregnancy Body Mass Index in a randomized control trial. B</w:t>
      </w:r>
      <w:r w:rsidRPr="004B77DE">
        <w:rPr>
          <w:rFonts w:ascii="Trebuchet MS" w:hAnsi="Trebuchet MS"/>
          <w:i/>
          <w:noProof/>
          <w:sz w:val="16"/>
          <w:szCs w:val="16"/>
        </w:rPr>
        <w:t>MC Pregnancy Childbirth.</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31</w:t>
      </w:r>
      <w:r w:rsidRPr="004B77DE">
        <w:rPr>
          <w:rFonts w:ascii="Trebuchet MS" w:hAnsi="Trebuchet MS"/>
          <w:noProof/>
          <w:sz w:val="16"/>
          <w:szCs w:val="16"/>
        </w:rPr>
        <w:t>.</w:t>
      </w:r>
    </w:p>
    <w:p w14:paraId="169BCAD9"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92</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J</w:t>
      </w:r>
      <w:r w:rsidRPr="004B77DE">
        <w:rPr>
          <w:rFonts w:ascii="Trebuchet MS" w:hAnsi="Trebuchet MS"/>
          <w:noProof/>
          <w:sz w:val="16"/>
          <w:szCs w:val="16"/>
        </w:rPr>
        <w:t>ing W, Huang Y, Liu X et al. The effect of a personalized intervention on weight gain and physical activity among pregnant women in China. I</w:t>
      </w:r>
      <w:r w:rsidRPr="004B77DE">
        <w:rPr>
          <w:rFonts w:ascii="Trebuchet MS" w:hAnsi="Trebuchet MS"/>
          <w:i/>
          <w:noProof/>
          <w:sz w:val="16"/>
          <w:szCs w:val="16"/>
        </w:rPr>
        <w:t>nt J Gynaecol Obstet.</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29</w:t>
      </w:r>
      <w:r w:rsidRPr="004B77DE">
        <w:rPr>
          <w:rFonts w:ascii="Trebuchet MS" w:hAnsi="Trebuchet MS"/>
          <w:noProof/>
          <w:sz w:val="16"/>
          <w:szCs w:val="16"/>
        </w:rPr>
        <w:t>(</w:t>
      </w:r>
      <w:r w:rsidRPr="004B77DE">
        <w:rPr>
          <w:rFonts w:ascii="Trebuchet MS" w:eastAsia="Calibri" w:hAnsi="Trebuchet MS" w:cs="Calibri"/>
          <w:noProof/>
          <w:sz w:val="16"/>
          <w:szCs w:val="16"/>
        </w:rPr>
        <w:t>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38</w:t>
      </w:r>
      <w:r w:rsidRPr="004B77DE">
        <w:rPr>
          <w:rFonts w:ascii="Trebuchet MS" w:hAnsi="Trebuchet MS"/>
          <w:noProof/>
          <w:sz w:val="16"/>
          <w:szCs w:val="16"/>
        </w:rPr>
        <w:t>-41.</w:t>
      </w:r>
    </w:p>
    <w:p w14:paraId="2CD64887"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93</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P</w:t>
      </w:r>
      <w:r w:rsidRPr="004B77DE">
        <w:rPr>
          <w:rFonts w:ascii="Trebuchet MS" w:hAnsi="Trebuchet MS"/>
          <w:noProof/>
          <w:sz w:val="16"/>
          <w:szCs w:val="16"/>
        </w:rPr>
        <w:t>awalia A, Kulandaivelan S, Savant S et al. Exercise in Pregnancy: Effect on Obesity Parameters in Indian Women – A Randomized Controlled Trial. R</w:t>
      </w:r>
      <w:r w:rsidRPr="004B77DE">
        <w:rPr>
          <w:rFonts w:ascii="Trebuchet MS" w:hAnsi="Trebuchet MS"/>
          <w:i/>
          <w:noProof/>
          <w:sz w:val="16"/>
          <w:szCs w:val="16"/>
        </w:rPr>
        <w:t>omanian Journal of Diabetes Nutrition and Metabolic Disease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4</w:t>
      </w:r>
      <w:r w:rsidRPr="004B77DE">
        <w:rPr>
          <w:rFonts w:ascii="Trebuchet MS" w:hAnsi="Trebuchet MS"/>
          <w:noProof/>
          <w:sz w:val="16"/>
          <w:szCs w:val="16"/>
        </w:rPr>
        <w:t>(</w:t>
      </w:r>
      <w:r w:rsidRPr="004B77DE">
        <w:rPr>
          <w:rFonts w:ascii="Trebuchet MS" w:eastAsia="Calibri" w:hAnsi="Trebuchet MS" w:cs="Calibri"/>
          <w:noProof/>
          <w:sz w:val="16"/>
          <w:szCs w:val="16"/>
        </w:rPr>
        <w:t>4</w:t>
      </w:r>
      <w:r w:rsidRPr="004B77DE">
        <w:rPr>
          <w:rFonts w:ascii="Trebuchet MS" w:hAnsi="Trebuchet MS"/>
          <w:noProof/>
          <w:sz w:val="16"/>
          <w:szCs w:val="16"/>
        </w:rPr>
        <w:t>).</w:t>
      </w:r>
    </w:p>
    <w:p w14:paraId="508D2B1D"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94</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P</w:t>
      </w:r>
      <w:r w:rsidRPr="004B77DE">
        <w:rPr>
          <w:rFonts w:ascii="Trebuchet MS" w:hAnsi="Trebuchet MS"/>
          <w:noProof/>
          <w:sz w:val="16"/>
          <w:szCs w:val="16"/>
        </w:rPr>
        <w:t>helan S, Phipps MG, Abrams B et al. Randomized trial of a behavioral intervention to prevent excessive gestational weight gain: the Fit for Delivery Study. A</w:t>
      </w:r>
      <w:r w:rsidRPr="004B77DE">
        <w:rPr>
          <w:rFonts w:ascii="Trebuchet MS" w:hAnsi="Trebuchet MS"/>
          <w:i/>
          <w:noProof/>
          <w:sz w:val="16"/>
          <w:szCs w:val="16"/>
        </w:rPr>
        <w:t>m J Clin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93</w:t>
      </w:r>
      <w:r w:rsidRPr="004B77DE">
        <w:rPr>
          <w:rFonts w:ascii="Trebuchet MS" w:hAnsi="Trebuchet MS"/>
          <w:noProof/>
          <w:sz w:val="16"/>
          <w:szCs w:val="16"/>
        </w:rPr>
        <w:t>(</w:t>
      </w:r>
      <w:r w:rsidRPr="004B77DE">
        <w:rPr>
          <w:rFonts w:ascii="Trebuchet MS" w:eastAsia="Calibri" w:hAnsi="Trebuchet MS" w:cs="Calibri"/>
          <w:noProof/>
          <w:sz w:val="16"/>
          <w:szCs w:val="16"/>
        </w:rPr>
        <w:t>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772</w:t>
      </w:r>
      <w:r w:rsidRPr="004B77DE">
        <w:rPr>
          <w:rFonts w:ascii="Trebuchet MS" w:hAnsi="Trebuchet MS"/>
          <w:noProof/>
          <w:sz w:val="16"/>
          <w:szCs w:val="16"/>
        </w:rPr>
        <w:t>-</w:t>
      </w:r>
      <w:r w:rsidRPr="004B77DE">
        <w:rPr>
          <w:rFonts w:ascii="Trebuchet MS" w:eastAsia="Calibri" w:hAnsi="Trebuchet MS" w:cs="Calibri"/>
          <w:noProof/>
          <w:sz w:val="16"/>
          <w:szCs w:val="16"/>
        </w:rPr>
        <w:t>9</w:t>
      </w:r>
      <w:r w:rsidRPr="004B77DE">
        <w:rPr>
          <w:rFonts w:ascii="Trebuchet MS" w:hAnsi="Trebuchet MS"/>
          <w:noProof/>
          <w:sz w:val="16"/>
          <w:szCs w:val="16"/>
        </w:rPr>
        <w:t>.</w:t>
      </w:r>
    </w:p>
    <w:p w14:paraId="20A9D82B"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95</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P</w:t>
      </w:r>
      <w:r w:rsidRPr="004B77DE">
        <w:rPr>
          <w:rFonts w:ascii="Trebuchet MS" w:hAnsi="Trebuchet MS"/>
          <w:noProof/>
          <w:sz w:val="16"/>
          <w:szCs w:val="16"/>
        </w:rPr>
        <w:t>olley BA, Wing RR, Sims CJ. Randomized controlled trial to prevent excessive weight gain in pregnant women. I</w:t>
      </w:r>
      <w:r w:rsidRPr="004B77DE">
        <w:rPr>
          <w:rFonts w:ascii="Trebuchet MS" w:hAnsi="Trebuchet MS"/>
          <w:i/>
          <w:noProof/>
          <w:sz w:val="16"/>
          <w:szCs w:val="16"/>
        </w:rPr>
        <w:t>nt J Obes Relat Metab Disor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0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6</w:t>
      </w:r>
      <w:r w:rsidRPr="004B77DE">
        <w:rPr>
          <w:rFonts w:ascii="Trebuchet MS" w:hAnsi="Trebuchet MS"/>
          <w:noProof/>
          <w:sz w:val="16"/>
          <w:szCs w:val="16"/>
        </w:rPr>
        <w:t>(</w:t>
      </w:r>
      <w:r w:rsidRPr="004B77DE">
        <w:rPr>
          <w:rFonts w:ascii="Trebuchet MS" w:eastAsia="Calibri" w:hAnsi="Trebuchet MS" w:cs="Calibri"/>
          <w:noProof/>
          <w:sz w:val="16"/>
          <w:szCs w:val="16"/>
        </w:rPr>
        <w:t>1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494</w:t>
      </w:r>
      <w:r w:rsidRPr="004B77DE">
        <w:rPr>
          <w:rFonts w:ascii="Trebuchet MS" w:hAnsi="Trebuchet MS"/>
          <w:noProof/>
          <w:sz w:val="16"/>
          <w:szCs w:val="16"/>
        </w:rPr>
        <w:t>-</w:t>
      </w:r>
      <w:r w:rsidRPr="004B77DE">
        <w:rPr>
          <w:rFonts w:ascii="Trebuchet MS" w:eastAsia="Calibri" w:hAnsi="Trebuchet MS" w:cs="Calibri"/>
          <w:noProof/>
          <w:sz w:val="16"/>
          <w:szCs w:val="16"/>
        </w:rPr>
        <w:t>502</w:t>
      </w:r>
      <w:r w:rsidRPr="004B77DE">
        <w:rPr>
          <w:rFonts w:ascii="Trebuchet MS" w:hAnsi="Trebuchet MS"/>
          <w:noProof/>
          <w:sz w:val="16"/>
          <w:szCs w:val="16"/>
        </w:rPr>
        <w:t>.</w:t>
      </w:r>
    </w:p>
    <w:p w14:paraId="4C80CFFE"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96</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R</w:t>
      </w:r>
      <w:r w:rsidRPr="004B77DE">
        <w:rPr>
          <w:rFonts w:ascii="Trebuchet MS" w:hAnsi="Trebuchet MS"/>
          <w:noProof/>
          <w:sz w:val="16"/>
          <w:szCs w:val="16"/>
        </w:rPr>
        <w:t>auh K, Gabriel E, Kerschbaum E et al. Safety and efficacy of a lifestyle intervention for pregnant women to prevent excessive maternal weight gain: a cluster-randomized controlled trial. B</w:t>
      </w:r>
      <w:r w:rsidRPr="004B77DE">
        <w:rPr>
          <w:rFonts w:ascii="Trebuchet MS" w:hAnsi="Trebuchet MS"/>
          <w:i/>
          <w:noProof/>
          <w:sz w:val="16"/>
          <w:szCs w:val="16"/>
        </w:rPr>
        <w:t>MC Pregnancy Childbirth.</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51</w:t>
      </w:r>
      <w:r w:rsidRPr="004B77DE">
        <w:rPr>
          <w:rFonts w:ascii="Trebuchet MS" w:hAnsi="Trebuchet MS"/>
          <w:noProof/>
          <w:sz w:val="16"/>
          <w:szCs w:val="16"/>
        </w:rPr>
        <w:t>.</w:t>
      </w:r>
    </w:p>
    <w:p w14:paraId="29B93806"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97</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K</w:t>
      </w:r>
      <w:r w:rsidRPr="004B77DE">
        <w:rPr>
          <w:rFonts w:ascii="Trebuchet MS" w:hAnsi="Trebuchet MS"/>
          <w:noProof/>
          <w:sz w:val="16"/>
          <w:szCs w:val="16"/>
        </w:rPr>
        <w:t>unath J, Gunther J, Rauh K et al. Effects of a lifestyle intervention during pregnancy to prevent excessive gestational weight gain in routine care - the cluster-randomised GeliS trial. B</w:t>
      </w:r>
      <w:r w:rsidRPr="004B77DE">
        <w:rPr>
          <w:rFonts w:ascii="Trebuchet MS" w:hAnsi="Trebuchet MS"/>
          <w:i/>
          <w:noProof/>
          <w:sz w:val="16"/>
          <w:szCs w:val="16"/>
        </w:rPr>
        <w:t>MC Me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7</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w:t>
      </w:r>
      <w:r w:rsidRPr="004B77DE">
        <w:rPr>
          <w:rFonts w:ascii="Trebuchet MS" w:hAnsi="Trebuchet MS"/>
          <w:noProof/>
          <w:sz w:val="16"/>
          <w:szCs w:val="16"/>
        </w:rPr>
        <w:t>.</w:t>
      </w:r>
    </w:p>
    <w:p w14:paraId="7B0D349E"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98</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K</w:t>
      </w:r>
      <w:r w:rsidRPr="004B77DE">
        <w:rPr>
          <w:rFonts w:ascii="Trebuchet MS" w:hAnsi="Trebuchet MS"/>
          <w:noProof/>
          <w:sz w:val="16"/>
          <w:szCs w:val="16"/>
        </w:rPr>
        <w:t>iani Asiabar A, Amin Shokravi F, Hajifaraji M et al. The effect of an educational intervention in early pregnancy with spouse's participation on optimal gestational weight gain in pregnancy: a randomized controlled trial. H</w:t>
      </w:r>
      <w:r w:rsidRPr="004B77DE">
        <w:rPr>
          <w:rFonts w:ascii="Trebuchet MS" w:hAnsi="Trebuchet MS"/>
          <w:i/>
          <w:noProof/>
          <w:sz w:val="16"/>
          <w:szCs w:val="16"/>
        </w:rPr>
        <w:t>ealth Educ Re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3</w:t>
      </w:r>
      <w:r w:rsidRPr="004B77DE">
        <w:rPr>
          <w:rFonts w:ascii="Trebuchet MS" w:hAnsi="Trebuchet MS"/>
          <w:noProof/>
          <w:sz w:val="16"/>
          <w:szCs w:val="16"/>
        </w:rPr>
        <w:t>(</w:t>
      </w:r>
      <w:r w:rsidRPr="004B77DE">
        <w:rPr>
          <w:rFonts w:ascii="Trebuchet MS" w:eastAsia="Calibri" w:hAnsi="Trebuchet MS" w:cs="Calibri"/>
          <w:noProof/>
          <w:sz w:val="16"/>
          <w:szCs w:val="16"/>
        </w:rPr>
        <w:t>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35</w:t>
      </w:r>
      <w:r w:rsidRPr="004B77DE">
        <w:rPr>
          <w:rFonts w:ascii="Trebuchet MS" w:hAnsi="Trebuchet MS"/>
          <w:noProof/>
          <w:sz w:val="16"/>
          <w:szCs w:val="16"/>
        </w:rPr>
        <w:t>-</w:t>
      </w:r>
      <w:r w:rsidRPr="004B77DE">
        <w:rPr>
          <w:rFonts w:ascii="Trebuchet MS" w:eastAsia="Calibri" w:hAnsi="Trebuchet MS" w:cs="Calibri"/>
          <w:noProof/>
          <w:sz w:val="16"/>
          <w:szCs w:val="16"/>
        </w:rPr>
        <w:t>47</w:t>
      </w:r>
      <w:r w:rsidRPr="004B77DE">
        <w:rPr>
          <w:rFonts w:ascii="Trebuchet MS" w:hAnsi="Trebuchet MS"/>
          <w:noProof/>
          <w:sz w:val="16"/>
          <w:szCs w:val="16"/>
        </w:rPr>
        <w:t>.</w:t>
      </w:r>
    </w:p>
    <w:p w14:paraId="406C69BE"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499</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B</w:t>
      </w:r>
      <w:r w:rsidRPr="004B77DE">
        <w:rPr>
          <w:rFonts w:ascii="Trebuchet MS" w:hAnsi="Trebuchet MS"/>
          <w:noProof/>
          <w:sz w:val="16"/>
          <w:szCs w:val="16"/>
        </w:rPr>
        <w:t>runo R, Petrella E, Bertarini V et al. Adherence to a lifestyle programme in overweight/obese pregnant women and effect on gestational diabetes mellitus: a randomized controlled trial. M</w:t>
      </w:r>
      <w:r w:rsidRPr="004B77DE">
        <w:rPr>
          <w:rFonts w:ascii="Trebuchet MS" w:hAnsi="Trebuchet MS"/>
          <w:i/>
          <w:noProof/>
          <w:sz w:val="16"/>
          <w:szCs w:val="16"/>
        </w:rPr>
        <w:t>atern Child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3</w:t>
      </w:r>
      <w:r w:rsidRPr="004B77DE">
        <w:rPr>
          <w:rFonts w:ascii="Trebuchet MS" w:hAnsi="Trebuchet MS"/>
          <w:noProof/>
          <w:sz w:val="16"/>
          <w:szCs w:val="16"/>
        </w:rPr>
        <w:t>(</w:t>
      </w:r>
      <w:r w:rsidRPr="004B77DE">
        <w:rPr>
          <w:rFonts w:ascii="Trebuchet MS" w:eastAsia="Calibri" w:hAnsi="Trebuchet MS" w:cs="Calibri"/>
          <w:noProof/>
          <w:sz w:val="16"/>
          <w:szCs w:val="16"/>
        </w:rPr>
        <w:t>3</w:t>
      </w:r>
      <w:r w:rsidRPr="004B77DE">
        <w:rPr>
          <w:rFonts w:ascii="Trebuchet MS" w:hAnsi="Trebuchet MS"/>
          <w:noProof/>
          <w:sz w:val="16"/>
          <w:szCs w:val="16"/>
        </w:rPr>
        <w:t>).</w:t>
      </w:r>
    </w:p>
    <w:p w14:paraId="15632AD5"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00</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W</w:t>
      </w:r>
      <w:r w:rsidRPr="004B77DE">
        <w:rPr>
          <w:rFonts w:ascii="Trebuchet MS" w:hAnsi="Trebuchet MS"/>
          <w:noProof/>
          <w:sz w:val="16"/>
          <w:szCs w:val="16"/>
        </w:rPr>
        <w:t>illcox JC, Wilkinson SA, Lappas M et al. A mobile health intervention promoting healthy gestational weight gain for women entering pregnancy at a high body mass index: the txt4two pilot randomised controlled trial. B</w:t>
      </w:r>
      <w:r w:rsidRPr="004B77DE">
        <w:rPr>
          <w:rFonts w:ascii="Trebuchet MS" w:hAnsi="Trebuchet MS"/>
          <w:i/>
          <w:noProof/>
          <w:sz w:val="16"/>
          <w:szCs w:val="16"/>
        </w:rPr>
        <w:t>JOG.</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w:t>
      </w:r>
      <w:r w:rsidRPr="004B77DE">
        <w:rPr>
          <w:rFonts w:ascii="Trebuchet MS" w:hAnsi="Trebuchet MS"/>
          <w:noProof/>
          <w:sz w:val="16"/>
          <w:szCs w:val="16"/>
        </w:rPr>
        <w:t>7; 124(11): 1718-28.</w:t>
      </w:r>
    </w:p>
    <w:p w14:paraId="747DB7A5"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01</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D</w:t>
      </w:r>
      <w:r w:rsidRPr="004B77DE">
        <w:rPr>
          <w:rFonts w:ascii="Trebuchet MS" w:hAnsi="Trebuchet MS"/>
          <w:noProof/>
          <w:sz w:val="16"/>
          <w:szCs w:val="16"/>
        </w:rPr>
        <w:t>odd JM, Turnbull D, McPhee AJ et al. Antenatal lifestyle advice for women who are overweight or obese: LIMIT randomised trial. B</w:t>
      </w:r>
      <w:r w:rsidRPr="004B77DE">
        <w:rPr>
          <w:rFonts w:ascii="Trebuchet MS" w:hAnsi="Trebuchet MS"/>
          <w:i/>
          <w:noProof/>
          <w:sz w:val="16"/>
          <w:szCs w:val="16"/>
        </w:rPr>
        <w:t>MJ.</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4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g1285</w:t>
      </w:r>
      <w:r w:rsidRPr="004B77DE">
        <w:rPr>
          <w:rFonts w:ascii="Trebuchet MS" w:hAnsi="Trebuchet MS"/>
          <w:noProof/>
          <w:sz w:val="16"/>
          <w:szCs w:val="16"/>
        </w:rPr>
        <w:t>.</w:t>
      </w:r>
    </w:p>
    <w:p w14:paraId="79F34195"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02</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G</w:t>
      </w:r>
      <w:r w:rsidRPr="004B77DE">
        <w:rPr>
          <w:rFonts w:ascii="Trebuchet MS" w:hAnsi="Trebuchet MS"/>
          <w:noProof/>
          <w:sz w:val="16"/>
          <w:szCs w:val="16"/>
        </w:rPr>
        <w:t>allagher D, Rosenn B, Toro-Ramos T et al. Greater Neonatal Fat-Free Mass and Similar Fat Mass Following a Randomized Trial to Control Excess Gestational Weight Gain. O</w:t>
      </w:r>
      <w:r w:rsidRPr="004B77DE">
        <w:rPr>
          <w:rFonts w:ascii="Trebuchet MS" w:hAnsi="Trebuchet MS"/>
          <w:i/>
          <w:noProof/>
          <w:sz w:val="16"/>
          <w:szCs w:val="16"/>
        </w:rPr>
        <w:t>besity.</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6</w:t>
      </w:r>
      <w:r w:rsidRPr="004B77DE">
        <w:rPr>
          <w:rFonts w:ascii="Trebuchet MS" w:hAnsi="Trebuchet MS"/>
          <w:noProof/>
          <w:sz w:val="16"/>
          <w:szCs w:val="16"/>
        </w:rPr>
        <w:t>(</w:t>
      </w:r>
      <w:r w:rsidRPr="004B77DE">
        <w:rPr>
          <w:rFonts w:ascii="Trebuchet MS" w:eastAsia="Calibri" w:hAnsi="Trebuchet MS" w:cs="Calibri"/>
          <w:noProof/>
          <w:sz w:val="16"/>
          <w:szCs w:val="16"/>
        </w:rPr>
        <w:t>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78</w:t>
      </w:r>
      <w:r w:rsidRPr="004B77DE">
        <w:rPr>
          <w:rFonts w:ascii="Trebuchet MS" w:hAnsi="Trebuchet MS"/>
          <w:noProof/>
          <w:sz w:val="16"/>
          <w:szCs w:val="16"/>
        </w:rPr>
        <w:t>-</w:t>
      </w:r>
      <w:r w:rsidRPr="004B77DE">
        <w:rPr>
          <w:rFonts w:ascii="Trebuchet MS" w:eastAsia="Calibri" w:hAnsi="Trebuchet MS" w:cs="Calibri"/>
          <w:noProof/>
          <w:sz w:val="16"/>
          <w:szCs w:val="16"/>
        </w:rPr>
        <w:t>87</w:t>
      </w:r>
      <w:r w:rsidRPr="004B77DE">
        <w:rPr>
          <w:rFonts w:ascii="Trebuchet MS" w:hAnsi="Trebuchet MS"/>
          <w:noProof/>
          <w:sz w:val="16"/>
          <w:szCs w:val="16"/>
        </w:rPr>
        <w:t>.</w:t>
      </w:r>
    </w:p>
    <w:p w14:paraId="6FD36610"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03</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H</w:t>
      </w:r>
      <w:r w:rsidRPr="004B77DE">
        <w:rPr>
          <w:rFonts w:ascii="Trebuchet MS" w:hAnsi="Trebuchet MS"/>
          <w:noProof/>
          <w:sz w:val="16"/>
          <w:szCs w:val="16"/>
        </w:rPr>
        <w:t>awkins M, Hosker M, Marcus BH et al. A pregnancy lifestyle intervention to prevent gestational diabetes risk factors in overweight Hispanic women: a feasibility randomized controlled trial. D</w:t>
      </w:r>
      <w:r w:rsidRPr="004B77DE">
        <w:rPr>
          <w:rFonts w:ascii="Trebuchet MS" w:hAnsi="Trebuchet MS"/>
          <w:i/>
          <w:noProof/>
          <w:sz w:val="16"/>
          <w:szCs w:val="16"/>
        </w:rPr>
        <w:t>iabet Me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2</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08</w:t>
      </w:r>
      <w:r w:rsidRPr="004B77DE">
        <w:rPr>
          <w:rFonts w:ascii="Trebuchet MS" w:hAnsi="Trebuchet MS"/>
          <w:noProof/>
          <w:sz w:val="16"/>
          <w:szCs w:val="16"/>
        </w:rPr>
        <w:t>-</w:t>
      </w:r>
      <w:r w:rsidRPr="004B77DE">
        <w:rPr>
          <w:rFonts w:ascii="Trebuchet MS" w:eastAsia="Calibri" w:hAnsi="Trebuchet MS" w:cs="Calibri"/>
          <w:noProof/>
          <w:sz w:val="16"/>
          <w:szCs w:val="16"/>
        </w:rPr>
        <w:t>15</w:t>
      </w:r>
      <w:r w:rsidRPr="004B77DE">
        <w:rPr>
          <w:rFonts w:ascii="Trebuchet MS" w:hAnsi="Trebuchet MS"/>
          <w:noProof/>
          <w:sz w:val="16"/>
          <w:szCs w:val="16"/>
        </w:rPr>
        <w:t>.</w:t>
      </w:r>
    </w:p>
    <w:p w14:paraId="67F0A1D0"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04</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P</w:t>
      </w:r>
      <w:r w:rsidRPr="004B77DE">
        <w:rPr>
          <w:rFonts w:ascii="Trebuchet MS" w:hAnsi="Trebuchet MS"/>
          <w:noProof/>
          <w:sz w:val="16"/>
          <w:szCs w:val="16"/>
        </w:rPr>
        <w:t>etrella E, Malavolti M, Bertarini V et al. Gestational weight gain in overweight and obese women enrolled in a healthy lifestyle and eating habits program. J</w:t>
      </w:r>
      <w:r w:rsidRPr="004B77DE">
        <w:rPr>
          <w:rFonts w:ascii="Trebuchet MS" w:hAnsi="Trebuchet MS"/>
          <w:i/>
          <w:noProof/>
          <w:sz w:val="16"/>
          <w:szCs w:val="16"/>
        </w:rPr>
        <w:t xml:space="preserve"> </w:t>
      </w:r>
      <w:r w:rsidRPr="004B77DE">
        <w:rPr>
          <w:rFonts w:ascii="Trebuchet MS" w:eastAsia="Calibri" w:hAnsi="Trebuchet MS" w:cs="Calibri"/>
          <w:i/>
          <w:noProof/>
          <w:sz w:val="16"/>
          <w:szCs w:val="16"/>
        </w:rPr>
        <w:t>Maternal</w:t>
      </w:r>
      <w:r w:rsidRPr="004B77DE">
        <w:rPr>
          <w:rFonts w:ascii="Trebuchet MS" w:hAnsi="Trebuchet MS"/>
          <w:i/>
          <w:noProof/>
          <w:sz w:val="16"/>
          <w:szCs w:val="16"/>
        </w:rPr>
        <w:t>-</w:t>
      </w:r>
      <w:r w:rsidRPr="004B77DE">
        <w:rPr>
          <w:rFonts w:ascii="Trebuchet MS" w:eastAsia="Calibri" w:hAnsi="Trebuchet MS" w:cs="Calibri"/>
          <w:i/>
          <w:noProof/>
          <w:sz w:val="16"/>
          <w:szCs w:val="16"/>
        </w:rPr>
        <w:t>Fetal</w:t>
      </w:r>
      <w:r w:rsidRPr="004B77DE">
        <w:rPr>
          <w:rFonts w:ascii="Trebuchet MS" w:hAnsi="Trebuchet MS"/>
          <w:i/>
          <w:noProof/>
          <w:sz w:val="16"/>
          <w:szCs w:val="16"/>
        </w:rPr>
        <w:t xml:space="preserve"> &amp; </w:t>
      </w:r>
      <w:r w:rsidRPr="004B77DE">
        <w:rPr>
          <w:rFonts w:ascii="Trebuchet MS" w:eastAsia="Calibri" w:hAnsi="Trebuchet MS" w:cs="Calibri"/>
          <w:i/>
          <w:noProof/>
          <w:sz w:val="16"/>
          <w:szCs w:val="16"/>
        </w:rPr>
        <w:t>Neonatal</w:t>
      </w:r>
      <w:r w:rsidRPr="004B77DE">
        <w:rPr>
          <w:rFonts w:ascii="Trebuchet MS" w:hAnsi="Trebuchet MS"/>
          <w:i/>
          <w:noProof/>
          <w:sz w:val="16"/>
          <w:szCs w:val="16"/>
        </w:rPr>
        <w:t xml:space="preserve"> </w:t>
      </w:r>
      <w:r w:rsidRPr="004B77DE">
        <w:rPr>
          <w:rFonts w:ascii="Trebuchet MS" w:eastAsia="Calibri" w:hAnsi="Trebuchet MS" w:cs="Calibri"/>
          <w:i/>
          <w:noProof/>
          <w:sz w:val="16"/>
          <w:szCs w:val="16"/>
        </w:rPr>
        <w:t>Med</w:t>
      </w:r>
      <w:r w:rsidRPr="004B77DE">
        <w:rPr>
          <w:rFonts w:ascii="Trebuchet MS" w:hAnsi="Trebuchet MS"/>
          <w:i/>
          <w:noProof/>
          <w:sz w:val="16"/>
          <w:szCs w:val="16"/>
        </w:rPr>
        <w:t>.</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7</w:t>
      </w:r>
      <w:r w:rsidRPr="004B77DE">
        <w:rPr>
          <w:rFonts w:ascii="Trebuchet MS" w:hAnsi="Trebuchet MS"/>
          <w:noProof/>
          <w:sz w:val="16"/>
          <w:szCs w:val="16"/>
        </w:rPr>
        <w:t>(</w:t>
      </w:r>
      <w:r w:rsidRPr="004B77DE">
        <w:rPr>
          <w:rFonts w:ascii="Trebuchet MS" w:eastAsia="Calibri" w:hAnsi="Trebuchet MS" w:cs="Calibri"/>
          <w:noProof/>
          <w:sz w:val="16"/>
          <w:szCs w:val="16"/>
        </w:rPr>
        <w:t>1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348</w:t>
      </w:r>
      <w:r w:rsidRPr="004B77DE">
        <w:rPr>
          <w:rFonts w:ascii="Trebuchet MS" w:hAnsi="Trebuchet MS"/>
          <w:noProof/>
          <w:sz w:val="16"/>
          <w:szCs w:val="16"/>
        </w:rPr>
        <w:t>-</w:t>
      </w:r>
      <w:r w:rsidRPr="004B77DE">
        <w:rPr>
          <w:rFonts w:ascii="Trebuchet MS" w:eastAsia="Calibri" w:hAnsi="Trebuchet MS" w:cs="Calibri"/>
          <w:noProof/>
          <w:sz w:val="16"/>
          <w:szCs w:val="16"/>
        </w:rPr>
        <w:t>52</w:t>
      </w:r>
      <w:r w:rsidRPr="004B77DE">
        <w:rPr>
          <w:rFonts w:ascii="Trebuchet MS" w:hAnsi="Trebuchet MS"/>
          <w:noProof/>
          <w:sz w:val="16"/>
          <w:szCs w:val="16"/>
        </w:rPr>
        <w:t>.</w:t>
      </w:r>
    </w:p>
    <w:p w14:paraId="65E3476B"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05</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V</w:t>
      </w:r>
      <w:r w:rsidRPr="004B77DE">
        <w:rPr>
          <w:rFonts w:ascii="Trebuchet MS" w:hAnsi="Trebuchet MS"/>
          <w:noProof/>
          <w:sz w:val="16"/>
          <w:szCs w:val="16"/>
        </w:rPr>
        <w:t>an Horn L, Peaceman A, Kwasny M et al. Dietary Approaches to Stop Hypertension Diet and Activity to Limit Gestational Weight: Maternal Offspring Metabolics Family Intervention Trial, a Technology Enhanced Randomized Trial. A</w:t>
      </w:r>
      <w:r w:rsidRPr="004B77DE">
        <w:rPr>
          <w:rFonts w:ascii="Trebuchet MS" w:hAnsi="Trebuchet MS"/>
          <w:i/>
          <w:noProof/>
          <w:sz w:val="16"/>
          <w:szCs w:val="16"/>
        </w:rPr>
        <w:t>m J Prev Me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5</w:t>
      </w:r>
      <w:r w:rsidRPr="004B77DE">
        <w:rPr>
          <w:rFonts w:ascii="Trebuchet MS" w:hAnsi="Trebuchet MS"/>
          <w:noProof/>
          <w:sz w:val="16"/>
          <w:szCs w:val="16"/>
        </w:rPr>
        <w:t>(</w:t>
      </w:r>
      <w:r w:rsidRPr="004B77DE">
        <w:rPr>
          <w:rFonts w:ascii="Trebuchet MS" w:eastAsia="Calibri" w:hAnsi="Trebuchet MS" w:cs="Calibri"/>
          <w:noProof/>
          <w:sz w:val="16"/>
          <w:szCs w:val="16"/>
        </w:rPr>
        <w:t>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603</w:t>
      </w:r>
      <w:r w:rsidRPr="004B77DE">
        <w:rPr>
          <w:rFonts w:ascii="Trebuchet MS" w:hAnsi="Trebuchet MS"/>
          <w:noProof/>
          <w:sz w:val="16"/>
          <w:szCs w:val="16"/>
        </w:rPr>
        <w:t>-</w:t>
      </w:r>
      <w:r w:rsidRPr="004B77DE">
        <w:rPr>
          <w:rFonts w:ascii="Trebuchet MS" w:eastAsia="Calibri" w:hAnsi="Trebuchet MS" w:cs="Calibri"/>
          <w:noProof/>
          <w:sz w:val="16"/>
          <w:szCs w:val="16"/>
        </w:rPr>
        <w:t>14</w:t>
      </w:r>
      <w:r w:rsidRPr="004B77DE">
        <w:rPr>
          <w:rFonts w:ascii="Trebuchet MS" w:hAnsi="Trebuchet MS"/>
          <w:noProof/>
          <w:sz w:val="16"/>
          <w:szCs w:val="16"/>
        </w:rPr>
        <w:t>.</w:t>
      </w:r>
    </w:p>
    <w:p w14:paraId="14869106"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06</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K</w:t>
      </w:r>
      <w:r w:rsidRPr="004B77DE">
        <w:rPr>
          <w:rFonts w:ascii="Trebuchet MS" w:hAnsi="Trebuchet MS"/>
          <w:noProof/>
          <w:sz w:val="16"/>
          <w:szCs w:val="16"/>
        </w:rPr>
        <w:t>ennelly MA, Ainscough K, Lindsay KL et al. Pregnancy Exercise and Nutrition With Smartphone Application Support: A Randomized Controlled Trial. O</w:t>
      </w:r>
      <w:r w:rsidRPr="004B77DE">
        <w:rPr>
          <w:rFonts w:ascii="Trebuchet MS" w:hAnsi="Trebuchet MS"/>
          <w:i/>
          <w:noProof/>
          <w:sz w:val="16"/>
          <w:szCs w:val="16"/>
        </w:rPr>
        <w:t>bstet Gyneco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31</w:t>
      </w:r>
      <w:r w:rsidRPr="004B77DE">
        <w:rPr>
          <w:rFonts w:ascii="Trebuchet MS" w:hAnsi="Trebuchet MS"/>
          <w:noProof/>
          <w:sz w:val="16"/>
          <w:szCs w:val="16"/>
        </w:rPr>
        <w:t>(</w:t>
      </w:r>
      <w:r w:rsidRPr="004B77DE">
        <w:rPr>
          <w:rFonts w:ascii="Trebuchet MS" w:eastAsia="Calibri" w:hAnsi="Trebuchet MS" w:cs="Calibri"/>
          <w:noProof/>
          <w:sz w:val="16"/>
          <w:szCs w:val="16"/>
        </w:rPr>
        <w:t>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818</w:t>
      </w:r>
      <w:r w:rsidRPr="004B77DE">
        <w:rPr>
          <w:rFonts w:ascii="Trebuchet MS" w:hAnsi="Trebuchet MS"/>
          <w:noProof/>
          <w:sz w:val="16"/>
          <w:szCs w:val="16"/>
        </w:rPr>
        <w:t>-</w:t>
      </w:r>
      <w:r w:rsidRPr="004B77DE">
        <w:rPr>
          <w:rFonts w:ascii="Trebuchet MS" w:eastAsia="Calibri" w:hAnsi="Trebuchet MS" w:cs="Calibri"/>
          <w:noProof/>
          <w:sz w:val="16"/>
          <w:szCs w:val="16"/>
        </w:rPr>
        <w:t>26</w:t>
      </w:r>
      <w:r w:rsidRPr="004B77DE">
        <w:rPr>
          <w:rFonts w:ascii="Trebuchet MS" w:hAnsi="Trebuchet MS"/>
          <w:noProof/>
          <w:sz w:val="16"/>
          <w:szCs w:val="16"/>
        </w:rPr>
        <w:t>.</w:t>
      </w:r>
    </w:p>
    <w:p w14:paraId="75CCE4E6"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07</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A</w:t>
      </w:r>
      <w:r w:rsidRPr="004B77DE">
        <w:rPr>
          <w:rFonts w:ascii="Trebuchet MS" w:hAnsi="Trebuchet MS"/>
          <w:noProof/>
          <w:sz w:val="16"/>
          <w:szCs w:val="16"/>
        </w:rPr>
        <w:t>ltazan AD, Redman LM, Burton JH et al. Mood and quality of life changes in pregnancy and postpartum and the effect of a behavioral intervention targeting excess gestational weight gain in women with overweight and obesity: a parallel-arm randomized controlled pilot trial. B</w:t>
      </w:r>
      <w:r w:rsidRPr="004B77DE">
        <w:rPr>
          <w:rFonts w:ascii="Trebuchet MS" w:hAnsi="Trebuchet MS"/>
          <w:i/>
          <w:noProof/>
          <w:sz w:val="16"/>
          <w:szCs w:val="16"/>
        </w:rPr>
        <w:t>MC Pregnancy Childbirth.</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9</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50</w:t>
      </w:r>
      <w:r w:rsidRPr="004B77DE">
        <w:rPr>
          <w:rFonts w:ascii="Trebuchet MS" w:hAnsi="Trebuchet MS"/>
          <w:noProof/>
          <w:sz w:val="16"/>
          <w:szCs w:val="16"/>
        </w:rPr>
        <w:t>.</w:t>
      </w:r>
    </w:p>
    <w:p w14:paraId="53901BC6"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08</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P</w:t>
      </w:r>
      <w:r w:rsidRPr="004B77DE">
        <w:rPr>
          <w:rFonts w:ascii="Trebuchet MS" w:hAnsi="Trebuchet MS"/>
          <w:noProof/>
          <w:sz w:val="16"/>
          <w:szCs w:val="16"/>
        </w:rPr>
        <w:t>helan S, Wing RR, Brannen A et al. Randomized controlled clinical trial of behavioral lifestyle intervention with partial meal replacement to reduce excessive gestational weight gain. A</w:t>
      </w:r>
      <w:r w:rsidRPr="004B77DE">
        <w:rPr>
          <w:rFonts w:ascii="Trebuchet MS" w:hAnsi="Trebuchet MS"/>
          <w:i/>
          <w:noProof/>
          <w:sz w:val="16"/>
          <w:szCs w:val="16"/>
        </w:rPr>
        <w:t>m J Clin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07</w:t>
      </w:r>
      <w:r w:rsidRPr="004B77DE">
        <w:rPr>
          <w:rFonts w:ascii="Trebuchet MS" w:hAnsi="Trebuchet MS"/>
          <w:noProof/>
          <w:sz w:val="16"/>
          <w:szCs w:val="16"/>
        </w:rPr>
        <w:t>(</w:t>
      </w:r>
      <w:r w:rsidRPr="004B77DE">
        <w:rPr>
          <w:rFonts w:ascii="Trebuchet MS" w:eastAsia="Calibri" w:hAnsi="Trebuchet MS" w:cs="Calibri"/>
          <w:noProof/>
          <w:sz w:val="16"/>
          <w:szCs w:val="16"/>
        </w:rPr>
        <w:t>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83</w:t>
      </w:r>
      <w:r w:rsidRPr="004B77DE">
        <w:rPr>
          <w:rFonts w:ascii="Trebuchet MS" w:hAnsi="Trebuchet MS"/>
          <w:noProof/>
          <w:sz w:val="16"/>
          <w:szCs w:val="16"/>
        </w:rPr>
        <w:t>-</w:t>
      </w:r>
      <w:r w:rsidRPr="004B77DE">
        <w:rPr>
          <w:rFonts w:ascii="Trebuchet MS" w:eastAsia="Calibri" w:hAnsi="Trebuchet MS" w:cs="Calibri"/>
          <w:noProof/>
          <w:sz w:val="16"/>
          <w:szCs w:val="16"/>
        </w:rPr>
        <w:t>94</w:t>
      </w:r>
      <w:r w:rsidRPr="004B77DE">
        <w:rPr>
          <w:rFonts w:ascii="Trebuchet MS" w:hAnsi="Trebuchet MS"/>
          <w:noProof/>
          <w:sz w:val="16"/>
          <w:szCs w:val="16"/>
        </w:rPr>
        <w:t>.</w:t>
      </w:r>
    </w:p>
    <w:p w14:paraId="4120AF67"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09</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T</w:t>
      </w:r>
      <w:r w:rsidRPr="004B77DE">
        <w:rPr>
          <w:rFonts w:ascii="Trebuchet MS" w:hAnsi="Trebuchet MS"/>
          <w:noProof/>
          <w:sz w:val="16"/>
          <w:szCs w:val="16"/>
        </w:rPr>
        <w:t>rak-Fellermeier MA, Campos M, Melendez M et al. PEARLS randomized lifestyle trial in pregnant Hispanic women with overweight/obesity: gestational weight gain and offspring birthweight. D</w:t>
      </w:r>
      <w:r w:rsidRPr="004B77DE">
        <w:rPr>
          <w:rFonts w:ascii="Trebuchet MS" w:hAnsi="Trebuchet MS"/>
          <w:i/>
          <w:noProof/>
          <w:sz w:val="16"/>
          <w:szCs w:val="16"/>
        </w:rPr>
        <w:t>iabetes Metab Syndr Obe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w:t>
      </w:r>
      <w:r w:rsidRPr="004B77DE">
        <w:rPr>
          <w:rFonts w:ascii="Trebuchet MS" w:hAnsi="Trebuchet MS"/>
          <w:noProof/>
          <w:sz w:val="16"/>
          <w:szCs w:val="16"/>
        </w:rPr>
        <w:t>019; 12: 225-38.</w:t>
      </w:r>
    </w:p>
    <w:p w14:paraId="7BBF2544"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10</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B</w:t>
      </w:r>
      <w:r w:rsidRPr="004B77DE">
        <w:rPr>
          <w:rFonts w:ascii="Trebuchet MS" w:hAnsi="Trebuchet MS"/>
          <w:noProof/>
          <w:sz w:val="16"/>
          <w:szCs w:val="16"/>
        </w:rPr>
        <w:t>ogaerts AF, Devlieger R, Nuyts E et al. Effects of lifestyle intervention in obese pregnant women on gestational weight gain and mental health: a randomized controlled trial. I</w:t>
      </w:r>
      <w:r w:rsidRPr="004B77DE">
        <w:rPr>
          <w:rFonts w:ascii="Trebuchet MS" w:hAnsi="Trebuchet MS"/>
          <w:i/>
          <w:noProof/>
          <w:sz w:val="16"/>
          <w:szCs w:val="16"/>
        </w:rPr>
        <w:t>nt J Obes (Lon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7</w:t>
      </w:r>
      <w:r w:rsidRPr="004B77DE">
        <w:rPr>
          <w:rFonts w:ascii="Trebuchet MS" w:hAnsi="Trebuchet MS"/>
          <w:noProof/>
          <w:sz w:val="16"/>
          <w:szCs w:val="16"/>
        </w:rPr>
        <w:t>(</w:t>
      </w:r>
      <w:r w:rsidRPr="004B77DE">
        <w:rPr>
          <w:rFonts w:ascii="Trebuchet MS" w:eastAsia="Calibri" w:hAnsi="Trebuchet MS" w:cs="Calibri"/>
          <w:noProof/>
          <w:sz w:val="16"/>
          <w:szCs w:val="16"/>
        </w:rPr>
        <w:t>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814</w:t>
      </w:r>
      <w:r w:rsidRPr="004B77DE">
        <w:rPr>
          <w:rFonts w:ascii="Trebuchet MS" w:hAnsi="Trebuchet MS"/>
          <w:noProof/>
          <w:sz w:val="16"/>
          <w:szCs w:val="16"/>
        </w:rPr>
        <w:t>-</w:t>
      </w:r>
      <w:r w:rsidRPr="004B77DE">
        <w:rPr>
          <w:rFonts w:ascii="Trebuchet MS" w:eastAsia="Calibri" w:hAnsi="Trebuchet MS" w:cs="Calibri"/>
          <w:noProof/>
          <w:sz w:val="16"/>
          <w:szCs w:val="16"/>
        </w:rPr>
        <w:t>21</w:t>
      </w:r>
      <w:r w:rsidRPr="004B77DE">
        <w:rPr>
          <w:rFonts w:ascii="Trebuchet MS" w:hAnsi="Trebuchet MS"/>
          <w:noProof/>
          <w:sz w:val="16"/>
          <w:szCs w:val="16"/>
        </w:rPr>
        <w:t>.</w:t>
      </w:r>
    </w:p>
    <w:p w14:paraId="21570032"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11</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G</w:t>
      </w:r>
      <w:r w:rsidRPr="004B77DE">
        <w:rPr>
          <w:rFonts w:ascii="Trebuchet MS" w:hAnsi="Trebuchet MS"/>
          <w:noProof/>
          <w:sz w:val="16"/>
          <w:szCs w:val="16"/>
        </w:rPr>
        <w:t>uelinckx I, Devlieger R, Mullie P et al. Effect of lifestyle intervention on dietary habits, physical activity, and gestational weight gain in obese pregnant women: a randomized controlled trial. A</w:t>
      </w:r>
      <w:r w:rsidRPr="004B77DE">
        <w:rPr>
          <w:rFonts w:ascii="Trebuchet MS" w:hAnsi="Trebuchet MS"/>
          <w:i/>
          <w:noProof/>
          <w:sz w:val="16"/>
          <w:szCs w:val="16"/>
        </w:rPr>
        <w:t>m J Clin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0;</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91</w:t>
      </w:r>
      <w:r w:rsidRPr="004B77DE">
        <w:rPr>
          <w:rFonts w:ascii="Trebuchet MS" w:hAnsi="Trebuchet MS"/>
          <w:noProof/>
          <w:sz w:val="16"/>
          <w:szCs w:val="16"/>
        </w:rPr>
        <w:t>(</w:t>
      </w:r>
      <w:r w:rsidRPr="004B77DE">
        <w:rPr>
          <w:rFonts w:ascii="Trebuchet MS" w:eastAsia="Calibri" w:hAnsi="Trebuchet MS" w:cs="Calibri"/>
          <w:noProof/>
          <w:sz w:val="16"/>
          <w:szCs w:val="16"/>
        </w:rPr>
        <w:t>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73</w:t>
      </w:r>
      <w:r w:rsidRPr="004B77DE">
        <w:rPr>
          <w:rFonts w:ascii="Trebuchet MS" w:hAnsi="Trebuchet MS"/>
          <w:noProof/>
          <w:sz w:val="16"/>
          <w:szCs w:val="16"/>
        </w:rPr>
        <w:t>-</w:t>
      </w:r>
      <w:r w:rsidRPr="004B77DE">
        <w:rPr>
          <w:rFonts w:ascii="Trebuchet MS" w:eastAsia="Calibri" w:hAnsi="Trebuchet MS" w:cs="Calibri"/>
          <w:noProof/>
          <w:sz w:val="16"/>
          <w:szCs w:val="16"/>
        </w:rPr>
        <w:t>80</w:t>
      </w:r>
      <w:r w:rsidRPr="004B77DE">
        <w:rPr>
          <w:rFonts w:ascii="Trebuchet MS" w:hAnsi="Trebuchet MS"/>
          <w:noProof/>
          <w:sz w:val="16"/>
          <w:szCs w:val="16"/>
        </w:rPr>
        <w:t>.</w:t>
      </w:r>
    </w:p>
    <w:p w14:paraId="6D51F1DE"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12</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P</w:t>
      </w:r>
      <w:r w:rsidRPr="004B77DE">
        <w:rPr>
          <w:rFonts w:ascii="Trebuchet MS" w:hAnsi="Trebuchet MS"/>
          <w:noProof/>
          <w:sz w:val="16"/>
          <w:szCs w:val="16"/>
        </w:rPr>
        <w:t>oston L, Briley AL, Barr S et al. Developing a complex intervention for diet and activity behaviour change in obese pregnant women (the UPBEAT trial); assessment of behavioural change and process evaluation in a pilot randomised controlled trial. B</w:t>
      </w:r>
      <w:r w:rsidRPr="004B77DE">
        <w:rPr>
          <w:rFonts w:ascii="Trebuchet MS" w:hAnsi="Trebuchet MS"/>
          <w:i/>
          <w:noProof/>
          <w:sz w:val="16"/>
          <w:szCs w:val="16"/>
        </w:rPr>
        <w:t>MC Pregnancy Childbirth.</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4</w:t>
      </w:r>
      <w:r w:rsidRPr="004B77DE">
        <w:rPr>
          <w:rFonts w:ascii="Trebuchet MS" w:hAnsi="Trebuchet MS"/>
          <w:noProof/>
          <w:sz w:val="16"/>
          <w:szCs w:val="16"/>
        </w:rPr>
        <w:t>8.</w:t>
      </w:r>
    </w:p>
    <w:p w14:paraId="7843F8CF"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13</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P</w:t>
      </w:r>
      <w:r w:rsidRPr="004B77DE">
        <w:rPr>
          <w:rFonts w:ascii="Trebuchet MS" w:hAnsi="Trebuchet MS"/>
          <w:noProof/>
          <w:sz w:val="16"/>
          <w:szCs w:val="16"/>
        </w:rPr>
        <w:t>oston L, Bell R, Croker H et al. Effect of a behavioural intervention in obese pregnant women (the UPBEAT study): a multicentre, randomised controlled trial. T</w:t>
      </w:r>
      <w:r w:rsidRPr="004B77DE">
        <w:rPr>
          <w:rFonts w:ascii="Trebuchet MS" w:hAnsi="Trebuchet MS"/>
          <w:i/>
          <w:noProof/>
          <w:sz w:val="16"/>
          <w:szCs w:val="16"/>
        </w:rPr>
        <w:t>he Lancet Diabetes &amp; Endocrinology.</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w:t>
      </w:r>
      <w:r w:rsidRPr="004B77DE">
        <w:rPr>
          <w:rFonts w:ascii="Trebuchet MS" w:hAnsi="Trebuchet MS"/>
          <w:noProof/>
          <w:sz w:val="16"/>
          <w:szCs w:val="16"/>
        </w:rPr>
        <w:t>(</w:t>
      </w:r>
      <w:r w:rsidRPr="004B77DE">
        <w:rPr>
          <w:rFonts w:ascii="Trebuchet MS" w:eastAsia="Calibri" w:hAnsi="Trebuchet MS" w:cs="Calibri"/>
          <w:noProof/>
          <w:sz w:val="16"/>
          <w:szCs w:val="16"/>
        </w:rPr>
        <w:t>10</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767</w:t>
      </w:r>
      <w:r w:rsidRPr="004B77DE">
        <w:rPr>
          <w:rFonts w:ascii="Trebuchet MS" w:hAnsi="Trebuchet MS"/>
          <w:noProof/>
          <w:sz w:val="16"/>
          <w:szCs w:val="16"/>
        </w:rPr>
        <w:t>-</w:t>
      </w:r>
      <w:r w:rsidRPr="004B77DE">
        <w:rPr>
          <w:rFonts w:ascii="Trebuchet MS" w:eastAsia="Calibri" w:hAnsi="Trebuchet MS" w:cs="Calibri"/>
          <w:noProof/>
          <w:sz w:val="16"/>
          <w:szCs w:val="16"/>
        </w:rPr>
        <w:t>77</w:t>
      </w:r>
      <w:r w:rsidRPr="004B77DE">
        <w:rPr>
          <w:rFonts w:ascii="Trebuchet MS" w:hAnsi="Trebuchet MS"/>
          <w:noProof/>
          <w:sz w:val="16"/>
          <w:szCs w:val="16"/>
        </w:rPr>
        <w:t>.</w:t>
      </w:r>
    </w:p>
    <w:p w14:paraId="1F1E3E7E"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14</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V</w:t>
      </w:r>
      <w:r w:rsidRPr="004B77DE">
        <w:rPr>
          <w:rFonts w:ascii="Trebuchet MS" w:hAnsi="Trebuchet MS"/>
          <w:noProof/>
          <w:sz w:val="16"/>
          <w:szCs w:val="16"/>
        </w:rPr>
        <w:t>esco KK, Karanja N, King JC et al. Healthy Moms, a randomized trial to promote and evaluate weight maintenance among obese pregnant women: study design and rationale. C</w:t>
      </w:r>
      <w:r w:rsidRPr="004B77DE">
        <w:rPr>
          <w:rFonts w:ascii="Trebuchet MS" w:hAnsi="Trebuchet MS"/>
          <w:i/>
          <w:noProof/>
          <w:sz w:val="16"/>
          <w:szCs w:val="16"/>
        </w:rPr>
        <w:t>ontemp Clin Trial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3</w:t>
      </w:r>
      <w:r w:rsidRPr="004B77DE">
        <w:rPr>
          <w:rFonts w:ascii="Trebuchet MS" w:hAnsi="Trebuchet MS"/>
          <w:noProof/>
          <w:sz w:val="16"/>
          <w:szCs w:val="16"/>
        </w:rPr>
        <w:t>(</w:t>
      </w:r>
      <w:r w:rsidRPr="004B77DE">
        <w:rPr>
          <w:rFonts w:ascii="Trebuchet MS" w:eastAsia="Calibri" w:hAnsi="Trebuchet MS" w:cs="Calibri"/>
          <w:noProof/>
          <w:sz w:val="16"/>
          <w:szCs w:val="16"/>
        </w:rPr>
        <w:t>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777</w:t>
      </w:r>
      <w:r w:rsidRPr="004B77DE">
        <w:rPr>
          <w:rFonts w:ascii="Trebuchet MS" w:hAnsi="Trebuchet MS"/>
          <w:noProof/>
          <w:sz w:val="16"/>
          <w:szCs w:val="16"/>
        </w:rPr>
        <w:t>-</w:t>
      </w:r>
      <w:r w:rsidRPr="004B77DE">
        <w:rPr>
          <w:rFonts w:ascii="Trebuchet MS" w:eastAsia="Calibri" w:hAnsi="Trebuchet MS" w:cs="Calibri"/>
          <w:noProof/>
          <w:sz w:val="16"/>
          <w:szCs w:val="16"/>
        </w:rPr>
        <w:t>85</w:t>
      </w:r>
      <w:r w:rsidRPr="004B77DE">
        <w:rPr>
          <w:rFonts w:ascii="Trebuchet MS" w:hAnsi="Trebuchet MS"/>
          <w:noProof/>
          <w:sz w:val="16"/>
          <w:szCs w:val="16"/>
        </w:rPr>
        <w:t>.</w:t>
      </w:r>
    </w:p>
    <w:p w14:paraId="3FA8917A"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15</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V</w:t>
      </w:r>
      <w:r w:rsidRPr="004B77DE">
        <w:rPr>
          <w:rFonts w:ascii="Trebuchet MS" w:hAnsi="Trebuchet MS"/>
          <w:noProof/>
          <w:sz w:val="16"/>
          <w:szCs w:val="16"/>
        </w:rPr>
        <w:t>inter CA, Jensen DM, Ovesen P et al. The LiP (Lifestyle in Pregnancy) study: a randomized controlled trial of lifestyle intervention in 360 obese pregnant women. D</w:t>
      </w:r>
      <w:r w:rsidRPr="004B77DE">
        <w:rPr>
          <w:rFonts w:ascii="Trebuchet MS" w:hAnsi="Trebuchet MS"/>
          <w:i/>
          <w:noProof/>
          <w:sz w:val="16"/>
          <w:szCs w:val="16"/>
        </w:rPr>
        <w:t>iabetes Care.</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4</w:t>
      </w:r>
      <w:r w:rsidRPr="004B77DE">
        <w:rPr>
          <w:rFonts w:ascii="Trebuchet MS" w:hAnsi="Trebuchet MS"/>
          <w:noProof/>
          <w:sz w:val="16"/>
          <w:szCs w:val="16"/>
        </w:rPr>
        <w:t>(</w:t>
      </w:r>
      <w:r w:rsidRPr="004B77DE">
        <w:rPr>
          <w:rFonts w:ascii="Trebuchet MS" w:eastAsia="Calibri" w:hAnsi="Trebuchet MS" w:cs="Calibri"/>
          <w:noProof/>
          <w:sz w:val="16"/>
          <w:szCs w:val="16"/>
        </w:rPr>
        <w:t>1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502</w:t>
      </w:r>
      <w:r w:rsidRPr="004B77DE">
        <w:rPr>
          <w:rFonts w:ascii="Trebuchet MS" w:hAnsi="Trebuchet MS"/>
          <w:noProof/>
          <w:sz w:val="16"/>
          <w:szCs w:val="16"/>
        </w:rPr>
        <w:t>-</w:t>
      </w:r>
      <w:r w:rsidRPr="004B77DE">
        <w:rPr>
          <w:rFonts w:ascii="Trebuchet MS" w:eastAsia="Calibri" w:hAnsi="Trebuchet MS" w:cs="Calibri"/>
          <w:noProof/>
          <w:sz w:val="16"/>
          <w:szCs w:val="16"/>
        </w:rPr>
        <w:t>7</w:t>
      </w:r>
      <w:r w:rsidRPr="004B77DE">
        <w:rPr>
          <w:rFonts w:ascii="Trebuchet MS" w:hAnsi="Trebuchet MS"/>
          <w:noProof/>
          <w:sz w:val="16"/>
          <w:szCs w:val="16"/>
        </w:rPr>
        <w:t>.</w:t>
      </w:r>
    </w:p>
    <w:p w14:paraId="47B0A8BE"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16</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K</w:t>
      </w:r>
      <w:r w:rsidRPr="004B77DE">
        <w:rPr>
          <w:rFonts w:ascii="Trebuchet MS" w:hAnsi="Trebuchet MS"/>
          <w:noProof/>
          <w:sz w:val="16"/>
          <w:szCs w:val="16"/>
        </w:rPr>
        <w:t>orpi-Hyovalti EA, Laaksonen DE, Schwab US et al. Feasibility of a lifestyle intervention in early pregnancy to prevent deterioration of glucose tolerance. B</w:t>
      </w:r>
      <w:r w:rsidRPr="004B77DE">
        <w:rPr>
          <w:rFonts w:ascii="Trebuchet MS" w:hAnsi="Trebuchet MS"/>
          <w:i/>
          <w:noProof/>
          <w:sz w:val="16"/>
          <w:szCs w:val="16"/>
        </w:rPr>
        <w:t>MC Public Health.</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79</w:t>
      </w:r>
      <w:r w:rsidRPr="004B77DE">
        <w:rPr>
          <w:rFonts w:ascii="Trebuchet MS" w:hAnsi="Trebuchet MS"/>
          <w:noProof/>
          <w:sz w:val="16"/>
          <w:szCs w:val="16"/>
        </w:rPr>
        <w:t>.</w:t>
      </w:r>
    </w:p>
    <w:p w14:paraId="05BD16B6"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17</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W</w:t>
      </w:r>
      <w:r w:rsidRPr="004B77DE">
        <w:rPr>
          <w:rFonts w:ascii="Trebuchet MS" w:hAnsi="Trebuchet MS"/>
          <w:noProof/>
          <w:sz w:val="16"/>
          <w:szCs w:val="16"/>
        </w:rPr>
        <w:t>ang S, Ma J-M, Yang H-X. Lifestyle intervention for gestational diabetes mellitus prevention: A cluster-randomized controlled study. C</w:t>
      </w:r>
      <w:r w:rsidRPr="004B77DE">
        <w:rPr>
          <w:rFonts w:ascii="Trebuchet MS" w:hAnsi="Trebuchet MS"/>
          <w:i/>
          <w:noProof/>
          <w:sz w:val="16"/>
          <w:szCs w:val="16"/>
        </w:rPr>
        <w:t>hronic Diseases and Translational Medicine.</w:t>
      </w:r>
      <w:r w:rsidRPr="004B77DE">
        <w:rPr>
          <w:rFonts w:ascii="Trebuchet MS" w:hAnsi="Trebuchet MS"/>
          <w:noProof/>
          <w:sz w:val="16"/>
          <w:szCs w:val="16"/>
        </w:rPr>
        <w:t xml:space="preserve"> 2015; 1(3): 169-74.</w:t>
      </w:r>
    </w:p>
    <w:p w14:paraId="69E94FB2"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18</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C</w:t>
      </w:r>
      <w:r w:rsidRPr="004B77DE">
        <w:rPr>
          <w:rFonts w:ascii="Trebuchet MS" w:hAnsi="Trebuchet MS"/>
          <w:noProof/>
          <w:sz w:val="16"/>
          <w:szCs w:val="16"/>
        </w:rPr>
        <w:t>han RS, Tam WH, Ho IC et al. Randomized trial examining effectiveness of lifestyle intervention in reducing gestational diabetes in high risk Chinese pregnant women in Hong Kong. S</w:t>
      </w:r>
      <w:r w:rsidRPr="004B77DE">
        <w:rPr>
          <w:rFonts w:ascii="Trebuchet MS" w:hAnsi="Trebuchet MS"/>
          <w:i/>
          <w:noProof/>
          <w:sz w:val="16"/>
          <w:szCs w:val="16"/>
        </w:rPr>
        <w:t>ci Rep.</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8</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3849</w:t>
      </w:r>
      <w:r w:rsidRPr="004B77DE">
        <w:rPr>
          <w:rFonts w:ascii="Trebuchet MS" w:hAnsi="Trebuchet MS"/>
          <w:noProof/>
          <w:sz w:val="16"/>
          <w:szCs w:val="16"/>
        </w:rPr>
        <w:t>.</w:t>
      </w:r>
    </w:p>
    <w:p w14:paraId="2F83B975"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19</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K</w:t>
      </w:r>
      <w:r w:rsidRPr="004B77DE">
        <w:rPr>
          <w:rFonts w:ascii="Trebuchet MS" w:hAnsi="Trebuchet MS"/>
          <w:noProof/>
          <w:sz w:val="16"/>
          <w:szCs w:val="16"/>
        </w:rPr>
        <w:t>oivusalo SB, Rönö K, Klemetti MM et al. Gestational diabetes mellitus can be prevented by lifestyle intervention: The Finnish Gestational Diabetes Prevention Study (RADIEL). D</w:t>
      </w:r>
      <w:r w:rsidRPr="004B77DE">
        <w:rPr>
          <w:rFonts w:ascii="Trebuchet MS" w:hAnsi="Trebuchet MS"/>
          <w:i/>
          <w:noProof/>
          <w:sz w:val="16"/>
          <w:szCs w:val="16"/>
        </w:rPr>
        <w:t>iabetes Care.</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9</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4</w:t>
      </w:r>
      <w:r w:rsidRPr="004B77DE">
        <w:rPr>
          <w:rFonts w:ascii="Trebuchet MS" w:hAnsi="Trebuchet MS"/>
          <w:noProof/>
          <w:sz w:val="16"/>
          <w:szCs w:val="16"/>
        </w:rPr>
        <w:t>-</w:t>
      </w:r>
      <w:r w:rsidRPr="004B77DE">
        <w:rPr>
          <w:rFonts w:ascii="Trebuchet MS" w:eastAsia="Calibri" w:hAnsi="Trebuchet MS" w:cs="Calibri"/>
          <w:noProof/>
          <w:sz w:val="16"/>
          <w:szCs w:val="16"/>
        </w:rPr>
        <w:t>30</w:t>
      </w:r>
      <w:r w:rsidRPr="004B77DE">
        <w:rPr>
          <w:rFonts w:ascii="Trebuchet MS" w:hAnsi="Trebuchet MS"/>
          <w:noProof/>
          <w:sz w:val="16"/>
          <w:szCs w:val="16"/>
        </w:rPr>
        <w:t>.</w:t>
      </w:r>
    </w:p>
    <w:p w14:paraId="508E2A8E"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20</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H</w:t>
      </w:r>
      <w:r w:rsidRPr="004B77DE">
        <w:rPr>
          <w:rFonts w:ascii="Trebuchet MS" w:hAnsi="Trebuchet MS"/>
          <w:noProof/>
          <w:sz w:val="16"/>
          <w:szCs w:val="16"/>
        </w:rPr>
        <w:t>arrison CL, Lombard CB, Strauss BJ et al. Optimizing healthy gestational weight gain in women at high risk of gestational diabetes: a randomized controlled trial. O</w:t>
      </w:r>
      <w:r w:rsidRPr="004B77DE">
        <w:rPr>
          <w:rFonts w:ascii="Trebuchet MS" w:hAnsi="Trebuchet MS"/>
          <w:i/>
          <w:noProof/>
          <w:sz w:val="16"/>
          <w:szCs w:val="16"/>
        </w:rPr>
        <w:t>besity (Silver Spring).</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1</w:t>
      </w:r>
      <w:r w:rsidRPr="004B77DE">
        <w:rPr>
          <w:rFonts w:ascii="Trebuchet MS" w:hAnsi="Trebuchet MS"/>
          <w:noProof/>
          <w:sz w:val="16"/>
          <w:szCs w:val="16"/>
        </w:rPr>
        <w:t>(</w:t>
      </w:r>
      <w:r w:rsidRPr="004B77DE">
        <w:rPr>
          <w:rFonts w:ascii="Trebuchet MS" w:eastAsia="Calibri" w:hAnsi="Trebuchet MS" w:cs="Calibri"/>
          <w:noProof/>
          <w:sz w:val="16"/>
          <w:szCs w:val="16"/>
        </w:rPr>
        <w:t>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904</w:t>
      </w:r>
      <w:r w:rsidRPr="004B77DE">
        <w:rPr>
          <w:rFonts w:ascii="Trebuchet MS" w:hAnsi="Trebuchet MS"/>
          <w:noProof/>
          <w:sz w:val="16"/>
          <w:szCs w:val="16"/>
        </w:rPr>
        <w:t>-</w:t>
      </w:r>
      <w:r w:rsidRPr="004B77DE">
        <w:rPr>
          <w:rFonts w:ascii="Trebuchet MS" w:eastAsia="Calibri" w:hAnsi="Trebuchet MS" w:cs="Calibri"/>
          <w:noProof/>
          <w:sz w:val="16"/>
          <w:szCs w:val="16"/>
        </w:rPr>
        <w:t>9</w:t>
      </w:r>
      <w:r w:rsidRPr="004B77DE">
        <w:rPr>
          <w:rFonts w:ascii="Trebuchet MS" w:hAnsi="Trebuchet MS"/>
          <w:noProof/>
          <w:sz w:val="16"/>
          <w:szCs w:val="16"/>
        </w:rPr>
        <w:t>.</w:t>
      </w:r>
    </w:p>
    <w:p w14:paraId="3E430057"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21</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D</w:t>
      </w:r>
      <w:r w:rsidRPr="004B77DE">
        <w:rPr>
          <w:rFonts w:ascii="Trebuchet MS" w:hAnsi="Trebuchet MS"/>
          <w:noProof/>
          <w:sz w:val="16"/>
          <w:szCs w:val="16"/>
        </w:rPr>
        <w:t>odd JM, Grivell RM, Owens JA. Antenatal Dietary and Lifestyle Interventions for Women Who are Overweight or Obese: Outcomes from the LIMIT Randomized Trial. C</w:t>
      </w:r>
      <w:r w:rsidRPr="004B77DE">
        <w:rPr>
          <w:rFonts w:ascii="Trebuchet MS" w:hAnsi="Trebuchet MS"/>
          <w:i/>
          <w:noProof/>
          <w:sz w:val="16"/>
          <w:szCs w:val="16"/>
        </w:rPr>
        <w:t>urrent Nutrition Report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w:t>
      </w:r>
      <w:r w:rsidRPr="004B77DE">
        <w:rPr>
          <w:rFonts w:ascii="Trebuchet MS" w:hAnsi="Trebuchet MS"/>
          <w:noProof/>
          <w:sz w:val="16"/>
          <w:szCs w:val="16"/>
        </w:rPr>
        <w:t>(</w:t>
      </w:r>
      <w:r w:rsidRPr="004B77DE">
        <w:rPr>
          <w:rFonts w:ascii="Trebuchet MS" w:eastAsia="Calibri" w:hAnsi="Trebuchet MS" w:cs="Calibri"/>
          <w:noProof/>
          <w:sz w:val="16"/>
          <w:szCs w:val="16"/>
        </w:rPr>
        <w:t>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92</w:t>
      </w:r>
      <w:r w:rsidRPr="004B77DE">
        <w:rPr>
          <w:rFonts w:ascii="Trebuchet MS" w:hAnsi="Trebuchet MS"/>
          <w:noProof/>
          <w:sz w:val="16"/>
          <w:szCs w:val="16"/>
        </w:rPr>
        <w:t>-</w:t>
      </w:r>
      <w:r w:rsidRPr="004B77DE">
        <w:rPr>
          <w:rFonts w:ascii="Trebuchet MS" w:eastAsia="Calibri" w:hAnsi="Trebuchet MS" w:cs="Calibri"/>
          <w:noProof/>
          <w:sz w:val="16"/>
          <w:szCs w:val="16"/>
        </w:rPr>
        <w:t>9</w:t>
      </w:r>
      <w:r w:rsidRPr="004B77DE">
        <w:rPr>
          <w:rFonts w:ascii="Trebuchet MS" w:hAnsi="Trebuchet MS"/>
          <w:noProof/>
          <w:sz w:val="16"/>
          <w:szCs w:val="16"/>
        </w:rPr>
        <w:t>.</w:t>
      </w:r>
    </w:p>
    <w:p w14:paraId="431DDF26"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22</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L</w:t>
      </w:r>
      <w:r w:rsidRPr="004B77DE">
        <w:rPr>
          <w:rFonts w:ascii="Trebuchet MS" w:hAnsi="Trebuchet MS"/>
          <w:noProof/>
          <w:sz w:val="16"/>
          <w:szCs w:val="16"/>
        </w:rPr>
        <w:t>uoto R, Kinnunen TI, Aittasalo M et al. Primary prevention of gestational diabetes mellitus and large-for-gestational-age newborns by lifestyle counseling: a cluster-randomized controlled trial. P</w:t>
      </w:r>
      <w:r w:rsidRPr="004B77DE">
        <w:rPr>
          <w:rFonts w:ascii="Trebuchet MS" w:hAnsi="Trebuchet MS"/>
          <w:i/>
          <w:noProof/>
          <w:sz w:val="16"/>
          <w:szCs w:val="16"/>
        </w:rPr>
        <w:t>LoS Me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8</w:t>
      </w:r>
      <w:r w:rsidRPr="004B77DE">
        <w:rPr>
          <w:rFonts w:ascii="Trebuchet MS" w:hAnsi="Trebuchet MS"/>
          <w:noProof/>
          <w:sz w:val="16"/>
          <w:szCs w:val="16"/>
        </w:rPr>
        <w:t>(</w:t>
      </w:r>
      <w:r w:rsidRPr="004B77DE">
        <w:rPr>
          <w:rFonts w:ascii="Trebuchet MS" w:eastAsia="Calibri" w:hAnsi="Trebuchet MS" w:cs="Calibri"/>
          <w:noProof/>
          <w:sz w:val="16"/>
          <w:szCs w:val="16"/>
        </w:rPr>
        <w:t>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1001036</w:t>
      </w:r>
      <w:r w:rsidRPr="004B77DE">
        <w:rPr>
          <w:rFonts w:ascii="Trebuchet MS" w:hAnsi="Trebuchet MS"/>
          <w:noProof/>
          <w:sz w:val="16"/>
          <w:szCs w:val="16"/>
        </w:rPr>
        <w:t>.</w:t>
      </w:r>
    </w:p>
    <w:p w14:paraId="24272336"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23</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O</w:t>
      </w:r>
      <w:r w:rsidRPr="004B77DE">
        <w:rPr>
          <w:rFonts w:ascii="Trebuchet MS" w:hAnsi="Trebuchet MS"/>
          <w:noProof/>
          <w:sz w:val="16"/>
          <w:szCs w:val="16"/>
        </w:rPr>
        <w:t>'</w:t>
      </w:r>
      <w:r w:rsidRPr="004B77DE">
        <w:rPr>
          <w:rFonts w:ascii="Trebuchet MS" w:eastAsia="Calibri" w:hAnsi="Trebuchet MS" w:cs="Calibri"/>
          <w:noProof/>
          <w:sz w:val="16"/>
          <w:szCs w:val="16"/>
        </w:rPr>
        <w:t>Brien</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CM,</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Grivel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RM,</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Dod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JM</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Systematic</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review</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of</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antenata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dietary</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an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lifestyle</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intervention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in</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women</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with</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a</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norma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body</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mas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index</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A</w:t>
      </w:r>
      <w:r w:rsidRPr="004B77DE">
        <w:rPr>
          <w:rFonts w:ascii="Trebuchet MS" w:hAnsi="Trebuchet MS"/>
          <w:i/>
          <w:noProof/>
          <w:sz w:val="16"/>
          <w:szCs w:val="16"/>
        </w:rPr>
        <w:t>cta Obstet Gynecol Scan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95(3): 259-69.</w:t>
      </w:r>
    </w:p>
    <w:p w14:paraId="71E0845F"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24</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G</w:t>
      </w:r>
      <w:r w:rsidRPr="004B77DE">
        <w:rPr>
          <w:rFonts w:ascii="Trebuchet MS" w:hAnsi="Trebuchet MS"/>
          <w:noProof/>
          <w:sz w:val="16"/>
          <w:szCs w:val="16"/>
        </w:rPr>
        <w:t>ardner B, Wardle J, Poston L et al. Changing diet and physical activity to reduce gestational weight gain: a meta-analysis. O</w:t>
      </w:r>
      <w:r w:rsidRPr="004B77DE">
        <w:rPr>
          <w:rFonts w:ascii="Trebuchet MS" w:hAnsi="Trebuchet MS"/>
          <w:i/>
          <w:noProof/>
          <w:sz w:val="16"/>
          <w:szCs w:val="16"/>
        </w:rPr>
        <w:t>bes Rev.</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2</w:t>
      </w:r>
      <w:r w:rsidRPr="004B77DE">
        <w:rPr>
          <w:rFonts w:ascii="Trebuchet MS" w:hAnsi="Trebuchet MS"/>
          <w:noProof/>
          <w:sz w:val="16"/>
          <w:szCs w:val="16"/>
        </w:rPr>
        <w:t>(</w:t>
      </w:r>
      <w:r w:rsidRPr="004B77DE">
        <w:rPr>
          <w:rFonts w:ascii="Trebuchet MS" w:eastAsia="Calibri" w:hAnsi="Trebuchet MS" w:cs="Calibri"/>
          <w:noProof/>
          <w:sz w:val="16"/>
          <w:szCs w:val="16"/>
        </w:rPr>
        <w:t>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602</w:t>
      </w:r>
      <w:r w:rsidRPr="004B77DE">
        <w:rPr>
          <w:rFonts w:ascii="Trebuchet MS" w:hAnsi="Trebuchet MS"/>
          <w:noProof/>
          <w:sz w:val="16"/>
          <w:szCs w:val="16"/>
        </w:rPr>
        <w:t>-</w:t>
      </w:r>
      <w:r w:rsidRPr="004B77DE">
        <w:rPr>
          <w:rFonts w:ascii="Trebuchet MS" w:eastAsia="Calibri" w:hAnsi="Trebuchet MS" w:cs="Calibri"/>
          <w:noProof/>
          <w:sz w:val="16"/>
          <w:szCs w:val="16"/>
        </w:rPr>
        <w:t>20</w:t>
      </w:r>
      <w:r w:rsidRPr="004B77DE">
        <w:rPr>
          <w:rFonts w:ascii="Trebuchet MS" w:hAnsi="Trebuchet MS"/>
          <w:noProof/>
          <w:sz w:val="16"/>
          <w:szCs w:val="16"/>
        </w:rPr>
        <w:t>.</w:t>
      </w:r>
    </w:p>
    <w:p w14:paraId="19F49BF2"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25</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M</w:t>
      </w:r>
      <w:r w:rsidRPr="004B77DE">
        <w:rPr>
          <w:rFonts w:ascii="Trebuchet MS" w:hAnsi="Trebuchet MS"/>
          <w:noProof/>
          <w:sz w:val="16"/>
          <w:szCs w:val="16"/>
        </w:rPr>
        <w:t>orison PN, Bacardi-Gascon M, Lopez-Corrales M et al. Combined dietary-exercise intervention for gestational weight gain and birthweight: a meta-analysis. A</w:t>
      </w:r>
      <w:r w:rsidRPr="004B77DE">
        <w:rPr>
          <w:rFonts w:ascii="Trebuchet MS" w:hAnsi="Trebuchet MS"/>
          <w:i/>
          <w:noProof/>
          <w:sz w:val="16"/>
          <w:szCs w:val="16"/>
        </w:rPr>
        <w:t>sia Pac J Clin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7</w:t>
      </w:r>
      <w:r w:rsidRPr="004B77DE">
        <w:rPr>
          <w:rFonts w:ascii="Trebuchet MS" w:hAnsi="Trebuchet MS"/>
          <w:noProof/>
          <w:sz w:val="16"/>
          <w:szCs w:val="16"/>
        </w:rPr>
        <w:t>(</w:t>
      </w:r>
      <w:r w:rsidRPr="004B77DE">
        <w:rPr>
          <w:rFonts w:ascii="Trebuchet MS" w:eastAsia="Calibri" w:hAnsi="Trebuchet MS" w:cs="Calibri"/>
          <w:noProof/>
          <w:sz w:val="16"/>
          <w:szCs w:val="16"/>
        </w:rPr>
        <w:t>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860</w:t>
      </w:r>
      <w:r w:rsidRPr="004B77DE">
        <w:rPr>
          <w:rFonts w:ascii="Trebuchet MS" w:hAnsi="Trebuchet MS"/>
          <w:noProof/>
          <w:sz w:val="16"/>
          <w:szCs w:val="16"/>
        </w:rPr>
        <w:t>-</w:t>
      </w:r>
      <w:r w:rsidRPr="004B77DE">
        <w:rPr>
          <w:rFonts w:ascii="Trebuchet MS" w:eastAsia="Calibri" w:hAnsi="Trebuchet MS" w:cs="Calibri"/>
          <w:noProof/>
          <w:sz w:val="16"/>
          <w:szCs w:val="16"/>
        </w:rPr>
        <w:t>8</w:t>
      </w:r>
      <w:r w:rsidRPr="004B77DE">
        <w:rPr>
          <w:rFonts w:ascii="Trebuchet MS" w:hAnsi="Trebuchet MS"/>
          <w:noProof/>
          <w:sz w:val="16"/>
          <w:szCs w:val="16"/>
        </w:rPr>
        <w:t>.</w:t>
      </w:r>
    </w:p>
    <w:p w14:paraId="71C59E4F"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26</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S</w:t>
      </w:r>
      <w:r w:rsidRPr="004B77DE">
        <w:rPr>
          <w:rFonts w:ascii="Trebuchet MS" w:hAnsi="Trebuchet MS"/>
          <w:noProof/>
          <w:sz w:val="16"/>
          <w:szCs w:val="16"/>
        </w:rPr>
        <w:t>hepherd E, Gomersall JC, Tieu J et al. Combined diet and exercise interventions for preventing gestational diabetes mellitus. C</w:t>
      </w:r>
      <w:r w:rsidRPr="004B77DE">
        <w:rPr>
          <w:rFonts w:ascii="Trebuchet MS" w:hAnsi="Trebuchet MS"/>
          <w:i/>
          <w:noProof/>
          <w:sz w:val="16"/>
          <w:szCs w:val="16"/>
        </w:rPr>
        <w:t>ochrane Database of Systematic Review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w:t>
      </w:r>
    </w:p>
    <w:p w14:paraId="44924876"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27</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V</w:t>
      </w:r>
      <w:r w:rsidRPr="004B77DE">
        <w:rPr>
          <w:rFonts w:ascii="Trebuchet MS" w:hAnsi="Trebuchet MS"/>
          <w:noProof/>
          <w:sz w:val="16"/>
          <w:szCs w:val="16"/>
        </w:rPr>
        <w:t>incze L, Rollo M, Hutchesson M et al. Interventions including a nutrition component aimed at managing gestational weight gain or postpartum weight retention: a systematic review and meta-analysis. J</w:t>
      </w:r>
      <w:r w:rsidRPr="004B77DE">
        <w:rPr>
          <w:rFonts w:ascii="Trebuchet MS" w:hAnsi="Trebuchet MS"/>
          <w:i/>
          <w:noProof/>
          <w:sz w:val="16"/>
          <w:szCs w:val="16"/>
        </w:rPr>
        <w:t>BI Database System Rev Implement Rep.</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7</w:t>
      </w:r>
      <w:r w:rsidRPr="004B77DE">
        <w:rPr>
          <w:rFonts w:ascii="Trebuchet MS" w:hAnsi="Trebuchet MS"/>
          <w:noProof/>
          <w:sz w:val="16"/>
          <w:szCs w:val="16"/>
        </w:rPr>
        <w:t>(</w:t>
      </w:r>
      <w:r w:rsidRPr="004B77DE">
        <w:rPr>
          <w:rFonts w:ascii="Trebuchet MS" w:eastAsia="Calibri" w:hAnsi="Trebuchet MS" w:cs="Calibri"/>
          <w:noProof/>
          <w:sz w:val="16"/>
          <w:szCs w:val="16"/>
        </w:rPr>
        <w:t>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97</w:t>
      </w:r>
      <w:r w:rsidRPr="004B77DE">
        <w:rPr>
          <w:rFonts w:ascii="Trebuchet MS" w:hAnsi="Trebuchet MS"/>
          <w:noProof/>
          <w:sz w:val="16"/>
          <w:szCs w:val="16"/>
        </w:rPr>
        <w:t>-</w:t>
      </w:r>
      <w:r w:rsidRPr="004B77DE">
        <w:rPr>
          <w:rFonts w:ascii="Trebuchet MS" w:eastAsia="Calibri" w:hAnsi="Trebuchet MS" w:cs="Calibri"/>
          <w:noProof/>
          <w:sz w:val="16"/>
          <w:szCs w:val="16"/>
        </w:rPr>
        <w:t>364</w:t>
      </w:r>
      <w:r w:rsidRPr="004B77DE">
        <w:rPr>
          <w:rFonts w:ascii="Trebuchet MS" w:hAnsi="Trebuchet MS"/>
          <w:noProof/>
          <w:sz w:val="16"/>
          <w:szCs w:val="16"/>
        </w:rPr>
        <w:t>.</w:t>
      </w:r>
    </w:p>
    <w:p w14:paraId="5409C466"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28</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O</w:t>
      </w:r>
      <w:r w:rsidRPr="004B77DE">
        <w:rPr>
          <w:rFonts w:ascii="Trebuchet MS" w:hAnsi="Trebuchet MS"/>
          <w:noProof/>
          <w:sz w:val="16"/>
          <w:szCs w:val="16"/>
        </w:rPr>
        <w:t>teng-Ntim E, Varma R, Croker H et al. Lifestyle interventions for overweight and obese pregnant women to improve pregnancy outcome: systematic review and meta-analysis. B</w:t>
      </w:r>
      <w:r w:rsidRPr="004B77DE">
        <w:rPr>
          <w:rFonts w:ascii="Trebuchet MS" w:hAnsi="Trebuchet MS"/>
          <w:i/>
          <w:noProof/>
          <w:sz w:val="16"/>
          <w:szCs w:val="16"/>
        </w:rPr>
        <w:t>MC Me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0</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7</w:t>
      </w:r>
      <w:r w:rsidRPr="004B77DE">
        <w:rPr>
          <w:rFonts w:ascii="Trebuchet MS" w:hAnsi="Trebuchet MS"/>
          <w:noProof/>
          <w:sz w:val="16"/>
          <w:szCs w:val="16"/>
        </w:rPr>
        <w:t>.</w:t>
      </w:r>
    </w:p>
    <w:p w14:paraId="0D489296"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29</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B</w:t>
      </w:r>
      <w:r w:rsidRPr="004B77DE">
        <w:rPr>
          <w:rFonts w:ascii="Trebuchet MS" w:hAnsi="Trebuchet MS"/>
          <w:noProof/>
          <w:sz w:val="16"/>
          <w:szCs w:val="16"/>
        </w:rPr>
        <w:t>ailey C, Skouteris H, Teede H et al. Are lifestyle interventions to reduce excessive gestational weight gain cost effective? A systematic review. C</w:t>
      </w:r>
      <w:r w:rsidRPr="004B77DE">
        <w:rPr>
          <w:rFonts w:ascii="Trebuchet MS" w:hAnsi="Trebuchet MS"/>
          <w:i/>
          <w:noProof/>
          <w:sz w:val="16"/>
          <w:szCs w:val="16"/>
        </w:rPr>
        <w:t>urrent Diabetes Report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20;</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w:t>
      </w:r>
      <w:r w:rsidRPr="004B77DE">
        <w:rPr>
          <w:rFonts w:ascii="Trebuchet MS" w:hAnsi="Trebuchet MS"/>
          <w:noProof/>
          <w:sz w:val="16"/>
          <w:szCs w:val="16"/>
        </w:rPr>
        <w:t>(</w:t>
      </w:r>
      <w:r w:rsidRPr="004B77DE">
        <w:rPr>
          <w:rFonts w:ascii="Trebuchet MS" w:eastAsia="Calibri" w:hAnsi="Trebuchet MS" w:cs="Calibri"/>
          <w:noProof/>
          <w:sz w:val="16"/>
          <w:szCs w:val="16"/>
        </w:rPr>
        <w:t>2</w:t>
      </w:r>
      <w:r w:rsidRPr="004B77DE">
        <w:rPr>
          <w:rFonts w:ascii="Trebuchet MS" w:hAnsi="Trebuchet MS"/>
          <w:noProof/>
          <w:sz w:val="16"/>
          <w:szCs w:val="16"/>
        </w:rPr>
        <w:t>).</w:t>
      </w:r>
    </w:p>
    <w:p w14:paraId="005E211B"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30</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O</w:t>
      </w:r>
      <w:r w:rsidRPr="004B77DE">
        <w:rPr>
          <w:rFonts w:ascii="Trebuchet MS" w:hAnsi="Trebuchet MS"/>
          <w:noProof/>
          <w:sz w:val="16"/>
          <w:szCs w:val="16"/>
        </w:rPr>
        <w:t>ostdam N, Bosmans J, Wouters MG et al. Cost-effectiveness of an exercise program during pregnancy to prevent gestational diabetes: results of an economic evaluation alongside a randomised controlled trial. B</w:t>
      </w:r>
      <w:r w:rsidRPr="004B77DE">
        <w:rPr>
          <w:rFonts w:ascii="Trebuchet MS" w:hAnsi="Trebuchet MS"/>
          <w:i/>
          <w:noProof/>
          <w:sz w:val="16"/>
          <w:szCs w:val="16"/>
        </w:rPr>
        <w:t>MC Pregnancy Childbirth.</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64</w:t>
      </w:r>
      <w:r w:rsidRPr="004B77DE">
        <w:rPr>
          <w:rFonts w:ascii="Trebuchet MS" w:hAnsi="Trebuchet MS"/>
          <w:noProof/>
          <w:sz w:val="16"/>
          <w:szCs w:val="16"/>
        </w:rPr>
        <w:t>.</w:t>
      </w:r>
    </w:p>
    <w:p w14:paraId="4E608F4F"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31</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B</w:t>
      </w:r>
      <w:r w:rsidRPr="004B77DE">
        <w:rPr>
          <w:rFonts w:ascii="Trebuchet MS" w:hAnsi="Trebuchet MS"/>
          <w:noProof/>
          <w:sz w:val="16"/>
          <w:szCs w:val="16"/>
        </w:rPr>
        <w:t>roekhuizen K, Simmons D, Devlieger R et al. Cost-effectiveness of healthy eating and/or physical activity promotion in pregnant women at increased risk of gestational diabetes mellitus: economic evaluation alongside the DALI study, a European multicenter randomized controlled trial. I</w:t>
      </w:r>
      <w:r w:rsidRPr="004B77DE">
        <w:rPr>
          <w:rFonts w:ascii="Trebuchet MS" w:hAnsi="Trebuchet MS"/>
          <w:i/>
          <w:noProof/>
          <w:sz w:val="16"/>
          <w:szCs w:val="16"/>
        </w:rPr>
        <w:t>nternational Journal of Behavioral Nutrition and Physical Activity.</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5</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w:t>
      </w:r>
    </w:p>
    <w:p w14:paraId="3121A79D"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32</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O</w:t>
      </w:r>
      <w:r w:rsidRPr="004B77DE">
        <w:rPr>
          <w:rFonts w:ascii="Trebuchet MS" w:hAnsi="Trebuchet MS"/>
          <w:noProof/>
          <w:sz w:val="16"/>
          <w:szCs w:val="16"/>
        </w:rPr>
        <w:t>'</w:t>
      </w:r>
      <w:r w:rsidRPr="004B77DE">
        <w:rPr>
          <w:rFonts w:ascii="Trebuchet MS" w:eastAsia="Calibri" w:hAnsi="Trebuchet MS" w:cs="Calibri"/>
          <w:noProof/>
          <w:sz w:val="16"/>
          <w:szCs w:val="16"/>
        </w:rPr>
        <w:t>Sullivan</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J,</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Rokicki</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Kennelly</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M</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t</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al</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Cost</w:t>
      </w:r>
      <w:r w:rsidRPr="004B77DE">
        <w:rPr>
          <w:rFonts w:ascii="Trebuchet MS" w:hAnsi="Trebuchet MS"/>
          <w:noProof/>
          <w:sz w:val="16"/>
          <w:szCs w:val="16"/>
        </w:rPr>
        <w:t>-</w:t>
      </w:r>
      <w:r w:rsidRPr="004B77DE">
        <w:rPr>
          <w:rFonts w:ascii="Trebuchet MS" w:eastAsia="Calibri" w:hAnsi="Trebuchet MS" w:cs="Calibri"/>
          <w:noProof/>
          <w:sz w:val="16"/>
          <w:szCs w:val="16"/>
        </w:rPr>
        <w:t>effectivenes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of</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a</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mobile</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health</w:t>
      </w:r>
      <w:r w:rsidRPr="004B77DE">
        <w:rPr>
          <w:rFonts w:ascii="Trebuchet MS" w:hAnsi="Trebuchet MS"/>
          <w:noProof/>
          <w:sz w:val="16"/>
          <w:szCs w:val="16"/>
        </w:rPr>
        <w:t>-</w:t>
      </w:r>
      <w:r w:rsidRPr="004B77DE">
        <w:rPr>
          <w:rFonts w:ascii="Trebuchet MS" w:eastAsia="Calibri" w:hAnsi="Trebuchet MS" w:cs="Calibri"/>
          <w:noProof/>
          <w:sz w:val="16"/>
          <w:szCs w:val="16"/>
        </w:rPr>
        <w:t>supporte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lifestyle</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intervention</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fo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pregnant</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women</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with</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an</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levate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body</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mass</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index</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I</w:t>
      </w:r>
      <w:r w:rsidRPr="004B77DE">
        <w:rPr>
          <w:rFonts w:ascii="Trebuchet MS" w:hAnsi="Trebuchet MS"/>
          <w:i/>
          <w:noProof/>
          <w:sz w:val="16"/>
          <w:szCs w:val="16"/>
        </w:rPr>
        <w:t>nt J Obes (Lon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20;</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4</w:t>
      </w:r>
      <w:r w:rsidRPr="004B77DE">
        <w:rPr>
          <w:rFonts w:ascii="Trebuchet MS" w:hAnsi="Trebuchet MS"/>
          <w:noProof/>
          <w:sz w:val="16"/>
          <w:szCs w:val="16"/>
        </w:rPr>
        <w:t>(</w:t>
      </w:r>
      <w:r w:rsidRPr="004B77DE">
        <w:rPr>
          <w:rFonts w:ascii="Trebuchet MS" w:eastAsia="Calibri" w:hAnsi="Trebuchet MS" w:cs="Calibri"/>
          <w:noProof/>
          <w:sz w:val="16"/>
          <w:szCs w:val="16"/>
        </w:rPr>
        <w:t>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999</w:t>
      </w:r>
      <w:r w:rsidRPr="004B77DE">
        <w:rPr>
          <w:rFonts w:ascii="Trebuchet MS" w:hAnsi="Trebuchet MS"/>
          <w:noProof/>
          <w:sz w:val="16"/>
          <w:szCs w:val="16"/>
        </w:rPr>
        <w:t>-</w:t>
      </w:r>
      <w:r w:rsidRPr="004B77DE">
        <w:rPr>
          <w:rFonts w:ascii="Trebuchet MS" w:eastAsia="Calibri" w:hAnsi="Trebuchet MS" w:cs="Calibri"/>
          <w:noProof/>
          <w:sz w:val="16"/>
          <w:szCs w:val="16"/>
        </w:rPr>
        <w:t>1010</w:t>
      </w:r>
      <w:r w:rsidRPr="004B77DE">
        <w:rPr>
          <w:rFonts w:ascii="Trebuchet MS" w:hAnsi="Trebuchet MS"/>
          <w:noProof/>
          <w:sz w:val="16"/>
          <w:szCs w:val="16"/>
        </w:rPr>
        <w:t>.</w:t>
      </w:r>
    </w:p>
    <w:p w14:paraId="5F17E7AE"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33</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B</w:t>
      </w:r>
      <w:r w:rsidRPr="004B77DE">
        <w:rPr>
          <w:rFonts w:ascii="Trebuchet MS" w:hAnsi="Trebuchet MS"/>
          <w:noProof/>
          <w:sz w:val="16"/>
          <w:szCs w:val="16"/>
        </w:rPr>
        <w:t>arakat R, Pelaez M, Montejo R et al. Exercise throughout pregnancy does not cause preterm delivery: a randomized, controlled trial. J</w:t>
      </w:r>
      <w:r w:rsidRPr="004B77DE">
        <w:rPr>
          <w:rFonts w:ascii="Trebuchet MS" w:hAnsi="Trebuchet MS"/>
          <w:i/>
          <w:noProof/>
          <w:sz w:val="16"/>
          <w:szCs w:val="16"/>
        </w:rPr>
        <w:t xml:space="preserve"> </w:t>
      </w:r>
      <w:r w:rsidRPr="004B77DE">
        <w:rPr>
          <w:rFonts w:ascii="Trebuchet MS" w:eastAsia="Calibri" w:hAnsi="Trebuchet MS" w:cs="Calibri"/>
          <w:i/>
          <w:noProof/>
          <w:sz w:val="16"/>
          <w:szCs w:val="16"/>
        </w:rPr>
        <w:t>Phys</w:t>
      </w:r>
      <w:r w:rsidRPr="004B77DE">
        <w:rPr>
          <w:rFonts w:ascii="Trebuchet MS" w:hAnsi="Trebuchet MS"/>
          <w:i/>
          <w:noProof/>
          <w:sz w:val="16"/>
          <w:szCs w:val="16"/>
        </w:rPr>
        <w:t xml:space="preserve"> </w:t>
      </w:r>
      <w:r w:rsidRPr="004B77DE">
        <w:rPr>
          <w:rFonts w:ascii="Trebuchet MS" w:eastAsia="Calibri" w:hAnsi="Trebuchet MS" w:cs="Calibri"/>
          <w:i/>
          <w:noProof/>
          <w:sz w:val="16"/>
          <w:szCs w:val="16"/>
        </w:rPr>
        <w:t>Act</w:t>
      </w:r>
      <w:r w:rsidRPr="004B77DE">
        <w:rPr>
          <w:rFonts w:ascii="Trebuchet MS" w:hAnsi="Trebuchet MS"/>
          <w:i/>
          <w:noProof/>
          <w:sz w:val="16"/>
          <w:szCs w:val="16"/>
        </w:rPr>
        <w:t xml:space="preserve"> </w:t>
      </w:r>
      <w:r w:rsidRPr="004B77DE">
        <w:rPr>
          <w:rFonts w:ascii="Trebuchet MS" w:eastAsia="Calibri" w:hAnsi="Trebuchet MS" w:cs="Calibri"/>
          <w:i/>
          <w:noProof/>
          <w:sz w:val="16"/>
          <w:szCs w:val="16"/>
        </w:rPr>
        <w:t>Health</w:t>
      </w:r>
      <w:r w:rsidRPr="004B77DE">
        <w:rPr>
          <w:rFonts w:ascii="Trebuchet MS" w:hAnsi="Trebuchet MS"/>
          <w:i/>
          <w:noProof/>
          <w:sz w:val="16"/>
          <w:szCs w:val="16"/>
        </w:rPr>
        <w:t>.</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1</w:t>
      </w:r>
      <w:r w:rsidRPr="004B77DE">
        <w:rPr>
          <w:rFonts w:ascii="Trebuchet MS" w:hAnsi="Trebuchet MS"/>
          <w:noProof/>
          <w:sz w:val="16"/>
          <w:szCs w:val="16"/>
        </w:rPr>
        <w:t>(</w:t>
      </w:r>
      <w:r w:rsidRPr="004B77DE">
        <w:rPr>
          <w:rFonts w:ascii="Trebuchet MS" w:eastAsia="Calibri" w:hAnsi="Trebuchet MS" w:cs="Calibri"/>
          <w:noProof/>
          <w:sz w:val="16"/>
          <w:szCs w:val="16"/>
        </w:rPr>
        <w:t>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012</w:t>
      </w:r>
      <w:r w:rsidRPr="004B77DE">
        <w:rPr>
          <w:rFonts w:ascii="Trebuchet MS" w:hAnsi="Trebuchet MS"/>
          <w:noProof/>
          <w:sz w:val="16"/>
          <w:szCs w:val="16"/>
        </w:rPr>
        <w:t>-</w:t>
      </w:r>
      <w:r w:rsidRPr="004B77DE">
        <w:rPr>
          <w:rFonts w:ascii="Trebuchet MS" w:eastAsia="Calibri" w:hAnsi="Trebuchet MS" w:cs="Calibri"/>
          <w:noProof/>
          <w:sz w:val="16"/>
          <w:szCs w:val="16"/>
        </w:rPr>
        <w:t>7</w:t>
      </w:r>
      <w:r w:rsidRPr="004B77DE">
        <w:rPr>
          <w:rFonts w:ascii="Trebuchet MS" w:hAnsi="Trebuchet MS"/>
          <w:noProof/>
          <w:sz w:val="16"/>
          <w:szCs w:val="16"/>
        </w:rPr>
        <w:t>.</w:t>
      </w:r>
    </w:p>
    <w:p w14:paraId="123EBA17"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34</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P</w:t>
      </w:r>
      <w:r w:rsidRPr="004B77DE">
        <w:rPr>
          <w:rFonts w:ascii="Trebuchet MS" w:hAnsi="Trebuchet MS"/>
          <w:noProof/>
          <w:sz w:val="16"/>
          <w:szCs w:val="16"/>
        </w:rPr>
        <w:t>elaez M, Gonzalez-Cerron S, Montejo R et al. Protective effect of exercise in pregnant women including those who exceed weight gain recommendations: a randomized controlled trial. M</w:t>
      </w:r>
      <w:r w:rsidRPr="004B77DE">
        <w:rPr>
          <w:rFonts w:ascii="Trebuchet MS" w:hAnsi="Trebuchet MS"/>
          <w:i/>
          <w:noProof/>
          <w:sz w:val="16"/>
          <w:szCs w:val="16"/>
        </w:rPr>
        <w:t>ayo Clin Proc.</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94</w:t>
      </w:r>
      <w:r w:rsidRPr="004B77DE">
        <w:rPr>
          <w:rFonts w:ascii="Trebuchet MS" w:hAnsi="Trebuchet MS"/>
          <w:noProof/>
          <w:sz w:val="16"/>
          <w:szCs w:val="16"/>
        </w:rPr>
        <w:t>(</w:t>
      </w:r>
      <w:r w:rsidRPr="004B77DE">
        <w:rPr>
          <w:rFonts w:ascii="Trebuchet MS" w:eastAsia="Calibri" w:hAnsi="Trebuchet MS" w:cs="Calibri"/>
          <w:noProof/>
          <w:sz w:val="16"/>
          <w:szCs w:val="16"/>
        </w:rPr>
        <w:t>10</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951</w:t>
      </w:r>
      <w:r w:rsidRPr="004B77DE">
        <w:rPr>
          <w:rFonts w:ascii="Trebuchet MS" w:hAnsi="Trebuchet MS"/>
          <w:noProof/>
          <w:sz w:val="16"/>
          <w:szCs w:val="16"/>
        </w:rPr>
        <w:t>-</w:t>
      </w:r>
      <w:r w:rsidRPr="004B77DE">
        <w:rPr>
          <w:rFonts w:ascii="Trebuchet MS" w:eastAsia="Calibri" w:hAnsi="Trebuchet MS" w:cs="Calibri"/>
          <w:noProof/>
          <w:sz w:val="16"/>
          <w:szCs w:val="16"/>
        </w:rPr>
        <w:t>9</w:t>
      </w:r>
      <w:r w:rsidRPr="004B77DE">
        <w:rPr>
          <w:rFonts w:ascii="Trebuchet MS" w:hAnsi="Trebuchet MS"/>
          <w:noProof/>
          <w:sz w:val="16"/>
          <w:szCs w:val="16"/>
        </w:rPr>
        <w:t>.</w:t>
      </w:r>
    </w:p>
    <w:p w14:paraId="6D77F910"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35</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B</w:t>
      </w:r>
      <w:r w:rsidRPr="004B77DE">
        <w:rPr>
          <w:rFonts w:ascii="Trebuchet MS" w:hAnsi="Trebuchet MS"/>
          <w:noProof/>
          <w:sz w:val="16"/>
          <w:szCs w:val="16"/>
        </w:rPr>
        <w:t>arakat R, Refoyo I, Coteron J et al. Exercise during pregnancy has a preventative effect on excessive maternal weight gain and gestational diabetes. A randomized controlled trial. B</w:t>
      </w:r>
      <w:r w:rsidRPr="004B77DE">
        <w:rPr>
          <w:rFonts w:ascii="Trebuchet MS" w:hAnsi="Trebuchet MS"/>
          <w:i/>
          <w:noProof/>
          <w:sz w:val="16"/>
          <w:szCs w:val="16"/>
        </w:rPr>
        <w:t>raz J Phys The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3</w:t>
      </w:r>
      <w:r w:rsidRPr="004B77DE">
        <w:rPr>
          <w:rFonts w:ascii="Trebuchet MS" w:hAnsi="Trebuchet MS"/>
          <w:noProof/>
          <w:sz w:val="16"/>
          <w:szCs w:val="16"/>
        </w:rPr>
        <w:t>(</w:t>
      </w:r>
      <w:r w:rsidRPr="004B77DE">
        <w:rPr>
          <w:rFonts w:ascii="Trebuchet MS" w:eastAsia="Calibri" w:hAnsi="Trebuchet MS" w:cs="Calibri"/>
          <w:noProof/>
          <w:sz w:val="16"/>
          <w:szCs w:val="16"/>
        </w:rPr>
        <w:t>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48</w:t>
      </w:r>
      <w:r w:rsidRPr="004B77DE">
        <w:rPr>
          <w:rFonts w:ascii="Trebuchet MS" w:hAnsi="Trebuchet MS"/>
          <w:noProof/>
          <w:sz w:val="16"/>
          <w:szCs w:val="16"/>
        </w:rPr>
        <w:t>-</w:t>
      </w:r>
      <w:r w:rsidRPr="004B77DE">
        <w:rPr>
          <w:rFonts w:ascii="Trebuchet MS" w:eastAsia="Calibri" w:hAnsi="Trebuchet MS" w:cs="Calibri"/>
          <w:noProof/>
          <w:sz w:val="16"/>
          <w:szCs w:val="16"/>
        </w:rPr>
        <w:t>55</w:t>
      </w:r>
      <w:r w:rsidRPr="004B77DE">
        <w:rPr>
          <w:rFonts w:ascii="Trebuchet MS" w:hAnsi="Trebuchet MS"/>
          <w:noProof/>
          <w:sz w:val="16"/>
          <w:szCs w:val="16"/>
        </w:rPr>
        <w:t>.</w:t>
      </w:r>
    </w:p>
    <w:p w14:paraId="51576298"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36</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C</w:t>
      </w:r>
      <w:r w:rsidRPr="004B77DE">
        <w:rPr>
          <w:rFonts w:ascii="Trebuchet MS" w:hAnsi="Trebuchet MS"/>
          <w:noProof/>
          <w:sz w:val="16"/>
          <w:szCs w:val="16"/>
        </w:rPr>
        <w:t>oll CVN, Domingues MR, Stein A et al. Efficacy of regular exercise during pregnancy on the prevention of postpartum depression: the PAMELA randomized clinical trial. J</w:t>
      </w:r>
      <w:r w:rsidRPr="004B77DE">
        <w:rPr>
          <w:rFonts w:ascii="Trebuchet MS" w:hAnsi="Trebuchet MS"/>
          <w:i/>
          <w:noProof/>
          <w:sz w:val="16"/>
          <w:szCs w:val="16"/>
        </w:rPr>
        <w:t>AMA Netw Open.</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186861</w:t>
      </w:r>
      <w:r w:rsidRPr="004B77DE">
        <w:rPr>
          <w:rFonts w:ascii="Trebuchet MS" w:hAnsi="Trebuchet MS"/>
          <w:noProof/>
          <w:sz w:val="16"/>
          <w:szCs w:val="16"/>
        </w:rPr>
        <w:t>.</w:t>
      </w:r>
    </w:p>
    <w:p w14:paraId="22832C82"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37</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G</w:t>
      </w:r>
      <w:r w:rsidRPr="004B77DE">
        <w:rPr>
          <w:rFonts w:ascii="Trebuchet MS" w:hAnsi="Trebuchet MS"/>
          <w:noProof/>
          <w:sz w:val="16"/>
          <w:szCs w:val="16"/>
        </w:rPr>
        <w:t>arnaes KK, Helvik AS, Stafne SN et al. Effects of supervised exercise training during pregnancy on psychological well-being among overweight and obese women: secondary analyses of the ETIP-trial, a randomised controlled trial. B</w:t>
      </w:r>
      <w:r w:rsidRPr="004B77DE">
        <w:rPr>
          <w:rFonts w:ascii="Trebuchet MS" w:hAnsi="Trebuchet MS"/>
          <w:i/>
          <w:noProof/>
          <w:sz w:val="16"/>
          <w:szCs w:val="16"/>
        </w:rPr>
        <w:t>MJ Open.</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9</w:t>
      </w:r>
      <w:r w:rsidRPr="004B77DE">
        <w:rPr>
          <w:rFonts w:ascii="Trebuchet MS" w:hAnsi="Trebuchet MS"/>
          <w:noProof/>
          <w:sz w:val="16"/>
          <w:szCs w:val="16"/>
        </w:rPr>
        <w:t>(</w:t>
      </w:r>
      <w:r w:rsidRPr="004B77DE">
        <w:rPr>
          <w:rFonts w:ascii="Trebuchet MS" w:eastAsia="Calibri" w:hAnsi="Trebuchet MS" w:cs="Calibri"/>
          <w:noProof/>
          <w:sz w:val="16"/>
          <w:szCs w:val="16"/>
        </w:rPr>
        <w:t>1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028252</w:t>
      </w:r>
      <w:r w:rsidRPr="004B77DE">
        <w:rPr>
          <w:rFonts w:ascii="Trebuchet MS" w:hAnsi="Trebuchet MS"/>
          <w:noProof/>
          <w:sz w:val="16"/>
          <w:szCs w:val="16"/>
        </w:rPr>
        <w:t>.</w:t>
      </w:r>
    </w:p>
    <w:p w14:paraId="04116B71"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38</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H</w:t>
      </w:r>
      <w:r w:rsidRPr="004B77DE">
        <w:rPr>
          <w:rFonts w:ascii="Trebuchet MS" w:hAnsi="Trebuchet MS"/>
          <w:noProof/>
          <w:sz w:val="16"/>
          <w:szCs w:val="16"/>
        </w:rPr>
        <w:t>aakstad LA, Bo K. Exercise in pregnant women and birth weight: a randomized controlled trial. B</w:t>
      </w:r>
      <w:r w:rsidRPr="004B77DE">
        <w:rPr>
          <w:rFonts w:ascii="Trebuchet MS" w:hAnsi="Trebuchet MS"/>
          <w:i/>
          <w:noProof/>
          <w:sz w:val="16"/>
          <w:szCs w:val="16"/>
        </w:rPr>
        <w:t>MC Pregnancy Childbirth.</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66</w:t>
      </w:r>
      <w:r w:rsidRPr="004B77DE">
        <w:rPr>
          <w:rFonts w:ascii="Trebuchet MS" w:hAnsi="Trebuchet MS"/>
          <w:noProof/>
          <w:sz w:val="16"/>
          <w:szCs w:val="16"/>
        </w:rPr>
        <w:t>.</w:t>
      </w:r>
    </w:p>
    <w:p w14:paraId="33FF5397"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39</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H</w:t>
      </w:r>
      <w:r w:rsidRPr="004B77DE">
        <w:rPr>
          <w:rFonts w:ascii="Trebuchet MS" w:hAnsi="Trebuchet MS"/>
          <w:noProof/>
          <w:sz w:val="16"/>
          <w:szCs w:val="16"/>
        </w:rPr>
        <w:t>aakstad LAH, Kissel I, Bø K. Long-term effects of participation in a prenatal exercise intervention on body weight, body mass index, and physical activity level: a 6-year follow-up study of a randomized controlled trial. T</w:t>
      </w:r>
      <w:r w:rsidRPr="004B77DE">
        <w:rPr>
          <w:rFonts w:ascii="Trebuchet MS" w:hAnsi="Trebuchet MS"/>
          <w:i/>
          <w:noProof/>
          <w:sz w:val="16"/>
          <w:szCs w:val="16"/>
        </w:rPr>
        <w:t>he Journal of Maternal-Fetal &amp; Neonatal Medicine.</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w:t>
      </w:r>
      <w:r w:rsidRPr="004B77DE">
        <w:rPr>
          <w:rFonts w:ascii="Trebuchet MS" w:hAnsi="Trebuchet MS"/>
          <w:noProof/>
          <w:sz w:val="16"/>
          <w:szCs w:val="16"/>
        </w:rPr>
        <w:t>-</w:t>
      </w:r>
      <w:r w:rsidRPr="004B77DE">
        <w:rPr>
          <w:rFonts w:ascii="Trebuchet MS" w:eastAsia="Calibri" w:hAnsi="Trebuchet MS" w:cs="Calibri"/>
          <w:noProof/>
          <w:sz w:val="16"/>
          <w:szCs w:val="16"/>
        </w:rPr>
        <w:t>9</w:t>
      </w:r>
      <w:r w:rsidRPr="004B77DE">
        <w:rPr>
          <w:rFonts w:ascii="Trebuchet MS" w:hAnsi="Trebuchet MS"/>
          <w:noProof/>
          <w:sz w:val="16"/>
          <w:szCs w:val="16"/>
        </w:rPr>
        <w:t>.</w:t>
      </w:r>
    </w:p>
    <w:p w14:paraId="7BD79BFB"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40</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H</w:t>
      </w:r>
      <w:r w:rsidRPr="004B77DE">
        <w:rPr>
          <w:rFonts w:ascii="Trebuchet MS" w:hAnsi="Trebuchet MS"/>
          <w:noProof/>
          <w:sz w:val="16"/>
          <w:szCs w:val="16"/>
        </w:rPr>
        <w:t>opkins SA, Baldi JC, Cutfield WS et al. Effects of exercise training on maternal hormonal changes in pregnancy. C</w:t>
      </w:r>
      <w:r w:rsidRPr="004B77DE">
        <w:rPr>
          <w:rFonts w:ascii="Trebuchet MS" w:hAnsi="Trebuchet MS"/>
          <w:i/>
          <w:noProof/>
          <w:sz w:val="16"/>
          <w:szCs w:val="16"/>
        </w:rPr>
        <w:t>lin Endocrinol (Oxf).</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74</w:t>
      </w:r>
      <w:r w:rsidRPr="004B77DE">
        <w:rPr>
          <w:rFonts w:ascii="Trebuchet MS" w:hAnsi="Trebuchet MS"/>
          <w:noProof/>
          <w:sz w:val="16"/>
          <w:szCs w:val="16"/>
        </w:rPr>
        <w:t>(</w:t>
      </w:r>
      <w:r w:rsidRPr="004B77DE">
        <w:rPr>
          <w:rFonts w:ascii="Trebuchet MS" w:eastAsia="Calibri" w:hAnsi="Trebuchet MS" w:cs="Calibri"/>
          <w:noProof/>
          <w:sz w:val="16"/>
          <w:szCs w:val="16"/>
        </w:rPr>
        <w:t>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95</w:t>
      </w:r>
      <w:r w:rsidRPr="004B77DE">
        <w:rPr>
          <w:rFonts w:ascii="Trebuchet MS" w:hAnsi="Trebuchet MS"/>
          <w:noProof/>
          <w:sz w:val="16"/>
          <w:szCs w:val="16"/>
        </w:rPr>
        <w:t>-</w:t>
      </w:r>
      <w:r w:rsidRPr="004B77DE">
        <w:rPr>
          <w:rFonts w:ascii="Trebuchet MS" w:eastAsia="Calibri" w:hAnsi="Trebuchet MS" w:cs="Calibri"/>
          <w:noProof/>
          <w:sz w:val="16"/>
          <w:szCs w:val="16"/>
        </w:rPr>
        <w:t>500</w:t>
      </w:r>
      <w:r w:rsidRPr="004B77DE">
        <w:rPr>
          <w:rFonts w:ascii="Trebuchet MS" w:hAnsi="Trebuchet MS"/>
          <w:noProof/>
          <w:sz w:val="16"/>
          <w:szCs w:val="16"/>
        </w:rPr>
        <w:t>.</w:t>
      </w:r>
    </w:p>
    <w:p w14:paraId="5B18BA2C"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41</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K</w:t>
      </w:r>
      <w:r w:rsidRPr="004B77DE">
        <w:rPr>
          <w:rFonts w:ascii="Trebuchet MS" w:hAnsi="Trebuchet MS"/>
          <w:noProof/>
          <w:sz w:val="16"/>
          <w:szCs w:val="16"/>
        </w:rPr>
        <w:t>ong KL, Campbell CG, Foster RC et al. A pilot walking program promotes moderate-intensity physical activity during pregnancy. M</w:t>
      </w:r>
      <w:r w:rsidRPr="004B77DE">
        <w:rPr>
          <w:rFonts w:ascii="Trebuchet MS" w:hAnsi="Trebuchet MS"/>
          <w:i/>
          <w:noProof/>
          <w:sz w:val="16"/>
          <w:szCs w:val="16"/>
        </w:rPr>
        <w:t>ed Sci Sports Exerc.</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6</w:t>
      </w:r>
      <w:r w:rsidRPr="004B77DE">
        <w:rPr>
          <w:rFonts w:ascii="Trebuchet MS" w:hAnsi="Trebuchet MS"/>
          <w:noProof/>
          <w:sz w:val="16"/>
          <w:szCs w:val="16"/>
        </w:rPr>
        <w:t>(</w:t>
      </w:r>
      <w:r w:rsidRPr="004B77DE">
        <w:rPr>
          <w:rFonts w:ascii="Trebuchet MS" w:eastAsia="Calibri" w:hAnsi="Trebuchet MS" w:cs="Calibri"/>
          <w:noProof/>
          <w:sz w:val="16"/>
          <w:szCs w:val="16"/>
        </w:rPr>
        <w:t>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62</w:t>
      </w:r>
      <w:r w:rsidRPr="004B77DE">
        <w:rPr>
          <w:rFonts w:ascii="Trebuchet MS" w:hAnsi="Trebuchet MS"/>
          <w:noProof/>
          <w:sz w:val="16"/>
          <w:szCs w:val="16"/>
        </w:rPr>
        <w:t>-</w:t>
      </w:r>
      <w:r w:rsidRPr="004B77DE">
        <w:rPr>
          <w:rFonts w:ascii="Trebuchet MS" w:eastAsia="Calibri" w:hAnsi="Trebuchet MS" w:cs="Calibri"/>
          <w:noProof/>
          <w:sz w:val="16"/>
          <w:szCs w:val="16"/>
        </w:rPr>
        <w:t>71</w:t>
      </w:r>
      <w:r w:rsidRPr="004B77DE">
        <w:rPr>
          <w:rFonts w:ascii="Trebuchet MS" w:hAnsi="Trebuchet MS"/>
          <w:noProof/>
          <w:sz w:val="16"/>
          <w:szCs w:val="16"/>
        </w:rPr>
        <w:t>.</w:t>
      </w:r>
    </w:p>
    <w:p w14:paraId="6702FE64"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42</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W</w:t>
      </w:r>
      <w:r w:rsidRPr="004B77DE">
        <w:rPr>
          <w:rFonts w:ascii="Trebuchet MS" w:hAnsi="Trebuchet MS"/>
          <w:noProof/>
          <w:sz w:val="16"/>
          <w:szCs w:val="16"/>
        </w:rPr>
        <w:t>ang C, Wei Y, Zhang X et al. Effect of Regular Exercise Commenced in Early Pregnancy on the Incidence of Gestational Diabetes Mellitus in Overweight and Obese Pregnant Women: A Randomized Controlled Trial. D</w:t>
      </w:r>
      <w:r w:rsidRPr="004B77DE">
        <w:rPr>
          <w:rFonts w:ascii="Trebuchet MS" w:hAnsi="Trebuchet MS"/>
          <w:i/>
          <w:noProof/>
          <w:sz w:val="16"/>
          <w:szCs w:val="16"/>
        </w:rPr>
        <w:t>iabetes Care.</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9</w:t>
      </w:r>
      <w:r w:rsidRPr="004B77DE">
        <w:rPr>
          <w:rFonts w:ascii="Trebuchet MS" w:hAnsi="Trebuchet MS"/>
          <w:noProof/>
          <w:sz w:val="16"/>
          <w:szCs w:val="16"/>
        </w:rPr>
        <w:t>(</w:t>
      </w:r>
      <w:r w:rsidRPr="004B77DE">
        <w:rPr>
          <w:rFonts w:ascii="Trebuchet MS" w:eastAsia="Calibri" w:hAnsi="Trebuchet MS" w:cs="Calibri"/>
          <w:noProof/>
          <w:sz w:val="16"/>
          <w:szCs w:val="16"/>
        </w:rPr>
        <w:t>10</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163</w:t>
      </w:r>
      <w:r w:rsidRPr="004B77DE">
        <w:rPr>
          <w:rFonts w:ascii="Trebuchet MS" w:hAnsi="Trebuchet MS"/>
          <w:noProof/>
          <w:sz w:val="16"/>
          <w:szCs w:val="16"/>
        </w:rPr>
        <w:t>-</w:t>
      </w:r>
      <w:r w:rsidRPr="004B77DE">
        <w:rPr>
          <w:rFonts w:ascii="Trebuchet MS" w:eastAsia="Calibri" w:hAnsi="Trebuchet MS" w:cs="Calibri"/>
          <w:noProof/>
          <w:sz w:val="16"/>
          <w:szCs w:val="16"/>
        </w:rPr>
        <w:t>4</w:t>
      </w:r>
      <w:r w:rsidRPr="004B77DE">
        <w:rPr>
          <w:rFonts w:ascii="Trebuchet MS" w:hAnsi="Trebuchet MS"/>
          <w:noProof/>
          <w:sz w:val="16"/>
          <w:szCs w:val="16"/>
        </w:rPr>
        <w:t>.</w:t>
      </w:r>
    </w:p>
    <w:p w14:paraId="3736D5E4"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43</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D</w:t>
      </w:r>
      <w:r w:rsidRPr="004B77DE">
        <w:rPr>
          <w:rFonts w:ascii="Trebuchet MS" w:hAnsi="Trebuchet MS"/>
          <w:noProof/>
          <w:sz w:val="16"/>
          <w:szCs w:val="16"/>
        </w:rPr>
        <w:t>odd JM, O’Brien CM, Grivell RM. Modifying diet and physical activity to support pregnant women who are overweight or obese. C</w:t>
      </w:r>
      <w:r w:rsidRPr="004B77DE">
        <w:rPr>
          <w:rFonts w:ascii="Trebuchet MS" w:hAnsi="Trebuchet MS"/>
          <w:i/>
          <w:noProof/>
          <w:sz w:val="16"/>
          <w:szCs w:val="16"/>
        </w:rPr>
        <w:t>urrent Opinion in Clinical Nutrition and Metabolic Care.</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8</w:t>
      </w:r>
      <w:r w:rsidRPr="004B77DE">
        <w:rPr>
          <w:rFonts w:ascii="Trebuchet MS" w:hAnsi="Trebuchet MS"/>
          <w:noProof/>
          <w:sz w:val="16"/>
          <w:szCs w:val="16"/>
        </w:rPr>
        <w:t>(</w:t>
      </w:r>
      <w:r w:rsidRPr="004B77DE">
        <w:rPr>
          <w:rFonts w:ascii="Trebuchet MS" w:eastAsia="Calibri" w:hAnsi="Trebuchet MS" w:cs="Calibri"/>
          <w:noProof/>
          <w:sz w:val="16"/>
          <w:szCs w:val="16"/>
        </w:rPr>
        <w:t>3</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18</w:t>
      </w:r>
      <w:r w:rsidRPr="004B77DE">
        <w:rPr>
          <w:rFonts w:ascii="Trebuchet MS" w:hAnsi="Trebuchet MS"/>
          <w:noProof/>
          <w:sz w:val="16"/>
          <w:szCs w:val="16"/>
        </w:rPr>
        <w:t>-</w:t>
      </w:r>
      <w:r w:rsidRPr="004B77DE">
        <w:rPr>
          <w:rFonts w:ascii="Trebuchet MS" w:eastAsia="Calibri" w:hAnsi="Trebuchet MS" w:cs="Calibri"/>
          <w:noProof/>
          <w:sz w:val="16"/>
          <w:szCs w:val="16"/>
        </w:rPr>
        <w:t>23</w:t>
      </w:r>
      <w:r w:rsidRPr="004B77DE">
        <w:rPr>
          <w:rFonts w:ascii="Trebuchet MS" w:hAnsi="Trebuchet MS"/>
          <w:noProof/>
          <w:sz w:val="16"/>
          <w:szCs w:val="16"/>
        </w:rPr>
        <w:t>.</w:t>
      </w:r>
    </w:p>
    <w:p w14:paraId="73B686C3"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44</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D</w:t>
      </w:r>
      <w:r w:rsidRPr="004B77DE">
        <w:rPr>
          <w:rFonts w:ascii="Trebuchet MS" w:hAnsi="Trebuchet MS"/>
          <w:noProof/>
          <w:sz w:val="16"/>
          <w:szCs w:val="16"/>
        </w:rPr>
        <w:t>odd JM, Deussen AR, Mohamad I et al. The effect of antenatal lifestyle advice for women who are overweight or obese on secondary measures of neonatal body composition: the LIMIT randomised trial. B</w:t>
      </w:r>
      <w:r w:rsidRPr="004B77DE">
        <w:rPr>
          <w:rFonts w:ascii="Trebuchet MS" w:hAnsi="Trebuchet MS"/>
          <w:i/>
          <w:noProof/>
          <w:sz w:val="16"/>
          <w:szCs w:val="16"/>
        </w:rPr>
        <w:t>JOG.</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23</w:t>
      </w:r>
      <w:r w:rsidRPr="004B77DE">
        <w:rPr>
          <w:rFonts w:ascii="Trebuchet MS" w:hAnsi="Trebuchet MS"/>
          <w:noProof/>
          <w:sz w:val="16"/>
          <w:szCs w:val="16"/>
        </w:rPr>
        <w:t>(</w:t>
      </w:r>
      <w:r w:rsidRPr="004B77DE">
        <w:rPr>
          <w:rFonts w:ascii="Trebuchet MS" w:eastAsia="Calibri" w:hAnsi="Trebuchet MS" w:cs="Calibri"/>
          <w:noProof/>
          <w:sz w:val="16"/>
          <w:szCs w:val="16"/>
        </w:rPr>
        <w:t>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44</w:t>
      </w:r>
      <w:r w:rsidRPr="004B77DE">
        <w:rPr>
          <w:rFonts w:ascii="Trebuchet MS" w:hAnsi="Trebuchet MS"/>
          <w:noProof/>
          <w:sz w:val="16"/>
          <w:szCs w:val="16"/>
        </w:rPr>
        <w:t>-</w:t>
      </w:r>
      <w:r w:rsidRPr="004B77DE">
        <w:rPr>
          <w:rFonts w:ascii="Trebuchet MS" w:eastAsia="Calibri" w:hAnsi="Trebuchet MS" w:cs="Calibri"/>
          <w:noProof/>
          <w:sz w:val="16"/>
          <w:szCs w:val="16"/>
        </w:rPr>
        <w:t>53</w:t>
      </w:r>
      <w:r w:rsidRPr="004B77DE">
        <w:rPr>
          <w:rFonts w:ascii="Trebuchet MS" w:hAnsi="Trebuchet MS"/>
          <w:noProof/>
          <w:sz w:val="16"/>
          <w:szCs w:val="16"/>
        </w:rPr>
        <w:t>.</w:t>
      </w:r>
    </w:p>
    <w:p w14:paraId="53631F61"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45</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H</w:t>
      </w:r>
      <w:r w:rsidRPr="004B77DE">
        <w:rPr>
          <w:rFonts w:ascii="Trebuchet MS" w:hAnsi="Trebuchet MS"/>
          <w:noProof/>
          <w:sz w:val="16"/>
          <w:szCs w:val="16"/>
        </w:rPr>
        <w:t>arrison CL, Lombard CB, Teede HJ. Limiting postpartum weight retention through early antenatal intervention: the HeLP-her randomised controlled trial. I</w:t>
      </w:r>
      <w:r w:rsidRPr="004B77DE">
        <w:rPr>
          <w:rFonts w:ascii="Trebuchet MS" w:hAnsi="Trebuchet MS"/>
          <w:i/>
          <w:noProof/>
          <w:sz w:val="16"/>
          <w:szCs w:val="16"/>
        </w:rPr>
        <w:t>nt J Behav Nutr Phys Act.</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34</w:t>
      </w:r>
      <w:r w:rsidRPr="004B77DE">
        <w:rPr>
          <w:rFonts w:ascii="Trebuchet MS" w:hAnsi="Trebuchet MS"/>
          <w:noProof/>
          <w:sz w:val="16"/>
          <w:szCs w:val="16"/>
        </w:rPr>
        <w:t>.</w:t>
      </w:r>
    </w:p>
    <w:p w14:paraId="67A48B79"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46</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K</w:t>
      </w:r>
      <w:r w:rsidRPr="004B77DE">
        <w:rPr>
          <w:rFonts w:ascii="Trebuchet MS" w:hAnsi="Trebuchet MS"/>
          <w:noProof/>
          <w:sz w:val="16"/>
          <w:szCs w:val="16"/>
        </w:rPr>
        <w:t>orpi-Hyovalti E, Schwab U, Laaksonen DE et al. Effect of intensive counselling on the quality of dietary fats in pregnant women at high risk of gestational diabetes mellitus. B</w:t>
      </w:r>
      <w:r w:rsidRPr="004B77DE">
        <w:rPr>
          <w:rFonts w:ascii="Trebuchet MS" w:hAnsi="Trebuchet MS"/>
          <w:i/>
          <w:noProof/>
          <w:sz w:val="16"/>
          <w:szCs w:val="16"/>
        </w:rPr>
        <w:t>r J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08</w:t>
      </w:r>
      <w:r w:rsidRPr="004B77DE">
        <w:rPr>
          <w:rFonts w:ascii="Trebuchet MS" w:hAnsi="Trebuchet MS"/>
          <w:noProof/>
          <w:sz w:val="16"/>
          <w:szCs w:val="16"/>
        </w:rPr>
        <w:t>(</w:t>
      </w:r>
      <w:r w:rsidRPr="004B77DE">
        <w:rPr>
          <w:rFonts w:ascii="Trebuchet MS" w:eastAsia="Calibri" w:hAnsi="Trebuchet MS" w:cs="Calibri"/>
          <w:noProof/>
          <w:sz w:val="16"/>
          <w:szCs w:val="16"/>
        </w:rPr>
        <w:t>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910</w:t>
      </w:r>
      <w:r w:rsidRPr="004B77DE">
        <w:rPr>
          <w:rFonts w:ascii="Trebuchet MS" w:hAnsi="Trebuchet MS"/>
          <w:noProof/>
          <w:sz w:val="16"/>
          <w:szCs w:val="16"/>
        </w:rPr>
        <w:t>-</w:t>
      </w:r>
      <w:r w:rsidRPr="004B77DE">
        <w:rPr>
          <w:rFonts w:ascii="Trebuchet MS" w:eastAsia="Calibri" w:hAnsi="Trebuchet MS" w:cs="Calibri"/>
          <w:noProof/>
          <w:sz w:val="16"/>
          <w:szCs w:val="16"/>
        </w:rPr>
        <w:t>7</w:t>
      </w:r>
      <w:r w:rsidRPr="004B77DE">
        <w:rPr>
          <w:rFonts w:ascii="Trebuchet MS" w:hAnsi="Trebuchet MS"/>
          <w:noProof/>
          <w:sz w:val="16"/>
          <w:szCs w:val="16"/>
        </w:rPr>
        <w:t>.</w:t>
      </w:r>
    </w:p>
    <w:p w14:paraId="5C07D676"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47</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L</w:t>
      </w:r>
      <w:r w:rsidRPr="004B77DE">
        <w:rPr>
          <w:rFonts w:ascii="Trebuchet MS" w:hAnsi="Trebuchet MS"/>
          <w:noProof/>
          <w:sz w:val="16"/>
          <w:szCs w:val="16"/>
        </w:rPr>
        <w:t>uoto RM, Kinnunen TI, Aittasalo M et al. Prevention of gestational diabetes: design of a cluster-randomized controlled trial and one-year follow-up. B</w:t>
      </w:r>
      <w:r w:rsidRPr="004B77DE">
        <w:rPr>
          <w:rFonts w:ascii="Trebuchet MS" w:hAnsi="Trebuchet MS"/>
          <w:i/>
          <w:noProof/>
          <w:sz w:val="16"/>
          <w:szCs w:val="16"/>
        </w:rPr>
        <w:t>MC Pregnancy Childbirth.</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0;</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0</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9</w:t>
      </w:r>
      <w:r w:rsidRPr="004B77DE">
        <w:rPr>
          <w:rFonts w:ascii="Trebuchet MS" w:hAnsi="Trebuchet MS"/>
          <w:noProof/>
          <w:sz w:val="16"/>
          <w:szCs w:val="16"/>
        </w:rPr>
        <w:t>.</w:t>
      </w:r>
    </w:p>
    <w:p w14:paraId="78A855FB"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48</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K</w:t>
      </w:r>
      <w:r w:rsidRPr="004B77DE">
        <w:rPr>
          <w:rFonts w:ascii="Trebuchet MS" w:hAnsi="Trebuchet MS"/>
          <w:noProof/>
          <w:sz w:val="16"/>
          <w:szCs w:val="16"/>
        </w:rPr>
        <w:t>innunen TI, Raitanen J, Aittasalo M et al. Preventing excessive gestational weight gain--a secondary analysis of a cluster-randomised controlled trial. E</w:t>
      </w:r>
      <w:r w:rsidRPr="004B77DE">
        <w:rPr>
          <w:rFonts w:ascii="Trebuchet MS" w:hAnsi="Trebuchet MS"/>
          <w:i/>
          <w:noProof/>
          <w:sz w:val="16"/>
          <w:szCs w:val="16"/>
        </w:rPr>
        <w:t>ur J Clin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66</w:t>
      </w:r>
      <w:r w:rsidRPr="004B77DE">
        <w:rPr>
          <w:rFonts w:ascii="Trebuchet MS" w:hAnsi="Trebuchet MS"/>
          <w:noProof/>
          <w:sz w:val="16"/>
          <w:szCs w:val="16"/>
        </w:rPr>
        <w:t>(</w:t>
      </w:r>
      <w:r w:rsidRPr="004B77DE">
        <w:rPr>
          <w:rFonts w:ascii="Trebuchet MS" w:eastAsia="Calibri" w:hAnsi="Trebuchet MS" w:cs="Calibri"/>
          <w:noProof/>
          <w:sz w:val="16"/>
          <w:szCs w:val="16"/>
        </w:rPr>
        <w:t>1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344</w:t>
      </w:r>
      <w:r w:rsidRPr="004B77DE">
        <w:rPr>
          <w:rFonts w:ascii="Trebuchet MS" w:hAnsi="Trebuchet MS"/>
          <w:noProof/>
          <w:sz w:val="16"/>
          <w:szCs w:val="16"/>
        </w:rPr>
        <w:t>-</w:t>
      </w:r>
      <w:r w:rsidRPr="004B77DE">
        <w:rPr>
          <w:rFonts w:ascii="Trebuchet MS" w:eastAsia="Calibri" w:hAnsi="Trebuchet MS" w:cs="Calibri"/>
          <w:noProof/>
          <w:sz w:val="16"/>
          <w:szCs w:val="16"/>
        </w:rPr>
        <w:t>50</w:t>
      </w:r>
      <w:r w:rsidRPr="004B77DE">
        <w:rPr>
          <w:rFonts w:ascii="Trebuchet MS" w:hAnsi="Trebuchet MS"/>
          <w:noProof/>
          <w:sz w:val="16"/>
          <w:szCs w:val="16"/>
        </w:rPr>
        <w:t>.</w:t>
      </w:r>
    </w:p>
    <w:p w14:paraId="41ED7E6C"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49</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K</w:t>
      </w:r>
      <w:r w:rsidRPr="004B77DE">
        <w:rPr>
          <w:rFonts w:ascii="Trebuchet MS" w:hAnsi="Trebuchet MS"/>
          <w:noProof/>
          <w:sz w:val="16"/>
          <w:szCs w:val="16"/>
        </w:rPr>
        <w:t>olu P, Raitanen J, Rissanen P et al. Cost-Effectiveness of Lifestyle Counselling as Primary Prevention of Gestational Diabetes Mellitus: Findings from a Cluster-Randomised Trial. P</w:t>
      </w:r>
      <w:r w:rsidRPr="004B77DE">
        <w:rPr>
          <w:rFonts w:ascii="Trebuchet MS" w:hAnsi="Trebuchet MS"/>
          <w:i/>
          <w:noProof/>
          <w:sz w:val="16"/>
          <w:szCs w:val="16"/>
        </w:rPr>
        <w:t>LoS ONE.</w:t>
      </w:r>
      <w:r w:rsidRPr="004B77DE">
        <w:rPr>
          <w:rFonts w:ascii="Trebuchet MS" w:hAnsi="Trebuchet MS"/>
          <w:noProof/>
          <w:sz w:val="16"/>
          <w:szCs w:val="16"/>
        </w:rPr>
        <w:t xml:space="preserve"> 2013; 8(2).</w:t>
      </w:r>
    </w:p>
    <w:p w14:paraId="5C3F824D"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50</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K</w:t>
      </w:r>
      <w:r w:rsidRPr="004B77DE">
        <w:rPr>
          <w:rFonts w:ascii="Trebuchet MS" w:hAnsi="Trebuchet MS"/>
          <w:noProof/>
          <w:sz w:val="16"/>
          <w:szCs w:val="16"/>
        </w:rPr>
        <w:t>olu P, Raitanen J, Puhkala J et al. Effectiveness and Cost-Effectiveness of a Cluster-Randomized Prenatal Lifestyle Counseling Trial: A Seven-Year Follow-Up. P</w:t>
      </w:r>
      <w:r w:rsidRPr="004B77DE">
        <w:rPr>
          <w:rFonts w:ascii="Trebuchet MS" w:hAnsi="Trebuchet MS"/>
          <w:i/>
          <w:noProof/>
          <w:sz w:val="16"/>
          <w:szCs w:val="16"/>
        </w:rPr>
        <w:t>LoS One.</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1</w:t>
      </w:r>
      <w:r w:rsidRPr="004B77DE">
        <w:rPr>
          <w:rFonts w:ascii="Trebuchet MS" w:hAnsi="Trebuchet MS"/>
          <w:noProof/>
          <w:sz w:val="16"/>
          <w:szCs w:val="16"/>
        </w:rPr>
        <w:t>(</w:t>
      </w:r>
      <w:r w:rsidRPr="004B77DE">
        <w:rPr>
          <w:rFonts w:ascii="Trebuchet MS" w:eastAsia="Calibri" w:hAnsi="Trebuchet MS" w:cs="Calibri"/>
          <w:noProof/>
          <w:sz w:val="16"/>
          <w:szCs w:val="16"/>
        </w:rPr>
        <w:t>1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e0167759</w:t>
      </w:r>
      <w:r w:rsidRPr="004B77DE">
        <w:rPr>
          <w:rFonts w:ascii="Trebuchet MS" w:hAnsi="Trebuchet MS"/>
          <w:noProof/>
          <w:sz w:val="16"/>
          <w:szCs w:val="16"/>
        </w:rPr>
        <w:t>.</w:t>
      </w:r>
    </w:p>
    <w:p w14:paraId="2086156B"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51</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P</w:t>
      </w:r>
      <w:r w:rsidRPr="004B77DE">
        <w:rPr>
          <w:rFonts w:ascii="Trebuchet MS" w:hAnsi="Trebuchet MS"/>
          <w:noProof/>
          <w:sz w:val="16"/>
          <w:szCs w:val="16"/>
        </w:rPr>
        <w:t>helan S, Phipps MG, Abrams B et al. Does behavioral intervention in pregnancy reduce postpartum weight retention? Twelve-month outcomes of the Fit for Delivery randomized trial. A</w:t>
      </w:r>
      <w:r w:rsidRPr="004B77DE">
        <w:rPr>
          <w:rFonts w:ascii="Trebuchet MS" w:hAnsi="Trebuchet MS"/>
          <w:i/>
          <w:noProof/>
          <w:sz w:val="16"/>
          <w:szCs w:val="16"/>
        </w:rPr>
        <w:t>m J Clin Nutr.</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99</w:t>
      </w:r>
      <w:r w:rsidRPr="004B77DE">
        <w:rPr>
          <w:rFonts w:ascii="Trebuchet MS" w:hAnsi="Trebuchet MS"/>
          <w:noProof/>
          <w:sz w:val="16"/>
          <w:szCs w:val="16"/>
        </w:rPr>
        <w:t>(</w:t>
      </w:r>
      <w:r w:rsidRPr="004B77DE">
        <w:rPr>
          <w:rFonts w:ascii="Trebuchet MS" w:eastAsia="Calibri" w:hAnsi="Trebuchet MS" w:cs="Calibri"/>
          <w:noProof/>
          <w:sz w:val="16"/>
          <w:szCs w:val="16"/>
        </w:rPr>
        <w:t>2</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02</w:t>
      </w:r>
      <w:r w:rsidRPr="004B77DE">
        <w:rPr>
          <w:rFonts w:ascii="Trebuchet MS" w:hAnsi="Trebuchet MS"/>
          <w:noProof/>
          <w:sz w:val="16"/>
          <w:szCs w:val="16"/>
        </w:rPr>
        <w:t>-</w:t>
      </w:r>
      <w:r w:rsidRPr="004B77DE">
        <w:rPr>
          <w:rFonts w:ascii="Trebuchet MS" w:eastAsia="Calibri" w:hAnsi="Trebuchet MS" w:cs="Calibri"/>
          <w:noProof/>
          <w:sz w:val="16"/>
          <w:szCs w:val="16"/>
        </w:rPr>
        <w:t>11</w:t>
      </w:r>
      <w:r w:rsidRPr="004B77DE">
        <w:rPr>
          <w:rFonts w:ascii="Trebuchet MS" w:hAnsi="Trebuchet MS"/>
          <w:noProof/>
          <w:sz w:val="16"/>
          <w:szCs w:val="16"/>
        </w:rPr>
        <w:t>.</w:t>
      </w:r>
    </w:p>
    <w:p w14:paraId="7EE730CD"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52</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P</w:t>
      </w:r>
      <w:r w:rsidRPr="004B77DE">
        <w:rPr>
          <w:rFonts w:ascii="Trebuchet MS" w:hAnsi="Trebuchet MS"/>
          <w:noProof/>
          <w:sz w:val="16"/>
          <w:szCs w:val="16"/>
        </w:rPr>
        <w:t>atel N, Godfrey KM, Pasupathy D et al. Infant adiposity following a randomised controlled trial of a behavioural intervention in obese pregnancy. I</w:t>
      </w:r>
      <w:r w:rsidRPr="004B77DE">
        <w:rPr>
          <w:rFonts w:ascii="Trebuchet MS" w:hAnsi="Trebuchet MS"/>
          <w:i/>
          <w:noProof/>
          <w:sz w:val="16"/>
          <w:szCs w:val="16"/>
        </w:rPr>
        <w:t>nt J Obes (Lon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41</w:t>
      </w:r>
      <w:r w:rsidRPr="004B77DE">
        <w:rPr>
          <w:rFonts w:ascii="Trebuchet MS" w:hAnsi="Trebuchet MS"/>
          <w:noProof/>
          <w:sz w:val="16"/>
          <w:szCs w:val="16"/>
        </w:rPr>
        <w:t>(</w:t>
      </w:r>
      <w:r w:rsidRPr="004B77DE">
        <w:rPr>
          <w:rFonts w:ascii="Trebuchet MS" w:eastAsia="Calibri" w:hAnsi="Trebuchet MS" w:cs="Calibri"/>
          <w:noProof/>
          <w:sz w:val="16"/>
          <w:szCs w:val="16"/>
        </w:rPr>
        <w:t>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018</w:t>
      </w:r>
      <w:r w:rsidRPr="004B77DE">
        <w:rPr>
          <w:rFonts w:ascii="Trebuchet MS" w:hAnsi="Trebuchet MS"/>
          <w:noProof/>
          <w:sz w:val="16"/>
          <w:szCs w:val="16"/>
        </w:rPr>
        <w:t>-</w:t>
      </w:r>
      <w:r w:rsidRPr="004B77DE">
        <w:rPr>
          <w:rFonts w:ascii="Trebuchet MS" w:eastAsia="Calibri" w:hAnsi="Trebuchet MS" w:cs="Calibri"/>
          <w:noProof/>
          <w:sz w:val="16"/>
          <w:szCs w:val="16"/>
        </w:rPr>
        <w:t>26</w:t>
      </w:r>
      <w:r w:rsidRPr="004B77DE">
        <w:rPr>
          <w:rFonts w:ascii="Trebuchet MS" w:hAnsi="Trebuchet MS"/>
          <w:noProof/>
          <w:sz w:val="16"/>
          <w:szCs w:val="16"/>
        </w:rPr>
        <w:t>.</w:t>
      </w:r>
    </w:p>
    <w:p w14:paraId="724A64C1"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53</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M</w:t>
      </w:r>
      <w:r w:rsidRPr="004B77DE">
        <w:rPr>
          <w:rFonts w:ascii="Trebuchet MS" w:hAnsi="Trebuchet MS"/>
          <w:noProof/>
          <w:sz w:val="16"/>
          <w:szCs w:val="16"/>
        </w:rPr>
        <w:t>olyneaux E, Begum S, Briley AL et al. Do elevated symptoms of depression predict adherence and outcomes in the UPBEAT randomised controlled trial of a lifestyle intervention for obese pregnant women? B</w:t>
      </w:r>
      <w:r w:rsidRPr="004B77DE">
        <w:rPr>
          <w:rFonts w:ascii="Trebuchet MS" w:hAnsi="Trebuchet MS"/>
          <w:i/>
          <w:noProof/>
          <w:sz w:val="16"/>
          <w:szCs w:val="16"/>
        </w:rPr>
        <w:t>MC Pregnancy Childbirth.</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8</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78</w:t>
      </w:r>
      <w:r w:rsidRPr="004B77DE">
        <w:rPr>
          <w:rFonts w:ascii="Trebuchet MS" w:hAnsi="Trebuchet MS"/>
          <w:noProof/>
          <w:sz w:val="16"/>
          <w:szCs w:val="16"/>
        </w:rPr>
        <w:t>.</w:t>
      </w:r>
    </w:p>
    <w:p w14:paraId="5092F83D"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54</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R</w:t>
      </w:r>
      <w:r w:rsidRPr="004B77DE">
        <w:rPr>
          <w:rFonts w:ascii="Trebuchet MS" w:hAnsi="Trebuchet MS"/>
          <w:noProof/>
          <w:sz w:val="16"/>
          <w:szCs w:val="16"/>
        </w:rPr>
        <w:t>auh K, Gunther J, Kunath J et al. Lifestyle intervention to prevent excessive maternal weight gain: mother and infant follow-up at 12 months postpartum. B</w:t>
      </w:r>
      <w:r w:rsidRPr="004B77DE">
        <w:rPr>
          <w:rFonts w:ascii="Trebuchet MS" w:hAnsi="Trebuchet MS"/>
          <w:i/>
          <w:noProof/>
          <w:sz w:val="16"/>
          <w:szCs w:val="16"/>
        </w:rPr>
        <w:t>MC Pregnancy Childbirth.</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5</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65</w:t>
      </w:r>
      <w:r w:rsidRPr="004B77DE">
        <w:rPr>
          <w:rFonts w:ascii="Trebuchet MS" w:hAnsi="Trebuchet MS"/>
          <w:noProof/>
          <w:sz w:val="16"/>
          <w:szCs w:val="16"/>
        </w:rPr>
        <w:t>.</w:t>
      </w:r>
    </w:p>
    <w:p w14:paraId="7FA58860"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55</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R</w:t>
      </w:r>
      <w:r w:rsidRPr="004B77DE">
        <w:rPr>
          <w:rFonts w:ascii="Trebuchet MS" w:hAnsi="Trebuchet MS"/>
          <w:noProof/>
          <w:sz w:val="16"/>
          <w:szCs w:val="16"/>
        </w:rPr>
        <w:t>onnberg A, Hanson U, Ostlund I et al. Effects on postpartum weight retention after antenatal lifestyle intervention - a secondary analysis of a randomized controlled trial. A</w:t>
      </w:r>
      <w:r w:rsidRPr="004B77DE">
        <w:rPr>
          <w:rFonts w:ascii="Trebuchet MS" w:hAnsi="Trebuchet MS"/>
          <w:i/>
          <w:noProof/>
          <w:sz w:val="16"/>
          <w:szCs w:val="16"/>
        </w:rPr>
        <w:t>cta Obstetricia et Gynecologica Scandinavica.</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95</w:t>
      </w:r>
      <w:r w:rsidRPr="004B77DE">
        <w:rPr>
          <w:rFonts w:ascii="Trebuchet MS" w:hAnsi="Trebuchet MS"/>
          <w:noProof/>
          <w:sz w:val="16"/>
          <w:szCs w:val="16"/>
        </w:rPr>
        <w:t>(</w:t>
      </w:r>
      <w:r w:rsidRPr="004B77DE">
        <w:rPr>
          <w:rFonts w:ascii="Trebuchet MS" w:eastAsia="Calibri" w:hAnsi="Trebuchet MS" w:cs="Calibri"/>
          <w:noProof/>
          <w:sz w:val="16"/>
          <w:szCs w:val="16"/>
        </w:rPr>
        <w:t>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999</w:t>
      </w:r>
      <w:r w:rsidRPr="004B77DE">
        <w:rPr>
          <w:rFonts w:ascii="Trebuchet MS" w:hAnsi="Trebuchet MS"/>
          <w:noProof/>
          <w:sz w:val="16"/>
          <w:szCs w:val="16"/>
        </w:rPr>
        <w:t>-</w:t>
      </w:r>
      <w:r w:rsidRPr="004B77DE">
        <w:rPr>
          <w:rFonts w:ascii="Trebuchet MS" w:eastAsia="Calibri" w:hAnsi="Trebuchet MS" w:cs="Calibri"/>
          <w:noProof/>
          <w:sz w:val="16"/>
          <w:szCs w:val="16"/>
        </w:rPr>
        <w:t>1007</w:t>
      </w:r>
      <w:r w:rsidRPr="004B77DE">
        <w:rPr>
          <w:rFonts w:ascii="Trebuchet MS" w:hAnsi="Trebuchet MS"/>
          <w:noProof/>
          <w:sz w:val="16"/>
          <w:szCs w:val="16"/>
        </w:rPr>
        <w:t>.</w:t>
      </w:r>
    </w:p>
    <w:p w14:paraId="04E8C232"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56</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R</w:t>
      </w:r>
      <w:r w:rsidRPr="004B77DE">
        <w:rPr>
          <w:rFonts w:ascii="Trebuchet MS" w:hAnsi="Trebuchet MS"/>
          <w:noProof/>
          <w:sz w:val="16"/>
          <w:szCs w:val="16"/>
        </w:rPr>
        <w:t>onnberg A-K, Hanson U, Nilsson K. Effects of an antenatal lifestyle intervention on offspring obesity - a 5-year follow-up of a randomized controlled trial. A</w:t>
      </w:r>
      <w:r w:rsidRPr="004B77DE">
        <w:rPr>
          <w:rFonts w:ascii="Trebuchet MS" w:hAnsi="Trebuchet MS"/>
          <w:i/>
          <w:noProof/>
          <w:sz w:val="16"/>
          <w:szCs w:val="16"/>
        </w:rPr>
        <w:t>cta Obstetricia et Gynecologica Scandinavica.</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96</w:t>
      </w:r>
      <w:r w:rsidRPr="004B77DE">
        <w:rPr>
          <w:rFonts w:ascii="Trebuchet MS" w:hAnsi="Trebuchet MS"/>
          <w:noProof/>
          <w:sz w:val="16"/>
          <w:szCs w:val="16"/>
        </w:rPr>
        <w:t>(</w:t>
      </w:r>
      <w:r w:rsidRPr="004B77DE">
        <w:rPr>
          <w:rFonts w:ascii="Trebuchet MS" w:eastAsia="Calibri" w:hAnsi="Trebuchet MS" w:cs="Calibri"/>
          <w:noProof/>
          <w:sz w:val="16"/>
          <w:szCs w:val="16"/>
        </w:rPr>
        <w:t>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093</w:t>
      </w:r>
      <w:r w:rsidRPr="004B77DE">
        <w:rPr>
          <w:rFonts w:ascii="Trebuchet MS" w:hAnsi="Trebuchet MS"/>
          <w:noProof/>
          <w:sz w:val="16"/>
          <w:szCs w:val="16"/>
        </w:rPr>
        <w:t>-</w:t>
      </w:r>
      <w:r w:rsidRPr="004B77DE">
        <w:rPr>
          <w:rFonts w:ascii="Trebuchet MS" w:eastAsia="Calibri" w:hAnsi="Trebuchet MS" w:cs="Calibri"/>
          <w:noProof/>
          <w:sz w:val="16"/>
          <w:szCs w:val="16"/>
        </w:rPr>
        <w:t>9</w:t>
      </w:r>
      <w:r w:rsidRPr="004B77DE">
        <w:rPr>
          <w:rFonts w:ascii="Trebuchet MS" w:hAnsi="Trebuchet MS"/>
          <w:noProof/>
          <w:sz w:val="16"/>
          <w:szCs w:val="16"/>
        </w:rPr>
        <w:t>.</w:t>
      </w:r>
    </w:p>
    <w:p w14:paraId="328BE4AB"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57</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S</w:t>
      </w:r>
      <w:r w:rsidRPr="004B77DE">
        <w:rPr>
          <w:rFonts w:ascii="Trebuchet MS" w:hAnsi="Trebuchet MS"/>
          <w:noProof/>
          <w:sz w:val="16"/>
          <w:szCs w:val="16"/>
        </w:rPr>
        <w:t>agedal LR, Sanda B, Øverby NC et al. The effect of prenatal lifestyle intervention on weight retention 12 months postpartum: results of the Norwegian Fit for Delivery randomised controlled trial. B</w:t>
      </w:r>
      <w:r w:rsidRPr="004B77DE">
        <w:rPr>
          <w:rFonts w:ascii="Trebuchet MS" w:hAnsi="Trebuchet MS"/>
          <w:i/>
          <w:noProof/>
          <w:sz w:val="16"/>
          <w:szCs w:val="16"/>
        </w:rPr>
        <w:t>JOG: An International Journal of Obstetrics &amp; Gynaecology.</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7;</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24</w:t>
      </w:r>
      <w:r w:rsidRPr="004B77DE">
        <w:rPr>
          <w:rFonts w:ascii="Trebuchet MS" w:hAnsi="Trebuchet MS"/>
          <w:noProof/>
          <w:sz w:val="16"/>
          <w:szCs w:val="16"/>
        </w:rPr>
        <w:t>(</w:t>
      </w:r>
      <w:r w:rsidRPr="004B77DE">
        <w:rPr>
          <w:rFonts w:ascii="Trebuchet MS" w:eastAsia="Calibri" w:hAnsi="Trebuchet MS" w:cs="Calibri"/>
          <w:noProof/>
          <w:sz w:val="16"/>
          <w:szCs w:val="16"/>
        </w:rPr>
        <w:t>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11</w:t>
      </w:r>
      <w:r w:rsidRPr="004B77DE">
        <w:rPr>
          <w:rFonts w:ascii="Trebuchet MS" w:hAnsi="Trebuchet MS"/>
          <w:noProof/>
          <w:sz w:val="16"/>
          <w:szCs w:val="16"/>
        </w:rPr>
        <w:t>-</w:t>
      </w:r>
      <w:r w:rsidRPr="004B77DE">
        <w:rPr>
          <w:rFonts w:ascii="Trebuchet MS" w:eastAsia="Calibri" w:hAnsi="Trebuchet MS" w:cs="Calibri"/>
          <w:noProof/>
          <w:sz w:val="16"/>
          <w:szCs w:val="16"/>
        </w:rPr>
        <w:t>21</w:t>
      </w:r>
      <w:r w:rsidRPr="004B77DE">
        <w:rPr>
          <w:rFonts w:ascii="Trebuchet MS" w:hAnsi="Trebuchet MS"/>
          <w:noProof/>
          <w:sz w:val="16"/>
          <w:szCs w:val="16"/>
        </w:rPr>
        <w:t>.</w:t>
      </w:r>
    </w:p>
    <w:p w14:paraId="6B648C1F"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58</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V</w:t>
      </w:r>
      <w:r w:rsidRPr="004B77DE">
        <w:rPr>
          <w:rFonts w:ascii="Trebuchet MS" w:hAnsi="Trebuchet MS"/>
          <w:noProof/>
          <w:sz w:val="16"/>
          <w:szCs w:val="16"/>
        </w:rPr>
        <w:t>esco KK, Karanja N, King JC et al. Efficacy of a group-based dietary intervention for limiting gestational weight gain among obese women: a randomized trial. O</w:t>
      </w:r>
      <w:r w:rsidRPr="004B77DE">
        <w:rPr>
          <w:rFonts w:ascii="Trebuchet MS" w:hAnsi="Trebuchet MS"/>
          <w:i/>
          <w:noProof/>
          <w:sz w:val="16"/>
          <w:szCs w:val="16"/>
        </w:rPr>
        <w:t>besity (Silver Spring).</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2</w:t>
      </w:r>
      <w:r w:rsidRPr="004B77DE">
        <w:rPr>
          <w:rFonts w:ascii="Trebuchet MS" w:hAnsi="Trebuchet MS"/>
          <w:noProof/>
          <w:sz w:val="16"/>
          <w:szCs w:val="16"/>
        </w:rPr>
        <w:t>(</w:t>
      </w:r>
      <w:r w:rsidRPr="004B77DE">
        <w:rPr>
          <w:rFonts w:ascii="Trebuchet MS" w:eastAsia="Calibri" w:hAnsi="Trebuchet MS" w:cs="Calibri"/>
          <w:noProof/>
          <w:sz w:val="16"/>
          <w:szCs w:val="16"/>
        </w:rPr>
        <w:t>9</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989</w:t>
      </w:r>
      <w:r w:rsidRPr="004B77DE">
        <w:rPr>
          <w:rFonts w:ascii="Trebuchet MS" w:hAnsi="Trebuchet MS"/>
          <w:noProof/>
          <w:sz w:val="16"/>
          <w:szCs w:val="16"/>
        </w:rPr>
        <w:t>-</w:t>
      </w:r>
      <w:r w:rsidRPr="004B77DE">
        <w:rPr>
          <w:rFonts w:ascii="Trebuchet MS" w:eastAsia="Calibri" w:hAnsi="Trebuchet MS" w:cs="Calibri"/>
          <w:noProof/>
          <w:sz w:val="16"/>
          <w:szCs w:val="16"/>
        </w:rPr>
        <w:t>96</w:t>
      </w:r>
      <w:r w:rsidRPr="004B77DE">
        <w:rPr>
          <w:rFonts w:ascii="Trebuchet MS" w:hAnsi="Trebuchet MS"/>
          <w:noProof/>
          <w:sz w:val="16"/>
          <w:szCs w:val="16"/>
        </w:rPr>
        <w:t>.</w:t>
      </w:r>
    </w:p>
    <w:p w14:paraId="0F3F9065"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59</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V</w:t>
      </w:r>
      <w:r w:rsidRPr="004B77DE">
        <w:rPr>
          <w:rFonts w:ascii="Trebuchet MS" w:hAnsi="Trebuchet MS"/>
          <w:noProof/>
          <w:sz w:val="16"/>
          <w:szCs w:val="16"/>
        </w:rPr>
        <w:t>esco KK, Leo MC, Karanja N et al. One-year postpartum outcomes following a weight management intervention in pregnant women with obesity. O</w:t>
      </w:r>
      <w:r w:rsidRPr="004B77DE">
        <w:rPr>
          <w:rFonts w:ascii="Trebuchet MS" w:hAnsi="Trebuchet MS"/>
          <w:i/>
          <w:noProof/>
          <w:sz w:val="16"/>
          <w:szCs w:val="16"/>
        </w:rPr>
        <w:t>besity (Silver Spring).</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6;</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4</w:t>
      </w:r>
      <w:r w:rsidRPr="004B77DE">
        <w:rPr>
          <w:rFonts w:ascii="Trebuchet MS" w:hAnsi="Trebuchet MS"/>
          <w:noProof/>
          <w:sz w:val="16"/>
          <w:szCs w:val="16"/>
        </w:rPr>
        <w:t>(</w:t>
      </w:r>
      <w:r w:rsidRPr="004B77DE">
        <w:rPr>
          <w:rFonts w:ascii="Trebuchet MS" w:eastAsia="Calibri" w:hAnsi="Trebuchet MS" w:cs="Calibri"/>
          <w:noProof/>
          <w:sz w:val="16"/>
          <w:szCs w:val="16"/>
        </w:rPr>
        <w:t>10</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42</w:t>
      </w:r>
      <w:r w:rsidRPr="004B77DE">
        <w:rPr>
          <w:rFonts w:ascii="Trebuchet MS" w:hAnsi="Trebuchet MS"/>
          <w:noProof/>
          <w:sz w:val="16"/>
          <w:szCs w:val="16"/>
        </w:rPr>
        <w:t>-</w:t>
      </w:r>
      <w:r w:rsidRPr="004B77DE">
        <w:rPr>
          <w:rFonts w:ascii="Trebuchet MS" w:eastAsia="Calibri" w:hAnsi="Trebuchet MS" w:cs="Calibri"/>
          <w:noProof/>
          <w:sz w:val="16"/>
          <w:szCs w:val="16"/>
        </w:rPr>
        <w:t>9</w:t>
      </w:r>
      <w:r w:rsidRPr="004B77DE">
        <w:rPr>
          <w:rFonts w:ascii="Trebuchet MS" w:hAnsi="Trebuchet MS"/>
          <w:noProof/>
          <w:sz w:val="16"/>
          <w:szCs w:val="16"/>
        </w:rPr>
        <w:t>.</w:t>
      </w:r>
    </w:p>
    <w:p w14:paraId="57906EA1"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60</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V</w:t>
      </w:r>
      <w:r w:rsidRPr="004B77DE">
        <w:rPr>
          <w:rFonts w:ascii="Trebuchet MS" w:hAnsi="Trebuchet MS"/>
          <w:noProof/>
          <w:sz w:val="16"/>
          <w:szCs w:val="16"/>
        </w:rPr>
        <w:t>inter CA, Jørgensen JS, Ovesen P et al. Metabolic effects of lifestyle intervention in obese pregnant women. Results from the randomized controlled trial ‘Lifestyle in Pregnancy’ (LiP). D</w:t>
      </w:r>
      <w:r w:rsidRPr="004B77DE">
        <w:rPr>
          <w:rFonts w:ascii="Trebuchet MS" w:hAnsi="Trebuchet MS"/>
          <w:i/>
          <w:noProof/>
          <w:sz w:val="16"/>
          <w:szCs w:val="16"/>
        </w:rPr>
        <w:t>iabetic Medicine.</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31</w:t>
      </w:r>
      <w:r w:rsidRPr="004B77DE">
        <w:rPr>
          <w:rFonts w:ascii="Trebuchet MS" w:hAnsi="Trebuchet MS"/>
          <w:noProof/>
          <w:sz w:val="16"/>
          <w:szCs w:val="16"/>
        </w:rPr>
        <w:t>(</w:t>
      </w:r>
      <w:r w:rsidRPr="004B77DE">
        <w:rPr>
          <w:rFonts w:ascii="Trebuchet MS" w:eastAsia="Calibri" w:hAnsi="Trebuchet MS" w:cs="Calibri"/>
          <w:noProof/>
          <w:sz w:val="16"/>
          <w:szCs w:val="16"/>
        </w:rPr>
        <w:t>11</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1323</w:t>
      </w:r>
      <w:r w:rsidRPr="004B77DE">
        <w:rPr>
          <w:rFonts w:ascii="Trebuchet MS" w:hAnsi="Trebuchet MS"/>
          <w:noProof/>
          <w:sz w:val="16"/>
          <w:szCs w:val="16"/>
        </w:rPr>
        <w:t>-</w:t>
      </w:r>
      <w:r w:rsidRPr="004B77DE">
        <w:rPr>
          <w:rFonts w:ascii="Trebuchet MS" w:eastAsia="Calibri" w:hAnsi="Trebuchet MS" w:cs="Calibri"/>
          <w:noProof/>
          <w:sz w:val="16"/>
          <w:szCs w:val="16"/>
        </w:rPr>
        <w:t>30</w:t>
      </w:r>
      <w:r w:rsidRPr="004B77DE">
        <w:rPr>
          <w:rFonts w:ascii="Trebuchet MS" w:hAnsi="Trebuchet MS"/>
          <w:noProof/>
          <w:sz w:val="16"/>
          <w:szCs w:val="16"/>
        </w:rPr>
        <w:t>.</w:t>
      </w:r>
    </w:p>
    <w:p w14:paraId="30826CB5" w14:textId="77777777" w:rsidR="001A2F28" w:rsidRPr="004B77DE" w:rsidRDefault="001A2F28" w:rsidP="00FA05B8">
      <w:pPr>
        <w:pStyle w:val="EndNoteBibliography"/>
        <w:spacing w:after="0"/>
        <w:ind w:left="567" w:hanging="567"/>
        <w:rPr>
          <w:rFonts w:ascii="Trebuchet MS" w:hAnsi="Trebuchet MS"/>
          <w:noProof/>
          <w:sz w:val="16"/>
          <w:szCs w:val="16"/>
        </w:rPr>
      </w:pPr>
      <w:r w:rsidRPr="004B77DE">
        <w:rPr>
          <w:rFonts w:ascii="Trebuchet MS" w:eastAsia="Calibri" w:hAnsi="Trebuchet MS" w:cs="Calibri"/>
          <w:noProof/>
          <w:sz w:val="16"/>
          <w:szCs w:val="16"/>
        </w:rPr>
        <w:t>561</w:t>
      </w:r>
      <w:r w:rsidRPr="004B77DE">
        <w:rPr>
          <w:rFonts w:ascii="Trebuchet MS" w:hAnsi="Trebuchet MS"/>
          <w:noProof/>
          <w:sz w:val="16"/>
          <w:szCs w:val="16"/>
        </w:rPr>
        <w:t>.</w:t>
      </w:r>
      <w:r w:rsidRPr="004B77DE">
        <w:rPr>
          <w:rFonts w:ascii="Trebuchet MS" w:hAnsi="Trebuchet MS"/>
          <w:noProof/>
          <w:sz w:val="16"/>
          <w:szCs w:val="16"/>
        </w:rPr>
        <w:tab/>
      </w:r>
      <w:r w:rsidRPr="004B77DE">
        <w:rPr>
          <w:rFonts w:ascii="Trebuchet MS" w:eastAsia="Calibri" w:hAnsi="Trebuchet MS" w:cs="Calibri"/>
          <w:noProof/>
          <w:sz w:val="16"/>
          <w:szCs w:val="16"/>
        </w:rPr>
        <w:t>V</w:t>
      </w:r>
      <w:r w:rsidRPr="004B77DE">
        <w:rPr>
          <w:rFonts w:ascii="Trebuchet MS" w:hAnsi="Trebuchet MS"/>
          <w:noProof/>
          <w:sz w:val="16"/>
          <w:szCs w:val="16"/>
        </w:rPr>
        <w:t>inter CA, Jensen DM, Ovesen P et al. Postpartum weight retention and breastfeeding among obese women from the randomized controlled Lifestyle in Pregnancy (LiP) trial. A</w:t>
      </w:r>
      <w:r w:rsidRPr="004B77DE">
        <w:rPr>
          <w:rFonts w:ascii="Trebuchet MS" w:hAnsi="Trebuchet MS"/>
          <w:i/>
          <w:noProof/>
          <w:sz w:val="16"/>
          <w:szCs w:val="16"/>
        </w:rPr>
        <w:t>cta Obstet Gynecol Scand.</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2014;</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93</w:t>
      </w:r>
      <w:r w:rsidRPr="004B77DE">
        <w:rPr>
          <w:rFonts w:ascii="Trebuchet MS" w:hAnsi="Trebuchet MS"/>
          <w:noProof/>
          <w:sz w:val="16"/>
          <w:szCs w:val="16"/>
        </w:rPr>
        <w:t>(</w:t>
      </w:r>
      <w:r w:rsidRPr="004B77DE">
        <w:rPr>
          <w:rFonts w:ascii="Trebuchet MS" w:eastAsia="Calibri" w:hAnsi="Trebuchet MS" w:cs="Calibri"/>
          <w:noProof/>
          <w:sz w:val="16"/>
          <w:szCs w:val="16"/>
        </w:rPr>
        <w:t>8</w:t>
      </w:r>
      <w:r w:rsidRPr="004B77DE">
        <w:rPr>
          <w:rFonts w:ascii="Trebuchet MS" w:hAnsi="Trebuchet MS"/>
          <w:noProof/>
          <w:sz w:val="16"/>
          <w:szCs w:val="16"/>
        </w:rPr>
        <w:t xml:space="preserve">): </w:t>
      </w:r>
      <w:r w:rsidRPr="004B77DE">
        <w:rPr>
          <w:rFonts w:ascii="Trebuchet MS" w:eastAsia="Calibri" w:hAnsi="Trebuchet MS" w:cs="Calibri"/>
          <w:noProof/>
          <w:sz w:val="16"/>
          <w:szCs w:val="16"/>
        </w:rPr>
        <w:t>794</w:t>
      </w:r>
      <w:r w:rsidRPr="004B77DE">
        <w:rPr>
          <w:rFonts w:ascii="Trebuchet MS" w:hAnsi="Trebuchet MS"/>
          <w:noProof/>
          <w:sz w:val="16"/>
          <w:szCs w:val="16"/>
        </w:rPr>
        <w:t>-</w:t>
      </w:r>
      <w:r w:rsidRPr="004B77DE">
        <w:rPr>
          <w:rFonts w:ascii="Trebuchet MS" w:eastAsia="Calibri" w:hAnsi="Trebuchet MS" w:cs="Calibri"/>
          <w:noProof/>
          <w:sz w:val="16"/>
          <w:szCs w:val="16"/>
        </w:rPr>
        <w:t>801</w:t>
      </w:r>
      <w:r w:rsidRPr="004B77DE">
        <w:rPr>
          <w:rFonts w:ascii="Trebuchet MS" w:hAnsi="Trebuchet MS"/>
          <w:noProof/>
          <w:sz w:val="16"/>
          <w:szCs w:val="16"/>
        </w:rPr>
        <w:t>.</w:t>
      </w:r>
    </w:p>
    <w:p w14:paraId="0FDB0D01" w14:textId="68E190F1" w:rsidR="00854907" w:rsidRPr="004B77DE" w:rsidRDefault="002F4F4F" w:rsidP="00FA05B8">
      <w:pPr>
        <w:ind w:left="567" w:hanging="567"/>
        <w:rPr>
          <w:sz w:val="16"/>
          <w:szCs w:val="16"/>
        </w:rPr>
      </w:pPr>
      <w:r w:rsidRPr="004B77DE">
        <w:rPr>
          <w:sz w:val="16"/>
          <w:szCs w:val="16"/>
        </w:rPr>
        <w:fldChar w:fldCharType="end"/>
      </w:r>
    </w:p>
    <w:sectPr w:rsidR="00854907" w:rsidRPr="004B77DE" w:rsidSect="008A6B17">
      <w:pgSz w:w="11901" w:h="16817"/>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DBDBFB" w14:textId="77777777" w:rsidR="00B90D66" w:rsidRDefault="00B90D66" w:rsidP="002B0675">
      <w:r>
        <w:separator/>
      </w:r>
    </w:p>
  </w:endnote>
  <w:endnote w:type="continuationSeparator" w:id="0">
    <w:p w14:paraId="1B26A5A7" w14:textId="77777777" w:rsidR="00B90D66" w:rsidRDefault="00B90D66" w:rsidP="002B06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 w:name="Al Bayan">
    <w:charset w:val="B2"/>
    <w:family w:val="auto"/>
    <w:pitch w:val="variable"/>
    <w:sig w:usb0="00002001" w:usb1="00000000" w:usb2="00000008" w:usb3="00000000" w:csb0="00000040" w:csb1="00000000"/>
  </w:font>
  <w:font w:name="Calibri">
    <w:panose1 w:val="020F0502020204030204"/>
    <w:charset w:val="00"/>
    <w:family w:val="swiss"/>
    <w:pitch w:val="variable"/>
    <w:sig w:usb0="E0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Yu Mincho">
    <w:charset w:val="80"/>
    <w:family w:val="auto"/>
    <w:pitch w:val="variable"/>
    <w:sig w:usb0="800002E7" w:usb1="2AC7FCFF" w:usb2="00000012" w:usb3="00000000" w:csb0="0002009F" w:csb1="00000000"/>
  </w:font>
  <w:font w:name="Helvetica">
    <w:panose1 w:val="020B0604020202020204"/>
    <w:charset w:val="00"/>
    <w:family w:val="swiss"/>
    <w:pitch w:val="variable"/>
    <w:sig w:usb0="E0002EFF" w:usb1="C000785B" w:usb2="00000009" w:usb3="00000000" w:csb0="000001FF" w:csb1="00000000"/>
  </w:font>
  <w:font w:name="MS Mincho">
    <w:altName w:val="Yu Gothic UI"/>
    <w:panose1 w:val="02020609040205080304"/>
    <w:charset w:val="80"/>
    <w:family w:val="auto"/>
    <w:pitch w:val="variable"/>
    <w:sig w:usb0="E00002FF" w:usb1="6AC7FDFB" w:usb2="08000012" w:usb3="00000000" w:csb0="0002009F" w:csb1="00000000"/>
  </w:font>
  <w:font w:name="Times">
    <w:panose1 w:val="02020603050405020304"/>
    <w:charset w:val="00"/>
    <w:family w:val="auto"/>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Palatino">
    <w:charset w:val="00"/>
    <w:family w:val="auto"/>
    <w:pitch w:val="variable"/>
    <w:sig w:usb0="A00002FF" w:usb1="7800205A" w:usb2="14600000" w:usb3="00000000" w:csb0="00000193" w:csb1="00000000"/>
  </w:font>
  <w:font w:name="Wingdings 2">
    <w:panose1 w:val="05020102010507070707"/>
    <w:charset w:val="02"/>
    <w:family w:val="roman"/>
    <w:pitch w:val="variable"/>
    <w:sig w:usb0="00000000" w:usb1="10000000" w:usb2="00000000" w:usb3="00000000" w:csb0="80000000" w:csb1="00000000"/>
  </w:font>
  <w:font w:name="TimesNewRomanPS-BoldMT">
    <w:altName w:val="Times New Roman"/>
    <w:charset w:val="00"/>
    <w:family w:val="auto"/>
    <w:pitch w:val="variable"/>
    <w:sig w:usb0="E0002AEF" w:usb1="C0007841"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Lucida Grande">
    <w:altName w:val="Arial"/>
    <w:charset w:val="00"/>
    <w:family w:val="auto"/>
    <w:pitch w:val="variable"/>
    <w:sig w:usb0="00000000" w:usb1="5000A1FF" w:usb2="00000000" w:usb3="00000000" w:csb0="000001BF" w:csb1="00000000"/>
  </w:font>
  <w:font w:name="Gill Sans">
    <w:altName w:val="Segoe UI"/>
    <w:charset w:val="00"/>
    <w:family w:val="auto"/>
    <w:pitch w:val="variable"/>
    <w:sig w:usb0="00000000" w:usb1="00000000" w:usb2="00000000" w:usb3="00000000" w:csb0="000001F7" w:csb1="00000000"/>
  </w:font>
  <w:font w:name="AGaramond-Regular">
    <w:altName w:val="Cambria"/>
    <w:panose1 w:val="00000000000000000000"/>
    <w:charset w:val="4D"/>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D59AEC" w14:textId="77777777" w:rsidR="00B90D66" w:rsidRDefault="00B90D66" w:rsidP="00D5613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A53616" w14:textId="77777777" w:rsidR="00B90D66" w:rsidRDefault="00B90D6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CFCC08" w14:textId="0FC1D538" w:rsidR="00B90D66" w:rsidRPr="002E6894" w:rsidRDefault="00B90D66" w:rsidP="002B0675">
    <w:pPr>
      <w:pStyle w:val="Footer"/>
      <w:jc w:val="center"/>
      <w:rPr>
        <w:sz w:val="16"/>
        <w:szCs w:val="16"/>
      </w:rPr>
    </w:pPr>
    <w:r w:rsidRPr="002E6894">
      <w:rPr>
        <w:rStyle w:val="PageNumber"/>
        <w:sz w:val="16"/>
        <w:szCs w:val="16"/>
      </w:rPr>
      <w:fldChar w:fldCharType="begin"/>
    </w:r>
    <w:r w:rsidRPr="002E6894">
      <w:rPr>
        <w:rStyle w:val="PageNumber"/>
        <w:sz w:val="16"/>
        <w:szCs w:val="16"/>
      </w:rPr>
      <w:instrText xml:space="preserve">PAGE  </w:instrText>
    </w:r>
    <w:r w:rsidRPr="002E6894">
      <w:rPr>
        <w:rStyle w:val="PageNumber"/>
        <w:sz w:val="16"/>
        <w:szCs w:val="16"/>
      </w:rPr>
      <w:fldChar w:fldCharType="separate"/>
    </w:r>
    <w:r w:rsidR="009A478E">
      <w:rPr>
        <w:rStyle w:val="PageNumber"/>
        <w:noProof/>
        <w:sz w:val="16"/>
        <w:szCs w:val="16"/>
      </w:rPr>
      <w:t>367</w:t>
    </w:r>
    <w:r w:rsidRPr="002E6894">
      <w:rPr>
        <w:rStyle w:val="PageNumber"/>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59A29A" w14:textId="77777777" w:rsidR="00B90D66" w:rsidRDefault="00B90D66" w:rsidP="002B0675">
      <w:r>
        <w:separator/>
      </w:r>
    </w:p>
  </w:footnote>
  <w:footnote w:type="continuationSeparator" w:id="0">
    <w:p w14:paraId="123A865B" w14:textId="77777777" w:rsidR="00B90D66" w:rsidRDefault="00B90D66" w:rsidP="002B067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A8D824" w14:textId="03376DAB" w:rsidR="00B90D66" w:rsidRDefault="00B90D66">
    <w:pPr>
      <w:pStyle w:val="Header"/>
    </w:pPr>
    <w:r>
      <w:rPr>
        <w:noProof/>
      </w:rPr>
      <w:pict w14:anchorId="36B971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585.75pt;height:53.25pt;rotation:315;z-index:-251655168;mso-position-horizontal:center;mso-position-horizontal-relative:margin;mso-position-vertical:center;mso-position-vertical-relative:margin" o:allowincell="f" fillcolor="#d8d8d8 [2732]" stroked="f">
          <v:textpath style="font-family:&quot;Trebuchet MS&quot;;font-size:1pt" string="CONSULTATION 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8EFEC5" w14:textId="0517BD36" w:rsidR="00B90D66" w:rsidRDefault="00B90D66">
    <w:pPr>
      <w:pStyle w:val="Header"/>
    </w:pPr>
    <w:r>
      <w:rPr>
        <w:noProof/>
      </w:rPr>
      <w:pict w14:anchorId="691927C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585.75pt;height:53.25pt;rotation:315;z-index:-251657216;mso-position-horizontal:center;mso-position-horizontal-relative:margin;mso-position-vertical:center;mso-position-vertical-relative:margin" o:allowincell="f" fillcolor="#d8d8d8 [2732]" stroked="f">
          <v:textpath style="font-family:&quot;Trebuchet MS&quot;;font-size:1pt" string="CONSULTATION DRAFT"/>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698F58" w14:textId="1D92CF0D" w:rsidR="00B90D66" w:rsidRDefault="00B90D66">
    <w:pPr>
      <w:pStyle w:val="Header"/>
    </w:pPr>
    <w:r>
      <w:rPr>
        <w:noProof/>
      </w:rPr>
      <w:pict w14:anchorId="61A54D4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 o:spid="_x0000_s2051" type="#_x0000_t136" style="position:absolute;margin-left:0;margin-top:0;width:585.75pt;height:53.25pt;rotation:315;z-index:-251653120;mso-position-horizontal:center;mso-position-horizontal-relative:margin;mso-position-vertical:center;mso-position-vertical-relative:margin" o:allowincell="f" fillcolor="#d8d8d8 [2732]" stroked="f">
          <v:textpath style="font-family:&quot;Trebuchet MS&quot;;font-size:1pt" string="CONSULTATION 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3D1820F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A201FB"/>
    <w:multiLevelType w:val="hybridMultilevel"/>
    <w:tmpl w:val="329861F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1FB29E2"/>
    <w:multiLevelType w:val="hybridMultilevel"/>
    <w:tmpl w:val="EDF436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2F81067"/>
    <w:multiLevelType w:val="hybridMultilevel"/>
    <w:tmpl w:val="0A98B1A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32A6CEC"/>
    <w:multiLevelType w:val="hybridMultilevel"/>
    <w:tmpl w:val="F7262E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7B11318"/>
    <w:multiLevelType w:val="hybridMultilevel"/>
    <w:tmpl w:val="813EB7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7FF4A38"/>
    <w:multiLevelType w:val="hybridMultilevel"/>
    <w:tmpl w:val="DB8E9AE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76E6DF3"/>
    <w:multiLevelType w:val="hybridMultilevel"/>
    <w:tmpl w:val="FD58D3E6"/>
    <w:lvl w:ilvl="0" w:tplc="C6E60BE2">
      <w:start w:val="1"/>
      <w:numFmt w:val="lowerLetter"/>
      <w:lvlText w:val="%1"/>
      <w:lvlJc w:val="left"/>
      <w:pPr>
        <w:ind w:left="360" w:hanging="360"/>
      </w:pPr>
      <w:rPr>
        <w:rFonts w:ascii="Century Gothic" w:hAnsi="Century Gothic" w:hint="default"/>
        <w:b/>
        <w:i w:val="0"/>
        <w:color w:val="auto"/>
        <w:sz w:val="18"/>
      </w:rPr>
    </w:lvl>
    <w:lvl w:ilvl="1" w:tplc="04090019">
      <w:start w:val="1"/>
      <w:numFmt w:val="bullet"/>
      <w:lvlText w:val="o"/>
      <w:lvlJc w:val="left"/>
      <w:pPr>
        <w:ind w:left="1440" w:hanging="360"/>
      </w:pPr>
      <w:rPr>
        <w:rFonts w:ascii="Courier New" w:hAnsi="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8" w15:restartNumberingAfterBreak="0">
    <w:nsid w:val="29B9497B"/>
    <w:multiLevelType w:val="hybridMultilevel"/>
    <w:tmpl w:val="49B06C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EC27EF7"/>
    <w:multiLevelType w:val="hybridMultilevel"/>
    <w:tmpl w:val="99B40F76"/>
    <w:lvl w:ilvl="0" w:tplc="93D49150">
      <w:start w:val="1"/>
      <w:numFmt w:val="bullet"/>
      <w:pStyle w:val="bullet"/>
      <w:lvlText w:val="•"/>
      <w:lvlJc w:val="left"/>
      <w:pPr>
        <w:ind w:left="360" w:hanging="360"/>
      </w:pPr>
      <w:rPr>
        <w:rFonts w:ascii="Century Gothic" w:hAnsi="Century Gothic" w:hint="default"/>
        <w:color w:val="auto"/>
        <w:sz w:val="18"/>
      </w:rPr>
    </w:lvl>
    <w:lvl w:ilvl="1" w:tplc="04090003">
      <w:numFmt w:val="bullet"/>
      <w:lvlText w:val="–"/>
      <w:lvlJc w:val="left"/>
      <w:pPr>
        <w:tabs>
          <w:tab w:val="num" w:pos="1440"/>
        </w:tabs>
        <w:ind w:left="1440" w:hanging="360"/>
      </w:pPr>
      <w:rPr>
        <w:rFonts w:ascii="Century Schoolbook" w:eastAsia="Times New Roman" w:hAnsi="Century Schoolbook" w:hint="default"/>
        <w:color w:val="666699"/>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373F225F"/>
    <w:multiLevelType w:val="hybridMultilevel"/>
    <w:tmpl w:val="68423E8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442F09E1"/>
    <w:multiLevelType w:val="hybridMultilevel"/>
    <w:tmpl w:val="1492ADD6"/>
    <w:lvl w:ilvl="0" w:tplc="16F4FBE4">
      <w:start w:val="1"/>
      <w:numFmt w:val="decimal"/>
      <w:lvlText w:val="%1."/>
      <w:lvlJc w:val="left"/>
      <w:pPr>
        <w:ind w:left="1080" w:hanging="720"/>
      </w:pPr>
      <w:rPr>
        <w:rFonts w:ascii="Al Bayan" w:hAnsi="Al Bayan" w:hint="default"/>
        <w:sz w:val="2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5DC5D7D"/>
    <w:multiLevelType w:val="hybridMultilevel"/>
    <w:tmpl w:val="AB267CB2"/>
    <w:lvl w:ilvl="0" w:tplc="00000003">
      <w:start w:val="1"/>
      <w:numFmt w:val="bullet"/>
      <w:pStyle w:val="DHSBulletText"/>
      <w:lvlText w:val=""/>
      <w:lvlJc w:val="left"/>
      <w:pPr>
        <w:tabs>
          <w:tab w:val="num" w:pos="360"/>
        </w:tabs>
        <w:ind w:left="142" w:hanging="142"/>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6864847"/>
    <w:multiLevelType w:val="hybridMultilevel"/>
    <w:tmpl w:val="E138D7D6"/>
    <w:lvl w:ilvl="0" w:tplc="9468D7A2">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DEC12AA"/>
    <w:multiLevelType w:val="hybridMultilevel"/>
    <w:tmpl w:val="5BA08136"/>
    <w:lvl w:ilvl="0" w:tplc="71CC1A0C">
      <w:start w:val="1"/>
      <w:numFmt w:val="bullet"/>
      <w:pStyle w:val="subbullet"/>
      <w:lvlText w:val="—"/>
      <w:lvlJc w:val="left"/>
      <w:pPr>
        <w:ind w:left="720" w:hanging="360"/>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E58404E"/>
    <w:multiLevelType w:val="hybridMultilevel"/>
    <w:tmpl w:val="3EB2BA26"/>
    <w:lvl w:ilvl="0" w:tplc="B95C770C">
      <w:start w:val="1"/>
      <w:numFmt w:val="upperRoman"/>
      <w:lvlText w:val="%1."/>
      <w:lvlJc w:val="left"/>
      <w:pPr>
        <w:ind w:left="720" w:hanging="18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0D00A2F"/>
    <w:multiLevelType w:val="multilevel"/>
    <w:tmpl w:val="B67AFCDE"/>
    <w:styleLink w:val="Headings"/>
    <w:lvl w:ilvl="0">
      <w:start w:val="1"/>
      <w:numFmt w:val="decimal"/>
      <w:lvlText w:val="C%1"/>
      <w:lvlJc w:val="left"/>
      <w:pPr>
        <w:ind w:left="0" w:firstLine="0"/>
      </w:pPr>
      <w:rPr>
        <w:rFonts w:hint="default"/>
      </w:rPr>
    </w:lvl>
    <w:lvl w:ilvl="1">
      <w:start w:val="1"/>
      <w:numFmt w:val="decimal"/>
      <w:lvlText w:val="C%1.%2"/>
      <w:lvlJc w:val="left"/>
      <w:pPr>
        <w:ind w:left="0" w:firstLine="0"/>
      </w:pPr>
      <w:rPr>
        <w:rFonts w:hint="default"/>
      </w:rPr>
    </w:lvl>
    <w:lvl w:ilvl="2">
      <w:start w:val="1"/>
      <w:numFmt w:val="decimal"/>
      <w:lvlText w:val="C%1.%2.%3"/>
      <w:lvlJc w:val="left"/>
      <w:pPr>
        <w:ind w:left="0" w:firstLine="0"/>
      </w:pPr>
      <w:rPr>
        <w:rFonts w:hint="default"/>
      </w:rPr>
    </w:lvl>
    <w:lvl w:ilvl="3">
      <w:start w:val="1"/>
      <w:numFmt w:val="decimal"/>
      <w:lvlText w:val="C%1.%2.%3.%4"/>
      <w:lvlJc w:val="left"/>
      <w:pPr>
        <w:ind w:left="0" w:firstLine="0"/>
      </w:pPr>
      <w:rPr>
        <w:rFonts w:hint="default"/>
      </w:rPr>
    </w:lvl>
    <w:lvl w:ilvl="4">
      <w:start w:val="1"/>
      <w:numFmt w:val="decimal"/>
      <w:lvlText w:val="D%1.%2.%3.%4.%5"/>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7" w15:restartNumberingAfterBreak="0">
    <w:nsid w:val="58951F28"/>
    <w:multiLevelType w:val="hybridMultilevel"/>
    <w:tmpl w:val="E7C4F754"/>
    <w:lvl w:ilvl="0" w:tplc="9468D7A2">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AF77457"/>
    <w:multiLevelType w:val="hybridMultilevel"/>
    <w:tmpl w:val="19FE9C4E"/>
    <w:lvl w:ilvl="0" w:tplc="C8948D38">
      <w:start w:val="9"/>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B13418D"/>
    <w:multiLevelType w:val="hybridMultilevel"/>
    <w:tmpl w:val="FE886D4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5C0F6C3D"/>
    <w:multiLevelType w:val="hybridMultilevel"/>
    <w:tmpl w:val="B0BA7A86"/>
    <w:lvl w:ilvl="0" w:tplc="9468D7A2">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DC81D9C"/>
    <w:multiLevelType w:val="hybridMultilevel"/>
    <w:tmpl w:val="A112D248"/>
    <w:lvl w:ilvl="0" w:tplc="8D38400C">
      <w:start w:val="1"/>
      <w:numFmt w:val="decimal"/>
      <w:pStyle w:val="TableName"/>
      <w:lvlText w:val="Table %1:"/>
      <w:lvlJc w:val="left"/>
      <w:pPr>
        <w:tabs>
          <w:tab w:val="num" w:pos="1419"/>
        </w:tabs>
        <w:ind w:left="1288" w:hanging="72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19C7B09"/>
    <w:multiLevelType w:val="hybridMultilevel"/>
    <w:tmpl w:val="C22C9B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2836AC7"/>
    <w:multiLevelType w:val="hybridMultilevel"/>
    <w:tmpl w:val="67D842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35961A7"/>
    <w:multiLevelType w:val="multilevel"/>
    <w:tmpl w:val="664E30E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5" w15:restartNumberingAfterBreak="0">
    <w:nsid w:val="73D44FB1"/>
    <w:multiLevelType w:val="hybridMultilevel"/>
    <w:tmpl w:val="188E8212"/>
    <w:lvl w:ilvl="0" w:tplc="9468D7A2">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8801601"/>
    <w:multiLevelType w:val="hybridMultilevel"/>
    <w:tmpl w:val="6380C0C8"/>
    <w:lvl w:ilvl="0" w:tplc="6DB66CCC">
      <w:start w:val="1"/>
      <w:numFmt w:val="bullet"/>
      <w:pStyle w:val="Sub-bullet"/>
      <w:lvlText w:val="—"/>
      <w:lvlJc w:val="left"/>
      <w:pPr>
        <w:ind w:left="360" w:hanging="360"/>
      </w:pPr>
      <w:rPr>
        <w:rFonts w:ascii="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BC222C6"/>
    <w:multiLevelType w:val="hybridMultilevel"/>
    <w:tmpl w:val="C1F8F344"/>
    <w:lvl w:ilvl="0" w:tplc="B7A843EA">
      <w:start w:val="1"/>
      <w:numFmt w:val="decimal"/>
      <w:lvlText w:val="%1."/>
      <w:lvlJc w:val="left"/>
      <w:pPr>
        <w:ind w:left="1080" w:hanging="720"/>
      </w:pPr>
      <w:rPr>
        <w:rFonts w:ascii="Calibri" w:hAnsi="Calibr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C551B9D"/>
    <w:multiLevelType w:val="hybridMultilevel"/>
    <w:tmpl w:val="0212E2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24"/>
  </w:num>
  <w:num w:numId="3">
    <w:abstractNumId w:val="26"/>
  </w:num>
  <w:num w:numId="4">
    <w:abstractNumId w:val="16"/>
  </w:num>
  <w:num w:numId="5">
    <w:abstractNumId w:val="12"/>
  </w:num>
  <w:num w:numId="6">
    <w:abstractNumId w:val="14"/>
  </w:num>
  <w:num w:numId="7">
    <w:abstractNumId w:val="21"/>
  </w:num>
  <w:num w:numId="8">
    <w:abstractNumId w:val="15"/>
  </w:num>
  <w:num w:numId="9">
    <w:abstractNumId w:val="0"/>
  </w:num>
  <w:num w:numId="10">
    <w:abstractNumId w:val="4"/>
  </w:num>
  <w:num w:numId="11">
    <w:abstractNumId w:val="2"/>
  </w:num>
  <w:num w:numId="12">
    <w:abstractNumId w:val="5"/>
  </w:num>
  <w:num w:numId="13">
    <w:abstractNumId w:val="27"/>
  </w:num>
  <w:num w:numId="14">
    <w:abstractNumId w:val="3"/>
  </w:num>
  <w:num w:numId="15">
    <w:abstractNumId w:val="28"/>
  </w:num>
  <w:num w:numId="16">
    <w:abstractNumId w:val="8"/>
  </w:num>
  <w:num w:numId="17">
    <w:abstractNumId w:val="22"/>
  </w:num>
  <w:num w:numId="18">
    <w:abstractNumId w:val="23"/>
  </w:num>
  <w:num w:numId="19">
    <w:abstractNumId w:val="13"/>
  </w:num>
  <w:num w:numId="20">
    <w:abstractNumId w:val="25"/>
  </w:num>
  <w:num w:numId="21">
    <w:abstractNumId w:val="20"/>
  </w:num>
  <w:num w:numId="22">
    <w:abstractNumId w:val="17"/>
  </w:num>
  <w:num w:numId="23">
    <w:abstractNumId w:val="11"/>
  </w:num>
  <w:num w:numId="24">
    <w:abstractNumId w:val="21"/>
  </w:num>
  <w:num w:numId="25">
    <w:abstractNumId w:val="18"/>
  </w:num>
  <w:num w:numId="26">
    <w:abstractNumId w:val="10"/>
  </w:num>
  <w:num w:numId="27">
    <w:abstractNumId w:val="6"/>
  </w:num>
  <w:num w:numId="28">
    <w:abstractNumId w:val="19"/>
  </w:num>
  <w:num w:numId="29">
    <w:abstractNumId w:val="1"/>
  </w:num>
  <w:num w:numId="30">
    <w:abstractNumId w:val="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90"/>
  <w:displayHorizontalDrawingGridEvery w:val="2"/>
  <w:displayVertic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Al Bay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vasrfx2dtraoesasxp2szsxa2df502592x&quot;&gt;Antenatal 2017 review library&lt;record-ids&gt;&lt;item&gt;564&lt;/item&gt;&lt;item&gt;566&lt;/item&gt;&lt;item&gt;567&lt;/item&gt;&lt;item&gt;570&lt;/item&gt;&lt;item&gt;572&lt;/item&gt;&lt;item&gt;573&lt;/item&gt;&lt;item&gt;579&lt;/item&gt;&lt;item&gt;581&lt;/item&gt;&lt;item&gt;583&lt;/item&gt;&lt;item&gt;585&lt;/item&gt;&lt;item&gt;588&lt;/item&gt;&lt;item&gt;590&lt;/item&gt;&lt;item&gt;605&lt;/item&gt;&lt;item&gt;607&lt;/item&gt;&lt;item&gt;609&lt;/item&gt;&lt;item&gt;610&lt;/item&gt;&lt;item&gt;612&lt;/item&gt;&lt;item&gt;630&lt;/item&gt;&lt;item&gt;631&lt;/item&gt;&lt;item&gt;632&lt;/item&gt;&lt;item&gt;633&lt;/item&gt;&lt;item&gt;635&lt;/item&gt;&lt;item&gt;636&lt;/item&gt;&lt;item&gt;638&lt;/item&gt;&lt;item&gt;652&lt;/item&gt;&lt;item&gt;665&lt;/item&gt;&lt;item&gt;666&lt;/item&gt;&lt;item&gt;667&lt;/item&gt;&lt;item&gt;668&lt;/item&gt;&lt;item&gt;669&lt;/item&gt;&lt;item&gt;670&lt;/item&gt;&lt;item&gt;671&lt;/item&gt;&lt;item&gt;673&lt;/item&gt;&lt;item&gt;674&lt;/item&gt;&lt;item&gt;675&lt;/item&gt;&lt;item&gt;676&lt;/item&gt;&lt;item&gt;677&lt;/item&gt;&lt;item&gt;679&lt;/item&gt;&lt;item&gt;684&lt;/item&gt;&lt;item&gt;685&lt;/item&gt;&lt;item&gt;686&lt;/item&gt;&lt;item&gt;687&lt;/item&gt;&lt;item&gt;688&lt;/item&gt;&lt;item&gt;689&lt;/item&gt;&lt;item&gt;691&lt;/item&gt;&lt;item&gt;692&lt;/item&gt;&lt;item&gt;693&lt;/item&gt;&lt;item&gt;696&lt;/item&gt;&lt;item&gt;697&lt;/item&gt;&lt;item&gt;699&lt;/item&gt;&lt;item&gt;702&lt;/item&gt;&lt;item&gt;704&lt;/item&gt;&lt;item&gt;705&lt;/item&gt;&lt;item&gt;706&lt;/item&gt;&lt;item&gt;707&lt;/item&gt;&lt;item&gt;709&lt;/item&gt;&lt;item&gt;710&lt;/item&gt;&lt;item&gt;711&lt;/item&gt;&lt;item&gt;712&lt;/item&gt;&lt;item&gt;713&lt;/item&gt;&lt;item&gt;718&lt;/item&gt;&lt;item&gt;722&lt;/item&gt;&lt;item&gt;723&lt;/item&gt;&lt;item&gt;726&lt;/item&gt;&lt;item&gt;728&lt;/item&gt;&lt;item&gt;729&lt;/item&gt;&lt;item&gt;730&lt;/item&gt;&lt;item&gt;733&lt;/item&gt;&lt;item&gt;734&lt;/item&gt;&lt;item&gt;735&lt;/item&gt;&lt;item&gt;740&lt;/item&gt;&lt;item&gt;742&lt;/item&gt;&lt;item&gt;744&lt;/item&gt;&lt;item&gt;748&lt;/item&gt;&lt;item&gt;750&lt;/item&gt;&lt;item&gt;751&lt;/item&gt;&lt;item&gt;752&lt;/item&gt;&lt;item&gt;753&lt;/item&gt;&lt;item&gt;754&lt;/item&gt;&lt;item&gt;755&lt;/item&gt;&lt;item&gt;760&lt;/item&gt;&lt;item&gt;763&lt;/item&gt;&lt;item&gt;765&lt;/item&gt;&lt;item&gt;769&lt;/item&gt;&lt;item&gt;771&lt;/item&gt;&lt;item&gt;774&lt;/item&gt;&lt;item&gt;789&lt;/item&gt;&lt;item&gt;799&lt;/item&gt;&lt;item&gt;806&lt;/item&gt;&lt;item&gt;809&lt;/item&gt;&lt;item&gt;815&lt;/item&gt;&lt;item&gt;827&lt;/item&gt;&lt;item&gt;835&lt;/item&gt;&lt;item&gt;839&lt;/item&gt;&lt;item&gt;840&lt;/item&gt;&lt;item&gt;843&lt;/item&gt;&lt;item&gt;851&lt;/item&gt;&lt;item&gt;866&lt;/item&gt;&lt;item&gt;870&lt;/item&gt;&lt;item&gt;880&lt;/item&gt;&lt;item&gt;882&lt;/item&gt;&lt;item&gt;885&lt;/item&gt;&lt;item&gt;886&lt;/item&gt;&lt;item&gt;890&lt;/item&gt;&lt;item&gt;891&lt;/item&gt;&lt;item&gt;901&lt;/item&gt;&lt;item&gt;905&lt;/item&gt;&lt;item&gt;911&lt;/item&gt;&lt;item&gt;924&lt;/item&gt;&lt;item&gt;925&lt;/item&gt;&lt;item&gt;929&lt;/item&gt;&lt;item&gt;930&lt;/item&gt;&lt;item&gt;931&lt;/item&gt;&lt;item&gt;932&lt;/item&gt;&lt;item&gt;933&lt;/item&gt;&lt;item&gt;937&lt;/item&gt;&lt;item&gt;941&lt;/item&gt;&lt;item&gt;942&lt;/item&gt;&lt;item&gt;945&lt;/item&gt;&lt;item&gt;963&lt;/item&gt;&lt;item&gt;965&lt;/item&gt;&lt;item&gt;1010&lt;/item&gt;&lt;item&gt;1016&lt;/item&gt;&lt;item&gt;1023&lt;/item&gt;&lt;item&gt;1027&lt;/item&gt;&lt;item&gt;1040&lt;/item&gt;&lt;item&gt;1047&lt;/item&gt;&lt;item&gt;1057&lt;/item&gt;&lt;item&gt;1060&lt;/item&gt;&lt;item&gt;1066&lt;/item&gt;&lt;item&gt;1071&lt;/item&gt;&lt;item&gt;1074&lt;/item&gt;&lt;item&gt;1075&lt;/item&gt;&lt;item&gt;1079&lt;/item&gt;&lt;item&gt;1080&lt;/item&gt;&lt;item&gt;1083&lt;/item&gt;&lt;item&gt;1084&lt;/item&gt;&lt;item&gt;1091&lt;/item&gt;&lt;item&gt;1096&lt;/item&gt;&lt;item&gt;1097&lt;/item&gt;&lt;item&gt;1098&lt;/item&gt;&lt;item&gt;1105&lt;/item&gt;&lt;item&gt;1109&lt;/item&gt;&lt;item&gt;1111&lt;/item&gt;&lt;item&gt;1115&lt;/item&gt;&lt;item&gt;1122&lt;/item&gt;&lt;item&gt;1130&lt;/item&gt;&lt;item&gt;1137&lt;/item&gt;&lt;item&gt;1138&lt;/item&gt;&lt;item&gt;1141&lt;/item&gt;&lt;item&gt;1146&lt;/item&gt;&lt;item&gt;1148&lt;/item&gt;&lt;item&gt;1183&lt;/item&gt;&lt;item&gt;1184&lt;/item&gt;&lt;item&gt;1185&lt;/item&gt;&lt;item&gt;1186&lt;/item&gt;&lt;item&gt;1187&lt;/item&gt;&lt;item&gt;1188&lt;/item&gt;&lt;item&gt;1189&lt;/item&gt;&lt;item&gt;1190&lt;/item&gt;&lt;item&gt;1191&lt;/item&gt;&lt;item&gt;1192&lt;/item&gt;&lt;item&gt;1193&lt;/item&gt;&lt;item&gt;1194&lt;/item&gt;&lt;item&gt;1195&lt;/item&gt;&lt;item&gt;1196&lt;/item&gt;&lt;item&gt;1197&lt;/item&gt;&lt;item&gt;1198&lt;/item&gt;&lt;item&gt;1199&lt;/item&gt;&lt;item&gt;1200&lt;/item&gt;&lt;item&gt;1201&lt;/item&gt;&lt;item&gt;1205&lt;/item&gt;&lt;item&gt;1206&lt;/item&gt;&lt;item&gt;1209&lt;/item&gt;&lt;item&gt;1211&lt;/item&gt;&lt;item&gt;1213&lt;/item&gt;&lt;item&gt;1214&lt;/item&gt;&lt;item&gt;1218&lt;/item&gt;&lt;item&gt;1219&lt;/item&gt;&lt;item&gt;1220&lt;/item&gt;&lt;item&gt;1221&lt;/item&gt;&lt;item&gt;1226&lt;/item&gt;&lt;item&gt;1228&lt;/item&gt;&lt;item&gt;1229&lt;/item&gt;&lt;item&gt;1231&lt;/item&gt;&lt;item&gt;1237&lt;/item&gt;&lt;item&gt;1242&lt;/item&gt;&lt;item&gt;1246&lt;/item&gt;&lt;item&gt;1247&lt;/item&gt;&lt;item&gt;1250&lt;/item&gt;&lt;item&gt;1254&lt;/item&gt;&lt;item&gt;1266&lt;/item&gt;&lt;item&gt;1271&lt;/item&gt;&lt;item&gt;1272&lt;/item&gt;&lt;item&gt;1273&lt;/item&gt;&lt;item&gt;1274&lt;/item&gt;&lt;item&gt;1276&lt;/item&gt;&lt;item&gt;1281&lt;/item&gt;&lt;item&gt;1282&lt;/item&gt;&lt;item&gt;1283&lt;/item&gt;&lt;item&gt;1284&lt;/item&gt;&lt;item&gt;1289&lt;/item&gt;&lt;item&gt;1293&lt;/item&gt;&lt;item&gt;1294&lt;/item&gt;&lt;item&gt;1295&lt;/item&gt;&lt;item&gt;1302&lt;/item&gt;&lt;item&gt;1305&lt;/item&gt;&lt;item&gt;1306&lt;/item&gt;&lt;item&gt;1311&lt;/item&gt;&lt;item&gt;1316&lt;/item&gt;&lt;item&gt;1318&lt;/item&gt;&lt;item&gt;1320&lt;/item&gt;&lt;item&gt;1321&lt;/item&gt;&lt;item&gt;1323&lt;/item&gt;&lt;item&gt;1324&lt;/item&gt;&lt;item&gt;1326&lt;/item&gt;&lt;item&gt;1327&lt;/item&gt;&lt;item&gt;1328&lt;/item&gt;&lt;item&gt;1329&lt;/item&gt;&lt;item&gt;1330&lt;/item&gt;&lt;item&gt;1331&lt;/item&gt;&lt;item&gt;1332&lt;/item&gt;&lt;item&gt;1333&lt;/item&gt;&lt;item&gt;1335&lt;/item&gt;&lt;item&gt;1337&lt;/item&gt;&lt;item&gt;1338&lt;/item&gt;&lt;item&gt;1339&lt;/item&gt;&lt;item&gt;1340&lt;/item&gt;&lt;item&gt;1341&lt;/item&gt;&lt;item&gt;1344&lt;/item&gt;&lt;item&gt;1345&lt;/item&gt;&lt;item&gt;1347&lt;/item&gt;&lt;item&gt;1348&lt;/item&gt;&lt;item&gt;1349&lt;/item&gt;&lt;item&gt;1350&lt;/item&gt;&lt;item&gt;1351&lt;/item&gt;&lt;item&gt;1352&lt;/item&gt;&lt;item&gt;1353&lt;/item&gt;&lt;item&gt;1354&lt;/item&gt;&lt;item&gt;1355&lt;/item&gt;&lt;item&gt;1356&lt;/item&gt;&lt;item&gt;1358&lt;/item&gt;&lt;item&gt;1359&lt;/item&gt;&lt;item&gt;1360&lt;/item&gt;&lt;item&gt;1361&lt;/item&gt;&lt;item&gt;1362&lt;/item&gt;&lt;item&gt;1363&lt;/item&gt;&lt;item&gt;1365&lt;/item&gt;&lt;item&gt;1366&lt;/item&gt;&lt;item&gt;1367&lt;/item&gt;&lt;item&gt;1368&lt;/item&gt;&lt;item&gt;1370&lt;/item&gt;&lt;item&gt;1371&lt;/item&gt;&lt;item&gt;1373&lt;/item&gt;&lt;item&gt;1374&lt;/item&gt;&lt;item&gt;1375&lt;/item&gt;&lt;item&gt;1376&lt;/item&gt;&lt;item&gt;1377&lt;/item&gt;&lt;item&gt;1379&lt;/item&gt;&lt;item&gt;1380&lt;/item&gt;&lt;item&gt;1381&lt;/item&gt;&lt;item&gt;1382&lt;/item&gt;&lt;item&gt;1386&lt;/item&gt;&lt;item&gt;1387&lt;/item&gt;&lt;item&gt;1389&lt;/item&gt;&lt;item&gt;1390&lt;/item&gt;&lt;item&gt;1392&lt;/item&gt;&lt;item&gt;1394&lt;/item&gt;&lt;item&gt;1399&lt;/item&gt;&lt;item&gt;1400&lt;/item&gt;&lt;item&gt;1401&lt;/item&gt;&lt;item&gt;1404&lt;/item&gt;&lt;item&gt;1407&lt;/item&gt;&lt;item&gt;1410&lt;/item&gt;&lt;item&gt;1412&lt;/item&gt;&lt;item&gt;1414&lt;/item&gt;&lt;item&gt;1415&lt;/item&gt;&lt;item&gt;1416&lt;/item&gt;&lt;item&gt;1418&lt;/item&gt;&lt;item&gt;1420&lt;/item&gt;&lt;item&gt;1424&lt;/item&gt;&lt;item&gt;1425&lt;/item&gt;&lt;item&gt;1427&lt;/item&gt;&lt;item&gt;1428&lt;/item&gt;&lt;item&gt;1430&lt;/item&gt;&lt;item&gt;1432&lt;/item&gt;&lt;item&gt;1434&lt;/item&gt;&lt;item&gt;1435&lt;/item&gt;&lt;item&gt;1436&lt;/item&gt;&lt;item&gt;1437&lt;/item&gt;&lt;item&gt;1438&lt;/item&gt;&lt;item&gt;1440&lt;/item&gt;&lt;item&gt;1441&lt;/item&gt;&lt;item&gt;1443&lt;/item&gt;&lt;item&gt;1444&lt;/item&gt;&lt;item&gt;1448&lt;/item&gt;&lt;item&gt;1449&lt;/item&gt;&lt;item&gt;1450&lt;/item&gt;&lt;item&gt;1452&lt;/item&gt;&lt;item&gt;1453&lt;/item&gt;&lt;item&gt;1454&lt;/item&gt;&lt;item&gt;1455&lt;/item&gt;&lt;item&gt;1456&lt;/item&gt;&lt;item&gt;1459&lt;/item&gt;&lt;item&gt;1460&lt;/item&gt;&lt;item&gt;1462&lt;/item&gt;&lt;item&gt;1463&lt;/item&gt;&lt;item&gt;1464&lt;/item&gt;&lt;item&gt;1465&lt;/item&gt;&lt;item&gt;1466&lt;/item&gt;&lt;item&gt;1467&lt;/item&gt;&lt;item&gt;1470&lt;/item&gt;&lt;item&gt;1472&lt;/item&gt;&lt;item&gt;1473&lt;/item&gt;&lt;item&gt;1475&lt;/item&gt;&lt;item&gt;1476&lt;/item&gt;&lt;item&gt;1478&lt;/item&gt;&lt;item&gt;1479&lt;/item&gt;&lt;item&gt;1480&lt;/item&gt;&lt;item&gt;1481&lt;/item&gt;&lt;item&gt;1482&lt;/item&gt;&lt;item&gt;1484&lt;/item&gt;&lt;item&gt;1485&lt;/item&gt;&lt;item&gt;1486&lt;/item&gt;&lt;item&gt;1487&lt;/item&gt;&lt;item&gt;1488&lt;/item&gt;&lt;item&gt;1491&lt;/item&gt;&lt;item&gt;1492&lt;/item&gt;&lt;item&gt;1493&lt;/item&gt;&lt;item&gt;1494&lt;/item&gt;&lt;item&gt;1495&lt;/item&gt;&lt;item&gt;1496&lt;/item&gt;&lt;item&gt;1497&lt;/item&gt;&lt;item&gt;1518&lt;/item&gt;&lt;item&gt;1519&lt;/item&gt;&lt;item&gt;1521&lt;/item&gt;&lt;item&gt;1522&lt;/item&gt;&lt;item&gt;1524&lt;/item&gt;&lt;item&gt;1525&lt;/item&gt;&lt;item&gt;1536&lt;/item&gt;&lt;item&gt;1539&lt;/item&gt;&lt;item&gt;1541&lt;/item&gt;&lt;item&gt;1558&lt;/item&gt;&lt;item&gt;1559&lt;/item&gt;&lt;item&gt;1562&lt;/item&gt;&lt;item&gt;1577&lt;/item&gt;&lt;item&gt;1582&lt;/item&gt;&lt;item&gt;1583&lt;/item&gt;&lt;item&gt;1595&lt;/item&gt;&lt;item&gt;1602&lt;/item&gt;&lt;item&gt;1604&lt;/item&gt;&lt;item&gt;1605&lt;/item&gt;&lt;item&gt;1607&lt;/item&gt;&lt;item&gt;1608&lt;/item&gt;&lt;item&gt;1612&lt;/item&gt;&lt;item&gt;1614&lt;/item&gt;&lt;item&gt;1615&lt;/item&gt;&lt;item&gt;1616&lt;/item&gt;&lt;item&gt;1618&lt;/item&gt;&lt;item&gt;1619&lt;/item&gt;&lt;item&gt;1622&lt;/item&gt;&lt;item&gt;1625&lt;/item&gt;&lt;item&gt;1626&lt;/item&gt;&lt;item&gt;1627&lt;/item&gt;&lt;item&gt;1629&lt;/item&gt;&lt;item&gt;1630&lt;/item&gt;&lt;item&gt;1631&lt;/item&gt;&lt;item&gt;1635&lt;/item&gt;&lt;item&gt;1636&lt;/item&gt;&lt;item&gt;1637&lt;/item&gt;&lt;item&gt;1638&lt;/item&gt;&lt;item&gt;1639&lt;/item&gt;&lt;item&gt;1649&lt;/item&gt;&lt;item&gt;1653&lt;/item&gt;&lt;item&gt;1654&lt;/item&gt;&lt;item&gt;1655&lt;/item&gt;&lt;item&gt;1656&lt;/item&gt;&lt;item&gt;1659&lt;/item&gt;&lt;item&gt;1669&lt;/item&gt;&lt;item&gt;1670&lt;/item&gt;&lt;item&gt;1675&lt;/item&gt;&lt;item&gt;1681&lt;/item&gt;&lt;item&gt;1683&lt;/item&gt;&lt;item&gt;1684&lt;/item&gt;&lt;item&gt;1685&lt;/item&gt;&lt;item&gt;1686&lt;/item&gt;&lt;item&gt;1687&lt;/item&gt;&lt;item&gt;1688&lt;/item&gt;&lt;item&gt;1689&lt;/item&gt;&lt;item&gt;1690&lt;/item&gt;&lt;item&gt;1691&lt;/item&gt;&lt;item&gt;1692&lt;/item&gt;&lt;item&gt;1693&lt;/item&gt;&lt;item&gt;1694&lt;/item&gt;&lt;item&gt;1698&lt;/item&gt;&lt;item&gt;1701&lt;/item&gt;&lt;item&gt;1702&lt;/item&gt;&lt;item&gt;1703&lt;/item&gt;&lt;item&gt;1704&lt;/item&gt;&lt;item&gt;1705&lt;/item&gt;&lt;item&gt;1706&lt;/item&gt;&lt;item&gt;1707&lt;/item&gt;&lt;item&gt;1708&lt;/item&gt;&lt;item&gt;1709&lt;/item&gt;&lt;item&gt;1710&lt;/item&gt;&lt;item&gt;1711&lt;/item&gt;&lt;item&gt;1712&lt;/item&gt;&lt;item&gt;1717&lt;/item&gt;&lt;item&gt;1718&lt;/item&gt;&lt;item&gt;1719&lt;/item&gt;&lt;item&gt;1722&lt;/item&gt;&lt;item&gt;1723&lt;/item&gt;&lt;item&gt;1726&lt;/item&gt;&lt;item&gt;1729&lt;/item&gt;&lt;item&gt;1730&lt;/item&gt;&lt;item&gt;1732&lt;/item&gt;&lt;item&gt;1735&lt;/item&gt;&lt;item&gt;1736&lt;/item&gt;&lt;item&gt;1738&lt;/item&gt;&lt;item&gt;1739&lt;/item&gt;&lt;item&gt;1740&lt;/item&gt;&lt;item&gt;1741&lt;/item&gt;&lt;item&gt;1742&lt;/item&gt;&lt;item&gt;1744&lt;/item&gt;&lt;item&gt;1745&lt;/item&gt;&lt;item&gt;1746&lt;/item&gt;&lt;item&gt;1747&lt;/item&gt;&lt;item&gt;1748&lt;/item&gt;&lt;item&gt;1750&lt;/item&gt;&lt;item&gt;1751&lt;/item&gt;&lt;item&gt;1752&lt;/item&gt;&lt;item&gt;1753&lt;/item&gt;&lt;item&gt;1755&lt;/item&gt;&lt;item&gt;1756&lt;/item&gt;&lt;item&gt;1757&lt;/item&gt;&lt;item&gt;1759&lt;/item&gt;&lt;item&gt;1760&lt;/item&gt;&lt;item&gt;1761&lt;/item&gt;&lt;item&gt;1762&lt;/item&gt;&lt;item&gt;1763&lt;/item&gt;&lt;item&gt;1764&lt;/item&gt;&lt;item&gt;1765&lt;/item&gt;&lt;item&gt;1766&lt;/item&gt;&lt;item&gt;1768&lt;/item&gt;&lt;item&gt;1769&lt;/item&gt;&lt;item&gt;1770&lt;/item&gt;&lt;item&gt;1771&lt;/item&gt;&lt;item&gt;1773&lt;/item&gt;&lt;item&gt;1776&lt;/item&gt;&lt;item&gt;1778&lt;/item&gt;&lt;item&gt;1779&lt;/item&gt;&lt;item&gt;1780&lt;/item&gt;&lt;item&gt;1783&lt;/item&gt;&lt;item&gt;1784&lt;/item&gt;&lt;item&gt;1785&lt;/item&gt;&lt;item&gt;1786&lt;/item&gt;&lt;item&gt;1788&lt;/item&gt;&lt;item&gt;1792&lt;/item&gt;&lt;item&gt;1793&lt;/item&gt;&lt;item&gt;1795&lt;/item&gt;&lt;item&gt;1800&lt;/item&gt;&lt;item&gt;1801&lt;/item&gt;&lt;item&gt;1804&lt;/item&gt;&lt;item&gt;1805&lt;/item&gt;&lt;item&gt;1808&lt;/item&gt;&lt;item&gt;1809&lt;/item&gt;&lt;item&gt;1811&lt;/item&gt;&lt;item&gt;1813&lt;/item&gt;&lt;item&gt;1814&lt;/item&gt;&lt;item&gt;1817&lt;/item&gt;&lt;item&gt;1820&lt;/item&gt;&lt;item&gt;1821&lt;/item&gt;&lt;item&gt;1822&lt;/item&gt;&lt;item&gt;1824&lt;/item&gt;&lt;item&gt;1825&lt;/item&gt;&lt;item&gt;1830&lt;/item&gt;&lt;item&gt;1846&lt;/item&gt;&lt;item&gt;1848&lt;/item&gt;&lt;item&gt;1849&lt;/item&gt;&lt;item&gt;1852&lt;/item&gt;&lt;item&gt;1853&lt;/item&gt;&lt;item&gt;1857&lt;/item&gt;&lt;item&gt;1858&lt;/item&gt;&lt;item&gt;1859&lt;/item&gt;&lt;item&gt;1860&lt;/item&gt;&lt;item&gt;1861&lt;/item&gt;&lt;item&gt;1862&lt;/item&gt;&lt;item&gt;1863&lt;/item&gt;&lt;item&gt;1864&lt;/item&gt;&lt;item&gt;1865&lt;/item&gt;&lt;item&gt;1867&lt;/item&gt;&lt;item&gt;1873&lt;/item&gt;&lt;item&gt;1874&lt;/item&gt;&lt;item&gt;1875&lt;/item&gt;&lt;item&gt;1908&lt;/item&gt;&lt;item&gt;1912&lt;/item&gt;&lt;item&gt;1913&lt;/item&gt;&lt;item&gt;1914&lt;/item&gt;&lt;item&gt;1916&lt;/item&gt;&lt;item&gt;1917&lt;/item&gt;&lt;item&gt;1918&lt;/item&gt;&lt;item&gt;1919&lt;/item&gt;&lt;item&gt;1920&lt;/item&gt;&lt;item&gt;1921&lt;/item&gt;&lt;item&gt;1922&lt;/item&gt;&lt;item&gt;1923&lt;/item&gt;&lt;item&gt;1924&lt;/item&gt;&lt;item&gt;1926&lt;/item&gt;&lt;item&gt;1927&lt;/item&gt;&lt;item&gt;1928&lt;/item&gt;&lt;item&gt;1929&lt;/item&gt;&lt;item&gt;1930&lt;/item&gt;&lt;item&gt;1931&lt;/item&gt;&lt;item&gt;1932&lt;/item&gt;&lt;item&gt;1933&lt;/item&gt;&lt;item&gt;1934&lt;/item&gt;&lt;item&gt;1935&lt;/item&gt;&lt;item&gt;1936&lt;/item&gt;&lt;item&gt;1937&lt;/item&gt;&lt;item&gt;1938&lt;/item&gt;&lt;item&gt;1939&lt;/item&gt;&lt;item&gt;1941&lt;/item&gt;&lt;item&gt;1943&lt;/item&gt;&lt;item&gt;1944&lt;/item&gt;&lt;item&gt;1945&lt;/item&gt;&lt;item&gt;1946&lt;/item&gt;&lt;item&gt;1948&lt;/item&gt;&lt;item&gt;1949&lt;/item&gt;&lt;item&gt;1950&lt;/item&gt;&lt;item&gt;1952&lt;/item&gt;&lt;item&gt;1954&lt;/item&gt;&lt;item&gt;1955&lt;/item&gt;&lt;item&gt;1956&lt;/item&gt;&lt;item&gt;1957&lt;/item&gt;&lt;item&gt;1960&lt;/item&gt;&lt;item&gt;1962&lt;/item&gt;&lt;item&gt;1963&lt;/item&gt;&lt;item&gt;1964&lt;/item&gt;&lt;item&gt;1966&lt;/item&gt;&lt;item&gt;1967&lt;/item&gt;&lt;item&gt;1968&lt;/item&gt;&lt;item&gt;1969&lt;/item&gt;&lt;item&gt;1970&lt;/item&gt;&lt;item&gt;1971&lt;/item&gt;&lt;item&gt;1972&lt;/item&gt;&lt;/record-ids&gt;&lt;/item&gt;&lt;/Libraries&gt;"/>
  </w:docVars>
  <w:rsids>
    <w:rsidRoot w:val="00105BBD"/>
    <w:rsid w:val="00000077"/>
    <w:rsid w:val="00000344"/>
    <w:rsid w:val="000004B4"/>
    <w:rsid w:val="00000A5C"/>
    <w:rsid w:val="00000CF7"/>
    <w:rsid w:val="00000F3F"/>
    <w:rsid w:val="00001284"/>
    <w:rsid w:val="000013DB"/>
    <w:rsid w:val="000013E7"/>
    <w:rsid w:val="000014BA"/>
    <w:rsid w:val="0000185A"/>
    <w:rsid w:val="00001993"/>
    <w:rsid w:val="00001B6C"/>
    <w:rsid w:val="00001EC6"/>
    <w:rsid w:val="000027CF"/>
    <w:rsid w:val="0000282F"/>
    <w:rsid w:val="00002890"/>
    <w:rsid w:val="00002B52"/>
    <w:rsid w:val="00002D05"/>
    <w:rsid w:val="00002E72"/>
    <w:rsid w:val="000032A7"/>
    <w:rsid w:val="000033D2"/>
    <w:rsid w:val="0000369C"/>
    <w:rsid w:val="000039F9"/>
    <w:rsid w:val="00003BC1"/>
    <w:rsid w:val="00003FA5"/>
    <w:rsid w:val="00004002"/>
    <w:rsid w:val="000040A8"/>
    <w:rsid w:val="0000498C"/>
    <w:rsid w:val="0000556C"/>
    <w:rsid w:val="000059B6"/>
    <w:rsid w:val="00006163"/>
    <w:rsid w:val="000070AF"/>
    <w:rsid w:val="00007215"/>
    <w:rsid w:val="0000767A"/>
    <w:rsid w:val="00007AB2"/>
    <w:rsid w:val="00007EE5"/>
    <w:rsid w:val="00007F1F"/>
    <w:rsid w:val="00010328"/>
    <w:rsid w:val="000103A3"/>
    <w:rsid w:val="000103D0"/>
    <w:rsid w:val="0001075B"/>
    <w:rsid w:val="00010880"/>
    <w:rsid w:val="00010C50"/>
    <w:rsid w:val="00010C73"/>
    <w:rsid w:val="00010CF0"/>
    <w:rsid w:val="00010E66"/>
    <w:rsid w:val="000113BF"/>
    <w:rsid w:val="00011BBD"/>
    <w:rsid w:val="00011C59"/>
    <w:rsid w:val="00011C9E"/>
    <w:rsid w:val="00012488"/>
    <w:rsid w:val="0001258E"/>
    <w:rsid w:val="00012DD6"/>
    <w:rsid w:val="00012E7A"/>
    <w:rsid w:val="00012EA2"/>
    <w:rsid w:val="00013666"/>
    <w:rsid w:val="00014432"/>
    <w:rsid w:val="00014640"/>
    <w:rsid w:val="00014822"/>
    <w:rsid w:val="00014855"/>
    <w:rsid w:val="000148E4"/>
    <w:rsid w:val="00014D23"/>
    <w:rsid w:val="00015215"/>
    <w:rsid w:val="00015663"/>
    <w:rsid w:val="00015D97"/>
    <w:rsid w:val="0001637A"/>
    <w:rsid w:val="000163F5"/>
    <w:rsid w:val="00016434"/>
    <w:rsid w:val="000164DE"/>
    <w:rsid w:val="000165D2"/>
    <w:rsid w:val="00016993"/>
    <w:rsid w:val="00016DF8"/>
    <w:rsid w:val="000172A0"/>
    <w:rsid w:val="00017772"/>
    <w:rsid w:val="000178DF"/>
    <w:rsid w:val="0002042F"/>
    <w:rsid w:val="000204F0"/>
    <w:rsid w:val="00020690"/>
    <w:rsid w:val="000209C8"/>
    <w:rsid w:val="000219C1"/>
    <w:rsid w:val="000220DE"/>
    <w:rsid w:val="00022344"/>
    <w:rsid w:val="00023185"/>
    <w:rsid w:val="00023282"/>
    <w:rsid w:val="0002333A"/>
    <w:rsid w:val="000235D8"/>
    <w:rsid w:val="000236D0"/>
    <w:rsid w:val="00023A7F"/>
    <w:rsid w:val="00024348"/>
    <w:rsid w:val="00025046"/>
    <w:rsid w:val="0002532B"/>
    <w:rsid w:val="00025982"/>
    <w:rsid w:val="00025B97"/>
    <w:rsid w:val="00025C1A"/>
    <w:rsid w:val="00026031"/>
    <w:rsid w:val="00026B44"/>
    <w:rsid w:val="00026CCC"/>
    <w:rsid w:val="00026DB9"/>
    <w:rsid w:val="00026E2C"/>
    <w:rsid w:val="00026EDE"/>
    <w:rsid w:val="0002705E"/>
    <w:rsid w:val="000270EC"/>
    <w:rsid w:val="0002764B"/>
    <w:rsid w:val="0002798E"/>
    <w:rsid w:val="0003078F"/>
    <w:rsid w:val="00030BD2"/>
    <w:rsid w:val="00030FE3"/>
    <w:rsid w:val="00031E07"/>
    <w:rsid w:val="00031E7C"/>
    <w:rsid w:val="00032233"/>
    <w:rsid w:val="00032A4A"/>
    <w:rsid w:val="00032E4B"/>
    <w:rsid w:val="00033066"/>
    <w:rsid w:val="00033678"/>
    <w:rsid w:val="00033934"/>
    <w:rsid w:val="00034716"/>
    <w:rsid w:val="000347BD"/>
    <w:rsid w:val="00034D06"/>
    <w:rsid w:val="00034E80"/>
    <w:rsid w:val="0003518F"/>
    <w:rsid w:val="000356EE"/>
    <w:rsid w:val="0003571F"/>
    <w:rsid w:val="00035742"/>
    <w:rsid w:val="000357AE"/>
    <w:rsid w:val="00035BEF"/>
    <w:rsid w:val="00035E58"/>
    <w:rsid w:val="00035F6C"/>
    <w:rsid w:val="00036F9C"/>
    <w:rsid w:val="00037096"/>
    <w:rsid w:val="000374B9"/>
    <w:rsid w:val="000376A4"/>
    <w:rsid w:val="000379D4"/>
    <w:rsid w:val="00037A87"/>
    <w:rsid w:val="00037CC9"/>
    <w:rsid w:val="00037D83"/>
    <w:rsid w:val="00037DAC"/>
    <w:rsid w:val="000401CA"/>
    <w:rsid w:val="000401F6"/>
    <w:rsid w:val="000403FB"/>
    <w:rsid w:val="00040B43"/>
    <w:rsid w:val="00040CBD"/>
    <w:rsid w:val="000411FD"/>
    <w:rsid w:val="00041344"/>
    <w:rsid w:val="00041495"/>
    <w:rsid w:val="00041602"/>
    <w:rsid w:val="00041B83"/>
    <w:rsid w:val="00041CE8"/>
    <w:rsid w:val="00042217"/>
    <w:rsid w:val="00042254"/>
    <w:rsid w:val="0004247D"/>
    <w:rsid w:val="0004262E"/>
    <w:rsid w:val="000426C0"/>
    <w:rsid w:val="00043AA1"/>
    <w:rsid w:val="00044339"/>
    <w:rsid w:val="0004489A"/>
    <w:rsid w:val="00044E76"/>
    <w:rsid w:val="00044E78"/>
    <w:rsid w:val="00045085"/>
    <w:rsid w:val="00045177"/>
    <w:rsid w:val="00045343"/>
    <w:rsid w:val="000453EE"/>
    <w:rsid w:val="00045F63"/>
    <w:rsid w:val="000460E2"/>
    <w:rsid w:val="0004630E"/>
    <w:rsid w:val="00046335"/>
    <w:rsid w:val="0004645F"/>
    <w:rsid w:val="00046A03"/>
    <w:rsid w:val="00046DA3"/>
    <w:rsid w:val="00046DC3"/>
    <w:rsid w:val="00047010"/>
    <w:rsid w:val="0004709D"/>
    <w:rsid w:val="0004722C"/>
    <w:rsid w:val="00047908"/>
    <w:rsid w:val="0005021E"/>
    <w:rsid w:val="000505E7"/>
    <w:rsid w:val="00050D6C"/>
    <w:rsid w:val="000510C4"/>
    <w:rsid w:val="00051960"/>
    <w:rsid w:val="00051AAB"/>
    <w:rsid w:val="00051F67"/>
    <w:rsid w:val="0005240F"/>
    <w:rsid w:val="000526AE"/>
    <w:rsid w:val="00053439"/>
    <w:rsid w:val="0005367A"/>
    <w:rsid w:val="00053FBC"/>
    <w:rsid w:val="0005445D"/>
    <w:rsid w:val="00054DD8"/>
    <w:rsid w:val="00055463"/>
    <w:rsid w:val="00055933"/>
    <w:rsid w:val="00055BFC"/>
    <w:rsid w:val="00055DC3"/>
    <w:rsid w:val="00056037"/>
    <w:rsid w:val="00056581"/>
    <w:rsid w:val="00056765"/>
    <w:rsid w:val="00056D57"/>
    <w:rsid w:val="00057602"/>
    <w:rsid w:val="00057A44"/>
    <w:rsid w:val="00057D6E"/>
    <w:rsid w:val="00060026"/>
    <w:rsid w:val="00060764"/>
    <w:rsid w:val="00060785"/>
    <w:rsid w:val="00060D24"/>
    <w:rsid w:val="00060E80"/>
    <w:rsid w:val="00061057"/>
    <w:rsid w:val="0006175B"/>
    <w:rsid w:val="00061B7F"/>
    <w:rsid w:val="000624B7"/>
    <w:rsid w:val="00062624"/>
    <w:rsid w:val="0006269C"/>
    <w:rsid w:val="000627CC"/>
    <w:rsid w:val="0006291E"/>
    <w:rsid w:val="00062D93"/>
    <w:rsid w:val="00062DBB"/>
    <w:rsid w:val="00063055"/>
    <w:rsid w:val="000632BC"/>
    <w:rsid w:val="0006345F"/>
    <w:rsid w:val="0006372A"/>
    <w:rsid w:val="00063E54"/>
    <w:rsid w:val="00064177"/>
    <w:rsid w:val="000642A4"/>
    <w:rsid w:val="00064822"/>
    <w:rsid w:val="00064866"/>
    <w:rsid w:val="00064A53"/>
    <w:rsid w:val="00064EAA"/>
    <w:rsid w:val="000652E1"/>
    <w:rsid w:val="00065372"/>
    <w:rsid w:val="00065493"/>
    <w:rsid w:val="00065817"/>
    <w:rsid w:val="00065B91"/>
    <w:rsid w:val="00065BA8"/>
    <w:rsid w:val="00065FDE"/>
    <w:rsid w:val="0006629F"/>
    <w:rsid w:val="000665DF"/>
    <w:rsid w:val="0006663D"/>
    <w:rsid w:val="00066BBF"/>
    <w:rsid w:val="00067F8E"/>
    <w:rsid w:val="00070293"/>
    <w:rsid w:val="000702C1"/>
    <w:rsid w:val="00070870"/>
    <w:rsid w:val="00070998"/>
    <w:rsid w:val="00070B2E"/>
    <w:rsid w:val="00070D03"/>
    <w:rsid w:val="00070DA3"/>
    <w:rsid w:val="00071002"/>
    <w:rsid w:val="00071091"/>
    <w:rsid w:val="00071586"/>
    <w:rsid w:val="00071ACD"/>
    <w:rsid w:val="0007287A"/>
    <w:rsid w:val="00074393"/>
    <w:rsid w:val="0007443B"/>
    <w:rsid w:val="00074715"/>
    <w:rsid w:val="00074FA9"/>
    <w:rsid w:val="000750E1"/>
    <w:rsid w:val="00075143"/>
    <w:rsid w:val="0007572E"/>
    <w:rsid w:val="00075FE7"/>
    <w:rsid w:val="00076713"/>
    <w:rsid w:val="00076898"/>
    <w:rsid w:val="00076D4B"/>
    <w:rsid w:val="00076EAD"/>
    <w:rsid w:val="0007732D"/>
    <w:rsid w:val="00077EE2"/>
    <w:rsid w:val="000809B3"/>
    <w:rsid w:val="00080C70"/>
    <w:rsid w:val="00081099"/>
    <w:rsid w:val="00081642"/>
    <w:rsid w:val="00081B57"/>
    <w:rsid w:val="00081CF6"/>
    <w:rsid w:val="00081E52"/>
    <w:rsid w:val="00082193"/>
    <w:rsid w:val="000823A9"/>
    <w:rsid w:val="000824D3"/>
    <w:rsid w:val="00082B09"/>
    <w:rsid w:val="000837C0"/>
    <w:rsid w:val="00083AB0"/>
    <w:rsid w:val="00083AD4"/>
    <w:rsid w:val="00083B06"/>
    <w:rsid w:val="00083C43"/>
    <w:rsid w:val="000841E2"/>
    <w:rsid w:val="00084A23"/>
    <w:rsid w:val="00084FCF"/>
    <w:rsid w:val="0008503E"/>
    <w:rsid w:val="00085AEC"/>
    <w:rsid w:val="00085C4A"/>
    <w:rsid w:val="00085E19"/>
    <w:rsid w:val="0008716F"/>
    <w:rsid w:val="000877CB"/>
    <w:rsid w:val="00087E01"/>
    <w:rsid w:val="00090563"/>
    <w:rsid w:val="00090795"/>
    <w:rsid w:val="00090A80"/>
    <w:rsid w:val="00090C98"/>
    <w:rsid w:val="000916D9"/>
    <w:rsid w:val="00092065"/>
    <w:rsid w:val="000925F9"/>
    <w:rsid w:val="0009286D"/>
    <w:rsid w:val="00092B40"/>
    <w:rsid w:val="00092BBF"/>
    <w:rsid w:val="00092EA1"/>
    <w:rsid w:val="00092EDF"/>
    <w:rsid w:val="000939A9"/>
    <w:rsid w:val="000939AD"/>
    <w:rsid w:val="000940DE"/>
    <w:rsid w:val="00095A0F"/>
    <w:rsid w:val="000961EC"/>
    <w:rsid w:val="00096B33"/>
    <w:rsid w:val="00096EC2"/>
    <w:rsid w:val="00096F7D"/>
    <w:rsid w:val="00096F7E"/>
    <w:rsid w:val="00097309"/>
    <w:rsid w:val="0009796C"/>
    <w:rsid w:val="00097ED7"/>
    <w:rsid w:val="000A0978"/>
    <w:rsid w:val="000A0D99"/>
    <w:rsid w:val="000A0E61"/>
    <w:rsid w:val="000A0F71"/>
    <w:rsid w:val="000A10BA"/>
    <w:rsid w:val="000A16B1"/>
    <w:rsid w:val="000A1729"/>
    <w:rsid w:val="000A1744"/>
    <w:rsid w:val="000A1756"/>
    <w:rsid w:val="000A1777"/>
    <w:rsid w:val="000A17EC"/>
    <w:rsid w:val="000A1A31"/>
    <w:rsid w:val="000A1A5F"/>
    <w:rsid w:val="000A1C2A"/>
    <w:rsid w:val="000A2034"/>
    <w:rsid w:val="000A2378"/>
    <w:rsid w:val="000A2412"/>
    <w:rsid w:val="000A284A"/>
    <w:rsid w:val="000A32FE"/>
    <w:rsid w:val="000A3481"/>
    <w:rsid w:val="000A3488"/>
    <w:rsid w:val="000A381A"/>
    <w:rsid w:val="000A3E32"/>
    <w:rsid w:val="000A439A"/>
    <w:rsid w:val="000A46A2"/>
    <w:rsid w:val="000A4CCE"/>
    <w:rsid w:val="000A4D20"/>
    <w:rsid w:val="000A4D32"/>
    <w:rsid w:val="000A53A0"/>
    <w:rsid w:val="000A57B7"/>
    <w:rsid w:val="000A5835"/>
    <w:rsid w:val="000A5DEE"/>
    <w:rsid w:val="000A6166"/>
    <w:rsid w:val="000A619F"/>
    <w:rsid w:val="000A662E"/>
    <w:rsid w:val="000A6E45"/>
    <w:rsid w:val="000A6FB1"/>
    <w:rsid w:val="000A6FFA"/>
    <w:rsid w:val="000A73FB"/>
    <w:rsid w:val="000A76E8"/>
    <w:rsid w:val="000A7C50"/>
    <w:rsid w:val="000A7CD9"/>
    <w:rsid w:val="000B09FE"/>
    <w:rsid w:val="000B0BC5"/>
    <w:rsid w:val="000B0EAF"/>
    <w:rsid w:val="000B1009"/>
    <w:rsid w:val="000B1221"/>
    <w:rsid w:val="000B1870"/>
    <w:rsid w:val="000B250E"/>
    <w:rsid w:val="000B289F"/>
    <w:rsid w:val="000B2C31"/>
    <w:rsid w:val="000B3330"/>
    <w:rsid w:val="000B3705"/>
    <w:rsid w:val="000B38F0"/>
    <w:rsid w:val="000B3921"/>
    <w:rsid w:val="000B3A9A"/>
    <w:rsid w:val="000B3C7B"/>
    <w:rsid w:val="000B3CD4"/>
    <w:rsid w:val="000B4253"/>
    <w:rsid w:val="000B4371"/>
    <w:rsid w:val="000B480F"/>
    <w:rsid w:val="000B4B87"/>
    <w:rsid w:val="000B4C7B"/>
    <w:rsid w:val="000B4CBB"/>
    <w:rsid w:val="000B4D19"/>
    <w:rsid w:val="000B4DE7"/>
    <w:rsid w:val="000B51A2"/>
    <w:rsid w:val="000B54D0"/>
    <w:rsid w:val="000B5604"/>
    <w:rsid w:val="000B5767"/>
    <w:rsid w:val="000B6719"/>
    <w:rsid w:val="000B6780"/>
    <w:rsid w:val="000B694F"/>
    <w:rsid w:val="000B6AE5"/>
    <w:rsid w:val="000B70B9"/>
    <w:rsid w:val="000B72BE"/>
    <w:rsid w:val="000B74E8"/>
    <w:rsid w:val="000B7AB7"/>
    <w:rsid w:val="000B7C54"/>
    <w:rsid w:val="000B7FFC"/>
    <w:rsid w:val="000C0579"/>
    <w:rsid w:val="000C073B"/>
    <w:rsid w:val="000C07D5"/>
    <w:rsid w:val="000C08AC"/>
    <w:rsid w:val="000C0C43"/>
    <w:rsid w:val="000C108F"/>
    <w:rsid w:val="000C21F6"/>
    <w:rsid w:val="000C2B4C"/>
    <w:rsid w:val="000C2C11"/>
    <w:rsid w:val="000C2E63"/>
    <w:rsid w:val="000C2EE3"/>
    <w:rsid w:val="000C2F0E"/>
    <w:rsid w:val="000C32AF"/>
    <w:rsid w:val="000C3933"/>
    <w:rsid w:val="000C39A5"/>
    <w:rsid w:val="000C3AC0"/>
    <w:rsid w:val="000C3C50"/>
    <w:rsid w:val="000C3D2D"/>
    <w:rsid w:val="000C3DB2"/>
    <w:rsid w:val="000C3E33"/>
    <w:rsid w:val="000C3EAA"/>
    <w:rsid w:val="000C4570"/>
    <w:rsid w:val="000C4DCD"/>
    <w:rsid w:val="000C4DFA"/>
    <w:rsid w:val="000C53CB"/>
    <w:rsid w:val="000C57A3"/>
    <w:rsid w:val="000C642D"/>
    <w:rsid w:val="000C7113"/>
    <w:rsid w:val="000C73B3"/>
    <w:rsid w:val="000C7697"/>
    <w:rsid w:val="000C77F8"/>
    <w:rsid w:val="000C79C6"/>
    <w:rsid w:val="000D04A0"/>
    <w:rsid w:val="000D0F0D"/>
    <w:rsid w:val="000D0F65"/>
    <w:rsid w:val="000D10E0"/>
    <w:rsid w:val="000D12FA"/>
    <w:rsid w:val="000D162D"/>
    <w:rsid w:val="000D1C1E"/>
    <w:rsid w:val="000D254B"/>
    <w:rsid w:val="000D25B8"/>
    <w:rsid w:val="000D303B"/>
    <w:rsid w:val="000D314D"/>
    <w:rsid w:val="000D37F3"/>
    <w:rsid w:val="000D3D02"/>
    <w:rsid w:val="000D435C"/>
    <w:rsid w:val="000D43D8"/>
    <w:rsid w:val="000D4403"/>
    <w:rsid w:val="000D47F9"/>
    <w:rsid w:val="000D48E3"/>
    <w:rsid w:val="000D4948"/>
    <w:rsid w:val="000D49FA"/>
    <w:rsid w:val="000D4B4D"/>
    <w:rsid w:val="000D4BE2"/>
    <w:rsid w:val="000D4DFC"/>
    <w:rsid w:val="000D4E73"/>
    <w:rsid w:val="000D5275"/>
    <w:rsid w:val="000D55C4"/>
    <w:rsid w:val="000D56D7"/>
    <w:rsid w:val="000D5858"/>
    <w:rsid w:val="000D58A1"/>
    <w:rsid w:val="000D5A5F"/>
    <w:rsid w:val="000D62D8"/>
    <w:rsid w:val="000D6361"/>
    <w:rsid w:val="000D6377"/>
    <w:rsid w:val="000D6D8E"/>
    <w:rsid w:val="000D6E8C"/>
    <w:rsid w:val="000D7280"/>
    <w:rsid w:val="000D775D"/>
    <w:rsid w:val="000D7834"/>
    <w:rsid w:val="000D7861"/>
    <w:rsid w:val="000E00D3"/>
    <w:rsid w:val="000E0C5F"/>
    <w:rsid w:val="000E110F"/>
    <w:rsid w:val="000E1473"/>
    <w:rsid w:val="000E14FD"/>
    <w:rsid w:val="000E17DC"/>
    <w:rsid w:val="000E188E"/>
    <w:rsid w:val="000E1900"/>
    <w:rsid w:val="000E1C00"/>
    <w:rsid w:val="000E1CDF"/>
    <w:rsid w:val="000E26CA"/>
    <w:rsid w:val="000E278D"/>
    <w:rsid w:val="000E2C45"/>
    <w:rsid w:val="000E3208"/>
    <w:rsid w:val="000E396F"/>
    <w:rsid w:val="000E49CD"/>
    <w:rsid w:val="000E4BF3"/>
    <w:rsid w:val="000E4DAE"/>
    <w:rsid w:val="000E5081"/>
    <w:rsid w:val="000E55AA"/>
    <w:rsid w:val="000E5C41"/>
    <w:rsid w:val="000E5CBC"/>
    <w:rsid w:val="000E5D83"/>
    <w:rsid w:val="000E62B8"/>
    <w:rsid w:val="000E6B09"/>
    <w:rsid w:val="000E6C5B"/>
    <w:rsid w:val="000E6DB1"/>
    <w:rsid w:val="000E7239"/>
    <w:rsid w:val="000E72DF"/>
    <w:rsid w:val="000E751F"/>
    <w:rsid w:val="000E780D"/>
    <w:rsid w:val="000E791F"/>
    <w:rsid w:val="000F00C1"/>
    <w:rsid w:val="000F0108"/>
    <w:rsid w:val="000F0423"/>
    <w:rsid w:val="000F0880"/>
    <w:rsid w:val="000F0A1B"/>
    <w:rsid w:val="000F0C30"/>
    <w:rsid w:val="000F1769"/>
    <w:rsid w:val="000F1875"/>
    <w:rsid w:val="000F1992"/>
    <w:rsid w:val="000F2642"/>
    <w:rsid w:val="000F2CD5"/>
    <w:rsid w:val="000F2D50"/>
    <w:rsid w:val="000F2F9E"/>
    <w:rsid w:val="000F31AC"/>
    <w:rsid w:val="000F341D"/>
    <w:rsid w:val="000F3838"/>
    <w:rsid w:val="000F39F2"/>
    <w:rsid w:val="000F3D0F"/>
    <w:rsid w:val="000F3F16"/>
    <w:rsid w:val="000F45C8"/>
    <w:rsid w:val="000F4863"/>
    <w:rsid w:val="000F4BB6"/>
    <w:rsid w:val="000F59CA"/>
    <w:rsid w:val="000F5D14"/>
    <w:rsid w:val="000F6001"/>
    <w:rsid w:val="000F6518"/>
    <w:rsid w:val="000F6627"/>
    <w:rsid w:val="000F6AE5"/>
    <w:rsid w:val="000F6C9B"/>
    <w:rsid w:val="000F6E85"/>
    <w:rsid w:val="000F6F0E"/>
    <w:rsid w:val="000F7073"/>
    <w:rsid w:val="000F71A9"/>
    <w:rsid w:val="000F7AB5"/>
    <w:rsid w:val="000F7BE5"/>
    <w:rsid w:val="000F7CDA"/>
    <w:rsid w:val="000F7F26"/>
    <w:rsid w:val="00100421"/>
    <w:rsid w:val="0010062C"/>
    <w:rsid w:val="0010084F"/>
    <w:rsid w:val="00100AAB"/>
    <w:rsid w:val="00100B09"/>
    <w:rsid w:val="00100B37"/>
    <w:rsid w:val="00100C82"/>
    <w:rsid w:val="00100E66"/>
    <w:rsid w:val="00101525"/>
    <w:rsid w:val="00102216"/>
    <w:rsid w:val="00102383"/>
    <w:rsid w:val="00102704"/>
    <w:rsid w:val="001028B8"/>
    <w:rsid w:val="00102F4F"/>
    <w:rsid w:val="00103285"/>
    <w:rsid w:val="00103297"/>
    <w:rsid w:val="00103A07"/>
    <w:rsid w:val="00103B64"/>
    <w:rsid w:val="00103B91"/>
    <w:rsid w:val="00103C11"/>
    <w:rsid w:val="00104023"/>
    <w:rsid w:val="00104418"/>
    <w:rsid w:val="00104468"/>
    <w:rsid w:val="001044A4"/>
    <w:rsid w:val="00104641"/>
    <w:rsid w:val="001048CC"/>
    <w:rsid w:val="001053AD"/>
    <w:rsid w:val="001058E8"/>
    <w:rsid w:val="00105BBD"/>
    <w:rsid w:val="00105F33"/>
    <w:rsid w:val="001061FB"/>
    <w:rsid w:val="0010670A"/>
    <w:rsid w:val="00106C4B"/>
    <w:rsid w:val="00106C7E"/>
    <w:rsid w:val="00106C88"/>
    <w:rsid w:val="00106CE5"/>
    <w:rsid w:val="001070DD"/>
    <w:rsid w:val="001074DD"/>
    <w:rsid w:val="00107FD7"/>
    <w:rsid w:val="00110553"/>
    <w:rsid w:val="001105CF"/>
    <w:rsid w:val="00110F60"/>
    <w:rsid w:val="0011105E"/>
    <w:rsid w:val="001112CD"/>
    <w:rsid w:val="00111CBD"/>
    <w:rsid w:val="00113194"/>
    <w:rsid w:val="00113274"/>
    <w:rsid w:val="001134AB"/>
    <w:rsid w:val="00113718"/>
    <w:rsid w:val="00113845"/>
    <w:rsid w:val="00113C8F"/>
    <w:rsid w:val="001158A7"/>
    <w:rsid w:val="001166AF"/>
    <w:rsid w:val="00116C3E"/>
    <w:rsid w:val="00116D0B"/>
    <w:rsid w:val="00117DC3"/>
    <w:rsid w:val="00120AA6"/>
    <w:rsid w:val="00120C7D"/>
    <w:rsid w:val="00120CF5"/>
    <w:rsid w:val="00121528"/>
    <w:rsid w:val="00121570"/>
    <w:rsid w:val="00121589"/>
    <w:rsid w:val="001216E2"/>
    <w:rsid w:val="00121864"/>
    <w:rsid w:val="0012198B"/>
    <w:rsid w:val="00121ADA"/>
    <w:rsid w:val="00122554"/>
    <w:rsid w:val="00122B25"/>
    <w:rsid w:val="00122D8D"/>
    <w:rsid w:val="00122E5E"/>
    <w:rsid w:val="0012399A"/>
    <w:rsid w:val="00123D2E"/>
    <w:rsid w:val="001240F7"/>
    <w:rsid w:val="0012421A"/>
    <w:rsid w:val="00124404"/>
    <w:rsid w:val="00124FF9"/>
    <w:rsid w:val="001255D9"/>
    <w:rsid w:val="00126274"/>
    <w:rsid w:val="001264BD"/>
    <w:rsid w:val="00126C7F"/>
    <w:rsid w:val="00127201"/>
    <w:rsid w:val="00127296"/>
    <w:rsid w:val="00127844"/>
    <w:rsid w:val="00127E77"/>
    <w:rsid w:val="001300F9"/>
    <w:rsid w:val="0013058F"/>
    <w:rsid w:val="00130807"/>
    <w:rsid w:val="00130BC9"/>
    <w:rsid w:val="001310AC"/>
    <w:rsid w:val="00131CD2"/>
    <w:rsid w:val="00131D6B"/>
    <w:rsid w:val="001324D3"/>
    <w:rsid w:val="001326EB"/>
    <w:rsid w:val="00132A21"/>
    <w:rsid w:val="00132EB1"/>
    <w:rsid w:val="00133898"/>
    <w:rsid w:val="00133978"/>
    <w:rsid w:val="001339D1"/>
    <w:rsid w:val="00133A99"/>
    <w:rsid w:val="00133B2B"/>
    <w:rsid w:val="00133B96"/>
    <w:rsid w:val="00133BAF"/>
    <w:rsid w:val="001341EB"/>
    <w:rsid w:val="00134324"/>
    <w:rsid w:val="00134ACA"/>
    <w:rsid w:val="00134C53"/>
    <w:rsid w:val="00134F59"/>
    <w:rsid w:val="00135198"/>
    <w:rsid w:val="001352FB"/>
    <w:rsid w:val="0013554C"/>
    <w:rsid w:val="00135CF2"/>
    <w:rsid w:val="001365D7"/>
    <w:rsid w:val="00136EE6"/>
    <w:rsid w:val="001370DD"/>
    <w:rsid w:val="0013716C"/>
    <w:rsid w:val="001375C6"/>
    <w:rsid w:val="00137845"/>
    <w:rsid w:val="00137F4B"/>
    <w:rsid w:val="0014028C"/>
    <w:rsid w:val="00140337"/>
    <w:rsid w:val="00140F1F"/>
    <w:rsid w:val="001411FC"/>
    <w:rsid w:val="00141935"/>
    <w:rsid w:val="0014197C"/>
    <w:rsid w:val="001419BE"/>
    <w:rsid w:val="00141F7B"/>
    <w:rsid w:val="00142208"/>
    <w:rsid w:val="0014220F"/>
    <w:rsid w:val="00142829"/>
    <w:rsid w:val="00142CE1"/>
    <w:rsid w:val="00143488"/>
    <w:rsid w:val="00143AF4"/>
    <w:rsid w:val="00143B11"/>
    <w:rsid w:val="00143B15"/>
    <w:rsid w:val="00143BEF"/>
    <w:rsid w:val="00143FA9"/>
    <w:rsid w:val="00143FF1"/>
    <w:rsid w:val="00144395"/>
    <w:rsid w:val="001445B3"/>
    <w:rsid w:val="0014509A"/>
    <w:rsid w:val="001450AD"/>
    <w:rsid w:val="001454AE"/>
    <w:rsid w:val="001454B3"/>
    <w:rsid w:val="001459A3"/>
    <w:rsid w:val="00145B96"/>
    <w:rsid w:val="0014615E"/>
    <w:rsid w:val="001462BD"/>
    <w:rsid w:val="00146BE3"/>
    <w:rsid w:val="00146CE3"/>
    <w:rsid w:val="00146F10"/>
    <w:rsid w:val="00147024"/>
    <w:rsid w:val="00147377"/>
    <w:rsid w:val="001478AF"/>
    <w:rsid w:val="00150085"/>
    <w:rsid w:val="001503F1"/>
    <w:rsid w:val="00150953"/>
    <w:rsid w:val="00150C9C"/>
    <w:rsid w:val="00150DB6"/>
    <w:rsid w:val="00150E4A"/>
    <w:rsid w:val="00151438"/>
    <w:rsid w:val="001516FB"/>
    <w:rsid w:val="00151D3C"/>
    <w:rsid w:val="001521D0"/>
    <w:rsid w:val="00152225"/>
    <w:rsid w:val="0015239E"/>
    <w:rsid w:val="00152D11"/>
    <w:rsid w:val="00153DA1"/>
    <w:rsid w:val="00153DBB"/>
    <w:rsid w:val="00154112"/>
    <w:rsid w:val="001541FD"/>
    <w:rsid w:val="001548E5"/>
    <w:rsid w:val="00156571"/>
    <w:rsid w:val="00156BAD"/>
    <w:rsid w:val="00156F56"/>
    <w:rsid w:val="0015714D"/>
    <w:rsid w:val="00157196"/>
    <w:rsid w:val="00157C6B"/>
    <w:rsid w:val="00160051"/>
    <w:rsid w:val="00160326"/>
    <w:rsid w:val="00160BA7"/>
    <w:rsid w:val="00160CCC"/>
    <w:rsid w:val="0016156C"/>
    <w:rsid w:val="00161888"/>
    <w:rsid w:val="001621FB"/>
    <w:rsid w:val="00162593"/>
    <w:rsid w:val="00162943"/>
    <w:rsid w:val="00162CDF"/>
    <w:rsid w:val="00162D1C"/>
    <w:rsid w:val="00162E0E"/>
    <w:rsid w:val="00162E95"/>
    <w:rsid w:val="00163275"/>
    <w:rsid w:val="0016356B"/>
    <w:rsid w:val="001638BB"/>
    <w:rsid w:val="001647A5"/>
    <w:rsid w:val="00164ACC"/>
    <w:rsid w:val="00164BD2"/>
    <w:rsid w:val="00164E45"/>
    <w:rsid w:val="0016548A"/>
    <w:rsid w:val="00165707"/>
    <w:rsid w:val="001657A7"/>
    <w:rsid w:val="00165972"/>
    <w:rsid w:val="00165BEA"/>
    <w:rsid w:val="00165C24"/>
    <w:rsid w:val="00165D76"/>
    <w:rsid w:val="0016630F"/>
    <w:rsid w:val="00166B25"/>
    <w:rsid w:val="00166EEB"/>
    <w:rsid w:val="00166F2D"/>
    <w:rsid w:val="00166F46"/>
    <w:rsid w:val="0016710A"/>
    <w:rsid w:val="001701D8"/>
    <w:rsid w:val="00170335"/>
    <w:rsid w:val="001707F7"/>
    <w:rsid w:val="00170EC6"/>
    <w:rsid w:val="0017128D"/>
    <w:rsid w:val="001713DE"/>
    <w:rsid w:val="001719FE"/>
    <w:rsid w:val="00171BFD"/>
    <w:rsid w:val="00172500"/>
    <w:rsid w:val="00173284"/>
    <w:rsid w:val="00173B5E"/>
    <w:rsid w:val="00173F57"/>
    <w:rsid w:val="001746E1"/>
    <w:rsid w:val="00175279"/>
    <w:rsid w:val="00175403"/>
    <w:rsid w:val="00175D0C"/>
    <w:rsid w:val="00176128"/>
    <w:rsid w:val="001763D6"/>
    <w:rsid w:val="001763F6"/>
    <w:rsid w:val="0017687C"/>
    <w:rsid w:val="00176BA3"/>
    <w:rsid w:val="00176DB0"/>
    <w:rsid w:val="00176F16"/>
    <w:rsid w:val="00177609"/>
    <w:rsid w:val="00177A22"/>
    <w:rsid w:val="00177B13"/>
    <w:rsid w:val="00180124"/>
    <w:rsid w:val="00180571"/>
    <w:rsid w:val="00180846"/>
    <w:rsid w:val="00180C1C"/>
    <w:rsid w:val="00181181"/>
    <w:rsid w:val="001812A3"/>
    <w:rsid w:val="0018168F"/>
    <w:rsid w:val="0018175C"/>
    <w:rsid w:val="001818DA"/>
    <w:rsid w:val="00181F63"/>
    <w:rsid w:val="00181F8B"/>
    <w:rsid w:val="00182213"/>
    <w:rsid w:val="001823B7"/>
    <w:rsid w:val="00182455"/>
    <w:rsid w:val="001826E0"/>
    <w:rsid w:val="00182B68"/>
    <w:rsid w:val="00182EAC"/>
    <w:rsid w:val="00183A68"/>
    <w:rsid w:val="00183B5F"/>
    <w:rsid w:val="001843D9"/>
    <w:rsid w:val="0018474D"/>
    <w:rsid w:val="00184935"/>
    <w:rsid w:val="00184987"/>
    <w:rsid w:val="00184D64"/>
    <w:rsid w:val="00186552"/>
    <w:rsid w:val="0018685F"/>
    <w:rsid w:val="00186FB6"/>
    <w:rsid w:val="0018730E"/>
    <w:rsid w:val="00187575"/>
    <w:rsid w:val="0018757B"/>
    <w:rsid w:val="00187601"/>
    <w:rsid w:val="00187EE6"/>
    <w:rsid w:val="0019021D"/>
    <w:rsid w:val="0019022D"/>
    <w:rsid w:val="00190683"/>
    <w:rsid w:val="00190DDD"/>
    <w:rsid w:val="0019127A"/>
    <w:rsid w:val="0019146A"/>
    <w:rsid w:val="001917FB"/>
    <w:rsid w:val="001918B0"/>
    <w:rsid w:val="001919FC"/>
    <w:rsid w:val="00191AD6"/>
    <w:rsid w:val="00191E50"/>
    <w:rsid w:val="0019216A"/>
    <w:rsid w:val="00192214"/>
    <w:rsid w:val="0019285A"/>
    <w:rsid w:val="00192901"/>
    <w:rsid w:val="00192B04"/>
    <w:rsid w:val="00192E50"/>
    <w:rsid w:val="00192FE4"/>
    <w:rsid w:val="001930BB"/>
    <w:rsid w:val="00193208"/>
    <w:rsid w:val="00193639"/>
    <w:rsid w:val="00193690"/>
    <w:rsid w:val="00193727"/>
    <w:rsid w:val="00193995"/>
    <w:rsid w:val="00193D89"/>
    <w:rsid w:val="00194718"/>
    <w:rsid w:val="00194754"/>
    <w:rsid w:val="00194A25"/>
    <w:rsid w:val="00194D21"/>
    <w:rsid w:val="001953AF"/>
    <w:rsid w:val="001953D4"/>
    <w:rsid w:val="001954B4"/>
    <w:rsid w:val="00195A9A"/>
    <w:rsid w:val="0019620F"/>
    <w:rsid w:val="001969C3"/>
    <w:rsid w:val="00196B9A"/>
    <w:rsid w:val="00196EB1"/>
    <w:rsid w:val="00196F84"/>
    <w:rsid w:val="00196FAB"/>
    <w:rsid w:val="00196FE3"/>
    <w:rsid w:val="00197191"/>
    <w:rsid w:val="00197423"/>
    <w:rsid w:val="001975F2"/>
    <w:rsid w:val="0019765E"/>
    <w:rsid w:val="001A0357"/>
    <w:rsid w:val="001A043E"/>
    <w:rsid w:val="001A0742"/>
    <w:rsid w:val="001A0A7C"/>
    <w:rsid w:val="001A2046"/>
    <w:rsid w:val="001A2D0E"/>
    <w:rsid w:val="001A2E9B"/>
    <w:rsid w:val="001A2F28"/>
    <w:rsid w:val="001A2F82"/>
    <w:rsid w:val="001A31D7"/>
    <w:rsid w:val="001A36A7"/>
    <w:rsid w:val="001A3862"/>
    <w:rsid w:val="001A392D"/>
    <w:rsid w:val="001A3E01"/>
    <w:rsid w:val="001A3E81"/>
    <w:rsid w:val="001A4166"/>
    <w:rsid w:val="001A465B"/>
    <w:rsid w:val="001A4976"/>
    <w:rsid w:val="001A4A51"/>
    <w:rsid w:val="001A4EAF"/>
    <w:rsid w:val="001A5F9F"/>
    <w:rsid w:val="001A61F2"/>
    <w:rsid w:val="001A6A62"/>
    <w:rsid w:val="001A74B5"/>
    <w:rsid w:val="001A78A7"/>
    <w:rsid w:val="001A7C49"/>
    <w:rsid w:val="001B0BEC"/>
    <w:rsid w:val="001B18BE"/>
    <w:rsid w:val="001B2152"/>
    <w:rsid w:val="001B26DF"/>
    <w:rsid w:val="001B2852"/>
    <w:rsid w:val="001B2EA2"/>
    <w:rsid w:val="001B3086"/>
    <w:rsid w:val="001B4BA5"/>
    <w:rsid w:val="001B503C"/>
    <w:rsid w:val="001B5F08"/>
    <w:rsid w:val="001B661D"/>
    <w:rsid w:val="001B6EF0"/>
    <w:rsid w:val="001B7247"/>
    <w:rsid w:val="001B72F9"/>
    <w:rsid w:val="001B7419"/>
    <w:rsid w:val="001B7B0A"/>
    <w:rsid w:val="001B7FEA"/>
    <w:rsid w:val="001C02BD"/>
    <w:rsid w:val="001C05D1"/>
    <w:rsid w:val="001C07D5"/>
    <w:rsid w:val="001C08E6"/>
    <w:rsid w:val="001C0DAC"/>
    <w:rsid w:val="001C10B3"/>
    <w:rsid w:val="001C127C"/>
    <w:rsid w:val="001C14D2"/>
    <w:rsid w:val="001C2962"/>
    <w:rsid w:val="001C2AF7"/>
    <w:rsid w:val="001C2E4F"/>
    <w:rsid w:val="001C2F9A"/>
    <w:rsid w:val="001C336A"/>
    <w:rsid w:val="001C3590"/>
    <w:rsid w:val="001C4C3F"/>
    <w:rsid w:val="001C4FDA"/>
    <w:rsid w:val="001C54A0"/>
    <w:rsid w:val="001C57C0"/>
    <w:rsid w:val="001C597D"/>
    <w:rsid w:val="001C598C"/>
    <w:rsid w:val="001C659D"/>
    <w:rsid w:val="001C67F6"/>
    <w:rsid w:val="001C68C6"/>
    <w:rsid w:val="001C6A0C"/>
    <w:rsid w:val="001C6BA4"/>
    <w:rsid w:val="001C6C65"/>
    <w:rsid w:val="001C725F"/>
    <w:rsid w:val="001C72CA"/>
    <w:rsid w:val="001C76BB"/>
    <w:rsid w:val="001D0142"/>
    <w:rsid w:val="001D0A78"/>
    <w:rsid w:val="001D1144"/>
    <w:rsid w:val="001D14FA"/>
    <w:rsid w:val="001D23B4"/>
    <w:rsid w:val="001D246F"/>
    <w:rsid w:val="001D2475"/>
    <w:rsid w:val="001D28D0"/>
    <w:rsid w:val="001D2D69"/>
    <w:rsid w:val="001D3441"/>
    <w:rsid w:val="001D3659"/>
    <w:rsid w:val="001D3AFF"/>
    <w:rsid w:val="001D3B85"/>
    <w:rsid w:val="001D436B"/>
    <w:rsid w:val="001D4B38"/>
    <w:rsid w:val="001D4BD9"/>
    <w:rsid w:val="001D4F0D"/>
    <w:rsid w:val="001D5218"/>
    <w:rsid w:val="001D527F"/>
    <w:rsid w:val="001D5295"/>
    <w:rsid w:val="001D53B2"/>
    <w:rsid w:val="001D55A2"/>
    <w:rsid w:val="001D59B5"/>
    <w:rsid w:val="001D625A"/>
    <w:rsid w:val="001D6554"/>
    <w:rsid w:val="001D6941"/>
    <w:rsid w:val="001D69E5"/>
    <w:rsid w:val="001D6AA5"/>
    <w:rsid w:val="001D7914"/>
    <w:rsid w:val="001D7AC6"/>
    <w:rsid w:val="001D7E18"/>
    <w:rsid w:val="001D7F5D"/>
    <w:rsid w:val="001D7F9F"/>
    <w:rsid w:val="001D7FD8"/>
    <w:rsid w:val="001E01D1"/>
    <w:rsid w:val="001E044A"/>
    <w:rsid w:val="001E0B87"/>
    <w:rsid w:val="001E0FCE"/>
    <w:rsid w:val="001E11E2"/>
    <w:rsid w:val="001E11FB"/>
    <w:rsid w:val="001E1B8E"/>
    <w:rsid w:val="001E1CB4"/>
    <w:rsid w:val="001E2888"/>
    <w:rsid w:val="001E2A5A"/>
    <w:rsid w:val="001E2AE3"/>
    <w:rsid w:val="001E2B3D"/>
    <w:rsid w:val="001E2E5C"/>
    <w:rsid w:val="001E30E0"/>
    <w:rsid w:val="001E3130"/>
    <w:rsid w:val="001E39DB"/>
    <w:rsid w:val="001E431B"/>
    <w:rsid w:val="001E46E7"/>
    <w:rsid w:val="001E4A51"/>
    <w:rsid w:val="001E4DF7"/>
    <w:rsid w:val="001E550C"/>
    <w:rsid w:val="001E5605"/>
    <w:rsid w:val="001E5D0D"/>
    <w:rsid w:val="001E5D1D"/>
    <w:rsid w:val="001E5D3A"/>
    <w:rsid w:val="001E5E76"/>
    <w:rsid w:val="001E5EAF"/>
    <w:rsid w:val="001E5FFD"/>
    <w:rsid w:val="001E6691"/>
    <w:rsid w:val="001E6B86"/>
    <w:rsid w:val="001E75E2"/>
    <w:rsid w:val="001F02FE"/>
    <w:rsid w:val="001F0796"/>
    <w:rsid w:val="001F08B3"/>
    <w:rsid w:val="001F0918"/>
    <w:rsid w:val="001F0CB3"/>
    <w:rsid w:val="001F10E3"/>
    <w:rsid w:val="001F11A7"/>
    <w:rsid w:val="001F1205"/>
    <w:rsid w:val="001F1450"/>
    <w:rsid w:val="001F23DC"/>
    <w:rsid w:val="001F2563"/>
    <w:rsid w:val="001F2612"/>
    <w:rsid w:val="001F26A0"/>
    <w:rsid w:val="001F2754"/>
    <w:rsid w:val="001F2D19"/>
    <w:rsid w:val="001F2DD5"/>
    <w:rsid w:val="001F34EC"/>
    <w:rsid w:val="001F378B"/>
    <w:rsid w:val="001F3895"/>
    <w:rsid w:val="001F3BB7"/>
    <w:rsid w:val="001F3F7A"/>
    <w:rsid w:val="001F4320"/>
    <w:rsid w:val="001F464A"/>
    <w:rsid w:val="001F4688"/>
    <w:rsid w:val="001F47CB"/>
    <w:rsid w:val="001F53E5"/>
    <w:rsid w:val="001F54EE"/>
    <w:rsid w:val="001F56AF"/>
    <w:rsid w:val="001F65E5"/>
    <w:rsid w:val="001F6F58"/>
    <w:rsid w:val="001F7002"/>
    <w:rsid w:val="001F705A"/>
    <w:rsid w:val="001F7455"/>
    <w:rsid w:val="001F7520"/>
    <w:rsid w:val="001F7B42"/>
    <w:rsid w:val="001F7D2B"/>
    <w:rsid w:val="001F7F75"/>
    <w:rsid w:val="00200273"/>
    <w:rsid w:val="00200A41"/>
    <w:rsid w:val="00201307"/>
    <w:rsid w:val="00201490"/>
    <w:rsid w:val="00201B35"/>
    <w:rsid w:val="00201E7F"/>
    <w:rsid w:val="00202137"/>
    <w:rsid w:val="0020217E"/>
    <w:rsid w:val="00202278"/>
    <w:rsid w:val="00202561"/>
    <w:rsid w:val="00202A5A"/>
    <w:rsid w:val="00204B58"/>
    <w:rsid w:val="00204F18"/>
    <w:rsid w:val="00205194"/>
    <w:rsid w:val="00205AEA"/>
    <w:rsid w:val="00205B6F"/>
    <w:rsid w:val="00205C8B"/>
    <w:rsid w:val="00205DCF"/>
    <w:rsid w:val="002060D4"/>
    <w:rsid w:val="00206761"/>
    <w:rsid w:val="00206CE1"/>
    <w:rsid w:val="0020713B"/>
    <w:rsid w:val="00207192"/>
    <w:rsid w:val="0020777A"/>
    <w:rsid w:val="0020777C"/>
    <w:rsid w:val="002079B5"/>
    <w:rsid w:val="002102C1"/>
    <w:rsid w:val="00210622"/>
    <w:rsid w:val="002108B4"/>
    <w:rsid w:val="00210C0F"/>
    <w:rsid w:val="00210DF0"/>
    <w:rsid w:val="00210F4D"/>
    <w:rsid w:val="00211DB2"/>
    <w:rsid w:val="0021269C"/>
    <w:rsid w:val="0021273C"/>
    <w:rsid w:val="002134B7"/>
    <w:rsid w:val="002138A4"/>
    <w:rsid w:val="00213A2E"/>
    <w:rsid w:val="00213BC6"/>
    <w:rsid w:val="0021453B"/>
    <w:rsid w:val="00214B07"/>
    <w:rsid w:val="00214BCF"/>
    <w:rsid w:val="00215917"/>
    <w:rsid w:val="00215ADF"/>
    <w:rsid w:val="00215B22"/>
    <w:rsid w:val="00215B59"/>
    <w:rsid w:val="002162D5"/>
    <w:rsid w:val="00216819"/>
    <w:rsid w:val="002170A1"/>
    <w:rsid w:val="00217E8C"/>
    <w:rsid w:val="00220219"/>
    <w:rsid w:val="002203F4"/>
    <w:rsid w:val="002205C5"/>
    <w:rsid w:val="00220B42"/>
    <w:rsid w:val="00220BEF"/>
    <w:rsid w:val="00220DCC"/>
    <w:rsid w:val="002210C4"/>
    <w:rsid w:val="00221462"/>
    <w:rsid w:val="00221DB5"/>
    <w:rsid w:val="00222039"/>
    <w:rsid w:val="00222336"/>
    <w:rsid w:val="00222455"/>
    <w:rsid w:val="0022255C"/>
    <w:rsid w:val="00222CC0"/>
    <w:rsid w:val="002232A4"/>
    <w:rsid w:val="002234A1"/>
    <w:rsid w:val="002238D7"/>
    <w:rsid w:val="002239E4"/>
    <w:rsid w:val="00223A25"/>
    <w:rsid w:val="00223C1F"/>
    <w:rsid w:val="00223CB1"/>
    <w:rsid w:val="00224199"/>
    <w:rsid w:val="00224359"/>
    <w:rsid w:val="00224D0F"/>
    <w:rsid w:val="00224DE7"/>
    <w:rsid w:val="00224F32"/>
    <w:rsid w:val="00225403"/>
    <w:rsid w:val="00225579"/>
    <w:rsid w:val="00225AAA"/>
    <w:rsid w:val="00225F49"/>
    <w:rsid w:val="002261CF"/>
    <w:rsid w:val="0022656D"/>
    <w:rsid w:val="00226A71"/>
    <w:rsid w:val="00226EF4"/>
    <w:rsid w:val="00227035"/>
    <w:rsid w:val="00227A9E"/>
    <w:rsid w:val="00227C83"/>
    <w:rsid w:val="0023016F"/>
    <w:rsid w:val="00231113"/>
    <w:rsid w:val="002312D8"/>
    <w:rsid w:val="0023187B"/>
    <w:rsid w:val="0023245A"/>
    <w:rsid w:val="00232844"/>
    <w:rsid w:val="00232A9D"/>
    <w:rsid w:val="00232EDC"/>
    <w:rsid w:val="00232F70"/>
    <w:rsid w:val="00233661"/>
    <w:rsid w:val="00234247"/>
    <w:rsid w:val="002345B7"/>
    <w:rsid w:val="0023524A"/>
    <w:rsid w:val="0023564C"/>
    <w:rsid w:val="00235DBE"/>
    <w:rsid w:val="00235FBB"/>
    <w:rsid w:val="00235FFC"/>
    <w:rsid w:val="00236166"/>
    <w:rsid w:val="00236395"/>
    <w:rsid w:val="00236C51"/>
    <w:rsid w:val="00236E8E"/>
    <w:rsid w:val="00236FE0"/>
    <w:rsid w:val="002371AE"/>
    <w:rsid w:val="002373D2"/>
    <w:rsid w:val="00237D73"/>
    <w:rsid w:val="00237DBD"/>
    <w:rsid w:val="00237E23"/>
    <w:rsid w:val="00237E80"/>
    <w:rsid w:val="00240120"/>
    <w:rsid w:val="00240121"/>
    <w:rsid w:val="00240153"/>
    <w:rsid w:val="0024028A"/>
    <w:rsid w:val="0024060E"/>
    <w:rsid w:val="00240673"/>
    <w:rsid w:val="00240B20"/>
    <w:rsid w:val="00240C5D"/>
    <w:rsid w:val="002416A5"/>
    <w:rsid w:val="00241CB2"/>
    <w:rsid w:val="00241D70"/>
    <w:rsid w:val="00241EB2"/>
    <w:rsid w:val="002422C4"/>
    <w:rsid w:val="00242840"/>
    <w:rsid w:val="00242EA7"/>
    <w:rsid w:val="0024306A"/>
    <w:rsid w:val="002432BC"/>
    <w:rsid w:val="002435C4"/>
    <w:rsid w:val="002436F2"/>
    <w:rsid w:val="00243E87"/>
    <w:rsid w:val="002440C2"/>
    <w:rsid w:val="00244382"/>
    <w:rsid w:val="00244922"/>
    <w:rsid w:val="00244ADB"/>
    <w:rsid w:val="0024565E"/>
    <w:rsid w:val="00245724"/>
    <w:rsid w:val="00245E88"/>
    <w:rsid w:val="002463AA"/>
    <w:rsid w:val="0024655E"/>
    <w:rsid w:val="0024666B"/>
    <w:rsid w:val="0025000C"/>
    <w:rsid w:val="002501C6"/>
    <w:rsid w:val="00250275"/>
    <w:rsid w:val="00250882"/>
    <w:rsid w:val="00250888"/>
    <w:rsid w:val="002511B0"/>
    <w:rsid w:val="0025193E"/>
    <w:rsid w:val="00251D05"/>
    <w:rsid w:val="00251D2A"/>
    <w:rsid w:val="00251D3C"/>
    <w:rsid w:val="0025218C"/>
    <w:rsid w:val="0025225A"/>
    <w:rsid w:val="002524E5"/>
    <w:rsid w:val="002529D3"/>
    <w:rsid w:val="00252C7D"/>
    <w:rsid w:val="002531D5"/>
    <w:rsid w:val="0025332C"/>
    <w:rsid w:val="00253DFE"/>
    <w:rsid w:val="00254549"/>
    <w:rsid w:val="00254B56"/>
    <w:rsid w:val="00254C4F"/>
    <w:rsid w:val="00255531"/>
    <w:rsid w:val="00255545"/>
    <w:rsid w:val="002559ED"/>
    <w:rsid w:val="00255D80"/>
    <w:rsid w:val="0025670F"/>
    <w:rsid w:val="00256733"/>
    <w:rsid w:val="00256901"/>
    <w:rsid w:val="00257617"/>
    <w:rsid w:val="002576DE"/>
    <w:rsid w:val="00257F32"/>
    <w:rsid w:val="0026016E"/>
    <w:rsid w:val="00260C4E"/>
    <w:rsid w:val="00261B5F"/>
    <w:rsid w:val="00261E55"/>
    <w:rsid w:val="00261FC8"/>
    <w:rsid w:val="002626CE"/>
    <w:rsid w:val="0026287B"/>
    <w:rsid w:val="00262F95"/>
    <w:rsid w:val="002634DD"/>
    <w:rsid w:val="00263526"/>
    <w:rsid w:val="00263570"/>
    <w:rsid w:val="00263579"/>
    <w:rsid w:val="002635FE"/>
    <w:rsid w:val="0026369E"/>
    <w:rsid w:val="002638BA"/>
    <w:rsid w:val="002638DB"/>
    <w:rsid w:val="00263BDC"/>
    <w:rsid w:val="00263CB8"/>
    <w:rsid w:val="00263F2D"/>
    <w:rsid w:val="00264365"/>
    <w:rsid w:val="00264503"/>
    <w:rsid w:val="00264645"/>
    <w:rsid w:val="00264B3E"/>
    <w:rsid w:val="00264F78"/>
    <w:rsid w:val="00265214"/>
    <w:rsid w:val="0026538D"/>
    <w:rsid w:val="00265722"/>
    <w:rsid w:val="00265B7E"/>
    <w:rsid w:val="00265C03"/>
    <w:rsid w:val="00265D09"/>
    <w:rsid w:val="00265F2B"/>
    <w:rsid w:val="0026644D"/>
    <w:rsid w:val="002666C2"/>
    <w:rsid w:val="00266AA2"/>
    <w:rsid w:val="00266B21"/>
    <w:rsid w:val="00266EF3"/>
    <w:rsid w:val="00267209"/>
    <w:rsid w:val="00267758"/>
    <w:rsid w:val="00267C46"/>
    <w:rsid w:val="0027054E"/>
    <w:rsid w:val="0027073A"/>
    <w:rsid w:val="00271345"/>
    <w:rsid w:val="0027198F"/>
    <w:rsid w:val="00271A7A"/>
    <w:rsid w:val="00271C8C"/>
    <w:rsid w:val="00271E4A"/>
    <w:rsid w:val="00271F95"/>
    <w:rsid w:val="002721AB"/>
    <w:rsid w:val="002724CB"/>
    <w:rsid w:val="002729FE"/>
    <w:rsid w:val="00273185"/>
    <w:rsid w:val="0027320C"/>
    <w:rsid w:val="002735A9"/>
    <w:rsid w:val="00273C2E"/>
    <w:rsid w:val="0027402E"/>
    <w:rsid w:val="0027429E"/>
    <w:rsid w:val="002742C7"/>
    <w:rsid w:val="002747EA"/>
    <w:rsid w:val="00274CD2"/>
    <w:rsid w:val="00275325"/>
    <w:rsid w:val="00275432"/>
    <w:rsid w:val="00275910"/>
    <w:rsid w:val="00275D28"/>
    <w:rsid w:val="0027622E"/>
    <w:rsid w:val="0027647E"/>
    <w:rsid w:val="0027671D"/>
    <w:rsid w:val="002768C4"/>
    <w:rsid w:val="00277246"/>
    <w:rsid w:val="002807D7"/>
    <w:rsid w:val="00280B89"/>
    <w:rsid w:val="002810E6"/>
    <w:rsid w:val="00281A5B"/>
    <w:rsid w:val="002826C5"/>
    <w:rsid w:val="0028280C"/>
    <w:rsid w:val="0028304D"/>
    <w:rsid w:val="00283324"/>
    <w:rsid w:val="00283348"/>
    <w:rsid w:val="002835F4"/>
    <w:rsid w:val="0028385A"/>
    <w:rsid w:val="00284233"/>
    <w:rsid w:val="00284796"/>
    <w:rsid w:val="00284A11"/>
    <w:rsid w:val="00284CA8"/>
    <w:rsid w:val="00284E39"/>
    <w:rsid w:val="002851FB"/>
    <w:rsid w:val="00285339"/>
    <w:rsid w:val="002858BE"/>
    <w:rsid w:val="00285BC7"/>
    <w:rsid w:val="00285C71"/>
    <w:rsid w:val="00286296"/>
    <w:rsid w:val="00286348"/>
    <w:rsid w:val="00286443"/>
    <w:rsid w:val="002866BB"/>
    <w:rsid w:val="002873AD"/>
    <w:rsid w:val="0028753E"/>
    <w:rsid w:val="00287A47"/>
    <w:rsid w:val="00287D48"/>
    <w:rsid w:val="00287DFC"/>
    <w:rsid w:val="00287FFA"/>
    <w:rsid w:val="00290443"/>
    <w:rsid w:val="002907DC"/>
    <w:rsid w:val="00290860"/>
    <w:rsid w:val="002915F3"/>
    <w:rsid w:val="0029175C"/>
    <w:rsid w:val="002919FB"/>
    <w:rsid w:val="00291A6C"/>
    <w:rsid w:val="00291DF1"/>
    <w:rsid w:val="00292781"/>
    <w:rsid w:val="00292EA6"/>
    <w:rsid w:val="00293A97"/>
    <w:rsid w:val="00293C4B"/>
    <w:rsid w:val="00294152"/>
    <w:rsid w:val="002949EF"/>
    <w:rsid w:val="00294DB4"/>
    <w:rsid w:val="00296406"/>
    <w:rsid w:val="002966C2"/>
    <w:rsid w:val="00296EA7"/>
    <w:rsid w:val="002971FA"/>
    <w:rsid w:val="00297203"/>
    <w:rsid w:val="002979C1"/>
    <w:rsid w:val="002979D3"/>
    <w:rsid w:val="00297E0C"/>
    <w:rsid w:val="002A0021"/>
    <w:rsid w:val="002A032D"/>
    <w:rsid w:val="002A0B87"/>
    <w:rsid w:val="002A0C8F"/>
    <w:rsid w:val="002A114F"/>
    <w:rsid w:val="002A1488"/>
    <w:rsid w:val="002A1CDF"/>
    <w:rsid w:val="002A206D"/>
    <w:rsid w:val="002A2155"/>
    <w:rsid w:val="002A2310"/>
    <w:rsid w:val="002A29A3"/>
    <w:rsid w:val="002A2F65"/>
    <w:rsid w:val="002A465D"/>
    <w:rsid w:val="002A53BE"/>
    <w:rsid w:val="002A54AD"/>
    <w:rsid w:val="002A6377"/>
    <w:rsid w:val="002A6E03"/>
    <w:rsid w:val="002A6E6A"/>
    <w:rsid w:val="002A6F0B"/>
    <w:rsid w:val="002A7DD8"/>
    <w:rsid w:val="002B003B"/>
    <w:rsid w:val="002B0460"/>
    <w:rsid w:val="002B0675"/>
    <w:rsid w:val="002B0997"/>
    <w:rsid w:val="002B0CD4"/>
    <w:rsid w:val="002B0E5B"/>
    <w:rsid w:val="002B1393"/>
    <w:rsid w:val="002B1564"/>
    <w:rsid w:val="002B1C7E"/>
    <w:rsid w:val="002B1CE7"/>
    <w:rsid w:val="002B240D"/>
    <w:rsid w:val="002B31BC"/>
    <w:rsid w:val="002B32DF"/>
    <w:rsid w:val="002B385F"/>
    <w:rsid w:val="002B3956"/>
    <w:rsid w:val="002B3A35"/>
    <w:rsid w:val="002B3AA7"/>
    <w:rsid w:val="002B424F"/>
    <w:rsid w:val="002B458B"/>
    <w:rsid w:val="002B4AA3"/>
    <w:rsid w:val="002B4B33"/>
    <w:rsid w:val="002B525F"/>
    <w:rsid w:val="002B555C"/>
    <w:rsid w:val="002B5ADB"/>
    <w:rsid w:val="002B5BD0"/>
    <w:rsid w:val="002B6E58"/>
    <w:rsid w:val="002B6FAD"/>
    <w:rsid w:val="002B707B"/>
    <w:rsid w:val="002B7DF0"/>
    <w:rsid w:val="002B7F2A"/>
    <w:rsid w:val="002C058C"/>
    <w:rsid w:val="002C0A2B"/>
    <w:rsid w:val="002C0BF3"/>
    <w:rsid w:val="002C193A"/>
    <w:rsid w:val="002C1C76"/>
    <w:rsid w:val="002C1E4A"/>
    <w:rsid w:val="002C1F69"/>
    <w:rsid w:val="002C227A"/>
    <w:rsid w:val="002C2569"/>
    <w:rsid w:val="002C270B"/>
    <w:rsid w:val="002C2872"/>
    <w:rsid w:val="002C2FF4"/>
    <w:rsid w:val="002C35AC"/>
    <w:rsid w:val="002C3739"/>
    <w:rsid w:val="002C43B8"/>
    <w:rsid w:val="002C49DC"/>
    <w:rsid w:val="002C52BD"/>
    <w:rsid w:val="002C54CE"/>
    <w:rsid w:val="002C5862"/>
    <w:rsid w:val="002C5C83"/>
    <w:rsid w:val="002C5E28"/>
    <w:rsid w:val="002C5FDB"/>
    <w:rsid w:val="002C667E"/>
    <w:rsid w:val="002C70B0"/>
    <w:rsid w:val="002C7607"/>
    <w:rsid w:val="002C766E"/>
    <w:rsid w:val="002D04CE"/>
    <w:rsid w:val="002D06F6"/>
    <w:rsid w:val="002D07FC"/>
    <w:rsid w:val="002D081D"/>
    <w:rsid w:val="002D08F6"/>
    <w:rsid w:val="002D0E62"/>
    <w:rsid w:val="002D1021"/>
    <w:rsid w:val="002D1200"/>
    <w:rsid w:val="002D19AC"/>
    <w:rsid w:val="002D1E1E"/>
    <w:rsid w:val="002D1F3C"/>
    <w:rsid w:val="002D2007"/>
    <w:rsid w:val="002D2371"/>
    <w:rsid w:val="002D297F"/>
    <w:rsid w:val="002D2B24"/>
    <w:rsid w:val="002D2E66"/>
    <w:rsid w:val="002D2F2E"/>
    <w:rsid w:val="002D36FA"/>
    <w:rsid w:val="002D3832"/>
    <w:rsid w:val="002D387F"/>
    <w:rsid w:val="002D3EA8"/>
    <w:rsid w:val="002D4009"/>
    <w:rsid w:val="002D453C"/>
    <w:rsid w:val="002D4863"/>
    <w:rsid w:val="002D48B1"/>
    <w:rsid w:val="002D5086"/>
    <w:rsid w:val="002D5582"/>
    <w:rsid w:val="002D5B48"/>
    <w:rsid w:val="002D5BE5"/>
    <w:rsid w:val="002D6E81"/>
    <w:rsid w:val="002D7338"/>
    <w:rsid w:val="002D7760"/>
    <w:rsid w:val="002D79A1"/>
    <w:rsid w:val="002D7DBB"/>
    <w:rsid w:val="002D7E5A"/>
    <w:rsid w:val="002E00EF"/>
    <w:rsid w:val="002E0D34"/>
    <w:rsid w:val="002E0DC0"/>
    <w:rsid w:val="002E0ED3"/>
    <w:rsid w:val="002E1093"/>
    <w:rsid w:val="002E17AE"/>
    <w:rsid w:val="002E234B"/>
    <w:rsid w:val="002E2733"/>
    <w:rsid w:val="002E2964"/>
    <w:rsid w:val="002E2AEF"/>
    <w:rsid w:val="002E2CA3"/>
    <w:rsid w:val="002E2D16"/>
    <w:rsid w:val="002E3140"/>
    <w:rsid w:val="002E34E2"/>
    <w:rsid w:val="002E3690"/>
    <w:rsid w:val="002E3923"/>
    <w:rsid w:val="002E4062"/>
    <w:rsid w:val="002E428B"/>
    <w:rsid w:val="002E4713"/>
    <w:rsid w:val="002E48CF"/>
    <w:rsid w:val="002E4BC8"/>
    <w:rsid w:val="002E4E2A"/>
    <w:rsid w:val="002E4F73"/>
    <w:rsid w:val="002E51D2"/>
    <w:rsid w:val="002E57EF"/>
    <w:rsid w:val="002E5BA9"/>
    <w:rsid w:val="002E5DCD"/>
    <w:rsid w:val="002E5E42"/>
    <w:rsid w:val="002E61BB"/>
    <w:rsid w:val="002E660F"/>
    <w:rsid w:val="002E6894"/>
    <w:rsid w:val="002E6CED"/>
    <w:rsid w:val="002E71E6"/>
    <w:rsid w:val="002E72CD"/>
    <w:rsid w:val="002E7455"/>
    <w:rsid w:val="002E763C"/>
    <w:rsid w:val="002F0937"/>
    <w:rsid w:val="002F09BB"/>
    <w:rsid w:val="002F0A5A"/>
    <w:rsid w:val="002F0B49"/>
    <w:rsid w:val="002F0FE3"/>
    <w:rsid w:val="002F1247"/>
    <w:rsid w:val="002F14B1"/>
    <w:rsid w:val="002F1519"/>
    <w:rsid w:val="002F15DB"/>
    <w:rsid w:val="002F1844"/>
    <w:rsid w:val="002F19ED"/>
    <w:rsid w:val="002F1C27"/>
    <w:rsid w:val="002F2101"/>
    <w:rsid w:val="002F2D86"/>
    <w:rsid w:val="002F2FEB"/>
    <w:rsid w:val="002F35F1"/>
    <w:rsid w:val="002F3C83"/>
    <w:rsid w:val="002F3C9B"/>
    <w:rsid w:val="002F4042"/>
    <w:rsid w:val="002F4661"/>
    <w:rsid w:val="002F478F"/>
    <w:rsid w:val="002F4AF8"/>
    <w:rsid w:val="002F4F4F"/>
    <w:rsid w:val="002F6002"/>
    <w:rsid w:val="002F61AF"/>
    <w:rsid w:val="002F63E7"/>
    <w:rsid w:val="002F664F"/>
    <w:rsid w:val="002F69E2"/>
    <w:rsid w:val="002F6EE0"/>
    <w:rsid w:val="002F7188"/>
    <w:rsid w:val="002F7C6A"/>
    <w:rsid w:val="0030037E"/>
    <w:rsid w:val="003009D9"/>
    <w:rsid w:val="00300D08"/>
    <w:rsid w:val="00300FF0"/>
    <w:rsid w:val="0030127E"/>
    <w:rsid w:val="003012FB"/>
    <w:rsid w:val="00301302"/>
    <w:rsid w:val="00301B7F"/>
    <w:rsid w:val="00301F21"/>
    <w:rsid w:val="0030223E"/>
    <w:rsid w:val="00302272"/>
    <w:rsid w:val="00302481"/>
    <w:rsid w:val="0030252F"/>
    <w:rsid w:val="003034B5"/>
    <w:rsid w:val="0030367B"/>
    <w:rsid w:val="003039B5"/>
    <w:rsid w:val="00303B86"/>
    <w:rsid w:val="00303D77"/>
    <w:rsid w:val="00303DC1"/>
    <w:rsid w:val="003040B9"/>
    <w:rsid w:val="0030431D"/>
    <w:rsid w:val="0030452C"/>
    <w:rsid w:val="003045D6"/>
    <w:rsid w:val="00304868"/>
    <w:rsid w:val="00304964"/>
    <w:rsid w:val="00304D42"/>
    <w:rsid w:val="00304FE8"/>
    <w:rsid w:val="00305245"/>
    <w:rsid w:val="0030570E"/>
    <w:rsid w:val="00305F01"/>
    <w:rsid w:val="003060CB"/>
    <w:rsid w:val="0030644D"/>
    <w:rsid w:val="003066B9"/>
    <w:rsid w:val="00306796"/>
    <w:rsid w:val="003069CE"/>
    <w:rsid w:val="00307065"/>
    <w:rsid w:val="00307077"/>
    <w:rsid w:val="0030729F"/>
    <w:rsid w:val="003077B9"/>
    <w:rsid w:val="0030786A"/>
    <w:rsid w:val="00307C31"/>
    <w:rsid w:val="0031000E"/>
    <w:rsid w:val="0031107D"/>
    <w:rsid w:val="003110EA"/>
    <w:rsid w:val="003112F3"/>
    <w:rsid w:val="003113E2"/>
    <w:rsid w:val="00311480"/>
    <w:rsid w:val="00311639"/>
    <w:rsid w:val="00311895"/>
    <w:rsid w:val="00311DB9"/>
    <w:rsid w:val="00312100"/>
    <w:rsid w:val="00312516"/>
    <w:rsid w:val="003128B0"/>
    <w:rsid w:val="00312933"/>
    <w:rsid w:val="003130B7"/>
    <w:rsid w:val="0031338D"/>
    <w:rsid w:val="0031360D"/>
    <w:rsid w:val="0031409C"/>
    <w:rsid w:val="0031437E"/>
    <w:rsid w:val="0031494A"/>
    <w:rsid w:val="00314E1A"/>
    <w:rsid w:val="0031506F"/>
    <w:rsid w:val="00315408"/>
    <w:rsid w:val="0031575B"/>
    <w:rsid w:val="003158C6"/>
    <w:rsid w:val="0031600F"/>
    <w:rsid w:val="00316451"/>
    <w:rsid w:val="003164E4"/>
    <w:rsid w:val="00316FB1"/>
    <w:rsid w:val="00317736"/>
    <w:rsid w:val="00317B34"/>
    <w:rsid w:val="00317DE7"/>
    <w:rsid w:val="00317EA1"/>
    <w:rsid w:val="00320D82"/>
    <w:rsid w:val="00320E51"/>
    <w:rsid w:val="00320FB8"/>
    <w:rsid w:val="0032168A"/>
    <w:rsid w:val="003218E3"/>
    <w:rsid w:val="00321A32"/>
    <w:rsid w:val="00321BF0"/>
    <w:rsid w:val="003222CF"/>
    <w:rsid w:val="00322A09"/>
    <w:rsid w:val="003231EE"/>
    <w:rsid w:val="00323A99"/>
    <w:rsid w:val="00323D62"/>
    <w:rsid w:val="00323EE8"/>
    <w:rsid w:val="00323F07"/>
    <w:rsid w:val="003249B4"/>
    <w:rsid w:val="00324E68"/>
    <w:rsid w:val="00324F5A"/>
    <w:rsid w:val="0032558C"/>
    <w:rsid w:val="00325BB8"/>
    <w:rsid w:val="00325EFF"/>
    <w:rsid w:val="00325F96"/>
    <w:rsid w:val="00326454"/>
    <w:rsid w:val="003266A7"/>
    <w:rsid w:val="0032695F"/>
    <w:rsid w:val="00326E6A"/>
    <w:rsid w:val="00327199"/>
    <w:rsid w:val="00327308"/>
    <w:rsid w:val="003273CA"/>
    <w:rsid w:val="0032784B"/>
    <w:rsid w:val="0032794E"/>
    <w:rsid w:val="003301F8"/>
    <w:rsid w:val="00330406"/>
    <w:rsid w:val="003305E0"/>
    <w:rsid w:val="00330616"/>
    <w:rsid w:val="00330C17"/>
    <w:rsid w:val="00330CDB"/>
    <w:rsid w:val="00330F64"/>
    <w:rsid w:val="0033128E"/>
    <w:rsid w:val="0033168E"/>
    <w:rsid w:val="0033172C"/>
    <w:rsid w:val="00331973"/>
    <w:rsid w:val="00331E82"/>
    <w:rsid w:val="0033200E"/>
    <w:rsid w:val="0033210A"/>
    <w:rsid w:val="00332293"/>
    <w:rsid w:val="003328A6"/>
    <w:rsid w:val="00332909"/>
    <w:rsid w:val="00332A17"/>
    <w:rsid w:val="003333C1"/>
    <w:rsid w:val="003333FC"/>
    <w:rsid w:val="0033395C"/>
    <w:rsid w:val="00333BA6"/>
    <w:rsid w:val="00333D44"/>
    <w:rsid w:val="00334668"/>
    <w:rsid w:val="00334692"/>
    <w:rsid w:val="00334C00"/>
    <w:rsid w:val="00334DCC"/>
    <w:rsid w:val="0033514E"/>
    <w:rsid w:val="00335413"/>
    <w:rsid w:val="00335442"/>
    <w:rsid w:val="00335498"/>
    <w:rsid w:val="00335558"/>
    <w:rsid w:val="003355D7"/>
    <w:rsid w:val="00335BC4"/>
    <w:rsid w:val="0033638A"/>
    <w:rsid w:val="00336524"/>
    <w:rsid w:val="00336E0A"/>
    <w:rsid w:val="003372C3"/>
    <w:rsid w:val="003376BA"/>
    <w:rsid w:val="00337708"/>
    <w:rsid w:val="00337A98"/>
    <w:rsid w:val="003406BC"/>
    <w:rsid w:val="00340A58"/>
    <w:rsid w:val="00340CE1"/>
    <w:rsid w:val="00340F84"/>
    <w:rsid w:val="00340FF3"/>
    <w:rsid w:val="003411E7"/>
    <w:rsid w:val="0034148B"/>
    <w:rsid w:val="00341FE8"/>
    <w:rsid w:val="003423DB"/>
    <w:rsid w:val="003429F4"/>
    <w:rsid w:val="00342B6B"/>
    <w:rsid w:val="003433C7"/>
    <w:rsid w:val="00343B9F"/>
    <w:rsid w:val="00343BBA"/>
    <w:rsid w:val="00343BBE"/>
    <w:rsid w:val="00343D69"/>
    <w:rsid w:val="00343DBA"/>
    <w:rsid w:val="00343FAF"/>
    <w:rsid w:val="003440B9"/>
    <w:rsid w:val="00344AB2"/>
    <w:rsid w:val="00344B21"/>
    <w:rsid w:val="00344B85"/>
    <w:rsid w:val="00344DF0"/>
    <w:rsid w:val="00345884"/>
    <w:rsid w:val="00345E7C"/>
    <w:rsid w:val="00345FA2"/>
    <w:rsid w:val="00346150"/>
    <w:rsid w:val="003461F6"/>
    <w:rsid w:val="00346D6B"/>
    <w:rsid w:val="00350198"/>
    <w:rsid w:val="00350369"/>
    <w:rsid w:val="00350C74"/>
    <w:rsid w:val="00350DAC"/>
    <w:rsid w:val="00350E34"/>
    <w:rsid w:val="003518CE"/>
    <w:rsid w:val="00351A23"/>
    <w:rsid w:val="00351A66"/>
    <w:rsid w:val="00351D9A"/>
    <w:rsid w:val="00351E2E"/>
    <w:rsid w:val="00352189"/>
    <w:rsid w:val="00352222"/>
    <w:rsid w:val="003523C5"/>
    <w:rsid w:val="003524FD"/>
    <w:rsid w:val="00352698"/>
    <w:rsid w:val="00352769"/>
    <w:rsid w:val="00352AA9"/>
    <w:rsid w:val="0035385E"/>
    <w:rsid w:val="00354676"/>
    <w:rsid w:val="00354B21"/>
    <w:rsid w:val="00354B87"/>
    <w:rsid w:val="00354C32"/>
    <w:rsid w:val="00354D22"/>
    <w:rsid w:val="0035556B"/>
    <w:rsid w:val="003555ED"/>
    <w:rsid w:val="003558D1"/>
    <w:rsid w:val="00355BA1"/>
    <w:rsid w:val="00355C0F"/>
    <w:rsid w:val="00355DED"/>
    <w:rsid w:val="00355F7D"/>
    <w:rsid w:val="0035604D"/>
    <w:rsid w:val="00356208"/>
    <w:rsid w:val="00356676"/>
    <w:rsid w:val="003568AF"/>
    <w:rsid w:val="00356CCC"/>
    <w:rsid w:val="00356D8A"/>
    <w:rsid w:val="00356F00"/>
    <w:rsid w:val="00357079"/>
    <w:rsid w:val="00357185"/>
    <w:rsid w:val="003574E0"/>
    <w:rsid w:val="00357C53"/>
    <w:rsid w:val="00357C6B"/>
    <w:rsid w:val="0036032A"/>
    <w:rsid w:val="00360551"/>
    <w:rsid w:val="00360B16"/>
    <w:rsid w:val="00360E5F"/>
    <w:rsid w:val="003613AD"/>
    <w:rsid w:val="00361717"/>
    <w:rsid w:val="00362C86"/>
    <w:rsid w:val="00362E2B"/>
    <w:rsid w:val="00362EEB"/>
    <w:rsid w:val="00363085"/>
    <w:rsid w:val="00363191"/>
    <w:rsid w:val="00363243"/>
    <w:rsid w:val="003635EE"/>
    <w:rsid w:val="00363D79"/>
    <w:rsid w:val="00363E58"/>
    <w:rsid w:val="00364D2B"/>
    <w:rsid w:val="00364DD2"/>
    <w:rsid w:val="00365197"/>
    <w:rsid w:val="0036555D"/>
    <w:rsid w:val="003657C8"/>
    <w:rsid w:val="00365862"/>
    <w:rsid w:val="00365884"/>
    <w:rsid w:val="00365A6E"/>
    <w:rsid w:val="00365D65"/>
    <w:rsid w:val="003667EF"/>
    <w:rsid w:val="00366D75"/>
    <w:rsid w:val="00366E5A"/>
    <w:rsid w:val="00367198"/>
    <w:rsid w:val="003671B6"/>
    <w:rsid w:val="00367746"/>
    <w:rsid w:val="00367824"/>
    <w:rsid w:val="0037058C"/>
    <w:rsid w:val="003707D0"/>
    <w:rsid w:val="00370B79"/>
    <w:rsid w:val="00371518"/>
    <w:rsid w:val="00371545"/>
    <w:rsid w:val="003716EB"/>
    <w:rsid w:val="003718D1"/>
    <w:rsid w:val="00371BA1"/>
    <w:rsid w:val="00371E19"/>
    <w:rsid w:val="00371E1D"/>
    <w:rsid w:val="00371FCC"/>
    <w:rsid w:val="00371FFD"/>
    <w:rsid w:val="00372307"/>
    <w:rsid w:val="00372530"/>
    <w:rsid w:val="00372779"/>
    <w:rsid w:val="00372828"/>
    <w:rsid w:val="00372B31"/>
    <w:rsid w:val="00372B36"/>
    <w:rsid w:val="00372EA6"/>
    <w:rsid w:val="003730EB"/>
    <w:rsid w:val="003732DF"/>
    <w:rsid w:val="00373E87"/>
    <w:rsid w:val="00373ECB"/>
    <w:rsid w:val="003742B1"/>
    <w:rsid w:val="00374FB1"/>
    <w:rsid w:val="00375626"/>
    <w:rsid w:val="00375684"/>
    <w:rsid w:val="0037590C"/>
    <w:rsid w:val="00375DD0"/>
    <w:rsid w:val="003765E1"/>
    <w:rsid w:val="00376A3D"/>
    <w:rsid w:val="00376A4E"/>
    <w:rsid w:val="00376CA8"/>
    <w:rsid w:val="003801D8"/>
    <w:rsid w:val="00380370"/>
    <w:rsid w:val="00380A05"/>
    <w:rsid w:val="00380E4B"/>
    <w:rsid w:val="00381424"/>
    <w:rsid w:val="003817C3"/>
    <w:rsid w:val="0038183F"/>
    <w:rsid w:val="00381D6F"/>
    <w:rsid w:val="00381E69"/>
    <w:rsid w:val="00381FFD"/>
    <w:rsid w:val="003823A3"/>
    <w:rsid w:val="00382882"/>
    <w:rsid w:val="00382A58"/>
    <w:rsid w:val="0038306B"/>
    <w:rsid w:val="0038322C"/>
    <w:rsid w:val="00383A18"/>
    <w:rsid w:val="00383CD7"/>
    <w:rsid w:val="003840CE"/>
    <w:rsid w:val="003841E6"/>
    <w:rsid w:val="00384A02"/>
    <w:rsid w:val="003855E2"/>
    <w:rsid w:val="00385C02"/>
    <w:rsid w:val="00385C26"/>
    <w:rsid w:val="00385E82"/>
    <w:rsid w:val="00386041"/>
    <w:rsid w:val="003863E9"/>
    <w:rsid w:val="003864AA"/>
    <w:rsid w:val="00386559"/>
    <w:rsid w:val="00386B76"/>
    <w:rsid w:val="00386D19"/>
    <w:rsid w:val="00386D98"/>
    <w:rsid w:val="00386FEF"/>
    <w:rsid w:val="00387164"/>
    <w:rsid w:val="00387601"/>
    <w:rsid w:val="00387610"/>
    <w:rsid w:val="00387849"/>
    <w:rsid w:val="00387D37"/>
    <w:rsid w:val="00387F5F"/>
    <w:rsid w:val="003900B9"/>
    <w:rsid w:val="003903F8"/>
    <w:rsid w:val="00390AAC"/>
    <w:rsid w:val="00390B98"/>
    <w:rsid w:val="00391460"/>
    <w:rsid w:val="0039170F"/>
    <w:rsid w:val="00391B6F"/>
    <w:rsid w:val="00391E99"/>
    <w:rsid w:val="00392A4A"/>
    <w:rsid w:val="00392E9A"/>
    <w:rsid w:val="0039336D"/>
    <w:rsid w:val="003937BE"/>
    <w:rsid w:val="003939F2"/>
    <w:rsid w:val="00393B50"/>
    <w:rsid w:val="00393F36"/>
    <w:rsid w:val="00393FED"/>
    <w:rsid w:val="0039462F"/>
    <w:rsid w:val="00394B88"/>
    <w:rsid w:val="00394BD4"/>
    <w:rsid w:val="00395887"/>
    <w:rsid w:val="00395923"/>
    <w:rsid w:val="00395C3C"/>
    <w:rsid w:val="0039602C"/>
    <w:rsid w:val="0039677C"/>
    <w:rsid w:val="00396BCC"/>
    <w:rsid w:val="00396EB4"/>
    <w:rsid w:val="003972F6"/>
    <w:rsid w:val="003A00FD"/>
    <w:rsid w:val="003A0444"/>
    <w:rsid w:val="003A0523"/>
    <w:rsid w:val="003A0AA1"/>
    <w:rsid w:val="003A191F"/>
    <w:rsid w:val="003A2AB4"/>
    <w:rsid w:val="003A2C32"/>
    <w:rsid w:val="003A3A2C"/>
    <w:rsid w:val="003A3C7D"/>
    <w:rsid w:val="003A3E41"/>
    <w:rsid w:val="003A466B"/>
    <w:rsid w:val="003A4866"/>
    <w:rsid w:val="003A4ED7"/>
    <w:rsid w:val="003A5260"/>
    <w:rsid w:val="003A619D"/>
    <w:rsid w:val="003A69CE"/>
    <w:rsid w:val="003A6F44"/>
    <w:rsid w:val="003A78F1"/>
    <w:rsid w:val="003A7F2A"/>
    <w:rsid w:val="003A7F48"/>
    <w:rsid w:val="003B01B1"/>
    <w:rsid w:val="003B0437"/>
    <w:rsid w:val="003B0AA0"/>
    <w:rsid w:val="003B0AEB"/>
    <w:rsid w:val="003B100F"/>
    <w:rsid w:val="003B1359"/>
    <w:rsid w:val="003B13FF"/>
    <w:rsid w:val="003B142A"/>
    <w:rsid w:val="003B161A"/>
    <w:rsid w:val="003B17A4"/>
    <w:rsid w:val="003B1829"/>
    <w:rsid w:val="003B1976"/>
    <w:rsid w:val="003B1C36"/>
    <w:rsid w:val="003B1E9F"/>
    <w:rsid w:val="003B2266"/>
    <w:rsid w:val="003B2571"/>
    <w:rsid w:val="003B27E9"/>
    <w:rsid w:val="003B32B9"/>
    <w:rsid w:val="003B3442"/>
    <w:rsid w:val="003B350D"/>
    <w:rsid w:val="003B379E"/>
    <w:rsid w:val="003B39EA"/>
    <w:rsid w:val="003B3DE2"/>
    <w:rsid w:val="003B3ED0"/>
    <w:rsid w:val="003B42EF"/>
    <w:rsid w:val="003B4540"/>
    <w:rsid w:val="003B485A"/>
    <w:rsid w:val="003B49BA"/>
    <w:rsid w:val="003B4CA7"/>
    <w:rsid w:val="003B5012"/>
    <w:rsid w:val="003B5251"/>
    <w:rsid w:val="003B5A03"/>
    <w:rsid w:val="003B6C6E"/>
    <w:rsid w:val="003B6CB7"/>
    <w:rsid w:val="003B6DE9"/>
    <w:rsid w:val="003B7956"/>
    <w:rsid w:val="003B7C16"/>
    <w:rsid w:val="003B7F99"/>
    <w:rsid w:val="003C023F"/>
    <w:rsid w:val="003C06C1"/>
    <w:rsid w:val="003C0750"/>
    <w:rsid w:val="003C0789"/>
    <w:rsid w:val="003C0830"/>
    <w:rsid w:val="003C0F21"/>
    <w:rsid w:val="003C165A"/>
    <w:rsid w:val="003C173A"/>
    <w:rsid w:val="003C1768"/>
    <w:rsid w:val="003C185E"/>
    <w:rsid w:val="003C273F"/>
    <w:rsid w:val="003C2DE5"/>
    <w:rsid w:val="003C2E59"/>
    <w:rsid w:val="003C30B3"/>
    <w:rsid w:val="003C3DD4"/>
    <w:rsid w:val="003C3E48"/>
    <w:rsid w:val="003C3EDB"/>
    <w:rsid w:val="003C4763"/>
    <w:rsid w:val="003C4FA4"/>
    <w:rsid w:val="003C52ED"/>
    <w:rsid w:val="003C59CE"/>
    <w:rsid w:val="003C78C0"/>
    <w:rsid w:val="003C78E1"/>
    <w:rsid w:val="003C78F5"/>
    <w:rsid w:val="003C7B26"/>
    <w:rsid w:val="003C7DF5"/>
    <w:rsid w:val="003D19CD"/>
    <w:rsid w:val="003D22BA"/>
    <w:rsid w:val="003D29A3"/>
    <w:rsid w:val="003D29FA"/>
    <w:rsid w:val="003D2ABA"/>
    <w:rsid w:val="003D2F60"/>
    <w:rsid w:val="003D35C1"/>
    <w:rsid w:val="003D3710"/>
    <w:rsid w:val="003D3BE7"/>
    <w:rsid w:val="003D3C7D"/>
    <w:rsid w:val="003D4065"/>
    <w:rsid w:val="003D44CB"/>
    <w:rsid w:val="003D49F2"/>
    <w:rsid w:val="003D4D5A"/>
    <w:rsid w:val="003D4E67"/>
    <w:rsid w:val="003D4FA6"/>
    <w:rsid w:val="003D6C91"/>
    <w:rsid w:val="003D72A6"/>
    <w:rsid w:val="003D72AE"/>
    <w:rsid w:val="003D73E4"/>
    <w:rsid w:val="003D74A4"/>
    <w:rsid w:val="003D7703"/>
    <w:rsid w:val="003D7FC1"/>
    <w:rsid w:val="003E04E4"/>
    <w:rsid w:val="003E0A34"/>
    <w:rsid w:val="003E1763"/>
    <w:rsid w:val="003E1DF5"/>
    <w:rsid w:val="003E2240"/>
    <w:rsid w:val="003E22EF"/>
    <w:rsid w:val="003E2D05"/>
    <w:rsid w:val="003E2D58"/>
    <w:rsid w:val="003E31B1"/>
    <w:rsid w:val="003E3405"/>
    <w:rsid w:val="003E347B"/>
    <w:rsid w:val="003E3A68"/>
    <w:rsid w:val="003E3FF5"/>
    <w:rsid w:val="003E4140"/>
    <w:rsid w:val="003E429A"/>
    <w:rsid w:val="003E4A03"/>
    <w:rsid w:val="003E4C3A"/>
    <w:rsid w:val="003E4D93"/>
    <w:rsid w:val="003E5151"/>
    <w:rsid w:val="003E5574"/>
    <w:rsid w:val="003E5AEE"/>
    <w:rsid w:val="003E5B34"/>
    <w:rsid w:val="003E5D6F"/>
    <w:rsid w:val="003E6192"/>
    <w:rsid w:val="003E661C"/>
    <w:rsid w:val="003E6660"/>
    <w:rsid w:val="003E7130"/>
    <w:rsid w:val="003E753D"/>
    <w:rsid w:val="003E79A4"/>
    <w:rsid w:val="003E7C97"/>
    <w:rsid w:val="003E7EEC"/>
    <w:rsid w:val="003F003E"/>
    <w:rsid w:val="003F03D5"/>
    <w:rsid w:val="003F046F"/>
    <w:rsid w:val="003F0702"/>
    <w:rsid w:val="003F07A7"/>
    <w:rsid w:val="003F0986"/>
    <w:rsid w:val="003F09F7"/>
    <w:rsid w:val="003F1AB1"/>
    <w:rsid w:val="003F1FCA"/>
    <w:rsid w:val="003F23C4"/>
    <w:rsid w:val="003F2B35"/>
    <w:rsid w:val="003F3087"/>
    <w:rsid w:val="003F3753"/>
    <w:rsid w:val="003F43A4"/>
    <w:rsid w:val="003F4620"/>
    <w:rsid w:val="003F4A01"/>
    <w:rsid w:val="003F5AA3"/>
    <w:rsid w:val="003F6877"/>
    <w:rsid w:val="003F6EDD"/>
    <w:rsid w:val="003F76AC"/>
    <w:rsid w:val="003F7F34"/>
    <w:rsid w:val="00400386"/>
    <w:rsid w:val="00400665"/>
    <w:rsid w:val="00400BAE"/>
    <w:rsid w:val="00400BBE"/>
    <w:rsid w:val="004018E0"/>
    <w:rsid w:val="004019E3"/>
    <w:rsid w:val="00401BD2"/>
    <w:rsid w:val="004020C4"/>
    <w:rsid w:val="004022D3"/>
    <w:rsid w:val="004025AF"/>
    <w:rsid w:val="00402670"/>
    <w:rsid w:val="00403404"/>
    <w:rsid w:val="00403723"/>
    <w:rsid w:val="00403837"/>
    <w:rsid w:val="00403AC9"/>
    <w:rsid w:val="00403F3E"/>
    <w:rsid w:val="00403FAA"/>
    <w:rsid w:val="0040415E"/>
    <w:rsid w:val="00404390"/>
    <w:rsid w:val="00404608"/>
    <w:rsid w:val="004049E3"/>
    <w:rsid w:val="00405089"/>
    <w:rsid w:val="00405280"/>
    <w:rsid w:val="004056EF"/>
    <w:rsid w:val="00405C79"/>
    <w:rsid w:val="00405F4E"/>
    <w:rsid w:val="004061F8"/>
    <w:rsid w:val="00407259"/>
    <w:rsid w:val="00407566"/>
    <w:rsid w:val="00407E96"/>
    <w:rsid w:val="00407FAE"/>
    <w:rsid w:val="00410130"/>
    <w:rsid w:val="004101F4"/>
    <w:rsid w:val="004102CF"/>
    <w:rsid w:val="00411189"/>
    <w:rsid w:val="00411207"/>
    <w:rsid w:val="00411664"/>
    <w:rsid w:val="00412299"/>
    <w:rsid w:val="0041257F"/>
    <w:rsid w:val="0041289C"/>
    <w:rsid w:val="00412DAA"/>
    <w:rsid w:val="0041340F"/>
    <w:rsid w:val="00413699"/>
    <w:rsid w:val="004136C3"/>
    <w:rsid w:val="00413AC1"/>
    <w:rsid w:val="0041497E"/>
    <w:rsid w:val="00415065"/>
    <w:rsid w:val="00415382"/>
    <w:rsid w:val="00415396"/>
    <w:rsid w:val="00415BAB"/>
    <w:rsid w:val="00415C4B"/>
    <w:rsid w:val="00415EBD"/>
    <w:rsid w:val="00415EFD"/>
    <w:rsid w:val="00417041"/>
    <w:rsid w:val="0042026C"/>
    <w:rsid w:val="0042095A"/>
    <w:rsid w:val="004209B7"/>
    <w:rsid w:val="00420B92"/>
    <w:rsid w:val="00420E8E"/>
    <w:rsid w:val="0042115D"/>
    <w:rsid w:val="00421757"/>
    <w:rsid w:val="004217AC"/>
    <w:rsid w:val="00421C56"/>
    <w:rsid w:val="00421CBD"/>
    <w:rsid w:val="00421CD5"/>
    <w:rsid w:val="00421CD8"/>
    <w:rsid w:val="00421E5C"/>
    <w:rsid w:val="00422CC9"/>
    <w:rsid w:val="00423473"/>
    <w:rsid w:val="004235AD"/>
    <w:rsid w:val="004235EB"/>
    <w:rsid w:val="00423838"/>
    <w:rsid w:val="00423967"/>
    <w:rsid w:val="00423B24"/>
    <w:rsid w:val="00423B68"/>
    <w:rsid w:val="00423D40"/>
    <w:rsid w:val="00423EC3"/>
    <w:rsid w:val="00423FF6"/>
    <w:rsid w:val="0042407B"/>
    <w:rsid w:val="004242FC"/>
    <w:rsid w:val="00424323"/>
    <w:rsid w:val="0042437A"/>
    <w:rsid w:val="004244B2"/>
    <w:rsid w:val="00424640"/>
    <w:rsid w:val="00424D49"/>
    <w:rsid w:val="00424D97"/>
    <w:rsid w:val="00424E7D"/>
    <w:rsid w:val="0042506E"/>
    <w:rsid w:val="0042544F"/>
    <w:rsid w:val="004261C2"/>
    <w:rsid w:val="00426481"/>
    <w:rsid w:val="004268BF"/>
    <w:rsid w:val="00426D75"/>
    <w:rsid w:val="00426E14"/>
    <w:rsid w:val="00426F22"/>
    <w:rsid w:val="0042702F"/>
    <w:rsid w:val="00427578"/>
    <w:rsid w:val="00427749"/>
    <w:rsid w:val="00427D9F"/>
    <w:rsid w:val="00427F56"/>
    <w:rsid w:val="00427FB2"/>
    <w:rsid w:val="00430045"/>
    <w:rsid w:val="00430C54"/>
    <w:rsid w:val="00430DA3"/>
    <w:rsid w:val="00430DF7"/>
    <w:rsid w:val="0043124F"/>
    <w:rsid w:val="00431A72"/>
    <w:rsid w:val="00431EA5"/>
    <w:rsid w:val="0043240B"/>
    <w:rsid w:val="00432772"/>
    <w:rsid w:val="0043325F"/>
    <w:rsid w:val="004333DF"/>
    <w:rsid w:val="00433793"/>
    <w:rsid w:val="0043420D"/>
    <w:rsid w:val="00434242"/>
    <w:rsid w:val="00434E27"/>
    <w:rsid w:val="00434E4E"/>
    <w:rsid w:val="00434EB1"/>
    <w:rsid w:val="00434F4E"/>
    <w:rsid w:val="00435291"/>
    <w:rsid w:val="004355ED"/>
    <w:rsid w:val="00436056"/>
    <w:rsid w:val="00436206"/>
    <w:rsid w:val="00437EF0"/>
    <w:rsid w:val="00440127"/>
    <w:rsid w:val="004402A5"/>
    <w:rsid w:val="0044035F"/>
    <w:rsid w:val="004406C2"/>
    <w:rsid w:val="00440A6F"/>
    <w:rsid w:val="00440ED3"/>
    <w:rsid w:val="00441FA8"/>
    <w:rsid w:val="0044218C"/>
    <w:rsid w:val="00442DC2"/>
    <w:rsid w:val="00442E26"/>
    <w:rsid w:val="0044335F"/>
    <w:rsid w:val="0044377D"/>
    <w:rsid w:val="00444351"/>
    <w:rsid w:val="00444391"/>
    <w:rsid w:val="00444BF2"/>
    <w:rsid w:val="004459F7"/>
    <w:rsid w:val="00445B7F"/>
    <w:rsid w:val="004460DC"/>
    <w:rsid w:val="00446466"/>
    <w:rsid w:val="00446960"/>
    <w:rsid w:val="00446C42"/>
    <w:rsid w:val="00446F8A"/>
    <w:rsid w:val="00447474"/>
    <w:rsid w:val="0044760D"/>
    <w:rsid w:val="00447A86"/>
    <w:rsid w:val="00450072"/>
    <w:rsid w:val="00450456"/>
    <w:rsid w:val="004505CD"/>
    <w:rsid w:val="00450C70"/>
    <w:rsid w:val="00450E58"/>
    <w:rsid w:val="0045112F"/>
    <w:rsid w:val="00451775"/>
    <w:rsid w:val="00451945"/>
    <w:rsid w:val="00451DFC"/>
    <w:rsid w:val="00451E7C"/>
    <w:rsid w:val="004522F4"/>
    <w:rsid w:val="004525CC"/>
    <w:rsid w:val="004525E4"/>
    <w:rsid w:val="004525F0"/>
    <w:rsid w:val="00452A76"/>
    <w:rsid w:val="00452E7C"/>
    <w:rsid w:val="00452F4B"/>
    <w:rsid w:val="0045339D"/>
    <w:rsid w:val="0045363F"/>
    <w:rsid w:val="0045378A"/>
    <w:rsid w:val="004537B5"/>
    <w:rsid w:val="00453C03"/>
    <w:rsid w:val="004547DD"/>
    <w:rsid w:val="004553B6"/>
    <w:rsid w:val="00455626"/>
    <w:rsid w:val="0045582E"/>
    <w:rsid w:val="00455932"/>
    <w:rsid w:val="00455938"/>
    <w:rsid w:val="00455A50"/>
    <w:rsid w:val="00456351"/>
    <w:rsid w:val="00456B13"/>
    <w:rsid w:val="0045720A"/>
    <w:rsid w:val="004578B0"/>
    <w:rsid w:val="00457914"/>
    <w:rsid w:val="00457CB6"/>
    <w:rsid w:val="00457E0B"/>
    <w:rsid w:val="00457F66"/>
    <w:rsid w:val="0046049C"/>
    <w:rsid w:val="00460AB1"/>
    <w:rsid w:val="00460C92"/>
    <w:rsid w:val="0046108D"/>
    <w:rsid w:val="004615E0"/>
    <w:rsid w:val="00461769"/>
    <w:rsid w:val="0046178F"/>
    <w:rsid w:val="00462042"/>
    <w:rsid w:val="00462751"/>
    <w:rsid w:val="004627A3"/>
    <w:rsid w:val="00462809"/>
    <w:rsid w:val="00462A1D"/>
    <w:rsid w:val="00462CA6"/>
    <w:rsid w:val="004633B7"/>
    <w:rsid w:val="004633CE"/>
    <w:rsid w:val="00463682"/>
    <w:rsid w:val="004638BF"/>
    <w:rsid w:val="00463F6D"/>
    <w:rsid w:val="00464377"/>
    <w:rsid w:val="004646CB"/>
    <w:rsid w:val="00465384"/>
    <w:rsid w:val="004658A3"/>
    <w:rsid w:val="004664B2"/>
    <w:rsid w:val="0046693B"/>
    <w:rsid w:val="00467835"/>
    <w:rsid w:val="00467A9C"/>
    <w:rsid w:val="00467CBE"/>
    <w:rsid w:val="00467D1C"/>
    <w:rsid w:val="004706D0"/>
    <w:rsid w:val="004708F7"/>
    <w:rsid w:val="00470C3F"/>
    <w:rsid w:val="00470C4C"/>
    <w:rsid w:val="00470E37"/>
    <w:rsid w:val="004710F1"/>
    <w:rsid w:val="00471B7D"/>
    <w:rsid w:val="00471C78"/>
    <w:rsid w:val="00472B20"/>
    <w:rsid w:val="00473092"/>
    <w:rsid w:val="00473201"/>
    <w:rsid w:val="0047407E"/>
    <w:rsid w:val="0047454B"/>
    <w:rsid w:val="00474AEA"/>
    <w:rsid w:val="00474D23"/>
    <w:rsid w:val="004754C4"/>
    <w:rsid w:val="004754DF"/>
    <w:rsid w:val="00475774"/>
    <w:rsid w:val="00475AA5"/>
    <w:rsid w:val="00476280"/>
    <w:rsid w:val="0047655C"/>
    <w:rsid w:val="00476C1D"/>
    <w:rsid w:val="00476D98"/>
    <w:rsid w:val="00476EEC"/>
    <w:rsid w:val="00476F8F"/>
    <w:rsid w:val="00477D14"/>
    <w:rsid w:val="004804E2"/>
    <w:rsid w:val="00481106"/>
    <w:rsid w:val="00481541"/>
    <w:rsid w:val="0048161F"/>
    <w:rsid w:val="0048169C"/>
    <w:rsid w:val="00481F4B"/>
    <w:rsid w:val="00481FFA"/>
    <w:rsid w:val="00482255"/>
    <w:rsid w:val="004822D0"/>
    <w:rsid w:val="004824CF"/>
    <w:rsid w:val="00482D06"/>
    <w:rsid w:val="00482E65"/>
    <w:rsid w:val="00483939"/>
    <w:rsid w:val="00483B91"/>
    <w:rsid w:val="00483E9B"/>
    <w:rsid w:val="004843FE"/>
    <w:rsid w:val="00485020"/>
    <w:rsid w:val="00485542"/>
    <w:rsid w:val="0048573E"/>
    <w:rsid w:val="004858CF"/>
    <w:rsid w:val="004859FC"/>
    <w:rsid w:val="00485C78"/>
    <w:rsid w:val="00486435"/>
    <w:rsid w:val="004867CC"/>
    <w:rsid w:val="004868AB"/>
    <w:rsid w:val="004869F2"/>
    <w:rsid w:val="00486B97"/>
    <w:rsid w:val="00486E84"/>
    <w:rsid w:val="00486F7B"/>
    <w:rsid w:val="004877A0"/>
    <w:rsid w:val="004900F7"/>
    <w:rsid w:val="004901DF"/>
    <w:rsid w:val="0049027F"/>
    <w:rsid w:val="004904BC"/>
    <w:rsid w:val="00490624"/>
    <w:rsid w:val="00490AB2"/>
    <w:rsid w:val="00490AEB"/>
    <w:rsid w:val="00491923"/>
    <w:rsid w:val="00491BA3"/>
    <w:rsid w:val="004922CE"/>
    <w:rsid w:val="00492516"/>
    <w:rsid w:val="004925ED"/>
    <w:rsid w:val="00493046"/>
    <w:rsid w:val="004931B4"/>
    <w:rsid w:val="004934BC"/>
    <w:rsid w:val="004936CE"/>
    <w:rsid w:val="00493FDA"/>
    <w:rsid w:val="0049436D"/>
    <w:rsid w:val="00494876"/>
    <w:rsid w:val="00494C43"/>
    <w:rsid w:val="00494D97"/>
    <w:rsid w:val="00495AE7"/>
    <w:rsid w:val="00495D1E"/>
    <w:rsid w:val="00495F22"/>
    <w:rsid w:val="00496209"/>
    <w:rsid w:val="00496287"/>
    <w:rsid w:val="00496300"/>
    <w:rsid w:val="0049642F"/>
    <w:rsid w:val="00496543"/>
    <w:rsid w:val="00496802"/>
    <w:rsid w:val="00497ECC"/>
    <w:rsid w:val="00497FEE"/>
    <w:rsid w:val="004A006E"/>
    <w:rsid w:val="004A0E1A"/>
    <w:rsid w:val="004A107E"/>
    <w:rsid w:val="004A1F37"/>
    <w:rsid w:val="004A1F53"/>
    <w:rsid w:val="004A236A"/>
    <w:rsid w:val="004A24BE"/>
    <w:rsid w:val="004A260E"/>
    <w:rsid w:val="004A28E8"/>
    <w:rsid w:val="004A2A1A"/>
    <w:rsid w:val="004A2C2B"/>
    <w:rsid w:val="004A2ECD"/>
    <w:rsid w:val="004A3335"/>
    <w:rsid w:val="004A360B"/>
    <w:rsid w:val="004A3A15"/>
    <w:rsid w:val="004A3D93"/>
    <w:rsid w:val="004A3E92"/>
    <w:rsid w:val="004A4077"/>
    <w:rsid w:val="004A4B6B"/>
    <w:rsid w:val="004A4D82"/>
    <w:rsid w:val="004A4FAE"/>
    <w:rsid w:val="004A5194"/>
    <w:rsid w:val="004A57B7"/>
    <w:rsid w:val="004A5AD5"/>
    <w:rsid w:val="004A62E0"/>
    <w:rsid w:val="004A6733"/>
    <w:rsid w:val="004A6A49"/>
    <w:rsid w:val="004A6C77"/>
    <w:rsid w:val="004A7069"/>
    <w:rsid w:val="004A7685"/>
    <w:rsid w:val="004A770E"/>
    <w:rsid w:val="004A7B94"/>
    <w:rsid w:val="004A7F1A"/>
    <w:rsid w:val="004A7F30"/>
    <w:rsid w:val="004B07B8"/>
    <w:rsid w:val="004B0DB5"/>
    <w:rsid w:val="004B0FCA"/>
    <w:rsid w:val="004B174A"/>
    <w:rsid w:val="004B1962"/>
    <w:rsid w:val="004B2424"/>
    <w:rsid w:val="004B2557"/>
    <w:rsid w:val="004B2CB7"/>
    <w:rsid w:val="004B2F20"/>
    <w:rsid w:val="004B2F84"/>
    <w:rsid w:val="004B3034"/>
    <w:rsid w:val="004B3125"/>
    <w:rsid w:val="004B32BB"/>
    <w:rsid w:val="004B378D"/>
    <w:rsid w:val="004B3A90"/>
    <w:rsid w:val="004B3D80"/>
    <w:rsid w:val="004B3E28"/>
    <w:rsid w:val="004B42A6"/>
    <w:rsid w:val="004B435A"/>
    <w:rsid w:val="004B48C5"/>
    <w:rsid w:val="004B49C4"/>
    <w:rsid w:val="004B4C31"/>
    <w:rsid w:val="004B4FAC"/>
    <w:rsid w:val="004B4FD2"/>
    <w:rsid w:val="004B518C"/>
    <w:rsid w:val="004B5830"/>
    <w:rsid w:val="004B5A3A"/>
    <w:rsid w:val="004B5EDC"/>
    <w:rsid w:val="004B61FB"/>
    <w:rsid w:val="004B62DF"/>
    <w:rsid w:val="004B6991"/>
    <w:rsid w:val="004B6F7B"/>
    <w:rsid w:val="004B708A"/>
    <w:rsid w:val="004B74B6"/>
    <w:rsid w:val="004B74C1"/>
    <w:rsid w:val="004B758F"/>
    <w:rsid w:val="004B77A8"/>
    <w:rsid w:val="004B77DE"/>
    <w:rsid w:val="004B77EC"/>
    <w:rsid w:val="004B7A18"/>
    <w:rsid w:val="004B7AA9"/>
    <w:rsid w:val="004B7C9E"/>
    <w:rsid w:val="004C014E"/>
    <w:rsid w:val="004C0524"/>
    <w:rsid w:val="004C0C75"/>
    <w:rsid w:val="004C0F1A"/>
    <w:rsid w:val="004C0F3A"/>
    <w:rsid w:val="004C133E"/>
    <w:rsid w:val="004C1745"/>
    <w:rsid w:val="004C19B2"/>
    <w:rsid w:val="004C27B4"/>
    <w:rsid w:val="004C299A"/>
    <w:rsid w:val="004C2D97"/>
    <w:rsid w:val="004C3024"/>
    <w:rsid w:val="004C390A"/>
    <w:rsid w:val="004C402A"/>
    <w:rsid w:val="004C44AE"/>
    <w:rsid w:val="004C463B"/>
    <w:rsid w:val="004C4727"/>
    <w:rsid w:val="004C4C4B"/>
    <w:rsid w:val="004C5790"/>
    <w:rsid w:val="004C5B93"/>
    <w:rsid w:val="004C5D9A"/>
    <w:rsid w:val="004C6013"/>
    <w:rsid w:val="004C63D1"/>
    <w:rsid w:val="004C699A"/>
    <w:rsid w:val="004C6EC0"/>
    <w:rsid w:val="004C6EE2"/>
    <w:rsid w:val="004C79B9"/>
    <w:rsid w:val="004D020C"/>
    <w:rsid w:val="004D05C5"/>
    <w:rsid w:val="004D0BBC"/>
    <w:rsid w:val="004D0C7A"/>
    <w:rsid w:val="004D12D3"/>
    <w:rsid w:val="004D1571"/>
    <w:rsid w:val="004D177F"/>
    <w:rsid w:val="004D23E5"/>
    <w:rsid w:val="004D24A8"/>
    <w:rsid w:val="004D2535"/>
    <w:rsid w:val="004D2747"/>
    <w:rsid w:val="004D2F61"/>
    <w:rsid w:val="004D34B9"/>
    <w:rsid w:val="004D3AA4"/>
    <w:rsid w:val="004D3D47"/>
    <w:rsid w:val="004D41AC"/>
    <w:rsid w:val="004D465C"/>
    <w:rsid w:val="004D49E0"/>
    <w:rsid w:val="004D4B77"/>
    <w:rsid w:val="004D4F21"/>
    <w:rsid w:val="004D5998"/>
    <w:rsid w:val="004D6048"/>
    <w:rsid w:val="004D61C8"/>
    <w:rsid w:val="004D63C4"/>
    <w:rsid w:val="004D6F45"/>
    <w:rsid w:val="004D6F63"/>
    <w:rsid w:val="004D71BA"/>
    <w:rsid w:val="004D7288"/>
    <w:rsid w:val="004D7614"/>
    <w:rsid w:val="004D7856"/>
    <w:rsid w:val="004D7DF8"/>
    <w:rsid w:val="004E045A"/>
    <w:rsid w:val="004E0819"/>
    <w:rsid w:val="004E0EAB"/>
    <w:rsid w:val="004E0ED5"/>
    <w:rsid w:val="004E11A7"/>
    <w:rsid w:val="004E11CF"/>
    <w:rsid w:val="004E2FE7"/>
    <w:rsid w:val="004E3A59"/>
    <w:rsid w:val="004E3B5C"/>
    <w:rsid w:val="004E3E4B"/>
    <w:rsid w:val="004E3EC9"/>
    <w:rsid w:val="004E4317"/>
    <w:rsid w:val="004E4762"/>
    <w:rsid w:val="004E4F45"/>
    <w:rsid w:val="004E593B"/>
    <w:rsid w:val="004E5B10"/>
    <w:rsid w:val="004E5D77"/>
    <w:rsid w:val="004E646A"/>
    <w:rsid w:val="004E750A"/>
    <w:rsid w:val="004E7AEC"/>
    <w:rsid w:val="004F0473"/>
    <w:rsid w:val="004F05F7"/>
    <w:rsid w:val="004F0A78"/>
    <w:rsid w:val="004F1081"/>
    <w:rsid w:val="004F111C"/>
    <w:rsid w:val="004F16DD"/>
    <w:rsid w:val="004F1AE6"/>
    <w:rsid w:val="004F1F8F"/>
    <w:rsid w:val="004F206A"/>
    <w:rsid w:val="004F2192"/>
    <w:rsid w:val="004F2414"/>
    <w:rsid w:val="004F2B93"/>
    <w:rsid w:val="004F3006"/>
    <w:rsid w:val="004F42FE"/>
    <w:rsid w:val="004F48C4"/>
    <w:rsid w:val="004F51C6"/>
    <w:rsid w:val="004F52F9"/>
    <w:rsid w:val="004F5D38"/>
    <w:rsid w:val="004F5D97"/>
    <w:rsid w:val="004F5FB3"/>
    <w:rsid w:val="004F61BC"/>
    <w:rsid w:val="004F631F"/>
    <w:rsid w:val="004F69A5"/>
    <w:rsid w:val="004F72D2"/>
    <w:rsid w:val="004F7541"/>
    <w:rsid w:val="004F7A07"/>
    <w:rsid w:val="004F7A33"/>
    <w:rsid w:val="004F7A63"/>
    <w:rsid w:val="004F7BA9"/>
    <w:rsid w:val="004F7E49"/>
    <w:rsid w:val="004F7FA7"/>
    <w:rsid w:val="0050037E"/>
    <w:rsid w:val="005005AE"/>
    <w:rsid w:val="00500741"/>
    <w:rsid w:val="005007D4"/>
    <w:rsid w:val="0050098B"/>
    <w:rsid w:val="00500BCB"/>
    <w:rsid w:val="00500DD5"/>
    <w:rsid w:val="00501120"/>
    <w:rsid w:val="00501148"/>
    <w:rsid w:val="005012E7"/>
    <w:rsid w:val="00501738"/>
    <w:rsid w:val="00501B05"/>
    <w:rsid w:val="00501CC1"/>
    <w:rsid w:val="00501ED5"/>
    <w:rsid w:val="0050201E"/>
    <w:rsid w:val="005022AF"/>
    <w:rsid w:val="00502A9B"/>
    <w:rsid w:val="00503141"/>
    <w:rsid w:val="005031A5"/>
    <w:rsid w:val="0050339C"/>
    <w:rsid w:val="005033E8"/>
    <w:rsid w:val="00503547"/>
    <w:rsid w:val="00503C65"/>
    <w:rsid w:val="005041FD"/>
    <w:rsid w:val="00504448"/>
    <w:rsid w:val="00504519"/>
    <w:rsid w:val="005048BC"/>
    <w:rsid w:val="005048DE"/>
    <w:rsid w:val="0050495A"/>
    <w:rsid w:val="00504B8E"/>
    <w:rsid w:val="005055B0"/>
    <w:rsid w:val="00505613"/>
    <w:rsid w:val="00505615"/>
    <w:rsid w:val="005056D2"/>
    <w:rsid w:val="0050625F"/>
    <w:rsid w:val="00507A67"/>
    <w:rsid w:val="00507E8E"/>
    <w:rsid w:val="00510704"/>
    <w:rsid w:val="00510DED"/>
    <w:rsid w:val="00510F5B"/>
    <w:rsid w:val="00511907"/>
    <w:rsid w:val="0051193B"/>
    <w:rsid w:val="00511E76"/>
    <w:rsid w:val="0051220C"/>
    <w:rsid w:val="00512631"/>
    <w:rsid w:val="00513068"/>
    <w:rsid w:val="005132AA"/>
    <w:rsid w:val="005137AC"/>
    <w:rsid w:val="00513E14"/>
    <w:rsid w:val="005140E1"/>
    <w:rsid w:val="00514796"/>
    <w:rsid w:val="005149CF"/>
    <w:rsid w:val="00514DE2"/>
    <w:rsid w:val="005154D3"/>
    <w:rsid w:val="0051554A"/>
    <w:rsid w:val="005157BB"/>
    <w:rsid w:val="00515C25"/>
    <w:rsid w:val="0051646E"/>
    <w:rsid w:val="0051677A"/>
    <w:rsid w:val="00516B72"/>
    <w:rsid w:val="00516C26"/>
    <w:rsid w:val="00516CE1"/>
    <w:rsid w:val="00517C6D"/>
    <w:rsid w:val="00517D7D"/>
    <w:rsid w:val="0052004B"/>
    <w:rsid w:val="00520621"/>
    <w:rsid w:val="00520633"/>
    <w:rsid w:val="005207F0"/>
    <w:rsid w:val="00520920"/>
    <w:rsid w:val="00520C47"/>
    <w:rsid w:val="005215EF"/>
    <w:rsid w:val="00521913"/>
    <w:rsid w:val="00521CB6"/>
    <w:rsid w:val="00521CE4"/>
    <w:rsid w:val="00521DAF"/>
    <w:rsid w:val="00521E4E"/>
    <w:rsid w:val="00521EDD"/>
    <w:rsid w:val="0052238D"/>
    <w:rsid w:val="005229B0"/>
    <w:rsid w:val="005238CB"/>
    <w:rsid w:val="00523F3C"/>
    <w:rsid w:val="005241DC"/>
    <w:rsid w:val="0052477A"/>
    <w:rsid w:val="00524C5D"/>
    <w:rsid w:val="00524D52"/>
    <w:rsid w:val="00524EDF"/>
    <w:rsid w:val="005250E9"/>
    <w:rsid w:val="00525C46"/>
    <w:rsid w:val="00525DFF"/>
    <w:rsid w:val="005264F7"/>
    <w:rsid w:val="00526547"/>
    <w:rsid w:val="0052658E"/>
    <w:rsid w:val="00526FB5"/>
    <w:rsid w:val="005270DB"/>
    <w:rsid w:val="0052748C"/>
    <w:rsid w:val="0052767A"/>
    <w:rsid w:val="005276D9"/>
    <w:rsid w:val="005279C0"/>
    <w:rsid w:val="00527BEA"/>
    <w:rsid w:val="0053003B"/>
    <w:rsid w:val="00530A61"/>
    <w:rsid w:val="00530B29"/>
    <w:rsid w:val="00530B7D"/>
    <w:rsid w:val="00530BC7"/>
    <w:rsid w:val="00530D0A"/>
    <w:rsid w:val="00531186"/>
    <w:rsid w:val="00531391"/>
    <w:rsid w:val="005315D6"/>
    <w:rsid w:val="00531BBD"/>
    <w:rsid w:val="00531C07"/>
    <w:rsid w:val="00531DB5"/>
    <w:rsid w:val="0053291E"/>
    <w:rsid w:val="00532B60"/>
    <w:rsid w:val="00532DE7"/>
    <w:rsid w:val="0053322E"/>
    <w:rsid w:val="0053356E"/>
    <w:rsid w:val="005335C3"/>
    <w:rsid w:val="00533D72"/>
    <w:rsid w:val="0053446B"/>
    <w:rsid w:val="00534972"/>
    <w:rsid w:val="00534A74"/>
    <w:rsid w:val="00535E7E"/>
    <w:rsid w:val="00535E97"/>
    <w:rsid w:val="0053600B"/>
    <w:rsid w:val="0053606D"/>
    <w:rsid w:val="005366DB"/>
    <w:rsid w:val="00536728"/>
    <w:rsid w:val="00537970"/>
    <w:rsid w:val="005403C5"/>
    <w:rsid w:val="0054099C"/>
    <w:rsid w:val="005409D7"/>
    <w:rsid w:val="00540C21"/>
    <w:rsid w:val="00540DB1"/>
    <w:rsid w:val="00540E0D"/>
    <w:rsid w:val="0054101F"/>
    <w:rsid w:val="005411D3"/>
    <w:rsid w:val="0054163A"/>
    <w:rsid w:val="00541EB5"/>
    <w:rsid w:val="00541F56"/>
    <w:rsid w:val="00541F5F"/>
    <w:rsid w:val="005424A0"/>
    <w:rsid w:val="005425EC"/>
    <w:rsid w:val="005428F4"/>
    <w:rsid w:val="00543079"/>
    <w:rsid w:val="00543843"/>
    <w:rsid w:val="005438CE"/>
    <w:rsid w:val="00543946"/>
    <w:rsid w:val="00543F55"/>
    <w:rsid w:val="00543FDB"/>
    <w:rsid w:val="0054415E"/>
    <w:rsid w:val="0054423C"/>
    <w:rsid w:val="00544A56"/>
    <w:rsid w:val="00544DC2"/>
    <w:rsid w:val="00545B49"/>
    <w:rsid w:val="00545CDE"/>
    <w:rsid w:val="00545E88"/>
    <w:rsid w:val="005460D0"/>
    <w:rsid w:val="0054614D"/>
    <w:rsid w:val="00546402"/>
    <w:rsid w:val="00546475"/>
    <w:rsid w:val="00546669"/>
    <w:rsid w:val="00546F90"/>
    <w:rsid w:val="005470F3"/>
    <w:rsid w:val="0054774D"/>
    <w:rsid w:val="0054776C"/>
    <w:rsid w:val="0054783A"/>
    <w:rsid w:val="0054794F"/>
    <w:rsid w:val="00547B63"/>
    <w:rsid w:val="00547D7C"/>
    <w:rsid w:val="00550074"/>
    <w:rsid w:val="00550793"/>
    <w:rsid w:val="005509D2"/>
    <w:rsid w:val="00550D08"/>
    <w:rsid w:val="00551123"/>
    <w:rsid w:val="00551904"/>
    <w:rsid w:val="00551A7C"/>
    <w:rsid w:val="00551AB9"/>
    <w:rsid w:val="00552965"/>
    <w:rsid w:val="00552B51"/>
    <w:rsid w:val="00552BEC"/>
    <w:rsid w:val="00553604"/>
    <w:rsid w:val="005536DE"/>
    <w:rsid w:val="00553CC0"/>
    <w:rsid w:val="00554ADF"/>
    <w:rsid w:val="00554CD5"/>
    <w:rsid w:val="00555163"/>
    <w:rsid w:val="005554EE"/>
    <w:rsid w:val="005559F9"/>
    <w:rsid w:val="00555A80"/>
    <w:rsid w:val="00555B1B"/>
    <w:rsid w:val="00555B89"/>
    <w:rsid w:val="00555C38"/>
    <w:rsid w:val="0055629D"/>
    <w:rsid w:val="005569D7"/>
    <w:rsid w:val="00556CBB"/>
    <w:rsid w:val="005579CC"/>
    <w:rsid w:val="00557E94"/>
    <w:rsid w:val="00560D5B"/>
    <w:rsid w:val="00561257"/>
    <w:rsid w:val="00561F77"/>
    <w:rsid w:val="0056206C"/>
    <w:rsid w:val="00562280"/>
    <w:rsid w:val="005627BA"/>
    <w:rsid w:val="005629DA"/>
    <w:rsid w:val="00562FDD"/>
    <w:rsid w:val="005635AB"/>
    <w:rsid w:val="0056425D"/>
    <w:rsid w:val="005642EB"/>
    <w:rsid w:val="0056468B"/>
    <w:rsid w:val="00564744"/>
    <w:rsid w:val="0056497B"/>
    <w:rsid w:val="00564A36"/>
    <w:rsid w:val="00564D8B"/>
    <w:rsid w:val="00565185"/>
    <w:rsid w:val="005653ED"/>
    <w:rsid w:val="00565589"/>
    <w:rsid w:val="00565E39"/>
    <w:rsid w:val="005668AF"/>
    <w:rsid w:val="00566A78"/>
    <w:rsid w:val="00566FAC"/>
    <w:rsid w:val="005675A8"/>
    <w:rsid w:val="00570308"/>
    <w:rsid w:val="0057054A"/>
    <w:rsid w:val="00570C28"/>
    <w:rsid w:val="00570E6A"/>
    <w:rsid w:val="0057113C"/>
    <w:rsid w:val="0057136F"/>
    <w:rsid w:val="005719CE"/>
    <w:rsid w:val="00571C56"/>
    <w:rsid w:val="00571EB8"/>
    <w:rsid w:val="00572E2A"/>
    <w:rsid w:val="00573459"/>
    <w:rsid w:val="005735A5"/>
    <w:rsid w:val="00573743"/>
    <w:rsid w:val="00573A46"/>
    <w:rsid w:val="00573D9C"/>
    <w:rsid w:val="00573F93"/>
    <w:rsid w:val="005740E8"/>
    <w:rsid w:val="00574F7B"/>
    <w:rsid w:val="005750C0"/>
    <w:rsid w:val="0057584E"/>
    <w:rsid w:val="00575B02"/>
    <w:rsid w:val="00575DD0"/>
    <w:rsid w:val="005765CB"/>
    <w:rsid w:val="00577179"/>
    <w:rsid w:val="005773A4"/>
    <w:rsid w:val="00577463"/>
    <w:rsid w:val="005775F6"/>
    <w:rsid w:val="0057763D"/>
    <w:rsid w:val="00577908"/>
    <w:rsid w:val="0057791D"/>
    <w:rsid w:val="0058164F"/>
    <w:rsid w:val="00581675"/>
    <w:rsid w:val="005816E7"/>
    <w:rsid w:val="005818D1"/>
    <w:rsid w:val="00581F62"/>
    <w:rsid w:val="00582145"/>
    <w:rsid w:val="00582281"/>
    <w:rsid w:val="0058233D"/>
    <w:rsid w:val="00582B74"/>
    <w:rsid w:val="00582FF2"/>
    <w:rsid w:val="0058307B"/>
    <w:rsid w:val="005830DD"/>
    <w:rsid w:val="005835FD"/>
    <w:rsid w:val="00583E29"/>
    <w:rsid w:val="00583EE8"/>
    <w:rsid w:val="0058428D"/>
    <w:rsid w:val="005843E7"/>
    <w:rsid w:val="005843F4"/>
    <w:rsid w:val="00584780"/>
    <w:rsid w:val="00584F85"/>
    <w:rsid w:val="005852FE"/>
    <w:rsid w:val="005855EA"/>
    <w:rsid w:val="0058582D"/>
    <w:rsid w:val="00585830"/>
    <w:rsid w:val="00585AF3"/>
    <w:rsid w:val="005864DA"/>
    <w:rsid w:val="005867B2"/>
    <w:rsid w:val="00586A6F"/>
    <w:rsid w:val="005873C7"/>
    <w:rsid w:val="005876F4"/>
    <w:rsid w:val="00587AE1"/>
    <w:rsid w:val="00590213"/>
    <w:rsid w:val="00590256"/>
    <w:rsid w:val="0059037D"/>
    <w:rsid w:val="00590A9E"/>
    <w:rsid w:val="00590DC1"/>
    <w:rsid w:val="0059138D"/>
    <w:rsid w:val="00591814"/>
    <w:rsid w:val="005920D0"/>
    <w:rsid w:val="00592330"/>
    <w:rsid w:val="00592D8C"/>
    <w:rsid w:val="005932CC"/>
    <w:rsid w:val="0059370D"/>
    <w:rsid w:val="00593C65"/>
    <w:rsid w:val="00594E94"/>
    <w:rsid w:val="00594E99"/>
    <w:rsid w:val="005954B2"/>
    <w:rsid w:val="00595873"/>
    <w:rsid w:val="00595CDD"/>
    <w:rsid w:val="00595F5F"/>
    <w:rsid w:val="00596372"/>
    <w:rsid w:val="00596673"/>
    <w:rsid w:val="00596809"/>
    <w:rsid w:val="00596C15"/>
    <w:rsid w:val="00597AEA"/>
    <w:rsid w:val="00597CC1"/>
    <w:rsid w:val="00597F06"/>
    <w:rsid w:val="005A01C4"/>
    <w:rsid w:val="005A01E1"/>
    <w:rsid w:val="005A04B5"/>
    <w:rsid w:val="005A086E"/>
    <w:rsid w:val="005A08F9"/>
    <w:rsid w:val="005A11E5"/>
    <w:rsid w:val="005A15A9"/>
    <w:rsid w:val="005A2228"/>
    <w:rsid w:val="005A2A3B"/>
    <w:rsid w:val="005A34AC"/>
    <w:rsid w:val="005A34C7"/>
    <w:rsid w:val="005A3845"/>
    <w:rsid w:val="005A3863"/>
    <w:rsid w:val="005A3AD3"/>
    <w:rsid w:val="005A3C96"/>
    <w:rsid w:val="005A3D92"/>
    <w:rsid w:val="005A3ECC"/>
    <w:rsid w:val="005A407B"/>
    <w:rsid w:val="005A4497"/>
    <w:rsid w:val="005A44DE"/>
    <w:rsid w:val="005A48FD"/>
    <w:rsid w:val="005A4DD1"/>
    <w:rsid w:val="005A4E0B"/>
    <w:rsid w:val="005A4F95"/>
    <w:rsid w:val="005A5A6D"/>
    <w:rsid w:val="005A5EBF"/>
    <w:rsid w:val="005A650B"/>
    <w:rsid w:val="005A6D42"/>
    <w:rsid w:val="005A6EFA"/>
    <w:rsid w:val="005A728C"/>
    <w:rsid w:val="005A7519"/>
    <w:rsid w:val="005A7719"/>
    <w:rsid w:val="005A7CAB"/>
    <w:rsid w:val="005A7DF1"/>
    <w:rsid w:val="005B02D4"/>
    <w:rsid w:val="005B048B"/>
    <w:rsid w:val="005B0665"/>
    <w:rsid w:val="005B079C"/>
    <w:rsid w:val="005B07FB"/>
    <w:rsid w:val="005B0938"/>
    <w:rsid w:val="005B1B83"/>
    <w:rsid w:val="005B202A"/>
    <w:rsid w:val="005B25B2"/>
    <w:rsid w:val="005B26AE"/>
    <w:rsid w:val="005B26F8"/>
    <w:rsid w:val="005B364A"/>
    <w:rsid w:val="005B38BC"/>
    <w:rsid w:val="005B3A40"/>
    <w:rsid w:val="005B3B57"/>
    <w:rsid w:val="005B3F24"/>
    <w:rsid w:val="005B41BB"/>
    <w:rsid w:val="005B4719"/>
    <w:rsid w:val="005B52B1"/>
    <w:rsid w:val="005B5A69"/>
    <w:rsid w:val="005B5BD6"/>
    <w:rsid w:val="005B6104"/>
    <w:rsid w:val="005B6573"/>
    <w:rsid w:val="005B6B59"/>
    <w:rsid w:val="005B73BF"/>
    <w:rsid w:val="005B7A33"/>
    <w:rsid w:val="005B7CE5"/>
    <w:rsid w:val="005C2232"/>
    <w:rsid w:val="005C26C6"/>
    <w:rsid w:val="005C2A11"/>
    <w:rsid w:val="005C34F2"/>
    <w:rsid w:val="005C36A9"/>
    <w:rsid w:val="005C383E"/>
    <w:rsid w:val="005C39B9"/>
    <w:rsid w:val="005C3BB6"/>
    <w:rsid w:val="005C50A0"/>
    <w:rsid w:val="005C54D7"/>
    <w:rsid w:val="005C5B04"/>
    <w:rsid w:val="005C6CDB"/>
    <w:rsid w:val="005C6D3F"/>
    <w:rsid w:val="005C6EDB"/>
    <w:rsid w:val="005C7503"/>
    <w:rsid w:val="005C76AC"/>
    <w:rsid w:val="005D0376"/>
    <w:rsid w:val="005D0706"/>
    <w:rsid w:val="005D0FEC"/>
    <w:rsid w:val="005D1125"/>
    <w:rsid w:val="005D1D93"/>
    <w:rsid w:val="005D1E0B"/>
    <w:rsid w:val="005D1F16"/>
    <w:rsid w:val="005D1FD9"/>
    <w:rsid w:val="005D2651"/>
    <w:rsid w:val="005D2714"/>
    <w:rsid w:val="005D2983"/>
    <w:rsid w:val="005D2F04"/>
    <w:rsid w:val="005D32BD"/>
    <w:rsid w:val="005D37C8"/>
    <w:rsid w:val="005D3CEE"/>
    <w:rsid w:val="005D4074"/>
    <w:rsid w:val="005D45FF"/>
    <w:rsid w:val="005D46E0"/>
    <w:rsid w:val="005D4BD8"/>
    <w:rsid w:val="005D4F89"/>
    <w:rsid w:val="005D55C3"/>
    <w:rsid w:val="005D5943"/>
    <w:rsid w:val="005D5D38"/>
    <w:rsid w:val="005D5F98"/>
    <w:rsid w:val="005D6525"/>
    <w:rsid w:val="005D6B2F"/>
    <w:rsid w:val="005D6ED4"/>
    <w:rsid w:val="005D7019"/>
    <w:rsid w:val="005D76D9"/>
    <w:rsid w:val="005D7DB0"/>
    <w:rsid w:val="005E09B6"/>
    <w:rsid w:val="005E0BBE"/>
    <w:rsid w:val="005E1205"/>
    <w:rsid w:val="005E182D"/>
    <w:rsid w:val="005E197A"/>
    <w:rsid w:val="005E19F9"/>
    <w:rsid w:val="005E1B40"/>
    <w:rsid w:val="005E1F3C"/>
    <w:rsid w:val="005E1FF5"/>
    <w:rsid w:val="005E2079"/>
    <w:rsid w:val="005E23F8"/>
    <w:rsid w:val="005E24E7"/>
    <w:rsid w:val="005E2B0A"/>
    <w:rsid w:val="005E2F62"/>
    <w:rsid w:val="005E2FE2"/>
    <w:rsid w:val="005E38B3"/>
    <w:rsid w:val="005E4EF9"/>
    <w:rsid w:val="005E4FB2"/>
    <w:rsid w:val="005E5089"/>
    <w:rsid w:val="005E5641"/>
    <w:rsid w:val="005E5E10"/>
    <w:rsid w:val="005E5F55"/>
    <w:rsid w:val="005E61BB"/>
    <w:rsid w:val="005E679E"/>
    <w:rsid w:val="005E6B12"/>
    <w:rsid w:val="005E6BC1"/>
    <w:rsid w:val="005E6C7F"/>
    <w:rsid w:val="005E6CAE"/>
    <w:rsid w:val="005E7270"/>
    <w:rsid w:val="005E73CE"/>
    <w:rsid w:val="005E768B"/>
    <w:rsid w:val="005E7B72"/>
    <w:rsid w:val="005F05A1"/>
    <w:rsid w:val="005F0693"/>
    <w:rsid w:val="005F06F2"/>
    <w:rsid w:val="005F077D"/>
    <w:rsid w:val="005F1650"/>
    <w:rsid w:val="005F1D23"/>
    <w:rsid w:val="005F203F"/>
    <w:rsid w:val="005F216D"/>
    <w:rsid w:val="005F2610"/>
    <w:rsid w:val="005F262C"/>
    <w:rsid w:val="005F271C"/>
    <w:rsid w:val="005F274B"/>
    <w:rsid w:val="005F2C26"/>
    <w:rsid w:val="005F4034"/>
    <w:rsid w:val="005F4397"/>
    <w:rsid w:val="005F446B"/>
    <w:rsid w:val="005F447F"/>
    <w:rsid w:val="005F4B71"/>
    <w:rsid w:val="005F4DE5"/>
    <w:rsid w:val="005F4E84"/>
    <w:rsid w:val="005F57EE"/>
    <w:rsid w:val="005F5D31"/>
    <w:rsid w:val="005F5DD8"/>
    <w:rsid w:val="005F5FC9"/>
    <w:rsid w:val="005F6364"/>
    <w:rsid w:val="005F6D41"/>
    <w:rsid w:val="005F7327"/>
    <w:rsid w:val="005F781B"/>
    <w:rsid w:val="005F78E8"/>
    <w:rsid w:val="00600090"/>
    <w:rsid w:val="006002D3"/>
    <w:rsid w:val="006005B6"/>
    <w:rsid w:val="00600C87"/>
    <w:rsid w:val="00600DEB"/>
    <w:rsid w:val="006011A0"/>
    <w:rsid w:val="00601409"/>
    <w:rsid w:val="00601EC9"/>
    <w:rsid w:val="00601F55"/>
    <w:rsid w:val="006022CC"/>
    <w:rsid w:val="00602792"/>
    <w:rsid w:val="00602A2D"/>
    <w:rsid w:val="00602F2B"/>
    <w:rsid w:val="00603B7F"/>
    <w:rsid w:val="006045AE"/>
    <w:rsid w:val="00604A1C"/>
    <w:rsid w:val="00605248"/>
    <w:rsid w:val="006054EF"/>
    <w:rsid w:val="00605856"/>
    <w:rsid w:val="0060666D"/>
    <w:rsid w:val="00606689"/>
    <w:rsid w:val="00606887"/>
    <w:rsid w:val="006070C7"/>
    <w:rsid w:val="0060781F"/>
    <w:rsid w:val="00607E2F"/>
    <w:rsid w:val="00607F3D"/>
    <w:rsid w:val="006104FA"/>
    <w:rsid w:val="0061084E"/>
    <w:rsid w:val="00610BDD"/>
    <w:rsid w:val="00611036"/>
    <w:rsid w:val="00611251"/>
    <w:rsid w:val="006112DF"/>
    <w:rsid w:val="0061140D"/>
    <w:rsid w:val="006117F5"/>
    <w:rsid w:val="00611DBC"/>
    <w:rsid w:val="0061200E"/>
    <w:rsid w:val="0061290B"/>
    <w:rsid w:val="00612B3A"/>
    <w:rsid w:val="00612C64"/>
    <w:rsid w:val="00612CF5"/>
    <w:rsid w:val="006137D2"/>
    <w:rsid w:val="00613D47"/>
    <w:rsid w:val="00613ED0"/>
    <w:rsid w:val="0061456A"/>
    <w:rsid w:val="006145D2"/>
    <w:rsid w:val="00614FA0"/>
    <w:rsid w:val="0061577B"/>
    <w:rsid w:val="006162BE"/>
    <w:rsid w:val="00616624"/>
    <w:rsid w:val="00616766"/>
    <w:rsid w:val="006169C9"/>
    <w:rsid w:val="00616EE6"/>
    <w:rsid w:val="00617292"/>
    <w:rsid w:val="006173E3"/>
    <w:rsid w:val="00617AA8"/>
    <w:rsid w:val="0062095A"/>
    <w:rsid w:val="0062259C"/>
    <w:rsid w:val="00622BD8"/>
    <w:rsid w:val="00622BFF"/>
    <w:rsid w:val="006234EA"/>
    <w:rsid w:val="006241FC"/>
    <w:rsid w:val="00625BE8"/>
    <w:rsid w:val="00625D94"/>
    <w:rsid w:val="00625DE0"/>
    <w:rsid w:val="0062646A"/>
    <w:rsid w:val="0062707B"/>
    <w:rsid w:val="00627152"/>
    <w:rsid w:val="0063019B"/>
    <w:rsid w:val="006303C6"/>
    <w:rsid w:val="006309EA"/>
    <w:rsid w:val="00630C9D"/>
    <w:rsid w:val="0063115C"/>
    <w:rsid w:val="006314D1"/>
    <w:rsid w:val="00631680"/>
    <w:rsid w:val="006316F3"/>
    <w:rsid w:val="0063179C"/>
    <w:rsid w:val="00631ADA"/>
    <w:rsid w:val="00631ADC"/>
    <w:rsid w:val="00631C10"/>
    <w:rsid w:val="00631FE4"/>
    <w:rsid w:val="00632B84"/>
    <w:rsid w:val="00632EF4"/>
    <w:rsid w:val="00632FE5"/>
    <w:rsid w:val="00633D23"/>
    <w:rsid w:val="0063424E"/>
    <w:rsid w:val="00634257"/>
    <w:rsid w:val="006347AD"/>
    <w:rsid w:val="006347BA"/>
    <w:rsid w:val="006349BA"/>
    <w:rsid w:val="00634A8B"/>
    <w:rsid w:val="00634E39"/>
    <w:rsid w:val="00634ED5"/>
    <w:rsid w:val="006353F3"/>
    <w:rsid w:val="00635890"/>
    <w:rsid w:val="00635D69"/>
    <w:rsid w:val="0063687D"/>
    <w:rsid w:val="00636D2C"/>
    <w:rsid w:val="00636E60"/>
    <w:rsid w:val="006377A4"/>
    <w:rsid w:val="00637B1A"/>
    <w:rsid w:val="00637BAF"/>
    <w:rsid w:val="00637F39"/>
    <w:rsid w:val="006413F2"/>
    <w:rsid w:val="006415AB"/>
    <w:rsid w:val="0064163E"/>
    <w:rsid w:val="00641894"/>
    <w:rsid w:val="00641F45"/>
    <w:rsid w:val="006422CD"/>
    <w:rsid w:val="006424CC"/>
    <w:rsid w:val="006429D8"/>
    <w:rsid w:val="00642AD7"/>
    <w:rsid w:val="00642B96"/>
    <w:rsid w:val="00642C68"/>
    <w:rsid w:val="00642E1F"/>
    <w:rsid w:val="00642F2F"/>
    <w:rsid w:val="00642F88"/>
    <w:rsid w:val="00643283"/>
    <w:rsid w:val="00643E58"/>
    <w:rsid w:val="0064410F"/>
    <w:rsid w:val="00644290"/>
    <w:rsid w:val="00644505"/>
    <w:rsid w:val="00644593"/>
    <w:rsid w:val="00644C55"/>
    <w:rsid w:val="00644E45"/>
    <w:rsid w:val="006450D0"/>
    <w:rsid w:val="0064516D"/>
    <w:rsid w:val="00645351"/>
    <w:rsid w:val="00645577"/>
    <w:rsid w:val="00646873"/>
    <w:rsid w:val="006472F6"/>
    <w:rsid w:val="006477F6"/>
    <w:rsid w:val="006478B5"/>
    <w:rsid w:val="00647A31"/>
    <w:rsid w:val="00647A62"/>
    <w:rsid w:val="00647B33"/>
    <w:rsid w:val="00647B59"/>
    <w:rsid w:val="0065000D"/>
    <w:rsid w:val="00650517"/>
    <w:rsid w:val="00650624"/>
    <w:rsid w:val="00650D3D"/>
    <w:rsid w:val="006514D7"/>
    <w:rsid w:val="0065156B"/>
    <w:rsid w:val="006515A6"/>
    <w:rsid w:val="00651955"/>
    <w:rsid w:val="00652361"/>
    <w:rsid w:val="0065275E"/>
    <w:rsid w:val="00652CAA"/>
    <w:rsid w:val="00652CD5"/>
    <w:rsid w:val="00652F48"/>
    <w:rsid w:val="006530D5"/>
    <w:rsid w:val="00653743"/>
    <w:rsid w:val="0065381D"/>
    <w:rsid w:val="00653E46"/>
    <w:rsid w:val="00653E9E"/>
    <w:rsid w:val="0065467C"/>
    <w:rsid w:val="00654B85"/>
    <w:rsid w:val="00654EEB"/>
    <w:rsid w:val="00654FDF"/>
    <w:rsid w:val="00655B5B"/>
    <w:rsid w:val="00655EFD"/>
    <w:rsid w:val="00655F38"/>
    <w:rsid w:val="0065605C"/>
    <w:rsid w:val="00656385"/>
    <w:rsid w:val="00660417"/>
    <w:rsid w:val="0066058A"/>
    <w:rsid w:val="006608E0"/>
    <w:rsid w:val="00661044"/>
    <w:rsid w:val="0066158E"/>
    <w:rsid w:val="006615D9"/>
    <w:rsid w:val="00661A0E"/>
    <w:rsid w:val="00661A21"/>
    <w:rsid w:val="00661BDC"/>
    <w:rsid w:val="00661C7F"/>
    <w:rsid w:val="006622F1"/>
    <w:rsid w:val="00662785"/>
    <w:rsid w:val="006627CD"/>
    <w:rsid w:val="00662D48"/>
    <w:rsid w:val="00662F5F"/>
    <w:rsid w:val="00663087"/>
    <w:rsid w:val="0066324A"/>
    <w:rsid w:val="0066333A"/>
    <w:rsid w:val="00663392"/>
    <w:rsid w:val="00663AED"/>
    <w:rsid w:val="00663E67"/>
    <w:rsid w:val="00664372"/>
    <w:rsid w:val="006644CC"/>
    <w:rsid w:val="006649F6"/>
    <w:rsid w:val="00664B0E"/>
    <w:rsid w:val="006650F3"/>
    <w:rsid w:val="006653FF"/>
    <w:rsid w:val="00665478"/>
    <w:rsid w:val="0066618E"/>
    <w:rsid w:val="00666628"/>
    <w:rsid w:val="00666642"/>
    <w:rsid w:val="006669A6"/>
    <w:rsid w:val="00666EC9"/>
    <w:rsid w:val="006700EA"/>
    <w:rsid w:val="006702C7"/>
    <w:rsid w:val="00670478"/>
    <w:rsid w:val="0067088A"/>
    <w:rsid w:val="0067096C"/>
    <w:rsid w:val="00670A52"/>
    <w:rsid w:val="00670A9A"/>
    <w:rsid w:val="00670EDF"/>
    <w:rsid w:val="00670FC6"/>
    <w:rsid w:val="00671698"/>
    <w:rsid w:val="00672032"/>
    <w:rsid w:val="00672124"/>
    <w:rsid w:val="00672232"/>
    <w:rsid w:val="00672843"/>
    <w:rsid w:val="00672A4C"/>
    <w:rsid w:val="00672C8B"/>
    <w:rsid w:val="006734CB"/>
    <w:rsid w:val="00673960"/>
    <w:rsid w:val="006741D1"/>
    <w:rsid w:val="0067436B"/>
    <w:rsid w:val="00675580"/>
    <w:rsid w:val="00675613"/>
    <w:rsid w:val="0067575F"/>
    <w:rsid w:val="00675BC5"/>
    <w:rsid w:val="00675CBF"/>
    <w:rsid w:val="0067608C"/>
    <w:rsid w:val="006762B1"/>
    <w:rsid w:val="0067684C"/>
    <w:rsid w:val="00676B4C"/>
    <w:rsid w:val="00677230"/>
    <w:rsid w:val="006773CE"/>
    <w:rsid w:val="0067747D"/>
    <w:rsid w:val="006774C1"/>
    <w:rsid w:val="006777B5"/>
    <w:rsid w:val="006779D9"/>
    <w:rsid w:val="00677BDD"/>
    <w:rsid w:val="00677DB6"/>
    <w:rsid w:val="0068014F"/>
    <w:rsid w:val="006804E6"/>
    <w:rsid w:val="00680746"/>
    <w:rsid w:val="0068091B"/>
    <w:rsid w:val="00680D46"/>
    <w:rsid w:val="00680FAA"/>
    <w:rsid w:val="006812F9"/>
    <w:rsid w:val="00681CAA"/>
    <w:rsid w:val="006820C6"/>
    <w:rsid w:val="00682137"/>
    <w:rsid w:val="006823B0"/>
    <w:rsid w:val="0068288F"/>
    <w:rsid w:val="006829D7"/>
    <w:rsid w:val="00682FB0"/>
    <w:rsid w:val="00683907"/>
    <w:rsid w:val="00683D17"/>
    <w:rsid w:val="0068409C"/>
    <w:rsid w:val="00684215"/>
    <w:rsid w:val="0068470E"/>
    <w:rsid w:val="0068482E"/>
    <w:rsid w:val="00685D3A"/>
    <w:rsid w:val="00685E99"/>
    <w:rsid w:val="00686B30"/>
    <w:rsid w:val="00687E3F"/>
    <w:rsid w:val="0069024E"/>
    <w:rsid w:val="00690F45"/>
    <w:rsid w:val="00690F9A"/>
    <w:rsid w:val="006914B2"/>
    <w:rsid w:val="00692209"/>
    <w:rsid w:val="0069246C"/>
    <w:rsid w:val="00692CFD"/>
    <w:rsid w:val="00692F01"/>
    <w:rsid w:val="00693045"/>
    <w:rsid w:val="00693425"/>
    <w:rsid w:val="006935E2"/>
    <w:rsid w:val="006936BF"/>
    <w:rsid w:val="0069373C"/>
    <w:rsid w:val="00693B1E"/>
    <w:rsid w:val="00694570"/>
    <w:rsid w:val="0069474D"/>
    <w:rsid w:val="0069477F"/>
    <w:rsid w:val="00695051"/>
    <w:rsid w:val="00695586"/>
    <w:rsid w:val="00695611"/>
    <w:rsid w:val="00695937"/>
    <w:rsid w:val="00695F30"/>
    <w:rsid w:val="00695FC0"/>
    <w:rsid w:val="006960A7"/>
    <w:rsid w:val="00696E8F"/>
    <w:rsid w:val="00697178"/>
    <w:rsid w:val="0069748F"/>
    <w:rsid w:val="00697A85"/>
    <w:rsid w:val="00697F38"/>
    <w:rsid w:val="006A0135"/>
    <w:rsid w:val="006A031E"/>
    <w:rsid w:val="006A0F57"/>
    <w:rsid w:val="006A153C"/>
    <w:rsid w:val="006A18F8"/>
    <w:rsid w:val="006A1B23"/>
    <w:rsid w:val="006A1EB5"/>
    <w:rsid w:val="006A1F16"/>
    <w:rsid w:val="006A2344"/>
    <w:rsid w:val="006A247D"/>
    <w:rsid w:val="006A2F63"/>
    <w:rsid w:val="006A2FE6"/>
    <w:rsid w:val="006A35CA"/>
    <w:rsid w:val="006A3838"/>
    <w:rsid w:val="006A3F9A"/>
    <w:rsid w:val="006A3FCA"/>
    <w:rsid w:val="006A41AA"/>
    <w:rsid w:val="006A434D"/>
    <w:rsid w:val="006A47F7"/>
    <w:rsid w:val="006A4AB8"/>
    <w:rsid w:val="006A4CEF"/>
    <w:rsid w:val="006A5697"/>
    <w:rsid w:val="006A589D"/>
    <w:rsid w:val="006A5D2E"/>
    <w:rsid w:val="006A5D7D"/>
    <w:rsid w:val="006A6BA8"/>
    <w:rsid w:val="006A6DB0"/>
    <w:rsid w:val="006A6E12"/>
    <w:rsid w:val="006A7030"/>
    <w:rsid w:val="006A7403"/>
    <w:rsid w:val="006A75CD"/>
    <w:rsid w:val="006A7633"/>
    <w:rsid w:val="006A7CB6"/>
    <w:rsid w:val="006B07D9"/>
    <w:rsid w:val="006B139C"/>
    <w:rsid w:val="006B15B5"/>
    <w:rsid w:val="006B17BC"/>
    <w:rsid w:val="006B1B6D"/>
    <w:rsid w:val="006B1F29"/>
    <w:rsid w:val="006B214F"/>
    <w:rsid w:val="006B303B"/>
    <w:rsid w:val="006B3615"/>
    <w:rsid w:val="006B3B11"/>
    <w:rsid w:val="006B3B32"/>
    <w:rsid w:val="006B3BE6"/>
    <w:rsid w:val="006B3BFC"/>
    <w:rsid w:val="006B45EE"/>
    <w:rsid w:val="006B47F5"/>
    <w:rsid w:val="006B4DDF"/>
    <w:rsid w:val="006B4FD5"/>
    <w:rsid w:val="006B5CD6"/>
    <w:rsid w:val="006B6005"/>
    <w:rsid w:val="006B6209"/>
    <w:rsid w:val="006B655F"/>
    <w:rsid w:val="006B66AE"/>
    <w:rsid w:val="006B6969"/>
    <w:rsid w:val="006B6B53"/>
    <w:rsid w:val="006B6C3C"/>
    <w:rsid w:val="006B786F"/>
    <w:rsid w:val="006B797C"/>
    <w:rsid w:val="006C0008"/>
    <w:rsid w:val="006C0049"/>
    <w:rsid w:val="006C0068"/>
    <w:rsid w:val="006C0231"/>
    <w:rsid w:val="006C0497"/>
    <w:rsid w:val="006C1600"/>
    <w:rsid w:val="006C193D"/>
    <w:rsid w:val="006C1B93"/>
    <w:rsid w:val="006C1D75"/>
    <w:rsid w:val="006C1DE5"/>
    <w:rsid w:val="006C1E4E"/>
    <w:rsid w:val="006C1FEC"/>
    <w:rsid w:val="006C2075"/>
    <w:rsid w:val="006C2358"/>
    <w:rsid w:val="006C2504"/>
    <w:rsid w:val="006C28A0"/>
    <w:rsid w:val="006C3061"/>
    <w:rsid w:val="006C3908"/>
    <w:rsid w:val="006C3EBE"/>
    <w:rsid w:val="006C3F69"/>
    <w:rsid w:val="006C45B3"/>
    <w:rsid w:val="006C4821"/>
    <w:rsid w:val="006C4C79"/>
    <w:rsid w:val="006C4F7D"/>
    <w:rsid w:val="006C663E"/>
    <w:rsid w:val="006C7084"/>
    <w:rsid w:val="006C719A"/>
    <w:rsid w:val="006C7363"/>
    <w:rsid w:val="006C7DF5"/>
    <w:rsid w:val="006D1933"/>
    <w:rsid w:val="006D1FC4"/>
    <w:rsid w:val="006D21D7"/>
    <w:rsid w:val="006D2B2F"/>
    <w:rsid w:val="006D2B8C"/>
    <w:rsid w:val="006D2CDD"/>
    <w:rsid w:val="006D2F20"/>
    <w:rsid w:val="006D35F2"/>
    <w:rsid w:val="006D3816"/>
    <w:rsid w:val="006D4065"/>
    <w:rsid w:val="006D4325"/>
    <w:rsid w:val="006D5981"/>
    <w:rsid w:val="006D5988"/>
    <w:rsid w:val="006D5B45"/>
    <w:rsid w:val="006D5E1A"/>
    <w:rsid w:val="006D64E6"/>
    <w:rsid w:val="006D6526"/>
    <w:rsid w:val="006D6866"/>
    <w:rsid w:val="006D6911"/>
    <w:rsid w:val="006D7193"/>
    <w:rsid w:val="006D71BE"/>
    <w:rsid w:val="006D723D"/>
    <w:rsid w:val="006D780F"/>
    <w:rsid w:val="006E008D"/>
    <w:rsid w:val="006E0465"/>
    <w:rsid w:val="006E08A6"/>
    <w:rsid w:val="006E09ED"/>
    <w:rsid w:val="006E0C49"/>
    <w:rsid w:val="006E1444"/>
    <w:rsid w:val="006E1D0F"/>
    <w:rsid w:val="006E201F"/>
    <w:rsid w:val="006E2378"/>
    <w:rsid w:val="006E279E"/>
    <w:rsid w:val="006E38F5"/>
    <w:rsid w:val="006E3C1B"/>
    <w:rsid w:val="006E3D3E"/>
    <w:rsid w:val="006E4290"/>
    <w:rsid w:val="006E44B6"/>
    <w:rsid w:val="006E4A96"/>
    <w:rsid w:val="006E4B59"/>
    <w:rsid w:val="006E4CF4"/>
    <w:rsid w:val="006E557D"/>
    <w:rsid w:val="006E5705"/>
    <w:rsid w:val="006E5733"/>
    <w:rsid w:val="006E5DA7"/>
    <w:rsid w:val="006E63D5"/>
    <w:rsid w:val="006E653B"/>
    <w:rsid w:val="006E68F5"/>
    <w:rsid w:val="006E6DFB"/>
    <w:rsid w:val="006E7671"/>
    <w:rsid w:val="006E7719"/>
    <w:rsid w:val="006E7E1E"/>
    <w:rsid w:val="006F069A"/>
    <w:rsid w:val="006F073B"/>
    <w:rsid w:val="006F0943"/>
    <w:rsid w:val="006F0FCA"/>
    <w:rsid w:val="006F145A"/>
    <w:rsid w:val="006F1529"/>
    <w:rsid w:val="006F1653"/>
    <w:rsid w:val="006F18DA"/>
    <w:rsid w:val="006F1991"/>
    <w:rsid w:val="006F2298"/>
    <w:rsid w:val="006F230D"/>
    <w:rsid w:val="006F2899"/>
    <w:rsid w:val="006F2932"/>
    <w:rsid w:val="006F2E31"/>
    <w:rsid w:val="006F3261"/>
    <w:rsid w:val="006F3657"/>
    <w:rsid w:val="006F3FF7"/>
    <w:rsid w:val="006F4436"/>
    <w:rsid w:val="006F46A0"/>
    <w:rsid w:val="006F4733"/>
    <w:rsid w:val="006F47F4"/>
    <w:rsid w:val="006F4A01"/>
    <w:rsid w:val="006F4BD1"/>
    <w:rsid w:val="006F4F67"/>
    <w:rsid w:val="006F5012"/>
    <w:rsid w:val="006F50CB"/>
    <w:rsid w:val="006F5946"/>
    <w:rsid w:val="006F611E"/>
    <w:rsid w:val="006F7163"/>
    <w:rsid w:val="007000A4"/>
    <w:rsid w:val="0070056D"/>
    <w:rsid w:val="00700A1C"/>
    <w:rsid w:val="00702248"/>
    <w:rsid w:val="00702B4E"/>
    <w:rsid w:val="00702E63"/>
    <w:rsid w:val="00702F58"/>
    <w:rsid w:val="00703538"/>
    <w:rsid w:val="00703C8B"/>
    <w:rsid w:val="00703D8F"/>
    <w:rsid w:val="0070435D"/>
    <w:rsid w:val="007049F0"/>
    <w:rsid w:val="00705C21"/>
    <w:rsid w:val="00706884"/>
    <w:rsid w:val="00706D6C"/>
    <w:rsid w:val="0070735F"/>
    <w:rsid w:val="00707500"/>
    <w:rsid w:val="0070761C"/>
    <w:rsid w:val="00707743"/>
    <w:rsid w:val="00707B11"/>
    <w:rsid w:val="00707C94"/>
    <w:rsid w:val="00707F48"/>
    <w:rsid w:val="00710079"/>
    <w:rsid w:val="00710B90"/>
    <w:rsid w:val="00710DC7"/>
    <w:rsid w:val="00710DE5"/>
    <w:rsid w:val="00710F2C"/>
    <w:rsid w:val="00710F4F"/>
    <w:rsid w:val="007110D4"/>
    <w:rsid w:val="007113CD"/>
    <w:rsid w:val="00711EDB"/>
    <w:rsid w:val="00712B4A"/>
    <w:rsid w:val="00712CE1"/>
    <w:rsid w:val="00712FE1"/>
    <w:rsid w:val="0071303C"/>
    <w:rsid w:val="007133F0"/>
    <w:rsid w:val="0071353E"/>
    <w:rsid w:val="00713717"/>
    <w:rsid w:val="00714276"/>
    <w:rsid w:val="0071443D"/>
    <w:rsid w:val="0071463A"/>
    <w:rsid w:val="00714CBE"/>
    <w:rsid w:val="00714D0D"/>
    <w:rsid w:val="00715763"/>
    <w:rsid w:val="00715C8C"/>
    <w:rsid w:val="00715F81"/>
    <w:rsid w:val="00715FEF"/>
    <w:rsid w:val="00716378"/>
    <w:rsid w:val="007167FC"/>
    <w:rsid w:val="00716AB9"/>
    <w:rsid w:val="00717091"/>
    <w:rsid w:val="0071794C"/>
    <w:rsid w:val="0071797A"/>
    <w:rsid w:val="00717C46"/>
    <w:rsid w:val="00717D84"/>
    <w:rsid w:val="00720200"/>
    <w:rsid w:val="00720283"/>
    <w:rsid w:val="00720EB6"/>
    <w:rsid w:val="00721925"/>
    <w:rsid w:val="00721A55"/>
    <w:rsid w:val="00721AAD"/>
    <w:rsid w:val="00722372"/>
    <w:rsid w:val="00722616"/>
    <w:rsid w:val="00722AC1"/>
    <w:rsid w:val="00722AE2"/>
    <w:rsid w:val="00722DAA"/>
    <w:rsid w:val="00722F2A"/>
    <w:rsid w:val="00722FFF"/>
    <w:rsid w:val="007233FF"/>
    <w:rsid w:val="00723479"/>
    <w:rsid w:val="0072374C"/>
    <w:rsid w:val="0072408C"/>
    <w:rsid w:val="007243FF"/>
    <w:rsid w:val="00724430"/>
    <w:rsid w:val="007244D9"/>
    <w:rsid w:val="00724619"/>
    <w:rsid w:val="0072496A"/>
    <w:rsid w:val="00724DE7"/>
    <w:rsid w:val="0072501D"/>
    <w:rsid w:val="007255FB"/>
    <w:rsid w:val="00725D89"/>
    <w:rsid w:val="00725E9C"/>
    <w:rsid w:val="00725FD8"/>
    <w:rsid w:val="00726205"/>
    <w:rsid w:val="007262D7"/>
    <w:rsid w:val="0072649B"/>
    <w:rsid w:val="00726A20"/>
    <w:rsid w:val="00726B56"/>
    <w:rsid w:val="00726CE5"/>
    <w:rsid w:val="007271E1"/>
    <w:rsid w:val="0072735E"/>
    <w:rsid w:val="00727BA6"/>
    <w:rsid w:val="0073068E"/>
    <w:rsid w:val="0073074A"/>
    <w:rsid w:val="007307DE"/>
    <w:rsid w:val="007312D6"/>
    <w:rsid w:val="00731954"/>
    <w:rsid w:val="00731A6F"/>
    <w:rsid w:val="0073200D"/>
    <w:rsid w:val="00732120"/>
    <w:rsid w:val="007321BB"/>
    <w:rsid w:val="0073228A"/>
    <w:rsid w:val="00732630"/>
    <w:rsid w:val="00732829"/>
    <w:rsid w:val="00732C3B"/>
    <w:rsid w:val="00733370"/>
    <w:rsid w:val="00733376"/>
    <w:rsid w:val="007335B5"/>
    <w:rsid w:val="00733646"/>
    <w:rsid w:val="0073365E"/>
    <w:rsid w:val="0073395E"/>
    <w:rsid w:val="00733976"/>
    <w:rsid w:val="00734355"/>
    <w:rsid w:val="007349AD"/>
    <w:rsid w:val="00734EB1"/>
    <w:rsid w:val="00735178"/>
    <w:rsid w:val="0073574B"/>
    <w:rsid w:val="007357C7"/>
    <w:rsid w:val="00735FAD"/>
    <w:rsid w:val="007361A7"/>
    <w:rsid w:val="00736824"/>
    <w:rsid w:val="007368CF"/>
    <w:rsid w:val="00736980"/>
    <w:rsid w:val="00736D12"/>
    <w:rsid w:val="00737BD8"/>
    <w:rsid w:val="00737D4B"/>
    <w:rsid w:val="00740152"/>
    <w:rsid w:val="00740494"/>
    <w:rsid w:val="00741102"/>
    <w:rsid w:val="007415DC"/>
    <w:rsid w:val="00741644"/>
    <w:rsid w:val="00741D62"/>
    <w:rsid w:val="0074207A"/>
    <w:rsid w:val="007424DF"/>
    <w:rsid w:val="0074297B"/>
    <w:rsid w:val="00742983"/>
    <w:rsid w:val="0074330C"/>
    <w:rsid w:val="0074338C"/>
    <w:rsid w:val="00743A6D"/>
    <w:rsid w:val="00743C05"/>
    <w:rsid w:val="00743D03"/>
    <w:rsid w:val="00743D90"/>
    <w:rsid w:val="00743EFD"/>
    <w:rsid w:val="00743F1B"/>
    <w:rsid w:val="007444FB"/>
    <w:rsid w:val="00744580"/>
    <w:rsid w:val="007447B7"/>
    <w:rsid w:val="00744C4E"/>
    <w:rsid w:val="00744CD5"/>
    <w:rsid w:val="00744DFF"/>
    <w:rsid w:val="00744FCD"/>
    <w:rsid w:val="00745A0F"/>
    <w:rsid w:val="00745AD4"/>
    <w:rsid w:val="00745E46"/>
    <w:rsid w:val="00745EB1"/>
    <w:rsid w:val="00745FAE"/>
    <w:rsid w:val="00745FB6"/>
    <w:rsid w:val="0074653B"/>
    <w:rsid w:val="00746866"/>
    <w:rsid w:val="007469B2"/>
    <w:rsid w:val="007471FF"/>
    <w:rsid w:val="007472C2"/>
    <w:rsid w:val="00747D26"/>
    <w:rsid w:val="00747FB1"/>
    <w:rsid w:val="007500A7"/>
    <w:rsid w:val="0075011B"/>
    <w:rsid w:val="00750DA3"/>
    <w:rsid w:val="00751725"/>
    <w:rsid w:val="007519C8"/>
    <w:rsid w:val="00751FB6"/>
    <w:rsid w:val="00752615"/>
    <w:rsid w:val="0075272C"/>
    <w:rsid w:val="00752902"/>
    <w:rsid w:val="00752B41"/>
    <w:rsid w:val="007530B0"/>
    <w:rsid w:val="007537BD"/>
    <w:rsid w:val="00753A48"/>
    <w:rsid w:val="00753FE8"/>
    <w:rsid w:val="00754546"/>
    <w:rsid w:val="00754AAA"/>
    <w:rsid w:val="00754CB1"/>
    <w:rsid w:val="00754EFE"/>
    <w:rsid w:val="007550AE"/>
    <w:rsid w:val="007553C5"/>
    <w:rsid w:val="00755A97"/>
    <w:rsid w:val="00755FB9"/>
    <w:rsid w:val="00756272"/>
    <w:rsid w:val="007562C2"/>
    <w:rsid w:val="00756DCF"/>
    <w:rsid w:val="0075712E"/>
    <w:rsid w:val="00757DEC"/>
    <w:rsid w:val="00757F25"/>
    <w:rsid w:val="007601AE"/>
    <w:rsid w:val="00760402"/>
    <w:rsid w:val="00760FB9"/>
    <w:rsid w:val="00761041"/>
    <w:rsid w:val="007616CB"/>
    <w:rsid w:val="00761E28"/>
    <w:rsid w:val="00762121"/>
    <w:rsid w:val="0076317E"/>
    <w:rsid w:val="00763349"/>
    <w:rsid w:val="007633BB"/>
    <w:rsid w:val="00763684"/>
    <w:rsid w:val="0076394C"/>
    <w:rsid w:val="0076414E"/>
    <w:rsid w:val="00764270"/>
    <w:rsid w:val="00764460"/>
    <w:rsid w:val="007646B3"/>
    <w:rsid w:val="00765DB2"/>
    <w:rsid w:val="00765E0B"/>
    <w:rsid w:val="00765F65"/>
    <w:rsid w:val="00765FFB"/>
    <w:rsid w:val="0076653B"/>
    <w:rsid w:val="007667BA"/>
    <w:rsid w:val="00766940"/>
    <w:rsid w:val="00766DB5"/>
    <w:rsid w:val="00767804"/>
    <w:rsid w:val="00767B02"/>
    <w:rsid w:val="00767C5B"/>
    <w:rsid w:val="00767E52"/>
    <w:rsid w:val="00767EBF"/>
    <w:rsid w:val="00767F95"/>
    <w:rsid w:val="0077024A"/>
    <w:rsid w:val="00770FCC"/>
    <w:rsid w:val="00772A28"/>
    <w:rsid w:val="007731B7"/>
    <w:rsid w:val="007738C3"/>
    <w:rsid w:val="007738E7"/>
    <w:rsid w:val="00773C98"/>
    <w:rsid w:val="00773FBC"/>
    <w:rsid w:val="007741B2"/>
    <w:rsid w:val="00774750"/>
    <w:rsid w:val="00774D0F"/>
    <w:rsid w:val="00775157"/>
    <w:rsid w:val="00775BA9"/>
    <w:rsid w:val="00775D3C"/>
    <w:rsid w:val="007765DA"/>
    <w:rsid w:val="00776E59"/>
    <w:rsid w:val="00777D22"/>
    <w:rsid w:val="00781D87"/>
    <w:rsid w:val="00781DA7"/>
    <w:rsid w:val="00782129"/>
    <w:rsid w:val="0078282B"/>
    <w:rsid w:val="007832A6"/>
    <w:rsid w:val="00783B08"/>
    <w:rsid w:val="00783E52"/>
    <w:rsid w:val="007853BB"/>
    <w:rsid w:val="00785528"/>
    <w:rsid w:val="007858A4"/>
    <w:rsid w:val="00785C5B"/>
    <w:rsid w:val="00785D14"/>
    <w:rsid w:val="0078642D"/>
    <w:rsid w:val="00786654"/>
    <w:rsid w:val="00787767"/>
    <w:rsid w:val="00787B8C"/>
    <w:rsid w:val="007902A4"/>
    <w:rsid w:val="007902F8"/>
    <w:rsid w:val="007908BB"/>
    <w:rsid w:val="00790D35"/>
    <w:rsid w:val="00790D63"/>
    <w:rsid w:val="007915E2"/>
    <w:rsid w:val="00791653"/>
    <w:rsid w:val="00791738"/>
    <w:rsid w:val="007917F0"/>
    <w:rsid w:val="00791831"/>
    <w:rsid w:val="007919AA"/>
    <w:rsid w:val="007920FA"/>
    <w:rsid w:val="007926BD"/>
    <w:rsid w:val="00792975"/>
    <w:rsid w:val="00792E64"/>
    <w:rsid w:val="00792EF5"/>
    <w:rsid w:val="00792F14"/>
    <w:rsid w:val="00793030"/>
    <w:rsid w:val="007932AA"/>
    <w:rsid w:val="007935F4"/>
    <w:rsid w:val="00793A53"/>
    <w:rsid w:val="00793E49"/>
    <w:rsid w:val="00794148"/>
    <w:rsid w:val="007941B9"/>
    <w:rsid w:val="0079448D"/>
    <w:rsid w:val="0079448F"/>
    <w:rsid w:val="00794CD7"/>
    <w:rsid w:val="00794F56"/>
    <w:rsid w:val="00795090"/>
    <w:rsid w:val="007951BB"/>
    <w:rsid w:val="007957A3"/>
    <w:rsid w:val="00795CE7"/>
    <w:rsid w:val="0079623A"/>
    <w:rsid w:val="00797110"/>
    <w:rsid w:val="007971D3"/>
    <w:rsid w:val="00797890"/>
    <w:rsid w:val="00797926"/>
    <w:rsid w:val="007A00F9"/>
    <w:rsid w:val="007A05B5"/>
    <w:rsid w:val="007A0684"/>
    <w:rsid w:val="007A08A0"/>
    <w:rsid w:val="007A0BD2"/>
    <w:rsid w:val="007A0C7D"/>
    <w:rsid w:val="007A0E04"/>
    <w:rsid w:val="007A133D"/>
    <w:rsid w:val="007A17BC"/>
    <w:rsid w:val="007A1974"/>
    <w:rsid w:val="007A1A84"/>
    <w:rsid w:val="007A1A9E"/>
    <w:rsid w:val="007A1AF6"/>
    <w:rsid w:val="007A1E3E"/>
    <w:rsid w:val="007A1F5B"/>
    <w:rsid w:val="007A2336"/>
    <w:rsid w:val="007A2453"/>
    <w:rsid w:val="007A2948"/>
    <w:rsid w:val="007A38C8"/>
    <w:rsid w:val="007A3BF6"/>
    <w:rsid w:val="007A4380"/>
    <w:rsid w:val="007A43F0"/>
    <w:rsid w:val="007A447E"/>
    <w:rsid w:val="007A4649"/>
    <w:rsid w:val="007A4B09"/>
    <w:rsid w:val="007A4DB9"/>
    <w:rsid w:val="007A4F76"/>
    <w:rsid w:val="007A69A9"/>
    <w:rsid w:val="007A6A2F"/>
    <w:rsid w:val="007A6DB6"/>
    <w:rsid w:val="007A6F4B"/>
    <w:rsid w:val="007A7785"/>
    <w:rsid w:val="007A77C0"/>
    <w:rsid w:val="007A7A87"/>
    <w:rsid w:val="007A7B08"/>
    <w:rsid w:val="007B0042"/>
    <w:rsid w:val="007B0219"/>
    <w:rsid w:val="007B0960"/>
    <w:rsid w:val="007B0FFA"/>
    <w:rsid w:val="007B154D"/>
    <w:rsid w:val="007B181C"/>
    <w:rsid w:val="007B1887"/>
    <w:rsid w:val="007B1B97"/>
    <w:rsid w:val="007B1D24"/>
    <w:rsid w:val="007B1E3C"/>
    <w:rsid w:val="007B1F4A"/>
    <w:rsid w:val="007B1F9A"/>
    <w:rsid w:val="007B2124"/>
    <w:rsid w:val="007B2353"/>
    <w:rsid w:val="007B2374"/>
    <w:rsid w:val="007B2A36"/>
    <w:rsid w:val="007B2B39"/>
    <w:rsid w:val="007B2F5B"/>
    <w:rsid w:val="007B3731"/>
    <w:rsid w:val="007B3A77"/>
    <w:rsid w:val="007B4B9A"/>
    <w:rsid w:val="007B50D2"/>
    <w:rsid w:val="007B53A1"/>
    <w:rsid w:val="007B58F3"/>
    <w:rsid w:val="007B60A3"/>
    <w:rsid w:val="007B6203"/>
    <w:rsid w:val="007B62DE"/>
    <w:rsid w:val="007B70CF"/>
    <w:rsid w:val="007B7111"/>
    <w:rsid w:val="007B7375"/>
    <w:rsid w:val="007B73E5"/>
    <w:rsid w:val="007B750D"/>
    <w:rsid w:val="007B7656"/>
    <w:rsid w:val="007B7C9B"/>
    <w:rsid w:val="007B7EFD"/>
    <w:rsid w:val="007B7FC4"/>
    <w:rsid w:val="007C06A2"/>
    <w:rsid w:val="007C08CE"/>
    <w:rsid w:val="007C094B"/>
    <w:rsid w:val="007C0D05"/>
    <w:rsid w:val="007C1554"/>
    <w:rsid w:val="007C1C05"/>
    <w:rsid w:val="007C1F0C"/>
    <w:rsid w:val="007C23D3"/>
    <w:rsid w:val="007C24E4"/>
    <w:rsid w:val="007C2715"/>
    <w:rsid w:val="007C283A"/>
    <w:rsid w:val="007C2897"/>
    <w:rsid w:val="007C2966"/>
    <w:rsid w:val="007C2DC8"/>
    <w:rsid w:val="007C3109"/>
    <w:rsid w:val="007C360E"/>
    <w:rsid w:val="007C3B78"/>
    <w:rsid w:val="007C3B8F"/>
    <w:rsid w:val="007C3BFB"/>
    <w:rsid w:val="007C3F4A"/>
    <w:rsid w:val="007C4BB0"/>
    <w:rsid w:val="007C50EE"/>
    <w:rsid w:val="007C5206"/>
    <w:rsid w:val="007C5CF1"/>
    <w:rsid w:val="007C643B"/>
    <w:rsid w:val="007C6535"/>
    <w:rsid w:val="007C70A2"/>
    <w:rsid w:val="007C73F6"/>
    <w:rsid w:val="007C7E10"/>
    <w:rsid w:val="007C7FED"/>
    <w:rsid w:val="007D0122"/>
    <w:rsid w:val="007D042E"/>
    <w:rsid w:val="007D0C70"/>
    <w:rsid w:val="007D0CB6"/>
    <w:rsid w:val="007D0F46"/>
    <w:rsid w:val="007D10A7"/>
    <w:rsid w:val="007D110A"/>
    <w:rsid w:val="007D13BF"/>
    <w:rsid w:val="007D228F"/>
    <w:rsid w:val="007D27F5"/>
    <w:rsid w:val="007D2AD3"/>
    <w:rsid w:val="007D2EA4"/>
    <w:rsid w:val="007D30D7"/>
    <w:rsid w:val="007D3ACF"/>
    <w:rsid w:val="007D3B16"/>
    <w:rsid w:val="007D3B98"/>
    <w:rsid w:val="007D3D70"/>
    <w:rsid w:val="007D439A"/>
    <w:rsid w:val="007D48EA"/>
    <w:rsid w:val="007D4985"/>
    <w:rsid w:val="007D4CC2"/>
    <w:rsid w:val="007D578F"/>
    <w:rsid w:val="007D5ADB"/>
    <w:rsid w:val="007D5B47"/>
    <w:rsid w:val="007D5BE4"/>
    <w:rsid w:val="007D5EA2"/>
    <w:rsid w:val="007D63A8"/>
    <w:rsid w:val="007D641D"/>
    <w:rsid w:val="007D6663"/>
    <w:rsid w:val="007D67FF"/>
    <w:rsid w:val="007D6837"/>
    <w:rsid w:val="007D6DD4"/>
    <w:rsid w:val="007D6F28"/>
    <w:rsid w:val="007D79AA"/>
    <w:rsid w:val="007D79F6"/>
    <w:rsid w:val="007D7AD3"/>
    <w:rsid w:val="007D7FCA"/>
    <w:rsid w:val="007E0CC6"/>
    <w:rsid w:val="007E0D14"/>
    <w:rsid w:val="007E0E66"/>
    <w:rsid w:val="007E1252"/>
    <w:rsid w:val="007E1960"/>
    <w:rsid w:val="007E23FC"/>
    <w:rsid w:val="007E3B25"/>
    <w:rsid w:val="007E416F"/>
    <w:rsid w:val="007E41E3"/>
    <w:rsid w:val="007E430B"/>
    <w:rsid w:val="007E44BD"/>
    <w:rsid w:val="007E48A2"/>
    <w:rsid w:val="007E4A1D"/>
    <w:rsid w:val="007E5208"/>
    <w:rsid w:val="007E534D"/>
    <w:rsid w:val="007E53DC"/>
    <w:rsid w:val="007E567C"/>
    <w:rsid w:val="007E5BBC"/>
    <w:rsid w:val="007E5C04"/>
    <w:rsid w:val="007E5CF4"/>
    <w:rsid w:val="007E605F"/>
    <w:rsid w:val="007E6185"/>
    <w:rsid w:val="007E62B9"/>
    <w:rsid w:val="007E631E"/>
    <w:rsid w:val="007E6341"/>
    <w:rsid w:val="007E643B"/>
    <w:rsid w:val="007E678A"/>
    <w:rsid w:val="007E68DC"/>
    <w:rsid w:val="007E6A7A"/>
    <w:rsid w:val="007E6CC5"/>
    <w:rsid w:val="007E7341"/>
    <w:rsid w:val="007E786A"/>
    <w:rsid w:val="007E794D"/>
    <w:rsid w:val="007E7AAD"/>
    <w:rsid w:val="007E7D2B"/>
    <w:rsid w:val="007E7F74"/>
    <w:rsid w:val="007F05FB"/>
    <w:rsid w:val="007F0CE4"/>
    <w:rsid w:val="007F14E3"/>
    <w:rsid w:val="007F1C01"/>
    <w:rsid w:val="007F1F6A"/>
    <w:rsid w:val="007F28C5"/>
    <w:rsid w:val="007F291F"/>
    <w:rsid w:val="007F2BC7"/>
    <w:rsid w:val="007F3131"/>
    <w:rsid w:val="007F345A"/>
    <w:rsid w:val="007F3B14"/>
    <w:rsid w:val="007F3D92"/>
    <w:rsid w:val="007F46C4"/>
    <w:rsid w:val="007F4BC4"/>
    <w:rsid w:val="007F562F"/>
    <w:rsid w:val="007F5F80"/>
    <w:rsid w:val="007F693C"/>
    <w:rsid w:val="007F6FA9"/>
    <w:rsid w:val="007F7359"/>
    <w:rsid w:val="007F782A"/>
    <w:rsid w:val="007F7E69"/>
    <w:rsid w:val="008000F6"/>
    <w:rsid w:val="008001C0"/>
    <w:rsid w:val="008003C6"/>
    <w:rsid w:val="0080046C"/>
    <w:rsid w:val="0080096C"/>
    <w:rsid w:val="00800E90"/>
    <w:rsid w:val="0080110F"/>
    <w:rsid w:val="00801955"/>
    <w:rsid w:val="00801F12"/>
    <w:rsid w:val="00801FC8"/>
    <w:rsid w:val="008023BB"/>
    <w:rsid w:val="00802D17"/>
    <w:rsid w:val="00802EC5"/>
    <w:rsid w:val="008031C3"/>
    <w:rsid w:val="0080322F"/>
    <w:rsid w:val="008035F5"/>
    <w:rsid w:val="00803F59"/>
    <w:rsid w:val="0080400E"/>
    <w:rsid w:val="00804698"/>
    <w:rsid w:val="0080495A"/>
    <w:rsid w:val="0080498E"/>
    <w:rsid w:val="008050D3"/>
    <w:rsid w:val="008050E8"/>
    <w:rsid w:val="0080529E"/>
    <w:rsid w:val="00805340"/>
    <w:rsid w:val="008053F2"/>
    <w:rsid w:val="00805680"/>
    <w:rsid w:val="0080586D"/>
    <w:rsid w:val="00805FBB"/>
    <w:rsid w:val="00806DB6"/>
    <w:rsid w:val="00806DF5"/>
    <w:rsid w:val="00806F6F"/>
    <w:rsid w:val="0080712C"/>
    <w:rsid w:val="00807226"/>
    <w:rsid w:val="0080735F"/>
    <w:rsid w:val="008078B0"/>
    <w:rsid w:val="008078B5"/>
    <w:rsid w:val="00807ECE"/>
    <w:rsid w:val="00810443"/>
    <w:rsid w:val="00810AA2"/>
    <w:rsid w:val="0081109B"/>
    <w:rsid w:val="008110CC"/>
    <w:rsid w:val="008110F1"/>
    <w:rsid w:val="0081153C"/>
    <w:rsid w:val="008115A4"/>
    <w:rsid w:val="00811BC7"/>
    <w:rsid w:val="00812647"/>
    <w:rsid w:val="008126DD"/>
    <w:rsid w:val="00812BC9"/>
    <w:rsid w:val="00812D5B"/>
    <w:rsid w:val="00812FF3"/>
    <w:rsid w:val="0081303C"/>
    <w:rsid w:val="00813495"/>
    <w:rsid w:val="00813B32"/>
    <w:rsid w:val="00813F56"/>
    <w:rsid w:val="00814460"/>
    <w:rsid w:val="00814464"/>
    <w:rsid w:val="00815128"/>
    <w:rsid w:val="00815892"/>
    <w:rsid w:val="00815962"/>
    <w:rsid w:val="00815AF2"/>
    <w:rsid w:val="00815EDA"/>
    <w:rsid w:val="008165E7"/>
    <w:rsid w:val="0081667E"/>
    <w:rsid w:val="00816850"/>
    <w:rsid w:val="00816978"/>
    <w:rsid w:val="00816B55"/>
    <w:rsid w:val="00816DA6"/>
    <w:rsid w:val="008178BB"/>
    <w:rsid w:val="00817D95"/>
    <w:rsid w:val="0082004F"/>
    <w:rsid w:val="008202E9"/>
    <w:rsid w:val="00820BCE"/>
    <w:rsid w:val="00820E71"/>
    <w:rsid w:val="00820FB6"/>
    <w:rsid w:val="008216B2"/>
    <w:rsid w:val="008218AD"/>
    <w:rsid w:val="008221BE"/>
    <w:rsid w:val="00822987"/>
    <w:rsid w:val="00822C0E"/>
    <w:rsid w:val="00822E19"/>
    <w:rsid w:val="008230A4"/>
    <w:rsid w:val="00823732"/>
    <w:rsid w:val="00823770"/>
    <w:rsid w:val="008237A1"/>
    <w:rsid w:val="00823B94"/>
    <w:rsid w:val="00823E0B"/>
    <w:rsid w:val="00823EA5"/>
    <w:rsid w:val="00823FC4"/>
    <w:rsid w:val="008241E1"/>
    <w:rsid w:val="0082421F"/>
    <w:rsid w:val="008244CB"/>
    <w:rsid w:val="00824B35"/>
    <w:rsid w:val="0082530D"/>
    <w:rsid w:val="008257C4"/>
    <w:rsid w:val="00825908"/>
    <w:rsid w:val="00826164"/>
    <w:rsid w:val="00826445"/>
    <w:rsid w:val="00827514"/>
    <w:rsid w:val="00827A91"/>
    <w:rsid w:val="00827E81"/>
    <w:rsid w:val="00830237"/>
    <w:rsid w:val="008305A6"/>
    <w:rsid w:val="00830796"/>
    <w:rsid w:val="00830A28"/>
    <w:rsid w:val="0083127A"/>
    <w:rsid w:val="008318A9"/>
    <w:rsid w:val="00831BA8"/>
    <w:rsid w:val="00831F94"/>
    <w:rsid w:val="00832196"/>
    <w:rsid w:val="0083267B"/>
    <w:rsid w:val="00832A7D"/>
    <w:rsid w:val="00832AB4"/>
    <w:rsid w:val="00833262"/>
    <w:rsid w:val="0083335D"/>
    <w:rsid w:val="00833A15"/>
    <w:rsid w:val="00833B60"/>
    <w:rsid w:val="00833DAF"/>
    <w:rsid w:val="00833DCE"/>
    <w:rsid w:val="00834372"/>
    <w:rsid w:val="0083438E"/>
    <w:rsid w:val="008346B6"/>
    <w:rsid w:val="00834818"/>
    <w:rsid w:val="008349D5"/>
    <w:rsid w:val="008349FB"/>
    <w:rsid w:val="0083508A"/>
    <w:rsid w:val="008354AA"/>
    <w:rsid w:val="0083555D"/>
    <w:rsid w:val="00835AEB"/>
    <w:rsid w:val="00835FB6"/>
    <w:rsid w:val="008360F6"/>
    <w:rsid w:val="0083611D"/>
    <w:rsid w:val="008364A7"/>
    <w:rsid w:val="00836812"/>
    <w:rsid w:val="00836ACB"/>
    <w:rsid w:val="00836F2D"/>
    <w:rsid w:val="00836F65"/>
    <w:rsid w:val="00836FAF"/>
    <w:rsid w:val="008376DA"/>
    <w:rsid w:val="00837CA2"/>
    <w:rsid w:val="00837D15"/>
    <w:rsid w:val="00840562"/>
    <w:rsid w:val="0084056B"/>
    <w:rsid w:val="00840992"/>
    <w:rsid w:val="00840F79"/>
    <w:rsid w:val="00841077"/>
    <w:rsid w:val="008411D8"/>
    <w:rsid w:val="008413C0"/>
    <w:rsid w:val="00841AC8"/>
    <w:rsid w:val="00841B58"/>
    <w:rsid w:val="00841D3E"/>
    <w:rsid w:val="00842A37"/>
    <w:rsid w:val="00842C5E"/>
    <w:rsid w:val="00842F88"/>
    <w:rsid w:val="00843031"/>
    <w:rsid w:val="0084339C"/>
    <w:rsid w:val="0084344C"/>
    <w:rsid w:val="00843AC7"/>
    <w:rsid w:val="00843CBB"/>
    <w:rsid w:val="008448B9"/>
    <w:rsid w:val="00844943"/>
    <w:rsid w:val="00844C24"/>
    <w:rsid w:val="008457B5"/>
    <w:rsid w:val="008459E9"/>
    <w:rsid w:val="00845E47"/>
    <w:rsid w:val="00846307"/>
    <w:rsid w:val="0084652F"/>
    <w:rsid w:val="00846ACB"/>
    <w:rsid w:val="008471AC"/>
    <w:rsid w:val="0084725E"/>
    <w:rsid w:val="00847379"/>
    <w:rsid w:val="00847488"/>
    <w:rsid w:val="0084753F"/>
    <w:rsid w:val="00847B26"/>
    <w:rsid w:val="00850956"/>
    <w:rsid w:val="00851006"/>
    <w:rsid w:val="0085104C"/>
    <w:rsid w:val="008523C8"/>
    <w:rsid w:val="008524FC"/>
    <w:rsid w:val="00852647"/>
    <w:rsid w:val="00852C9A"/>
    <w:rsid w:val="00852D7E"/>
    <w:rsid w:val="00852D84"/>
    <w:rsid w:val="00853328"/>
    <w:rsid w:val="008533AE"/>
    <w:rsid w:val="008535BF"/>
    <w:rsid w:val="0085360A"/>
    <w:rsid w:val="00853774"/>
    <w:rsid w:val="00853995"/>
    <w:rsid w:val="00853A7B"/>
    <w:rsid w:val="00853AAA"/>
    <w:rsid w:val="00853BEA"/>
    <w:rsid w:val="00854054"/>
    <w:rsid w:val="00854793"/>
    <w:rsid w:val="00854907"/>
    <w:rsid w:val="00855446"/>
    <w:rsid w:val="00855B67"/>
    <w:rsid w:val="00855CD7"/>
    <w:rsid w:val="008562DD"/>
    <w:rsid w:val="008566DE"/>
    <w:rsid w:val="00856E38"/>
    <w:rsid w:val="008577D3"/>
    <w:rsid w:val="008578AF"/>
    <w:rsid w:val="00857F79"/>
    <w:rsid w:val="008604A0"/>
    <w:rsid w:val="008606F2"/>
    <w:rsid w:val="00860839"/>
    <w:rsid w:val="008608E7"/>
    <w:rsid w:val="00860948"/>
    <w:rsid w:val="00860D95"/>
    <w:rsid w:val="00861ED0"/>
    <w:rsid w:val="00861FDD"/>
    <w:rsid w:val="008622C6"/>
    <w:rsid w:val="0086240A"/>
    <w:rsid w:val="00862AD6"/>
    <w:rsid w:val="00862BCC"/>
    <w:rsid w:val="00862FE7"/>
    <w:rsid w:val="00863262"/>
    <w:rsid w:val="0086374E"/>
    <w:rsid w:val="00863F88"/>
    <w:rsid w:val="00863FE7"/>
    <w:rsid w:val="008641F3"/>
    <w:rsid w:val="008641FC"/>
    <w:rsid w:val="00864819"/>
    <w:rsid w:val="0086483D"/>
    <w:rsid w:val="00864864"/>
    <w:rsid w:val="00864DFD"/>
    <w:rsid w:val="00865024"/>
    <w:rsid w:val="0086519D"/>
    <w:rsid w:val="0086523C"/>
    <w:rsid w:val="00865B7F"/>
    <w:rsid w:val="00865C02"/>
    <w:rsid w:val="00866870"/>
    <w:rsid w:val="00866C1B"/>
    <w:rsid w:val="00866CD1"/>
    <w:rsid w:val="00866F5D"/>
    <w:rsid w:val="00867164"/>
    <w:rsid w:val="00867597"/>
    <w:rsid w:val="00867AF6"/>
    <w:rsid w:val="008703B4"/>
    <w:rsid w:val="008707E4"/>
    <w:rsid w:val="00870824"/>
    <w:rsid w:val="00870917"/>
    <w:rsid w:val="00870D53"/>
    <w:rsid w:val="00870E83"/>
    <w:rsid w:val="008713B7"/>
    <w:rsid w:val="0087147E"/>
    <w:rsid w:val="00871573"/>
    <w:rsid w:val="008719CC"/>
    <w:rsid w:val="00871DAB"/>
    <w:rsid w:val="00871EE2"/>
    <w:rsid w:val="00872046"/>
    <w:rsid w:val="0087258C"/>
    <w:rsid w:val="00872852"/>
    <w:rsid w:val="008728E6"/>
    <w:rsid w:val="00872C17"/>
    <w:rsid w:val="00873C21"/>
    <w:rsid w:val="008747B7"/>
    <w:rsid w:val="00874DED"/>
    <w:rsid w:val="00875204"/>
    <w:rsid w:val="00875388"/>
    <w:rsid w:val="00875505"/>
    <w:rsid w:val="00875528"/>
    <w:rsid w:val="008755B1"/>
    <w:rsid w:val="00875AAB"/>
    <w:rsid w:val="00875B3A"/>
    <w:rsid w:val="008772B0"/>
    <w:rsid w:val="008774BE"/>
    <w:rsid w:val="008774F0"/>
    <w:rsid w:val="0087779A"/>
    <w:rsid w:val="00877C02"/>
    <w:rsid w:val="0088084C"/>
    <w:rsid w:val="00880A17"/>
    <w:rsid w:val="00880EB6"/>
    <w:rsid w:val="008810CB"/>
    <w:rsid w:val="008811A6"/>
    <w:rsid w:val="008826FE"/>
    <w:rsid w:val="008827C5"/>
    <w:rsid w:val="008829C0"/>
    <w:rsid w:val="00882B7C"/>
    <w:rsid w:val="00882C46"/>
    <w:rsid w:val="00882C4C"/>
    <w:rsid w:val="00882D6C"/>
    <w:rsid w:val="00882EDB"/>
    <w:rsid w:val="008831DF"/>
    <w:rsid w:val="00883203"/>
    <w:rsid w:val="00883244"/>
    <w:rsid w:val="008835CE"/>
    <w:rsid w:val="00883FAC"/>
    <w:rsid w:val="00884378"/>
    <w:rsid w:val="008846A5"/>
    <w:rsid w:val="00884B8C"/>
    <w:rsid w:val="00884CDB"/>
    <w:rsid w:val="00885036"/>
    <w:rsid w:val="008853CC"/>
    <w:rsid w:val="008855EF"/>
    <w:rsid w:val="00885BBE"/>
    <w:rsid w:val="00885C77"/>
    <w:rsid w:val="008863D9"/>
    <w:rsid w:val="00886445"/>
    <w:rsid w:val="00886A8E"/>
    <w:rsid w:val="008872D5"/>
    <w:rsid w:val="008879A2"/>
    <w:rsid w:val="008902C8"/>
    <w:rsid w:val="008902E6"/>
    <w:rsid w:val="008903CA"/>
    <w:rsid w:val="00890808"/>
    <w:rsid w:val="008912F7"/>
    <w:rsid w:val="008913A3"/>
    <w:rsid w:val="0089194E"/>
    <w:rsid w:val="00891A2C"/>
    <w:rsid w:val="00891DCA"/>
    <w:rsid w:val="00891F8C"/>
    <w:rsid w:val="008922D0"/>
    <w:rsid w:val="0089269C"/>
    <w:rsid w:val="00892A91"/>
    <w:rsid w:val="00892FD4"/>
    <w:rsid w:val="008930D6"/>
    <w:rsid w:val="008930D8"/>
    <w:rsid w:val="008931F5"/>
    <w:rsid w:val="008935DD"/>
    <w:rsid w:val="00893CAA"/>
    <w:rsid w:val="00893DDD"/>
    <w:rsid w:val="00893E2D"/>
    <w:rsid w:val="00893FA5"/>
    <w:rsid w:val="0089434C"/>
    <w:rsid w:val="0089439C"/>
    <w:rsid w:val="00894990"/>
    <w:rsid w:val="00894AA9"/>
    <w:rsid w:val="00894C44"/>
    <w:rsid w:val="00895045"/>
    <w:rsid w:val="008956D3"/>
    <w:rsid w:val="00895749"/>
    <w:rsid w:val="00895828"/>
    <w:rsid w:val="008959B8"/>
    <w:rsid w:val="00895B2B"/>
    <w:rsid w:val="00895C45"/>
    <w:rsid w:val="00895F5F"/>
    <w:rsid w:val="00896114"/>
    <w:rsid w:val="0089613D"/>
    <w:rsid w:val="00896895"/>
    <w:rsid w:val="00897311"/>
    <w:rsid w:val="00897FD0"/>
    <w:rsid w:val="008A02D6"/>
    <w:rsid w:val="008A066E"/>
    <w:rsid w:val="008A07C3"/>
    <w:rsid w:val="008A0C13"/>
    <w:rsid w:val="008A19E7"/>
    <w:rsid w:val="008A21A6"/>
    <w:rsid w:val="008A26D6"/>
    <w:rsid w:val="008A292D"/>
    <w:rsid w:val="008A2B00"/>
    <w:rsid w:val="008A3433"/>
    <w:rsid w:val="008A3574"/>
    <w:rsid w:val="008A35CD"/>
    <w:rsid w:val="008A3AE5"/>
    <w:rsid w:val="008A488B"/>
    <w:rsid w:val="008A4A1C"/>
    <w:rsid w:val="008A4C1F"/>
    <w:rsid w:val="008A4D1D"/>
    <w:rsid w:val="008A50C1"/>
    <w:rsid w:val="008A56BB"/>
    <w:rsid w:val="008A573C"/>
    <w:rsid w:val="008A5912"/>
    <w:rsid w:val="008A5C49"/>
    <w:rsid w:val="008A5E30"/>
    <w:rsid w:val="008A6294"/>
    <w:rsid w:val="008A66F0"/>
    <w:rsid w:val="008A6848"/>
    <w:rsid w:val="008A6B17"/>
    <w:rsid w:val="008A724B"/>
    <w:rsid w:val="008A74C7"/>
    <w:rsid w:val="008A7CB6"/>
    <w:rsid w:val="008B0471"/>
    <w:rsid w:val="008B0A3F"/>
    <w:rsid w:val="008B0C4D"/>
    <w:rsid w:val="008B11EC"/>
    <w:rsid w:val="008B14B3"/>
    <w:rsid w:val="008B2048"/>
    <w:rsid w:val="008B223E"/>
    <w:rsid w:val="008B2383"/>
    <w:rsid w:val="008B2C64"/>
    <w:rsid w:val="008B2D05"/>
    <w:rsid w:val="008B3780"/>
    <w:rsid w:val="008B4389"/>
    <w:rsid w:val="008B4882"/>
    <w:rsid w:val="008B4911"/>
    <w:rsid w:val="008B59CD"/>
    <w:rsid w:val="008B5CD4"/>
    <w:rsid w:val="008B5D87"/>
    <w:rsid w:val="008B5ED1"/>
    <w:rsid w:val="008B6118"/>
    <w:rsid w:val="008B63F8"/>
    <w:rsid w:val="008B64B4"/>
    <w:rsid w:val="008B6D80"/>
    <w:rsid w:val="008B75B4"/>
    <w:rsid w:val="008B79AF"/>
    <w:rsid w:val="008B7E8F"/>
    <w:rsid w:val="008C082C"/>
    <w:rsid w:val="008C0871"/>
    <w:rsid w:val="008C0B57"/>
    <w:rsid w:val="008C1846"/>
    <w:rsid w:val="008C18C3"/>
    <w:rsid w:val="008C2271"/>
    <w:rsid w:val="008C23BC"/>
    <w:rsid w:val="008C248E"/>
    <w:rsid w:val="008C2D3D"/>
    <w:rsid w:val="008C2F2A"/>
    <w:rsid w:val="008C3139"/>
    <w:rsid w:val="008C325B"/>
    <w:rsid w:val="008C3375"/>
    <w:rsid w:val="008C40B8"/>
    <w:rsid w:val="008C40F4"/>
    <w:rsid w:val="008C42E0"/>
    <w:rsid w:val="008C4C2B"/>
    <w:rsid w:val="008C5016"/>
    <w:rsid w:val="008C50EB"/>
    <w:rsid w:val="008C530D"/>
    <w:rsid w:val="008C54BC"/>
    <w:rsid w:val="008C5539"/>
    <w:rsid w:val="008C5778"/>
    <w:rsid w:val="008C5899"/>
    <w:rsid w:val="008C5CE3"/>
    <w:rsid w:val="008C5F71"/>
    <w:rsid w:val="008C608D"/>
    <w:rsid w:val="008C6169"/>
    <w:rsid w:val="008C6280"/>
    <w:rsid w:val="008C643D"/>
    <w:rsid w:val="008C6944"/>
    <w:rsid w:val="008C7420"/>
    <w:rsid w:val="008C780B"/>
    <w:rsid w:val="008C7BC3"/>
    <w:rsid w:val="008C7E11"/>
    <w:rsid w:val="008D041F"/>
    <w:rsid w:val="008D04E9"/>
    <w:rsid w:val="008D06AB"/>
    <w:rsid w:val="008D0E37"/>
    <w:rsid w:val="008D11CC"/>
    <w:rsid w:val="008D209D"/>
    <w:rsid w:val="008D2B5D"/>
    <w:rsid w:val="008D325F"/>
    <w:rsid w:val="008D3A6E"/>
    <w:rsid w:val="008D3B45"/>
    <w:rsid w:val="008D3C2C"/>
    <w:rsid w:val="008D3DAB"/>
    <w:rsid w:val="008D3E89"/>
    <w:rsid w:val="008D4074"/>
    <w:rsid w:val="008D43D4"/>
    <w:rsid w:val="008D4C4A"/>
    <w:rsid w:val="008D4CF4"/>
    <w:rsid w:val="008D4E70"/>
    <w:rsid w:val="008D54AC"/>
    <w:rsid w:val="008D54CA"/>
    <w:rsid w:val="008D5806"/>
    <w:rsid w:val="008D5D90"/>
    <w:rsid w:val="008D5FB7"/>
    <w:rsid w:val="008D625D"/>
    <w:rsid w:val="008D6E50"/>
    <w:rsid w:val="008D704A"/>
    <w:rsid w:val="008D71C9"/>
    <w:rsid w:val="008D7500"/>
    <w:rsid w:val="008D79A7"/>
    <w:rsid w:val="008D7B52"/>
    <w:rsid w:val="008D7FE5"/>
    <w:rsid w:val="008E03BA"/>
    <w:rsid w:val="008E0C77"/>
    <w:rsid w:val="008E1217"/>
    <w:rsid w:val="008E1224"/>
    <w:rsid w:val="008E1439"/>
    <w:rsid w:val="008E17FD"/>
    <w:rsid w:val="008E1A0C"/>
    <w:rsid w:val="008E1F6E"/>
    <w:rsid w:val="008E2073"/>
    <w:rsid w:val="008E26F5"/>
    <w:rsid w:val="008E26F6"/>
    <w:rsid w:val="008E2876"/>
    <w:rsid w:val="008E2AE6"/>
    <w:rsid w:val="008E3379"/>
    <w:rsid w:val="008E34A5"/>
    <w:rsid w:val="008E3BB1"/>
    <w:rsid w:val="008E3D1E"/>
    <w:rsid w:val="008E417E"/>
    <w:rsid w:val="008E4358"/>
    <w:rsid w:val="008E43E8"/>
    <w:rsid w:val="008E44B3"/>
    <w:rsid w:val="008E4648"/>
    <w:rsid w:val="008E4C04"/>
    <w:rsid w:val="008E4C38"/>
    <w:rsid w:val="008E57B4"/>
    <w:rsid w:val="008E5832"/>
    <w:rsid w:val="008E58C3"/>
    <w:rsid w:val="008E6B0E"/>
    <w:rsid w:val="008E6B59"/>
    <w:rsid w:val="008E6D79"/>
    <w:rsid w:val="008E6F6F"/>
    <w:rsid w:val="008E7105"/>
    <w:rsid w:val="008E7258"/>
    <w:rsid w:val="008E765F"/>
    <w:rsid w:val="008E7994"/>
    <w:rsid w:val="008E7B33"/>
    <w:rsid w:val="008F041D"/>
    <w:rsid w:val="008F0CDD"/>
    <w:rsid w:val="008F0DD4"/>
    <w:rsid w:val="008F0FC7"/>
    <w:rsid w:val="008F0FE8"/>
    <w:rsid w:val="008F118C"/>
    <w:rsid w:val="008F1253"/>
    <w:rsid w:val="008F13EC"/>
    <w:rsid w:val="008F148F"/>
    <w:rsid w:val="008F1676"/>
    <w:rsid w:val="008F17DA"/>
    <w:rsid w:val="008F1BE7"/>
    <w:rsid w:val="008F1EDC"/>
    <w:rsid w:val="008F2298"/>
    <w:rsid w:val="008F24D6"/>
    <w:rsid w:val="008F2533"/>
    <w:rsid w:val="008F26DC"/>
    <w:rsid w:val="008F2A78"/>
    <w:rsid w:val="008F2DCD"/>
    <w:rsid w:val="008F3082"/>
    <w:rsid w:val="008F35A8"/>
    <w:rsid w:val="008F37A0"/>
    <w:rsid w:val="008F38B6"/>
    <w:rsid w:val="008F3A0F"/>
    <w:rsid w:val="008F3B67"/>
    <w:rsid w:val="008F3BAA"/>
    <w:rsid w:val="008F3BEB"/>
    <w:rsid w:val="008F3CBD"/>
    <w:rsid w:val="008F446E"/>
    <w:rsid w:val="008F4807"/>
    <w:rsid w:val="008F4931"/>
    <w:rsid w:val="008F510F"/>
    <w:rsid w:val="008F5540"/>
    <w:rsid w:val="008F5770"/>
    <w:rsid w:val="008F5933"/>
    <w:rsid w:val="008F5DAC"/>
    <w:rsid w:val="008F5EDC"/>
    <w:rsid w:val="008F63B9"/>
    <w:rsid w:val="008F6D50"/>
    <w:rsid w:val="008F6E53"/>
    <w:rsid w:val="008F76C6"/>
    <w:rsid w:val="008F7F6E"/>
    <w:rsid w:val="0090000E"/>
    <w:rsid w:val="00900BF0"/>
    <w:rsid w:val="00901137"/>
    <w:rsid w:val="00901201"/>
    <w:rsid w:val="00901509"/>
    <w:rsid w:val="00901827"/>
    <w:rsid w:val="0090198B"/>
    <w:rsid w:val="00901B03"/>
    <w:rsid w:val="00901CEB"/>
    <w:rsid w:val="00901FC6"/>
    <w:rsid w:val="009025E6"/>
    <w:rsid w:val="0090262F"/>
    <w:rsid w:val="009028E4"/>
    <w:rsid w:val="009032D3"/>
    <w:rsid w:val="00903545"/>
    <w:rsid w:val="0090368A"/>
    <w:rsid w:val="0090373F"/>
    <w:rsid w:val="00903956"/>
    <w:rsid w:val="00903FEB"/>
    <w:rsid w:val="009047A7"/>
    <w:rsid w:val="0090489A"/>
    <w:rsid w:val="00904C09"/>
    <w:rsid w:val="0090503E"/>
    <w:rsid w:val="0090523F"/>
    <w:rsid w:val="0090569D"/>
    <w:rsid w:val="00905E10"/>
    <w:rsid w:val="0090606D"/>
    <w:rsid w:val="0090629F"/>
    <w:rsid w:val="009067B2"/>
    <w:rsid w:val="00906964"/>
    <w:rsid w:val="00906C57"/>
    <w:rsid w:val="00907021"/>
    <w:rsid w:val="009072B5"/>
    <w:rsid w:val="00907416"/>
    <w:rsid w:val="00907790"/>
    <w:rsid w:val="00907E3A"/>
    <w:rsid w:val="00910967"/>
    <w:rsid w:val="00910A40"/>
    <w:rsid w:val="00910B59"/>
    <w:rsid w:val="00910FB9"/>
    <w:rsid w:val="009110EE"/>
    <w:rsid w:val="00911461"/>
    <w:rsid w:val="00911B14"/>
    <w:rsid w:val="00911E46"/>
    <w:rsid w:val="00911EF4"/>
    <w:rsid w:val="0091214D"/>
    <w:rsid w:val="0091282D"/>
    <w:rsid w:val="00912AA1"/>
    <w:rsid w:val="00912ACF"/>
    <w:rsid w:val="0091303A"/>
    <w:rsid w:val="00913257"/>
    <w:rsid w:val="009133D1"/>
    <w:rsid w:val="00913970"/>
    <w:rsid w:val="009139CF"/>
    <w:rsid w:val="00913A43"/>
    <w:rsid w:val="0091411D"/>
    <w:rsid w:val="00914146"/>
    <w:rsid w:val="00914408"/>
    <w:rsid w:val="009144BD"/>
    <w:rsid w:val="0091475F"/>
    <w:rsid w:val="00914CFC"/>
    <w:rsid w:val="00915054"/>
    <w:rsid w:val="0091509D"/>
    <w:rsid w:val="009151B8"/>
    <w:rsid w:val="00915F24"/>
    <w:rsid w:val="00916937"/>
    <w:rsid w:val="00917842"/>
    <w:rsid w:val="00917C6C"/>
    <w:rsid w:val="00920027"/>
    <w:rsid w:val="0092096B"/>
    <w:rsid w:val="00920990"/>
    <w:rsid w:val="009209C1"/>
    <w:rsid w:val="00920AA9"/>
    <w:rsid w:val="00920CC2"/>
    <w:rsid w:val="0092105F"/>
    <w:rsid w:val="00921323"/>
    <w:rsid w:val="00921608"/>
    <w:rsid w:val="00921716"/>
    <w:rsid w:val="00921A06"/>
    <w:rsid w:val="00921AA1"/>
    <w:rsid w:val="00921FE0"/>
    <w:rsid w:val="0092210B"/>
    <w:rsid w:val="00922794"/>
    <w:rsid w:val="00922A09"/>
    <w:rsid w:val="00922C33"/>
    <w:rsid w:val="00922DA1"/>
    <w:rsid w:val="00922F35"/>
    <w:rsid w:val="009232E6"/>
    <w:rsid w:val="0092333F"/>
    <w:rsid w:val="00923BA9"/>
    <w:rsid w:val="00923D98"/>
    <w:rsid w:val="00923F1F"/>
    <w:rsid w:val="00924126"/>
    <w:rsid w:val="009243E6"/>
    <w:rsid w:val="0092488F"/>
    <w:rsid w:val="00924922"/>
    <w:rsid w:val="009249E9"/>
    <w:rsid w:val="009250C6"/>
    <w:rsid w:val="00925350"/>
    <w:rsid w:val="0092570B"/>
    <w:rsid w:val="00925D7F"/>
    <w:rsid w:val="00926598"/>
    <w:rsid w:val="0092660A"/>
    <w:rsid w:val="00926787"/>
    <w:rsid w:val="00926C78"/>
    <w:rsid w:val="00927C87"/>
    <w:rsid w:val="00927D20"/>
    <w:rsid w:val="00927F1F"/>
    <w:rsid w:val="0093013A"/>
    <w:rsid w:val="00930367"/>
    <w:rsid w:val="009304C4"/>
    <w:rsid w:val="009318FA"/>
    <w:rsid w:val="00932289"/>
    <w:rsid w:val="00932BAC"/>
    <w:rsid w:val="00932C6D"/>
    <w:rsid w:val="00932ECA"/>
    <w:rsid w:val="00932F39"/>
    <w:rsid w:val="0093307E"/>
    <w:rsid w:val="0093316E"/>
    <w:rsid w:val="00933622"/>
    <w:rsid w:val="00933684"/>
    <w:rsid w:val="009337E3"/>
    <w:rsid w:val="00933A6E"/>
    <w:rsid w:val="00934392"/>
    <w:rsid w:val="009349AC"/>
    <w:rsid w:val="00934A86"/>
    <w:rsid w:val="00934B36"/>
    <w:rsid w:val="00934F29"/>
    <w:rsid w:val="00934F47"/>
    <w:rsid w:val="00935289"/>
    <w:rsid w:val="009353BD"/>
    <w:rsid w:val="00935520"/>
    <w:rsid w:val="00935A98"/>
    <w:rsid w:val="00935B3D"/>
    <w:rsid w:val="00935DF8"/>
    <w:rsid w:val="00936273"/>
    <w:rsid w:val="00936860"/>
    <w:rsid w:val="00936E83"/>
    <w:rsid w:val="00936ED2"/>
    <w:rsid w:val="009374D7"/>
    <w:rsid w:val="009379F1"/>
    <w:rsid w:val="00937A3F"/>
    <w:rsid w:val="00937B6A"/>
    <w:rsid w:val="00937B6D"/>
    <w:rsid w:val="0094051F"/>
    <w:rsid w:val="00940578"/>
    <w:rsid w:val="009409B3"/>
    <w:rsid w:val="00940D12"/>
    <w:rsid w:val="009411D4"/>
    <w:rsid w:val="0094128D"/>
    <w:rsid w:val="00941544"/>
    <w:rsid w:val="00941648"/>
    <w:rsid w:val="009419C9"/>
    <w:rsid w:val="00941DFC"/>
    <w:rsid w:val="00941E93"/>
    <w:rsid w:val="00942AF8"/>
    <w:rsid w:val="00942E0A"/>
    <w:rsid w:val="00943202"/>
    <w:rsid w:val="0094354C"/>
    <w:rsid w:val="00943973"/>
    <w:rsid w:val="009444BE"/>
    <w:rsid w:val="0094459C"/>
    <w:rsid w:val="0094460B"/>
    <w:rsid w:val="00944B29"/>
    <w:rsid w:val="009459E0"/>
    <w:rsid w:val="0094603F"/>
    <w:rsid w:val="0094634A"/>
    <w:rsid w:val="00946588"/>
    <w:rsid w:val="009470AF"/>
    <w:rsid w:val="009500AB"/>
    <w:rsid w:val="0095035E"/>
    <w:rsid w:val="00950771"/>
    <w:rsid w:val="00951318"/>
    <w:rsid w:val="00951FEC"/>
    <w:rsid w:val="0095221D"/>
    <w:rsid w:val="009533F7"/>
    <w:rsid w:val="00953561"/>
    <w:rsid w:val="00953604"/>
    <w:rsid w:val="00953993"/>
    <w:rsid w:val="00953E23"/>
    <w:rsid w:val="009548F9"/>
    <w:rsid w:val="00954CA7"/>
    <w:rsid w:val="00954F0F"/>
    <w:rsid w:val="0095742E"/>
    <w:rsid w:val="00957C47"/>
    <w:rsid w:val="00957C7C"/>
    <w:rsid w:val="00957FE6"/>
    <w:rsid w:val="009604CE"/>
    <w:rsid w:val="00960546"/>
    <w:rsid w:val="00960687"/>
    <w:rsid w:val="009610C6"/>
    <w:rsid w:val="00961505"/>
    <w:rsid w:val="009626EC"/>
    <w:rsid w:val="00962B92"/>
    <w:rsid w:val="00962E79"/>
    <w:rsid w:val="009642E2"/>
    <w:rsid w:val="0096437A"/>
    <w:rsid w:val="00964652"/>
    <w:rsid w:val="00964CB7"/>
    <w:rsid w:val="00964DB0"/>
    <w:rsid w:val="0096540B"/>
    <w:rsid w:val="009654BD"/>
    <w:rsid w:val="00965D52"/>
    <w:rsid w:val="00965D6B"/>
    <w:rsid w:val="00965E86"/>
    <w:rsid w:val="00965FB4"/>
    <w:rsid w:val="00965FB5"/>
    <w:rsid w:val="00966643"/>
    <w:rsid w:val="00966AB4"/>
    <w:rsid w:val="009672C6"/>
    <w:rsid w:val="0096753F"/>
    <w:rsid w:val="00967618"/>
    <w:rsid w:val="00967A97"/>
    <w:rsid w:val="00967DBA"/>
    <w:rsid w:val="0097039F"/>
    <w:rsid w:val="00970923"/>
    <w:rsid w:val="00970E6B"/>
    <w:rsid w:val="0097149B"/>
    <w:rsid w:val="00971642"/>
    <w:rsid w:val="00971D40"/>
    <w:rsid w:val="009725F6"/>
    <w:rsid w:val="009726C4"/>
    <w:rsid w:val="00972BF3"/>
    <w:rsid w:val="00972D05"/>
    <w:rsid w:val="00972F81"/>
    <w:rsid w:val="00973885"/>
    <w:rsid w:val="00973A0B"/>
    <w:rsid w:val="00973D70"/>
    <w:rsid w:val="00974073"/>
    <w:rsid w:val="009740A7"/>
    <w:rsid w:val="009745E2"/>
    <w:rsid w:val="00974C1C"/>
    <w:rsid w:val="00974F5C"/>
    <w:rsid w:val="009750ED"/>
    <w:rsid w:val="009755A5"/>
    <w:rsid w:val="00975771"/>
    <w:rsid w:val="00975BD6"/>
    <w:rsid w:val="00976539"/>
    <w:rsid w:val="0097677C"/>
    <w:rsid w:val="00976B14"/>
    <w:rsid w:val="00976DFD"/>
    <w:rsid w:val="0097700A"/>
    <w:rsid w:val="009772CB"/>
    <w:rsid w:val="00977682"/>
    <w:rsid w:val="00977A9A"/>
    <w:rsid w:val="00977AA9"/>
    <w:rsid w:val="00977DF9"/>
    <w:rsid w:val="00980F56"/>
    <w:rsid w:val="00980FBF"/>
    <w:rsid w:val="00981022"/>
    <w:rsid w:val="00981448"/>
    <w:rsid w:val="0098155C"/>
    <w:rsid w:val="00981753"/>
    <w:rsid w:val="00981C45"/>
    <w:rsid w:val="00982101"/>
    <w:rsid w:val="00982488"/>
    <w:rsid w:val="00982BEB"/>
    <w:rsid w:val="00984420"/>
    <w:rsid w:val="0098445B"/>
    <w:rsid w:val="009844D2"/>
    <w:rsid w:val="00984676"/>
    <w:rsid w:val="009847B7"/>
    <w:rsid w:val="00984B35"/>
    <w:rsid w:val="00984E6C"/>
    <w:rsid w:val="0098517E"/>
    <w:rsid w:val="00985ED3"/>
    <w:rsid w:val="00986933"/>
    <w:rsid w:val="00986BFF"/>
    <w:rsid w:val="009870CE"/>
    <w:rsid w:val="00987241"/>
    <w:rsid w:val="0098728D"/>
    <w:rsid w:val="00987B55"/>
    <w:rsid w:val="00987DDA"/>
    <w:rsid w:val="00987F84"/>
    <w:rsid w:val="00987F8B"/>
    <w:rsid w:val="009903EB"/>
    <w:rsid w:val="00990639"/>
    <w:rsid w:val="00990BB1"/>
    <w:rsid w:val="00990FE0"/>
    <w:rsid w:val="009915FB"/>
    <w:rsid w:val="009916CF"/>
    <w:rsid w:val="009916F1"/>
    <w:rsid w:val="00991C4E"/>
    <w:rsid w:val="00991DF0"/>
    <w:rsid w:val="00991E0B"/>
    <w:rsid w:val="00991F97"/>
    <w:rsid w:val="0099206A"/>
    <w:rsid w:val="0099211B"/>
    <w:rsid w:val="00992142"/>
    <w:rsid w:val="009925E6"/>
    <w:rsid w:val="009927EC"/>
    <w:rsid w:val="0099388D"/>
    <w:rsid w:val="009943F9"/>
    <w:rsid w:val="009945D0"/>
    <w:rsid w:val="00995153"/>
    <w:rsid w:val="0099643F"/>
    <w:rsid w:val="00996A44"/>
    <w:rsid w:val="00996B7E"/>
    <w:rsid w:val="009970BF"/>
    <w:rsid w:val="009973B7"/>
    <w:rsid w:val="009975D8"/>
    <w:rsid w:val="009A00EF"/>
    <w:rsid w:val="009A062A"/>
    <w:rsid w:val="009A0645"/>
    <w:rsid w:val="009A1385"/>
    <w:rsid w:val="009A2341"/>
    <w:rsid w:val="009A2F8D"/>
    <w:rsid w:val="009A3FCE"/>
    <w:rsid w:val="009A4320"/>
    <w:rsid w:val="009A4541"/>
    <w:rsid w:val="009A4588"/>
    <w:rsid w:val="009A478E"/>
    <w:rsid w:val="009A4A8D"/>
    <w:rsid w:val="009A4EFF"/>
    <w:rsid w:val="009A4F1C"/>
    <w:rsid w:val="009A5359"/>
    <w:rsid w:val="009A560E"/>
    <w:rsid w:val="009A5A26"/>
    <w:rsid w:val="009A5AB5"/>
    <w:rsid w:val="009A5B3F"/>
    <w:rsid w:val="009A6DC6"/>
    <w:rsid w:val="009A6DCE"/>
    <w:rsid w:val="009B07B6"/>
    <w:rsid w:val="009B0A1E"/>
    <w:rsid w:val="009B0C7C"/>
    <w:rsid w:val="009B1192"/>
    <w:rsid w:val="009B142C"/>
    <w:rsid w:val="009B1A72"/>
    <w:rsid w:val="009B1D90"/>
    <w:rsid w:val="009B1EE9"/>
    <w:rsid w:val="009B221A"/>
    <w:rsid w:val="009B2242"/>
    <w:rsid w:val="009B23A7"/>
    <w:rsid w:val="009B244A"/>
    <w:rsid w:val="009B2808"/>
    <w:rsid w:val="009B2846"/>
    <w:rsid w:val="009B2C80"/>
    <w:rsid w:val="009B3289"/>
    <w:rsid w:val="009B32BA"/>
    <w:rsid w:val="009B344C"/>
    <w:rsid w:val="009B34A3"/>
    <w:rsid w:val="009B34E6"/>
    <w:rsid w:val="009B3700"/>
    <w:rsid w:val="009B3EF4"/>
    <w:rsid w:val="009B3F91"/>
    <w:rsid w:val="009B495A"/>
    <w:rsid w:val="009B4B39"/>
    <w:rsid w:val="009B590D"/>
    <w:rsid w:val="009B5AAE"/>
    <w:rsid w:val="009B5DC3"/>
    <w:rsid w:val="009B6094"/>
    <w:rsid w:val="009B6365"/>
    <w:rsid w:val="009B641B"/>
    <w:rsid w:val="009B64B8"/>
    <w:rsid w:val="009B6673"/>
    <w:rsid w:val="009B7C07"/>
    <w:rsid w:val="009C0277"/>
    <w:rsid w:val="009C02BE"/>
    <w:rsid w:val="009C04DE"/>
    <w:rsid w:val="009C0598"/>
    <w:rsid w:val="009C0B76"/>
    <w:rsid w:val="009C0C55"/>
    <w:rsid w:val="009C0D15"/>
    <w:rsid w:val="009C0D60"/>
    <w:rsid w:val="009C0E5B"/>
    <w:rsid w:val="009C100D"/>
    <w:rsid w:val="009C11E6"/>
    <w:rsid w:val="009C163D"/>
    <w:rsid w:val="009C16D1"/>
    <w:rsid w:val="009C1707"/>
    <w:rsid w:val="009C1941"/>
    <w:rsid w:val="009C198C"/>
    <w:rsid w:val="009C1C4C"/>
    <w:rsid w:val="009C1C65"/>
    <w:rsid w:val="009C1D60"/>
    <w:rsid w:val="009C20BB"/>
    <w:rsid w:val="009C254C"/>
    <w:rsid w:val="009C2FBC"/>
    <w:rsid w:val="009C32D4"/>
    <w:rsid w:val="009C34F9"/>
    <w:rsid w:val="009C3668"/>
    <w:rsid w:val="009C39EC"/>
    <w:rsid w:val="009C3AA9"/>
    <w:rsid w:val="009C3AB4"/>
    <w:rsid w:val="009C3B28"/>
    <w:rsid w:val="009C42D6"/>
    <w:rsid w:val="009C45B5"/>
    <w:rsid w:val="009C4881"/>
    <w:rsid w:val="009C4CC1"/>
    <w:rsid w:val="009C536E"/>
    <w:rsid w:val="009C53D9"/>
    <w:rsid w:val="009C57CE"/>
    <w:rsid w:val="009C63E4"/>
    <w:rsid w:val="009C672A"/>
    <w:rsid w:val="009C7278"/>
    <w:rsid w:val="009C7391"/>
    <w:rsid w:val="009C73EC"/>
    <w:rsid w:val="009C7703"/>
    <w:rsid w:val="009C7861"/>
    <w:rsid w:val="009C7A2F"/>
    <w:rsid w:val="009C7C61"/>
    <w:rsid w:val="009C7C88"/>
    <w:rsid w:val="009C7D59"/>
    <w:rsid w:val="009D056E"/>
    <w:rsid w:val="009D0D94"/>
    <w:rsid w:val="009D1229"/>
    <w:rsid w:val="009D12A6"/>
    <w:rsid w:val="009D2191"/>
    <w:rsid w:val="009D2297"/>
    <w:rsid w:val="009D22AA"/>
    <w:rsid w:val="009D231E"/>
    <w:rsid w:val="009D279D"/>
    <w:rsid w:val="009D29CF"/>
    <w:rsid w:val="009D2A27"/>
    <w:rsid w:val="009D2A4B"/>
    <w:rsid w:val="009D30D6"/>
    <w:rsid w:val="009D33DD"/>
    <w:rsid w:val="009D3724"/>
    <w:rsid w:val="009D3E28"/>
    <w:rsid w:val="009D3F00"/>
    <w:rsid w:val="009D422D"/>
    <w:rsid w:val="009D4734"/>
    <w:rsid w:val="009D51F1"/>
    <w:rsid w:val="009D59FE"/>
    <w:rsid w:val="009D60B0"/>
    <w:rsid w:val="009D65C4"/>
    <w:rsid w:val="009D6915"/>
    <w:rsid w:val="009D6EFE"/>
    <w:rsid w:val="009D7445"/>
    <w:rsid w:val="009D7BEB"/>
    <w:rsid w:val="009D7D51"/>
    <w:rsid w:val="009D7E03"/>
    <w:rsid w:val="009E028E"/>
    <w:rsid w:val="009E06BB"/>
    <w:rsid w:val="009E0AB3"/>
    <w:rsid w:val="009E0BC3"/>
    <w:rsid w:val="009E123A"/>
    <w:rsid w:val="009E15E1"/>
    <w:rsid w:val="009E19B8"/>
    <w:rsid w:val="009E1F05"/>
    <w:rsid w:val="009E280A"/>
    <w:rsid w:val="009E2C88"/>
    <w:rsid w:val="009E2CBE"/>
    <w:rsid w:val="009E2D86"/>
    <w:rsid w:val="009E2E60"/>
    <w:rsid w:val="009E2F23"/>
    <w:rsid w:val="009E2F38"/>
    <w:rsid w:val="009E33FD"/>
    <w:rsid w:val="009E38AD"/>
    <w:rsid w:val="009E3BC7"/>
    <w:rsid w:val="009E3F45"/>
    <w:rsid w:val="009E48FA"/>
    <w:rsid w:val="009E4B61"/>
    <w:rsid w:val="009E4F61"/>
    <w:rsid w:val="009E5127"/>
    <w:rsid w:val="009E563D"/>
    <w:rsid w:val="009E6116"/>
    <w:rsid w:val="009E61F7"/>
    <w:rsid w:val="009E64E6"/>
    <w:rsid w:val="009E654D"/>
    <w:rsid w:val="009E6D4E"/>
    <w:rsid w:val="009E6ED1"/>
    <w:rsid w:val="009E70B6"/>
    <w:rsid w:val="009E7CA9"/>
    <w:rsid w:val="009E7D35"/>
    <w:rsid w:val="009F00E2"/>
    <w:rsid w:val="009F0189"/>
    <w:rsid w:val="009F06FD"/>
    <w:rsid w:val="009F143A"/>
    <w:rsid w:val="009F1714"/>
    <w:rsid w:val="009F172F"/>
    <w:rsid w:val="009F182E"/>
    <w:rsid w:val="009F2191"/>
    <w:rsid w:val="009F220F"/>
    <w:rsid w:val="009F227E"/>
    <w:rsid w:val="009F2543"/>
    <w:rsid w:val="009F3091"/>
    <w:rsid w:val="009F30BA"/>
    <w:rsid w:val="009F32BD"/>
    <w:rsid w:val="009F3568"/>
    <w:rsid w:val="009F35AE"/>
    <w:rsid w:val="009F3866"/>
    <w:rsid w:val="009F3DAA"/>
    <w:rsid w:val="009F3EA4"/>
    <w:rsid w:val="009F468A"/>
    <w:rsid w:val="009F478A"/>
    <w:rsid w:val="009F491F"/>
    <w:rsid w:val="009F4D18"/>
    <w:rsid w:val="009F53A4"/>
    <w:rsid w:val="009F5506"/>
    <w:rsid w:val="009F5B14"/>
    <w:rsid w:val="009F690F"/>
    <w:rsid w:val="009F692E"/>
    <w:rsid w:val="009F6F4A"/>
    <w:rsid w:val="009F717C"/>
    <w:rsid w:val="009F78CB"/>
    <w:rsid w:val="009F790C"/>
    <w:rsid w:val="009F7A26"/>
    <w:rsid w:val="009F7AB3"/>
    <w:rsid w:val="009F7B60"/>
    <w:rsid w:val="009F7B8E"/>
    <w:rsid w:val="009F7CEB"/>
    <w:rsid w:val="009F7E62"/>
    <w:rsid w:val="00A00A50"/>
    <w:rsid w:val="00A00BA2"/>
    <w:rsid w:val="00A00F48"/>
    <w:rsid w:val="00A011AF"/>
    <w:rsid w:val="00A01208"/>
    <w:rsid w:val="00A01640"/>
    <w:rsid w:val="00A01744"/>
    <w:rsid w:val="00A01AC6"/>
    <w:rsid w:val="00A01BBB"/>
    <w:rsid w:val="00A01F4D"/>
    <w:rsid w:val="00A02778"/>
    <w:rsid w:val="00A02A73"/>
    <w:rsid w:val="00A02D85"/>
    <w:rsid w:val="00A02F49"/>
    <w:rsid w:val="00A0394D"/>
    <w:rsid w:val="00A03A75"/>
    <w:rsid w:val="00A03C41"/>
    <w:rsid w:val="00A03F2A"/>
    <w:rsid w:val="00A042C9"/>
    <w:rsid w:val="00A04997"/>
    <w:rsid w:val="00A04DFE"/>
    <w:rsid w:val="00A04E54"/>
    <w:rsid w:val="00A0545D"/>
    <w:rsid w:val="00A05766"/>
    <w:rsid w:val="00A05DE6"/>
    <w:rsid w:val="00A060B6"/>
    <w:rsid w:val="00A068F0"/>
    <w:rsid w:val="00A06E9B"/>
    <w:rsid w:val="00A07251"/>
    <w:rsid w:val="00A078B1"/>
    <w:rsid w:val="00A10413"/>
    <w:rsid w:val="00A1044B"/>
    <w:rsid w:val="00A109B3"/>
    <w:rsid w:val="00A109F9"/>
    <w:rsid w:val="00A10E4B"/>
    <w:rsid w:val="00A110E8"/>
    <w:rsid w:val="00A110ED"/>
    <w:rsid w:val="00A1121F"/>
    <w:rsid w:val="00A114D0"/>
    <w:rsid w:val="00A11544"/>
    <w:rsid w:val="00A11890"/>
    <w:rsid w:val="00A118C5"/>
    <w:rsid w:val="00A11CB2"/>
    <w:rsid w:val="00A11D8B"/>
    <w:rsid w:val="00A1223D"/>
    <w:rsid w:val="00A12831"/>
    <w:rsid w:val="00A129B7"/>
    <w:rsid w:val="00A12C6C"/>
    <w:rsid w:val="00A13029"/>
    <w:rsid w:val="00A131C4"/>
    <w:rsid w:val="00A13245"/>
    <w:rsid w:val="00A1336D"/>
    <w:rsid w:val="00A13394"/>
    <w:rsid w:val="00A133DD"/>
    <w:rsid w:val="00A1382E"/>
    <w:rsid w:val="00A13DE2"/>
    <w:rsid w:val="00A14632"/>
    <w:rsid w:val="00A1487E"/>
    <w:rsid w:val="00A14BD2"/>
    <w:rsid w:val="00A14D04"/>
    <w:rsid w:val="00A14EF1"/>
    <w:rsid w:val="00A15463"/>
    <w:rsid w:val="00A1622F"/>
    <w:rsid w:val="00A16B99"/>
    <w:rsid w:val="00A16C16"/>
    <w:rsid w:val="00A16D3E"/>
    <w:rsid w:val="00A1709D"/>
    <w:rsid w:val="00A17903"/>
    <w:rsid w:val="00A17A17"/>
    <w:rsid w:val="00A17B6D"/>
    <w:rsid w:val="00A17D2B"/>
    <w:rsid w:val="00A208D7"/>
    <w:rsid w:val="00A20A7F"/>
    <w:rsid w:val="00A20B8B"/>
    <w:rsid w:val="00A21166"/>
    <w:rsid w:val="00A21269"/>
    <w:rsid w:val="00A213CF"/>
    <w:rsid w:val="00A214E3"/>
    <w:rsid w:val="00A219A5"/>
    <w:rsid w:val="00A2255D"/>
    <w:rsid w:val="00A225E6"/>
    <w:rsid w:val="00A22686"/>
    <w:rsid w:val="00A22E73"/>
    <w:rsid w:val="00A22FE0"/>
    <w:rsid w:val="00A23124"/>
    <w:rsid w:val="00A23A19"/>
    <w:rsid w:val="00A240B9"/>
    <w:rsid w:val="00A2497E"/>
    <w:rsid w:val="00A252BD"/>
    <w:rsid w:val="00A26160"/>
    <w:rsid w:val="00A26235"/>
    <w:rsid w:val="00A27687"/>
    <w:rsid w:val="00A31CA7"/>
    <w:rsid w:val="00A3266B"/>
    <w:rsid w:val="00A32D99"/>
    <w:rsid w:val="00A32E50"/>
    <w:rsid w:val="00A3395A"/>
    <w:rsid w:val="00A33A8C"/>
    <w:rsid w:val="00A33D96"/>
    <w:rsid w:val="00A34095"/>
    <w:rsid w:val="00A34385"/>
    <w:rsid w:val="00A3490D"/>
    <w:rsid w:val="00A350EF"/>
    <w:rsid w:val="00A3593E"/>
    <w:rsid w:val="00A35AC2"/>
    <w:rsid w:val="00A35DCC"/>
    <w:rsid w:val="00A360FB"/>
    <w:rsid w:val="00A362CF"/>
    <w:rsid w:val="00A36B22"/>
    <w:rsid w:val="00A36FEE"/>
    <w:rsid w:val="00A37107"/>
    <w:rsid w:val="00A37586"/>
    <w:rsid w:val="00A3797A"/>
    <w:rsid w:val="00A37C7D"/>
    <w:rsid w:val="00A40554"/>
    <w:rsid w:val="00A407BD"/>
    <w:rsid w:val="00A40ADE"/>
    <w:rsid w:val="00A40BA6"/>
    <w:rsid w:val="00A40EC9"/>
    <w:rsid w:val="00A41778"/>
    <w:rsid w:val="00A419FA"/>
    <w:rsid w:val="00A41AD7"/>
    <w:rsid w:val="00A41B56"/>
    <w:rsid w:val="00A41D3A"/>
    <w:rsid w:val="00A42889"/>
    <w:rsid w:val="00A42F6E"/>
    <w:rsid w:val="00A42FE7"/>
    <w:rsid w:val="00A43E3A"/>
    <w:rsid w:val="00A44470"/>
    <w:rsid w:val="00A44792"/>
    <w:rsid w:val="00A449F7"/>
    <w:rsid w:val="00A44F5D"/>
    <w:rsid w:val="00A458B5"/>
    <w:rsid w:val="00A45ACF"/>
    <w:rsid w:val="00A45CCA"/>
    <w:rsid w:val="00A461E4"/>
    <w:rsid w:val="00A4625F"/>
    <w:rsid w:val="00A46469"/>
    <w:rsid w:val="00A46591"/>
    <w:rsid w:val="00A46965"/>
    <w:rsid w:val="00A46B38"/>
    <w:rsid w:val="00A47323"/>
    <w:rsid w:val="00A476A9"/>
    <w:rsid w:val="00A47A03"/>
    <w:rsid w:val="00A47BBB"/>
    <w:rsid w:val="00A47C4A"/>
    <w:rsid w:val="00A5038E"/>
    <w:rsid w:val="00A50470"/>
    <w:rsid w:val="00A50A27"/>
    <w:rsid w:val="00A512E0"/>
    <w:rsid w:val="00A51304"/>
    <w:rsid w:val="00A516F7"/>
    <w:rsid w:val="00A518F1"/>
    <w:rsid w:val="00A51BB3"/>
    <w:rsid w:val="00A51C8A"/>
    <w:rsid w:val="00A51D5A"/>
    <w:rsid w:val="00A51F74"/>
    <w:rsid w:val="00A52484"/>
    <w:rsid w:val="00A52BE7"/>
    <w:rsid w:val="00A52D0F"/>
    <w:rsid w:val="00A52DD2"/>
    <w:rsid w:val="00A53432"/>
    <w:rsid w:val="00A5372A"/>
    <w:rsid w:val="00A54365"/>
    <w:rsid w:val="00A54596"/>
    <w:rsid w:val="00A548EE"/>
    <w:rsid w:val="00A54965"/>
    <w:rsid w:val="00A5540F"/>
    <w:rsid w:val="00A55FAD"/>
    <w:rsid w:val="00A56B3C"/>
    <w:rsid w:val="00A56E44"/>
    <w:rsid w:val="00A57395"/>
    <w:rsid w:val="00A57F81"/>
    <w:rsid w:val="00A60176"/>
    <w:rsid w:val="00A60CFD"/>
    <w:rsid w:val="00A60D8D"/>
    <w:rsid w:val="00A618C9"/>
    <w:rsid w:val="00A62265"/>
    <w:rsid w:val="00A624B6"/>
    <w:rsid w:val="00A62770"/>
    <w:rsid w:val="00A629D5"/>
    <w:rsid w:val="00A62BCD"/>
    <w:rsid w:val="00A62BE1"/>
    <w:rsid w:val="00A635C9"/>
    <w:rsid w:val="00A639EA"/>
    <w:rsid w:val="00A649A2"/>
    <w:rsid w:val="00A64E06"/>
    <w:rsid w:val="00A64EF0"/>
    <w:rsid w:val="00A652CB"/>
    <w:rsid w:val="00A65392"/>
    <w:rsid w:val="00A65929"/>
    <w:rsid w:val="00A6597F"/>
    <w:rsid w:val="00A65B04"/>
    <w:rsid w:val="00A65B29"/>
    <w:rsid w:val="00A65B49"/>
    <w:rsid w:val="00A663EF"/>
    <w:rsid w:val="00A669A5"/>
    <w:rsid w:val="00A66EB5"/>
    <w:rsid w:val="00A67139"/>
    <w:rsid w:val="00A674DF"/>
    <w:rsid w:val="00A6795D"/>
    <w:rsid w:val="00A67AB5"/>
    <w:rsid w:val="00A67D54"/>
    <w:rsid w:val="00A7038D"/>
    <w:rsid w:val="00A705E6"/>
    <w:rsid w:val="00A70693"/>
    <w:rsid w:val="00A706DC"/>
    <w:rsid w:val="00A7089A"/>
    <w:rsid w:val="00A70B61"/>
    <w:rsid w:val="00A70BFB"/>
    <w:rsid w:val="00A70F4B"/>
    <w:rsid w:val="00A71797"/>
    <w:rsid w:val="00A71BDF"/>
    <w:rsid w:val="00A71D01"/>
    <w:rsid w:val="00A71E25"/>
    <w:rsid w:val="00A71F1B"/>
    <w:rsid w:val="00A729FA"/>
    <w:rsid w:val="00A72BE9"/>
    <w:rsid w:val="00A72DF9"/>
    <w:rsid w:val="00A73453"/>
    <w:rsid w:val="00A73692"/>
    <w:rsid w:val="00A7391B"/>
    <w:rsid w:val="00A741ED"/>
    <w:rsid w:val="00A74C60"/>
    <w:rsid w:val="00A75086"/>
    <w:rsid w:val="00A7537A"/>
    <w:rsid w:val="00A7545F"/>
    <w:rsid w:val="00A75579"/>
    <w:rsid w:val="00A7615C"/>
    <w:rsid w:val="00A76315"/>
    <w:rsid w:val="00A76685"/>
    <w:rsid w:val="00A76828"/>
    <w:rsid w:val="00A769A4"/>
    <w:rsid w:val="00A773BF"/>
    <w:rsid w:val="00A77524"/>
    <w:rsid w:val="00A77528"/>
    <w:rsid w:val="00A77563"/>
    <w:rsid w:val="00A77AB6"/>
    <w:rsid w:val="00A80057"/>
    <w:rsid w:val="00A801B6"/>
    <w:rsid w:val="00A807A7"/>
    <w:rsid w:val="00A808EB"/>
    <w:rsid w:val="00A80955"/>
    <w:rsid w:val="00A81158"/>
    <w:rsid w:val="00A814AE"/>
    <w:rsid w:val="00A81BD7"/>
    <w:rsid w:val="00A81E15"/>
    <w:rsid w:val="00A822D9"/>
    <w:rsid w:val="00A822F9"/>
    <w:rsid w:val="00A8259D"/>
    <w:rsid w:val="00A8268C"/>
    <w:rsid w:val="00A82894"/>
    <w:rsid w:val="00A82933"/>
    <w:rsid w:val="00A82A14"/>
    <w:rsid w:val="00A82B7A"/>
    <w:rsid w:val="00A8321C"/>
    <w:rsid w:val="00A8340C"/>
    <w:rsid w:val="00A837C6"/>
    <w:rsid w:val="00A83C0D"/>
    <w:rsid w:val="00A83E75"/>
    <w:rsid w:val="00A83E81"/>
    <w:rsid w:val="00A841ED"/>
    <w:rsid w:val="00A84342"/>
    <w:rsid w:val="00A845D4"/>
    <w:rsid w:val="00A848C9"/>
    <w:rsid w:val="00A85207"/>
    <w:rsid w:val="00A85351"/>
    <w:rsid w:val="00A85AD8"/>
    <w:rsid w:val="00A85B25"/>
    <w:rsid w:val="00A85B64"/>
    <w:rsid w:val="00A866B7"/>
    <w:rsid w:val="00A8722F"/>
    <w:rsid w:val="00A873EA"/>
    <w:rsid w:val="00A87400"/>
    <w:rsid w:val="00A9007C"/>
    <w:rsid w:val="00A9099F"/>
    <w:rsid w:val="00A909CE"/>
    <w:rsid w:val="00A90A55"/>
    <w:rsid w:val="00A90F52"/>
    <w:rsid w:val="00A912D4"/>
    <w:rsid w:val="00A91688"/>
    <w:rsid w:val="00A91966"/>
    <w:rsid w:val="00A91997"/>
    <w:rsid w:val="00A91FC1"/>
    <w:rsid w:val="00A92172"/>
    <w:rsid w:val="00A92863"/>
    <w:rsid w:val="00A934FD"/>
    <w:rsid w:val="00A938E0"/>
    <w:rsid w:val="00A93FBC"/>
    <w:rsid w:val="00A93FF4"/>
    <w:rsid w:val="00A940FE"/>
    <w:rsid w:val="00A94DF7"/>
    <w:rsid w:val="00A9542F"/>
    <w:rsid w:val="00A958FD"/>
    <w:rsid w:val="00A95F39"/>
    <w:rsid w:val="00A95FEF"/>
    <w:rsid w:val="00A95FF7"/>
    <w:rsid w:val="00A964B5"/>
    <w:rsid w:val="00A96512"/>
    <w:rsid w:val="00AA01EB"/>
    <w:rsid w:val="00AA02B8"/>
    <w:rsid w:val="00AA04EB"/>
    <w:rsid w:val="00AA0563"/>
    <w:rsid w:val="00AA0656"/>
    <w:rsid w:val="00AA0695"/>
    <w:rsid w:val="00AA1A84"/>
    <w:rsid w:val="00AA2B3A"/>
    <w:rsid w:val="00AA34C5"/>
    <w:rsid w:val="00AA36AD"/>
    <w:rsid w:val="00AA36D4"/>
    <w:rsid w:val="00AA3827"/>
    <w:rsid w:val="00AA466F"/>
    <w:rsid w:val="00AA4B76"/>
    <w:rsid w:val="00AA4B8D"/>
    <w:rsid w:val="00AA4E00"/>
    <w:rsid w:val="00AA5021"/>
    <w:rsid w:val="00AA580B"/>
    <w:rsid w:val="00AA613F"/>
    <w:rsid w:val="00AA624B"/>
    <w:rsid w:val="00AA62B1"/>
    <w:rsid w:val="00AA6F20"/>
    <w:rsid w:val="00AA7159"/>
    <w:rsid w:val="00AA7314"/>
    <w:rsid w:val="00AA79F9"/>
    <w:rsid w:val="00AA7AE0"/>
    <w:rsid w:val="00AA7C04"/>
    <w:rsid w:val="00AA7EBF"/>
    <w:rsid w:val="00AB069E"/>
    <w:rsid w:val="00AB09BD"/>
    <w:rsid w:val="00AB0B61"/>
    <w:rsid w:val="00AB0E44"/>
    <w:rsid w:val="00AB1273"/>
    <w:rsid w:val="00AB185D"/>
    <w:rsid w:val="00AB1A76"/>
    <w:rsid w:val="00AB2098"/>
    <w:rsid w:val="00AB2129"/>
    <w:rsid w:val="00AB21E2"/>
    <w:rsid w:val="00AB21F5"/>
    <w:rsid w:val="00AB2A48"/>
    <w:rsid w:val="00AB2FBB"/>
    <w:rsid w:val="00AB31EB"/>
    <w:rsid w:val="00AB362E"/>
    <w:rsid w:val="00AB3815"/>
    <w:rsid w:val="00AB3D1F"/>
    <w:rsid w:val="00AB418C"/>
    <w:rsid w:val="00AB426B"/>
    <w:rsid w:val="00AB46DA"/>
    <w:rsid w:val="00AB4852"/>
    <w:rsid w:val="00AB548B"/>
    <w:rsid w:val="00AB606F"/>
    <w:rsid w:val="00AB619D"/>
    <w:rsid w:val="00AB67D8"/>
    <w:rsid w:val="00AB6A13"/>
    <w:rsid w:val="00AB6A29"/>
    <w:rsid w:val="00AB72E9"/>
    <w:rsid w:val="00AB7873"/>
    <w:rsid w:val="00AB78A4"/>
    <w:rsid w:val="00AB78AB"/>
    <w:rsid w:val="00AB7BFE"/>
    <w:rsid w:val="00AB7DE6"/>
    <w:rsid w:val="00AC0544"/>
    <w:rsid w:val="00AC0BA4"/>
    <w:rsid w:val="00AC1D42"/>
    <w:rsid w:val="00AC1FF1"/>
    <w:rsid w:val="00AC2321"/>
    <w:rsid w:val="00AC2B31"/>
    <w:rsid w:val="00AC2E1C"/>
    <w:rsid w:val="00AC316C"/>
    <w:rsid w:val="00AC3999"/>
    <w:rsid w:val="00AC4084"/>
    <w:rsid w:val="00AC40F4"/>
    <w:rsid w:val="00AC4307"/>
    <w:rsid w:val="00AC47B6"/>
    <w:rsid w:val="00AC4C12"/>
    <w:rsid w:val="00AC4E85"/>
    <w:rsid w:val="00AC5487"/>
    <w:rsid w:val="00AC5888"/>
    <w:rsid w:val="00AC5CCE"/>
    <w:rsid w:val="00AC607F"/>
    <w:rsid w:val="00AC6143"/>
    <w:rsid w:val="00AC6534"/>
    <w:rsid w:val="00AC6721"/>
    <w:rsid w:val="00AC6B40"/>
    <w:rsid w:val="00AC6BE5"/>
    <w:rsid w:val="00AC787C"/>
    <w:rsid w:val="00AC7C80"/>
    <w:rsid w:val="00AD0054"/>
    <w:rsid w:val="00AD0743"/>
    <w:rsid w:val="00AD1349"/>
    <w:rsid w:val="00AD1656"/>
    <w:rsid w:val="00AD17E5"/>
    <w:rsid w:val="00AD1824"/>
    <w:rsid w:val="00AD1C58"/>
    <w:rsid w:val="00AD1ED0"/>
    <w:rsid w:val="00AD2000"/>
    <w:rsid w:val="00AD223C"/>
    <w:rsid w:val="00AD2397"/>
    <w:rsid w:val="00AD293D"/>
    <w:rsid w:val="00AD298B"/>
    <w:rsid w:val="00AD31B3"/>
    <w:rsid w:val="00AD3928"/>
    <w:rsid w:val="00AD3ADF"/>
    <w:rsid w:val="00AD3F1B"/>
    <w:rsid w:val="00AD49BB"/>
    <w:rsid w:val="00AD4D00"/>
    <w:rsid w:val="00AD5413"/>
    <w:rsid w:val="00AD57D4"/>
    <w:rsid w:val="00AD6049"/>
    <w:rsid w:val="00AD65B0"/>
    <w:rsid w:val="00AD6771"/>
    <w:rsid w:val="00AD696D"/>
    <w:rsid w:val="00AD7392"/>
    <w:rsid w:val="00AD7601"/>
    <w:rsid w:val="00AD7DE8"/>
    <w:rsid w:val="00AE08CE"/>
    <w:rsid w:val="00AE0B1B"/>
    <w:rsid w:val="00AE0C7F"/>
    <w:rsid w:val="00AE1299"/>
    <w:rsid w:val="00AE1445"/>
    <w:rsid w:val="00AE198D"/>
    <w:rsid w:val="00AE1CCE"/>
    <w:rsid w:val="00AE1E15"/>
    <w:rsid w:val="00AE2159"/>
    <w:rsid w:val="00AE321A"/>
    <w:rsid w:val="00AE3376"/>
    <w:rsid w:val="00AE33E0"/>
    <w:rsid w:val="00AE381B"/>
    <w:rsid w:val="00AE3B9A"/>
    <w:rsid w:val="00AE3FFB"/>
    <w:rsid w:val="00AE48D4"/>
    <w:rsid w:val="00AE49EE"/>
    <w:rsid w:val="00AE4D0A"/>
    <w:rsid w:val="00AE565C"/>
    <w:rsid w:val="00AE59FD"/>
    <w:rsid w:val="00AE5DEB"/>
    <w:rsid w:val="00AE5FB9"/>
    <w:rsid w:val="00AE684F"/>
    <w:rsid w:val="00AE68E3"/>
    <w:rsid w:val="00AE6AFF"/>
    <w:rsid w:val="00AE6B0C"/>
    <w:rsid w:val="00AE6C54"/>
    <w:rsid w:val="00AE6EBA"/>
    <w:rsid w:val="00AE6F1B"/>
    <w:rsid w:val="00AE73D6"/>
    <w:rsid w:val="00AE75C4"/>
    <w:rsid w:val="00AE7C7D"/>
    <w:rsid w:val="00AE7C97"/>
    <w:rsid w:val="00AF059F"/>
    <w:rsid w:val="00AF135B"/>
    <w:rsid w:val="00AF160D"/>
    <w:rsid w:val="00AF1D6E"/>
    <w:rsid w:val="00AF1E45"/>
    <w:rsid w:val="00AF1EC5"/>
    <w:rsid w:val="00AF202A"/>
    <w:rsid w:val="00AF2606"/>
    <w:rsid w:val="00AF2711"/>
    <w:rsid w:val="00AF2DAE"/>
    <w:rsid w:val="00AF2E08"/>
    <w:rsid w:val="00AF2EF3"/>
    <w:rsid w:val="00AF3610"/>
    <w:rsid w:val="00AF4042"/>
    <w:rsid w:val="00AF52FA"/>
    <w:rsid w:val="00AF552E"/>
    <w:rsid w:val="00AF5767"/>
    <w:rsid w:val="00AF5FCC"/>
    <w:rsid w:val="00AF619E"/>
    <w:rsid w:val="00AF6214"/>
    <w:rsid w:val="00AF671F"/>
    <w:rsid w:val="00AF68CF"/>
    <w:rsid w:val="00AF693E"/>
    <w:rsid w:val="00AF6B81"/>
    <w:rsid w:val="00AF6E09"/>
    <w:rsid w:val="00AF6E6F"/>
    <w:rsid w:val="00AF7586"/>
    <w:rsid w:val="00AF75F8"/>
    <w:rsid w:val="00AF7D6C"/>
    <w:rsid w:val="00AF7F54"/>
    <w:rsid w:val="00AF7F8B"/>
    <w:rsid w:val="00B0025B"/>
    <w:rsid w:val="00B0068D"/>
    <w:rsid w:val="00B007FC"/>
    <w:rsid w:val="00B0093C"/>
    <w:rsid w:val="00B013E3"/>
    <w:rsid w:val="00B01AF9"/>
    <w:rsid w:val="00B0223E"/>
    <w:rsid w:val="00B0291A"/>
    <w:rsid w:val="00B029D1"/>
    <w:rsid w:val="00B02DDC"/>
    <w:rsid w:val="00B02E55"/>
    <w:rsid w:val="00B03231"/>
    <w:rsid w:val="00B032E3"/>
    <w:rsid w:val="00B0342B"/>
    <w:rsid w:val="00B03815"/>
    <w:rsid w:val="00B03B97"/>
    <w:rsid w:val="00B03D4D"/>
    <w:rsid w:val="00B040DC"/>
    <w:rsid w:val="00B04626"/>
    <w:rsid w:val="00B0487A"/>
    <w:rsid w:val="00B04E28"/>
    <w:rsid w:val="00B053A2"/>
    <w:rsid w:val="00B059CE"/>
    <w:rsid w:val="00B05F14"/>
    <w:rsid w:val="00B065F6"/>
    <w:rsid w:val="00B067BF"/>
    <w:rsid w:val="00B069CA"/>
    <w:rsid w:val="00B06CB9"/>
    <w:rsid w:val="00B06DC5"/>
    <w:rsid w:val="00B06DDF"/>
    <w:rsid w:val="00B073CC"/>
    <w:rsid w:val="00B0748F"/>
    <w:rsid w:val="00B075FF"/>
    <w:rsid w:val="00B07B7F"/>
    <w:rsid w:val="00B07B84"/>
    <w:rsid w:val="00B100D2"/>
    <w:rsid w:val="00B105F2"/>
    <w:rsid w:val="00B11010"/>
    <w:rsid w:val="00B12E8D"/>
    <w:rsid w:val="00B131FA"/>
    <w:rsid w:val="00B13B41"/>
    <w:rsid w:val="00B146FC"/>
    <w:rsid w:val="00B14845"/>
    <w:rsid w:val="00B14E43"/>
    <w:rsid w:val="00B1545A"/>
    <w:rsid w:val="00B15518"/>
    <w:rsid w:val="00B155AC"/>
    <w:rsid w:val="00B1588E"/>
    <w:rsid w:val="00B160FF"/>
    <w:rsid w:val="00B16129"/>
    <w:rsid w:val="00B1658E"/>
    <w:rsid w:val="00B16642"/>
    <w:rsid w:val="00B1692B"/>
    <w:rsid w:val="00B16E31"/>
    <w:rsid w:val="00B1715F"/>
    <w:rsid w:val="00B17268"/>
    <w:rsid w:val="00B17B44"/>
    <w:rsid w:val="00B2043C"/>
    <w:rsid w:val="00B20860"/>
    <w:rsid w:val="00B20B9C"/>
    <w:rsid w:val="00B211D0"/>
    <w:rsid w:val="00B21466"/>
    <w:rsid w:val="00B21672"/>
    <w:rsid w:val="00B21B78"/>
    <w:rsid w:val="00B21FFF"/>
    <w:rsid w:val="00B22903"/>
    <w:rsid w:val="00B22E53"/>
    <w:rsid w:val="00B22F88"/>
    <w:rsid w:val="00B2318B"/>
    <w:rsid w:val="00B23349"/>
    <w:rsid w:val="00B2370A"/>
    <w:rsid w:val="00B23C1A"/>
    <w:rsid w:val="00B23C28"/>
    <w:rsid w:val="00B23CE2"/>
    <w:rsid w:val="00B24664"/>
    <w:rsid w:val="00B248E4"/>
    <w:rsid w:val="00B24910"/>
    <w:rsid w:val="00B24E86"/>
    <w:rsid w:val="00B25118"/>
    <w:rsid w:val="00B25602"/>
    <w:rsid w:val="00B25771"/>
    <w:rsid w:val="00B25B2E"/>
    <w:rsid w:val="00B26283"/>
    <w:rsid w:val="00B262D4"/>
    <w:rsid w:val="00B2642E"/>
    <w:rsid w:val="00B264C3"/>
    <w:rsid w:val="00B2689A"/>
    <w:rsid w:val="00B269AA"/>
    <w:rsid w:val="00B26A87"/>
    <w:rsid w:val="00B26D56"/>
    <w:rsid w:val="00B26ED3"/>
    <w:rsid w:val="00B275F0"/>
    <w:rsid w:val="00B279DA"/>
    <w:rsid w:val="00B27BFD"/>
    <w:rsid w:val="00B27DDB"/>
    <w:rsid w:val="00B27EA9"/>
    <w:rsid w:val="00B3009E"/>
    <w:rsid w:val="00B300E4"/>
    <w:rsid w:val="00B3016B"/>
    <w:rsid w:val="00B30191"/>
    <w:rsid w:val="00B3043F"/>
    <w:rsid w:val="00B307C8"/>
    <w:rsid w:val="00B313E1"/>
    <w:rsid w:val="00B31CFA"/>
    <w:rsid w:val="00B323E6"/>
    <w:rsid w:val="00B32896"/>
    <w:rsid w:val="00B328D6"/>
    <w:rsid w:val="00B32C44"/>
    <w:rsid w:val="00B3344D"/>
    <w:rsid w:val="00B33774"/>
    <w:rsid w:val="00B3465D"/>
    <w:rsid w:val="00B34FFF"/>
    <w:rsid w:val="00B3501F"/>
    <w:rsid w:val="00B35A49"/>
    <w:rsid w:val="00B35A96"/>
    <w:rsid w:val="00B35EE4"/>
    <w:rsid w:val="00B36397"/>
    <w:rsid w:val="00B36B56"/>
    <w:rsid w:val="00B36C38"/>
    <w:rsid w:val="00B3700B"/>
    <w:rsid w:val="00B37289"/>
    <w:rsid w:val="00B37500"/>
    <w:rsid w:val="00B37B03"/>
    <w:rsid w:val="00B4005E"/>
    <w:rsid w:val="00B4011B"/>
    <w:rsid w:val="00B40B7D"/>
    <w:rsid w:val="00B40D9A"/>
    <w:rsid w:val="00B41A5D"/>
    <w:rsid w:val="00B41D2C"/>
    <w:rsid w:val="00B4221C"/>
    <w:rsid w:val="00B422A9"/>
    <w:rsid w:val="00B43090"/>
    <w:rsid w:val="00B43389"/>
    <w:rsid w:val="00B43586"/>
    <w:rsid w:val="00B43651"/>
    <w:rsid w:val="00B43CAE"/>
    <w:rsid w:val="00B43E7D"/>
    <w:rsid w:val="00B441B3"/>
    <w:rsid w:val="00B443F5"/>
    <w:rsid w:val="00B44F9B"/>
    <w:rsid w:val="00B4503E"/>
    <w:rsid w:val="00B4507E"/>
    <w:rsid w:val="00B4596C"/>
    <w:rsid w:val="00B45F56"/>
    <w:rsid w:val="00B4602F"/>
    <w:rsid w:val="00B46118"/>
    <w:rsid w:val="00B46124"/>
    <w:rsid w:val="00B464AA"/>
    <w:rsid w:val="00B46918"/>
    <w:rsid w:val="00B47568"/>
    <w:rsid w:val="00B47684"/>
    <w:rsid w:val="00B516EF"/>
    <w:rsid w:val="00B5179D"/>
    <w:rsid w:val="00B522DD"/>
    <w:rsid w:val="00B52348"/>
    <w:rsid w:val="00B5235D"/>
    <w:rsid w:val="00B5237F"/>
    <w:rsid w:val="00B53087"/>
    <w:rsid w:val="00B53122"/>
    <w:rsid w:val="00B53D81"/>
    <w:rsid w:val="00B53F3C"/>
    <w:rsid w:val="00B543FC"/>
    <w:rsid w:val="00B54777"/>
    <w:rsid w:val="00B548EB"/>
    <w:rsid w:val="00B54BAF"/>
    <w:rsid w:val="00B54EFF"/>
    <w:rsid w:val="00B550DC"/>
    <w:rsid w:val="00B5547B"/>
    <w:rsid w:val="00B559B2"/>
    <w:rsid w:val="00B559D0"/>
    <w:rsid w:val="00B55C71"/>
    <w:rsid w:val="00B561D2"/>
    <w:rsid w:val="00B56378"/>
    <w:rsid w:val="00B565E1"/>
    <w:rsid w:val="00B56FE8"/>
    <w:rsid w:val="00B575FE"/>
    <w:rsid w:val="00B57B9A"/>
    <w:rsid w:val="00B60190"/>
    <w:rsid w:val="00B6077D"/>
    <w:rsid w:val="00B60D61"/>
    <w:rsid w:val="00B60F30"/>
    <w:rsid w:val="00B60FFF"/>
    <w:rsid w:val="00B61398"/>
    <w:rsid w:val="00B613E3"/>
    <w:rsid w:val="00B61974"/>
    <w:rsid w:val="00B61E2E"/>
    <w:rsid w:val="00B622B7"/>
    <w:rsid w:val="00B6279F"/>
    <w:rsid w:val="00B634DC"/>
    <w:rsid w:val="00B636AD"/>
    <w:rsid w:val="00B6373F"/>
    <w:rsid w:val="00B6376F"/>
    <w:rsid w:val="00B63EC3"/>
    <w:rsid w:val="00B63F1E"/>
    <w:rsid w:val="00B64119"/>
    <w:rsid w:val="00B6414F"/>
    <w:rsid w:val="00B643F7"/>
    <w:rsid w:val="00B6441A"/>
    <w:rsid w:val="00B644AB"/>
    <w:rsid w:val="00B645A5"/>
    <w:rsid w:val="00B64E00"/>
    <w:rsid w:val="00B64E8C"/>
    <w:rsid w:val="00B64F3A"/>
    <w:rsid w:val="00B64F82"/>
    <w:rsid w:val="00B6554D"/>
    <w:rsid w:val="00B65BCC"/>
    <w:rsid w:val="00B6662D"/>
    <w:rsid w:val="00B66759"/>
    <w:rsid w:val="00B669FF"/>
    <w:rsid w:val="00B6710D"/>
    <w:rsid w:val="00B67191"/>
    <w:rsid w:val="00B67405"/>
    <w:rsid w:val="00B675A9"/>
    <w:rsid w:val="00B67CB9"/>
    <w:rsid w:val="00B7017E"/>
    <w:rsid w:val="00B7076E"/>
    <w:rsid w:val="00B70B7B"/>
    <w:rsid w:val="00B70C40"/>
    <w:rsid w:val="00B70F75"/>
    <w:rsid w:val="00B7102E"/>
    <w:rsid w:val="00B715AC"/>
    <w:rsid w:val="00B72DC1"/>
    <w:rsid w:val="00B72E82"/>
    <w:rsid w:val="00B72FA6"/>
    <w:rsid w:val="00B72FCA"/>
    <w:rsid w:val="00B7354C"/>
    <w:rsid w:val="00B73843"/>
    <w:rsid w:val="00B73A40"/>
    <w:rsid w:val="00B7414C"/>
    <w:rsid w:val="00B743C6"/>
    <w:rsid w:val="00B74860"/>
    <w:rsid w:val="00B748C7"/>
    <w:rsid w:val="00B74ACB"/>
    <w:rsid w:val="00B75422"/>
    <w:rsid w:val="00B7555B"/>
    <w:rsid w:val="00B75DDF"/>
    <w:rsid w:val="00B76AB1"/>
    <w:rsid w:val="00B76D29"/>
    <w:rsid w:val="00B77197"/>
    <w:rsid w:val="00B77378"/>
    <w:rsid w:val="00B776E2"/>
    <w:rsid w:val="00B77809"/>
    <w:rsid w:val="00B778E9"/>
    <w:rsid w:val="00B807AE"/>
    <w:rsid w:val="00B80EA9"/>
    <w:rsid w:val="00B813C2"/>
    <w:rsid w:val="00B816DA"/>
    <w:rsid w:val="00B8170F"/>
    <w:rsid w:val="00B81CD9"/>
    <w:rsid w:val="00B81DBE"/>
    <w:rsid w:val="00B821DF"/>
    <w:rsid w:val="00B822E2"/>
    <w:rsid w:val="00B82457"/>
    <w:rsid w:val="00B824CF"/>
    <w:rsid w:val="00B82577"/>
    <w:rsid w:val="00B8273F"/>
    <w:rsid w:val="00B828FF"/>
    <w:rsid w:val="00B82BDF"/>
    <w:rsid w:val="00B82D16"/>
    <w:rsid w:val="00B82FBB"/>
    <w:rsid w:val="00B8310E"/>
    <w:rsid w:val="00B83569"/>
    <w:rsid w:val="00B8364C"/>
    <w:rsid w:val="00B83B34"/>
    <w:rsid w:val="00B83C58"/>
    <w:rsid w:val="00B8443F"/>
    <w:rsid w:val="00B84491"/>
    <w:rsid w:val="00B8491C"/>
    <w:rsid w:val="00B84BEC"/>
    <w:rsid w:val="00B84C86"/>
    <w:rsid w:val="00B85259"/>
    <w:rsid w:val="00B853F5"/>
    <w:rsid w:val="00B85701"/>
    <w:rsid w:val="00B8575D"/>
    <w:rsid w:val="00B85B9A"/>
    <w:rsid w:val="00B85DD0"/>
    <w:rsid w:val="00B86453"/>
    <w:rsid w:val="00B864D4"/>
    <w:rsid w:val="00B8699C"/>
    <w:rsid w:val="00B86D53"/>
    <w:rsid w:val="00B86F78"/>
    <w:rsid w:val="00B87066"/>
    <w:rsid w:val="00B877F0"/>
    <w:rsid w:val="00B878F6"/>
    <w:rsid w:val="00B90025"/>
    <w:rsid w:val="00B9005D"/>
    <w:rsid w:val="00B90D66"/>
    <w:rsid w:val="00B90E2A"/>
    <w:rsid w:val="00B90FA3"/>
    <w:rsid w:val="00B9160C"/>
    <w:rsid w:val="00B91A6E"/>
    <w:rsid w:val="00B91D20"/>
    <w:rsid w:val="00B92B93"/>
    <w:rsid w:val="00B93CB6"/>
    <w:rsid w:val="00B94267"/>
    <w:rsid w:val="00B9456E"/>
    <w:rsid w:val="00B94674"/>
    <w:rsid w:val="00B94B87"/>
    <w:rsid w:val="00B94D4E"/>
    <w:rsid w:val="00B95245"/>
    <w:rsid w:val="00B95DA5"/>
    <w:rsid w:val="00B96960"/>
    <w:rsid w:val="00B96BB9"/>
    <w:rsid w:val="00B97162"/>
    <w:rsid w:val="00B97231"/>
    <w:rsid w:val="00B97C2C"/>
    <w:rsid w:val="00B97D6F"/>
    <w:rsid w:val="00BA0030"/>
    <w:rsid w:val="00BA0A27"/>
    <w:rsid w:val="00BA0FC3"/>
    <w:rsid w:val="00BA13EF"/>
    <w:rsid w:val="00BA1736"/>
    <w:rsid w:val="00BA1747"/>
    <w:rsid w:val="00BA17D9"/>
    <w:rsid w:val="00BA2357"/>
    <w:rsid w:val="00BA2997"/>
    <w:rsid w:val="00BA2D18"/>
    <w:rsid w:val="00BA3053"/>
    <w:rsid w:val="00BA338A"/>
    <w:rsid w:val="00BA340B"/>
    <w:rsid w:val="00BA36D1"/>
    <w:rsid w:val="00BA36E5"/>
    <w:rsid w:val="00BA37D8"/>
    <w:rsid w:val="00BA38F2"/>
    <w:rsid w:val="00BA42C3"/>
    <w:rsid w:val="00BA4B91"/>
    <w:rsid w:val="00BA5078"/>
    <w:rsid w:val="00BA50B2"/>
    <w:rsid w:val="00BA549B"/>
    <w:rsid w:val="00BA5C68"/>
    <w:rsid w:val="00BA67D0"/>
    <w:rsid w:val="00BA6D51"/>
    <w:rsid w:val="00BA74F0"/>
    <w:rsid w:val="00BA7CBD"/>
    <w:rsid w:val="00BB013E"/>
    <w:rsid w:val="00BB0538"/>
    <w:rsid w:val="00BB061F"/>
    <w:rsid w:val="00BB062A"/>
    <w:rsid w:val="00BB08B6"/>
    <w:rsid w:val="00BB0A32"/>
    <w:rsid w:val="00BB0E3B"/>
    <w:rsid w:val="00BB0F9E"/>
    <w:rsid w:val="00BB110E"/>
    <w:rsid w:val="00BB1754"/>
    <w:rsid w:val="00BB1789"/>
    <w:rsid w:val="00BB17CA"/>
    <w:rsid w:val="00BB19A3"/>
    <w:rsid w:val="00BB24B9"/>
    <w:rsid w:val="00BB24C8"/>
    <w:rsid w:val="00BB2BFC"/>
    <w:rsid w:val="00BB2D4C"/>
    <w:rsid w:val="00BB33A4"/>
    <w:rsid w:val="00BB3DA7"/>
    <w:rsid w:val="00BB3DF1"/>
    <w:rsid w:val="00BB48E5"/>
    <w:rsid w:val="00BB4F1F"/>
    <w:rsid w:val="00BB51A6"/>
    <w:rsid w:val="00BB536C"/>
    <w:rsid w:val="00BB5430"/>
    <w:rsid w:val="00BB59B2"/>
    <w:rsid w:val="00BB5F5E"/>
    <w:rsid w:val="00BB6058"/>
    <w:rsid w:val="00BB606B"/>
    <w:rsid w:val="00BB6537"/>
    <w:rsid w:val="00BB6E9B"/>
    <w:rsid w:val="00BB7645"/>
    <w:rsid w:val="00BB7E94"/>
    <w:rsid w:val="00BB7EBA"/>
    <w:rsid w:val="00BB7FB0"/>
    <w:rsid w:val="00BC038E"/>
    <w:rsid w:val="00BC04EA"/>
    <w:rsid w:val="00BC0AAF"/>
    <w:rsid w:val="00BC0B6E"/>
    <w:rsid w:val="00BC12AE"/>
    <w:rsid w:val="00BC18A0"/>
    <w:rsid w:val="00BC1D42"/>
    <w:rsid w:val="00BC1EE6"/>
    <w:rsid w:val="00BC2121"/>
    <w:rsid w:val="00BC2F2C"/>
    <w:rsid w:val="00BC35D3"/>
    <w:rsid w:val="00BC3697"/>
    <w:rsid w:val="00BC409F"/>
    <w:rsid w:val="00BC4732"/>
    <w:rsid w:val="00BC4BDB"/>
    <w:rsid w:val="00BC4ECC"/>
    <w:rsid w:val="00BC50D6"/>
    <w:rsid w:val="00BC5113"/>
    <w:rsid w:val="00BC52F9"/>
    <w:rsid w:val="00BC6034"/>
    <w:rsid w:val="00BC6349"/>
    <w:rsid w:val="00BC6993"/>
    <w:rsid w:val="00BC6CD6"/>
    <w:rsid w:val="00BC7AEC"/>
    <w:rsid w:val="00BC7EC6"/>
    <w:rsid w:val="00BD0086"/>
    <w:rsid w:val="00BD067E"/>
    <w:rsid w:val="00BD0A0B"/>
    <w:rsid w:val="00BD18F7"/>
    <w:rsid w:val="00BD1F6D"/>
    <w:rsid w:val="00BD24FE"/>
    <w:rsid w:val="00BD2974"/>
    <w:rsid w:val="00BD2A1D"/>
    <w:rsid w:val="00BD3715"/>
    <w:rsid w:val="00BD3F08"/>
    <w:rsid w:val="00BD3F42"/>
    <w:rsid w:val="00BD40D0"/>
    <w:rsid w:val="00BD4257"/>
    <w:rsid w:val="00BD465D"/>
    <w:rsid w:val="00BD4BCE"/>
    <w:rsid w:val="00BD4DFF"/>
    <w:rsid w:val="00BD4E9F"/>
    <w:rsid w:val="00BD55D9"/>
    <w:rsid w:val="00BD567E"/>
    <w:rsid w:val="00BD5A97"/>
    <w:rsid w:val="00BD5DA4"/>
    <w:rsid w:val="00BD61CC"/>
    <w:rsid w:val="00BD63F4"/>
    <w:rsid w:val="00BD687B"/>
    <w:rsid w:val="00BD6935"/>
    <w:rsid w:val="00BD6C87"/>
    <w:rsid w:val="00BD6E34"/>
    <w:rsid w:val="00BD6EE8"/>
    <w:rsid w:val="00BD7020"/>
    <w:rsid w:val="00BD72E9"/>
    <w:rsid w:val="00BD78EA"/>
    <w:rsid w:val="00BD792D"/>
    <w:rsid w:val="00BD7BAC"/>
    <w:rsid w:val="00BE043C"/>
    <w:rsid w:val="00BE0605"/>
    <w:rsid w:val="00BE0624"/>
    <w:rsid w:val="00BE0953"/>
    <w:rsid w:val="00BE09F8"/>
    <w:rsid w:val="00BE0B24"/>
    <w:rsid w:val="00BE1248"/>
    <w:rsid w:val="00BE130E"/>
    <w:rsid w:val="00BE16C1"/>
    <w:rsid w:val="00BE1885"/>
    <w:rsid w:val="00BE1897"/>
    <w:rsid w:val="00BE1A13"/>
    <w:rsid w:val="00BE1D4C"/>
    <w:rsid w:val="00BE1D9F"/>
    <w:rsid w:val="00BE2802"/>
    <w:rsid w:val="00BE2859"/>
    <w:rsid w:val="00BE29AA"/>
    <w:rsid w:val="00BE2ADB"/>
    <w:rsid w:val="00BE3493"/>
    <w:rsid w:val="00BE3643"/>
    <w:rsid w:val="00BE3A45"/>
    <w:rsid w:val="00BE3AA4"/>
    <w:rsid w:val="00BE3C59"/>
    <w:rsid w:val="00BE3C5C"/>
    <w:rsid w:val="00BE3F0E"/>
    <w:rsid w:val="00BE3FAC"/>
    <w:rsid w:val="00BE4213"/>
    <w:rsid w:val="00BE48C6"/>
    <w:rsid w:val="00BE4A21"/>
    <w:rsid w:val="00BE4C4C"/>
    <w:rsid w:val="00BE4E43"/>
    <w:rsid w:val="00BE52FB"/>
    <w:rsid w:val="00BE5F9A"/>
    <w:rsid w:val="00BE668B"/>
    <w:rsid w:val="00BE695F"/>
    <w:rsid w:val="00BE6A43"/>
    <w:rsid w:val="00BE7030"/>
    <w:rsid w:val="00BE7372"/>
    <w:rsid w:val="00BE7640"/>
    <w:rsid w:val="00BE7A73"/>
    <w:rsid w:val="00BF03FF"/>
    <w:rsid w:val="00BF077B"/>
    <w:rsid w:val="00BF0CD4"/>
    <w:rsid w:val="00BF124A"/>
    <w:rsid w:val="00BF1A45"/>
    <w:rsid w:val="00BF1E8A"/>
    <w:rsid w:val="00BF1FC7"/>
    <w:rsid w:val="00BF2023"/>
    <w:rsid w:val="00BF2705"/>
    <w:rsid w:val="00BF298C"/>
    <w:rsid w:val="00BF2BF6"/>
    <w:rsid w:val="00BF2C25"/>
    <w:rsid w:val="00BF2E1B"/>
    <w:rsid w:val="00BF3022"/>
    <w:rsid w:val="00BF326E"/>
    <w:rsid w:val="00BF3458"/>
    <w:rsid w:val="00BF34CC"/>
    <w:rsid w:val="00BF3956"/>
    <w:rsid w:val="00BF3A9F"/>
    <w:rsid w:val="00BF42D5"/>
    <w:rsid w:val="00BF544A"/>
    <w:rsid w:val="00BF5469"/>
    <w:rsid w:val="00BF5BA5"/>
    <w:rsid w:val="00BF6B86"/>
    <w:rsid w:val="00BF6DF6"/>
    <w:rsid w:val="00BF7782"/>
    <w:rsid w:val="00BF7AAF"/>
    <w:rsid w:val="00C00CCB"/>
    <w:rsid w:val="00C00D33"/>
    <w:rsid w:val="00C01418"/>
    <w:rsid w:val="00C016A4"/>
    <w:rsid w:val="00C017DF"/>
    <w:rsid w:val="00C0211C"/>
    <w:rsid w:val="00C03367"/>
    <w:rsid w:val="00C03520"/>
    <w:rsid w:val="00C037B4"/>
    <w:rsid w:val="00C04149"/>
    <w:rsid w:val="00C04706"/>
    <w:rsid w:val="00C04A56"/>
    <w:rsid w:val="00C04E77"/>
    <w:rsid w:val="00C05019"/>
    <w:rsid w:val="00C05682"/>
    <w:rsid w:val="00C05948"/>
    <w:rsid w:val="00C05DB1"/>
    <w:rsid w:val="00C0642D"/>
    <w:rsid w:val="00C066D7"/>
    <w:rsid w:val="00C0685B"/>
    <w:rsid w:val="00C06A28"/>
    <w:rsid w:val="00C0766C"/>
    <w:rsid w:val="00C10771"/>
    <w:rsid w:val="00C10C71"/>
    <w:rsid w:val="00C10E9E"/>
    <w:rsid w:val="00C112C4"/>
    <w:rsid w:val="00C11E86"/>
    <w:rsid w:val="00C1224A"/>
    <w:rsid w:val="00C12474"/>
    <w:rsid w:val="00C12781"/>
    <w:rsid w:val="00C127FD"/>
    <w:rsid w:val="00C12A8F"/>
    <w:rsid w:val="00C12B5B"/>
    <w:rsid w:val="00C12F92"/>
    <w:rsid w:val="00C1310A"/>
    <w:rsid w:val="00C13493"/>
    <w:rsid w:val="00C1369C"/>
    <w:rsid w:val="00C13709"/>
    <w:rsid w:val="00C13B31"/>
    <w:rsid w:val="00C14259"/>
    <w:rsid w:val="00C144ED"/>
    <w:rsid w:val="00C1461A"/>
    <w:rsid w:val="00C14DC8"/>
    <w:rsid w:val="00C15091"/>
    <w:rsid w:val="00C159E7"/>
    <w:rsid w:val="00C159F9"/>
    <w:rsid w:val="00C15C39"/>
    <w:rsid w:val="00C15DF0"/>
    <w:rsid w:val="00C16062"/>
    <w:rsid w:val="00C16476"/>
    <w:rsid w:val="00C1665C"/>
    <w:rsid w:val="00C17092"/>
    <w:rsid w:val="00C17191"/>
    <w:rsid w:val="00C17430"/>
    <w:rsid w:val="00C17497"/>
    <w:rsid w:val="00C174D4"/>
    <w:rsid w:val="00C17B92"/>
    <w:rsid w:val="00C17D56"/>
    <w:rsid w:val="00C20278"/>
    <w:rsid w:val="00C21322"/>
    <w:rsid w:val="00C214BC"/>
    <w:rsid w:val="00C21506"/>
    <w:rsid w:val="00C21983"/>
    <w:rsid w:val="00C21AEB"/>
    <w:rsid w:val="00C2202B"/>
    <w:rsid w:val="00C22052"/>
    <w:rsid w:val="00C223D8"/>
    <w:rsid w:val="00C22738"/>
    <w:rsid w:val="00C2298A"/>
    <w:rsid w:val="00C22D34"/>
    <w:rsid w:val="00C22D38"/>
    <w:rsid w:val="00C22F59"/>
    <w:rsid w:val="00C2339B"/>
    <w:rsid w:val="00C235A8"/>
    <w:rsid w:val="00C236E0"/>
    <w:rsid w:val="00C23860"/>
    <w:rsid w:val="00C23979"/>
    <w:rsid w:val="00C23986"/>
    <w:rsid w:val="00C23DFC"/>
    <w:rsid w:val="00C23E7D"/>
    <w:rsid w:val="00C24690"/>
    <w:rsid w:val="00C246B4"/>
    <w:rsid w:val="00C24813"/>
    <w:rsid w:val="00C25181"/>
    <w:rsid w:val="00C251A9"/>
    <w:rsid w:val="00C25576"/>
    <w:rsid w:val="00C25983"/>
    <w:rsid w:val="00C25CF3"/>
    <w:rsid w:val="00C26CBA"/>
    <w:rsid w:val="00C2722A"/>
    <w:rsid w:val="00C274E7"/>
    <w:rsid w:val="00C30014"/>
    <w:rsid w:val="00C300C6"/>
    <w:rsid w:val="00C3070F"/>
    <w:rsid w:val="00C30A56"/>
    <w:rsid w:val="00C30D6F"/>
    <w:rsid w:val="00C31094"/>
    <w:rsid w:val="00C31338"/>
    <w:rsid w:val="00C3190E"/>
    <w:rsid w:val="00C31B1D"/>
    <w:rsid w:val="00C31B78"/>
    <w:rsid w:val="00C31BF3"/>
    <w:rsid w:val="00C31D7A"/>
    <w:rsid w:val="00C32003"/>
    <w:rsid w:val="00C329E7"/>
    <w:rsid w:val="00C32B85"/>
    <w:rsid w:val="00C32DE1"/>
    <w:rsid w:val="00C32E6A"/>
    <w:rsid w:val="00C32E77"/>
    <w:rsid w:val="00C32F32"/>
    <w:rsid w:val="00C33812"/>
    <w:rsid w:val="00C33CE6"/>
    <w:rsid w:val="00C33DBF"/>
    <w:rsid w:val="00C33E07"/>
    <w:rsid w:val="00C33E72"/>
    <w:rsid w:val="00C34054"/>
    <w:rsid w:val="00C344D0"/>
    <w:rsid w:val="00C348B3"/>
    <w:rsid w:val="00C34A8D"/>
    <w:rsid w:val="00C35865"/>
    <w:rsid w:val="00C35A1D"/>
    <w:rsid w:val="00C35BF8"/>
    <w:rsid w:val="00C35C36"/>
    <w:rsid w:val="00C360EB"/>
    <w:rsid w:val="00C36E78"/>
    <w:rsid w:val="00C37041"/>
    <w:rsid w:val="00C370FB"/>
    <w:rsid w:val="00C37164"/>
    <w:rsid w:val="00C377D1"/>
    <w:rsid w:val="00C37AB1"/>
    <w:rsid w:val="00C37AE0"/>
    <w:rsid w:val="00C40394"/>
    <w:rsid w:val="00C40B99"/>
    <w:rsid w:val="00C40BDE"/>
    <w:rsid w:val="00C424DE"/>
    <w:rsid w:val="00C425D1"/>
    <w:rsid w:val="00C429E2"/>
    <w:rsid w:val="00C42CCF"/>
    <w:rsid w:val="00C42DB7"/>
    <w:rsid w:val="00C431B1"/>
    <w:rsid w:val="00C43231"/>
    <w:rsid w:val="00C4375D"/>
    <w:rsid w:val="00C4385B"/>
    <w:rsid w:val="00C438AA"/>
    <w:rsid w:val="00C43C33"/>
    <w:rsid w:val="00C43CA1"/>
    <w:rsid w:val="00C4411A"/>
    <w:rsid w:val="00C4469A"/>
    <w:rsid w:val="00C4497A"/>
    <w:rsid w:val="00C44F2D"/>
    <w:rsid w:val="00C45170"/>
    <w:rsid w:val="00C451AA"/>
    <w:rsid w:val="00C45716"/>
    <w:rsid w:val="00C45CE5"/>
    <w:rsid w:val="00C465B5"/>
    <w:rsid w:val="00C4666F"/>
    <w:rsid w:val="00C46867"/>
    <w:rsid w:val="00C4695D"/>
    <w:rsid w:val="00C46CC0"/>
    <w:rsid w:val="00C46F0F"/>
    <w:rsid w:val="00C47192"/>
    <w:rsid w:val="00C47194"/>
    <w:rsid w:val="00C47228"/>
    <w:rsid w:val="00C4766D"/>
    <w:rsid w:val="00C479CA"/>
    <w:rsid w:val="00C47F26"/>
    <w:rsid w:val="00C50219"/>
    <w:rsid w:val="00C5028F"/>
    <w:rsid w:val="00C5045B"/>
    <w:rsid w:val="00C5093C"/>
    <w:rsid w:val="00C50B98"/>
    <w:rsid w:val="00C50C59"/>
    <w:rsid w:val="00C51020"/>
    <w:rsid w:val="00C510DB"/>
    <w:rsid w:val="00C51758"/>
    <w:rsid w:val="00C520E2"/>
    <w:rsid w:val="00C52483"/>
    <w:rsid w:val="00C52C7D"/>
    <w:rsid w:val="00C53A44"/>
    <w:rsid w:val="00C53AA9"/>
    <w:rsid w:val="00C53E3F"/>
    <w:rsid w:val="00C54A9E"/>
    <w:rsid w:val="00C54B9F"/>
    <w:rsid w:val="00C54CD9"/>
    <w:rsid w:val="00C54D00"/>
    <w:rsid w:val="00C552CA"/>
    <w:rsid w:val="00C55B30"/>
    <w:rsid w:val="00C55BBD"/>
    <w:rsid w:val="00C55CEB"/>
    <w:rsid w:val="00C564BB"/>
    <w:rsid w:val="00C567FC"/>
    <w:rsid w:val="00C56E2C"/>
    <w:rsid w:val="00C56FF8"/>
    <w:rsid w:val="00C57079"/>
    <w:rsid w:val="00C576E9"/>
    <w:rsid w:val="00C57A30"/>
    <w:rsid w:val="00C60EA5"/>
    <w:rsid w:val="00C61A9F"/>
    <w:rsid w:val="00C61BA2"/>
    <w:rsid w:val="00C6222B"/>
    <w:rsid w:val="00C622A1"/>
    <w:rsid w:val="00C62E88"/>
    <w:rsid w:val="00C633B1"/>
    <w:rsid w:val="00C63558"/>
    <w:rsid w:val="00C635A9"/>
    <w:rsid w:val="00C63988"/>
    <w:rsid w:val="00C63C74"/>
    <w:rsid w:val="00C63D16"/>
    <w:rsid w:val="00C63D85"/>
    <w:rsid w:val="00C641CF"/>
    <w:rsid w:val="00C64EF9"/>
    <w:rsid w:val="00C6575F"/>
    <w:rsid w:val="00C65A72"/>
    <w:rsid w:val="00C65A90"/>
    <w:rsid w:val="00C65AC3"/>
    <w:rsid w:val="00C65DC4"/>
    <w:rsid w:val="00C662BC"/>
    <w:rsid w:val="00C66347"/>
    <w:rsid w:val="00C66A73"/>
    <w:rsid w:val="00C66E22"/>
    <w:rsid w:val="00C66F64"/>
    <w:rsid w:val="00C6721E"/>
    <w:rsid w:val="00C6772F"/>
    <w:rsid w:val="00C6794D"/>
    <w:rsid w:val="00C67C59"/>
    <w:rsid w:val="00C7031C"/>
    <w:rsid w:val="00C704CF"/>
    <w:rsid w:val="00C704D4"/>
    <w:rsid w:val="00C70516"/>
    <w:rsid w:val="00C70666"/>
    <w:rsid w:val="00C70991"/>
    <w:rsid w:val="00C70D81"/>
    <w:rsid w:val="00C71060"/>
    <w:rsid w:val="00C71547"/>
    <w:rsid w:val="00C71745"/>
    <w:rsid w:val="00C718BC"/>
    <w:rsid w:val="00C71E46"/>
    <w:rsid w:val="00C71F84"/>
    <w:rsid w:val="00C723AF"/>
    <w:rsid w:val="00C724CF"/>
    <w:rsid w:val="00C72D09"/>
    <w:rsid w:val="00C73427"/>
    <w:rsid w:val="00C73548"/>
    <w:rsid w:val="00C73637"/>
    <w:rsid w:val="00C74BC9"/>
    <w:rsid w:val="00C74ECD"/>
    <w:rsid w:val="00C74FCC"/>
    <w:rsid w:val="00C74FD9"/>
    <w:rsid w:val="00C7535E"/>
    <w:rsid w:val="00C75B14"/>
    <w:rsid w:val="00C75D69"/>
    <w:rsid w:val="00C76007"/>
    <w:rsid w:val="00C76905"/>
    <w:rsid w:val="00C773E7"/>
    <w:rsid w:val="00C77FE4"/>
    <w:rsid w:val="00C80022"/>
    <w:rsid w:val="00C80373"/>
    <w:rsid w:val="00C805C2"/>
    <w:rsid w:val="00C8120F"/>
    <w:rsid w:val="00C81A67"/>
    <w:rsid w:val="00C822FB"/>
    <w:rsid w:val="00C828D8"/>
    <w:rsid w:val="00C83013"/>
    <w:rsid w:val="00C83357"/>
    <w:rsid w:val="00C834ED"/>
    <w:rsid w:val="00C8357D"/>
    <w:rsid w:val="00C83E42"/>
    <w:rsid w:val="00C83EE0"/>
    <w:rsid w:val="00C8415D"/>
    <w:rsid w:val="00C843A4"/>
    <w:rsid w:val="00C84484"/>
    <w:rsid w:val="00C844E8"/>
    <w:rsid w:val="00C84AD7"/>
    <w:rsid w:val="00C8515B"/>
    <w:rsid w:val="00C8556F"/>
    <w:rsid w:val="00C85F94"/>
    <w:rsid w:val="00C86145"/>
    <w:rsid w:val="00C862E4"/>
    <w:rsid w:val="00C864AF"/>
    <w:rsid w:val="00C86AF2"/>
    <w:rsid w:val="00C86E83"/>
    <w:rsid w:val="00C8714B"/>
    <w:rsid w:val="00C87952"/>
    <w:rsid w:val="00C87D4D"/>
    <w:rsid w:val="00C90C54"/>
    <w:rsid w:val="00C913EA"/>
    <w:rsid w:val="00C91D84"/>
    <w:rsid w:val="00C92642"/>
    <w:rsid w:val="00C928B1"/>
    <w:rsid w:val="00C92B77"/>
    <w:rsid w:val="00C92D33"/>
    <w:rsid w:val="00C9313F"/>
    <w:rsid w:val="00C933CF"/>
    <w:rsid w:val="00C93540"/>
    <w:rsid w:val="00C93869"/>
    <w:rsid w:val="00C9387E"/>
    <w:rsid w:val="00C9394B"/>
    <w:rsid w:val="00C93FAE"/>
    <w:rsid w:val="00C94643"/>
    <w:rsid w:val="00C9522F"/>
    <w:rsid w:val="00C95790"/>
    <w:rsid w:val="00C95A01"/>
    <w:rsid w:val="00C95B8D"/>
    <w:rsid w:val="00C95E84"/>
    <w:rsid w:val="00C95E98"/>
    <w:rsid w:val="00C960FE"/>
    <w:rsid w:val="00C96533"/>
    <w:rsid w:val="00C96929"/>
    <w:rsid w:val="00C9694F"/>
    <w:rsid w:val="00C969B8"/>
    <w:rsid w:val="00C96A00"/>
    <w:rsid w:val="00C9731B"/>
    <w:rsid w:val="00C973B8"/>
    <w:rsid w:val="00C97429"/>
    <w:rsid w:val="00C9786A"/>
    <w:rsid w:val="00C978F7"/>
    <w:rsid w:val="00C97E3A"/>
    <w:rsid w:val="00CA026B"/>
    <w:rsid w:val="00CA0301"/>
    <w:rsid w:val="00CA08C6"/>
    <w:rsid w:val="00CA11CE"/>
    <w:rsid w:val="00CA11F7"/>
    <w:rsid w:val="00CA1575"/>
    <w:rsid w:val="00CA1632"/>
    <w:rsid w:val="00CA243A"/>
    <w:rsid w:val="00CA2A8E"/>
    <w:rsid w:val="00CA2B01"/>
    <w:rsid w:val="00CA2B2A"/>
    <w:rsid w:val="00CA2CBB"/>
    <w:rsid w:val="00CA2DA9"/>
    <w:rsid w:val="00CA336A"/>
    <w:rsid w:val="00CA42D4"/>
    <w:rsid w:val="00CA4380"/>
    <w:rsid w:val="00CA4986"/>
    <w:rsid w:val="00CA4BBA"/>
    <w:rsid w:val="00CA4F71"/>
    <w:rsid w:val="00CA5005"/>
    <w:rsid w:val="00CA523F"/>
    <w:rsid w:val="00CA533E"/>
    <w:rsid w:val="00CA5371"/>
    <w:rsid w:val="00CA59C4"/>
    <w:rsid w:val="00CA5E86"/>
    <w:rsid w:val="00CA7335"/>
    <w:rsid w:val="00CA77B5"/>
    <w:rsid w:val="00CA78D5"/>
    <w:rsid w:val="00CA7975"/>
    <w:rsid w:val="00CB0370"/>
    <w:rsid w:val="00CB0635"/>
    <w:rsid w:val="00CB0AAF"/>
    <w:rsid w:val="00CB1C60"/>
    <w:rsid w:val="00CB1CE5"/>
    <w:rsid w:val="00CB1DE5"/>
    <w:rsid w:val="00CB1E12"/>
    <w:rsid w:val="00CB201F"/>
    <w:rsid w:val="00CB21D5"/>
    <w:rsid w:val="00CB2AE3"/>
    <w:rsid w:val="00CB2BA8"/>
    <w:rsid w:val="00CB2CC5"/>
    <w:rsid w:val="00CB2CD7"/>
    <w:rsid w:val="00CB2D7A"/>
    <w:rsid w:val="00CB337D"/>
    <w:rsid w:val="00CB3467"/>
    <w:rsid w:val="00CB350B"/>
    <w:rsid w:val="00CB36CA"/>
    <w:rsid w:val="00CB37FB"/>
    <w:rsid w:val="00CB3A67"/>
    <w:rsid w:val="00CB4045"/>
    <w:rsid w:val="00CB49EE"/>
    <w:rsid w:val="00CB4C29"/>
    <w:rsid w:val="00CB55A1"/>
    <w:rsid w:val="00CB574D"/>
    <w:rsid w:val="00CB6081"/>
    <w:rsid w:val="00CB6830"/>
    <w:rsid w:val="00CB7321"/>
    <w:rsid w:val="00CB737D"/>
    <w:rsid w:val="00CB7786"/>
    <w:rsid w:val="00CB7CED"/>
    <w:rsid w:val="00CC090D"/>
    <w:rsid w:val="00CC0910"/>
    <w:rsid w:val="00CC0B0F"/>
    <w:rsid w:val="00CC0B24"/>
    <w:rsid w:val="00CC0B33"/>
    <w:rsid w:val="00CC0E34"/>
    <w:rsid w:val="00CC1256"/>
    <w:rsid w:val="00CC12EC"/>
    <w:rsid w:val="00CC14DE"/>
    <w:rsid w:val="00CC1A65"/>
    <w:rsid w:val="00CC1C23"/>
    <w:rsid w:val="00CC1D91"/>
    <w:rsid w:val="00CC1F59"/>
    <w:rsid w:val="00CC24AA"/>
    <w:rsid w:val="00CC26DB"/>
    <w:rsid w:val="00CC2773"/>
    <w:rsid w:val="00CC3021"/>
    <w:rsid w:val="00CC36E9"/>
    <w:rsid w:val="00CC3943"/>
    <w:rsid w:val="00CC4BB1"/>
    <w:rsid w:val="00CC4D47"/>
    <w:rsid w:val="00CC4F11"/>
    <w:rsid w:val="00CC50D8"/>
    <w:rsid w:val="00CC54D0"/>
    <w:rsid w:val="00CC5C9E"/>
    <w:rsid w:val="00CC5F8B"/>
    <w:rsid w:val="00CC6396"/>
    <w:rsid w:val="00CC6429"/>
    <w:rsid w:val="00CC6908"/>
    <w:rsid w:val="00CC6E95"/>
    <w:rsid w:val="00CC7005"/>
    <w:rsid w:val="00CC76E1"/>
    <w:rsid w:val="00CC7B2A"/>
    <w:rsid w:val="00CD0167"/>
    <w:rsid w:val="00CD02D7"/>
    <w:rsid w:val="00CD0392"/>
    <w:rsid w:val="00CD06B2"/>
    <w:rsid w:val="00CD0746"/>
    <w:rsid w:val="00CD09FD"/>
    <w:rsid w:val="00CD0A36"/>
    <w:rsid w:val="00CD0B54"/>
    <w:rsid w:val="00CD13A5"/>
    <w:rsid w:val="00CD1410"/>
    <w:rsid w:val="00CD1554"/>
    <w:rsid w:val="00CD16F9"/>
    <w:rsid w:val="00CD17C4"/>
    <w:rsid w:val="00CD17F0"/>
    <w:rsid w:val="00CD1C34"/>
    <w:rsid w:val="00CD2110"/>
    <w:rsid w:val="00CD28EE"/>
    <w:rsid w:val="00CD3153"/>
    <w:rsid w:val="00CD3319"/>
    <w:rsid w:val="00CD337C"/>
    <w:rsid w:val="00CD35D5"/>
    <w:rsid w:val="00CD3B68"/>
    <w:rsid w:val="00CD3FF2"/>
    <w:rsid w:val="00CD4A09"/>
    <w:rsid w:val="00CD4B16"/>
    <w:rsid w:val="00CD4B78"/>
    <w:rsid w:val="00CD4D30"/>
    <w:rsid w:val="00CD51AA"/>
    <w:rsid w:val="00CD5410"/>
    <w:rsid w:val="00CD549D"/>
    <w:rsid w:val="00CD562F"/>
    <w:rsid w:val="00CD64BF"/>
    <w:rsid w:val="00CD64D2"/>
    <w:rsid w:val="00CD6D32"/>
    <w:rsid w:val="00CD6EB8"/>
    <w:rsid w:val="00CD7077"/>
    <w:rsid w:val="00CD7246"/>
    <w:rsid w:val="00CD7E08"/>
    <w:rsid w:val="00CD7E80"/>
    <w:rsid w:val="00CE0204"/>
    <w:rsid w:val="00CE0321"/>
    <w:rsid w:val="00CE043E"/>
    <w:rsid w:val="00CE0461"/>
    <w:rsid w:val="00CE096D"/>
    <w:rsid w:val="00CE0D52"/>
    <w:rsid w:val="00CE0D58"/>
    <w:rsid w:val="00CE1450"/>
    <w:rsid w:val="00CE19C8"/>
    <w:rsid w:val="00CE1CBC"/>
    <w:rsid w:val="00CE1D54"/>
    <w:rsid w:val="00CE1D77"/>
    <w:rsid w:val="00CE1EA2"/>
    <w:rsid w:val="00CE2050"/>
    <w:rsid w:val="00CE23AF"/>
    <w:rsid w:val="00CE2BAB"/>
    <w:rsid w:val="00CE30DB"/>
    <w:rsid w:val="00CE36A7"/>
    <w:rsid w:val="00CE37B6"/>
    <w:rsid w:val="00CE3EB9"/>
    <w:rsid w:val="00CE3FD0"/>
    <w:rsid w:val="00CE44B8"/>
    <w:rsid w:val="00CE4711"/>
    <w:rsid w:val="00CE5232"/>
    <w:rsid w:val="00CE5830"/>
    <w:rsid w:val="00CE5C7A"/>
    <w:rsid w:val="00CE5EE6"/>
    <w:rsid w:val="00CE660B"/>
    <w:rsid w:val="00CE693D"/>
    <w:rsid w:val="00CE6952"/>
    <w:rsid w:val="00CE6F99"/>
    <w:rsid w:val="00CE70E1"/>
    <w:rsid w:val="00CE715B"/>
    <w:rsid w:val="00CE7325"/>
    <w:rsid w:val="00CE7A0A"/>
    <w:rsid w:val="00CF0116"/>
    <w:rsid w:val="00CF04AC"/>
    <w:rsid w:val="00CF1546"/>
    <w:rsid w:val="00CF1AB9"/>
    <w:rsid w:val="00CF24F1"/>
    <w:rsid w:val="00CF3001"/>
    <w:rsid w:val="00CF3123"/>
    <w:rsid w:val="00CF417D"/>
    <w:rsid w:val="00CF42BA"/>
    <w:rsid w:val="00CF446D"/>
    <w:rsid w:val="00CF44AD"/>
    <w:rsid w:val="00CF46E4"/>
    <w:rsid w:val="00CF4D35"/>
    <w:rsid w:val="00CF4EAA"/>
    <w:rsid w:val="00CF53A1"/>
    <w:rsid w:val="00CF54C5"/>
    <w:rsid w:val="00CF5A9D"/>
    <w:rsid w:val="00CF5E65"/>
    <w:rsid w:val="00CF6083"/>
    <w:rsid w:val="00CF65E2"/>
    <w:rsid w:val="00CF696C"/>
    <w:rsid w:val="00CF6E2F"/>
    <w:rsid w:val="00CF7049"/>
    <w:rsid w:val="00CF74F2"/>
    <w:rsid w:val="00CF778F"/>
    <w:rsid w:val="00CF7AB0"/>
    <w:rsid w:val="00CF7F9D"/>
    <w:rsid w:val="00D002BF"/>
    <w:rsid w:val="00D003F7"/>
    <w:rsid w:val="00D00A59"/>
    <w:rsid w:val="00D00ABB"/>
    <w:rsid w:val="00D01098"/>
    <w:rsid w:val="00D01481"/>
    <w:rsid w:val="00D014C3"/>
    <w:rsid w:val="00D015C6"/>
    <w:rsid w:val="00D01F02"/>
    <w:rsid w:val="00D020E4"/>
    <w:rsid w:val="00D02291"/>
    <w:rsid w:val="00D02F54"/>
    <w:rsid w:val="00D03781"/>
    <w:rsid w:val="00D04273"/>
    <w:rsid w:val="00D0458F"/>
    <w:rsid w:val="00D04625"/>
    <w:rsid w:val="00D04748"/>
    <w:rsid w:val="00D048E2"/>
    <w:rsid w:val="00D05282"/>
    <w:rsid w:val="00D055A7"/>
    <w:rsid w:val="00D0572F"/>
    <w:rsid w:val="00D05CB6"/>
    <w:rsid w:val="00D060C5"/>
    <w:rsid w:val="00D0621C"/>
    <w:rsid w:val="00D06359"/>
    <w:rsid w:val="00D064ED"/>
    <w:rsid w:val="00D065BB"/>
    <w:rsid w:val="00D06656"/>
    <w:rsid w:val="00D067DE"/>
    <w:rsid w:val="00D06806"/>
    <w:rsid w:val="00D0717C"/>
    <w:rsid w:val="00D072CE"/>
    <w:rsid w:val="00D07346"/>
    <w:rsid w:val="00D074AB"/>
    <w:rsid w:val="00D078E1"/>
    <w:rsid w:val="00D07A1C"/>
    <w:rsid w:val="00D07CF9"/>
    <w:rsid w:val="00D07E28"/>
    <w:rsid w:val="00D07FCE"/>
    <w:rsid w:val="00D10147"/>
    <w:rsid w:val="00D10178"/>
    <w:rsid w:val="00D101CC"/>
    <w:rsid w:val="00D102C0"/>
    <w:rsid w:val="00D11591"/>
    <w:rsid w:val="00D11616"/>
    <w:rsid w:val="00D11EDB"/>
    <w:rsid w:val="00D11FF7"/>
    <w:rsid w:val="00D12DD6"/>
    <w:rsid w:val="00D13222"/>
    <w:rsid w:val="00D13703"/>
    <w:rsid w:val="00D1398D"/>
    <w:rsid w:val="00D13F45"/>
    <w:rsid w:val="00D1414B"/>
    <w:rsid w:val="00D144F5"/>
    <w:rsid w:val="00D150D8"/>
    <w:rsid w:val="00D156AF"/>
    <w:rsid w:val="00D15883"/>
    <w:rsid w:val="00D15A78"/>
    <w:rsid w:val="00D15FD5"/>
    <w:rsid w:val="00D161B1"/>
    <w:rsid w:val="00D16411"/>
    <w:rsid w:val="00D16BEE"/>
    <w:rsid w:val="00D17283"/>
    <w:rsid w:val="00D175AE"/>
    <w:rsid w:val="00D2012E"/>
    <w:rsid w:val="00D20419"/>
    <w:rsid w:val="00D2044D"/>
    <w:rsid w:val="00D20500"/>
    <w:rsid w:val="00D20B54"/>
    <w:rsid w:val="00D20B62"/>
    <w:rsid w:val="00D20F73"/>
    <w:rsid w:val="00D212E2"/>
    <w:rsid w:val="00D2182B"/>
    <w:rsid w:val="00D21A32"/>
    <w:rsid w:val="00D21D09"/>
    <w:rsid w:val="00D21E9D"/>
    <w:rsid w:val="00D220BB"/>
    <w:rsid w:val="00D226CC"/>
    <w:rsid w:val="00D23124"/>
    <w:rsid w:val="00D237DE"/>
    <w:rsid w:val="00D238F6"/>
    <w:rsid w:val="00D238FE"/>
    <w:rsid w:val="00D243EF"/>
    <w:rsid w:val="00D245C4"/>
    <w:rsid w:val="00D246A4"/>
    <w:rsid w:val="00D247E3"/>
    <w:rsid w:val="00D25637"/>
    <w:rsid w:val="00D25FF2"/>
    <w:rsid w:val="00D2678B"/>
    <w:rsid w:val="00D26C7B"/>
    <w:rsid w:val="00D26DC6"/>
    <w:rsid w:val="00D27981"/>
    <w:rsid w:val="00D27FD2"/>
    <w:rsid w:val="00D30179"/>
    <w:rsid w:val="00D30EBC"/>
    <w:rsid w:val="00D31D70"/>
    <w:rsid w:val="00D31EBB"/>
    <w:rsid w:val="00D32475"/>
    <w:rsid w:val="00D32DA8"/>
    <w:rsid w:val="00D331D8"/>
    <w:rsid w:val="00D33316"/>
    <w:rsid w:val="00D33772"/>
    <w:rsid w:val="00D33BC2"/>
    <w:rsid w:val="00D33BCE"/>
    <w:rsid w:val="00D33EC5"/>
    <w:rsid w:val="00D3427D"/>
    <w:rsid w:val="00D34A1C"/>
    <w:rsid w:val="00D34B6F"/>
    <w:rsid w:val="00D34E49"/>
    <w:rsid w:val="00D35659"/>
    <w:rsid w:val="00D35CC8"/>
    <w:rsid w:val="00D35FB6"/>
    <w:rsid w:val="00D3614F"/>
    <w:rsid w:val="00D363CE"/>
    <w:rsid w:val="00D365B0"/>
    <w:rsid w:val="00D3661B"/>
    <w:rsid w:val="00D36963"/>
    <w:rsid w:val="00D370D3"/>
    <w:rsid w:val="00D3746E"/>
    <w:rsid w:val="00D374A5"/>
    <w:rsid w:val="00D37848"/>
    <w:rsid w:val="00D3794D"/>
    <w:rsid w:val="00D404CA"/>
    <w:rsid w:val="00D40C3C"/>
    <w:rsid w:val="00D4124E"/>
    <w:rsid w:val="00D41331"/>
    <w:rsid w:val="00D4165C"/>
    <w:rsid w:val="00D42054"/>
    <w:rsid w:val="00D424F3"/>
    <w:rsid w:val="00D42A9A"/>
    <w:rsid w:val="00D42C9A"/>
    <w:rsid w:val="00D432A1"/>
    <w:rsid w:val="00D43466"/>
    <w:rsid w:val="00D437EE"/>
    <w:rsid w:val="00D43EA8"/>
    <w:rsid w:val="00D43EDF"/>
    <w:rsid w:val="00D44170"/>
    <w:rsid w:val="00D44388"/>
    <w:rsid w:val="00D44590"/>
    <w:rsid w:val="00D448B8"/>
    <w:rsid w:val="00D44B48"/>
    <w:rsid w:val="00D44EC7"/>
    <w:rsid w:val="00D4508C"/>
    <w:rsid w:val="00D45698"/>
    <w:rsid w:val="00D4577B"/>
    <w:rsid w:val="00D458AB"/>
    <w:rsid w:val="00D45DE6"/>
    <w:rsid w:val="00D45F0A"/>
    <w:rsid w:val="00D4644A"/>
    <w:rsid w:val="00D46B3C"/>
    <w:rsid w:val="00D47636"/>
    <w:rsid w:val="00D47920"/>
    <w:rsid w:val="00D47A57"/>
    <w:rsid w:val="00D50398"/>
    <w:rsid w:val="00D50D3B"/>
    <w:rsid w:val="00D510BA"/>
    <w:rsid w:val="00D511CA"/>
    <w:rsid w:val="00D51355"/>
    <w:rsid w:val="00D51757"/>
    <w:rsid w:val="00D51984"/>
    <w:rsid w:val="00D51EB3"/>
    <w:rsid w:val="00D51EDA"/>
    <w:rsid w:val="00D52409"/>
    <w:rsid w:val="00D528F7"/>
    <w:rsid w:val="00D52BAF"/>
    <w:rsid w:val="00D52BDB"/>
    <w:rsid w:val="00D52EDF"/>
    <w:rsid w:val="00D52F51"/>
    <w:rsid w:val="00D52FD3"/>
    <w:rsid w:val="00D5349D"/>
    <w:rsid w:val="00D5360C"/>
    <w:rsid w:val="00D53A68"/>
    <w:rsid w:val="00D53A7D"/>
    <w:rsid w:val="00D54181"/>
    <w:rsid w:val="00D54450"/>
    <w:rsid w:val="00D54944"/>
    <w:rsid w:val="00D54D25"/>
    <w:rsid w:val="00D55146"/>
    <w:rsid w:val="00D5526E"/>
    <w:rsid w:val="00D55349"/>
    <w:rsid w:val="00D55B6C"/>
    <w:rsid w:val="00D55F5B"/>
    <w:rsid w:val="00D56134"/>
    <w:rsid w:val="00D562A3"/>
    <w:rsid w:val="00D5644F"/>
    <w:rsid w:val="00D56474"/>
    <w:rsid w:val="00D56A87"/>
    <w:rsid w:val="00D56E2C"/>
    <w:rsid w:val="00D56FB3"/>
    <w:rsid w:val="00D5712F"/>
    <w:rsid w:val="00D57528"/>
    <w:rsid w:val="00D576C4"/>
    <w:rsid w:val="00D604EF"/>
    <w:rsid w:val="00D60B22"/>
    <w:rsid w:val="00D60E6A"/>
    <w:rsid w:val="00D60F2B"/>
    <w:rsid w:val="00D60F4E"/>
    <w:rsid w:val="00D614E3"/>
    <w:rsid w:val="00D61661"/>
    <w:rsid w:val="00D61939"/>
    <w:rsid w:val="00D61B33"/>
    <w:rsid w:val="00D61F09"/>
    <w:rsid w:val="00D629EC"/>
    <w:rsid w:val="00D62C90"/>
    <w:rsid w:val="00D62F2F"/>
    <w:rsid w:val="00D632A4"/>
    <w:rsid w:val="00D637F5"/>
    <w:rsid w:val="00D63DA8"/>
    <w:rsid w:val="00D63F49"/>
    <w:rsid w:val="00D6450E"/>
    <w:rsid w:val="00D645BC"/>
    <w:rsid w:val="00D645E9"/>
    <w:rsid w:val="00D64FF2"/>
    <w:rsid w:val="00D6509C"/>
    <w:rsid w:val="00D65835"/>
    <w:rsid w:val="00D658D1"/>
    <w:rsid w:val="00D665FC"/>
    <w:rsid w:val="00D6673D"/>
    <w:rsid w:val="00D66BE1"/>
    <w:rsid w:val="00D67393"/>
    <w:rsid w:val="00D676D7"/>
    <w:rsid w:val="00D678D6"/>
    <w:rsid w:val="00D67B8A"/>
    <w:rsid w:val="00D67F81"/>
    <w:rsid w:val="00D70D29"/>
    <w:rsid w:val="00D71146"/>
    <w:rsid w:val="00D712CF"/>
    <w:rsid w:val="00D7137A"/>
    <w:rsid w:val="00D71576"/>
    <w:rsid w:val="00D71665"/>
    <w:rsid w:val="00D726DD"/>
    <w:rsid w:val="00D72916"/>
    <w:rsid w:val="00D72D73"/>
    <w:rsid w:val="00D7353E"/>
    <w:rsid w:val="00D7357E"/>
    <w:rsid w:val="00D741EF"/>
    <w:rsid w:val="00D753D8"/>
    <w:rsid w:val="00D75C1B"/>
    <w:rsid w:val="00D7606F"/>
    <w:rsid w:val="00D7634F"/>
    <w:rsid w:val="00D764E4"/>
    <w:rsid w:val="00D7682F"/>
    <w:rsid w:val="00D769C1"/>
    <w:rsid w:val="00D76C90"/>
    <w:rsid w:val="00D76CD6"/>
    <w:rsid w:val="00D76EA6"/>
    <w:rsid w:val="00D7703D"/>
    <w:rsid w:val="00D77937"/>
    <w:rsid w:val="00D77D86"/>
    <w:rsid w:val="00D77EAD"/>
    <w:rsid w:val="00D77EF0"/>
    <w:rsid w:val="00D77EF4"/>
    <w:rsid w:val="00D8055A"/>
    <w:rsid w:val="00D807F2"/>
    <w:rsid w:val="00D809BB"/>
    <w:rsid w:val="00D80D51"/>
    <w:rsid w:val="00D80DAE"/>
    <w:rsid w:val="00D8100F"/>
    <w:rsid w:val="00D81890"/>
    <w:rsid w:val="00D81AB0"/>
    <w:rsid w:val="00D81CCC"/>
    <w:rsid w:val="00D81E09"/>
    <w:rsid w:val="00D81FAA"/>
    <w:rsid w:val="00D82E4B"/>
    <w:rsid w:val="00D8310B"/>
    <w:rsid w:val="00D83201"/>
    <w:rsid w:val="00D83407"/>
    <w:rsid w:val="00D83ADF"/>
    <w:rsid w:val="00D83DBB"/>
    <w:rsid w:val="00D83FFA"/>
    <w:rsid w:val="00D8469A"/>
    <w:rsid w:val="00D84B00"/>
    <w:rsid w:val="00D84B93"/>
    <w:rsid w:val="00D855D2"/>
    <w:rsid w:val="00D857B7"/>
    <w:rsid w:val="00D8594E"/>
    <w:rsid w:val="00D86AA2"/>
    <w:rsid w:val="00D86B11"/>
    <w:rsid w:val="00D86DBF"/>
    <w:rsid w:val="00D86FB7"/>
    <w:rsid w:val="00D875CC"/>
    <w:rsid w:val="00D87A52"/>
    <w:rsid w:val="00D90251"/>
    <w:rsid w:val="00D903DF"/>
    <w:rsid w:val="00D905F2"/>
    <w:rsid w:val="00D906C2"/>
    <w:rsid w:val="00D90F07"/>
    <w:rsid w:val="00D914B3"/>
    <w:rsid w:val="00D9151E"/>
    <w:rsid w:val="00D9160E"/>
    <w:rsid w:val="00D92198"/>
    <w:rsid w:val="00D929D4"/>
    <w:rsid w:val="00D92A3D"/>
    <w:rsid w:val="00D93080"/>
    <w:rsid w:val="00D9336A"/>
    <w:rsid w:val="00D93A5A"/>
    <w:rsid w:val="00D94D39"/>
    <w:rsid w:val="00D966D7"/>
    <w:rsid w:val="00D9689A"/>
    <w:rsid w:val="00D968F3"/>
    <w:rsid w:val="00D9740C"/>
    <w:rsid w:val="00D97C4C"/>
    <w:rsid w:val="00D97E09"/>
    <w:rsid w:val="00D97E8C"/>
    <w:rsid w:val="00DA07F9"/>
    <w:rsid w:val="00DA090B"/>
    <w:rsid w:val="00DA0A51"/>
    <w:rsid w:val="00DA0D14"/>
    <w:rsid w:val="00DA0E1E"/>
    <w:rsid w:val="00DA1447"/>
    <w:rsid w:val="00DA16D8"/>
    <w:rsid w:val="00DA1A08"/>
    <w:rsid w:val="00DA1AAA"/>
    <w:rsid w:val="00DA1E03"/>
    <w:rsid w:val="00DA21A1"/>
    <w:rsid w:val="00DA2253"/>
    <w:rsid w:val="00DA229D"/>
    <w:rsid w:val="00DA26DD"/>
    <w:rsid w:val="00DA2D7B"/>
    <w:rsid w:val="00DA31DD"/>
    <w:rsid w:val="00DA3775"/>
    <w:rsid w:val="00DA388E"/>
    <w:rsid w:val="00DA39B9"/>
    <w:rsid w:val="00DA3CE0"/>
    <w:rsid w:val="00DA3EF8"/>
    <w:rsid w:val="00DA4597"/>
    <w:rsid w:val="00DA46DF"/>
    <w:rsid w:val="00DA4CE7"/>
    <w:rsid w:val="00DA54A0"/>
    <w:rsid w:val="00DA5AFF"/>
    <w:rsid w:val="00DA5D19"/>
    <w:rsid w:val="00DA5DC5"/>
    <w:rsid w:val="00DA5E63"/>
    <w:rsid w:val="00DA5F5E"/>
    <w:rsid w:val="00DA5FB4"/>
    <w:rsid w:val="00DA628D"/>
    <w:rsid w:val="00DA6A61"/>
    <w:rsid w:val="00DA7441"/>
    <w:rsid w:val="00DA7816"/>
    <w:rsid w:val="00DA79F7"/>
    <w:rsid w:val="00DA7BC4"/>
    <w:rsid w:val="00DB02E7"/>
    <w:rsid w:val="00DB06B0"/>
    <w:rsid w:val="00DB1846"/>
    <w:rsid w:val="00DB204C"/>
    <w:rsid w:val="00DB25CF"/>
    <w:rsid w:val="00DB27FE"/>
    <w:rsid w:val="00DB280D"/>
    <w:rsid w:val="00DB2E3E"/>
    <w:rsid w:val="00DB337D"/>
    <w:rsid w:val="00DB36CD"/>
    <w:rsid w:val="00DB3DC7"/>
    <w:rsid w:val="00DB4002"/>
    <w:rsid w:val="00DB430D"/>
    <w:rsid w:val="00DB441B"/>
    <w:rsid w:val="00DB4487"/>
    <w:rsid w:val="00DB465C"/>
    <w:rsid w:val="00DB4802"/>
    <w:rsid w:val="00DB48FE"/>
    <w:rsid w:val="00DB5DDE"/>
    <w:rsid w:val="00DB60FC"/>
    <w:rsid w:val="00DB6311"/>
    <w:rsid w:val="00DB67D2"/>
    <w:rsid w:val="00DB690D"/>
    <w:rsid w:val="00DB6DAF"/>
    <w:rsid w:val="00DB7269"/>
    <w:rsid w:val="00DB73BF"/>
    <w:rsid w:val="00DB73ED"/>
    <w:rsid w:val="00DB7758"/>
    <w:rsid w:val="00DB7861"/>
    <w:rsid w:val="00DB7929"/>
    <w:rsid w:val="00DB7996"/>
    <w:rsid w:val="00DB7B36"/>
    <w:rsid w:val="00DB7BC1"/>
    <w:rsid w:val="00DB7CAA"/>
    <w:rsid w:val="00DB7D10"/>
    <w:rsid w:val="00DC03DC"/>
    <w:rsid w:val="00DC0629"/>
    <w:rsid w:val="00DC0649"/>
    <w:rsid w:val="00DC0F37"/>
    <w:rsid w:val="00DC12C1"/>
    <w:rsid w:val="00DC148F"/>
    <w:rsid w:val="00DC1B4F"/>
    <w:rsid w:val="00DC1DE4"/>
    <w:rsid w:val="00DC20C5"/>
    <w:rsid w:val="00DC27EC"/>
    <w:rsid w:val="00DC2A7E"/>
    <w:rsid w:val="00DC2B0B"/>
    <w:rsid w:val="00DC2F51"/>
    <w:rsid w:val="00DC3479"/>
    <w:rsid w:val="00DC3623"/>
    <w:rsid w:val="00DC392E"/>
    <w:rsid w:val="00DC39A0"/>
    <w:rsid w:val="00DC3ED5"/>
    <w:rsid w:val="00DC4030"/>
    <w:rsid w:val="00DC44D5"/>
    <w:rsid w:val="00DC4A73"/>
    <w:rsid w:val="00DC4AC9"/>
    <w:rsid w:val="00DC4B51"/>
    <w:rsid w:val="00DC56E6"/>
    <w:rsid w:val="00DC6671"/>
    <w:rsid w:val="00DC6931"/>
    <w:rsid w:val="00DC7007"/>
    <w:rsid w:val="00DC73AF"/>
    <w:rsid w:val="00DC7626"/>
    <w:rsid w:val="00DC771B"/>
    <w:rsid w:val="00DC772E"/>
    <w:rsid w:val="00DC78EA"/>
    <w:rsid w:val="00DC7D99"/>
    <w:rsid w:val="00DC7F54"/>
    <w:rsid w:val="00DD04DD"/>
    <w:rsid w:val="00DD05F3"/>
    <w:rsid w:val="00DD0C57"/>
    <w:rsid w:val="00DD0CFB"/>
    <w:rsid w:val="00DD14F8"/>
    <w:rsid w:val="00DD1693"/>
    <w:rsid w:val="00DD1868"/>
    <w:rsid w:val="00DD18D5"/>
    <w:rsid w:val="00DD19D5"/>
    <w:rsid w:val="00DD1E0E"/>
    <w:rsid w:val="00DD20E9"/>
    <w:rsid w:val="00DD2114"/>
    <w:rsid w:val="00DD22D1"/>
    <w:rsid w:val="00DD2313"/>
    <w:rsid w:val="00DD254C"/>
    <w:rsid w:val="00DD2B2D"/>
    <w:rsid w:val="00DD384B"/>
    <w:rsid w:val="00DD3C0C"/>
    <w:rsid w:val="00DD3D6D"/>
    <w:rsid w:val="00DD42F3"/>
    <w:rsid w:val="00DD4B0F"/>
    <w:rsid w:val="00DD4B6E"/>
    <w:rsid w:val="00DD4C86"/>
    <w:rsid w:val="00DD4E7E"/>
    <w:rsid w:val="00DD53FF"/>
    <w:rsid w:val="00DD5760"/>
    <w:rsid w:val="00DD599F"/>
    <w:rsid w:val="00DD5F02"/>
    <w:rsid w:val="00DD6DCC"/>
    <w:rsid w:val="00DD7284"/>
    <w:rsid w:val="00DD75C0"/>
    <w:rsid w:val="00DD7610"/>
    <w:rsid w:val="00DD76D2"/>
    <w:rsid w:val="00DD788F"/>
    <w:rsid w:val="00DD7B00"/>
    <w:rsid w:val="00DE01BA"/>
    <w:rsid w:val="00DE0685"/>
    <w:rsid w:val="00DE1020"/>
    <w:rsid w:val="00DE1175"/>
    <w:rsid w:val="00DE11C4"/>
    <w:rsid w:val="00DE138C"/>
    <w:rsid w:val="00DE1445"/>
    <w:rsid w:val="00DE1666"/>
    <w:rsid w:val="00DE1C3B"/>
    <w:rsid w:val="00DE2470"/>
    <w:rsid w:val="00DE2A9C"/>
    <w:rsid w:val="00DE2BAF"/>
    <w:rsid w:val="00DE2BCA"/>
    <w:rsid w:val="00DE2D5B"/>
    <w:rsid w:val="00DE2ED2"/>
    <w:rsid w:val="00DE315B"/>
    <w:rsid w:val="00DE3619"/>
    <w:rsid w:val="00DE3DAD"/>
    <w:rsid w:val="00DE3DD6"/>
    <w:rsid w:val="00DE3E29"/>
    <w:rsid w:val="00DE4044"/>
    <w:rsid w:val="00DE4457"/>
    <w:rsid w:val="00DE5095"/>
    <w:rsid w:val="00DE57A6"/>
    <w:rsid w:val="00DE5C63"/>
    <w:rsid w:val="00DE6136"/>
    <w:rsid w:val="00DE615F"/>
    <w:rsid w:val="00DE62B8"/>
    <w:rsid w:val="00DE641F"/>
    <w:rsid w:val="00DE67BA"/>
    <w:rsid w:val="00DE6BD0"/>
    <w:rsid w:val="00DE7253"/>
    <w:rsid w:val="00DE756A"/>
    <w:rsid w:val="00DE7773"/>
    <w:rsid w:val="00DE78DA"/>
    <w:rsid w:val="00DF0348"/>
    <w:rsid w:val="00DF0498"/>
    <w:rsid w:val="00DF07B1"/>
    <w:rsid w:val="00DF0841"/>
    <w:rsid w:val="00DF0A2D"/>
    <w:rsid w:val="00DF108B"/>
    <w:rsid w:val="00DF1663"/>
    <w:rsid w:val="00DF230D"/>
    <w:rsid w:val="00DF23E5"/>
    <w:rsid w:val="00DF2F55"/>
    <w:rsid w:val="00DF3104"/>
    <w:rsid w:val="00DF3121"/>
    <w:rsid w:val="00DF3C0D"/>
    <w:rsid w:val="00DF426D"/>
    <w:rsid w:val="00DF44F6"/>
    <w:rsid w:val="00DF4723"/>
    <w:rsid w:val="00DF4816"/>
    <w:rsid w:val="00DF4A8D"/>
    <w:rsid w:val="00DF4B59"/>
    <w:rsid w:val="00DF4B68"/>
    <w:rsid w:val="00DF525E"/>
    <w:rsid w:val="00DF5A7A"/>
    <w:rsid w:val="00DF5B21"/>
    <w:rsid w:val="00DF5DA0"/>
    <w:rsid w:val="00DF5EF9"/>
    <w:rsid w:val="00DF6059"/>
    <w:rsid w:val="00DF61D1"/>
    <w:rsid w:val="00DF6B2C"/>
    <w:rsid w:val="00DF6BBE"/>
    <w:rsid w:val="00DF7769"/>
    <w:rsid w:val="00DF7920"/>
    <w:rsid w:val="00DF7D6A"/>
    <w:rsid w:val="00E001ED"/>
    <w:rsid w:val="00E00E0E"/>
    <w:rsid w:val="00E011D1"/>
    <w:rsid w:val="00E017BE"/>
    <w:rsid w:val="00E01892"/>
    <w:rsid w:val="00E01A84"/>
    <w:rsid w:val="00E01ACF"/>
    <w:rsid w:val="00E01B5B"/>
    <w:rsid w:val="00E020F8"/>
    <w:rsid w:val="00E025F9"/>
    <w:rsid w:val="00E02662"/>
    <w:rsid w:val="00E02C2B"/>
    <w:rsid w:val="00E03935"/>
    <w:rsid w:val="00E03B51"/>
    <w:rsid w:val="00E03CF4"/>
    <w:rsid w:val="00E03D42"/>
    <w:rsid w:val="00E041C7"/>
    <w:rsid w:val="00E0447B"/>
    <w:rsid w:val="00E04F52"/>
    <w:rsid w:val="00E04FDE"/>
    <w:rsid w:val="00E050A8"/>
    <w:rsid w:val="00E05337"/>
    <w:rsid w:val="00E05D28"/>
    <w:rsid w:val="00E05D7B"/>
    <w:rsid w:val="00E0607D"/>
    <w:rsid w:val="00E07435"/>
    <w:rsid w:val="00E07A09"/>
    <w:rsid w:val="00E07FA2"/>
    <w:rsid w:val="00E100BB"/>
    <w:rsid w:val="00E101FD"/>
    <w:rsid w:val="00E10AB0"/>
    <w:rsid w:val="00E10B54"/>
    <w:rsid w:val="00E112D0"/>
    <w:rsid w:val="00E115D3"/>
    <w:rsid w:val="00E119DA"/>
    <w:rsid w:val="00E11CB4"/>
    <w:rsid w:val="00E13085"/>
    <w:rsid w:val="00E1374C"/>
    <w:rsid w:val="00E14118"/>
    <w:rsid w:val="00E14260"/>
    <w:rsid w:val="00E14425"/>
    <w:rsid w:val="00E146F0"/>
    <w:rsid w:val="00E14B37"/>
    <w:rsid w:val="00E14BF4"/>
    <w:rsid w:val="00E150BA"/>
    <w:rsid w:val="00E15BE2"/>
    <w:rsid w:val="00E15EE3"/>
    <w:rsid w:val="00E16036"/>
    <w:rsid w:val="00E16418"/>
    <w:rsid w:val="00E170E6"/>
    <w:rsid w:val="00E1758C"/>
    <w:rsid w:val="00E1795A"/>
    <w:rsid w:val="00E17C45"/>
    <w:rsid w:val="00E202D8"/>
    <w:rsid w:val="00E20B84"/>
    <w:rsid w:val="00E20CD5"/>
    <w:rsid w:val="00E20E76"/>
    <w:rsid w:val="00E20ED8"/>
    <w:rsid w:val="00E2134C"/>
    <w:rsid w:val="00E213FD"/>
    <w:rsid w:val="00E22665"/>
    <w:rsid w:val="00E226F8"/>
    <w:rsid w:val="00E228DE"/>
    <w:rsid w:val="00E23080"/>
    <w:rsid w:val="00E23111"/>
    <w:rsid w:val="00E2351D"/>
    <w:rsid w:val="00E243B2"/>
    <w:rsid w:val="00E24A2D"/>
    <w:rsid w:val="00E24AE6"/>
    <w:rsid w:val="00E24E4B"/>
    <w:rsid w:val="00E25154"/>
    <w:rsid w:val="00E253BC"/>
    <w:rsid w:val="00E25752"/>
    <w:rsid w:val="00E2588A"/>
    <w:rsid w:val="00E25C81"/>
    <w:rsid w:val="00E25DF1"/>
    <w:rsid w:val="00E25E27"/>
    <w:rsid w:val="00E2613E"/>
    <w:rsid w:val="00E26156"/>
    <w:rsid w:val="00E263EE"/>
    <w:rsid w:val="00E26AD2"/>
    <w:rsid w:val="00E27064"/>
    <w:rsid w:val="00E27608"/>
    <w:rsid w:val="00E277FD"/>
    <w:rsid w:val="00E2782B"/>
    <w:rsid w:val="00E27858"/>
    <w:rsid w:val="00E2790B"/>
    <w:rsid w:val="00E27A42"/>
    <w:rsid w:val="00E300BA"/>
    <w:rsid w:val="00E302CE"/>
    <w:rsid w:val="00E303F4"/>
    <w:rsid w:val="00E30630"/>
    <w:rsid w:val="00E30B60"/>
    <w:rsid w:val="00E30F0E"/>
    <w:rsid w:val="00E31348"/>
    <w:rsid w:val="00E320BD"/>
    <w:rsid w:val="00E324C1"/>
    <w:rsid w:val="00E3273F"/>
    <w:rsid w:val="00E32ACA"/>
    <w:rsid w:val="00E3302E"/>
    <w:rsid w:val="00E33281"/>
    <w:rsid w:val="00E33D24"/>
    <w:rsid w:val="00E33E40"/>
    <w:rsid w:val="00E34221"/>
    <w:rsid w:val="00E3590E"/>
    <w:rsid w:val="00E35C01"/>
    <w:rsid w:val="00E35C0D"/>
    <w:rsid w:val="00E3647A"/>
    <w:rsid w:val="00E364F2"/>
    <w:rsid w:val="00E366B1"/>
    <w:rsid w:val="00E3689E"/>
    <w:rsid w:val="00E36B87"/>
    <w:rsid w:val="00E36BB5"/>
    <w:rsid w:val="00E3700A"/>
    <w:rsid w:val="00E37033"/>
    <w:rsid w:val="00E374E9"/>
    <w:rsid w:val="00E37989"/>
    <w:rsid w:val="00E37B35"/>
    <w:rsid w:val="00E37C55"/>
    <w:rsid w:val="00E37CB5"/>
    <w:rsid w:val="00E37D04"/>
    <w:rsid w:val="00E400FC"/>
    <w:rsid w:val="00E404A7"/>
    <w:rsid w:val="00E404FF"/>
    <w:rsid w:val="00E411DE"/>
    <w:rsid w:val="00E41A82"/>
    <w:rsid w:val="00E41C9F"/>
    <w:rsid w:val="00E41E06"/>
    <w:rsid w:val="00E41F5F"/>
    <w:rsid w:val="00E41FB3"/>
    <w:rsid w:val="00E4215B"/>
    <w:rsid w:val="00E4275A"/>
    <w:rsid w:val="00E42809"/>
    <w:rsid w:val="00E42C1E"/>
    <w:rsid w:val="00E43470"/>
    <w:rsid w:val="00E43870"/>
    <w:rsid w:val="00E43B02"/>
    <w:rsid w:val="00E43C74"/>
    <w:rsid w:val="00E43F42"/>
    <w:rsid w:val="00E43F4E"/>
    <w:rsid w:val="00E441C5"/>
    <w:rsid w:val="00E44353"/>
    <w:rsid w:val="00E44521"/>
    <w:rsid w:val="00E45205"/>
    <w:rsid w:val="00E45825"/>
    <w:rsid w:val="00E458A4"/>
    <w:rsid w:val="00E45B56"/>
    <w:rsid w:val="00E45C1C"/>
    <w:rsid w:val="00E46614"/>
    <w:rsid w:val="00E46C6D"/>
    <w:rsid w:val="00E47377"/>
    <w:rsid w:val="00E4750B"/>
    <w:rsid w:val="00E47A6E"/>
    <w:rsid w:val="00E47E8F"/>
    <w:rsid w:val="00E50139"/>
    <w:rsid w:val="00E50CC9"/>
    <w:rsid w:val="00E5108F"/>
    <w:rsid w:val="00E51743"/>
    <w:rsid w:val="00E51C31"/>
    <w:rsid w:val="00E52311"/>
    <w:rsid w:val="00E52651"/>
    <w:rsid w:val="00E52F0D"/>
    <w:rsid w:val="00E5369D"/>
    <w:rsid w:val="00E53A3E"/>
    <w:rsid w:val="00E5402F"/>
    <w:rsid w:val="00E54140"/>
    <w:rsid w:val="00E54497"/>
    <w:rsid w:val="00E54722"/>
    <w:rsid w:val="00E54C56"/>
    <w:rsid w:val="00E54FD9"/>
    <w:rsid w:val="00E5531C"/>
    <w:rsid w:val="00E5565E"/>
    <w:rsid w:val="00E5574E"/>
    <w:rsid w:val="00E562D2"/>
    <w:rsid w:val="00E5661E"/>
    <w:rsid w:val="00E5698F"/>
    <w:rsid w:val="00E56AF6"/>
    <w:rsid w:val="00E5709B"/>
    <w:rsid w:val="00E57533"/>
    <w:rsid w:val="00E575AD"/>
    <w:rsid w:val="00E57D95"/>
    <w:rsid w:val="00E614EA"/>
    <w:rsid w:val="00E61514"/>
    <w:rsid w:val="00E61516"/>
    <w:rsid w:val="00E617FF"/>
    <w:rsid w:val="00E61C09"/>
    <w:rsid w:val="00E61E06"/>
    <w:rsid w:val="00E6241C"/>
    <w:rsid w:val="00E628C2"/>
    <w:rsid w:val="00E62D50"/>
    <w:rsid w:val="00E6306B"/>
    <w:rsid w:val="00E63357"/>
    <w:rsid w:val="00E63425"/>
    <w:rsid w:val="00E6375F"/>
    <w:rsid w:val="00E63AA9"/>
    <w:rsid w:val="00E63D41"/>
    <w:rsid w:val="00E64026"/>
    <w:rsid w:val="00E642BE"/>
    <w:rsid w:val="00E64A97"/>
    <w:rsid w:val="00E64FA3"/>
    <w:rsid w:val="00E653C5"/>
    <w:rsid w:val="00E65599"/>
    <w:rsid w:val="00E65625"/>
    <w:rsid w:val="00E65CBF"/>
    <w:rsid w:val="00E663BE"/>
    <w:rsid w:val="00E669EC"/>
    <w:rsid w:val="00E66D4D"/>
    <w:rsid w:val="00E66D68"/>
    <w:rsid w:val="00E673B4"/>
    <w:rsid w:val="00E67852"/>
    <w:rsid w:val="00E678FB"/>
    <w:rsid w:val="00E6794A"/>
    <w:rsid w:val="00E70388"/>
    <w:rsid w:val="00E7090C"/>
    <w:rsid w:val="00E70A06"/>
    <w:rsid w:val="00E70F08"/>
    <w:rsid w:val="00E71856"/>
    <w:rsid w:val="00E71D22"/>
    <w:rsid w:val="00E71EE9"/>
    <w:rsid w:val="00E71F85"/>
    <w:rsid w:val="00E72709"/>
    <w:rsid w:val="00E731B3"/>
    <w:rsid w:val="00E734A9"/>
    <w:rsid w:val="00E73883"/>
    <w:rsid w:val="00E742BB"/>
    <w:rsid w:val="00E74310"/>
    <w:rsid w:val="00E745ED"/>
    <w:rsid w:val="00E74A2E"/>
    <w:rsid w:val="00E74A5C"/>
    <w:rsid w:val="00E74C71"/>
    <w:rsid w:val="00E74E5D"/>
    <w:rsid w:val="00E75447"/>
    <w:rsid w:val="00E75DB9"/>
    <w:rsid w:val="00E75FAF"/>
    <w:rsid w:val="00E760BE"/>
    <w:rsid w:val="00E7612F"/>
    <w:rsid w:val="00E763E9"/>
    <w:rsid w:val="00E7649F"/>
    <w:rsid w:val="00E7653B"/>
    <w:rsid w:val="00E766CD"/>
    <w:rsid w:val="00E76CB7"/>
    <w:rsid w:val="00E76CCD"/>
    <w:rsid w:val="00E76DDE"/>
    <w:rsid w:val="00E776F2"/>
    <w:rsid w:val="00E77F08"/>
    <w:rsid w:val="00E80348"/>
    <w:rsid w:val="00E81606"/>
    <w:rsid w:val="00E81EDA"/>
    <w:rsid w:val="00E827AF"/>
    <w:rsid w:val="00E82ADF"/>
    <w:rsid w:val="00E82C9A"/>
    <w:rsid w:val="00E82F9C"/>
    <w:rsid w:val="00E8379C"/>
    <w:rsid w:val="00E84051"/>
    <w:rsid w:val="00E840D8"/>
    <w:rsid w:val="00E8552E"/>
    <w:rsid w:val="00E8589C"/>
    <w:rsid w:val="00E8589F"/>
    <w:rsid w:val="00E86233"/>
    <w:rsid w:val="00E86522"/>
    <w:rsid w:val="00E866B1"/>
    <w:rsid w:val="00E86F42"/>
    <w:rsid w:val="00E86FAD"/>
    <w:rsid w:val="00E8704A"/>
    <w:rsid w:val="00E87365"/>
    <w:rsid w:val="00E8741A"/>
    <w:rsid w:val="00E879D7"/>
    <w:rsid w:val="00E900D4"/>
    <w:rsid w:val="00E90173"/>
    <w:rsid w:val="00E90368"/>
    <w:rsid w:val="00E90F60"/>
    <w:rsid w:val="00E9120C"/>
    <w:rsid w:val="00E91315"/>
    <w:rsid w:val="00E91339"/>
    <w:rsid w:val="00E915B6"/>
    <w:rsid w:val="00E91991"/>
    <w:rsid w:val="00E91C59"/>
    <w:rsid w:val="00E91D20"/>
    <w:rsid w:val="00E920BC"/>
    <w:rsid w:val="00E923CA"/>
    <w:rsid w:val="00E92860"/>
    <w:rsid w:val="00E929A9"/>
    <w:rsid w:val="00E94EFA"/>
    <w:rsid w:val="00E97182"/>
    <w:rsid w:val="00E971B7"/>
    <w:rsid w:val="00E974FA"/>
    <w:rsid w:val="00E9791F"/>
    <w:rsid w:val="00EA04B2"/>
    <w:rsid w:val="00EA059C"/>
    <w:rsid w:val="00EA0BF0"/>
    <w:rsid w:val="00EA100D"/>
    <w:rsid w:val="00EA1433"/>
    <w:rsid w:val="00EA212D"/>
    <w:rsid w:val="00EA251C"/>
    <w:rsid w:val="00EA2DBD"/>
    <w:rsid w:val="00EA3135"/>
    <w:rsid w:val="00EA315F"/>
    <w:rsid w:val="00EA363D"/>
    <w:rsid w:val="00EA3932"/>
    <w:rsid w:val="00EA45D5"/>
    <w:rsid w:val="00EA47E6"/>
    <w:rsid w:val="00EA55C4"/>
    <w:rsid w:val="00EA5B2D"/>
    <w:rsid w:val="00EA616F"/>
    <w:rsid w:val="00EA61E8"/>
    <w:rsid w:val="00EA6848"/>
    <w:rsid w:val="00EA69EE"/>
    <w:rsid w:val="00EA6EAA"/>
    <w:rsid w:val="00EA7327"/>
    <w:rsid w:val="00EA781A"/>
    <w:rsid w:val="00EA7EA9"/>
    <w:rsid w:val="00EB0795"/>
    <w:rsid w:val="00EB0A47"/>
    <w:rsid w:val="00EB0E04"/>
    <w:rsid w:val="00EB17BF"/>
    <w:rsid w:val="00EB17D7"/>
    <w:rsid w:val="00EB18FE"/>
    <w:rsid w:val="00EB1984"/>
    <w:rsid w:val="00EB216C"/>
    <w:rsid w:val="00EB2A18"/>
    <w:rsid w:val="00EB34E9"/>
    <w:rsid w:val="00EB3B22"/>
    <w:rsid w:val="00EB4649"/>
    <w:rsid w:val="00EB4B0F"/>
    <w:rsid w:val="00EB4B94"/>
    <w:rsid w:val="00EB5339"/>
    <w:rsid w:val="00EB536B"/>
    <w:rsid w:val="00EB569E"/>
    <w:rsid w:val="00EB5EA9"/>
    <w:rsid w:val="00EB6690"/>
    <w:rsid w:val="00EB68DF"/>
    <w:rsid w:val="00EB6971"/>
    <w:rsid w:val="00EB6A1E"/>
    <w:rsid w:val="00EB6D7D"/>
    <w:rsid w:val="00EB7B99"/>
    <w:rsid w:val="00EC0247"/>
    <w:rsid w:val="00EC08A0"/>
    <w:rsid w:val="00EC0956"/>
    <w:rsid w:val="00EC1682"/>
    <w:rsid w:val="00EC16B4"/>
    <w:rsid w:val="00EC16F4"/>
    <w:rsid w:val="00EC180E"/>
    <w:rsid w:val="00EC184C"/>
    <w:rsid w:val="00EC1C2A"/>
    <w:rsid w:val="00EC21D7"/>
    <w:rsid w:val="00EC255D"/>
    <w:rsid w:val="00EC2D85"/>
    <w:rsid w:val="00EC2EF8"/>
    <w:rsid w:val="00EC3133"/>
    <w:rsid w:val="00EC3396"/>
    <w:rsid w:val="00EC339D"/>
    <w:rsid w:val="00EC38E6"/>
    <w:rsid w:val="00EC3A33"/>
    <w:rsid w:val="00EC3BE1"/>
    <w:rsid w:val="00EC3DE1"/>
    <w:rsid w:val="00EC4B5A"/>
    <w:rsid w:val="00EC5260"/>
    <w:rsid w:val="00EC527C"/>
    <w:rsid w:val="00EC59F2"/>
    <w:rsid w:val="00EC6289"/>
    <w:rsid w:val="00EC63E7"/>
    <w:rsid w:val="00EC66CA"/>
    <w:rsid w:val="00EC6D7F"/>
    <w:rsid w:val="00EC6E65"/>
    <w:rsid w:val="00EC71C1"/>
    <w:rsid w:val="00EC7D54"/>
    <w:rsid w:val="00EC7D5E"/>
    <w:rsid w:val="00ED041D"/>
    <w:rsid w:val="00ED0F50"/>
    <w:rsid w:val="00ED18AC"/>
    <w:rsid w:val="00ED1C7D"/>
    <w:rsid w:val="00ED1CE2"/>
    <w:rsid w:val="00ED1DF0"/>
    <w:rsid w:val="00ED274C"/>
    <w:rsid w:val="00ED2DD4"/>
    <w:rsid w:val="00ED31A4"/>
    <w:rsid w:val="00ED34D8"/>
    <w:rsid w:val="00ED3501"/>
    <w:rsid w:val="00ED38C9"/>
    <w:rsid w:val="00ED399E"/>
    <w:rsid w:val="00ED3C04"/>
    <w:rsid w:val="00ED3D20"/>
    <w:rsid w:val="00ED3D93"/>
    <w:rsid w:val="00ED3DF5"/>
    <w:rsid w:val="00ED3ED0"/>
    <w:rsid w:val="00ED5055"/>
    <w:rsid w:val="00ED5084"/>
    <w:rsid w:val="00ED5189"/>
    <w:rsid w:val="00ED5295"/>
    <w:rsid w:val="00ED58F7"/>
    <w:rsid w:val="00ED5B98"/>
    <w:rsid w:val="00ED6968"/>
    <w:rsid w:val="00ED6E01"/>
    <w:rsid w:val="00ED6E11"/>
    <w:rsid w:val="00ED6ED7"/>
    <w:rsid w:val="00ED71EA"/>
    <w:rsid w:val="00ED7531"/>
    <w:rsid w:val="00ED7BC8"/>
    <w:rsid w:val="00ED7EAB"/>
    <w:rsid w:val="00EE0BE5"/>
    <w:rsid w:val="00EE172A"/>
    <w:rsid w:val="00EE1741"/>
    <w:rsid w:val="00EE1C8E"/>
    <w:rsid w:val="00EE1F9C"/>
    <w:rsid w:val="00EE22EA"/>
    <w:rsid w:val="00EE237B"/>
    <w:rsid w:val="00EE2599"/>
    <w:rsid w:val="00EE29D6"/>
    <w:rsid w:val="00EE2AF8"/>
    <w:rsid w:val="00EE2D3A"/>
    <w:rsid w:val="00EE313B"/>
    <w:rsid w:val="00EE3378"/>
    <w:rsid w:val="00EE3D36"/>
    <w:rsid w:val="00EE493E"/>
    <w:rsid w:val="00EE52B3"/>
    <w:rsid w:val="00EE54BE"/>
    <w:rsid w:val="00EE570D"/>
    <w:rsid w:val="00EE5BD4"/>
    <w:rsid w:val="00EE65F2"/>
    <w:rsid w:val="00EE6645"/>
    <w:rsid w:val="00EE6724"/>
    <w:rsid w:val="00EE67EA"/>
    <w:rsid w:val="00EE6B49"/>
    <w:rsid w:val="00EE6D66"/>
    <w:rsid w:val="00EE78A3"/>
    <w:rsid w:val="00EE78D3"/>
    <w:rsid w:val="00EE7D5C"/>
    <w:rsid w:val="00EE7F8B"/>
    <w:rsid w:val="00EF0469"/>
    <w:rsid w:val="00EF0517"/>
    <w:rsid w:val="00EF060E"/>
    <w:rsid w:val="00EF06E6"/>
    <w:rsid w:val="00EF06FA"/>
    <w:rsid w:val="00EF0934"/>
    <w:rsid w:val="00EF0E35"/>
    <w:rsid w:val="00EF14E7"/>
    <w:rsid w:val="00EF15CD"/>
    <w:rsid w:val="00EF1B2C"/>
    <w:rsid w:val="00EF2143"/>
    <w:rsid w:val="00EF234B"/>
    <w:rsid w:val="00EF2535"/>
    <w:rsid w:val="00EF32F8"/>
    <w:rsid w:val="00EF3391"/>
    <w:rsid w:val="00EF38F6"/>
    <w:rsid w:val="00EF4072"/>
    <w:rsid w:val="00EF4659"/>
    <w:rsid w:val="00EF4680"/>
    <w:rsid w:val="00EF49B7"/>
    <w:rsid w:val="00EF4AFD"/>
    <w:rsid w:val="00EF4BA1"/>
    <w:rsid w:val="00EF5004"/>
    <w:rsid w:val="00EF5E26"/>
    <w:rsid w:val="00EF6186"/>
    <w:rsid w:val="00EF63E3"/>
    <w:rsid w:val="00EF6605"/>
    <w:rsid w:val="00EF685E"/>
    <w:rsid w:val="00EF7282"/>
    <w:rsid w:val="00EF775D"/>
    <w:rsid w:val="00EF78D3"/>
    <w:rsid w:val="00F00780"/>
    <w:rsid w:val="00F00938"/>
    <w:rsid w:val="00F00AA2"/>
    <w:rsid w:val="00F01016"/>
    <w:rsid w:val="00F013EC"/>
    <w:rsid w:val="00F0168B"/>
    <w:rsid w:val="00F01883"/>
    <w:rsid w:val="00F01887"/>
    <w:rsid w:val="00F01C17"/>
    <w:rsid w:val="00F01CAC"/>
    <w:rsid w:val="00F01E53"/>
    <w:rsid w:val="00F01EF9"/>
    <w:rsid w:val="00F029B0"/>
    <w:rsid w:val="00F02BE6"/>
    <w:rsid w:val="00F0307C"/>
    <w:rsid w:val="00F036B6"/>
    <w:rsid w:val="00F038BE"/>
    <w:rsid w:val="00F039E7"/>
    <w:rsid w:val="00F03A12"/>
    <w:rsid w:val="00F03A37"/>
    <w:rsid w:val="00F03B1E"/>
    <w:rsid w:val="00F03E28"/>
    <w:rsid w:val="00F0403A"/>
    <w:rsid w:val="00F0432D"/>
    <w:rsid w:val="00F043BE"/>
    <w:rsid w:val="00F04829"/>
    <w:rsid w:val="00F04834"/>
    <w:rsid w:val="00F05522"/>
    <w:rsid w:val="00F057C6"/>
    <w:rsid w:val="00F05D43"/>
    <w:rsid w:val="00F06287"/>
    <w:rsid w:val="00F06ADE"/>
    <w:rsid w:val="00F06B95"/>
    <w:rsid w:val="00F06D77"/>
    <w:rsid w:val="00F06DF1"/>
    <w:rsid w:val="00F06E7C"/>
    <w:rsid w:val="00F0709F"/>
    <w:rsid w:val="00F07138"/>
    <w:rsid w:val="00F076C5"/>
    <w:rsid w:val="00F078B0"/>
    <w:rsid w:val="00F07CBA"/>
    <w:rsid w:val="00F10021"/>
    <w:rsid w:val="00F106FE"/>
    <w:rsid w:val="00F10B5A"/>
    <w:rsid w:val="00F11291"/>
    <w:rsid w:val="00F11C94"/>
    <w:rsid w:val="00F11CB4"/>
    <w:rsid w:val="00F120F3"/>
    <w:rsid w:val="00F1224F"/>
    <w:rsid w:val="00F1234C"/>
    <w:rsid w:val="00F1274C"/>
    <w:rsid w:val="00F12B48"/>
    <w:rsid w:val="00F1336A"/>
    <w:rsid w:val="00F139D2"/>
    <w:rsid w:val="00F14051"/>
    <w:rsid w:val="00F142E8"/>
    <w:rsid w:val="00F143F7"/>
    <w:rsid w:val="00F14423"/>
    <w:rsid w:val="00F14827"/>
    <w:rsid w:val="00F15874"/>
    <w:rsid w:val="00F15900"/>
    <w:rsid w:val="00F15C5B"/>
    <w:rsid w:val="00F15FDA"/>
    <w:rsid w:val="00F160A8"/>
    <w:rsid w:val="00F163E3"/>
    <w:rsid w:val="00F169B7"/>
    <w:rsid w:val="00F1706F"/>
    <w:rsid w:val="00F17A30"/>
    <w:rsid w:val="00F17A78"/>
    <w:rsid w:val="00F200EF"/>
    <w:rsid w:val="00F20A8C"/>
    <w:rsid w:val="00F20EB8"/>
    <w:rsid w:val="00F2135D"/>
    <w:rsid w:val="00F21677"/>
    <w:rsid w:val="00F21B9D"/>
    <w:rsid w:val="00F21BA2"/>
    <w:rsid w:val="00F21FC3"/>
    <w:rsid w:val="00F220D2"/>
    <w:rsid w:val="00F2226D"/>
    <w:rsid w:val="00F22423"/>
    <w:rsid w:val="00F227EF"/>
    <w:rsid w:val="00F22A8E"/>
    <w:rsid w:val="00F2339C"/>
    <w:rsid w:val="00F233A0"/>
    <w:rsid w:val="00F23460"/>
    <w:rsid w:val="00F238BC"/>
    <w:rsid w:val="00F238F7"/>
    <w:rsid w:val="00F2393C"/>
    <w:rsid w:val="00F23E88"/>
    <w:rsid w:val="00F241E8"/>
    <w:rsid w:val="00F2430D"/>
    <w:rsid w:val="00F24345"/>
    <w:rsid w:val="00F243ED"/>
    <w:rsid w:val="00F24478"/>
    <w:rsid w:val="00F24B5D"/>
    <w:rsid w:val="00F2539E"/>
    <w:rsid w:val="00F25652"/>
    <w:rsid w:val="00F257AB"/>
    <w:rsid w:val="00F25862"/>
    <w:rsid w:val="00F25FF0"/>
    <w:rsid w:val="00F26155"/>
    <w:rsid w:val="00F262ED"/>
    <w:rsid w:val="00F2639D"/>
    <w:rsid w:val="00F265E7"/>
    <w:rsid w:val="00F267BE"/>
    <w:rsid w:val="00F26CA6"/>
    <w:rsid w:val="00F2714D"/>
    <w:rsid w:val="00F271AE"/>
    <w:rsid w:val="00F27B4F"/>
    <w:rsid w:val="00F27C5A"/>
    <w:rsid w:val="00F3015B"/>
    <w:rsid w:val="00F30291"/>
    <w:rsid w:val="00F30B0A"/>
    <w:rsid w:val="00F30D94"/>
    <w:rsid w:val="00F30E8F"/>
    <w:rsid w:val="00F3147D"/>
    <w:rsid w:val="00F31781"/>
    <w:rsid w:val="00F31B41"/>
    <w:rsid w:val="00F31D6E"/>
    <w:rsid w:val="00F31F99"/>
    <w:rsid w:val="00F32000"/>
    <w:rsid w:val="00F320E0"/>
    <w:rsid w:val="00F32794"/>
    <w:rsid w:val="00F32E30"/>
    <w:rsid w:val="00F33740"/>
    <w:rsid w:val="00F33CAA"/>
    <w:rsid w:val="00F33EED"/>
    <w:rsid w:val="00F3407D"/>
    <w:rsid w:val="00F34129"/>
    <w:rsid w:val="00F34396"/>
    <w:rsid w:val="00F34688"/>
    <w:rsid w:val="00F348C6"/>
    <w:rsid w:val="00F34C25"/>
    <w:rsid w:val="00F34FBB"/>
    <w:rsid w:val="00F352E0"/>
    <w:rsid w:val="00F35540"/>
    <w:rsid w:val="00F35651"/>
    <w:rsid w:val="00F356B4"/>
    <w:rsid w:val="00F35DFF"/>
    <w:rsid w:val="00F37434"/>
    <w:rsid w:val="00F377F9"/>
    <w:rsid w:val="00F3788D"/>
    <w:rsid w:val="00F40833"/>
    <w:rsid w:val="00F40B1D"/>
    <w:rsid w:val="00F40BB5"/>
    <w:rsid w:val="00F41198"/>
    <w:rsid w:val="00F41A19"/>
    <w:rsid w:val="00F420AD"/>
    <w:rsid w:val="00F420E8"/>
    <w:rsid w:val="00F4297E"/>
    <w:rsid w:val="00F42EFB"/>
    <w:rsid w:val="00F43204"/>
    <w:rsid w:val="00F4371B"/>
    <w:rsid w:val="00F438D6"/>
    <w:rsid w:val="00F43957"/>
    <w:rsid w:val="00F43AB1"/>
    <w:rsid w:val="00F43C97"/>
    <w:rsid w:val="00F43F44"/>
    <w:rsid w:val="00F443A4"/>
    <w:rsid w:val="00F447A7"/>
    <w:rsid w:val="00F44B3B"/>
    <w:rsid w:val="00F44C64"/>
    <w:rsid w:val="00F44D1C"/>
    <w:rsid w:val="00F44E77"/>
    <w:rsid w:val="00F45C19"/>
    <w:rsid w:val="00F4680E"/>
    <w:rsid w:val="00F501D9"/>
    <w:rsid w:val="00F50477"/>
    <w:rsid w:val="00F5056C"/>
    <w:rsid w:val="00F507EA"/>
    <w:rsid w:val="00F5087C"/>
    <w:rsid w:val="00F50CA3"/>
    <w:rsid w:val="00F513D2"/>
    <w:rsid w:val="00F51477"/>
    <w:rsid w:val="00F5173B"/>
    <w:rsid w:val="00F51866"/>
    <w:rsid w:val="00F51964"/>
    <w:rsid w:val="00F51AEF"/>
    <w:rsid w:val="00F51CEB"/>
    <w:rsid w:val="00F51E5A"/>
    <w:rsid w:val="00F523F7"/>
    <w:rsid w:val="00F528B6"/>
    <w:rsid w:val="00F5291C"/>
    <w:rsid w:val="00F5304B"/>
    <w:rsid w:val="00F53367"/>
    <w:rsid w:val="00F53712"/>
    <w:rsid w:val="00F53857"/>
    <w:rsid w:val="00F53B12"/>
    <w:rsid w:val="00F53F38"/>
    <w:rsid w:val="00F54020"/>
    <w:rsid w:val="00F54068"/>
    <w:rsid w:val="00F541E2"/>
    <w:rsid w:val="00F54343"/>
    <w:rsid w:val="00F545E0"/>
    <w:rsid w:val="00F54BFF"/>
    <w:rsid w:val="00F55670"/>
    <w:rsid w:val="00F5645B"/>
    <w:rsid w:val="00F564ED"/>
    <w:rsid w:val="00F57177"/>
    <w:rsid w:val="00F57426"/>
    <w:rsid w:val="00F57513"/>
    <w:rsid w:val="00F57623"/>
    <w:rsid w:val="00F57770"/>
    <w:rsid w:val="00F578DC"/>
    <w:rsid w:val="00F57BC0"/>
    <w:rsid w:val="00F60071"/>
    <w:rsid w:val="00F6013B"/>
    <w:rsid w:val="00F6060F"/>
    <w:rsid w:val="00F6067E"/>
    <w:rsid w:val="00F608FE"/>
    <w:rsid w:val="00F60B26"/>
    <w:rsid w:val="00F60B52"/>
    <w:rsid w:val="00F613AD"/>
    <w:rsid w:val="00F615F8"/>
    <w:rsid w:val="00F61E50"/>
    <w:rsid w:val="00F620D4"/>
    <w:rsid w:val="00F62E69"/>
    <w:rsid w:val="00F6300B"/>
    <w:rsid w:val="00F63225"/>
    <w:rsid w:val="00F636B4"/>
    <w:rsid w:val="00F63D30"/>
    <w:rsid w:val="00F63E96"/>
    <w:rsid w:val="00F641B8"/>
    <w:rsid w:val="00F643F4"/>
    <w:rsid w:val="00F64710"/>
    <w:rsid w:val="00F64761"/>
    <w:rsid w:val="00F6477E"/>
    <w:rsid w:val="00F652BD"/>
    <w:rsid w:val="00F659DE"/>
    <w:rsid w:val="00F65DA9"/>
    <w:rsid w:val="00F66321"/>
    <w:rsid w:val="00F666A5"/>
    <w:rsid w:val="00F66919"/>
    <w:rsid w:val="00F66B53"/>
    <w:rsid w:val="00F66E4E"/>
    <w:rsid w:val="00F66F66"/>
    <w:rsid w:val="00F67664"/>
    <w:rsid w:val="00F677F0"/>
    <w:rsid w:val="00F67912"/>
    <w:rsid w:val="00F679C2"/>
    <w:rsid w:val="00F67F44"/>
    <w:rsid w:val="00F67FD3"/>
    <w:rsid w:val="00F70160"/>
    <w:rsid w:val="00F7095A"/>
    <w:rsid w:val="00F70B27"/>
    <w:rsid w:val="00F70C3A"/>
    <w:rsid w:val="00F70D38"/>
    <w:rsid w:val="00F70DC2"/>
    <w:rsid w:val="00F70E6B"/>
    <w:rsid w:val="00F70F5A"/>
    <w:rsid w:val="00F716AA"/>
    <w:rsid w:val="00F71BE4"/>
    <w:rsid w:val="00F7223C"/>
    <w:rsid w:val="00F72623"/>
    <w:rsid w:val="00F72790"/>
    <w:rsid w:val="00F72894"/>
    <w:rsid w:val="00F729B8"/>
    <w:rsid w:val="00F72C13"/>
    <w:rsid w:val="00F730B5"/>
    <w:rsid w:val="00F730C0"/>
    <w:rsid w:val="00F730EA"/>
    <w:rsid w:val="00F73147"/>
    <w:rsid w:val="00F73177"/>
    <w:rsid w:val="00F73676"/>
    <w:rsid w:val="00F73E6A"/>
    <w:rsid w:val="00F73F6F"/>
    <w:rsid w:val="00F74795"/>
    <w:rsid w:val="00F747B5"/>
    <w:rsid w:val="00F74873"/>
    <w:rsid w:val="00F74B01"/>
    <w:rsid w:val="00F74DC5"/>
    <w:rsid w:val="00F751D1"/>
    <w:rsid w:val="00F75A25"/>
    <w:rsid w:val="00F75EB3"/>
    <w:rsid w:val="00F766AA"/>
    <w:rsid w:val="00F76BD9"/>
    <w:rsid w:val="00F770A5"/>
    <w:rsid w:val="00F77136"/>
    <w:rsid w:val="00F7713E"/>
    <w:rsid w:val="00F7746D"/>
    <w:rsid w:val="00F777A0"/>
    <w:rsid w:val="00F77A21"/>
    <w:rsid w:val="00F80343"/>
    <w:rsid w:val="00F803CA"/>
    <w:rsid w:val="00F80439"/>
    <w:rsid w:val="00F80F46"/>
    <w:rsid w:val="00F81012"/>
    <w:rsid w:val="00F815BA"/>
    <w:rsid w:val="00F816A0"/>
    <w:rsid w:val="00F816C7"/>
    <w:rsid w:val="00F81767"/>
    <w:rsid w:val="00F81869"/>
    <w:rsid w:val="00F81A14"/>
    <w:rsid w:val="00F81F30"/>
    <w:rsid w:val="00F820C2"/>
    <w:rsid w:val="00F8242A"/>
    <w:rsid w:val="00F82888"/>
    <w:rsid w:val="00F82DB5"/>
    <w:rsid w:val="00F8310C"/>
    <w:rsid w:val="00F83403"/>
    <w:rsid w:val="00F83DFB"/>
    <w:rsid w:val="00F83E91"/>
    <w:rsid w:val="00F8427C"/>
    <w:rsid w:val="00F84574"/>
    <w:rsid w:val="00F84736"/>
    <w:rsid w:val="00F84824"/>
    <w:rsid w:val="00F852D9"/>
    <w:rsid w:val="00F85453"/>
    <w:rsid w:val="00F859DE"/>
    <w:rsid w:val="00F85AA5"/>
    <w:rsid w:val="00F85B38"/>
    <w:rsid w:val="00F8645A"/>
    <w:rsid w:val="00F86933"/>
    <w:rsid w:val="00F86C26"/>
    <w:rsid w:val="00F86EFC"/>
    <w:rsid w:val="00F86F38"/>
    <w:rsid w:val="00F86FF4"/>
    <w:rsid w:val="00F875EA"/>
    <w:rsid w:val="00F87D63"/>
    <w:rsid w:val="00F87D8A"/>
    <w:rsid w:val="00F87E0B"/>
    <w:rsid w:val="00F87F53"/>
    <w:rsid w:val="00F90645"/>
    <w:rsid w:val="00F907DC"/>
    <w:rsid w:val="00F9095D"/>
    <w:rsid w:val="00F9129C"/>
    <w:rsid w:val="00F91386"/>
    <w:rsid w:val="00F926B8"/>
    <w:rsid w:val="00F92CA3"/>
    <w:rsid w:val="00F92D00"/>
    <w:rsid w:val="00F9422B"/>
    <w:rsid w:val="00F94395"/>
    <w:rsid w:val="00F9440C"/>
    <w:rsid w:val="00F9459B"/>
    <w:rsid w:val="00F946D3"/>
    <w:rsid w:val="00F95394"/>
    <w:rsid w:val="00F954B7"/>
    <w:rsid w:val="00F95934"/>
    <w:rsid w:val="00F95F5D"/>
    <w:rsid w:val="00F961B2"/>
    <w:rsid w:val="00F96EE5"/>
    <w:rsid w:val="00F97659"/>
    <w:rsid w:val="00F97D81"/>
    <w:rsid w:val="00FA02ED"/>
    <w:rsid w:val="00FA05B8"/>
    <w:rsid w:val="00FA0A34"/>
    <w:rsid w:val="00FA1124"/>
    <w:rsid w:val="00FA1941"/>
    <w:rsid w:val="00FA1DB4"/>
    <w:rsid w:val="00FA2025"/>
    <w:rsid w:val="00FA2503"/>
    <w:rsid w:val="00FA2D02"/>
    <w:rsid w:val="00FA32CC"/>
    <w:rsid w:val="00FA36C3"/>
    <w:rsid w:val="00FA3C7B"/>
    <w:rsid w:val="00FA44BE"/>
    <w:rsid w:val="00FA4E4B"/>
    <w:rsid w:val="00FA5063"/>
    <w:rsid w:val="00FA54BF"/>
    <w:rsid w:val="00FA5635"/>
    <w:rsid w:val="00FA5BCA"/>
    <w:rsid w:val="00FA64BA"/>
    <w:rsid w:val="00FA758C"/>
    <w:rsid w:val="00FA77C7"/>
    <w:rsid w:val="00FA78E1"/>
    <w:rsid w:val="00FA7925"/>
    <w:rsid w:val="00FA7BA1"/>
    <w:rsid w:val="00FA7C1D"/>
    <w:rsid w:val="00FA7E45"/>
    <w:rsid w:val="00FB0AB7"/>
    <w:rsid w:val="00FB0ABB"/>
    <w:rsid w:val="00FB15C8"/>
    <w:rsid w:val="00FB18DC"/>
    <w:rsid w:val="00FB19A7"/>
    <w:rsid w:val="00FB1FA0"/>
    <w:rsid w:val="00FB2210"/>
    <w:rsid w:val="00FB25AD"/>
    <w:rsid w:val="00FB2626"/>
    <w:rsid w:val="00FB2A6C"/>
    <w:rsid w:val="00FB2C28"/>
    <w:rsid w:val="00FB42D2"/>
    <w:rsid w:val="00FB4C56"/>
    <w:rsid w:val="00FB5FF2"/>
    <w:rsid w:val="00FB6223"/>
    <w:rsid w:val="00FB6327"/>
    <w:rsid w:val="00FB6C84"/>
    <w:rsid w:val="00FB718E"/>
    <w:rsid w:val="00FB72F6"/>
    <w:rsid w:val="00FB73BE"/>
    <w:rsid w:val="00FB78C9"/>
    <w:rsid w:val="00FB7A94"/>
    <w:rsid w:val="00FB7D94"/>
    <w:rsid w:val="00FC0478"/>
    <w:rsid w:val="00FC0528"/>
    <w:rsid w:val="00FC0551"/>
    <w:rsid w:val="00FC0771"/>
    <w:rsid w:val="00FC0D0B"/>
    <w:rsid w:val="00FC0E28"/>
    <w:rsid w:val="00FC10D1"/>
    <w:rsid w:val="00FC1489"/>
    <w:rsid w:val="00FC15A5"/>
    <w:rsid w:val="00FC1B08"/>
    <w:rsid w:val="00FC218E"/>
    <w:rsid w:val="00FC21A1"/>
    <w:rsid w:val="00FC281A"/>
    <w:rsid w:val="00FC2E96"/>
    <w:rsid w:val="00FC379A"/>
    <w:rsid w:val="00FC3A42"/>
    <w:rsid w:val="00FC3D91"/>
    <w:rsid w:val="00FC3DFD"/>
    <w:rsid w:val="00FC40DB"/>
    <w:rsid w:val="00FC410A"/>
    <w:rsid w:val="00FC41B6"/>
    <w:rsid w:val="00FC43A1"/>
    <w:rsid w:val="00FC4520"/>
    <w:rsid w:val="00FC4757"/>
    <w:rsid w:val="00FC4E3A"/>
    <w:rsid w:val="00FC5332"/>
    <w:rsid w:val="00FC58DA"/>
    <w:rsid w:val="00FC5900"/>
    <w:rsid w:val="00FC624C"/>
    <w:rsid w:val="00FC628B"/>
    <w:rsid w:val="00FC654C"/>
    <w:rsid w:val="00FC6589"/>
    <w:rsid w:val="00FC6609"/>
    <w:rsid w:val="00FC69B0"/>
    <w:rsid w:val="00FC6AC8"/>
    <w:rsid w:val="00FC718B"/>
    <w:rsid w:val="00FC73AE"/>
    <w:rsid w:val="00FC757E"/>
    <w:rsid w:val="00FC7947"/>
    <w:rsid w:val="00FC7F77"/>
    <w:rsid w:val="00FC7F8F"/>
    <w:rsid w:val="00FD01B1"/>
    <w:rsid w:val="00FD0935"/>
    <w:rsid w:val="00FD0A3B"/>
    <w:rsid w:val="00FD0C96"/>
    <w:rsid w:val="00FD0D13"/>
    <w:rsid w:val="00FD113C"/>
    <w:rsid w:val="00FD15D9"/>
    <w:rsid w:val="00FD1D24"/>
    <w:rsid w:val="00FD26E4"/>
    <w:rsid w:val="00FD2701"/>
    <w:rsid w:val="00FD28B9"/>
    <w:rsid w:val="00FD28BA"/>
    <w:rsid w:val="00FD2FA3"/>
    <w:rsid w:val="00FD324C"/>
    <w:rsid w:val="00FD3606"/>
    <w:rsid w:val="00FD3C5B"/>
    <w:rsid w:val="00FD3F35"/>
    <w:rsid w:val="00FD48CA"/>
    <w:rsid w:val="00FD4AA6"/>
    <w:rsid w:val="00FD4EBE"/>
    <w:rsid w:val="00FD5050"/>
    <w:rsid w:val="00FD534C"/>
    <w:rsid w:val="00FD5A49"/>
    <w:rsid w:val="00FD5E1B"/>
    <w:rsid w:val="00FD5E8C"/>
    <w:rsid w:val="00FD5F38"/>
    <w:rsid w:val="00FD5FAD"/>
    <w:rsid w:val="00FD6130"/>
    <w:rsid w:val="00FD63C3"/>
    <w:rsid w:val="00FD69FC"/>
    <w:rsid w:val="00FD73FB"/>
    <w:rsid w:val="00FD7487"/>
    <w:rsid w:val="00FD76F4"/>
    <w:rsid w:val="00FD7976"/>
    <w:rsid w:val="00FD7D7D"/>
    <w:rsid w:val="00FE117F"/>
    <w:rsid w:val="00FE165C"/>
    <w:rsid w:val="00FE235A"/>
    <w:rsid w:val="00FE2E5B"/>
    <w:rsid w:val="00FE2FBE"/>
    <w:rsid w:val="00FE3205"/>
    <w:rsid w:val="00FE362B"/>
    <w:rsid w:val="00FE36CF"/>
    <w:rsid w:val="00FE3765"/>
    <w:rsid w:val="00FE3CAB"/>
    <w:rsid w:val="00FE430E"/>
    <w:rsid w:val="00FE4CCC"/>
    <w:rsid w:val="00FE4E07"/>
    <w:rsid w:val="00FE4E08"/>
    <w:rsid w:val="00FE4FF2"/>
    <w:rsid w:val="00FE54AE"/>
    <w:rsid w:val="00FE54FF"/>
    <w:rsid w:val="00FE60A2"/>
    <w:rsid w:val="00FE618F"/>
    <w:rsid w:val="00FE6359"/>
    <w:rsid w:val="00FE681D"/>
    <w:rsid w:val="00FE698C"/>
    <w:rsid w:val="00FE6AAC"/>
    <w:rsid w:val="00FE7368"/>
    <w:rsid w:val="00FE7482"/>
    <w:rsid w:val="00FE7BDF"/>
    <w:rsid w:val="00FE7E84"/>
    <w:rsid w:val="00FF0378"/>
    <w:rsid w:val="00FF064B"/>
    <w:rsid w:val="00FF1179"/>
    <w:rsid w:val="00FF15FD"/>
    <w:rsid w:val="00FF18A6"/>
    <w:rsid w:val="00FF2029"/>
    <w:rsid w:val="00FF26CF"/>
    <w:rsid w:val="00FF2724"/>
    <w:rsid w:val="00FF2EEB"/>
    <w:rsid w:val="00FF3465"/>
    <w:rsid w:val="00FF3859"/>
    <w:rsid w:val="00FF3C23"/>
    <w:rsid w:val="00FF3E4C"/>
    <w:rsid w:val="00FF4208"/>
    <w:rsid w:val="00FF4B89"/>
    <w:rsid w:val="00FF5035"/>
    <w:rsid w:val="00FF5064"/>
    <w:rsid w:val="00FF5752"/>
    <w:rsid w:val="00FF5AC0"/>
    <w:rsid w:val="00FF65BD"/>
    <w:rsid w:val="00FF6AD4"/>
    <w:rsid w:val="00FF6EEE"/>
    <w:rsid w:val="00FF707A"/>
    <w:rsid w:val="00FF7A3D"/>
    <w:rsid w:val="00FF7AFA"/>
    <w:rsid w:val="00FF7E11"/>
    <w:rsid w:val="00FF7E5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2"/>
    <o:shapelayout v:ext="edit">
      <o:idmap v:ext="edit" data="1"/>
    </o:shapelayout>
  </w:shapeDefaults>
  <w:decimalSymbol w:val="."/>
  <w:listSeparator w:val=","/>
  <w14:docId w14:val="5BB2DA1C"/>
  <w14:defaultImageDpi w14:val="33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562F"/>
    <w:pPr>
      <w:spacing w:before="60" w:after="60" w:line="260" w:lineRule="exact"/>
    </w:pPr>
    <w:rPr>
      <w:rFonts w:ascii="Trebuchet MS" w:hAnsi="Trebuchet MS" w:cs="Times New Roman"/>
      <w:sz w:val="18"/>
      <w:lang w:eastAsia="en-GB"/>
    </w:rPr>
  </w:style>
  <w:style w:type="paragraph" w:styleId="Heading1">
    <w:name w:val="heading 1"/>
    <w:basedOn w:val="Normal"/>
    <w:next w:val="Normal"/>
    <w:link w:val="Heading1Char"/>
    <w:uiPriority w:val="1"/>
    <w:qFormat/>
    <w:rsid w:val="007B2353"/>
    <w:pPr>
      <w:keepNext/>
      <w:keepLines/>
      <w:numPr>
        <w:numId w:val="2"/>
      </w:numPr>
      <w:spacing w:before="240"/>
      <w:ind w:left="709" w:hanging="709"/>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1"/>
    <w:unhideWhenUsed/>
    <w:qFormat/>
    <w:rsid w:val="007B2353"/>
    <w:pPr>
      <w:keepNext/>
      <w:keepLines/>
      <w:numPr>
        <w:ilvl w:val="1"/>
        <w:numId w:val="2"/>
      </w:numPr>
      <w:spacing w:before="120"/>
      <w:ind w:left="709" w:hanging="709"/>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1"/>
    <w:unhideWhenUsed/>
    <w:qFormat/>
    <w:rsid w:val="00B5179D"/>
    <w:pPr>
      <w:keepNext/>
      <w:keepLines/>
      <w:numPr>
        <w:ilvl w:val="2"/>
        <w:numId w:val="2"/>
      </w:numPr>
      <w:spacing w:before="120"/>
      <w:outlineLvl w:val="2"/>
    </w:pPr>
    <w:rPr>
      <w:rFonts w:asciiTheme="majorHAnsi" w:eastAsiaTheme="majorEastAsia" w:hAnsiTheme="majorHAnsi" w:cstheme="majorBidi"/>
      <w:color w:val="1F3763" w:themeColor="accent1" w:themeShade="7F"/>
      <w:sz w:val="22"/>
      <w:szCs w:val="22"/>
    </w:rPr>
  </w:style>
  <w:style w:type="paragraph" w:styleId="Heading4">
    <w:name w:val="heading 4"/>
    <w:basedOn w:val="Normal"/>
    <w:next w:val="Normal"/>
    <w:link w:val="Heading4Char"/>
    <w:uiPriority w:val="9"/>
    <w:unhideWhenUsed/>
    <w:qFormat/>
    <w:rsid w:val="00C17D56"/>
    <w:pPr>
      <w:keepNext/>
      <w:keepLines/>
      <w:spacing w:before="40"/>
      <w:outlineLvl w:val="3"/>
    </w:pPr>
    <w:rPr>
      <w:rFonts w:asciiTheme="majorHAnsi" w:eastAsiaTheme="majorEastAsia" w:hAnsiTheme="majorHAnsi" w:cstheme="majorBidi"/>
      <w:b/>
      <w:i/>
      <w:iCs/>
      <w:color w:val="2F5496" w:themeColor="accent1" w:themeShade="BF"/>
      <w:sz w:val="21"/>
      <w:szCs w:val="21"/>
    </w:rPr>
  </w:style>
  <w:style w:type="paragraph" w:styleId="Heading5">
    <w:name w:val="heading 5"/>
    <w:basedOn w:val="Normal"/>
    <w:next w:val="Normal"/>
    <w:link w:val="Heading5Char"/>
    <w:uiPriority w:val="9"/>
    <w:unhideWhenUsed/>
    <w:qFormat/>
    <w:rsid w:val="007B2353"/>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0E6C5B"/>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7B2353"/>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9"/>
    <w:qFormat/>
    <w:rsid w:val="00187EE6"/>
    <w:pPr>
      <w:keepNext/>
      <w:numPr>
        <w:ilvl w:val="7"/>
        <w:numId w:val="2"/>
      </w:numPr>
      <w:spacing w:before="40" w:after="40" w:line="280" w:lineRule="exact"/>
      <w:jc w:val="center"/>
      <w:outlineLvl w:val="7"/>
    </w:pPr>
    <w:rPr>
      <w:rFonts w:ascii="Century Gothic" w:eastAsia="Times New Roman" w:hAnsi="Century Gothic"/>
      <w:b/>
      <w:lang w:val="en-AU"/>
    </w:rPr>
  </w:style>
  <w:style w:type="paragraph" w:styleId="Heading9">
    <w:name w:val="heading 9"/>
    <w:basedOn w:val="Normal"/>
    <w:next w:val="Normal"/>
    <w:link w:val="Heading9Char"/>
    <w:uiPriority w:val="99"/>
    <w:qFormat/>
    <w:rsid w:val="00187EE6"/>
    <w:pPr>
      <w:keepNext/>
      <w:numPr>
        <w:ilvl w:val="8"/>
        <w:numId w:val="2"/>
      </w:numPr>
      <w:spacing w:before="40" w:after="40" w:line="280" w:lineRule="exact"/>
      <w:jc w:val="center"/>
      <w:outlineLvl w:val="8"/>
    </w:pPr>
    <w:rPr>
      <w:rFonts w:ascii="Century Gothic" w:eastAsia="Times New Roman" w:hAnsi="Century Gothic"/>
      <w:b/>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ullet Point,Bullet point,Bulletr List Paragraph,Content descriptions,FooterText,L,List Bullet 1,List Paragraph1,List Paragraph11,List Paragraph2,List Paragraph21,Listeafsnit1,NFP GP Bulleted List,Paragraphe de liste1,Recommendation,リスト段落"/>
    <w:basedOn w:val="Normal"/>
    <w:link w:val="ListParagraphChar"/>
    <w:uiPriority w:val="34"/>
    <w:qFormat/>
    <w:rsid w:val="00105BBD"/>
    <w:pPr>
      <w:ind w:left="720"/>
      <w:contextualSpacing/>
    </w:pPr>
    <w:rPr>
      <w:rFonts w:eastAsia="Times New Roman"/>
      <w:lang w:val="en-AU"/>
    </w:rPr>
  </w:style>
  <w:style w:type="character" w:customStyle="1" w:styleId="ListParagraphChar">
    <w:name w:val="List Paragraph Char"/>
    <w:aliases w:val="Bullet Point Char,Bullet point Char,Bulletr List Paragraph Char,Content descriptions Char,FooterText Char,L Char,List Bullet 1 Char,List Paragraph1 Char,List Paragraph11 Char,List Paragraph2 Char,List Paragraph21 Char,リスト段落 Char"/>
    <w:link w:val="ListParagraph"/>
    <w:uiPriority w:val="34"/>
    <w:locked/>
    <w:rsid w:val="00105BBD"/>
    <w:rPr>
      <w:rFonts w:ascii="Times New Roman" w:eastAsia="Times New Roman" w:hAnsi="Times New Roman" w:cs="Times New Roman"/>
      <w:lang w:val="en-AU"/>
    </w:rPr>
  </w:style>
  <w:style w:type="character" w:customStyle="1" w:styleId="Heading1Char">
    <w:name w:val="Heading 1 Char"/>
    <w:basedOn w:val="DefaultParagraphFont"/>
    <w:link w:val="Heading1"/>
    <w:uiPriority w:val="1"/>
    <w:rsid w:val="007B2353"/>
    <w:rPr>
      <w:rFonts w:asciiTheme="majorHAnsi" w:eastAsiaTheme="majorEastAsia" w:hAnsiTheme="majorHAnsi" w:cstheme="majorBidi"/>
      <w:color w:val="2F5496" w:themeColor="accent1" w:themeShade="BF"/>
      <w:sz w:val="32"/>
      <w:szCs w:val="32"/>
      <w:lang w:eastAsia="en-GB"/>
    </w:rPr>
  </w:style>
  <w:style w:type="character" w:customStyle="1" w:styleId="Heading2Char">
    <w:name w:val="Heading 2 Char"/>
    <w:basedOn w:val="DefaultParagraphFont"/>
    <w:link w:val="Heading2"/>
    <w:uiPriority w:val="1"/>
    <w:rsid w:val="007B2353"/>
    <w:rPr>
      <w:rFonts w:asciiTheme="majorHAnsi" w:eastAsiaTheme="majorEastAsia" w:hAnsiTheme="majorHAnsi" w:cstheme="majorBidi"/>
      <w:color w:val="2F5496" w:themeColor="accent1" w:themeShade="BF"/>
      <w:sz w:val="26"/>
      <w:szCs w:val="26"/>
      <w:lang w:eastAsia="en-GB"/>
    </w:rPr>
  </w:style>
  <w:style w:type="character" w:customStyle="1" w:styleId="Heading3Char">
    <w:name w:val="Heading 3 Char"/>
    <w:basedOn w:val="DefaultParagraphFont"/>
    <w:link w:val="Heading3"/>
    <w:uiPriority w:val="1"/>
    <w:rsid w:val="001E11E2"/>
    <w:rPr>
      <w:rFonts w:asciiTheme="majorHAnsi" w:eastAsiaTheme="majorEastAsia" w:hAnsiTheme="majorHAnsi" w:cstheme="majorBidi"/>
      <w:color w:val="1F3763" w:themeColor="accent1" w:themeShade="7F"/>
      <w:sz w:val="22"/>
      <w:szCs w:val="22"/>
      <w:lang w:eastAsia="en-GB"/>
    </w:rPr>
  </w:style>
  <w:style w:type="paragraph" w:styleId="Title">
    <w:name w:val="Title"/>
    <w:basedOn w:val="Normal"/>
    <w:link w:val="TitleChar"/>
    <w:uiPriority w:val="99"/>
    <w:qFormat/>
    <w:rsid w:val="0071353E"/>
    <w:pPr>
      <w:spacing w:before="3720" w:after="480" w:line="360" w:lineRule="auto"/>
      <w:jc w:val="center"/>
      <w:outlineLvl w:val="0"/>
    </w:pPr>
    <w:rPr>
      <w:rFonts w:ascii="Century Gothic" w:eastAsia="Times New Roman" w:hAnsi="Century Gothic" w:cs="Arial"/>
      <w:b/>
      <w:bCs/>
      <w:kern w:val="28"/>
      <w:sz w:val="32"/>
      <w:szCs w:val="32"/>
      <w:lang w:val="en-AU"/>
    </w:rPr>
  </w:style>
  <w:style w:type="character" w:customStyle="1" w:styleId="TitleChar">
    <w:name w:val="Title Char"/>
    <w:basedOn w:val="DefaultParagraphFont"/>
    <w:link w:val="Title"/>
    <w:uiPriority w:val="99"/>
    <w:rsid w:val="0071353E"/>
    <w:rPr>
      <w:rFonts w:ascii="Century Gothic" w:eastAsia="Times New Roman" w:hAnsi="Century Gothic" w:cs="Arial"/>
      <w:b/>
      <w:bCs/>
      <w:kern w:val="28"/>
      <w:sz w:val="32"/>
      <w:szCs w:val="32"/>
      <w:lang w:val="en-AU"/>
    </w:rPr>
  </w:style>
  <w:style w:type="character" w:customStyle="1" w:styleId="SubtitleChar">
    <w:name w:val="Subtitle Char"/>
    <w:link w:val="Subtitle"/>
    <w:uiPriority w:val="99"/>
    <w:rsid w:val="0071353E"/>
    <w:rPr>
      <w:rFonts w:ascii="Century Gothic" w:hAnsi="Century Gothic" w:cs="Times New Roman"/>
      <w:iCs/>
      <w:spacing w:val="15"/>
      <w:sz w:val="28"/>
      <w:lang w:eastAsia="en-AU"/>
    </w:rPr>
  </w:style>
  <w:style w:type="paragraph" w:styleId="Subtitle">
    <w:name w:val="Subtitle"/>
    <w:basedOn w:val="Normal"/>
    <w:next w:val="Normal"/>
    <w:link w:val="SubtitleChar"/>
    <w:uiPriority w:val="99"/>
    <w:qFormat/>
    <w:rsid w:val="0071353E"/>
    <w:pPr>
      <w:spacing w:after="200" w:line="276" w:lineRule="auto"/>
      <w:jc w:val="center"/>
    </w:pPr>
    <w:rPr>
      <w:rFonts w:ascii="Century Gothic" w:hAnsi="Century Gothic"/>
      <w:iCs/>
      <w:spacing w:val="15"/>
      <w:sz w:val="28"/>
      <w:lang w:eastAsia="en-AU"/>
    </w:rPr>
  </w:style>
  <w:style w:type="character" w:customStyle="1" w:styleId="SubtitleChar1">
    <w:name w:val="Subtitle Char1"/>
    <w:basedOn w:val="DefaultParagraphFont"/>
    <w:uiPriority w:val="11"/>
    <w:rsid w:val="0071353E"/>
    <w:rPr>
      <w:rFonts w:eastAsiaTheme="minorEastAsia"/>
      <w:color w:val="5A5A5A" w:themeColor="text1" w:themeTint="A5"/>
      <w:spacing w:val="15"/>
      <w:sz w:val="22"/>
      <w:szCs w:val="22"/>
    </w:rPr>
  </w:style>
  <w:style w:type="paragraph" w:styleId="TOC1">
    <w:name w:val="toc 1"/>
    <w:basedOn w:val="Normal"/>
    <w:next w:val="Normal"/>
    <w:autoRedefine/>
    <w:uiPriority w:val="39"/>
    <w:unhideWhenUsed/>
    <w:qFormat/>
    <w:rsid w:val="00C8515B"/>
    <w:pPr>
      <w:keepNext/>
      <w:tabs>
        <w:tab w:val="right" w:leader="dot" w:pos="9010"/>
      </w:tabs>
      <w:ind w:left="284" w:hanging="284"/>
    </w:pPr>
    <w:rPr>
      <w:b/>
      <w:noProof/>
      <w:color w:val="4472C4" w:themeColor="accent1"/>
      <w:lang w:val="en-AU"/>
    </w:rPr>
  </w:style>
  <w:style w:type="paragraph" w:styleId="TOC2">
    <w:name w:val="toc 2"/>
    <w:basedOn w:val="Normal"/>
    <w:next w:val="Normal"/>
    <w:autoRedefine/>
    <w:uiPriority w:val="39"/>
    <w:unhideWhenUsed/>
    <w:qFormat/>
    <w:rsid w:val="004D6048"/>
    <w:pPr>
      <w:tabs>
        <w:tab w:val="right" w:leader="dot" w:pos="9010"/>
      </w:tabs>
      <w:ind w:left="709" w:hanging="425"/>
    </w:pPr>
    <w:rPr>
      <w:noProof/>
      <w:lang w:val="en-AU"/>
    </w:rPr>
  </w:style>
  <w:style w:type="paragraph" w:styleId="TOC3">
    <w:name w:val="toc 3"/>
    <w:basedOn w:val="Normal"/>
    <w:next w:val="Normal"/>
    <w:autoRedefine/>
    <w:uiPriority w:val="39"/>
    <w:unhideWhenUsed/>
    <w:rsid w:val="005E09B6"/>
    <w:pPr>
      <w:tabs>
        <w:tab w:val="right" w:leader="dot" w:pos="9010"/>
      </w:tabs>
      <w:ind w:left="1418" w:hanging="709"/>
    </w:pPr>
    <w:rPr>
      <w:noProof/>
      <w:lang w:val="en-AU"/>
    </w:rPr>
  </w:style>
  <w:style w:type="paragraph" w:styleId="TOC4">
    <w:name w:val="toc 4"/>
    <w:basedOn w:val="Normal"/>
    <w:next w:val="Normal"/>
    <w:autoRedefine/>
    <w:uiPriority w:val="39"/>
    <w:unhideWhenUsed/>
    <w:rsid w:val="00C8515B"/>
    <w:pPr>
      <w:tabs>
        <w:tab w:val="right" w:leader="dot" w:pos="9010"/>
      </w:tabs>
      <w:ind w:left="1134" w:hanging="1134"/>
    </w:pPr>
    <w:rPr>
      <w:noProof/>
      <w:lang w:val="en-AU"/>
    </w:rPr>
  </w:style>
  <w:style w:type="paragraph" w:styleId="TOC5">
    <w:name w:val="toc 5"/>
    <w:basedOn w:val="Normal"/>
    <w:next w:val="Normal"/>
    <w:autoRedefine/>
    <w:uiPriority w:val="39"/>
    <w:unhideWhenUsed/>
    <w:rsid w:val="005E09B6"/>
    <w:pPr>
      <w:tabs>
        <w:tab w:val="right" w:leader="dot" w:pos="9010"/>
      </w:tabs>
      <w:ind w:left="1418"/>
    </w:pPr>
    <w:rPr>
      <w:i/>
      <w:noProof/>
    </w:rPr>
  </w:style>
  <w:style w:type="paragraph" w:styleId="TOC6">
    <w:name w:val="toc 6"/>
    <w:basedOn w:val="Normal"/>
    <w:next w:val="Normal"/>
    <w:autoRedefine/>
    <w:uiPriority w:val="39"/>
    <w:unhideWhenUsed/>
    <w:rsid w:val="002D04CE"/>
    <w:pPr>
      <w:ind w:left="1200"/>
    </w:pPr>
  </w:style>
  <w:style w:type="paragraph" w:styleId="TOC7">
    <w:name w:val="toc 7"/>
    <w:basedOn w:val="Normal"/>
    <w:next w:val="Normal"/>
    <w:autoRedefine/>
    <w:uiPriority w:val="39"/>
    <w:unhideWhenUsed/>
    <w:rsid w:val="002D04CE"/>
    <w:pPr>
      <w:ind w:left="1440"/>
    </w:pPr>
  </w:style>
  <w:style w:type="paragraph" w:styleId="TOC8">
    <w:name w:val="toc 8"/>
    <w:basedOn w:val="Normal"/>
    <w:next w:val="Normal"/>
    <w:autoRedefine/>
    <w:uiPriority w:val="39"/>
    <w:unhideWhenUsed/>
    <w:rsid w:val="002D04CE"/>
    <w:pPr>
      <w:ind w:left="1680"/>
    </w:pPr>
  </w:style>
  <w:style w:type="paragraph" w:styleId="TOC9">
    <w:name w:val="toc 9"/>
    <w:basedOn w:val="Normal"/>
    <w:next w:val="Normal"/>
    <w:autoRedefine/>
    <w:uiPriority w:val="39"/>
    <w:unhideWhenUsed/>
    <w:rsid w:val="002D04CE"/>
    <w:pPr>
      <w:ind w:left="1920"/>
    </w:pPr>
  </w:style>
  <w:style w:type="table" w:styleId="TableGrid">
    <w:name w:val="Table Grid"/>
    <w:basedOn w:val="TableNormal"/>
    <w:uiPriority w:val="39"/>
    <w:rsid w:val="00A629D5"/>
    <w:pPr>
      <w:spacing w:before="60" w:after="60" w:line="260" w:lineRule="exact"/>
    </w:pPr>
    <w:rPr>
      <w:rFonts w:ascii="Times New Roman" w:eastAsia="Times New Roman" w:hAnsi="Times New Roman" w:cs="Times New Roman"/>
      <w:lang w:val="en-AU"/>
    </w:rPr>
    <w:tblPr>
      <w:tblBorders>
        <w:top w:val="single" w:sz="4" w:space="0" w:color="3B3474"/>
        <w:bottom w:val="single" w:sz="4" w:space="0" w:color="3B3474"/>
        <w:insideH w:val="single" w:sz="4" w:space="0" w:color="3B3474"/>
      </w:tblBorders>
    </w:tblPr>
  </w:style>
  <w:style w:type="paragraph" w:customStyle="1" w:styleId="EndNoteBibliographyTitle">
    <w:name w:val="EndNote Bibliography Title"/>
    <w:basedOn w:val="Normal"/>
    <w:rsid w:val="00A629D5"/>
    <w:pPr>
      <w:jc w:val="center"/>
    </w:pPr>
    <w:rPr>
      <w:rFonts w:ascii="Al Bayan" w:hAnsi="Al Bayan" w:cs="Al Bayan"/>
      <w:sz w:val="26"/>
      <w:lang w:val="en-US"/>
    </w:rPr>
  </w:style>
  <w:style w:type="paragraph" w:customStyle="1" w:styleId="EndNoteBibliography">
    <w:name w:val="EndNote Bibliography"/>
    <w:basedOn w:val="Normal"/>
    <w:rsid w:val="00815EDA"/>
    <w:pPr>
      <w:keepLines/>
      <w:spacing w:line="240" w:lineRule="auto"/>
      <w:ind w:left="720" w:hanging="720"/>
    </w:pPr>
    <w:rPr>
      <w:rFonts w:ascii="Al Bayan" w:hAnsi="Al Bayan" w:cs="Al Bayan"/>
      <w:sz w:val="26"/>
      <w:lang w:val="en-US"/>
    </w:rPr>
  </w:style>
  <w:style w:type="paragraph" w:customStyle="1" w:styleId="p1">
    <w:name w:val="p1"/>
    <w:basedOn w:val="Normal"/>
    <w:rsid w:val="00A629D5"/>
    <w:rPr>
      <w:rFonts w:ascii="Helvetica" w:hAnsi="Helvetica"/>
      <w:sz w:val="14"/>
      <w:szCs w:val="14"/>
    </w:rPr>
  </w:style>
  <w:style w:type="paragraph" w:customStyle="1" w:styleId="Tablecell">
    <w:name w:val="Table cell"/>
    <w:basedOn w:val="Normal"/>
    <w:link w:val="TablecellChar"/>
    <w:uiPriority w:val="99"/>
    <w:rsid w:val="00A629D5"/>
    <w:pPr>
      <w:keepLines/>
      <w:spacing w:before="40" w:after="40"/>
    </w:pPr>
    <w:rPr>
      <w:rFonts w:eastAsia="Times New Roman"/>
      <w:lang w:val="en-AU"/>
    </w:rPr>
  </w:style>
  <w:style w:type="character" w:customStyle="1" w:styleId="TablecellChar">
    <w:name w:val="Table cell Char"/>
    <w:basedOn w:val="DefaultParagraphFont"/>
    <w:link w:val="Tablecell"/>
    <w:uiPriority w:val="99"/>
    <w:locked/>
    <w:rsid w:val="00A629D5"/>
    <w:rPr>
      <w:rFonts w:ascii="Century Gothic" w:eastAsia="Times New Roman" w:hAnsi="Century Gothic" w:cs="Times New Roman"/>
      <w:sz w:val="18"/>
      <w:lang w:val="en-AU"/>
    </w:rPr>
  </w:style>
  <w:style w:type="paragraph" w:customStyle="1" w:styleId="bullet">
    <w:name w:val="bullet"/>
    <w:basedOn w:val="Normal"/>
    <w:link w:val="bulletChar"/>
    <w:qFormat/>
    <w:rsid w:val="00E628C2"/>
    <w:pPr>
      <w:keepLines/>
      <w:numPr>
        <w:numId w:val="1"/>
      </w:numPr>
    </w:pPr>
    <w:rPr>
      <w:rFonts w:eastAsia="MS Mincho" w:cs="Helvetica"/>
      <w:szCs w:val="26"/>
      <w:lang w:val="en-US"/>
    </w:rPr>
  </w:style>
  <w:style w:type="character" w:customStyle="1" w:styleId="bulletChar">
    <w:name w:val="bullet Char"/>
    <w:basedOn w:val="DefaultParagraphFont"/>
    <w:link w:val="bullet"/>
    <w:locked/>
    <w:rsid w:val="00E628C2"/>
    <w:rPr>
      <w:rFonts w:ascii="Trebuchet MS" w:eastAsia="MS Mincho" w:hAnsi="Trebuchet MS" w:cs="Helvetica"/>
      <w:sz w:val="18"/>
      <w:szCs w:val="26"/>
      <w:lang w:val="en-US" w:eastAsia="en-GB"/>
    </w:rPr>
  </w:style>
  <w:style w:type="character" w:customStyle="1" w:styleId="textref">
    <w:name w:val="textref"/>
    <w:basedOn w:val="DefaultParagraphFont"/>
    <w:uiPriority w:val="99"/>
    <w:rsid w:val="00E628C2"/>
    <w:rPr>
      <w:rFonts w:eastAsiaTheme="minorHAnsi"/>
      <w:sz w:val="16"/>
    </w:rPr>
  </w:style>
  <w:style w:type="character" w:styleId="Emphasis">
    <w:name w:val="Emphasis"/>
    <w:basedOn w:val="DefaultParagraphFont"/>
    <w:uiPriority w:val="20"/>
    <w:qFormat/>
    <w:rsid w:val="00E628C2"/>
    <w:rPr>
      <w:i/>
      <w:iCs/>
    </w:rPr>
  </w:style>
  <w:style w:type="character" w:customStyle="1" w:styleId="Heading4Char">
    <w:name w:val="Heading 4 Char"/>
    <w:basedOn w:val="DefaultParagraphFont"/>
    <w:link w:val="Heading4"/>
    <w:uiPriority w:val="9"/>
    <w:rsid w:val="00C17D56"/>
    <w:rPr>
      <w:rFonts w:asciiTheme="majorHAnsi" w:eastAsiaTheme="majorEastAsia" w:hAnsiTheme="majorHAnsi" w:cstheme="majorBidi"/>
      <w:b/>
      <w:i/>
      <w:iCs/>
      <w:color w:val="2F5496" w:themeColor="accent1" w:themeShade="BF"/>
      <w:sz w:val="21"/>
      <w:szCs w:val="21"/>
      <w:lang w:eastAsia="en-GB"/>
    </w:rPr>
  </w:style>
  <w:style w:type="character" w:customStyle="1" w:styleId="Heading8Char">
    <w:name w:val="Heading 8 Char"/>
    <w:basedOn w:val="DefaultParagraphFont"/>
    <w:link w:val="Heading8"/>
    <w:uiPriority w:val="99"/>
    <w:rsid w:val="00187EE6"/>
    <w:rPr>
      <w:rFonts w:ascii="Century Gothic" w:eastAsia="Times New Roman" w:hAnsi="Century Gothic" w:cs="Times New Roman"/>
      <w:b/>
      <w:sz w:val="18"/>
      <w:lang w:val="en-AU" w:eastAsia="en-GB"/>
    </w:rPr>
  </w:style>
  <w:style w:type="character" w:customStyle="1" w:styleId="Heading9Char">
    <w:name w:val="Heading 9 Char"/>
    <w:basedOn w:val="DefaultParagraphFont"/>
    <w:link w:val="Heading9"/>
    <w:uiPriority w:val="99"/>
    <w:rsid w:val="00187EE6"/>
    <w:rPr>
      <w:rFonts w:ascii="Century Gothic" w:eastAsia="Times New Roman" w:hAnsi="Century Gothic" w:cs="Times New Roman"/>
      <w:b/>
      <w:sz w:val="18"/>
      <w:lang w:val="en-AU" w:eastAsia="en-GB"/>
    </w:rPr>
  </w:style>
  <w:style w:type="character" w:customStyle="1" w:styleId="Heading5Char">
    <w:name w:val="Heading 5 Char"/>
    <w:basedOn w:val="DefaultParagraphFont"/>
    <w:link w:val="Heading5"/>
    <w:uiPriority w:val="9"/>
    <w:rsid w:val="007B2353"/>
    <w:rPr>
      <w:rFonts w:asciiTheme="majorHAnsi" w:eastAsiaTheme="majorEastAsia" w:hAnsiTheme="majorHAnsi" w:cstheme="majorBidi"/>
      <w:color w:val="2F5496" w:themeColor="accent1" w:themeShade="BF"/>
      <w:sz w:val="18"/>
    </w:rPr>
  </w:style>
  <w:style w:type="paragraph" w:styleId="NormalWeb">
    <w:name w:val="Normal (Web)"/>
    <w:basedOn w:val="Normal"/>
    <w:uiPriority w:val="99"/>
    <w:unhideWhenUsed/>
    <w:rsid w:val="00FC15A5"/>
    <w:pPr>
      <w:spacing w:before="100" w:beforeAutospacing="1" w:after="100" w:afterAutospacing="1"/>
    </w:pPr>
  </w:style>
  <w:style w:type="paragraph" w:customStyle="1" w:styleId="details">
    <w:name w:val="details"/>
    <w:basedOn w:val="Normal"/>
    <w:rsid w:val="00A3490D"/>
    <w:pPr>
      <w:spacing w:before="100" w:beforeAutospacing="1" w:after="100" w:afterAutospacing="1"/>
    </w:pPr>
    <w:rPr>
      <w:rFonts w:eastAsia="Times New Roman"/>
      <w:lang w:val="en-AU" w:eastAsia="en-AU"/>
    </w:rPr>
  </w:style>
  <w:style w:type="character" w:customStyle="1" w:styleId="Heading6Char">
    <w:name w:val="Heading 6 Char"/>
    <w:basedOn w:val="DefaultParagraphFont"/>
    <w:link w:val="Heading6"/>
    <w:uiPriority w:val="9"/>
    <w:rsid w:val="000E6C5B"/>
    <w:rPr>
      <w:rFonts w:asciiTheme="majorHAnsi" w:eastAsiaTheme="majorEastAsia" w:hAnsiTheme="majorHAnsi" w:cstheme="majorBidi"/>
      <w:color w:val="1F3763" w:themeColor="accent1" w:themeShade="7F"/>
      <w:sz w:val="18"/>
      <w:lang w:eastAsia="en-GB"/>
    </w:rPr>
  </w:style>
  <w:style w:type="character" w:customStyle="1" w:styleId="Heading7Char">
    <w:name w:val="Heading 7 Char"/>
    <w:basedOn w:val="DefaultParagraphFont"/>
    <w:link w:val="Heading7"/>
    <w:uiPriority w:val="9"/>
    <w:rsid w:val="007B2353"/>
    <w:rPr>
      <w:rFonts w:asciiTheme="majorHAnsi" w:eastAsiaTheme="majorEastAsia" w:hAnsiTheme="majorHAnsi" w:cstheme="majorBidi"/>
      <w:i/>
      <w:iCs/>
      <w:color w:val="1F3763" w:themeColor="accent1" w:themeShade="7F"/>
      <w:sz w:val="18"/>
      <w:lang w:eastAsia="en-GB"/>
    </w:rPr>
  </w:style>
  <w:style w:type="paragraph" w:customStyle="1" w:styleId="p2">
    <w:name w:val="p2"/>
    <w:basedOn w:val="Normal"/>
    <w:rsid w:val="00645577"/>
    <w:pPr>
      <w:spacing w:after="120" w:line="182" w:lineRule="atLeast"/>
      <w:jc w:val="both"/>
    </w:pPr>
    <w:rPr>
      <w:rFonts w:ascii="Times" w:hAnsi="Times"/>
      <w:sz w:val="17"/>
      <w:szCs w:val="17"/>
    </w:rPr>
  </w:style>
  <w:style w:type="paragraph" w:customStyle="1" w:styleId="p3">
    <w:name w:val="p3"/>
    <w:basedOn w:val="Normal"/>
    <w:rsid w:val="00645577"/>
    <w:pPr>
      <w:spacing w:after="14"/>
    </w:pPr>
    <w:rPr>
      <w:rFonts w:ascii="Times" w:hAnsi="Times"/>
      <w:sz w:val="17"/>
      <w:szCs w:val="17"/>
    </w:rPr>
  </w:style>
  <w:style w:type="paragraph" w:customStyle="1" w:styleId="p4">
    <w:name w:val="p4"/>
    <w:basedOn w:val="Normal"/>
    <w:rsid w:val="00645577"/>
    <w:rPr>
      <w:rFonts w:ascii="Times" w:hAnsi="Times"/>
      <w:sz w:val="17"/>
      <w:szCs w:val="17"/>
    </w:rPr>
  </w:style>
  <w:style w:type="paragraph" w:customStyle="1" w:styleId="p5">
    <w:name w:val="p5"/>
    <w:basedOn w:val="Normal"/>
    <w:rsid w:val="00645577"/>
    <w:rPr>
      <w:rFonts w:ascii="Times" w:hAnsi="Times"/>
      <w:sz w:val="17"/>
      <w:szCs w:val="17"/>
    </w:rPr>
  </w:style>
  <w:style w:type="character" w:customStyle="1" w:styleId="s2">
    <w:name w:val="s2"/>
    <w:basedOn w:val="DefaultParagraphFont"/>
    <w:rsid w:val="00645577"/>
    <w:rPr>
      <w:rFonts w:ascii="Times" w:hAnsi="Times" w:hint="default"/>
      <w:sz w:val="11"/>
      <w:szCs w:val="11"/>
    </w:rPr>
  </w:style>
  <w:style w:type="character" w:customStyle="1" w:styleId="apple-converted-space">
    <w:name w:val="apple-converted-space"/>
    <w:basedOn w:val="DefaultParagraphFont"/>
    <w:rsid w:val="00645577"/>
  </w:style>
  <w:style w:type="paragraph" w:customStyle="1" w:styleId="Sub-bullet">
    <w:name w:val="Sub-bullet"/>
    <w:basedOn w:val="Normal"/>
    <w:rsid w:val="00C71745"/>
    <w:pPr>
      <w:numPr>
        <w:numId w:val="3"/>
      </w:numPr>
      <w:ind w:left="709" w:hanging="345"/>
    </w:pPr>
  </w:style>
  <w:style w:type="paragraph" w:customStyle="1" w:styleId="subbullet">
    <w:name w:val="subbullet"/>
    <w:basedOn w:val="Normal"/>
    <w:uiPriority w:val="99"/>
    <w:qFormat/>
    <w:rsid w:val="00C71745"/>
    <w:pPr>
      <w:numPr>
        <w:numId w:val="6"/>
      </w:numPr>
    </w:pPr>
  </w:style>
  <w:style w:type="character" w:styleId="Hyperlink">
    <w:name w:val="Hyperlink"/>
    <w:basedOn w:val="DefaultParagraphFont"/>
    <w:uiPriority w:val="99"/>
    <w:semiHidden/>
    <w:unhideWhenUsed/>
    <w:rsid w:val="00663087"/>
    <w:rPr>
      <w:color w:val="0000FF"/>
      <w:u w:val="single"/>
    </w:rPr>
  </w:style>
  <w:style w:type="paragraph" w:styleId="BodyText">
    <w:name w:val="Body Text"/>
    <w:basedOn w:val="Normal"/>
    <w:link w:val="BodyTextChar"/>
    <w:uiPriority w:val="1"/>
    <w:unhideWhenUsed/>
    <w:qFormat/>
    <w:rsid w:val="00922A09"/>
    <w:pPr>
      <w:spacing w:before="120" w:after="120" w:line="259" w:lineRule="auto"/>
    </w:pPr>
    <w:rPr>
      <w:rFonts w:asciiTheme="minorHAnsi" w:eastAsiaTheme="minorEastAsia" w:hAnsiTheme="minorHAnsi"/>
      <w:sz w:val="22"/>
      <w:szCs w:val="22"/>
      <w:lang w:val="en-US" w:eastAsia="ja-JP"/>
    </w:rPr>
  </w:style>
  <w:style w:type="character" w:customStyle="1" w:styleId="BodyTextChar">
    <w:name w:val="Body Text Char"/>
    <w:basedOn w:val="DefaultParagraphFont"/>
    <w:link w:val="BodyText"/>
    <w:uiPriority w:val="1"/>
    <w:rsid w:val="00922A09"/>
    <w:rPr>
      <w:rFonts w:eastAsiaTheme="minorEastAsia"/>
      <w:sz w:val="22"/>
      <w:szCs w:val="22"/>
      <w:lang w:val="en-US" w:eastAsia="ja-JP"/>
    </w:rPr>
  </w:style>
  <w:style w:type="paragraph" w:customStyle="1" w:styleId="Bulletpointsecondlevel">
    <w:name w:val="Bullet point second level"/>
    <w:basedOn w:val="ListParagraph"/>
    <w:qFormat/>
    <w:rsid w:val="00922A09"/>
    <w:pPr>
      <w:spacing w:after="0" w:line="259" w:lineRule="auto"/>
      <w:ind w:left="1440" w:hanging="360"/>
      <w:contextualSpacing w:val="0"/>
    </w:pPr>
    <w:rPr>
      <w:rFonts w:asciiTheme="minorHAnsi" w:eastAsiaTheme="minorEastAsia" w:hAnsiTheme="minorHAnsi" w:cstheme="minorBidi"/>
      <w:sz w:val="22"/>
      <w:szCs w:val="22"/>
      <w:lang w:val="en-US" w:eastAsia="ja-JP"/>
    </w:rPr>
  </w:style>
  <w:style w:type="numbering" w:customStyle="1" w:styleId="Headings">
    <w:name w:val="Headings"/>
    <w:uiPriority w:val="99"/>
    <w:rsid w:val="00922A09"/>
    <w:pPr>
      <w:numPr>
        <w:numId w:val="4"/>
      </w:numPr>
    </w:pPr>
  </w:style>
  <w:style w:type="paragraph" w:customStyle="1" w:styleId="sof-title">
    <w:name w:val="sof-title"/>
    <w:basedOn w:val="Normal"/>
    <w:rsid w:val="00C33E07"/>
    <w:pPr>
      <w:spacing w:before="100" w:beforeAutospacing="1" w:after="100" w:afterAutospacing="1"/>
    </w:pPr>
    <w:rPr>
      <w:rFonts w:eastAsiaTheme="minorEastAsia"/>
    </w:rPr>
  </w:style>
  <w:style w:type="paragraph" w:customStyle="1" w:styleId="first-letter">
    <w:name w:val="first-letter"/>
    <w:basedOn w:val="Normal"/>
    <w:rsid w:val="00C33E07"/>
    <w:pPr>
      <w:spacing w:before="100" w:beforeAutospacing="1" w:after="100" w:afterAutospacing="1"/>
    </w:pPr>
    <w:rPr>
      <w:rFonts w:eastAsiaTheme="minorEastAsia"/>
    </w:rPr>
  </w:style>
  <w:style w:type="character" w:customStyle="1" w:styleId="label">
    <w:name w:val="label"/>
    <w:basedOn w:val="DefaultParagraphFont"/>
    <w:rsid w:val="00C33E07"/>
  </w:style>
  <w:style w:type="character" w:customStyle="1" w:styleId="cell-value">
    <w:name w:val="cell-value"/>
    <w:basedOn w:val="DefaultParagraphFont"/>
    <w:rsid w:val="00C33E07"/>
  </w:style>
  <w:style w:type="character" w:customStyle="1" w:styleId="cell">
    <w:name w:val="cell"/>
    <w:basedOn w:val="DefaultParagraphFont"/>
    <w:rsid w:val="00C33E07"/>
  </w:style>
  <w:style w:type="character" w:customStyle="1" w:styleId="block">
    <w:name w:val="block"/>
    <w:basedOn w:val="DefaultParagraphFont"/>
    <w:rsid w:val="00C33E07"/>
  </w:style>
  <w:style w:type="character" w:customStyle="1" w:styleId="quality-sign">
    <w:name w:val="quality-sign"/>
    <w:basedOn w:val="DefaultParagraphFont"/>
    <w:rsid w:val="00C33E07"/>
  </w:style>
  <w:style w:type="character" w:customStyle="1" w:styleId="quality-text">
    <w:name w:val="quality-text"/>
    <w:basedOn w:val="DefaultParagraphFont"/>
    <w:rsid w:val="00C33E07"/>
  </w:style>
  <w:style w:type="paragraph" w:customStyle="1" w:styleId="Figurename">
    <w:name w:val="Figure name"/>
    <w:basedOn w:val="NormalWeb"/>
    <w:qFormat/>
    <w:rsid w:val="002B4B33"/>
    <w:pPr>
      <w:spacing w:before="0" w:beforeAutospacing="0"/>
    </w:pPr>
    <w:rPr>
      <w:bCs/>
      <w:i/>
      <w:iCs/>
      <w:szCs w:val="18"/>
    </w:rPr>
  </w:style>
  <w:style w:type="paragraph" w:customStyle="1" w:styleId="Title1">
    <w:name w:val="Title1"/>
    <w:basedOn w:val="Normal"/>
    <w:rsid w:val="002E3690"/>
    <w:pPr>
      <w:spacing w:before="100" w:beforeAutospacing="1" w:after="100" w:afterAutospacing="1"/>
    </w:pPr>
    <w:rPr>
      <w:rFonts w:eastAsia="Times New Roman"/>
      <w:lang w:val="en-AU" w:eastAsia="en-AU"/>
    </w:rPr>
  </w:style>
  <w:style w:type="paragraph" w:customStyle="1" w:styleId="desc">
    <w:name w:val="desc"/>
    <w:basedOn w:val="Normal"/>
    <w:rsid w:val="002E3690"/>
    <w:pPr>
      <w:spacing w:before="100" w:beforeAutospacing="1" w:after="100" w:afterAutospacing="1"/>
    </w:pPr>
    <w:rPr>
      <w:rFonts w:eastAsia="Times New Roman"/>
      <w:lang w:val="en-AU" w:eastAsia="en-AU"/>
    </w:rPr>
  </w:style>
  <w:style w:type="character" w:customStyle="1" w:styleId="jrnl">
    <w:name w:val="jrnl"/>
    <w:basedOn w:val="DefaultParagraphFont"/>
    <w:rsid w:val="002E3690"/>
  </w:style>
  <w:style w:type="character" w:styleId="FollowedHyperlink">
    <w:name w:val="FollowedHyperlink"/>
    <w:basedOn w:val="DefaultParagraphFont"/>
    <w:uiPriority w:val="99"/>
    <w:semiHidden/>
    <w:unhideWhenUsed/>
    <w:rsid w:val="007F3131"/>
    <w:rPr>
      <w:color w:val="954F72" w:themeColor="followedHyperlink"/>
      <w:u w:val="single"/>
    </w:rPr>
  </w:style>
  <w:style w:type="paragraph" w:customStyle="1" w:styleId="Title2">
    <w:name w:val="Title2"/>
    <w:basedOn w:val="Normal"/>
    <w:rsid w:val="006C663E"/>
    <w:pPr>
      <w:spacing w:before="100" w:beforeAutospacing="1" w:after="100" w:afterAutospacing="1"/>
    </w:pPr>
    <w:rPr>
      <w:rFonts w:eastAsia="Times New Roman"/>
      <w:lang w:val="en-AU" w:eastAsia="en-AU"/>
    </w:rPr>
  </w:style>
  <w:style w:type="paragraph" w:customStyle="1" w:styleId="source">
    <w:name w:val="source"/>
    <w:basedOn w:val="Normal"/>
    <w:uiPriority w:val="99"/>
    <w:rsid w:val="004F61BC"/>
    <w:pPr>
      <w:keepLines/>
      <w:tabs>
        <w:tab w:val="left" w:pos="993"/>
      </w:tabs>
      <w:spacing w:before="40" w:after="180"/>
      <w:ind w:left="709" w:hanging="709"/>
    </w:pPr>
    <w:rPr>
      <w:rFonts w:ascii="Century Gothic" w:hAnsi="Century Gothic"/>
      <w:noProof/>
      <w:sz w:val="16"/>
      <w:szCs w:val="16"/>
      <w:lang w:val="en-US"/>
    </w:rPr>
  </w:style>
  <w:style w:type="paragraph" w:customStyle="1" w:styleId="DHSBulletText">
    <w:name w:val="DHS Bullet Text"/>
    <w:basedOn w:val="Normal"/>
    <w:next w:val="Normal"/>
    <w:rsid w:val="004F61BC"/>
    <w:pPr>
      <w:widowControl w:val="0"/>
      <w:numPr>
        <w:numId w:val="5"/>
      </w:numPr>
      <w:tabs>
        <w:tab w:val="clear" w:pos="360"/>
      </w:tabs>
      <w:overflowPunct w:val="0"/>
      <w:autoSpaceDE w:val="0"/>
      <w:autoSpaceDN w:val="0"/>
      <w:adjustRightInd w:val="0"/>
      <w:spacing w:after="120"/>
      <w:textAlignment w:val="baseline"/>
    </w:pPr>
    <w:rPr>
      <w:rFonts w:ascii="Verdana" w:eastAsia="Times New Roman" w:hAnsi="Verdana"/>
      <w:szCs w:val="20"/>
      <w:lang w:val="en-AU"/>
    </w:rPr>
  </w:style>
  <w:style w:type="paragraph" w:customStyle="1" w:styleId="Tableheader">
    <w:name w:val="Table header"/>
    <w:basedOn w:val="Tablecell"/>
    <w:uiPriority w:val="99"/>
    <w:qFormat/>
    <w:rsid w:val="006F2932"/>
    <w:pPr>
      <w:keepNext/>
      <w:spacing w:line="240" w:lineRule="auto"/>
      <w:ind w:left="1134" w:hanging="1134"/>
    </w:pPr>
    <w:rPr>
      <w:b/>
      <w:color w:val="000000"/>
      <w:szCs w:val="16"/>
    </w:rPr>
  </w:style>
  <w:style w:type="paragraph" w:customStyle="1" w:styleId="TableName">
    <w:name w:val="TableName"/>
    <w:basedOn w:val="Normal"/>
    <w:uiPriority w:val="99"/>
    <w:rsid w:val="00932C6D"/>
    <w:pPr>
      <w:keepNext/>
      <w:numPr>
        <w:numId w:val="7"/>
      </w:numPr>
      <w:spacing w:before="240" w:after="120"/>
    </w:pPr>
    <w:rPr>
      <w:rFonts w:eastAsia="Times New Roman"/>
      <w:b/>
      <w:szCs w:val="18"/>
      <w:lang w:val="en-AU"/>
    </w:rPr>
  </w:style>
  <w:style w:type="character" w:customStyle="1" w:styleId="comma">
    <w:name w:val="comma"/>
    <w:basedOn w:val="DefaultParagraphFont"/>
    <w:rsid w:val="008E1A0C"/>
  </w:style>
  <w:style w:type="character" w:customStyle="1" w:styleId="s1">
    <w:name w:val="s1"/>
    <w:basedOn w:val="DefaultParagraphFont"/>
    <w:rsid w:val="00EC0956"/>
    <w:rPr>
      <w:rFonts w:ascii="Times" w:hAnsi="Times" w:hint="default"/>
      <w:sz w:val="14"/>
      <w:szCs w:val="14"/>
    </w:rPr>
  </w:style>
  <w:style w:type="paragraph" w:styleId="BalloonText">
    <w:name w:val="Balloon Text"/>
    <w:basedOn w:val="Normal"/>
    <w:link w:val="BalloonTextChar"/>
    <w:uiPriority w:val="99"/>
    <w:semiHidden/>
    <w:unhideWhenUsed/>
    <w:rsid w:val="00BE3643"/>
    <w:rPr>
      <w:szCs w:val="18"/>
    </w:rPr>
  </w:style>
  <w:style w:type="character" w:customStyle="1" w:styleId="BalloonTextChar">
    <w:name w:val="Balloon Text Char"/>
    <w:basedOn w:val="DefaultParagraphFont"/>
    <w:link w:val="BalloonText"/>
    <w:uiPriority w:val="99"/>
    <w:semiHidden/>
    <w:rsid w:val="00BE3643"/>
    <w:rPr>
      <w:rFonts w:ascii="Times New Roman" w:hAnsi="Times New Roman" w:cs="Times New Roman"/>
      <w:sz w:val="18"/>
      <w:szCs w:val="18"/>
    </w:rPr>
  </w:style>
  <w:style w:type="paragraph" w:styleId="Header">
    <w:name w:val="header"/>
    <w:basedOn w:val="Normal"/>
    <w:link w:val="HeaderChar"/>
    <w:uiPriority w:val="99"/>
    <w:unhideWhenUsed/>
    <w:rsid w:val="002B0675"/>
    <w:pPr>
      <w:tabs>
        <w:tab w:val="center" w:pos="4513"/>
        <w:tab w:val="right" w:pos="9026"/>
      </w:tabs>
    </w:pPr>
  </w:style>
  <w:style w:type="character" w:customStyle="1" w:styleId="HeaderChar">
    <w:name w:val="Header Char"/>
    <w:basedOn w:val="DefaultParagraphFont"/>
    <w:link w:val="Header"/>
    <w:uiPriority w:val="99"/>
    <w:rsid w:val="002B0675"/>
    <w:rPr>
      <w:rFonts w:ascii="Trebuchet MS" w:hAnsi="Trebuchet MS"/>
      <w:sz w:val="18"/>
    </w:rPr>
  </w:style>
  <w:style w:type="paragraph" w:styleId="Footer">
    <w:name w:val="footer"/>
    <w:basedOn w:val="Normal"/>
    <w:link w:val="FooterChar"/>
    <w:uiPriority w:val="99"/>
    <w:unhideWhenUsed/>
    <w:rsid w:val="002B0675"/>
    <w:pPr>
      <w:tabs>
        <w:tab w:val="center" w:pos="4513"/>
        <w:tab w:val="right" w:pos="9026"/>
      </w:tabs>
    </w:pPr>
  </w:style>
  <w:style w:type="character" w:customStyle="1" w:styleId="FooterChar">
    <w:name w:val="Footer Char"/>
    <w:basedOn w:val="DefaultParagraphFont"/>
    <w:link w:val="Footer"/>
    <w:uiPriority w:val="99"/>
    <w:rsid w:val="002B0675"/>
    <w:rPr>
      <w:rFonts w:ascii="Trebuchet MS" w:hAnsi="Trebuchet MS"/>
      <w:sz w:val="18"/>
    </w:rPr>
  </w:style>
  <w:style w:type="character" w:styleId="PageNumber">
    <w:name w:val="page number"/>
    <w:basedOn w:val="DefaultParagraphFont"/>
    <w:uiPriority w:val="99"/>
    <w:semiHidden/>
    <w:unhideWhenUsed/>
    <w:rsid w:val="002B0675"/>
  </w:style>
  <w:style w:type="character" w:styleId="CommentReference">
    <w:name w:val="annotation reference"/>
    <w:basedOn w:val="DefaultParagraphFont"/>
    <w:uiPriority w:val="99"/>
    <w:semiHidden/>
    <w:unhideWhenUsed/>
    <w:rsid w:val="00AE5FB9"/>
    <w:rPr>
      <w:sz w:val="16"/>
      <w:szCs w:val="16"/>
    </w:rPr>
  </w:style>
  <w:style w:type="paragraph" w:styleId="CommentText">
    <w:name w:val="annotation text"/>
    <w:basedOn w:val="Normal"/>
    <w:link w:val="CommentTextChar"/>
    <w:uiPriority w:val="99"/>
    <w:unhideWhenUsed/>
    <w:rsid w:val="00AE5FB9"/>
    <w:rPr>
      <w:sz w:val="20"/>
      <w:szCs w:val="20"/>
    </w:rPr>
  </w:style>
  <w:style w:type="character" w:customStyle="1" w:styleId="CommentTextChar">
    <w:name w:val="Comment Text Char"/>
    <w:basedOn w:val="DefaultParagraphFont"/>
    <w:link w:val="CommentText"/>
    <w:uiPriority w:val="99"/>
    <w:rsid w:val="00AE5FB9"/>
    <w:rPr>
      <w:rFonts w:ascii="Trebuchet MS" w:hAnsi="Trebuchet MS"/>
      <w:sz w:val="20"/>
      <w:szCs w:val="20"/>
    </w:rPr>
  </w:style>
  <w:style w:type="paragraph" w:styleId="CommentSubject">
    <w:name w:val="annotation subject"/>
    <w:basedOn w:val="CommentText"/>
    <w:next w:val="CommentText"/>
    <w:link w:val="CommentSubjectChar"/>
    <w:uiPriority w:val="99"/>
    <w:semiHidden/>
    <w:unhideWhenUsed/>
    <w:rsid w:val="00AE5FB9"/>
    <w:rPr>
      <w:b/>
      <w:bCs/>
    </w:rPr>
  </w:style>
  <w:style w:type="character" w:customStyle="1" w:styleId="CommentSubjectChar">
    <w:name w:val="Comment Subject Char"/>
    <w:basedOn w:val="CommentTextChar"/>
    <w:link w:val="CommentSubject"/>
    <w:uiPriority w:val="99"/>
    <w:semiHidden/>
    <w:rsid w:val="00AE5FB9"/>
    <w:rPr>
      <w:rFonts w:ascii="Trebuchet MS" w:hAnsi="Trebuchet MS"/>
      <w:b/>
      <w:bCs/>
      <w:sz w:val="20"/>
      <w:szCs w:val="20"/>
    </w:rPr>
  </w:style>
  <w:style w:type="paragraph" w:styleId="DocumentMap">
    <w:name w:val="Document Map"/>
    <w:basedOn w:val="Normal"/>
    <w:link w:val="DocumentMapChar"/>
    <w:uiPriority w:val="99"/>
    <w:semiHidden/>
    <w:unhideWhenUsed/>
    <w:rsid w:val="00210622"/>
  </w:style>
  <w:style w:type="character" w:customStyle="1" w:styleId="DocumentMapChar">
    <w:name w:val="Document Map Char"/>
    <w:basedOn w:val="DefaultParagraphFont"/>
    <w:link w:val="DocumentMap"/>
    <w:uiPriority w:val="99"/>
    <w:semiHidden/>
    <w:rsid w:val="00210622"/>
    <w:rPr>
      <w:rFonts w:ascii="Times New Roman" w:hAnsi="Times New Roman" w:cs="Times New Roman"/>
    </w:rPr>
  </w:style>
  <w:style w:type="paragraph" w:styleId="FootnoteText">
    <w:name w:val="footnote text"/>
    <w:basedOn w:val="Normal"/>
    <w:link w:val="FootnoteTextChar"/>
    <w:unhideWhenUsed/>
    <w:rsid w:val="00DE1445"/>
    <w:pPr>
      <w:ind w:left="284" w:hanging="284"/>
    </w:pPr>
    <w:rPr>
      <w:sz w:val="16"/>
      <w:szCs w:val="16"/>
    </w:rPr>
  </w:style>
  <w:style w:type="character" w:customStyle="1" w:styleId="FootnoteTextChar">
    <w:name w:val="Footnote Text Char"/>
    <w:basedOn w:val="DefaultParagraphFont"/>
    <w:link w:val="FootnoteText"/>
    <w:rsid w:val="00DE1445"/>
    <w:rPr>
      <w:rFonts w:ascii="Trebuchet MS" w:hAnsi="Trebuchet MS"/>
      <w:sz w:val="16"/>
      <w:szCs w:val="16"/>
    </w:rPr>
  </w:style>
  <w:style w:type="character" w:styleId="FootnoteReference">
    <w:name w:val="footnote reference"/>
    <w:basedOn w:val="DefaultParagraphFont"/>
    <w:unhideWhenUsed/>
    <w:rsid w:val="00DE1445"/>
    <w:rPr>
      <w:vertAlign w:val="superscript"/>
    </w:rPr>
  </w:style>
  <w:style w:type="character" w:customStyle="1" w:styleId="s3">
    <w:name w:val="s3"/>
    <w:basedOn w:val="DefaultParagraphFont"/>
    <w:rsid w:val="006B1B6D"/>
    <w:rPr>
      <w:rFonts w:ascii="Helvetica" w:hAnsi="Helvetica" w:hint="default"/>
      <w:sz w:val="9"/>
      <w:szCs w:val="9"/>
    </w:rPr>
  </w:style>
  <w:style w:type="paragraph" w:customStyle="1" w:styleId="TableParagraph">
    <w:name w:val="Table Paragraph"/>
    <w:basedOn w:val="Normal"/>
    <w:uiPriority w:val="1"/>
    <w:qFormat/>
    <w:rsid w:val="000E4DAE"/>
    <w:pPr>
      <w:widowControl w:val="0"/>
      <w:autoSpaceDE w:val="0"/>
      <w:autoSpaceDN w:val="0"/>
    </w:pPr>
    <w:rPr>
      <w:rFonts w:ascii="Palatino" w:eastAsia="Palatino" w:hAnsi="Palatino" w:cs="Palatino"/>
      <w:sz w:val="22"/>
      <w:szCs w:val="22"/>
      <w:lang w:val="en-US"/>
    </w:rPr>
  </w:style>
  <w:style w:type="character" w:customStyle="1" w:styleId="highlight">
    <w:name w:val="highlight"/>
    <w:basedOn w:val="DefaultParagraphFont"/>
    <w:rsid w:val="00DB02E7"/>
  </w:style>
  <w:style w:type="paragraph" w:customStyle="1" w:styleId="TableRCTs">
    <w:name w:val="Table RCTs"/>
    <w:basedOn w:val="Normal"/>
    <w:qFormat/>
    <w:rsid w:val="00237DBD"/>
    <w:pPr>
      <w:spacing w:before="20" w:after="20" w:line="200" w:lineRule="exact"/>
    </w:pPr>
    <w:rPr>
      <w:rFonts w:eastAsia="Times New Roman"/>
      <w:sz w:val="16"/>
      <w:szCs w:val="16"/>
      <w:lang w:val="en-AU"/>
    </w:rPr>
  </w:style>
  <w:style w:type="paragraph" w:customStyle="1" w:styleId="RCTstable">
    <w:name w:val="RCTs table"/>
    <w:basedOn w:val="Normal"/>
    <w:qFormat/>
    <w:rsid w:val="00A8321C"/>
    <w:pPr>
      <w:spacing w:before="40" w:after="40" w:line="220" w:lineRule="exact"/>
    </w:pPr>
    <w:rPr>
      <w:sz w:val="16"/>
      <w:szCs w:val="16"/>
    </w:rPr>
  </w:style>
  <w:style w:type="paragraph" w:customStyle="1" w:styleId="Figure">
    <w:name w:val="Figure"/>
    <w:basedOn w:val="Normal"/>
    <w:qFormat/>
    <w:rsid w:val="00B21466"/>
    <w:pPr>
      <w:spacing w:line="240" w:lineRule="auto"/>
    </w:pPr>
  </w:style>
  <w:style w:type="paragraph" w:customStyle="1" w:styleId="NoteLevel1">
    <w:name w:val="Note Level 1"/>
    <w:basedOn w:val="Normal"/>
    <w:uiPriority w:val="99"/>
    <w:rsid w:val="00B21466"/>
    <w:pPr>
      <w:keepNext/>
      <w:tabs>
        <w:tab w:val="num" w:pos="0"/>
      </w:tabs>
      <w:spacing w:after="0"/>
      <w:contextualSpacing/>
      <w:outlineLvl w:val="0"/>
    </w:pPr>
    <w:rPr>
      <w:rFonts w:ascii="Verdana" w:hAnsi="Verdana"/>
    </w:rPr>
  </w:style>
  <w:style w:type="paragraph" w:styleId="Revision">
    <w:name w:val="Revision"/>
    <w:hidden/>
    <w:uiPriority w:val="99"/>
    <w:semiHidden/>
    <w:rsid w:val="00B21466"/>
    <w:rPr>
      <w:rFonts w:ascii="Trebuchet MS" w:hAnsi="Trebuchet MS" w:cs="Times New Roman"/>
      <w:sz w:val="18"/>
      <w:lang w:eastAsia="en-GB"/>
    </w:rPr>
  </w:style>
  <w:style w:type="paragraph" w:customStyle="1" w:styleId="NoteLevel11">
    <w:name w:val="Note Level 11"/>
    <w:basedOn w:val="Normal"/>
    <w:uiPriority w:val="99"/>
    <w:rsid w:val="000E6C5B"/>
    <w:pPr>
      <w:keepNext/>
      <w:tabs>
        <w:tab w:val="num" w:pos="0"/>
      </w:tabs>
      <w:spacing w:after="0"/>
      <w:contextualSpacing/>
      <w:outlineLvl w:val="0"/>
    </w:pPr>
    <w:rPr>
      <w:rFonts w:ascii="Verdana" w:hAnsi="Verdana"/>
    </w:rPr>
  </w:style>
  <w:style w:type="paragraph" w:customStyle="1" w:styleId="author">
    <w:name w:val="author"/>
    <w:basedOn w:val="Normal"/>
    <w:rsid w:val="00BA549B"/>
    <w:pPr>
      <w:spacing w:before="100" w:beforeAutospacing="1" w:after="100" w:afterAutospacing="1" w:line="240" w:lineRule="auto"/>
    </w:pPr>
    <w:rPr>
      <w:rFonts w:ascii="Times New Roman" w:eastAsia="Times New Roman" w:hAnsi="Times New Roman"/>
      <w:sz w:val="24"/>
      <w:lang w:val="en-AU" w:eastAsia="en-AU"/>
    </w:rPr>
  </w:style>
  <w:style w:type="character" w:customStyle="1" w:styleId="queryoperator">
    <w:name w:val="queryoperator"/>
    <w:basedOn w:val="DefaultParagraphFont"/>
    <w:rsid w:val="00826445"/>
  </w:style>
  <w:style w:type="character" w:customStyle="1" w:styleId="querysrchtext">
    <w:name w:val="querysrchtext"/>
    <w:basedOn w:val="DefaultParagraphFont"/>
    <w:rsid w:val="00826445"/>
  </w:style>
  <w:style w:type="character" w:customStyle="1" w:styleId="searchhistory-search-term">
    <w:name w:val="searchhistory-search-term"/>
    <w:basedOn w:val="DefaultParagraphFont"/>
    <w:rsid w:val="00826445"/>
  </w:style>
  <w:style w:type="character" w:customStyle="1" w:styleId="term">
    <w:name w:val="term"/>
    <w:basedOn w:val="DefaultParagraphFont"/>
    <w:rsid w:val="00826445"/>
  </w:style>
  <w:style w:type="paragraph" w:customStyle="1" w:styleId="CBRheader">
    <w:name w:val="CBR header"/>
    <w:basedOn w:val="Normal"/>
    <w:qFormat/>
    <w:rsid w:val="0056468B"/>
    <w:pPr>
      <w:keepNext/>
      <w:shd w:val="clear" w:color="D5DCE4" w:themeColor="text2" w:themeTint="33" w:fill="D1E29B"/>
      <w:spacing w:before="180" w:after="0" w:line="240" w:lineRule="exact"/>
      <w:ind w:left="357" w:hanging="357"/>
    </w:pPr>
    <w:rPr>
      <w:b/>
      <w:lang w:val="en-AU" w:eastAsia="en-AU"/>
    </w:rPr>
  </w:style>
  <w:style w:type="paragraph" w:customStyle="1" w:styleId="CBR">
    <w:name w:val="CBR"/>
    <w:basedOn w:val="Normal"/>
    <w:qFormat/>
    <w:rsid w:val="00B543FC"/>
    <w:pPr>
      <w:pBdr>
        <w:top w:val="single" w:sz="4" w:space="1" w:color="FFFFFF" w:themeColor="background1"/>
        <w:bottom w:val="single" w:sz="4" w:space="1" w:color="FFFFFF" w:themeColor="background1"/>
      </w:pBdr>
      <w:shd w:val="clear" w:color="D5DCE4" w:themeColor="text2" w:themeTint="33" w:fill="E8F0CA"/>
      <w:tabs>
        <w:tab w:val="left" w:pos="709"/>
      </w:tabs>
      <w:spacing w:before="0" w:after="20" w:line="240" w:lineRule="exact"/>
    </w:pPr>
    <w:rPr>
      <w:lang w:val="en-US"/>
    </w:rPr>
  </w:style>
  <w:style w:type="paragraph" w:customStyle="1" w:styleId="Excluded">
    <w:name w:val="Excluded"/>
    <w:basedOn w:val="EndNoteBibliography"/>
    <w:qFormat/>
    <w:rsid w:val="00340A58"/>
    <w:pPr>
      <w:spacing w:before="40" w:after="40"/>
    </w:pPr>
    <w:rPr>
      <w:rFonts w:ascii="Trebuchet MS" w:eastAsia="Calibri" w:hAnsi="Trebuchet MS" w:cs="Calibri"/>
      <w:sz w:val="16"/>
    </w:rPr>
  </w:style>
  <w:style w:type="character" w:customStyle="1" w:styleId="txtsmaller">
    <w:name w:val="txtsmaller"/>
    <w:basedOn w:val="DefaultParagraphFont"/>
    <w:rsid w:val="00070870"/>
  </w:style>
  <w:style w:type="character" w:customStyle="1" w:styleId="txtsmallerbold">
    <w:name w:val="txtsmallerbold"/>
    <w:basedOn w:val="DefaultParagraphFont"/>
    <w:rsid w:val="000708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0081">
      <w:bodyDiv w:val="1"/>
      <w:marLeft w:val="0"/>
      <w:marRight w:val="0"/>
      <w:marTop w:val="0"/>
      <w:marBottom w:val="0"/>
      <w:divBdr>
        <w:top w:val="none" w:sz="0" w:space="0" w:color="auto"/>
        <w:left w:val="none" w:sz="0" w:space="0" w:color="auto"/>
        <w:bottom w:val="none" w:sz="0" w:space="0" w:color="auto"/>
        <w:right w:val="none" w:sz="0" w:space="0" w:color="auto"/>
      </w:divBdr>
    </w:div>
    <w:div w:id="2980832">
      <w:bodyDiv w:val="1"/>
      <w:marLeft w:val="0"/>
      <w:marRight w:val="0"/>
      <w:marTop w:val="0"/>
      <w:marBottom w:val="0"/>
      <w:divBdr>
        <w:top w:val="none" w:sz="0" w:space="0" w:color="auto"/>
        <w:left w:val="none" w:sz="0" w:space="0" w:color="auto"/>
        <w:bottom w:val="none" w:sz="0" w:space="0" w:color="auto"/>
        <w:right w:val="none" w:sz="0" w:space="0" w:color="auto"/>
      </w:divBdr>
    </w:div>
    <w:div w:id="3173800">
      <w:bodyDiv w:val="1"/>
      <w:marLeft w:val="0"/>
      <w:marRight w:val="0"/>
      <w:marTop w:val="0"/>
      <w:marBottom w:val="0"/>
      <w:divBdr>
        <w:top w:val="none" w:sz="0" w:space="0" w:color="auto"/>
        <w:left w:val="none" w:sz="0" w:space="0" w:color="auto"/>
        <w:bottom w:val="none" w:sz="0" w:space="0" w:color="auto"/>
        <w:right w:val="none" w:sz="0" w:space="0" w:color="auto"/>
      </w:divBdr>
    </w:div>
    <w:div w:id="3213103">
      <w:bodyDiv w:val="1"/>
      <w:marLeft w:val="0"/>
      <w:marRight w:val="0"/>
      <w:marTop w:val="0"/>
      <w:marBottom w:val="0"/>
      <w:divBdr>
        <w:top w:val="none" w:sz="0" w:space="0" w:color="auto"/>
        <w:left w:val="none" w:sz="0" w:space="0" w:color="auto"/>
        <w:bottom w:val="none" w:sz="0" w:space="0" w:color="auto"/>
        <w:right w:val="none" w:sz="0" w:space="0" w:color="auto"/>
      </w:divBdr>
    </w:div>
    <w:div w:id="3945625">
      <w:bodyDiv w:val="1"/>
      <w:marLeft w:val="0"/>
      <w:marRight w:val="0"/>
      <w:marTop w:val="0"/>
      <w:marBottom w:val="0"/>
      <w:divBdr>
        <w:top w:val="none" w:sz="0" w:space="0" w:color="auto"/>
        <w:left w:val="none" w:sz="0" w:space="0" w:color="auto"/>
        <w:bottom w:val="none" w:sz="0" w:space="0" w:color="auto"/>
        <w:right w:val="none" w:sz="0" w:space="0" w:color="auto"/>
      </w:divBdr>
    </w:div>
    <w:div w:id="4485398">
      <w:bodyDiv w:val="1"/>
      <w:marLeft w:val="0"/>
      <w:marRight w:val="0"/>
      <w:marTop w:val="0"/>
      <w:marBottom w:val="0"/>
      <w:divBdr>
        <w:top w:val="none" w:sz="0" w:space="0" w:color="auto"/>
        <w:left w:val="none" w:sz="0" w:space="0" w:color="auto"/>
        <w:bottom w:val="none" w:sz="0" w:space="0" w:color="auto"/>
        <w:right w:val="none" w:sz="0" w:space="0" w:color="auto"/>
      </w:divBdr>
    </w:div>
    <w:div w:id="5062623">
      <w:bodyDiv w:val="1"/>
      <w:marLeft w:val="0"/>
      <w:marRight w:val="0"/>
      <w:marTop w:val="0"/>
      <w:marBottom w:val="0"/>
      <w:divBdr>
        <w:top w:val="none" w:sz="0" w:space="0" w:color="auto"/>
        <w:left w:val="none" w:sz="0" w:space="0" w:color="auto"/>
        <w:bottom w:val="none" w:sz="0" w:space="0" w:color="auto"/>
        <w:right w:val="none" w:sz="0" w:space="0" w:color="auto"/>
      </w:divBdr>
    </w:div>
    <w:div w:id="7292881">
      <w:bodyDiv w:val="1"/>
      <w:marLeft w:val="0"/>
      <w:marRight w:val="0"/>
      <w:marTop w:val="0"/>
      <w:marBottom w:val="0"/>
      <w:divBdr>
        <w:top w:val="none" w:sz="0" w:space="0" w:color="auto"/>
        <w:left w:val="none" w:sz="0" w:space="0" w:color="auto"/>
        <w:bottom w:val="none" w:sz="0" w:space="0" w:color="auto"/>
        <w:right w:val="none" w:sz="0" w:space="0" w:color="auto"/>
      </w:divBdr>
    </w:div>
    <w:div w:id="8879048">
      <w:bodyDiv w:val="1"/>
      <w:marLeft w:val="0"/>
      <w:marRight w:val="0"/>
      <w:marTop w:val="0"/>
      <w:marBottom w:val="0"/>
      <w:divBdr>
        <w:top w:val="none" w:sz="0" w:space="0" w:color="auto"/>
        <w:left w:val="none" w:sz="0" w:space="0" w:color="auto"/>
        <w:bottom w:val="none" w:sz="0" w:space="0" w:color="auto"/>
        <w:right w:val="none" w:sz="0" w:space="0" w:color="auto"/>
      </w:divBdr>
    </w:div>
    <w:div w:id="8989646">
      <w:bodyDiv w:val="1"/>
      <w:marLeft w:val="0"/>
      <w:marRight w:val="0"/>
      <w:marTop w:val="0"/>
      <w:marBottom w:val="0"/>
      <w:divBdr>
        <w:top w:val="none" w:sz="0" w:space="0" w:color="auto"/>
        <w:left w:val="none" w:sz="0" w:space="0" w:color="auto"/>
        <w:bottom w:val="none" w:sz="0" w:space="0" w:color="auto"/>
        <w:right w:val="none" w:sz="0" w:space="0" w:color="auto"/>
      </w:divBdr>
    </w:div>
    <w:div w:id="11345262">
      <w:bodyDiv w:val="1"/>
      <w:marLeft w:val="0"/>
      <w:marRight w:val="0"/>
      <w:marTop w:val="0"/>
      <w:marBottom w:val="0"/>
      <w:divBdr>
        <w:top w:val="none" w:sz="0" w:space="0" w:color="auto"/>
        <w:left w:val="none" w:sz="0" w:space="0" w:color="auto"/>
        <w:bottom w:val="none" w:sz="0" w:space="0" w:color="auto"/>
        <w:right w:val="none" w:sz="0" w:space="0" w:color="auto"/>
      </w:divBdr>
    </w:div>
    <w:div w:id="11685263">
      <w:bodyDiv w:val="1"/>
      <w:marLeft w:val="0"/>
      <w:marRight w:val="0"/>
      <w:marTop w:val="0"/>
      <w:marBottom w:val="0"/>
      <w:divBdr>
        <w:top w:val="none" w:sz="0" w:space="0" w:color="auto"/>
        <w:left w:val="none" w:sz="0" w:space="0" w:color="auto"/>
        <w:bottom w:val="none" w:sz="0" w:space="0" w:color="auto"/>
        <w:right w:val="none" w:sz="0" w:space="0" w:color="auto"/>
      </w:divBdr>
    </w:div>
    <w:div w:id="14967785">
      <w:bodyDiv w:val="1"/>
      <w:marLeft w:val="0"/>
      <w:marRight w:val="0"/>
      <w:marTop w:val="0"/>
      <w:marBottom w:val="0"/>
      <w:divBdr>
        <w:top w:val="none" w:sz="0" w:space="0" w:color="auto"/>
        <w:left w:val="none" w:sz="0" w:space="0" w:color="auto"/>
        <w:bottom w:val="none" w:sz="0" w:space="0" w:color="auto"/>
        <w:right w:val="none" w:sz="0" w:space="0" w:color="auto"/>
      </w:divBdr>
    </w:div>
    <w:div w:id="16390562">
      <w:bodyDiv w:val="1"/>
      <w:marLeft w:val="0"/>
      <w:marRight w:val="0"/>
      <w:marTop w:val="0"/>
      <w:marBottom w:val="0"/>
      <w:divBdr>
        <w:top w:val="none" w:sz="0" w:space="0" w:color="auto"/>
        <w:left w:val="none" w:sz="0" w:space="0" w:color="auto"/>
        <w:bottom w:val="none" w:sz="0" w:space="0" w:color="auto"/>
        <w:right w:val="none" w:sz="0" w:space="0" w:color="auto"/>
      </w:divBdr>
    </w:div>
    <w:div w:id="16935115">
      <w:bodyDiv w:val="1"/>
      <w:marLeft w:val="0"/>
      <w:marRight w:val="0"/>
      <w:marTop w:val="0"/>
      <w:marBottom w:val="0"/>
      <w:divBdr>
        <w:top w:val="none" w:sz="0" w:space="0" w:color="auto"/>
        <w:left w:val="none" w:sz="0" w:space="0" w:color="auto"/>
        <w:bottom w:val="none" w:sz="0" w:space="0" w:color="auto"/>
        <w:right w:val="none" w:sz="0" w:space="0" w:color="auto"/>
      </w:divBdr>
    </w:div>
    <w:div w:id="17317830">
      <w:bodyDiv w:val="1"/>
      <w:marLeft w:val="0"/>
      <w:marRight w:val="0"/>
      <w:marTop w:val="0"/>
      <w:marBottom w:val="0"/>
      <w:divBdr>
        <w:top w:val="none" w:sz="0" w:space="0" w:color="auto"/>
        <w:left w:val="none" w:sz="0" w:space="0" w:color="auto"/>
        <w:bottom w:val="none" w:sz="0" w:space="0" w:color="auto"/>
        <w:right w:val="none" w:sz="0" w:space="0" w:color="auto"/>
      </w:divBdr>
    </w:div>
    <w:div w:id="19623262">
      <w:bodyDiv w:val="1"/>
      <w:marLeft w:val="0"/>
      <w:marRight w:val="0"/>
      <w:marTop w:val="0"/>
      <w:marBottom w:val="0"/>
      <w:divBdr>
        <w:top w:val="none" w:sz="0" w:space="0" w:color="auto"/>
        <w:left w:val="none" w:sz="0" w:space="0" w:color="auto"/>
        <w:bottom w:val="none" w:sz="0" w:space="0" w:color="auto"/>
        <w:right w:val="none" w:sz="0" w:space="0" w:color="auto"/>
      </w:divBdr>
    </w:div>
    <w:div w:id="20129634">
      <w:bodyDiv w:val="1"/>
      <w:marLeft w:val="0"/>
      <w:marRight w:val="0"/>
      <w:marTop w:val="0"/>
      <w:marBottom w:val="0"/>
      <w:divBdr>
        <w:top w:val="none" w:sz="0" w:space="0" w:color="auto"/>
        <w:left w:val="none" w:sz="0" w:space="0" w:color="auto"/>
        <w:bottom w:val="none" w:sz="0" w:space="0" w:color="auto"/>
        <w:right w:val="none" w:sz="0" w:space="0" w:color="auto"/>
      </w:divBdr>
    </w:div>
    <w:div w:id="20711991">
      <w:bodyDiv w:val="1"/>
      <w:marLeft w:val="0"/>
      <w:marRight w:val="0"/>
      <w:marTop w:val="0"/>
      <w:marBottom w:val="0"/>
      <w:divBdr>
        <w:top w:val="none" w:sz="0" w:space="0" w:color="auto"/>
        <w:left w:val="none" w:sz="0" w:space="0" w:color="auto"/>
        <w:bottom w:val="none" w:sz="0" w:space="0" w:color="auto"/>
        <w:right w:val="none" w:sz="0" w:space="0" w:color="auto"/>
      </w:divBdr>
    </w:div>
    <w:div w:id="20715105">
      <w:bodyDiv w:val="1"/>
      <w:marLeft w:val="0"/>
      <w:marRight w:val="0"/>
      <w:marTop w:val="0"/>
      <w:marBottom w:val="0"/>
      <w:divBdr>
        <w:top w:val="none" w:sz="0" w:space="0" w:color="auto"/>
        <w:left w:val="none" w:sz="0" w:space="0" w:color="auto"/>
        <w:bottom w:val="none" w:sz="0" w:space="0" w:color="auto"/>
        <w:right w:val="none" w:sz="0" w:space="0" w:color="auto"/>
      </w:divBdr>
    </w:div>
    <w:div w:id="21445936">
      <w:bodyDiv w:val="1"/>
      <w:marLeft w:val="0"/>
      <w:marRight w:val="0"/>
      <w:marTop w:val="0"/>
      <w:marBottom w:val="0"/>
      <w:divBdr>
        <w:top w:val="none" w:sz="0" w:space="0" w:color="auto"/>
        <w:left w:val="none" w:sz="0" w:space="0" w:color="auto"/>
        <w:bottom w:val="none" w:sz="0" w:space="0" w:color="auto"/>
        <w:right w:val="none" w:sz="0" w:space="0" w:color="auto"/>
      </w:divBdr>
    </w:div>
    <w:div w:id="21446773">
      <w:bodyDiv w:val="1"/>
      <w:marLeft w:val="0"/>
      <w:marRight w:val="0"/>
      <w:marTop w:val="0"/>
      <w:marBottom w:val="0"/>
      <w:divBdr>
        <w:top w:val="none" w:sz="0" w:space="0" w:color="auto"/>
        <w:left w:val="none" w:sz="0" w:space="0" w:color="auto"/>
        <w:bottom w:val="none" w:sz="0" w:space="0" w:color="auto"/>
        <w:right w:val="none" w:sz="0" w:space="0" w:color="auto"/>
      </w:divBdr>
    </w:div>
    <w:div w:id="22365031">
      <w:bodyDiv w:val="1"/>
      <w:marLeft w:val="0"/>
      <w:marRight w:val="0"/>
      <w:marTop w:val="0"/>
      <w:marBottom w:val="0"/>
      <w:divBdr>
        <w:top w:val="none" w:sz="0" w:space="0" w:color="auto"/>
        <w:left w:val="none" w:sz="0" w:space="0" w:color="auto"/>
        <w:bottom w:val="none" w:sz="0" w:space="0" w:color="auto"/>
        <w:right w:val="none" w:sz="0" w:space="0" w:color="auto"/>
      </w:divBdr>
    </w:div>
    <w:div w:id="24255925">
      <w:bodyDiv w:val="1"/>
      <w:marLeft w:val="0"/>
      <w:marRight w:val="0"/>
      <w:marTop w:val="0"/>
      <w:marBottom w:val="0"/>
      <w:divBdr>
        <w:top w:val="none" w:sz="0" w:space="0" w:color="auto"/>
        <w:left w:val="none" w:sz="0" w:space="0" w:color="auto"/>
        <w:bottom w:val="none" w:sz="0" w:space="0" w:color="auto"/>
        <w:right w:val="none" w:sz="0" w:space="0" w:color="auto"/>
      </w:divBdr>
    </w:div>
    <w:div w:id="25372960">
      <w:bodyDiv w:val="1"/>
      <w:marLeft w:val="0"/>
      <w:marRight w:val="0"/>
      <w:marTop w:val="0"/>
      <w:marBottom w:val="0"/>
      <w:divBdr>
        <w:top w:val="none" w:sz="0" w:space="0" w:color="auto"/>
        <w:left w:val="none" w:sz="0" w:space="0" w:color="auto"/>
        <w:bottom w:val="none" w:sz="0" w:space="0" w:color="auto"/>
        <w:right w:val="none" w:sz="0" w:space="0" w:color="auto"/>
      </w:divBdr>
    </w:div>
    <w:div w:id="26226279">
      <w:bodyDiv w:val="1"/>
      <w:marLeft w:val="0"/>
      <w:marRight w:val="0"/>
      <w:marTop w:val="0"/>
      <w:marBottom w:val="0"/>
      <w:divBdr>
        <w:top w:val="none" w:sz="0" w:space="0" w:color="auto"/>
        <w:left w:val="none" w:sz="0" w:space="0" w:color="auto"/>
        <w:bottom w:val="none" w:sz="0" w:space="0" w:color="auto"/>
        <w:right w:val="none" w:sz="0" w:space="0" w:color="auto"/>
      </w:divBdr>
    </w:div>
    <w:div w:id="27687761">
      <w:bodyDiv w:val="1"/>
      <w:marLeft w:val="0"/>
      <w:marRight w:val="0"/>
      <w:marTop w:val="0"/>
      <w:marBottom w:val="0"/>
      <w:divBdr>
        <w:top w:val="none" w:sz="0" w:space="0" w:color="auto"/>
        <w:left w:val="none" w:sz="0" w:space="0" w:color="auto"/>
        <w:bottom w:val="none" w:sz="0" w:space="0" w:color="auto"/>
        <w:right w:val="none" w:sz="0" w:space="0" w:color="auto"/>
      </w:divBdr>
    </w:div>
    <w:div w:id="27877286">
      <w:bodyDiv w:val="1"/>
      <w:marLeft w:val="0"/>
      <w:marRight w:val="0"/>
      <w:marTop w:val="0"/>
      <w:marBottom w:val="0"/>
      <w:divBdr>
        <w:top w:val="none" w:sz="0" w:space="0" w:color="auto"/>
        <w:left w:val="none" w:sz="0" w:space="0" w:color="auto"/>
        <w:bottom w:val="none" w:sz="0" w:space="0" w:color="auto"/>
        <w:right w:val="none" w:sz="0" w:space="0" w:color="auto"/>
      </w:divBdr>
    </w:div>
    <w:div w:id="27924054">
      <w:bodyDiv w:val="1"/>
      <w:marLeft w:val="0"/>
      <w:marRight w:val="0"/>
      <w:marTop w:val="0"/>
      <w:marBottom w:val="0"/>
      <w:divBdr>
        <w:top w:val="none" w:sz="0" w:space="0" w:color="auto"/>
        <w:left w:val="none" w:sz="0" w:space="0" w:color="auto"/>
        <w:bottom w:val="none" w:sz="0" w:space="0" w:color="auto"/>
        <w:right w:val="none" w:sz="0" w:space="0" w:color="auto"/>
      </w:divBdr>
    </w:div>
    <w:div w:id="28264844">
      <w:bodyDiv w:val="1"/>
      <w:marLeft w:val="0"/>
      <w:marRight w:val="0"/>
      <w:marTop w:val="0"/>
      <w:marBottom w:val="0"/>
      <w:divBdr>
        <w:top w:val="none" w:sz="0" w:space="0" w:color="auto"/>
        <w:left w:val="none" w:sz="0" w:space="0" w:color="auto"/>
        <w:bottom w:val="none" w:sz="0" w:space="0" w:color="auto"/>
        <w:right w:val="none" w:sz="0" w:space="0" w:color="auto"/>
      </w:divBdr>
    </w:div>
    <w:div w:id="28533510">
      <w:bodyDiv w:val="1"/>
      <w:marLeft w:val="0"/>
      <w:marRight w:val="0"/>
      <w:marTop w:val="0"/>
      <w:marBottom w:val="0"/>
      <w:divBdr>
        <w:top w:val="none" w:sz="0" w:space="0" w:color="auto"/>
        <w:left w:val="none" w:sz="0" w:space="0" w:color="auto"/>
        <w:bottom w:val="none" w:sz="0" w:space="0" w:color="auto"/>
        <w:right w:val="none" w:sz="0" w:space="0" w:color="auto"/>
      </w:divBdr>
    </w:div>
    <w:div w:id="32733819">
      <w:bodyDiv w:val="1"/>
      <w:marLeft w:val="0"/>
      <w:marRight w:val="0"/>
      <w:marTop w:val="0"/>
      <w:marBottom w:val="0"/>
      <w:divBdr>
        <w:top w:val="none" w:sz="0" w:space="0" w:color="auto"/>
        <w:left w:val="none" w:sz="0" w:space="0" w:color="auto"/>
        <w:bottom w:val="none" w:sz="0" w:space="0" w:color="auto"/>
        <w:right w:val="none" w:sz="0" w:space="0" w:color="auto"/>
      </w:divBdr>
    </w:div>
    <w:div w:id="36853154">
      <w:bodyDiv w:val="1"/>
      <w:marLeft w:val="0"/>
      <w:marRight w:val="0"/>
      <w:marTop w:val="0"/>
      <w:marBottom w:val="0"/>
      <w:divBdr>
        <w:top w:val="none" w:sz="0" w:space="0" w:color="auto"/>
        <w:left w:val="none" w:sz="0" w:space="0" w:color="auto"/>
        <w:bottom w:val="none" w:sz="0" w:space="0" w:color="auto"/>
        <w:right w:val="none" w:sz="0" w:space="0" w:color="auto"/>
      </w:divBdr>
    </w:div>
    <w:div w:id="36904469">
      <w:bodyDiv w:val="1"/>
      <w:marLeft w:val="0"/>
      <w:marRight w:val="0"/>
      <w:marTop w:val="0"/>
      <w:marBottom w:val="0"/>
      <w:divBdr>
        <w:top w:val="none" w:sz="0" w:space="0" w:color="auto"/>
        <w:left w:val="none" w:sz="0" w:space="0" w:color="auto"/>
        <w:bottom w:val="none" w:sz="0" w:space="0" w:color="auto"/>
        <w:right w:val="none" w:sz="0" w:space="0" w:color="auto"/>
      </w:divBdr>
    </w:div>
    <w:div w:id="37358023">
      <w:bodyDiv w:val="1"/>
      <w:marLeft w:val="0"/>
      <w:marRight w:val="0"/>
      <w:marTop w:val="0"/>
      <w:marBottom w:val="0"/>
      <w:divBdr>
        <w:top w:val="none" w:sz="0" w:space="0" w:color="auto"/>
        <w:left w:val="none" w:sz="0" w:space="0" w:color="auto"/>
        <w:bottom w:val="none" w:sz="0" w:space="0" w:color="auto"/>
        <w:right w:val="none" w:sz="0" w:space="0" w:color="auto"/>
      </w:divBdr>
    </w:div>
    <w:div w:id="39525099">
      <w:bodyDiv w:val="1"/>
      <w:marLeft w:val="0"/>
      <w:marRight w:val="0"/>
      <w:marTop w:val="0"/>
      <w:marBottom w:val="0"/>
      <w:divBdr>
        <w:top w:val="none" w:sz="0" w:space="0" w:color="auto"/>
        <w:left w:val="none" w:sz="0" w:space="0" w:color="auto"/>
        <w:bottom w:val="none" w:sz="0" w:space="0" w:color="auto"/>
        <w:right w:val="none" w:sz="0" w:space="0" w:color="auto"/>
      </w:divBdr>
    </w:div>
    <w:div w:id="41944373">
      <w:bodyDiv w:val="1"/>
      <w:marLeft w:val="0"/>
      <w:marRight w:val="0"/>
      <w:marTop w:val="0"/>
      <w:marBottom w:val="0"/>
      <w:divBdr>
        <w:top w:val="none" w:sz="0" w:space="0" w:color="auto"/>
        <w:left w:val="none" w:sz="0" w:space="0" w:color="auto"/>
        <w:bottom w:val="none" w:sz="0" w:space="0" w:color="auto"/>
        <w:right w:val="none" w:sz="0" w:space="0" w:color="auto"/>
      </w:divBdr>
    </w:div>
    <w:div w:id="42952126">
      <w:bodyDiv w:val="1"/>
      <w:marLeft w:val="0"/>
      <w:marRight w:val="0"/>
      <w:marTop w:val="0"/>
      <w:marBottom w:val="0"/>
      <w:divBdr>
        <w:top w:val="none" w:sz="0" w:space="0" w:color="auto"/>
        <w:left w:val="none" w:sz="0" w:space="0" w:color="auto"/>
        <w:bottom w:val="none" w:sz="0" w:space="0" w:color="auto"/>
        <w:right w:val="none" w:sz="0" w:space="0" w:color="auto"/>
      </w:divBdr>
    </w:div>
    <w:div w:id="44834851">
      <w:bodyDiv w:val="1"/>
      <w:marLeft w:val="0"/>
      <w:marRight w:val="0"/>
      <w:marTop w:val="0"/>
      <w:marBottom w:val="0"/>
      <w:divBdr>
        <w:top w:val="none" w:sz="0" w:space="0" w:color="auto"/>
        <w:left w:val="none" w:sz="0" w:space="0" w:color="auto"/>
        <w:bottom w:val="none" w:sz="0" w:space="0" w:color="auto"/>
        <w:right w:val="none" w:sz="0" w:space="0" w:color="auto"/>
      </w:divBdr>
    </w:div>
    <w:div w:id="44917681">
      <w:bodyDiv w:val="1"/>
      <w:marLeft w:val="0"/>
      <w:marRight w:val="0"/>
      <w:marTop w:val="0"/>
      <w:marBottom w:val="0"/>
      <w:divBdr>
        <w:top w:val="none" w:sz="0" w:space="0" w:color="auto"/>
        <w:left w:val="none" w:sz="0" w:space="0" w:color="auto"/>
        <w:bottom w:val="none" w:sz="0" w:space="0" w:color="auto"/>
        <w:right w:val="none" w:sz="0" w:space="0" w:color="auto"/>
      </w:divBdr>
    </w:div>
    <w:div w:id="45297967">
      <w:bodyDiv w:val="1"/>
      <w:marLeft w:val="0"/>
      <w:marRight w:val="0"/>
      <w:marTop w:val="0"/>
      <w:marBottom w:val="0"/>
      <w:divBdr>
        <w:top w:val="none" w:sz="0" w:space="0" w:color="auto"/>
        <w:left w:val="none" w:sz="0" w:space="0" w:color="auto"/>
        <w:bottom w:val="none" w:sz="0" w:space="0" w:color="auto"/>
        <w:right w:val="none" w:sz="0" w:space="0" w:color="auto"/>
      </w:divBdr>
    </w:div>
    <w:div w:id="47265871">
      <w:bodyDiv w:val="1"/>
      <w:marLeft w:val="0"/>
      <w:marRight w:val="0"/>
      <w:marTop w:val="0"/>
      <w:marBottom w:val="0"/>
      <w:divBdr>
        <w:top w:val="none" w:sz="0" w:space="0" w:color="auto"/>
        <w:left w:val="none" w:sz="0" w:space="0" w:color="auto"/>
        <w:bottom w:val="none" w:sz="0" w:space="0" w:color="auto"/>
        <w:right w:val="none" w:sz="0" w:space="0" w:color="auto"/>
      </w:divBdr>
    </w:div>
    <w:div w:id="48841378">
      <w:bodyDiv w:val="1"/>
      <w:marLeft w:val="0"/>
      <w:marRight w:val="0"/>
      <w:marTop w:val="0"/>
      <w:marBottom w:val="0"/>
      <w:divBdr>
        <w:top w:val="none" w:sz="0" w:space="0" w:color="auto"/>
        <w:left w:val="none" w:sz="0" w:space="0" w:color="auto"/>
        <w:bottom w:val="none" w:sz="0" w:space="0" w:color="auto"/>
        <w:right w:val="none" w:sz="0" w:space="0" w:color="auto"/>
      </w:divBdr>
    </w:div>
    <w:div w:id="49696919">
      <w:bodyDiv w:val="1"/>
      <w:marLeft w:val="0"/>
      <w:marRight w:val="0"/>
      <w:marTop w:val="0"/>
      <w:marBottom w:val="0"/>
      <w:divBdr>
        <w:top w:val="none" w:sz="0" w:space="0" w:color="auto"/>
        <w:left w:val="none" w:sz="0" w:space="0" w:color="auto"/>
        <w:bottom w:val="none" w:sz="0" w:space="0" w:color="auto"/>
        <w:right w:val="none" w:sz="0" w:space="0" w:color="auto"/>
      </w:divBdr>
    </w:div>
    <w:div w:id="49888277">
      <w:bodyDiv w:val="1"/>
      <w:marLeft w:val="0"/>
      <w:marRight w:val="0"/>
      <w:marTop w:val="0"/>
      <w:marBottom w:val="0"/>
      <w:divBdr>
        <w:top w:val="none" w:sz="0" w:space="0" w:color="auto"/>
        <w:left w:val="none" w:sz="0" w:space="0" w:color="auto"/>
        <w:bottom w:val="none" w:sz="0" w:space="0" w:color="auto"/>
        <w:right w:val="none" w:sz="0" w:space="0" w:color="auto"/>
      </w:divBdr>
    </w:div>
    <w:div w:id="50349815">
      <w:bodyDiv w:val="1"/>
      <w:marLeft w:val="0"/>
      <w:marRight w:val="0"/>
      <w:marTop w:val="0"/>
      <w:marBottom w:val="0"/>
      <w:divBdr>
        <w:top w:val="none" w:sz="0" w:space="0" w:color="auto"/>
        <w:left w:val="none" w:sz="0" w:space="0" w:color="auto"/>
        <w:bottom w:val="none" w:sz="0" w:space="0" w:color="auto"/>
        <w:right w:val="none" w:sz="0" w:space="0" w:color="auto"/>
      </w:divBdr>
    </w:div>
    <w:div w:id="50857697">
      <w:bodyDiv w:val="1"/>
      <w:marLeft w:val="0"/>
      <w:marRight w:val="0"/>
      <w:marTop w:val="0"/>
      <w:marBottom w:val="0"/>
      <w:divBdr>
        <w:top w:val="none" w:sz="0" w:space="0" w:color="auto"/>
        <w:left w:val="none" w:sz="0" w:space="0" w:color="auto"/>
        <w:bottom w:val="none" w:sz="0" w:space="0" w:color="auto"/>
        <w:right w:val="none" w:sz="0" w:space="0" w:color="auto"/>
      </w:divBdr>
    </w:div>
    <w:div w:id="52892115">
      <w:bodyDiv w:val="1"/>
      <w:marLeft w:val="0"/>
      <w:marRight w:val="0"/>
      <w:marTop w:val="0"/>
      <w:marBottom w:val="0"/>
      <w:divBdr>
        <w:top w:val="none" w:sz="0" w:space="0" w:color="auto"/>
        <w:left w:val="none" w:sz="0" w:space="0" w:color="auto"/>
        <w:bottom w:val="none" w:sz="0" w:space="0" w:color="auto"/>
        <w:right w:val="none" w:sz="0" w:space="0" w:color="auto"/>
      </w:divBdr>
      <w:divsChild>
        <w:div w:id="430440568">
          <w:marLeft w:val="0"/>
          <w:marRight w:val="0"/>
          <w:marTop w:val="0"/>
          <w:marBottom w:val="0"/>
          <w:divBdr>
            <w:top w:val="none" w:sz="0" w:space="0" w:color="auto"/>
            <w:left w:val="none" w:sz="0" w:space="0" w:color="auto"/>
            <w:bottom w:val="none" w:sz="0" w:space="0" w:color="auto"/>
            <w:right w:val="none" w:sz="0" w:space="0" w:color="auto"/>
          </w:divBdr>
          <w:divsChild>
            <w:div w:id="1002196845">
              <w:marLeft w:val="0"/>
              <w:marRight w:val="0"/>
              <w:marTop w:val="0"/>
              <w:marBottom w:val="0"/>
              <w:divBdr>
                <w:top w:val="none" w:sz="0" w:space="0" w:color="auto"/>
                <w:left w:val="none" w:sz="0" w:space="0" w:color="auto"/>
                <w:bottom w:val="none" w:sz="0" w:space="0" w:color="auto"/>
                <w:right w:val="none" w:sz="0" w:space="0" w:color="auto"/>
              </w:divBdr>
              <w:divsChild>
                <w:div w:id="595754087">
                  <w:marLeft w:val="0"/>
                  <w:marRight w:val="0"/>
                  <w:marTop w:val="0"/>
                  <w:marBottom w:val="0"/>
                  <w:divBdr>
                    <w:top w:val="none" w:sz="0" w:space="0" w:color="auto"/>
                    <w:left w:val="none" w:sz="0" w:space="0" w:color="auto"/>
                    <w:bottom w:val="none" w:sz="0" w:space="0" w:color="auto"/>
                    <w:right w:val="none" w:sz="0" w:space="0" w:color="auto"/>
                  </w:divBdr>
                  <w:divsChild>
                    <w:div w:id="1066030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748002">
      <w:bodyDiv w:val="1"/>
      <w:marLeft w:val="0"/>
      <w:marRight w:val="0"/>
      <w:marTop w:val="0"/>
      <w:marBottom w:val="0"/>
      <w:divBdr>
        <w:top w:val="none" w:sz="0" w:space="0" w:color="auto"/>
        <w:left w:val="none" w:sz="0" w:space="0" w:color="auto"/>
        <w:bottom w:val="none" w:sz="0" w:space="0" w:color="auto"/>
        <w:right w:val="none" w:sz="0" w:space="0" w:color="auto"/>
      </w:divBdr>
    </w:div>
    <w:div w:id="54932985">
      <w:bodyDiv w:val="1"/>
      <w:marLeft w:val="0"/>
      <w:marRight w:val="0"/>
      <w:marTop w:val="0"/>
      <w:marBottom w:val="0"/>
      <w:divBdr>
        <w:top w:val="none" w:sz="0" w:space="0" w:color="auto"/>
        <w:left w:val="none" w:sz="0" w:space="0" w:color="auto"/>
        <w:bottom w:val="none" w:sz="0" w:space="0" w:color="auto"/>
        <w:right w:val="none" w:sz="0" w:space="0" w:color="auto"/>
      </w:divBdr>
    </w:div>
    <w:div w:id="55056052">
      <w:bodyDiv w:val="1"/>
      <w:marLeft w:val="0"/>
      <w:marRight w:val="0"/>
      <w:marTop w:val="0"/>
      <w:marBottom w:val="0"/>
      <w:divBdr>
        <w:top w:val="none" w:sz="0" w:space="0" w:color="auto"/>
        <w:left w:val="none" w:sz="0" w:space="0" w:color="auto"/>
        <w:bottom w:val="none" w:sz="0" w:space="0" w:color="auto"/>
        <w:right w:val="none" w:sz="0" w:space="0" w:color="auto"/>
      </w:divBdr>
    </w:div>
    <w:div w:id="58676177">
      <w:bodyDiv w:val="1"/>
      <w:marLeft w:val="0"/>
      <w:marRight w:val="0"/>
      <w:marTop w:val="0"/>
      <w:marBottom w:val="0"/>
      <w:divBdr>
        <w:top w:val="none" w:sz="0" w:space="0" w:color="auto"/>
        <w:left w:val="none" w:sz="0" w:space="0" w:color="auto"/>
        <w:bottom w:val="none" w:sz="0" w:space="0" w:color="auto"/>
        <w:right w:val="none" w:sz="0" w:space="0" w:color="auto"/>
      </w:divBdr>
    </w:div>
    <w:div w:id="60837654">
      <w:bodyDiv w:val="1"/>
      <w:marLeft w:val="0"/>
      <w:marRight w:val="0"/>
      <w:marTop w:val="0"/>
      <w:marBottom w:val="0"/>
      <w:divBdr>
        <w:top w:val="none" w:sz="0" w:space="0" w:color="auto"/>
        <w:left w:val="none" w:sz="0" w:space="0" w:color="auto"/>
        <w:bottom w:val="none" w:sz="0" w:space="0" w:color="auto"/>
        <w:right w:val="none" w:sz="0" w:space="0" w:color="auto"/>
      </w:divBdr>
    </w:div>
    <w:div w:id="60913418">
      <w:bodyDiv w:val="1"/>
      <w:marLeft w:val="0"/>
      <w:marRight w:val="0"/>
      <w:marTop w:val="0"/>
      <w:marBottom w:val="0"/>
      <w:divBdr>
        <w:top w:val="none" w:sz="0" w:space="0" w:color="auto"/>
        <w:left w:val="none" w:sz="0" w:space="0" w:color="auto"/>
        <w:bottom w:val="none" w:sz="0" w:space="0" w:color="auto"/>
        <w:right w:val="none" w:sz="0" w:space="0" w:color="auto"/>
      </w:divBdr>
    </w:div>
    <w:div w:id="61493717">
      <w:bodyDiv w:val="1"/>
      <w:marLeft w:val="0"/>
      <w:marRight w:val="0"/>
      <w:marTop w:val="0"/>
      <w:marBottom w:val="0"/>
      <w:divBdr>
        <w:top w:val="none" w:sz="0" w:space="0" w:color="auto"/>
        <w:left w:val="none" w:sz="0" w:space="0" w:color="auto"/>
        <w:bottom w:val="none" w:sz="0" w:space="0" w:color="auto"/>
        <w:right w:val="none" w:sz="0" w:space="0" w:color="auto"/>
      </w:divBdr>
    </w:div>
    <w:div w:id="62140646">
      <w:bodyDiv w:val="1"/>
      <w:marLeft w:val="0"/>
      <w:marRight w:val="0"/>
      <w:marTop w:val="0"/>
      <w:marBottom w:val="0"/>
      <w:divBdr>
        <w:top w:val="none" w:sz="0" w:space="0" w:color="auto"/>
        <w:left w:val="none" w:sz="0" w:space="0" w:color="auto"/>
        <w:bottom w:val="none" w:sz="0" w:space="0" w:color="auto"/>
        <w:right w:val="none" w:sz="0" w:space="0" w:color="auto"/>
      </w:divBdr>
    </w:div>
    <w:div w:id="62799240">
      <w:bodyDiv w:val="1"/>
      <w:marLeft w:val="0"/>
      <w:marRight w:val="0"/>
      <w:marTop w:val="0"/>
      <w:marBottom w:val="0"/>
      <w:divBdr>
        <w:top w:val="none" w:sz="0" w:space="0" w:color="auto"/>
        <w:left w:val="none" w:sz="0" w:space="0" w:color="auto"/>
        <w:bottom w:val="none" w:sz="0" w:space="0" w:color="auto"/>
        <w:right w:val="none" w:sz="0" w:space="0" w:color="auto"/>
      </w:divBdr>
    </w:div>
    <w:div w:id="62989027">
      <w:bodyDiv w:val="1"/>
      <w:marLeft w:val="0"/>
      <w:marRight w:val="0"/>
      <w:marTop w:val="0"/>
      <w:marBottom w:val="0"/>
      <w:divBdr>
        <w:top w:val="none" w:sz="0" w:space="0" w:color="auto"/>
        <w:left w:val="none" w:sz="0" w:space="0" w:color="auto"/>
        <w:bottom w:val="none" w:sz="0" w:space="0" w:color="auto"/>
        <w:right w:val="none" w:sz="0" w:space="0" w:color="auto"/>
      </w:divBdr>
    </w:div>
    <w:div w:id="63993488">
      <w:bodyDiv w:val="1"/>
      <w:marLeft w:val="0"/>
      <w:marRight w:val="0"/>
      <w:marTop w:val="0"/>
      <w:marBottom w:val="0"/>
      <w:divBdr>
        <w:top w:val="none" w:sz="0" w:space="0" w:color="auto"/>
        <w:left w:val="none" w:sz="0" w:space="0" w:color="auto"/>
        <w:bottom w:val="none" w:sz="0" w:space="0" w:color="auto"/>
        <w:right w:val="none" w:sz="0" w:space="0" w:color="auto"/>
      </w:divBdr>
    </w:div>
    <w:div w:id="64303867">
      <w:bodyDiv w:val="1"/>
      <w:marLeft w:val="0"/>
      <w:marRight w:val="0"/>
      <w:marTop w:val="0"/>
      <w:marBottom w:val="0"/>
      <w:divBdr>
        <w:top w:val="none" w:sz="0" w:space="0" w:color="auto"/>
        <w:left w:val="none" w:sz="0" w:space="0" w:color="auto"/>
        <w:bottom w:val="none" w:sz="0" w:space="0" w:color="auto"/>
        <w:right w:val="none" w:sz="0" w:space="0" w:color="auto"/>
      </w:divBdr>
    </w:div>
    <w:div w:id="64643036">
      <w:bodyDiv w:val="1"/>
      <w:marLeft w:val="0"/>
      <w:marRight w:val="0"/>
      <w:marTop w:val="0"/>
      <w:marBottom w:val="0"/>
      <w:divBdr>
        <w:top w:val="none" w:sz="0" w:space="0" w:color="auto"/>
        <w:left w:val="none" w:sz="0" w:space="0" w:color="auto"/>
        <w:bottom w:val="none" w:sz="0" w:space="0" w:color="auto"/>
        <w:right w:val="none" w:sz="0" w:space="0" w:color="auto"/>
      </w:divBdr>
    </w:div>
    <w:div w:id="65882011">
      <w:bodyDiv w:val="1"/>
      <w:marLeft w:val="0"/>
      <w:marRight w:val="0"/>
      <w:marTop w:val="0"/>
      <w:marBottom w:val="0"/>
      <w:divBdr>
        <w:top w:val="none" w:sz="0" w:space="0" w:color="auto"/>
        <w:left w:val="none" w:sz="0" w:space="0" w:color="auto"/>
        <w:bottom w:val="none" w:sz="0" w:space="0" w:color="auto"/>
        <w:right w:val="none" w:sz="0" w:space="0" w:color="auto"/>
      </w:divBdr>
    </w:div>
    <w:div w:id="66072669">
      <w:bodyDiv w:val="1"/>
      <w:marLeft w:val="0"/>
      <w:marRight w:val="0"/>
      <w:marTop w:val="0"/>
      <w:marBottom w:val="0"/>
      <w:divBdr>
        <w:top w:val="none" w:sz="0" w:space="0" w:color="auto"/>
        <w:left w:val="none" w:sz="0" w:space="0" w:color="auto"/>
        <w:bottom w:val="none" w:sz="0" w:space="0" w:color="auto"/>
        <w:right w:val="none" w:sz="0" w:space="0" w:color="auto"/>
      </w:divBdr>
    </w:div>
    <w:div w:id="67652945">
      <w:bodyDiv w:val="1"/>
      <w:marLeft w:val="0"/>
      <w:marRight w:val="0"/>
      <w:marTop w:val="0"/>
      <w:marBottom w:val="0"/>
      <w:divBdr>
        <w:top w:val="none" w:sz="0" w:space="0" w:color="auto"/>
        <w:left w:val="none" w:sz="0" w:space="0" w:color="auto"/>
        <w:bottom w:val="none" w:sz="0" w:space="0" w:color="auto"/>
        <w:right w:val="none" w:sz="0" w:space="0" w:color="auto"/>
      </w:divBdr>
    </w:div>
    <w:div w:id="67699234">
      <w:bodyDiv w:val="1"/>
      <w:marLeft w:val="0"/>
      <w:marRight w:val="0"/>
      <w:marTop w:val="0"/>
      <w:marBottom w:val="0"/>
      <w:divBdr>
        <w:top w:val="none" w:sz="0" w:space="0" w:color="auto"/>
        <w:left w:val="none" w:sz="0" w:space="0" w:color="auto"/>
        <w:bottom w:val="none" w:sz="0" w:space="0" w:color="auto"/>
        <w:right w:val="none" w:sz="0" w:space="0" w:color="auto"/>
      </w:divBdr>
    </w:div>
    <w:div w:id="68575049">
      <w:bodyDiv w:val="1"/>
      <w:marLeft w:val="0"/>
      <w:marRight w:val="0"/>
      <w:marTop w:val="0"/>
      <w:marBottom w:val="0"/>
      <w:divBdr>
        <w:top w:val="none" w:sz="0" w:space="0" w:color="auto"/>
        <w:left w:val="none" w:sz="0" w:space="0" w:color="auto"/>
        <w:bottom w:val="none" w:sz="0" w:space="0" w:color="auto"/>
        <w:right w:val="none" w:sz="0" w:space="0" w:color="auto"/>
      </w:divBdr>
    </w:div>
    <w:div w:id="68619294">
      <w:bodyDiv w:val="1"/>
      <w:marLeft w:val="0"/>
      <w:marRight w:val="0"/>
      <w:marTop w:val="0"/>
      <w:marBottom w:val="0"/>
      <w:divBdr>
        <w:top w:val="none" w:sz="0" w:space="0" w:color="auto"/>
        <w:left w:val="none" w:sz="0" w:space="0" w:color="auto"/>
        <w:bottom w:val="none" w:sz="0" w:space="0" w:color="auto"/>
        <w:right w:val="none" w:sz="0" w:space="0" w:color="auto"/>
      </w:divBdr>
    </w:div>
    <w:div w:id="68700268">
      <w:bodyDiv w:val="1"/>
      <w:marLeft w:val="0"/>
      <w:marRight w:val="0"/>
      <w:marTop w:val="0"/>
      <w:marBottom w:val="0"/>
      <w:divBdr>
        <w:top w:val="none" w:sz="0" w:space="0" w:color="auto"/>
        <w:left w:val="none" w:sz="0" w:space="0" w:color="auto"/>
        <w:bottom w:val="none" w:sz="0" w:space="0" w:color="auto"/>
        <w:right w:val="none" w:sz="0" w:space="0" w:color="auto"/>
      </w:divBdr>
    </w:div>
    <w:div w:id="68887203">
      <w:bodyDiv w:val="1"/>
      <w:marLeft w:val="0"/>
      <w:marRight w:val="0"/>
      <w:marTop w:val="0"/>
      <w:marBottom w:val="0"/>
      <w:divBdr>
        <w:top w:val="none" w:sz="0" w:space="0" w:color="auto"/>
        <w:left w:val="none" w:sz="0" w:space="0" w:color="auto"/>
        <w:bottom w:val="none" w:sz="0" w:space="0" w:color="auto"/>
        <w:right w:val="none" w:sz="0" w:space="0" w:color="auto"/>
      </w:divBdr>
    </w:div>
    <w:div w:id="69041666">
      <w:bodyDiv w:val="1"/>
      <w:marLeft w:val="0"/>
      <w:marRight w:val="0"/>
      <w:marTop w:val="0"/>
      <w:marBottom w:val="0"/>
      <w:divBdr>
        <w:top w:val="none" w:sz="0" w:space="0" w:color="auto"/>
        <w:left w:val="none" w:sz="0" w:space="0" w:color="auto"/>
        <w:bottom w:val="none" w:sz="0" w:space="0" w:color="auto"/>
        <w:right w:val="none" w:sz="0" w:space="0" w:color="auto"/>
      </w:divBdr>
    </w:div>
    <w:div w:id="69078956">
      <w:bodyDiv w:val="1"/>
      <w:marLeft w:val="0"/>
      <w:marRight w:val="0"/>
      <w:marTop w:val="0"/>
      <w:marBottom w:val="0"/>
      <w:divBdr>
        <w:top w:val="none" w:sz="0" w:space="0" w:color="auto"/>
        <w:left w:val="none" w:sz="0" w:space="0" w:color="auto"/>
        <w:bottom w:val="none" w:sz="0" w:space="0" w:color="auto"/>
        <w:right w:val="none" w:sz="0" w:space="0" w:color="auto"/>
      </w:divBdr>
    </w:div>
    <w:div w:id="69356312">
      <w:bodyDiv w:val="1"/>
      <w:marLeft w:val="0"/>
      <w:marRight w:val="0"/>
      <w:marTop w:val="0"/>
      <w:marBottom w:val="0"/>
      <w:divBdr>
        <w:top w:val="none" w:sz="0" w:space="0" w:color="auto"/>
        <w:left w:val="none" w:sz="0" w:space="0" w:color="auto"/>
        <w:bottom w:val="none" w:sz="0" w:space="0" w:color="auto"/>
        <w:right w:val="none" w:sz="0" w:space="0" w:color="auto"/>
      </w:divBdr>
    </w:div>
    <w:div w:id="69470177">
      <w:bodyDiv w:val="1"/>
      <w:marLeft w:val="0"/>
      <w:marRight w:val="0"/>
      <w:marTop w:val="0"/>
      <w:marBottom w:val="0"/>
      <w:divBdr>
        <w:top w:val="none" w:sz="0" w:space="0" w:color="auto"/>
        <w:left w:val="none" w:sz="0" w:space="0" w:color="auto"/>
        <w:bottom w:val="none" w:sz="0" w:space="0" w:color="auto"/>
        <w:right w:val="none" w:sz="0" w:space="0" w:color="auto"/>
      </w:divBdr>
    </w:div>
    <w:div w:id="69549117">
      <w:bodyDiv w:val="1"/>
      <w:marLeft w:val="0"/>
      <w:marRight w:val="0"/>
      <w:marTop w:val="0"/>
      <w:marBottom w:val="0"/>
      <w:divBdr>
        <w:top w:val="none" w:sz="0" w:space="0" w:color="auto"/>
        <w:left w:val="none" w:sz="0" w:space="0" w:color="auto"/>
        <w:bottom w:val="none" w:sz="0" w:space="0" w:color="auto"/>
        <w:right w:val="none" w:sz="0" w:space="0" w:color="auto"/>
      </w:divBdr>
    </w:div>
    <w:div w:id="69617343">
      <w:bodyDiv w:val="1"/>
      <w:marLeft w:val="0"/>
      <w:marRight w:val="0"/>
      <w:marTop w:val="0"/>
      <w:marBottom w:val="0"/>
      <w:divBdr>
        <w:top w:val="none" w:sz="0" w:space="0" w:color="auto"/>
        <w:left w:val="none" w:sz="0" w:space="0" w:color="auto"/>
        <w:bottom w:val="none" w:sz="0" w:space="0" w:color="auto"/>
        <w:right w:val="none" w:sz="0" w:space="0" w:color="auto"/>
      </w:divBdr>
    </w:div>
    <w:div w:id="71662203">
      <w:bodyDiv w:val="1"/>
      <w:marLeft w:val="0"/>
      <w:marRight w:val="0"/>
      <w:marTop w:val="0"/>
      <w:marBottom w:val="0"/>
      <w:divBdr>
        <w:top w:val="none" w:sz="0" w:space="0" w:color="auto"/>
        <w:left w:val="none" w:sz="0" w:space="0" w:color="auto"/>
        <w:bottom w:val="none" w:sz="0" w:space="0" w:color="auto"/>
        <w:right w:val="none" w:sz="0" w:space="0" w:color="auto"/>
      </w:divBdr>
    </w:div>
    <w:div w:id="73089598">
      <w:bodyDiv w:val="1"/>
      <w:marLeft w:val="0"/>
      <w:marRight w:val="0"/>
      <w:marTop w:val="0"/>
      <w:marBottom w:val="0"/>
      <w:divBdr>
        <w:top w:val="none" w:sz="0" w:space="0" w:color="auto"/>
        <w:left w:val="none" w:sz="0" w:space="0" w:color="auto"/>
        <w:bottom w:val="none" w:sz="0" w:space="0" w:color="auto"/>
        <w:right w:val="none" w:sz="0" w:space="0" w:color="auto"/>
      </w:divBdr>
    </w:div>
    <w:div w:id="73935693">
      <w:bodyDiv w:val="1"/>
      <w:marLeft w:val="0"/>
      <w:marRight w:val="0"/>
      <w:marTop w:val="0"/>
      <w:marBottom w:val="0"/>
      <w:divBdr>
        <w:top w:val="none" w:sz="0" w:space="0" w:color="auto"/>
        <w:left w:val="none" w:sz="0" w:space="0" w:color="auto"/>
        <w:bottom w:val="none" w:sz="0" w:space="0" w:color="auto"/>
        <w:right w:val="none" w:sz="0" w:space="0" w:color="auto"/>
      </w:divBdr>
    </w:div>
    <w:div w:id="74786985">
      <w:bodyDiv w:val="1"/>
      <w:marLeft w:val="0"/>
      <w:marRight w:val="0"/>
      <w:marTop w:val="0"/>
      <w:marBottom w:val="0"/>
      <w:divBdr>
        <w:top w:val="none" w:sz="0" w:space="0" w:color="auto"/>
        <w:left w:val="none" w:sz="0" w:space="0" w:color="auto"/>
        <w:bottom w:val="none" w:sz="0" w:space="0" w:color="auto"/>
        <w:right w:val="none" w:sz="0" w:space="0" w:color="auto"/>
      </w:divBdr>
    </w:div>
    <w:div w:id="75132124">
      <w:bodyDiv w:val="1"/>
      <w:marLeft w:val="0"/>
      <w:marRight w:val="0"/>
      <w:marTop w:val="0"/>
      <w:marBottom w:val="0"/>
      <w:divBdr>
        <w:top w:val="none" w:sz="0" w:space="0" w:color="auto"/>
        <w:left w:val="none" w:sz="0" w:space="0" w:color="auto"/>
        <w:bottom w:val="none" w:sz="0" w:space="0" w:color="auto"/>
        <w:right w:val="none" w:sz="0" w:space="0" w:color="auto"/>
      </w:divBdr>
    </w:div>
    <w:div w:id="75320786">
      <w:bodyDiv w:val="1"/>
      <w:marLeft w:val="0"/>
      <w:marRight w:val="0"/>
      <w:marTop w:val="0"/>
      <w:marBottom w:val="0"/>
      <w:divBdr>
        <w:top w:val="none" w:sz="0" w:space="0" w:color="auto"/>
        <w:left w:val="none" w:sz="0" w:space="0" w:color="auto"/>
        <w:bottom w:val="none" w:sz="0" w:space="0" w:color="auto"/>
        <w:right w:val="none" w:sz="0" w:space="0" w:color="auto"/>
      </w:divBdr>
    </w:div>
    <w:div w:id="75980044">
      <w:bodyDiv w:val="1"/>
      <w:marLeft w:val="0"/>
      <w:marRight w:val="0"/>
      <w:marTop w:val="0"/>
      <w:marBottom w:val="0"/>
      <w:divBdr>
        <w:top w:val="none" w:sz="0" w:space="0" w:color="auto"/>
        <w:left w:val="none" w:sz="0" w:space="0" w:color="auto"/>
        <w:bottom w:val="none" w:sz="0" w:space="0" w:color="auto"/>
        <w:right w:val="none" w:sz="0" w:space="0" w:color="auto"/>
      </w:divBdr>
    </w:div>
    <w:div w:id="77866580">
      <w:bodyDiv w:val="1"/>
      <w:marLeft w:val="0"/>
      <w:marRight w:val="0"/>
      <w:marTop w:val="0"/>
      <w:marBottom w:val="0"/>
      <w:divBdr>
        <w:top w:val="none" w:sz="0" w:space="0" w:color="auto"/>
        <w:left w:val="none" w:sz="0" w:space="0" w:color="auto"/>
        <w:bottom w:val="none" w:sz="0" w:space="0" w:color="auto"/>
        <w:right w:val="none" w:sz="0" w:space="0" w:color="auto"/>
      </w:divBdr>
    </w:div>
    <w:div w:id="79524963">
      <w:bodyDiv w:val="1"/>
      <w:marLeft w:val="0"/>
      <w:marRight w:val="0"/>
      <w:marTop w:val="0"/>
      <w:marBottom w:val="0"/>
      <w:divBdr>
        <w:top w:val="none" w:sz="0" w:space="0" w:color="auto"/>
        <w:left w:val="none" w:sz="0" w:space="0" w:color="auto"/>
        <w:bottom w:val="none" w:sz="0" w:space="0" w:color="auto"/>
        <w:right w:val="none" w:sz="0" w:space="0" w:color="auto"/>
      </w:divBdr>
    </w:div>
    <w:div w:id="86007238">
      <w:bodyDiv w:val="1"/>
      <w:marLeft w:val="0"/>
      <w:marRight w:val="0"/>
      <w:marTop w:val="0"/>
      <w:marBottom w:val="0"/>
      <w:divBdr>
        <w:top w:val="none" w:sz="0" w:space="0" w:color="auto"/>
        <w:left w:val="none" w:sz="0" w:space="0" w:color="auto"/>
        <w:bottom w:val="none" w:sz="0" w:space="0" w:color="auto"/>
        <w:right w:val="none" w:sz="0" w:space="0" w:color="auto"/>
      </w:divBdr>
    </w:div>
    <w:div w:id="86268695">
      <w:bodyDiv w:val="1"/>
      <w:marLeft w:val="0"/>
      <w:marRight w:val="0"/>
      <w:marTop w:val="0"/>
      <w:marBottom w:val="0"/>
      <w:divBdr>
        <w:top w:val="none" w:sz="0" w:space="0" w:color="auto"/>
        <w:left w:val="none" w:sz="0" w:space="0" w:color="auto"/>
        <w:bottom w:val="none" w:sz="0" w:space="0" w:color="auto"/>
        <w:right w:val="none" w:sz="0" w:space="0" w:color="auto"/>
      </w:divBdr>
    </w:div>
    <w:div w:id="86275882">
      <w:bodyDiv w:val="1"/>
      <w:marLeft w:val="0"/>
      <w:marRight w:val="0"/>
      <w:marTop w:val="0"/>
      <w:marBottom w:val="0"/>
      <w:divBdr>
        <w:top w:val="none" w:sz="0" w:space="0" w:color="auto"/>
        <w:left w:val="none" w:sz="0" w:space="0" w:color="auto"/>
        <w:bottom w:val="none" w:sz="0" w:space="0" w:color="auto"/>
        <w:right w:val="none" w:sz="0" w:space="0" w:color="auto"/>
      </w:divBdr>
    </w:div>
    <w:div w:id="86390659">
      <w:bodyDiv w:val="1"/>
      <w:marLeft w:val="0"/>
      <w:marRight w:val="0"/>
      <w:marTop w:val="0"/>
      <w:marBottom w:val="0"/>
      <w:divBdr>
        <w:top w:val="none" w:sz="0" w:space="0" w:color="auto"/>
        <w:left w:val="none" w:sz="0" w:space="0" w:color="auto"/>
        <w:bottom w:val="none" w:sz="0" w:space="0" w:color="auto"/>
        <w:right w:val="none" w:sz="0" w:space="0" w:color="auto"/>
      </w:divBdr>
    </w:div>
    <w:div w:id="86662924">
      <w:bodyDiv w:val="1"/>
      <w:marLeft w:val="0"/>
      <w:marRight w:val="0"/>
      <w:marTop w:val="0"/>
      <w:marBottom w:val="0"/>
      <w:divBdr>
        <w:top w:val="none" w:sz="0" w:space="0" w:color="auto"/>
        <w:left w:val="none" w:sz="0" w:space="0" w:color="auto"/>
        <w:bottom w:val="none" w:sz="0" w:space="0" w:color="auto"/>
        <w:right w:val="none" w:sz="0" w:space="0" w:color="auto"/>
      </w:divBdr>
    </w:div>
    <w:div w:id="88282586">
      <w:bodyDiv w:val="1"/>
      <w:marLeft w:val="0"/>
      <w:marRight w:val="0"/>
      <w:marTop w:val="0"/>
      <w:marBottom w:val="0"/>
      <w:divBdr>
        <w:top w:val="none" w:sz="0" w:space="0" w:color="auto"/>
        <w:left w:val="none" w:sz="0" w:space="0" w:color="auto"/>
        <w:bottom w:val="none" w:sz="0" w:space="0" w:color="auto"/>
        <w:right w:val="none" w:sz="0" w:space="0" w:color="auto"/>
      </w:divBdr>
    </w:div>
    <w:div w:id="88428006">
      <w:bodyDiv w:val="1"/>
      <w:marLeft w:val="0"/>
      <w:marRight w:val="0"/>
      <w:marTop w:val="0"/>
      <w:marBottom w:val="0"/>
      <w:divBdr>
        <w:top w:val="none" w:sz="0" w:space="0" w:color="auto"/>
        <w:left w:val="none" w:sz="0" w:space="0" w:color="auto"/>
        <w:bottom w:val="none" w:sz="0" w:space="0" w:color="auto"/>
        <w:right w:val="none" w:sz="0" w:space="0" w:color="auto"/>
      </w:divBdr>
    </w:div>
    <w:div w:id="93525905">
      <w:bodyDiv w:val="1"/>
      <w:marLeft w:val="0"/>
      <w:marRight w:val="0"/>
      <w:marTop w:val="0"/>
      <w:marBottom w:val="0"/>
      <w:divBdr>
        <w:top w:val="none" w:sz="0" w:space="0" w:color="auto"/>
        <w:left w:val="none" w:sz="0" w:space="0" w:color="auto"/>
        <w:bottom w:val="none" w:sz="0" w:space="0" w:color="auto"/>
        <w:right w:val="none" w:sz="0" w:space="0" w:color="auto"/>
      </w:divBdr>
    </w:div>
    <w:div w:id="94447141">
      <w:bodyDiv w:val="1"/>
      <w:marLeft w:val="0"/>
      <w:marRight w:val="0"/>
      <w:marTop w:val="0"/>
      <w:marBottom w:val="0"/>
      <w:divBdr>
        <w:top w:val="none" w:sz="0" w:space="0" w:color="auto"/>
        <w:left w:val="none" w:sz="0" w:space="0" w:color="auto"/>
        <w:bottom w:val="none" w:sz="0" w:space="0" w:color="auto"/>
        <w:right w:val="none" w:sz="0" w:space="0" w:color="auto"/>
      </w:divBdr>
    </w:div>
    <w:div w:id="95028075">
      <w:bodyDiv w:val="1"/>
      <w:marLeft w:val="0"/>
      <w:marRight w:val="0"/>
      <w:marTop w:val="0"/>
      <w:marBottom w:val="0"/>
      <w:divBdr>
        <w:top w:val="none" w:sz="0" w:space="0" w:color="auto"/>
        <w:left w:val="none" w:sz="0" w:space="0" w:color="auto"/>
        <w:bottom w:val="none" w:sz="0" w:space="0" w:color="auto"/>
        <w:right w:val="none" w:sz="0" w:space="0" w:color="auto"/>
      </w:divBdr>
    </w:div>
    <w:div w:id="95682912">
      <w:bodyDiv w:val="1"/>
      <w:marLeft w:val="0"/>
      <w:marRight w:val="0"/>
      <w:marTop w:val="0"/>
      <w:marBottom w:val="0"/>
      <w:divBdr>
        <w:top w:val="none" w:sz="0" w:space="0" w:color="auto"/>
        <w:left w:val="none" w:sz="0" w:space="0" w:color="auto"/>
        <w:bottom w:val="none" w:sz="0" w:space="0" w:color="auto"/>
        <w:right w:val="none" w:sz="0" w:space="0" w:color="auto"/>
      </w:divBdr>
    </w:div>
    <w:div w:id="95713033">
      <w:bodyDiv w:val="1"/>
      <w:marLeft w:val="0"/>
      <w:marRight w:val="0"/>
      <w:marTop w:val="0"/>
      <w:marBottom w:val="0"/>
      <w:divBdr>
        <w:top w:val="none" w:sz="0" w:space="0" w:color="auto"/>
        <w:left w:val="none" w:sz="0" w:space="0" w:color="auto"/>
        <w:bottom w:val="none" w:sz="0" w:space="0" w:color="auto"/>
        <w:right w:val="none" w:sz="0" w:space="0" w:color="auto"/>
      </w:divBdr>
    </w:div>
    <w:div w:id="98331053">
      <w:bodyDiv w:val="1"/>
      <w:marLeft w:val="0"/>
      <w:marRight w:val="0"/>
      <w:marTop w:val="0"/>
      <w:marBottom w:val="0"/>
      <w:divBdr>
        <w:top w:val="none" w:sz="0" w:space="0" w:color="auto"/>
        <w:left w:val="none" w:sz="0" w:space="0" w:color="auto"/>
        <w:bottom w:val="none" w:sz="0" w:space="0" w:color="auto"/>
        <w:right w:val="none" w:sz="0" w:space="0" w:color="auto"/>
      </w:divBdr>
    </w:div>
    <w:div w:id="98454058">
      <w:bodyDiv w:val="1"/>
      <w:marLeft w:val="0"/>
      <w:marRight w:val="0"/>
      <w:marTop w:val="0"/>
      <w:marBottom w:val="0"/>
      <w:divBdr>
        <w:top w:val="none" w:sz="0" w:space="0" w:color="auto"/>
        <w:left w:val="none" w:sz="0" w:space="0" w:color="auto"/>
        <w:bottom w:val="none" w:sz="0" w:space="0" w:color="auto"/>
        <w:right w:val="none" w:sz="0" w:space="0" w:color="auto"/>
      </w:divBdr>
    </w:div>
    <w:div w:id="98765872">
      <w:bodyDiv w:val="1"/>
      <w:marLeft w:val="0"/>
      <w:marRight w:val="0"/>
      <w:marTop w:val="0"/>
      <w:marBottom w:val="0"/>
      <w:divBdr>
        <w:top w:val="none" w:sz="0" w:space="0" w:color="auto"/>
        <w:left w:val="none" w:sz="0" w:space="0" w:color="auto"/>
        <w:bottom w:val="none" w:sz="0" w:space="0" w:color="auto"/>
        <w:right w:val="none" w:sz="0" w:space="0" w:color="auto"/>
      </w:divBdr>
    </w:div>
    <w:div w:id="99229048">
      <w:bodyDiv w:val="1"/>
      <w:marLeft w:val="0"/>
      <w:marRight w:val="0"/>
      <w:marTop w:val="0"/>
      <w:marBottom w:val="0"/>
      <w:divBdr>
        <w:top w:val="none" w:sz="0" w:space="0" w:color="auto"/>
        <w:left w:val="none" w:sz="0" w:space="0" w:color="auto"/>
        <w:bottom w:val="none" w:sz="0" w:space="0" w:color="auto"/>
        <w:right w:val="none" w:sz="0" w:space="0" w:color="auto"/>
      </w:divBdr>
    </w:div>
    <w:div w:id="99306081">
      <w:bodyDiv w:val="1"/>
      <w:marLeft w:val="0"/>
      <w:marRight w:val="0"/>
      <w:marTop w:val="0"/>
      <w:marBottom w:val="0"/>
      <w:divBdr>
        <w:top w:val="none" w:sz="0" w:space="0" w:color="auto"/>
        <w:left w:val="none" w:sz="0" w:space="0" w:color="auto"/>
        <w:bottom w:val="none" w:sz="0" w:space="0" w:color="auto"/>
        <w:right w:val="none" w:sz="0" w:space="0" w:color="auto"/>
      </w:divBdr>
    </w:div>
    <w:div w:id="99493826">
      <w:bodyDiv w:val="1"/>
      <w:marLeft w:val="0"/>
      <w:marRight w:val="0"/>
      <w:marTop w:val="0"/>
      <w:marBottom w:val="0"/>
      <w:divBdr>
        <w:top w:val="none" w:sz="0" w:space="0" w:color="auto"/>
        <w:left w:val="none" w:sz="0" w:space="0" w:color="auto"/>
        <w:bottom w:val="none" w:sz="0" w:space="0" w:color="auto"/>
        <w:right w:val="none" w:sz="0" w:space="0" w:color="auto"/>
      </w:divBdr>
    </w:div>
    <w:div w:id="101607060">
      <w:bodyDiv w:val="1"/>
      <w:marLeft w:val="0"/>
      <w:marRight w:val="0"/>
      <w:marTop w:val="0"/>
      <w:marBottom w:val="0"/>
      <w:divBdr>
        <w:top w:val="none" w:sz="0" w:space="0" w:color="auto"/>
        <w:left w:val="none" w:sz="0" w:space="0" w:color="auto"/>
        <w:bottom w:val="none" w:sz="0" w:space="0" w:color="auto"/>
        <w:right w:val="none" w:sz="0" w:space="0" w:color="auto"/>
      </w:divBdr>
    </w:div>
    <w:div w:id="101730197">
      <w:bodyDiv w:val="1"/>
      <w:marLeft w:val="0"/>
      <w:marRight w:val="0"/>
      <w:marTop w:val="0"/>
      <w:marBottom w:val="0"/>
      <w:divBdr>
        <w:top w:val="none" w:sz="0" w:space="0" w:color="auto"/>
        <w:left w:val="none" w:sz="0" w:space="0" w:color="auto"/>
        <w:bottom w:val="none" w:sz="0" w:space="0" w:color="auto"/>
        <w:right w:val="none" w:sz="0" w:space="0" w:color="auto"/>
      </w:divBdr>
    </w:div>
    <w:div w:id="101851282">
      <w:bodyDiv w:val="1"/>
      <w:marLeft w:val="0"/>
      <w:marRight w:val="0"/>
      <w:marTop w:val="0"/>
      <w:marBottom w:val="0"/>
      <w:divBdr>
        <w:top w:val="none" w:sz="0" w:space="0" w:color="auto"/>
        <w:left w:val="none" w:sz="0" w:space="0" w:color="auto"/>
        <w:bottom w:val="none" w:sz="0" w:space="0" w:color="auto"/>
        <w:right w:val="none" w:sz="0" w:space="0" w:color="auto"/>
      </w:divBdr>
    </w:div>
    <w:div w:id="104231260">
      <w:bodyDiv w:val="1"/>
      <w:marLeft w:val="0"/>
      <w:marRight w:val="0"/>
      <w:marTop w:val="0"/>
      <w:marBottom w:val="0"/>
      <w:divBdr>
        <w:top w:val="none" w:sz="0" w:space="0" w:color="auto"/>
        <w:left w:val="none" w:sz="0" w:space="0" w:color="auto"/>
        <w:bottom w:val="none" w:sz="0" w:space="0" w:color="auto"/>
        <w:right w:val="none" w:sz="0" w:space="0" w:color="auto"/>
      </w:divBdr>
    </w:div>
    <w:div w:id="104690253">
      <w:bodyDiv w:val="1"/>
      <w:marLeft w:val="0"/>
      <w:marRight w:val="0"/>
      <w:marTop w:val="0"/>
      <w:marBottom w:val="0"/>
      <w:divBdr>
        <w:top w:val="none" w:sz="0" w:space="0" w:color="auto"/>
        <w:left w:val="none" w:sz="0" w:space="0" w:color="auto"/>
        <w:bottom w:val="none" w:sz="0" w:space="0" w:color="auto"/>
        <w:right w:val="none" w:sz="0" w:space="0" w:color="auto"/>
      </w:divBdr>
    </w:div>
    <w:div w:id="105467708">
      <w:bodyDiv w:val="1"/>
      <w:marLeft w:val="0"/>
      <w:marRight w:val="0"/>
      <w:marTop w:val="0"/>
      <w:marBottom w:val="0"/>
      <w:divBdr>
        <w:top w:val="none" w:sz="0" w:space="0" w:color="auto"/>
        <w:left w:val="none" w:sz="0" w:space="0" w:color="auto"/>
        <w:bottom w:val="none" w:sz="0" w:space="0" w:color="auto"/>
        <w:right w:val="none" w:sz="0" w:space="0" w:color="auto"/>
      </w:divBdr>
    </w:div>
    <w:div w:id="106387872">
      <w:bodyDiv w:val="1"/>
      <w:marLeft w:val="0"/>
      <w:marRight w:val="0"/>
      <w:marTop w:val="0"/>
      <w:marBottom w:val="0"/>
      <w:divBdr>
        <w:top w:val="none" w:sz="0" w:space="0" w:color="auto"/>
        <w:left w:val="none" w:sz="0" w:space="0" w:color="auto"/>
        <w:bottom w:val="none" w:sz="0" w:space="0" w:color="auto"/>
        <w:right w:val="none" w:sz="0" w:space="0" w:color="auto"/>
      </w:divBdr>
    </w:div>
    <w:div w:id="107706793">
      <w:bodyDiv w:val="1"/>
      <w:marLeft w:val="0"/>
      <w:marRight w:val="0"/>
      <w:marTop w:val="0"/>
      <w:marBottom w:val="0"/>
      <w:divBdr>
        <w:top w:val="none" w:sz="0" w:space="0" w:color="auto"/>
        <w:left w:val="none" w:sz="0" w:space="0" w:color="auto"/>
        <w:bottom w:val="none" w:sz="0" w:space="0" w:color="auto"/>
        <w:right w:val="none" w:sz="0" w:space="0" w:color="auto"/>
      </w:divBdr>
    </w:div>
    <w:div w:id="108359082">
      <w:bodyDiv w:val="1"/>
      <w:marLeft w:val="0"/>
      <w:marRight w:val="0"/>
      <w:marTop w:val="0"/>
      <w:marBottom w:val="0"/>
      <w:divBdr>
        <w:top w:val="none" w:sz="0" w:space="0" w:color="auto"/>
        <w:left w:val="none" w:sz="0" w:space="0" w:color="auto"/>
        <w:bottom w:val="none" w:sz="0" w:space="0" w:color="auto"/>
        <w:right w:val="none" w:sz="0" w:space="0" w:color="auto"/>
      </w:divBdr>
    </w:div>
    <w:div w:id="109207456">
      <w:bodyDiv w:val="1"/>
      <w:marLeft w:val="0"/>
      <w:marRight w:val="0"/>
      <w:marTop w:val="0"/>
      <w:marBottom w:val="0"/>
      <w:divBdr>
        <w:top w:val="none" w:sz="0" w:space="0" w:color="auto"/>
        <w:left w:val="none" w:sz="0" w:space="0" w:color="auto"/>
        <w:bottom w:val="none" w:sz="0" w:space="0" w:color="auto"/>
        <w:right w:val="none" w:sz="0" w:space="0" w:color="auto"/>
      </w:divBdr>
    </w:div>
    <w:div w:id="109516620">
      <w:bodyDiv w:val="1"/>
      <w:marLeft w:val="0"/>
      <w:marRight w:val="0"/>
      <w:marTop w:val="0"/>
      <w:marBottom w:val="0"/>
      <w:divBdr>
        <w:top w:val="none" w:sz="0" w:space="0" w:color="auto"/>
        <w:left w:val="none" w:sz="0" w:space="0" w:color="auto"/>
        <w:bottom w:val="none" w:sz="0" w:space="0" w:color="auto"/>
        <w:right w:val="none" w:sz="0" w:space="0" w:color="auto"/>
      </w:divBdr>
    </w:div>
    <w:div w:id="109786215">
      <w:bodyDiv w:val="1"/>
      <w:marLeft w:val="0"/>
      <w:marRight w:val="0"/>
      <w:marTop w:val="0"/>
      <w:marBottom w:val="0"/>
      <w:divBdr>
        <w:top w:val="none" w:sz="0" w:space="0" w:color="auto"/>
        <w:left w:val="none" w:sz="0" w:space="0" w:color="auto"/>
        <w:bottom w:val="none" w:sz="0" w:space="0" w:color="auto"/>
        <w:right w:val="none" w:sz="0" w:space="0" w:color="auto"/>
      </w:divBdr>
    </w:div>
    <w:div w:id="113837523">
      <w:bodyDiv w:val="1"/>
      <w:marLeft w:val="0"/>
      <w:marRight w:val="0"/>
      <w:marTop w:val="0"/>
      <w:marBottom w:val="0"/>
      <w:divBdr>
        <w:top w:val="none" w:sz="0" w:space="0" w:color="auto"/>
        <w:left w:val="none" w:sz="0" w:space="0" w:color="auto"/>
        <w:bottom w:val="none" w:sz="0" w:space="0" w:color="auto"/>
        <w:right w:val="none" w:sz="0" w:space="0" w:color="auto"/>
      </w:divBdr>
    </w:div>
    <w:div w:id="114645897">
      <w:bodyDiv w:val="1"/>
      <w:marLeft w:val="0"/>
      <w:marRight w:val="0"/>
      <w:marTop w:val="0"/>
      <w:marBottom w:val="0"/>
      <w:divBdr>
        <w:top w:val="none" w:sz="0" w:space="0" w:color="auto"/>
        <w:left w:val="none" w:sz="0" w:space="0" w:color="auto"/>
        <w:bottom w:val="none" w:sz="0" w:space="0" w:color="auto"/>
        <w:right w:val="none" w:sz="0" w:space="0" w:color="auto"/>
      </w:divBdr>
    </w:div>
    <w:div w:id="115803171">
      <w:bodyDiv w:val="1"/>
      <w:marLeft w:val="0"/>
      <w:marRight w:val="0"/>
      <w:marTop w:val="0"/>
      <w:marBottom w:val="0"/>
      <w:divBdr>
        <w:top w:val="none" w:sz="0" w:space="0" w:color="auto"/>
        <w:left w:val="none" w:sz="0" w:space="0" w:color="auto"/>
        <w:bottom w:val="none" w:sz="0" w:space="0" w:color="auto"/>
        <w:right w:val="none" w:sz="0" w:space="0" w:color="auto"/>
      </w:divBdr>
    </w:div>
    <w:div w:id="116340191">
      <w:bodyDiv w:val="1"/>
      <w:marLeft w:val="0"/>
      <w:marRight w:val="0"/>
      <w:marTop w:val="0"/>
      <w:marBottom w:val="0"/>
      <w:divBdr>
        <w:top w:val="none" w:sz="0" w:space="0" w:color="auto"/>
        <w:left w:val="none" w:sz="0" w:space="0" w:color="auto"/>
        <w:bottom w:val="none" w:sz="0" w:space="0" w:color="auto"/>
        <w:right w:val="none" w:sz="0" w:space="0" w:color="auto"/>
      </w:divBdr>
    </w:div>
    <w:div w:id="117455964">
      <w:bodyDiv w:val="1"/>
      <w:marLeft w:val="0"/>
      <w:marRight w:val="0"/>
      <w:marTop w:val="0"/>
      <w:marBottom w:val="0"/>
      <w:divBdr>
        <w:top w:val="none" w:sz="0" w:space="0" w:color="auto"/>
        <w:left w:val="none" w:sz="0" w:space="0" w:color="auto"/>
        <w:bottom w:val="none" w:sz="0" w:space="0" w:color="auto"/>
        <w:right w:val="none" w:sz="0" w:space="0" w:color="auto"/>
      </w:divBdr>
    </w:div>
    <w:div w:id="118107619">
      <w:bodyDiv w:val="1"/>
      <w:marLeft w:val="0"/>
      <w:marRight w:val="0"/>
      <w:marTop w:val="0"/>
      <w:marBottom w:val="0"/>
      <w:divBdr>
        <w:top w:val="none" w:sz="0" w:space="0" w:color="auto"/>
        <w:left w:val="none" w:sz="0" w:space="0" w:color="auto"/>
        <w:bottom w:val="none" w:sz="0" w:space="0" w:color="auto"/>
        <w:right w:val="none" w:sz="0" w:space="0" w:color="auto"/>
      </w:divBdr>
    </w:div>
    <w:div w:id="119304165">
      <w:bodyDiv w:val="1"/>
      <w:marLeft w:val="0"/>
      <w:marRight w:val="0"/>
      <w:marTop w:val="0"/>
      <w:marBottom w:val="0"/>
      <w:divBdr>
        <w:top w:val="none" w:sz="0" w:space="0" w:color="auto"/>
        <w:left w:val="none" w:sz="0" w:space="0" w:color="auto"/>
        <w:bottom w:val="none" w:sz="0" w:space="0" w:color="auto"/>
        <w:right w:val="none" w:sz="0" w:space="0" w:color="auto"/>
      </w:divBdr>
    </w:div>
    <w:div w:id="120344073">
      <w:bodyDiv w:val="1"/>
      <w:marLeft w:val="0"/>
      <w:marRight w:val="0"/>
      <w:marTop w:val="0"/>
      <w:marBottom w:val="0"/>
      <w:divBdr>
        <w:top w:val="none" w:sz="0" w:space="0" w:color="auto"/>
        <w:left w:val="none" w:sz="0" w:space="0" w:color="auto"/>
        <w:bottom w:val="none" w:sz="0" w:space="0" w:color="auto"/>
        <w:right w:val="none" w:sz="0" w:space="0" w:color="auto"/>
      </w:divBdr>
    </w:div>
    <w:div w:id="121047279">
      <w:bodyDiv w:val="1"/>
      <w:marLeft w:val="0"/>
      <w:marRight w:val="0"/>
      <w:marTop w:val="0"/>
      <w:marBottom w:val="0"/>
      <w:divBdr>
        <w:top w:val="none" w:sz="0" w:space="0" w:color="auto"/>
        <w:left w:val="none" w:sz="0" w:space="0" w:color="auto"/>
        <w:bottom w:val="none" w:sz="0" w:space="0" w:color="auto"/>
        <w:right w:val="none" w:sz="0" w:space="0" w:color="auto"/>
      </w:divBdr>
    </w:div>
    <w:div w:id="123740591">
      <w:bodyDiv w:val="1"/>
      <w:marLeft w:val="0"/>
      <w:marRight w:val="0"/>
      <w:marTop w:val="0"/>
      <w:marBottom w:val="0"/>
      <w:divBdr>
        <w:top w:val="none" w:sz="0" w:space="0" w:color="auto"/>
        <w:left w:val="none" w:sz="0" w:space="0" w:color="auto"/>
        <w:bottom w:val="none" w:sz="0" w:space="0" w:color="auto"/>
        <w:right w:val="none" w:sz="0" w:space="0" w:color="auto"/>
      </w:divBdr>
    </w:div>
    <w:div w:id="126320637">
      <w:bodyDiv w:val="1"/>
      <w:marLeft w:val="0"/>
      <w:marRight w:val="0"/>
      <w:marTop w:val="0"/>
      <w:marBottom w:val="0"/>
      <w:divBdr>
        <w:top w:val="none" w:sz="0" w:space="0" w:color="auto"/>
        <w:left w:val="none" w:sz="0" w:space="0" w:color="auto"/>
        <w:bottom w:val="none" w:sz="0" w:space="0" w:color="auto"/>
        <w:right w:val="none" w:sz="0" w:space="0" w:color="auto"/>
      </w:divBdr>
    </w:div>
    <w:div w:id="126359763">
      <w:bodyDiv w:val="1"/>
      <w:marLeft w:val="0"/>
      <w:marRight w:val="0"/>
      <w:marTop w:val="0"/>
      <w:marBottom w:val="0"/>
      <w:divBdr>
        <w:top w:val="none" w:sz="0" w:space="0" w:color="auto"/>
        <w:left w:val="none" w:sz="0" w:space="0" w:color="auto"/>
        <w:bottom w:val="none" w:sz="0" w:space="0" w:color="auto"/>
        <w:right w:val="none" w:sz="0" w:space="0" w:color="auto"/>
      </w:divBdr>
    </w:div>
    <w:div w:id="127019305">
      <w:bodyDiv w:val="1"/>
      <w:marLeft w:val="0"/>
      <w:marRight w:val="0"/>
      <w:marTop w:val="0"/>
      <w:marBottom w:val="0"/>
      <w:divBdr>
        <w:top w:val="none" w:sz="0" w:space="0" w:color="auto"/>
        <w:left w:val="none" w:sz="0" w:space="0" w:color="auto"/>
        <w:bottom w:val="none" w:sz="0" w:space="0" w:color="auto"/>
        <w:right w:val="none" w:sz="0" w:space="0" w:color="auto"/>
      </w:divBdr>
    </w:div>
    <w:div w:id="127289366">
      <w:bodyDiv w:val="1"/>
      <w:marLeft w:val="0"/>
      <w:marRight w:val="0"/>
      <w:marTop w:val="0"/>
      <w:marBottom w:val="0"/>
      <w:divBdr>
        <w:top w:val="none" w:sz="0" w:space="0" w:color="auto"/>
        <w:left w:val="none" w:sz="0" w:space="0" w:color="auto"/>
        <w:bottom w:val="none" w:sz="0" w:space="0" w:color="auto"/>
        <w:right w:val="none" w:sz="0" w:space="0" w:color="auto"/>
      </w:divBdr>
    </w:div>
    <w:div w:id="128598766">
      <w:bodyDiv w:val="1"/>
      <w:marLeft w:val="0"/>
      <w:marRight w:val="0"/>
      <w:marTop w:val="0"/>
      <w:marBottom w:val="0"/>
      <w:divBdr>
        <w:top w:val="none" w:sz="0" w:space="0" w:color="auto"/>
        <w:left w:val="none" w:sz="0" w:space="0" w:color="auto"/>
        <w:bottom w:val="none" w:sz="0" w:space="0" w:color="auto"/>
        <w:right w:val="none" w:sz="0" w:space="0" w:color="auto"/>
      </w:divBdr>
    </w:div>
    <w:div w:id="128983028">
      <w:bodyDiv w:val="1"/>
      <w:marLeft w:val="0"/>
      <w:marRight w:val="0"/>
      <w:marTop w:val="0"/>
      <w:marBottom w:val="0"/>
      <w:divBdr>
        <w:top w:val="none" w:sz="0" w:space="0" w:color="auto"/>
        <w:left w:val="none" w:sz="0" w:space="0" w:color="auto"/>
        <w:bottom w:val="none" w:sz="0" w:space="0" w:color="auto"/>
        <w:right w:val="none" w:sz="0" w:space="0" w:color="auto"/>
      </w:divBdr>
    </w:div>
    <w:div w:id="130756584">
      <w:bodyDiv w:val="1"/>
      <w:marLeft w:val="0"/>
      <w:marRight w:val="0"/>
      <w:marTop w:val="0"/>
      <w:marBottom w:val="0"/>
      <w:divBdr>
        <w:top w:val="none" w:sz="0" w:space="0" w:color="auto"/>
        <w:left w:val="none" w:sz="0" w:space="0" w:color="auto"/>
        <w:bottom w:val="none" w:sz="0" w:space="0" w:color="auto"/>
        <w:right w:val="none" w:sz="0" w:space="0" w:color="auto"/>
      </w:divBdr>
    </w:div>
    <w:div w:id="131677053">
      <w:bodyDiv w:val="1"/>
      <w:marLeft w:val="0"/>
      <w:marRight w:val="0"/>
      <w:marTop w:val="0"/>
      <w:marBottom w:val="0"/>
      <w:divBdr>
        <w:top w:val="none" w:sz="0" w:space="0" w:color="auto"/>
        <w:left w:val="none" w:sz="0" w:space="0" w:color="auto"/>
        <w:bottom w:val="none" w:sz="0" w:space="0" w:color="auto"/>
        <w:right w:val="none" w:sz="0" w:space="0" w:color="auto"/>
      </w:divBdr>
    </w:div>
    <w:div w:id="131869947">
      <w:bodyDiv w:val="1"/>
      <w:marLeft w:val="0"/>
      <w:marRight w:val="0"/>
      <w:marTop w:val="0"/>
      <w:marBottom w:val="0"/>
      <w:divBdr>
        <w:top w:val="none" w:sz="0" w:space="0" w:color="auto"/>
        <w:left w:val="none" w:sz="0" w:space="0" w:color="auto"/>
        <w:bottom w:val="none" w:sz="0" w:space="0" w:color="auto"/>
        <w:right w:val="none" w:sz="0" w:space="0" w:color="auto"/>
      </w:divBdr>
    </w:div>
    <w:div w:id="131991830">
      <w:bodyDiv w:val="1"/>
      <w:marLeft w:val="0"/>
      <w:marRight w:val="0"/>
      <w:marTop w:val="0"/>
      <w:marBottom w:val="0"/>
      <w:divBdr>
        <w:top w:val="none" w:sz="0" w:space="0" w:color="auto"/>
        <w:left w:val="none" w:sz="0" w:space="0" w:color="auto"/>
        <w:bottom w:val="none" w:sz="0" w:space="0" w:color="auto"/>
        <w:right w:val="none" w:sz="0" w:space="0" w:color="auto"/>
      </w:divBdr>
    </w:div>
    <w:div w:id="132330228">
      <w:bodyDiv w:val="1"/>
      <w:marLeft w:val="0"/>
      <w:marRight w:val="0"/>
      <w:marTop w:val="0"/>
      <w:marBottom w:val="0"/>
      <w:divBdr>
        <w:top w:val="none" w:sz="0" w:space="0" w:color="auto"/>
        <w:left w:val="none" w:sz="0" w:space="0" w:color="auto"/>
        <w:bottom w:val="none" w:sz="0" w:space="0" w:color="auto"/>
        <w:right w:val="none" w:sz="0" w:space="0" w:color="auto"/>
      </w:divBdr>
    </w:div>
    <w:div w:id="132449484">
      <w:bodyDiv w:val="1"/>
      <w:marLeft w:val="0"/>
      <w:marRight w:val="0"/>
      <w:marTop w:val="0"/>
      <w:marBottom w:val="0"/>
      <w:divBdr>
        <w:top w:val="none" w:sz="0" w:space="0" w:color="auto"/>
        <w:left w:val="none" w:sz="0" w:space="0" w:color="auto"/>
        <w:bottom w:val="none" w:sz="0" w:space="0" w:color="auto"/>
        <w:right w:val="none" w:sz="0" w:space="0" w:color="auto"/>
      </w:divBdr>
    </w:div>
    <w:div w:id="133063624">
      <w:bodyDiv w:val="1"/>
      <w:marLeft w:val="0"/>
      <w:marRight w:val="0"/>
      <w:marTop w:val="0"/>
      <w:marBottom w:val="0"/>
      <w:divBdr>
        <w:top w:val="none" w:sz="0" w:space="0" w:color="auto"/>
        <w:left w:val="none" w:sz="0" w:space="0" w:color="auto"/>
        <w:bottom w:val="none" w:sz="0" w:space="0" w:color="auto"/>
        <w:right w:val="none" w:sz="0" w:space="0" w:color="auto"/>
      </w:divBdr>
    </w:div>
    <w:div w:id="133910334">
      <w:bodyDiv w:val="1"/>
      <w:marLeft w:val="0"/>
      <w:marRight w:val="0"/>
      <w:marTop w:val="0"/>
      <w:marBottom w:val="0"/>
      <w:divBdr>
        <w:top w:val="none" w:sz="0" w:space="0" w:color="auto"/>
        <w:left w:val="none" w:sz="0" w:space="0" w:color="auto"/>
        <w:bottom w:val="none" w:sz="0" w:space="0" w:color="auto"/>
        <w:right w:val="none" w:sz="0" w:space="0" w:color="auto"/>
      </w:divBdr>
    </w:div>
    <w:div w:id="134102923">
      <w:bodyDiv w:val="1"/>
      <w:marLeft w:val="0"/>
      <w:marRight w:val="0"/>
      <w:marTop w:val="0"/>
      <w:marBottom w:val="0"/>
      <w:divBdr>
        <w:top w:val="none" w:sz="0" w:space="0" w:color="auto"/>
        <w:left w:val="none" w:sz="0" w:space="0" w:color="auto"/>
        <w:bottom w:val="none" w:sz="0" w:space="0" w:color="auto"/>
        <w:right w:val="none" w:sz="0" w:space="0" w:color="auto"/>
      </w:divBdr>
    </w:div>
    <w:div w:id="135607714">
      <w:bodyDiv w:val="1"/>
      <w:marLeft w:val="0"/>
      <w:marRight w:val="0"/>
      <w:marTop w:val="0"/>
      <w:marBottom w:val="0"/>
      <w:divBdr>
        <w:top w:val="none" w:sz="0" w:space="0" w:color="auto"/>
        <w:left w:val="none" w:sz="0" w:space="0" w:color="auto"/>
        <w:bottom w:val="none" w:sz="0" w:space="0" w:color="auto"/>
        <w:right w:val="none" w:sz="0" w:space="0" w:color="auto"/>
      </w:divBdr>
    </w:div>
    <w:div w:id="138570415">
      <w:bodyDiv w:val="1"/>
      <w:marLeft w:val="0"/>
      <w:marRight w:val="0"/>
      <w:marTop w:val="0"/>
      <w:marBottom w:val="0"/>
      <w:divBdr>
        <w:top w:val="none" w:sz="0" w:space="0" w:color="auto"/>
        <w:left w:val="none" w:sz="0" w:space="0" w:color="auto"/>
        <w:bottom w:val="none" w:sz="0" w:space="0" w:color="auto"/>
        <w:right w:val="none" w:sz="0" w:space="0" w:color="auto"/>
      </w:divBdr>
    </w:div>
    <w:div w:id="139813220">
      <w:bodyDiv w:val="1"/>
      <w:marLeft w:val="0"/>
      <w:marRight w:val="0"/>
      <w:marTop w:val="0"/>
      <w:marBottom w:val="0"/>
      <w:divBdr>
        <w:top w:val="none" w:sz="0" w:space="0" w:color="auto"/>
        <w:left w:val="none" w:sz="0" w:space="0" w:color="auto"/>
        <w:bottom w:val="none" w:sz="0" w:space="0" w:color="auto"/>
        <w:right w:val="none" w:sz="0" w:space="0" w:color="auto"/>
      </w:divBdr>
    </w:div>
    <w:div w:id="145171255">
      <w:bodyDiv w:val="1"/>
      <w:marLeft w:val="0"/>
      <w:marRight w:val="0"/>
      <w:marTop w:val="0"/>
      <w:marBottom w:val="0"/>
      <w:divBdr>
        <w:top w:val="none" w:sz="0" w:space="0" w:color="auto"/>
        <w:left w:val="none" w:sz="0" w:space="0" w:color="auto"/>
        <w:bottom w:val="none" w:sz="0" w:space="0" w:color="auto"/>
        <w:right w:val="none" w:sz="0" w:space="0" w:color="auto"/>
      </w:divBdr>
    </w:div>
    <w:div w:id="146439753">
      <w:bodyDiv w:val="1"/>
      <w:marLeft w:val="0"/>
      <w:marRight w:val="0"/>
      <w:marTop w:val="0"/>
      <w:marBottom w:val="0"/>
      <w:divBdr>
        <w:top w:val="none" w:sz="0" w:space="0" w:color="auto"/>
        <w:left w:val="none" w:sz="0" w:space="0" w:color="auto"/>
        <w:bottom w:val="none" w:sz="0" w:space="0" w:color="auto"/>
        <w:right w:val="none" w:sz="0" w:space="0" w:color="auto"/>
      </w:divBdr>
    </w:div>
    <w:div w:id="146554256">
      <w:bodyDiv w:val="1"/>
      <w:marLeft w:val="0"/>
      <w:marRight w:val="0"/>
      <w:marTop w:val="0"/>
      <w:marBottom w:val="0"/>
      <w:divBdr>
        <w:top w:val="none" w:sz="0" w:space="0" w:color="auto"/>
        <w:left w:val="none" w:sz="0" w:space="0" w:color="auto"/>
        <w:bottom w:val="none" w:sz="0" w:space="0" w:color="auto"/>
        <w:right w:val="none" w:sz="0" w:space="0" w:color="auto"/>
      </w:divBdr>
    </w:div>
    <w:div w:id="146828264">
      <w:bodyDiv w:val="1"/>
      <w:marLeft w:val="0"/>
      <w:marRight w:val="0"/>
      <w:marTop w:val="0"/>
      <w:marBottom w:val="0"/>
      <w:divBdr>
        <w:top w:val="none" w:sz="0" w:space="0" w:color="auto"/>
        <w:left w:val="none" w:sz="0" w:space="0" w:color="auto"/>
        <w:bottom w:val="none" w:sz="0" w:space="0" w:color="auto"/>
        <w:right w:val="none" w:sz="0" w:space="0" w:color="auto"/>
      </w:divBdr>
    </w:div>
    <w:div w:id="146941285">
      <w:bodyDiv w:val="1"/>
      <w:marLeft w:val="0"/>
      <w:marRight w:val="0"/>
      <w:marTop w:val="0"/>
      <w:marBottom w:val="0"/>
      <w:divBdr>
        <w:top w:val="none" w:sz="0" w:space="0" w:color="auto"/>
        <w:left w:val="none" w:sz="0" w:space="0" w:color="auto"/>
        <w:bottom w:val="none" w:sz="0" w:space="0" w:color="auto"/>
        <w:right w:val="none" w:sz="0" w:space="0" w:color="auto"/>
      </w:divBdr>
    </w:div>
    <w:div w:id="148834330">
      <w:bodyDiv w:val="1"/>
      <w:marLeft w:val="0"/>
      <w:marRight w:val="0"/>
      <w:marTop w:val="0"/>
      <w:marBottom w:val="0"/>
      <w:divBdr>
        <w:top w:val="none" w:sz="0" w:space="0" w:color="auto"/>
        <w:left w:val="none" w:sz="0" w:space="0" w:color="auto"/>
        <w:bottom w:val="none" w:sz="0" w:space="0" w:color="auto"/>
        <w:right w:val="none" w:sz="0" w:space="0" w:color="auto"/>
      </w:divBdr>
    </w:div>
    <w:div w:id="149835383">
      <w:bodyDiv w:val="1"/>
      <w:marLeft w:val="0"/>
      <w:marRight w:val="0"/>
      <w:marTop w:val="0"/>
      <w:marBottom w:val="0"/>
      <w:divBdr>
        <w:top w:val="none" w:sz="0" w:space="0" w:color="auto"/>
        <w:left w:val="none" w:sz="0" w:space="0" w:color="auto"/>
        <w:bottom w:val="none" w:sz="0" w:space="0" w:color="auto"/>
        <w:right w:val="none" w:sz="0" w:space="0" w:color="auto"/>
      </w:divBdr>
    </w:div>
    <w:div w:id="152071293">
      <w:bodyDiv w:val="1"/>
      <w:marLeft w:val="0"/>
      <w:marRight w:val="0"/>
      <w:marTop w:val="0"/>
      <w:marBottom w:val="0"/>
      <w:divBdr>
        <w:top w:val="none" w:sz="0" w:space="0" w:color="auto"/>
        <w:left w:val="none" w:sz="0" w:space="0" w:color="auto"/>
        <w:bottom w:val="none" w:sz="0" w:space="0" w:color="auto"/>
        <w:right w:val="none" w:sz="0" w:space="0" w:color="auto"/>
      </w:divBdr>
    </w:div>
    <w:div w:id="154416235">
      <w:bodyDiv w:val="1"/>
      <w:marLeft w:val="0"/>
      <w:marRight w:val="0"/>
      <w:marTop w:val="0"/>
      <w:marBottom w:val="0"/>
      <w:divBdr>
        <w:top w:val="none" w:sz="0" w:space="0" w:color="auto"/>
        <w:left w:val="none" w:sz="0" w:space="0" w:color="auto"/>
        <w:bottom w:val="none" w:sz="0" w:space="0" w:color="auto"/>
        <w:right w:val="none" w:sz="0" w:space="0" w:color="auto"/>
      </w:divBdr>
    </w:div>
    <w:div w:id="155607274">
      <w:bodyDiv w:val="1"/>
      <w:marLeft w:val="0"/>
      <w:marRight w:val="0"/>
      <w:marTop w:val="0"/>
      <w:marBottom w:val="0"/>
      <w:divBdr>
        <w:top w:val="none" w:sz="0" w:space="0" w:color="auto"/>
        <w:left w:val="none" w:sz="0" w:space="0" w:color="auto"/>
        <w:bottom w:val="none" w:sz="0" w:space="0" w:color="auto"/>
        <w:right w:val="none" w:sz="0" w:space="0" w:color="auto"/>
      </w:divBdr>
    </w:div>
    <w:div w:id="155730150">
      <w:bodyDiv w:val="1"/>
      <w:marLeft w:val="0"/>
      <w:marRight w:val="0"/>
      <w:marTop w:val="0"/>
      <w:marBottom w:val="0"/>
      <w:divBdr>
        <w:top w:val="none" w:sz="0" w:space="0" w:color="auto"/>
        <w:left w:val="none" w:sz="0" w:space="0" w:color="auto"/>
        <w:bottom w:val="none" w:sz="0" w:space="0" w:color="auto"/>
        <w:right w:val="none" w:sz="0" w:space="0" w:color="auto"/>
      </w:divBdr>
    </w:div>
    <w:div w:id="158079397">
      <w:bodyDiv w:val="1"/>
      <w:marLeft w:val="0"/>
      <w:marRight w:val="0"/>
      <w:marTop w:val="0"/>
      <w:marBottom w:val="0"/>
      <w:divBdr>
        <w:top w:val="none" w:sz="0" w:space="0" w:color="auto"/>
        <w:left w:val="none" w:sz="0" w:space="0" w:color="auto"/>
        <w:bottom w:val="none" w:sz="0" w:space="0" w:color="auto"/>
        <w:right w:val="none" w:sz="0" w:space="0" w:color="auto"/>
      </w:divBdr>
    </w:div>
    <w:div w:id="162089896">
      <w:bodyDiv w:val="1"/>
      <w:marLeft w:val="0"/>
      <w:marRight w:val="0"/>
      <w:marTop w:val="0"/>
      <w:marBottom w:val="0"/>
      <w:divBdr>
        <w:top w:val="none" w:sz="0" w:space="0" w:color="auto"/>
        <w:left w:val="none" w:sz="0" w:space="0" w:color="auto"/>
        <w:bottom w:val="none" w:sz="0" w:space="0" w:color="auto"/>
        <w:right w:val="none" w:sz="0" w:space="0" w:color="auto"/>
      </w:divBdr>
    </w:div>
    <w:div w:id="162285561">
      <w:bodyDiv w:val="1"/>
      <w:marLeft w:val="0"/>
      <w:marRight w:val="0"/>
      <w:marTop w:val="0"/>
      <w:marBottom w:val="0"/>
      <w:divBdr>
        <w:top w:val="none" w:sz="0" w:space="0" w:color="auto"/>
        <w:left w:val="none" w:sz="0" w:space="0" w:color="auto"/>
        <w:bottom w:val="none" w:sz="0" w:space="0" w:color="auto"/>
        <w:right w:val="none" w:sz="0" w:space="0" w:color="auto"/>
      </w:divBdr>
    </w:div>
    <w:div w:id="164053680">
      <w:bodyDiv w:val="1"/>
      <w:marLeft w:val="0"/>
      <w:marRight w:val="0"/>
      <w:marTop w:val="0"/>
      <w:marBottom w:val="0"/>
      <w:divBdr>
        <w:top w:val="none" w:sz="0" w:space="0" w:color="auto"/>
        <w:left w:val="none" w:sz="0" w:space="0" w:color="auto"/>
        <w:bottom w:val="none" w:sz="0" w:space="0" w:color="auto"/>
        <w:right w:val="none" w:sz="0" w:space="0" w:color="auto"/>
      </w:divBdr>
    </w:div>
    <w:div w:id="166793264">
      <w:bodyDiv w:val="1"/>
      <w:marLeft w:val="0"/>
      <w:marRight w:val="0"/>
      <w:marTop w:val="0"/>
      <w:marBottom w:val="0"/>
      <w:divBdr>
        <w:top w:val="none" w:sz="0" w:space="0" w:color="auto"/>
        <w:left w:val="none" w:sz="0" w:space="0" w:color="auto"/>
        <w:bottom w:val="none" w:sz="0" w:space="0" w:color="auto"/>
        <w:right w:val="none" w:sz="0" w:space="0" w:color="auto"/>
      </w:divBdr>
    </w:div>
    <w:div w:id="167792311">
      <w:bodyDiv w:val="1"/>
      <w:marLeft w:val="0"/>
      <w:marRight w:val="0"/>
      <w:marTop w:val="0"/>
      <w:marBottom w:val="0"/>
      <w:divBdr>
        <w:top w:val="none" w:sz="0" w:space="0" w:color="auto"/>
        <w:left w:val="none" w:sz="0" w:space="0" w:color="auto"/>
        <w:bottom w:val="none" w:sz="0" w:space="0" w:color="auto"/>
        <w:right w:val="none" w:sz="0" w:space="0" w:color="auto"/>
      </w:divBdr>
    </w:div>
    <w:div w:id="167797466">
      <w:bodyDiv w:val="1"/>
      <w:marLeft w:val="0"/>
      <w:marRight w:val="0"/>
      <w:marTop w:val="0"/>
      <w:marBottom w:val="0"/>
      <w:divBdr>
        <w:top w:val="none" w:sz="0" w:space="0" w:color="auto"/>
        <w:left w:val="none" w:sz="0" w:space="0" w:color="auto"/>
        <w:bottom w:val="none" w:sz="0" w:space="0" w:color="auto"/>
        <w:right w:val="none" w:sz="0" w:space="0" w:color="auto"/>
      </w:divBdr>
    </w:div>
    <w:div w:id="170024633">
      <w:bodyDiv w:val="1"/>
      <w:marLeft w:val="0"/>
      <w:marRight w:val="0"/>
      <w:marTop w:val="0"/>
      <w:marBottom w:val="0"/>
      <w:divBdr>
        <w:top w:val="none" w:sz="0" w:space="0" w:color="auto"/>
        <w:left w:val="none" w:sz="0" w:space="0" w:color="auto"/>
        <w:bottom w:val="none" w:sz="0" w:space="0" w:color="auto"/>
        <w:right w:val="none" w:sz="0" w:space="0" w:color="auto"/>
      </w:divBdr>
    </w:div>
    <w:div w:id="171729379">
      <w:bodyDiv w:val="1"/>
      <w:marLeft w:val="0"/>
      <w:marRight w:val="0"/>
      <w:marTop w:val="0"/>
      <w:marBottom w:val="0"/>
      <w:divBdr>
        <w:top w:val="none" w:sz="0" w:space="0" w:color="auto"/>
        <w:left w:val="none" w:sz="0" w:space="0" w:color="auto"/>
        <w:bottom w:val="none" w:sz="0" w:space="0" w:color="auto"/>
        <w:right w:val="none" w:sz="0" w:space="0" w:color="auto"/>
      </w:divBdr>
    </w:div>
    <w:div w:id="172916621">
      <w:bodyDiv w:val="1"/>
      <w:marLeft w:val="0"/>
      <w:marRight w:val="0"/>
      <w:marTop w:val="0"/>
      <w:marBottom w:val="0"/>
      <w:divBdr>
        <w:top w:val="none" w:sz="0" w:space="0" w:color="auto"/>
        <w:left w:val="none" w:sz="0" w:space="0" w:color="auto"/>
        <w:bottom w:val="none" w:sz="0" w:space="0" w:color="auto"/>
        <w:right w:val="none" w:sz="0" w:space="0" w:color="auto"/>
      </w:divBdr>
    </w:div>
    <w:div w:id="172964001">
      <w:bodyDiv w:val="1"/>
      <w:marLeft w:val="0"/>
      <w:marRight w:val="0"/>
      <w:marTop w:val="0"/>
      <w:marBottom w:val="0"/>
      <w:divBdr>
        <w:top w:val="none" w:sz="0" w:space="0" w:color="auto"/>
        <w:left w:val="none" w:sz="0" w:space="0" w:color="auto"/>
        <w:bottom w:val="none" w:sz="0" w:space="0" w:color="auto"/>
        <w:right w:val="none" w:sz="0" w:space="0" w:color="auto"/>
      </w:divBdr>
    </w:div>
    <w:div w:id="173154809">
      <w:bodyDiv w:val="1"/>
      <w:marLeft w:val="0"/>
      <w:marRight w:val="0"/>
      <w:marTop w:val="0"/>
      <w:marBottom w:val="0"/>
      <w:divBdr>
        <w:top w:val="none" w:sz="0" w:space="0" w:color="auto"/>
        <w:left w:val="none" w:sz="0" w:space="0" w:color="auto"/>
        <w:bottom w:val="none" w:sz="0" w:space="0" w:color="auto"/>
        <w:right w:val="none" w:sz="0" w:space="0" w:color="auto"/>
      </w:divBdr>
    </w:div>
    <w:div w:id="174267901">
      <w:bodyDiv w:val="1"/>
      <w:marLeft w:val="0"/>
      <w:marRight w:val="0"/>
      <w:marTop w:val="0"/>
      <w:marBottom w:val="0"/>
      <w:divBdr>
        <w:top w:val="none" w:sz="0" w:space="0" w:color="auto"/>
        <w:left w:val="none" w:sz="0" w:space="0" w:color="auto"/>
        <w:bottom w:val="none" w:sz="0" w:space="0" w:color="auto"/>
        <w:right w:val="none" w:sz="0" w:space="0" w:color="auto"/>
      </w:divBdr>
    </w:div>
    <w:div w:id="176620806">
      <w:bodyDiv w:val="1"/>
      <w:marLeft w:val="0"/>
      <w:marRight w:val="0"/>
      <w:marTop w:val="0"/>
      <w:marBottom w:val="0"/>
      <w:divBdr>
        <w:top w:val="none" w:sz="0" w:space="0" w:color="auto"/>
        <w:left w:val="none" w:sz="0" w:space="0" w:color="auto"/>
        <w:bottom w:val="none" w:sz="0" w:space="0" w:color="auto"/>
        <w:right w:val="none" w:sz="0" w:space="0" w:color="auto"/>
      </w:divBdr>
    </w:div>
    <w:div w:id="176699349">
      <w:bodyDiv w:val="1"/>
      <w:marLeft w:val="0"/>
      <w:marRight w:val="0"/>
      <w:marTop w:val="0"/>
      <w:marBottom w:val="0"/>
      <w:divBdr>
        <w:top w:val="none" w:sz="0" w:space="0" w:color="auto"/>
        <w:left w:val="none" w:sz="0" w:space="0" w:color="auto"/>
        <w:bottom w:val="none" w:sz="0" w:space="0" w:color="auto"/>
        <w:right w:val="none" w:sz="0" w:space="0" w:color="auto"/>
      </w:divBdr>
    </w:div>
    <w:div w:id="178279129">
      <w:bodyDiv w:val="1"/>
      <w:marLeft w:val="0"/>
      <w:marRight w:val="0"/>
      <w:marTop w:val="0"/>
      <w:marBottom w:val="0"/>
      <w:divBdr>
        <w:top w:val="none" w:sz="0" w:space="0" w:color="auto"/>
        <w:left w:val="none" w:sz="0" w:space="0" w:color="auto"/>
        <w:bottom w:val="none" w:sz="0" w:space="0" w:color="auto"/>
        <w:right w:val="none" w:sz="0" w:space="0" w:color="auto"/>
      </w:divBdr>
    </w:div>
    <w:div w:id="180170732">
      <w:bodyDiv w:val="1"/>
      <w:marLeft w:val="0"/>
      <w:marRight w:val="0"/>
      <w:marTop w:val="0"/>
      <w:marBottom w:val="0"/>
      <w:divBdr>
        <w:top w:val="none" w:sz="0" w:space="0" w:color="auto"/>
        <w:left w:val="none" w:sz="0" w:space="0" w:color="auto"/>
        <w:bottom w:val="none" w:sz="0" w:space="0" w:color="auto"/>
        <w:right w:val="none" w:sz="0" w:space="0" w:color="auto"/>
      </w:divBdr>
    </w:div>
    <w:div w:id="180634196">
      <w:bodyDiv w:val="1"/>
      <w:marLeft w:val="0"/>
      <w:marRight w:val="0"/>
      <w:marTop w:val="0"/>
      <w:marBottom w:val="0"/>
      <w:divBdr>
        <w:top w:val="none" w:sz="0" w:space="0" w:color="auto"/>
        <w:left w:val="none" w:sz="0" w:space="0" w:color="auto"/>
        <w:bottom w:val="none" w:sz="0" w:space="0" w:color="auto"/>
        <w:right w:val="none" w:sz="0" w:space="0" w:color="auto"/>
      </w:divBdr>
    </w:div>
    <w:div w:id="181359125">
      <w:bodyDiv w:val="1"/>
      <w:marLeft w:val="0"/>
      <w:marRight w:val="0"/>
      <w:marTop w:val="0"/>
      <w:marBottom w:val="0"/>
      <w:divBdr>
        <w:top w:val="none" w:sz="0" w:space="0" w:color="auto"/>
        <w:left w:val="none" w:sz="0" w:space="0" w:color="auto"/>
        <w:bottom w:val="none" w:sz="0" w:space="0" w:color="auto"/>
        <w:right w:val="none" w:sz="0" w:space="0" w:color="auto"/>
      </w:divBdr>
    </w:div>
    <w:div w:id="183709478">
      <w:bodyDiv w:val="1"/>
      <w:marLeft w:val="0"/>
      <w:marRight w:val="0"/>
      <w:marTop w:val="0"/>
      <w:marBottom w:val="0"/>
      <w:divBdr>
        <w:top w:val="none" w:sz="0" w:space="0" w:color="auto"/>
        <w:left w:val="none" w:sz="0" w:space="0" w:color="auto"/>
        <w:bottom w:val="none" w:sz="0" w:space="0" w:color="auto"/>
        <w:right w:val="none" w:sz="0" w:space="0" w:color="auto"/>
      </w:divBdr>
    </w:div>
    <w:div w:id="183982839">
      <w:bodyDiv w:val="1"/>
      <w:marLeft w:val="0"/>
      <w:marRight w:val="0"/>
      <w:marTop w:val="0"/>
      <w:marBottom w:val="0"/>
      <w:divBdr>
        <w:top w:val="none" w:sz="0" w:space="0" w:color="auto"/>
        <w:left w:val="none" w:sz="0" w:space="0" w:color="auto"/>
        <w:bottom w:val="none" w:sz="0" w:space="0" w:color="auto"/>
        <w:right w:val="none" w:sz="0" w:space="0" w:color="auto"/>
      </w:divBdr>
    </w:div>
    <w:div w:id="184446054">
      <w:bodyDiv w:val="1"/>
      <w:marLeft w:val="0"/>
      <w:marRight w:val="0"/>
      <w:marTop w:val="0"/>
      <w:marBottom w:val="0"/>
      <w:divBdr>
        <w:top w:val="none" w:sz="0" w:space="0" w:color="auto"/>
        <w:left w:val="none" w:sz="0" w:space="0" w:color="auto"/>
        <w:bottom w:val="none" w:sz="0" w:space="0" w:color="auto"/>
        <w:right w:val="none" w:sz="0" w:space="0" w:color="auto"/>
      </w:divBdr>
    </w:div>
    <w:div w:id="188104348">
      <w:bodyDiv w:val="1"/>
      <w:marLeft w:val="0"/>
      <w:marRight w:val="0"/>
      <w:marTop w:val="0"/>
      <w:marBottom w:val="0"/>
      <w:divBdr>
        <w:top w:val="none" w:sz="0" w:space="0" w:color="auto"/>
        <w:left w:val="none" w:sz="0" w:space="0" w:color="auto"/>
        <w:bottom w:val="none" w:sz="0" w:space="0" w:color="auto"/>
        <w:right w:val="none" w:sz="0" w:space="0" w:color="auto"/>
      </w:divBdr>
    </w:div>
    <w:div w:id="189728512">
      <w:bodyDiv w:val="1"/>
      <w:marLeft w:val="0"/>
      <w:marRight w:val="0"/>
      <w:marTop w:val="0"/>
      <w:marBottom w:val="0"/>
      <w:divBdr>
        <w:top w:val="none" w:sz="0" w:space="0" w:color="auto"/>
        <w:left w:val="none" w:sz="0" w:space="0" w:color="auto"/>
        <w:bottom w:val="none" w:sz="0" w:space="0" w:color="auto"/>
        <w:right w:val="none" w:sz="0" w:space="0" w:color="auto"/>
      </w:divBdr>
    </w:div>
    <w:div w:id="190536253">
      <w:bodyDiv w:val="1"/>
      <w:marLeft w:val="0"/>
      <w:marRight w:val="0"/>
      <w:marTop w:val="0"/>
      <w:marBottom w:val="0"/>
      <w:divBdr>
        <w:top w:val="none" w:sz="0" w:space="0" w:color="auto"/>
        <w:left w:val="none" w:sz="0" w:space="0" w:color="auto"/>
        <w:bottom w:val="none" w:sz="0" w:space="0" w:color="auto"/>
        <w:right w:val="none" w:sz="0" w:space="0" w:color="auto"/>
      </w:divBdr>
    </w:div>
    <w:div w:id="192304194">
      <w:bodyDiv w:val="1"/>
      <w:marLeft w:val="0"/>
      <w:marRight w:val="0"/>
      <w:marTop w:val="0"/>
      <w:marBottom w:val="0"/>
      <w:divBdr>
        <w:top w:val="none" w:sz="0" w:space="0" w:color="auto"/>
        <w:left w:val="none" w:sz="0" w:space="0" w:color="auto"/>
        <w:bottom w:val="none" w:sz="0" w:space="0" w:color="auto"/>
        <w:right w:val="none" w:sz="0" w:space="0" w:color="auto"/>
      </w:divBdr>
    </w:div>
    <w:div w:id="192766974">
      <w:bodyDiv w:val="1"/>
      <w:marLeft w:val="0"/>
      <w:marRight w:val="0"/>
      <w:marTop w:val="0"/>
      <w:marBottom w:val="0"/>
      <w:divBdr>
        <w:top w:val="none" w:sz="0" w:space="0" w:color="auto"/>
        <w:left w:val="none" w:sz="0" w:space="0" w:color="auto"/>
        <w:bottom w:val="none" w:sz="0" w:space="0" w:color="auto"/>
        <w:right w:val="none" w:sz="0" w:space="0" w:color="auto"/>
      </w:divBdr>
    </w:div>
    <w:div w:id="193541265">
      <w:bodyDiv w:val="1"/>
      <w:marLeft w:val="0"/>
      <w:marRight w:val="0"/>
      <w:marTop w:val="0"/>
      <w:marBottom w:val="0"/>
      <w:divBdr>
        <w:top w:val="none" w:sz="0" w:space="0" w:color="auto"/>
        <w:left w:val="none" w:sz="0" w:space="0" w:color="auto"/>
        <w:bottom w:val="none" w:sz="0" w:space="0" w:color="auto"/>
        <w:right w:val="none" w:sz="0" w:space="0" w:color="auto"/>
      </w:divBdr>
    </w:div>
    <w:div w:id="196554192">
      <w:bodyDiv w:val="1"/>
      <w:marLeft w:val="0"/>
      <w:marRight w:val="0"/>
      <w:marTop w:val="0"/>
      <w:marBottom w:val="0"/>
      <w:divBdr>
        <w:top w:val="none" w:sz="0" w:space="0" w:color="auto"/>
        <w:left w:val="none" w:sz="0" w:space="0" w:color="auto"/>
        <w:bottom w:val="none" w:sz="0" w:space="0" w:color="auto"/>
        <w:right w:val="none" w:sz="0" w:space="0" w:color="auto"/>
      </w:divBdr>
    </w:div>
    <w:div w:id="197015437">
      <w:bodyDiv w:val="1"/>
      <w:marLeft w:val="0"/>
      <w:marRight w:val="0"/>
      <w:marTop w:val="0"/>
      <w:marBottom w:val="0"/>
      <w:divBdr>
        <w:top w:val="none" w:sz="0" w:space="0" w:color="auto"/>
        <w:left w:val="none" w:sz="0" w:space="0" w:color="auto"/>
        <w:bottom w:val="none" w:sz="0" w:space="0" w:color="auto"/>
        <w:right w:val="none" w:sz="0" w:space="0" w:color="auto"/>
      </w:divBdr>
    </w:div>
    <w:div w:id="197201685">
      <w:bodyDiv w:val="1"/>
      <w:marLeft w:val="0"/>
      <w:marRight w:val="0"/>
      <w:marTop w:val="0"/>
      <w:marBottom w:val="0"/>
      <w:divBdr>
        <w:top w:val="none" w:sz="0" w:space="0" w:color="auto"/>
        <w:left w:val="none" w:sz="0" w:space="0" w:color="auto"/>
        <w:bottom w:val="none" w:sz="0" w:space="0" w:color="auto"/>
        <w:right w:val="none" w:sz="0" w:space="0" w:color="auto"/>
      </w:divBdr>
    </w:div>
    <w:div w:id="200754726">
      <w:bodyDiv w:val="1"/>
      <w:marLeft w:val="0"/>
      <w:marRight w:val="0"/>
      <w:marTop w:val="0"/>
      <w:marBottom w:val="0"/>
      <w:divBdr>
        <w:top w:val="none" w:sz="0" w:space="0" w:color="auto"/>
        <w:left w:val="none" w:sz="0" w:space="0" w:color="auto"/>
        <w:bottom w:val="none" w:sz="0" w:space="0" w:color="auto"/>
        <w:right w:val="none" w:sz="0" w:space="0" w:color="auto"/>
      </w:divBdr>
    </w:div>
    <w:div w:id="201015743">
      <w:bodyDiv w:val="1"/>
      <w:marLeft w:val="0"/>
      <w:marRight w:val="0"/>
      <w:marTop w:val="0"/>
      <w:marBottom w:val="0"/>
      <w:divBdr>
        <w:top w:val="none" w:sz="0" w:space="0" w:color="auto"/>
        <w:left w:val="none" w:sz="0" w:space="0" w:color="auto"/>
        <w:bottom w:val="none" w:sz="0" w:space="0" w:color="auto"/>
        <w:right w:val="none" w:sz="0" w:space="0" w:color="auto"/>
      </w:divBdr>
    </w:div>
    <w:div w:id="201985752">
      <w:bodyDiv w:val="1"/>
      <w:marLeft w:val="0"/>
      <w:marRight w:val="0"/>
      <w:marTop w:val="0"/>
      <w:marBottom w:val="0"/>
      <w:divBdr>
        <w:top w:val="none" w:sz="0" w:space="0" w:color="auto"/>
        <w:left w:val="none" w:sz="0" w:space="0" w:color="auto"/>
        <w:bottom w:val="none" w:sz="0" w:space="0" w:color="auto"/>
        <w:right w:val="none" w:sz="0" w:space="0" w:color="auto"/>
      </w:divBdr>
    </w:div>
    <w:div w:id="202863487">
      <w:bodyDiv w:val="1"/>
      <w:marLeft w:val="0"/>
      <w:marRight w:val="0"/>
      <w:marTop w:val="0"/>
      <w:marBottom w:val="0"/>
      <w:divBdr>
        <w:top w:val="none" w:sz="0" w:space="0" w:color="auto"/>
        <w:left w:val="none" w:sz="0" w:space="0" w:color="auto"/>
        <w:bottom w:val="none" w:sz="0" w:space="0" w:color="auto"/>
        <w:right w:val="none" w:sz="0" w:space="0" w:color="auto"/>
      </w:divBdr>
    </w:div>
    <w:div w:id="202986576">
      <w:bodyDiv w:val="1"/>
      <w:marLeft w:val="0"/>
      <w:marRight w:val="0"/>
      <w:marTop w:val="0"/>
      <w:marBottom w:val="0"/>
      <w:divBdr>
        <w:top w:val="none" w:sz="0" w:space="0" w:color="auto"/>
        <w:left w:val="none" w:sz="0" w:space="0" w:color="auto"/>
        <w:bottom w:val="none" w:sz="0" w:space="0" w:color="auto"/>
        <w:right w:val="none" w:sz="0" w:space="0" w:color="auto"/>
      </w:divBdr>
    </w:div>
    <w:div w:id="203251491">
      <w:bodyDiv w:val="1"/>
      <w:marLeft w:val="0"/>
      <w:marRight w:val="0"/>
      <w:marTop w:val="0"/>
      <w:marBottom w:val="0"/>
      <w:divBdr>
        <w:top w:val="none" w:sz="0" w:space="0" w:color="auto"/>
        <w:left w:val="none" w:sz="0" w:space="0" w:color="auto"/>
        <w:bottom w:val="none" w:sz="0" w:space="0" w:color="auto"/>
        <w:right w:val="none" w:sz="0" w:space="0" w:color="auto"/>
      </w:divBdr>
    </w:div>
    <w:div w:id="204173238">
      <w:bodyDiv w:val="1"/>
      <w:marLeft w:val="0"/>
      <w:marRight w:val="0"/>
      <w:marTop w:val="0"/>
      <w:marBottom w:val="0"/>
      <w:divBdr>
        <w:top w:val="none" w:sz="0" w:space="0" w:color="auto"/>
        <w:left w:val="none" w:sz="0" w:space="0" w:color="auto"/>
        <w:bottom w:val="none" w:sz="0" w:space="0" w:color="auto"/>
        <w:right w:val="none" w:sz="0" w:space="0" w:color="auto"/>
      </w:divBdr>
    </w:div>
    <w:div w:id="205265394">
      <w:bodyDiv w:val="1"/>
      <w:marLeft w:val="0"/>
      <w:marRight w:val="0"/>
      <w:marTop w:val="0"/>
      <w:marBottom w:val="0"/>
      <w:divBdr>
        <w:top w:val="none" w:sz="0" w:space="0" w:color="auto"/>
        <w:left w:val="none" w:sz="0" w:space="0" w:color="auto"/>
        <w:bottom w:val="none" w:sz="0" w:space="0" w:color="auto"/>
        <w:right w:val="none" w:sz="0" w:space="0" w:color="auto"/>
      </w:divBdr>
    </w:div>
    <w:div w:id="206530771">
      <w:bodyDiv w:val="1"/>
      <w:marLeft w:val="0"/>
      <w:marRight w:val="0"/>
      <w:marTop w:val="0"/>
      <w:marBottom w:val="0"/>
      <w:divBdr>
        <w:top w:val="none" w:sz="0" w:space="0" w:color="auto"/>
        <w:left w:val="none" w:sz="0" w:space="0" w:color="auto"/>
        <w:bottom w:val="none" w:sz="0" w:space="0" w:color="auto"/>
        <w:right w:val="none" w:sz="0" w:space="0" w:color="auto"/>
      </w:divBdr>
    </w:div>
    <w:div w:id="208539917">
      <w:bodyDiv w:val="1"/>
      <w:marLeft w:val="0"/>
      <w:marRight w:val="0"/>
      <w:marTop w:val="0"/>
      <w:marBottom w:val="0"/>
      <w:divBdr>
        <w:top w:val="none" w:sz="0" w:space="0" w:color="auto"/>
        <w:left w:val="none" w:sz="0" w:space="0" w:color="auto"/>
        <w:bottom w:val="none" w:sz="0" w:space="0" w:color="auto"/>
        <w:right w:val="none" w:sz="0" w:space="0" w:color="auto"/>
      </w:divBdr>
    </w:div>
    <w:div w:id="208885946">
      <w:bodyDiv w:val="1"/>
      <w:marLeft w:val="0"/>
      <w:marRight w:val="0"/>
      <w:marTop w:val="0"/>
      <w:marBottom w:val="0"/>
      <w:divBdr>
        <w:top w:val="none" w:sz="0" w:space="0" w:color="auto"/>
        <w:left w:val="none" w:sz="0" w:space="0" w:color="auto"/>
        <w:bottom w:val="none" w:sz="0" w:space="0" w:color="auto"/>
        <w:right w:val="none" w:sz="0" w:space="0" w:color="auto"/>
      </w:divBdr>
    </w:div>
    <w:div w:id="210121518">
      <w:bodyDiv w:val="1"/>
      <w:marLeft w:val="0"/>
      <w:marRight w:val="0"/>
      <w:marTop w:val="0"/>
      <w:marBottom w:val="0"/>
      <w:divBdr>
        <w:top w:val="none" w:sz="0" w:space="0" w:color="auto"/>
        <w:left w:val="none" w:sz="0" w:space="0" w:color="auto"/>
        <w:bottom w:val="none" w:sz="0" w:space="0" w:color="auto"/>
        <w:right w:val="none" w:sz="0" w:space="0" w:color="auto"/>
      </w:divBdr>
    </w:div>
    <w:div w:id="210265028">
      <w:bodyDiv w:val="1"/>
      <w:marLeft w:val="0"/>
      <w:marRight w:val="0"/>
      <w:marTop w:val="0"/>
      <w:marBottom w:val="0"/>
      <w:divBdr>
        <w:top w:val="none" w:sz="0" w:space="0" w:color="auto"/>
        <w:left w:val="none" w:sz="0" w:space="0" w:color="auto"/>
        <w:bottom w:val="none" w:sz="0" w:space="0" w:color="auto"/>
        <w:right w:val="none" w:sz="0" w:space="0" w:color="auto"/>
      </w:divBdr>
    </w:div>
    <w:div w:id="210388725">
      <w:bodyDiv w:val="1"/>
      <w:marLeft w:val="0"/>
      <w:marRight w:val="0"/>
      <w:marTop w:val="0"/>
      <w:marBottom w:val="0"/>
      <w:divBdr>
        <w:top w:val="none" w:sz="0" w:space="0" w:color="auto"/>
        <w:left w:val="none" w:sz="0" w:space="0" w:color="auto"/>
        <w:bottom w:val="none" w:sz="0" w:space="0" w:color="auto"/>
        <w:right w:val="none" w:sz="0" w:space="0" w:color="auto"/>
      </w:divBdr>
    </w:div>
    <w:div w:id="211305359">
      <w:bodyDiv w:val="1"/>
      <w:marLeft w:val="0"/>
      <w:marRight w:val="0"/>
      <w:marTop w:val="0"/>
      <w:marBottom w:val="0"/>
      <w:divBdr>
        <w:top w:val="none" w:sz="0" w:space="0" w:color="auto"/>
        <w:left w:val="none" w:sz="0" w:space="0" w:color="auto"/>
        <w:bottom w:val="none" w:sz="0" w:space="0" w:color="auto"/>
        <w:right w:val="none" w:sz="0" w:space="0" w:color="auto"/>
      </w:divBdr>
    </w:div>
    <w:div w:id="211618904">
      <w:bodyDiv w:val="1"/>
      <w:marLeft w:val="0"/>
      <w:marRight w:val="0"/>
      <w:marTop w:val="0"/>
      <w:marBottom w:val="0"/>
      <w:divBdr>
        <w:top w:val="none" w:sz="0" w:space="0" w:color="auto"/>
        <w:left w:val="none" w:sz="0" w:space="0" w:color="auto"/>
        <w:bottom w:val="none" w:sz="0" w:space="0" w:color="auto"/>
        <w:right w:val="none" w:sz="0" w:space="0" w:color="auto"/>
      </w:divBdr>
    </w:div>
    <w:div w:id="212233142">
      <w:bodyDiv w:val="1"/>
      <w:marLeft w:val="0"/>
      <w:marRight w:val="0"/>
      <w:marTop w:val="0"/>
      <w:marBottom w:val="0"/>
      <w:divBdr>
        <w:top w:val="none" w:sz="0" w:space="0" w:color="auto"/>
        <w:left w:val="none" w:sz="0" w:space="0" w:color="auto"/>
        <w:bottom w:val="none" w:sz="0" w:space="0" w:color="auto"/>
        <w:right w:val="none" w:sz="0" w:space="0" w:color="auto"/>
      </w:divBdr>
    </w:div>
    <w:div w:id="213352326">
      <w:bodyDiv w:val="1"/>
      <w:marLeft w:val="0"/>
      <w:marRight w:val="0"/>
      <w:marTop w:val="0"/>
      <w:marBottom w:val="0"/>
      <w:divBdr>
        <w:top w:val="none" w:sz="0" w:space="0" w:color="auto"/>
        <w:left w:val="none" w:sz="0" w:space="0" w:color="auto"/>
        <w:bottom w:val="none" w:sz="0" w:space="0" w:color="auto"/>
        <w:right w:val="none" w:sz="0" w:space="0" w:color="auto"/>
      </w:divBdr>
    </w:div>
    <w:div w:id="213778675">
      <w:bodyDiv w:val="1"/>
      <w:marLeft w:val="0"/>
      <w:marRight w:val="0"/>
      <w:marTop w:val="0"/>
      <w:marBottom w:val="0"/>
      <w:divBdr>
        <w:top w:val="none" w:sz="0" w:space="0" w:color="auto"/>
        <w:left w:val="none" w:sz="0" w:space="0" w:color="auto"/>
        <w:bottom w:val="none" w:sz="0" w:space="0" w:color="auto"/>
        <w:right w:val="none" w:sz="0" w:space="0" w:color="auto"/>
      </w:divBdr>
    </w:div>
    <w:div w:id="216014467">
      <w:bodyDiv w:val="1"/>
      <w:marLeft w:val="0"/>
      <w:marRight w:val="0"/>
      <w:marTop w:val="0"/>
      <w:marBottom w:val="0"/>
      <w:divBdr>
        <w:top w:val="none" w:sz="0" w:space="0" w:color="auto"/>
        <w:left w:val="none" w:sz="0" w:space="0" w:color="auto"/>
        <w:bottom w:val="none" w:sz="0" w:space="0" w:color="auto"/>
        <w:right w:val="none" w:sz="0" w:space="0" w:color="auto"/>
      </w:divBdr>
    </w:div>
    <w:div w:id="216867336">
      <w:bodyDiv w:val="1"/>
      <w:marLeft w:val="0"/>
      <w:marRight w:val="0"/>
      <w:marTop w:val="0"/>
      <w:marBottom w:val="0"/>
      <w:divBdr>
        <w:top w:val="none" w:sz="0" w:space="0" w:color="auto"/>
        <w:left w:val="none" w:sz="0" w:space="0" w:color="auto"/>
        <w:bottom w:val="none" w:sz="0" w:space="0" w:color="auto"/>
        <w:right w:val="none" w:sz="0" w:space="0" w:color="auto"/>
      </w:divBdr>
    </w:div>
    <w:div w:id="217472438">
      <w:bodyDiv w:val="1"/>
      <w:marLeft w:val="0"/>
      <w:marRight w:val="0"/>
      <w:marTop w:val="0"/>
      <w:marBottom w:val="0"/>
      <w:divBdr>
        <w:top w:val="none" w:sz="0" w:space="0" w:color="auto"/>
        <w:left w:val="none" w:sz="0" w:space="0" w:color="auto"/>
        <w:bottom w:val="none" w:sz="0" w:space="0" w:color="auto"/>
        <w:right w:val="none" w:sz="0" w:space="0" w:color="auto"/>
      </w:divBdr>
    </w:div>
    <w:div w:id="217788019">
      <w:bodyDiv w:val="1"/>
      <w:marLeft w:val="0"/>
      <w:marRight w:val="0"/>
      <w:marTop w:val="0"/>
      <w:marBottom w:val="0"/>
      <w:divBdr>
        <w:top w:val="none" w:sz="0" w:space="0" w:color="auto"/>
        <w:left w:val="none" w:sz="0" w:space="0" w:color="auto"/>
        <w:bottom w:val="none" w:sz="0" w:space="0" w:color="auto"/>
        <w:right w:val="none" w:sz="0" w:space="0" w:color="auto"/>
      </w:divBdr>
    </w:div>
    <w:div w:id="218975873">
      <w:bodyDiv w:val="1"/>
      <w:marLeft w:val="0"/>
      <w:marRight w:val="0"/>
      <w:marTop w:val="0"/>
      <w:marBottom w:val="0"/>
      <w:divBdr>
        <w:top w:val="none" w:sz="0" w:space="0" w:color="auto"/>
        <w:left w:val="none" w:sz="0" w:space="0" w:color="auto"/>
        <w:bottom w:val="none" w:sz="0" w:space="0" w:color="auto"/>
        <w:right w:val="none" w:sz="0" w:space="0" w:color="auto"/>
      </w:divBdr>
    </w:div>
    <w:div w:id="219754026">
      <w:bodyDiv w:val="1"/>
      <w:marLeft w:val="0"/>
      <w:marRight w:val="0"/>
      <w:marTop w:val="0"/>
      <w:marBottom w:val="0"/>
      <w:divBdr>
        <w:top w:val="none" w:sz="0" w:space="0" w:color="auto"/>
        <w:left w:val="none" w:sz="0" w:space="0" w:color="auto"/>
        <w:bottom w:val="none" w:sz="0" w:space="0" w:color="auto"/>
        <w:right w:val="none" w:sz="0" w:space="0" w:color="auto"/>
      </w:divBdr>
    </w:div>
    <w:div w:id="220292932">
      <w:bodyDiv w:val="1"/>
      <w:marLeft w:val="0"/>
      <w:marRight w:val="0"/>
      <w:marTop w:val="0"/>
      <w:marBottom w:val="0"/>
      <w:divBdr>
        <w:top w:val="none" w:sz="0" w:space="0" w:color="auto"/>
        <w:left w:val="none" w:sz="0" w:space="0" w:color="auto"/>
        <w:bottom w:val="none" w:sz="0" w:space="0" w:color="auto"/>
        <w:right w:val="none" w:sz="0" w:space="0" w:color="auto"/>
      </w:divBdr>
    </w:div>
    <w:div w:id="222255182">
      <w:bodyDiv w:val="1"/>
      <w:marLeft w:val="0"/>
      <w:marRight w:val="0"/>
      <w:marTop w:val="0"/>
      <w:marBottom w:val="0"/>
      <w:divBdr>
        <w:top w:val="none" w:sz="0" w:space="0" w:color="auto"/>
        <w:left w:val="none" w:sz="0" w:space="0" w:color="auto"/>
        <w:bottom w:val="none" w:sz="0" w:space="0" w:color="auto"/>
        <w:right w:val="none" w:sz="0" w:space="0" w:color="auto"/>
      </w:divBdr>
    </w:div>
    <w:div w:id="223956410">
      <w:bodyDiv w:val="1"/>
      <w:marLeft w:val="0"/>
      <w:marRight w:val="0"/>
      <w:marTop w:val="0"/>
      <w:marBottom w:val="0"/>
      <w:divBdr>
        <w:top w:val="none" w:sz="0" w:space="0" w:color="auto"/>
        <w:left w:val="none" w:sz="0" w:space="0" w:color="auto"/>
        <w:bottom w:val="none" w:sz="0" w:space="0" w:color="auto"/>
        <w:right w:val="none" w:sz="0" w:space="0" w:color="auto"/>
      </w:divBdr>
    </w:div>
    <w:div w:id="224997042">
      <w:bodyDiv w:val="1"/>
      <w:marLeft w:val="0"/>
      <w:marRight w:val="0"/>
      <w:marTop w:val="0"/>
      <w:marBottom w:val="0"/>
      <w:divBdr>
        <w:top w:val="none" w:sz="0" w:space="0" w:color="auto"/>
        <w:left w:val="none" w:sz="0" w:space="0" w:color="auto"/>
        <w:bottom w:val="none" w:sz="0" w:space="0" w:color="auto"/>
        <w:right w:val="none" w:sz="0" w:space="0" w:color="auto"/>
      </w:divBdr>
    </w:div>
    <w:div w:id="225453671">
      <w:bodyDiv w:val="1"/>
      <w:marLeft w:val="0"/>
      <w:marRight w:val="0"/>
      <w:marTop w:val="0"/>
      <w:marBottom w:val="0"/>
      <w:divBdr>
        <w:top w:val="none" w:sz="0" w:space="0" w:color="auto"/>
        <w:left w:val="none" w:sz="0" w:space="0" w:color="auto"/>
        <w:bottom w:val="none" w:sz="0" w:space="0" w:color="auto"/>
        <w:right w:val="none" w:sz="0" w:space="0" w:color="auto"/>
      </w:divBdr>
    </w:div>
    <w:div w:id="226306707">
      <w:bodyDiv w:val="1"/>
      <w:marLeft w:val="0"/>
      <w:marRight w:val="0"/>
      <w:marTop w:val="0"/>
      <w:marBottom w:val="0"/>
      <w:divBdr>
        <w:top w:val="none" w:sz="0" w:space="0" w:color="auto"/>
        <w:left w:val="none" w:sz="0" w:space="0" w:color="auto"/>
        <w:bottom w:val="none" w:sz="0" w:space="0" w:color="auto"/>
        <w:right w:val="none" w:sz="0" w:space="0" w:color="auto"/>
      </w:divBdr>
    </w:div>
    <w:div w:id="227347286">
      <w:bodyDiv w:val="1"/>
      <w:marLeft w:val="0"/>
      <w:marRight w:val="0"/>
      <w:marTop w:val="0"/>
      <w:marBottom w:val="0"/>
      <w:divBdr>
        <w:top w:val="none" w:sz="0" w:space="0" w:color="auto"/>
        <w:left w:val="none" w:sz="0" w:space="0" w:color="auto"/>
        <w:bottom w:val="none" w:sz="0" w:space="0" w:color="auto"/>
        <w:right w:val="none" w:sz="0" w:space="0" w:color="auto"/>
      </w:divBdr>
    </w:div>
    <w:div w:id="227543059">
      <w:bodyDiv w:val="1"/>
      <w:marLeft w:val="0"/>
      <w:marRight w:val="0"/>
      <w:marTop w:val="0"/>
      <w:marBottom w:val="0"/>
      <w:divBdr>
        <w:top w:val="none" w:sz="0" w:space="0" w:color="auto"/>
        <w:left w:val="none" w:sz="0" w:space="0" w:color="auto"/>
        <w:bottom w:val="none" w:sz="0" w:space="0" w:color="auto"/>
        <w:right w:val="none" w:sz="0" w:space="0" w:color="auto"/>
      </w:divBdr>
    </w:div>
    <w:div w:id="227689600">
      <w:bodyDiv w:val="1"/>
      <w:marLeft w:val="0"/>
      <w:marRight w:val="0"/>
      <w:marTop w:val="0"/>
      <w:marBottom w:val="0"/>
      <w:divBdr>
        <w:top w:val="none" w:sz="0" w:space="0" w:color="auto"/>
        <w:left w:val="none" w:sz="0" w:space="0" w:color="auto"/>
        <w:bottom w:val="none" w:sz="0" w:space="0" w:color="auto"/>
        <w:right w:val="none" w:sz="0" w:space="0" w:color="auto"/>
      </w:divBdr>
    </w:div>
    <w:div w:id="229468053">
      <w:bodyDiv w:val="1"/>
      <w:marLeft w:val="0"/>
      <w:marRight w:val="0"/>
      <w:marTop w:val="0"/>
      <w:marBottom w:val="0"/>
      <w:divBdr>
        <w:top w:val="none" w:sz="0" w:space="0" w:color="auto"/>
        <w:left w:val="none" w:sz="0" w:space="0" w:color="auto"/>
        <w:bottom w:val="none" w:sz="0" w:space="0" w:color="auto"/>
        <w:right w:val="none" w:sz="0" w:space="0" w:color="auto"/>
      </w:divBdr>
    </w:div>
    <w:div w:id="231356437">
      <w:bodyDiv w:val="1"/>
      <w:marLeft w:val="0"/>
      <w:marRight w:val="0"/>
      <w:marTop w:val="0"/>
      <w:marBottom w:val="0"/>
      <w:divBdr>
        <w:top w:val="none" w:sz="0" w:space="0" w:color="auto"/>
        <w:left w:val="none" w:sz="0" w:space="0" w:color="auto"/>
        <w:bottom w:val="none" w:sz="0" w:space="0" w:color="auto"/>
        <w:right w:val="none" w:sz="0" w:space="0" w:color="auto"/>
      </w:divBdr>
    </w:div>
    <w:div w:id="231431724">
      <w:bodyDiv w:val="1"/>
      <w:marLeft w:val="0"/>
      <w:marRight w:val="0"/>
      <w:marTop w:val="0"/>
      <w:marBottom w:val="0"/>
      <w:divBdr>
        <w:top w:val="none" w:sz="0" w:space="0" w:color="auto"/>
        <w:left w:val="none" w:sz="0" w:space="0" w:color="auto"/>
        <w:bottom w:val="none" w:sz="0" w:space="0" w:color="auto"/>
        <w:right w:val="none" w:sz="0" w:space="0" w:color="auto"/>
      </w:divBdr>
    </w:div>
    <w:div w:id="231504597">
      <w:bodyDiv w:val="1"/>
      <w:marLeft w:val="0"/>
      <w:marRight w:val="0"/>
      <w:marTop w:val="0"/>
      <w:marBottom w:val="0"/>
      <w:divBdr>
        <w:top w:val="none" w:sz="0" w:space="0" w:color="auto"/>
        <w:left w:val="none" w:sz="0" w:space="0" w:color="auto"/>
        <w:bottom w:val="none" w:sz="0" w:space="0" w:color="auto"/>
        <w:right w:val="none" w:sz="0" w:space="0" w:color="auto"/>
      </w:divBdr>
    </w:div>
    <w:div w:id="231962451">
      <w:bodyDiv w:val="1"/>
      <w:marLeft w:val="0"/>
      <w:marRight w:val="0"/>
      <w:marTop w:val="0"/>
      <w:marBottom w:val="0"/>
      <w:divBdr>
        <w:top w:val="none" w:sz="0" w:space="0" w:color="auto"/>
        <w:left w:val="none" w:sz="0" w:space="0" w:color="auto"/>
        <w:bottom w:val="none" w:sz="0" w:space="0" w:color="auto"/>
        <w:right w:val="none" w:sz="0" w:space="0" w:color="auto"/>
      </w:divBdr>
    </w:div>
    <w:div w:id="232009781">
      <w:bodyDiv w:val="1"/>
      <w:marLeft w:val="0"/>
      <w:marRight w:val="0"/>
      <w:marTop w:val="0"/>
      <w:marBottom w:val="0"/>
      <w:divBdr>
        <w:top w:val="none" w:sz="0" w:space="0" w:color="auto"/>
        <w:left w:val="none" w:sz="0" w:space="0" w:color="auto"/>
        <w:bottom w:val="none" w:sz="0" w:space="0" w:color="auto"/>
        <w:right w:val="none" w:sz="0" w:space="0" w:color="auto"/>
      </w:divBdr>
    </w:div>
    <w:div w:id="232353655">
      <w:bodyDiv w:val="1"/>
      <w:marLeft w:val="0"/>
      <w:marRight w:val="0"/>
      <w:marTop w:val="0"/>
      <w:marBottom w:val="0"/>
      <w:divBdr>
        <w:top w:val="none" w:sz="0" w:space="0" w:color="auto"/>
        <w:left w:val="none" w:sz="0" w:space="0" w:color="auto"/>
        <w:bottom w:val="none" w:sz="0" w:space="0" w:color="auto"/>
        <w:right w:val="none" w:sz="0" w:space="0" w:color="auto"/>
      </w:divBdr>
    </w:div>
    <w:div w:id="232398073">
      <w:bodyDiv w:val="1"/>
      <w:marLeft w:val="0"/>
      <w:marRight w:val="0"/>
      <w:marTop w:val="0"/>
      <w:marBottom w:val="0"/>
      <w:divBdr>
        <w:top w:val="none" w:sz="0" w:space="0" w:color="auto"/>
        <w:left w:val="none" w:sz="0" w:space="0" w:color="auto"/>
        <w:bottom w:val="none" w:sz="0" w:space="0" w:color="auto"/>
        <w:right w:val="none" w:sz="0" w:space="0" w:color="auto"/>
      </w:divBdr>
    </w:div>
    <w:div w:id="233393048">
      <w:bodyDiv w:val="1"/>
      <w:marLeft w:val="0"/>
      <w:marRight w:val="0"/>
      <w:marTop w:val="0"/>
      <w:marBottom w:val="0"/>
      <w:divBdr>
        <w:top w:val="none" w:sz="0" w:space="0" w:color="auto"/>
        <w:left w:val="none" w:sz="0" w:space="0" w:color="auto"/>
        <w:bottom w:val="none" w:sz="0" w:space="0" w:color="auto"/>
        <w:right w:val="none" w:sz="0" w:space="0" w:color="auto"/>
      </w:divBdr>
    </w:div>
    <w:div w:id="234824040">
      <w:bodyDiv w:val="1"/>
      <w:marLeft w:val="0"/>
      <w:marRight w:val="0"/>
      <w:marTop w:val="0"/>
      <w:marBottom w:val="0"/>
      <w:divBdr>
        <w:top w:val="none" w:sz="0" w:space="0" w:color="auto"/>
        <w:left w:val="none" w:sz="0" w:space="0" w:color="auto"/>
        <w:bottom w:val="none" w:sz="0" w:space="0" w:color="auto"/>
        <w:right w:val="none" w:sz="0" w:space="0" w:color="auto"/>
      </w:divBdr>
    </w:div>
    <w:div w:id="238639284">
      <w:bodyDiv w:val="1"/>
      <w:marLeft w:val="0"/>
      <w:marRight w:val="0"/>
      <w:marTop w:val="0"/>
      <w:marBottom w:val="0"/>
      <w:divBdr>
        <w:top w:val="none" w:sz="0" w:space="0" w:color="auto"/>
        <w:left w:val="none" w:sz="0" w:space="0" w:color="auto"/>
        <w:bottom w:val="none" w:sz="0" w:space="0" w:color="auto"/>
        <w:right w:val="none" w:sz="0" w:space="0" w:color="auto"/>
      </w:divBdr>
    </w:div>
    <w:div w:id="239222228">
      <w:bodyDiv w:val="1"/>
      <w:marLeft w:val="0"/>
      <w:marRight w:val="0"/>
      <w:marTop w:val="0"/>
      <w:marBottom w:val="0"/>
      <w:divBdr>
        <w:top w:val="none" w:sz="0" w:space="0" w:color="auto"/>
        <w:left w:val="none" w:sz="0" w:space="0" w:color="auto"/>
        <w:bottom w:val="none" w:sz="0" w:space="0" w:color="auto"/>
        <w:right w:val="none" w:sz="0" w:space="0" w:color="auto"/>
      </w:divBdr>
    </w:div>
    <w:div w:id="242299593">
      <w:bodyDiv w:val="1"/>
      <w:marLeft w:val="0"/>
      <w:marRight w:val="0"/>
      <w:marTop w:val="0"/>
      <w:marBottom w:val="0"/>
      <w:divBdr>
        <w:top w:val="none" w:sz="0" w:space="0" w:color="auto"/>
        <w:left w:val="none" w:sz="0" w:space="0" w:color="auto"/>
        <w:bottom w:val="none" w:sz="0" w:space="0" w:color="auto"/>
        <w:right w:val="none" w:sz="0" w:space="0" w:color="auto"/>
      </w:divBdr>
    </w:div>
    <w:div w:id="242374676">
      <w:bodyDiv w:val="1"/>
      <w:marLeft w:val="0"/>
      <w:marRight w:val="0"/>
      <w:marTop w:val="0"/>
      <w:marBottom w:val="0"/>
      <w:divBdr>
        <w:top w:val="none" w:sz="0" w:space="0" w:color="auto"/>
        <w:left w:val="none" w:sz="0" w:space="0" w:color="auto"/>
        <w:bottom w:val="none" w:sz="0" w:space="0" w:color="auto"/>
        <w:right w:val="none" w:sz="0" w:space="0" w:color="auto"/>
      </w:divBdr>
    </w:div>
    <w:div w:id="243028004">
      <w:bodyDiv w:val="1"/>
      <w:marLeft w:val="0"/>
      <w:marRight w:val="0"/>
      <w:marTop w:val="0"/>
      <w:marBottom w:val="0"/>
      <w:divBdr>
        <w:top w:val="none" w:sz="0" w:space="0" w:color="auto"/>
        <w:left w:val="none" w:sz="0" w:space="0" w:color="auto"/>
        <w:bottom w:val="none" w:sz="0" w:space="0" w:color="auto"/>
        <w:right w:val="none" w:sz="0" w:space="0" w:color="auto"/>
      </w:divBdr>
    </w:div>
    <w:div w:id="243608793">
      <w:bodyDiv w:val="1"/>
      <w:marLeft w:val="0"/>
      <w:marRight w:val="0"/>
      <w:marTop w:val="0"/>
      <w:marBottom w:val="0"/>
      <w:divBdr>
        <w:top w:val="none" w:sz="0" w:space="0" w:color="auto"/>
        <w:left w:val="none" w:sz="0" w:space="0" w:color="auto"/>
        <w:bottom w:val="none" w:sz="0" w:space="0" w:color="auto"/>
        <w:right w:val="none" w:sz="0" w:space="0" w:color="auto"/>
      </w:divBdr>
    </w:div>
    <w:div w:id="243799927">
      <w:bodyDiv w:val="1"/>
      <w:marLeft w:val="0"/>
      <w:marRight w:val="0"/>
      <w:marTop w:val="0"/>
      <w:marBottom w:val="0"/>
      <w:divBdr>
        <w:top w:val="none" w:sz="0" w:space="0" w:color="auto"/>
        <w:left w:val="none" w:sz="0" w:space="0" w:color="auto"/>
        <w:bottom w:val="none" w:sz="0" w:space="0" w:color="auto"/>
        <w:right w:val="none" w:sz="0" w:space="0" w:color="auto"/>
      </w:divBdr>
    </w:div>
    <w:div w:id="244266203">
      <w:bodyDiv w:val="1"/>
      <w:marLeft w:val="0"/>
      <w:marRight w:val="0"/>
      <w:marTop w:val="0"/>
      <w:marBottom w:val="0"/>
      <w:divBdr>
        <w:top w:val="none" w:sz="0" w:space="0" w:color="auto"/>
        <w:left w:val="none" w:sz="0" w:space="0" w:color="auto"/>
        <w:bottom w:val="none" w:sz="0" w:space="0" w:color="auto"/>
        <w:right w:val="none" w:sz="0" w:space="0" w:color="auto"/>
      </w:divBdr>
    </w:div>
    <w:div w:id="244534447">
      <w:bodyDiv w:val="1"/>
      <w:marLeft w:val="0"/>
      <w:marRight w:val="0"/>
      <w:marTop w:val="0"/>
      <w:marBottom w:val="0"/>
      <w:divBdr>
        <w:top w:val="none" w:sz="0" w:space="0" w:color="auto"/>
        <w:left w:val="none" w:sz="0" w:space="0" w:color="auto"/>
        <w:bottom w:val="none" w:sz="0" w:space="0" w:color="auto"/>
        <w:right w:val="none" w:sz="0" w:space="0" w:color="auto"/>
      </w:divBdr>
    </w:div>
    <w:div w:id="244606624">
      <w:bodyDiv w:val="1"/>
      <w:marLeft w:val="0"/>
      <w:marRight w:val="0"/>
      <w:marTop w:val="0"/>
      <w:marBottom w:val="0"/>
      <w:divBdr>
        <w:top w:val="none" w:sz="0" w:space="0" w:color="auto"/>
        <w:left w:val="none" w:sz="0" w:space="0" w:color="auto"/>
        <w:bottom w:val="none" w:sz="0" w:space="0" w:color="auto"/>
        <w:right w:val="none" w:sz="0" w:space="0" w:color="auto"/>
      </w:divBdr>
    </w:div>
    <w:div w:id="245386246">
      <w:bodyDiv w:val="1"/>
      <w:marLeft w:val="0"/>
      <w:marRight w:val="0"/>
      <w:marTop w:val="0"/>
      <w:marBottom w:val="0"/>
      <w:divBdr>
        <w:top w:val="none" w:sz="0" w:space="0" w:color="auto"/>
        <w:left w:val="none" w:sz="0" w:space="0" w:color="auto"/>
        <w:bottom w:val="none" w:sz="0" w:space="0" w:color="auto"/>
        <w:right w:val="none" w:sz="0" w:space="0" w:color="auto"/>
      </w:divBdr>
    </w:div>
    <w:div w:id="246157801">
      <w:bodyDiv w:val="1"/>
      <w:marLeft w:val="0"/>
      <w:marRight w:val="0"/>
      <w:marTop w:val="0"/>
      <w:marBottom w:val="0"/>
      <w:divBdr>
        <w:top w:val="none" w:sz="0" w:space="0" w:color="auto"/>
        <w:left w:val="none" w:sz="0" w:space="0" w:color="auto"/>
        <w:bottom w:val="none" w:sz="0" w:space="0" w:color="auto"/>
        <w:right w:val="none" w:sz="0" w:space="0" w:color="auto"/>
      </w:divBdr>
    </w:div>
    <w:div w:id="246574180">
      <w:bodyDiv w:val="1"/>
      <w:marLeft w:val="0"/>
      <w:marRight w:val="0"/>
      <w:marTop w:val="0"/>
      <w:marBottom w:val="0"/>
      <w:divBdr>
        <w:top w:val="none" w:sz="0" w:space="0" w:color="auto"/>
        <w:left w:val="none" w:sz="0" w:space="0" w:color="auto"/>
        <w:bottom w:val="none" w:sz="0" w:space="0" w:color="auto"/>
        <w:right w:val="none" w:sz="0" w:space="0" w:color="auto"/>
      </w:divBdr>
    </w:div>
    <w:div w:id="246891617">
      <w:bodyDiv w:val="1"/>
      <w:marLeft w:val="0"/>
      <w:marRight w:val="0"/>
      <w:marTop w:val="0"/>
      <w:marBottom w:val="0"/>
      <w:divBdr>
        <w:top w:val="none" w:sz="0" w:space="0" w:color="auto"/>
        <w:left w:val="none" w:sz="0" w:space="0" w:color="auto"/>
        <w:bottom w:val="none" w:sz="0" w:space="0" w:color="auto"/>
        <w:right w:val="none" w:sz="0" w:space="0" w:color="auto"/>
      </w:divBdr>
    </w:div>
    <w:div w:id="249511729">
      <w:bodyDiv w:val="1"/>
      <w:marLeft w:val="0"/>
      <w:marRight w:val="0"/>
      <w:marTop w:val="0"/>
      <w:marBottom w:val="0"/>
      <w:divBdr>
        <w:top w:val="none" w:sz="0" w:space="0" w:color="auto"/>
        <w:left w:val="none" w:sz="0" w:space="0" w:color="auto"/>
        <w:bottom w:val="none" w:sz="0" w:space="0" w:color="auto"/>
        <w:right w:val="none" w:sz="0" w:space="0" w:color="auto"/>
      </w:divBdr>
    </w:div>
    <w:div w:id="252056565">
      <w:bodyDiv w:val="1"/>
      <w:marLeft w:val="0"/>
      <w:marRight w:val="0"/>
      <w:marTop w:val="0"/>
      <w:marBottom w:val="0"/>
      <w:divBdr>
        <w:top w:val="none" w:sz="0" w:space="0" w:color="auto"/>
        <w:left w:val="none" w:sz="0" w:space="0" w:color="auto"/>
        <w:bottom w:val="none" w:sz="0" w:space="0" w:color="auto"/>
        <w:right w:val="none" w:sz="0" w:space="0" w:color="auto"/>
      </w:divBdr>
    </w:div>
    <w:div w:id="252279669">
      <w:bodyDiv w:val="1"/>
      <w:marLeft w:val="0"/>
      <w:marRight w:val="0"/>
      <w:marTop w:val="0"/>
      <w:marBottom w:val="0"/>
      <w:divBdr>
        <w:top w:val="none" w:sz="0" w:space="0" w:color="auto"/>
        <w:left w:val="none" w:sz="0" w:space="0" w:color="auto"/>
        <w:bottom w:val="none" w:sz="0" w:space="0" w:color="auto"/>
        <w:right w:val="none" w:sz="0" w:space="0" w:color="auto"/>
      </w:divBdr>
    </w:div>
    <w:div w:id="252669714">
      <w:bodyDiv w:val="1"/>
      <w:marLeft w:val="0"/>
      <w:marRight w:val="0"/>
      <w:marTop w:val="0"/>
      <w:marBottom w:val="0"/>
      <w:divBdr>
        <w:top w:val="none" w:sz="0" w:space="0" w:color="auto"/>
        <w:left w:val="none" w:sz="0" w:space="0" w:color="auto"/>
        <w:bottom w:val="none" w:sz="0" w:space="0" w:color="auto"/>
        <w:right w:val="none" w:sz="0" w:space="0" w:color="auto"/>
      </w:divBdr>
      <w:divsChild>
        <w:div w:id="446391126">
          <w:marLeft w:val="0"/>
          <w:marRight w:val="0"/>
          <w:marTop w:val="0"/>
          <w:marBottom w:val="0"/>
          <w:divBdr>
            <w:top w:val="none" w:sz="0" w:space="0" w:color="auto"/>
            <w:left w:val="none" w:sz="0" w:space="0" w:color="auto"/>
            <w:bottom w:val="none" w:sz="0" w:space="0" w:color="auto"/>
            <w:right w:val="none" w:sz="0" w:space="0" w:color="auto"/>
          </w:divBdr>
          <w:divsChild>
            <w:div w:id="1196120221">
              <w:marLeft w:val="0"/>
              <w:marRight w:val="0"/>
              <w:marTop w:val="0"/>
              <w:marBottom w:val="0"/>
              <w:divBdr>
                <w:top w:val="none" w:sz="0" w:space="0" w:color="auto"/>
                <w:left w:val="none" w:sz="0" w:space="0" w:color="auto"/>
                <w:bottom w:val="none" w:sz="0" w:space="0" w:color="auto"/>
                <w:right w:val="none" w:sz="0" w:space="0" w:color="auto"/>
              </w:divBdr>
              <w:divsChild>
                <w:div w:id="1217813599">
                  <w:marLeft w:val="0"/>
                  <w:marRight w:val="0"/>
                  <w:marTop w:val="0"/>
                  <w:marBottom w:val="0"/>
                  <w:divBdr>
                    <w:top w:val="none" w:sz="0" w:space="0" w:color="auto"/>
                    <w:left w:val="none" w:sz="0" w:space="0" w:color="auto"/>
                    <w:bottom w:val="none" w:sz="0" w:space="0" w:color="auto"/>
                    <w:right w:val="none" w:sz="0" w:space="0" w:color="auto"/>
                  </w:divBdr>
                  <w:divsChild>
                    <w:div w:id="103673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3364550">
      <w:bodyDiv w:val="1"/>
      <w:marLeft w:val="0"/>
      <w:marRight w:val="0"/>
      <w:marTop w:val="0"/>
      <w:marBottom w:val="0"/>
      <w:divBdr>
        <w:top w:val="none" w:sz="0" w:space="0" w:color="auto"/>
        <w:left w:val="none" w:sz="0" w:space="0" w:color="auto"/>
        <w:bottom w:val="none" w:sz="0" w:space="0" w:color="auto"/>
        <w:right w:val="none" w:sz="0" w:space="0" w:color="auto"/>
      </w:divBdr>
    </w:div>
    <w:div w:id="253829016">
      <w:bodyDiv w:val="1"/>
      <w:marLeft w:val="0"/>
      <w:marRight w:val="0"/>
      <w:marTop w:val="0"/>
      <w:marBottom w:val="0"/>
      <w:divBdr>
        <w:top w:val="none" w:sz="0" w:space="0" w:color="auto"/>
        <w:left w:val="none" w:sz="0" w:space="0" w:color="auto"/>
        <w:bottom w:val="none" w:sz="0" w:space="0" w:color="auto"/>
        <w:right w:val="none" w:sz="0" w:space="0" w:color="auto"/>
      </w:divBdr>
    </w:div>
    <w:div w:id="255679108">
      <w:bodyDiv w:val="1"/>
      <w:marLeft w:val="0"/>
      <w:marRight w:val="0"/>
      <w:marTop w:val="0"/>
      <w:marBottom w:val="0"/>
      <w:divBdr>
        <w:top w:val="none" w:sz="0" w:space="0" w:color="auto"/>
        <w:left w:val="none" w:sz="0" w:space="0" w:color="auto"/>
        <w:bottom w:val="none" w:sz="0" w:space="0" w:color="auto"/>
        <w:right w:val="none" w:sz="0" w:space="0" w:color="auto"/>
      </w:divBdr>
    </w:div>
    <w:div w:id="255872149">
      <w:bodyDiv w:val="1"/>
      <w:marLeft w:val="0"/>
      <w:marRight w:val="0"/>
      <w:marTop w:val="0"/>
      <w:marBottom w:val="0"/>
      <w:divBdr>
        <w:top w:val="none" w:sz="0" w:space="0" w:color="auto"/>
        <w:left w:val="none" w:sz="0" w:space="0" w:color="auto"/>
        <w:bottom w:val="none" w:sz="0" w:space="0" w:color="auto"/>
        <w:right w:val="none" w:sz="0" w:space="0" w:color="auto"/>
      </w:divBdr>
    </w:div>
    <w:div w:id="257376406">
      <w:bodyDiv w:val="1"/>
      <w:marLeft w:val="0"/>
      <w:marRight w:val="0"/>
      <w:marTop w:val="0"/>
      <w:marBottom w:val="0"/>
      <w:divBdr>
        <w:top w:val="none" w:sz="0" w:space="0" w:color="auto"/>
        <w:left w:val="none" w:sz="0" w:space="0" w:color="auto"/>
        <w:bottom w:val="none" w:sz="0" w:space="0" w:color="auto"/>
        <w:right w:val="none" w:sz="0" w:space="0" w:color="auto"/>
      </w:divBdr>
    </w:div>
    <w:div w:id="258685063">
      <w:bodyDiv w:val="1"/>
      <w:marLeft w:val="0"/>
      <w:marRight w:val="0"/>
      <w:marTop w:val="0"/>
      <w:marBottom w:val="0"/>
      <w:divBdr>
        <w:top w:val="none" w:sz="0" w:space="0" w:color="auto"/>
        <w:left w:val="none" w:sz="0" w:space="0" w:color="auto"/>
        <w:bottom w:val="none" w:sz="0" w:space="0" w:color="auto"/>
        <w:right w:val="none" w:sz="0" w:space="0" w:color="auto"/>
      </w:divBdr>
    </w:div>
    <w:div w:id="258757751">
      <w:bodyDiv w:val="1"/>
      <w:marLeft w:val="0"/>
      <w:marRight w:val="0"/>
      <w:marTop w:val="0"/>
      <w:marBottom w:val="0"/>
      <w:divBdr>
        <w:top w:val="none" w:sz="0" w:space="0" w:color="auto"/>
        <w:left w:val="none" w:sz="0" w:space="0" w:color="auto"/>
        <w:bottom w:val="none" w:sz="0" w:space="0" w:color="auto"/>
        <w:right w:val="none" w:sz="0" w:space="0" w:color="auto"/>
      </w:divBdr>
    </w:div>
    <w:div w:id="259417482">
      <w:bodyDiv w:val="1"/>
      <w:marLeft w:val="0"/>
      <w:marRight w:val="0"/>
      <w:marTop w:val="0"/>
      <w:marBottom w:val="0"/>
      <w:divBdr>
        <w:top w:val="none" w:sz="0" w:space="0" w:color="auto"/>
        <w:left w:val="none" w:sz="0" w:space="0" w:color="auto"/>
        <w:bottom w:val="none" w:sz="0" w:space="0" w:color="auto"/>
        <w:right w:val="none" w:sz="0" w:space="0" w:color="auto"/>
      </w:divBdr>
    </w:div>
    <w:div w:id="264197258">
      <w:bodyDiv w:val="1"/>
      <w:marLeft w:val="0"/>
      <w:marRight w:val="0"/>
      <w:marTop w:val="0"/>
      <w:marBottom w:val="0"/>
      <w:divBdr>
        <w:top w:val="none" w:sz="0" w:space="0" w:color="auto"/>
        <w:left w:val="none" w:sz="0" w:space="0" w:color="auto"/>
        <w:bottom w:val="none" w:sz="0" w:space="0" w:color="auto"/>
        <w:right w:val="none" w:sz="0" w:space="0" w:color="auto"/>
      </w:divBdr>
    </w:div>
    <w:div w:id="265191234">
      <w:bodyDiv w:val="1"/>
      <w:marLeft w:val="0"/>
      <w:marRight w:val="0"/>
      <w:marTop w:val="0"/>
      <w:marBottom w:val="0"/>
      <w:divBdr>
        <w:top w:val="none" w:sz="0" w:space="0" w:color="auto"/>
        <w:left w:val="none" w:sz="0" w:space="0" w:color="auto"/>
        <w:bottom w:val="none" w:sz="0" w:space="0" w:color="auto"/>
        <w:right w:val="none" w:sz="0" w:space="0" w:color="auto"/>
      </w:divBdr>
    </w:div>
    <w:div w:id="270476761">
      <w:bodyDiv w:val="1"/>
      <w:marLeft w:val="0"/>
      <w:marRight w:val="0"/>
      <w:marTop w:val="0"/>
      <w:marBottom w:val="0"/>
      <w:divBdr>
        <w:top w:val="none" w:sz="0" w:space="0" w:color="auto"/>
        <w:left w:val="none" w:sz="0" w:space="0" w:color="auto"/>
        <w:bottom w:val="none" w:sz="0" w:space="0" w:color="auto"/>
        <w:right w:val="none" w:sz="0" w:space="0" w:color="auto"/>
      </w:divBdr>
    </w:div>
    <w:div w:id="272250999">
      <w:bodyDiv w:val="1"/>
      <w:marLeft w:val="0"/>
      <w:marRight w:val="0"/>
      <w:marTop w:val="0"/>
      <w:marBottom w:val="0"/>
      <w:divBdr>
        <w:top w:val="none" w:sz="0" w:space="0" w:color="auto"/>
        <w:left w:val="none" w:sz="0" w:space="0" w:color="auto"/>
        <w:bottom w:val="none" w:sz="0" w:space="0" w:color="auto"/>
        <w:right w:val="none" w:sz="0" w:space="0" w:color="auto"/>
      </w:divBdr>
    </w:div>
    <w:div w:id="273634590">
      <w:bodyDiv w:val="1"/>
      <w:marLeft w:val="0"/>
      <w:marRight w:val="0"/>
      <w:marTop w:val="0"/>
      <w:marBottom w:val="0"/>
      <w:divBdr>
        <w:top w:val="none" w:sz="0" w:space="0" w:color="auto"/>
        <w:left w:val="none" w:sz="0" w:space="0" w:color="auto"/>
        <w:bottom w:val="none" w:sz="0" w:space="0" w:color="auto"/>
        <w:right w:val="none" w:sz="0" w:space="0" w:color="auto"/>
      </w:divBdr>
    </w:div>
    <w:div w:id="275143915">
      <w:bodyDiv w:val="1"/>
      <w:marLeft w:val="0"/>
      <w:marRight w:val="0"/>
      <w:marTop w:val="0"/>
      <w:marBottom w:val="0"/>
      <w:divBdr>
        <w:top w:val="none" w:sz="0" w:space="0" w:color="auto"/>
        <w:left w:val="none" w:sz="0" w:space="0" w:color="auto"/>
        <w:bottom w:val="none" w:sz="0" w:space="0" w:color="auto"/>
        <w:right w:val="none" w:sz="0" w:space="0" w:color="auto"/>
      </w:divBdr>
    </w:div>
    <w:div w:id="275909363">
      <w:bodyDiv w:val="1"/>
      <w:marLeft w:val="0"/>
      <w:marRight w:val="0"/>
      <w:marTop w:val="0"/>
      <w:marBottom w:val="0"/>
      <w:divBdr>
        <w:top w:val="none" w:sz="0" w:space="0" w:color="auto"/>
        <w:left w:val="none" w:sz="0" w:space="0" w:color="auto"/>
        <w:bottom w:val="none" w:sz="0" w:space="0" w:color="auto"/>
        <w:right w:val="none" w:sz="0" w:space="0" w:color="auto"/>
      </w:divBdr>
    </w:div>
    <w:div w:id="278075699">
      <w:bodyDiv w:val="1"/>
      <w:marLeft w:val="0"/>
      <w:marRight w:val="0"/>
      <w:marTop w:val="0"/>
      <w:marBottom w:val="0"/>
      <w:divBdr>
        <w:top w:val="none" w:sz="0" w:space="0" w:color="auto"/>
        <w:left w:val="none" w:sz="0" w:space="0" w:color="auto"/>
        <w:bottom w:val="none" w:sz="0" w:space="0" w:color="auto"/>
        <w:right w:val="none" w:sz="0" w:space="0" w:color="auto"/>
      </w:divBdr>
    </w:div>
    <w:div w:id="278337397">
      <w:bodyDiv w:val="1"/>
      <w:marLeft w:val="0"/>
      <w:marRight w:val="0"/>
      <w:marTop w:val="0"/>
      <w:marBottom w:val="0"/>
      <w:divBdr>
        <w:top w:val="none" w:sz="0" w:space="0" w:color="auto"/>
        <w:left w:val="none" w:sz="0" w:space="0" w:color="auto"/>
        <w:bottom w:val="none" w:sz="0" w:space="0" w:color="auto"/>
        <w:right w:val="none" w:sz="0" w:space="0" w:color="auto"/>
      </w:divBdr>
    </w:div>
    <w:div w:id="278491872">
      <w:bodyDiv w:val="1"/>
      <w:marLeft w:val="0"/>
      <w:marRight w:val="0"/>
      <w:marTop w:val="0"/>
      <w:marBottom w:val="0"/>
      <w:divBdr>
        <w:top w:val="none" w:sz="0" w:space="0" w:color="auto"/>
        <w:left w:val="none" w:sz="0" w:space="0" w:color="auto"/>
        <w:bottom w:val="none" w:sz="0" w:space="0" w:color="auto"/>
        <w:right w:val="none" w:sz="0" w:space="0" w:color="auto"/>
      </w:divBdr>
    </w:div>
    <w:div w:id="283850057">
      <w:bodyDiv w:val="1"/>
      <w:marLeft w:val="0"/>
      <w:marRight w:val="0"/>
      <w:marTop w:val="0"/>
      <w:marBottom w:val="0"/>
      <w:divBdr>
        <w:top w:val="none" w:sz="0" w:space="0" w:color="auto"/>
        <w:left w:val="none" w:sz="0" w:space="0" w:color="auto"/>
        <w:bottom w:val="none" w:sz="0" w:space="0" w:color="auto"/>
        <w:right w:val="none" w:sz="0" w:space="0" w:color="auto"/>
      </w:divBdr>
    </w:div>
    <w:div w:id="283999346">
      <w:bodyDiv w:val="1"/>
      <w:marLeft w:val="0"/>
      <w:marRight w:val="0"/>
      <w:marTop w:val="0"/>
      <w:marBottom w:val="0"/>
      <w:divBdr>
        <w:top w:val="none" w:sz="0" w:space="0" w:color="auto"/>
        <w:left w:val="none" w:sz="0" w:space="0" w:color="auto"/>
        <w:bottom w:val="none" w:sz="0" w:space="0" w:color="auto"/>
        <w:right w:val="none" w:sz="0" w:space="0" w:color="auto"/>
      </w:divBdr>
    </w:div>
    <w:div w:id="286354437">
      <w:bodyDiv w:val="1"/>
      <w:marLeft w:val="0"/>
      <w:marRight w:val="0"/>
      <w:marTop w:val="0"/>
      <w:marBottom w:val="0"/>
      <w:divBdr>
        <w:top w:val="none" w:sz="0" w:space="0" w:color="auto"/>
        <w:left w:val="none" w:sz="0" w:space="0" w:color="auto"/>
        <w:bottom w:val="none" w:sz="0" w:space="0" w:color="auto"/>
        <w:right w:val="none" w:sz="0" w:space="0" w:color="auto"/>
      </w:divBdr>
    </w:div>
    <w:div w:id="286739221">
      <w:bodyDiv w:val="1"/>
      <w:marLeft w:val="0"/>
      <w:marRight w:val="0"/>
      <w:marTop w:val="0"/>
      <w:marBottom w:val="0"/>
      <w:divBdr>
        <w:top w:val="none" w:sz="0" w:space="0" w:color="auto"/>
        <w:left w:val="none" w:sz="0" w:space="0" w:color="auto"/>
        <w:bottom w:val="none" w:sz="0" w:space="0" w:color="auto"/>
        <w:right w:val="none" w:sz="0" w:space="0" w:color="auto"/>
      </w:divBdr>
    </w:div>
    <w:div w:id="286860937">
      <w:bodyDiv w:val="1"/>
      <w:marLeft w:val="0"/>
      <w:marRight w:val="0"/>
      <w:marTop w:val="0"/>
      <w:marBottom w:val="0"/>
      <w:divBdr>
        <w:top w:val="none" w:sz="0" w:space="0" w:color="auto"/>
        <w:left w:val="none" w:sz="0" w:space="0" w:color="auto"/>
        <w:bottom w:val="none" w:sz="0" w:space="0" w:color="auto"/>
        <w:right w:val="none" w:sz="0" w:space="0" w:color="auto"/>
      </w:divBdr>
    </w:div>
    <w:div w:id="286930987">
      <w:bodyDiv w:val="1"/>
      <w:marLeft w:val="0"/>
      <w:marRight w:val="0"/>
      <w:marTop w:val="0"/>
      <w:marBottom w:val="0"/>
      <w:divBdr>
        <w:top w:val="none" w:sz="0" w:space="0" w:color="auto"/>
        <w:left w:val="none" w:sz="0" w:space="0" w:color="auto"/>
        <w:bottom w:val="none" w:sz="0" w:space="0" w:color="auto"/>
        <w:right w:val="none" w:sz="0" w:space="0" w:color="auto"/>
      </w:divBdr>
    </w:div>
    <w:div w:id="289020056">
      <w:bodyDiv w:val="1"/>
      <w:marLeft w:val="0"/>
      <w:marRight w:val="0"/>
      <w:marTop w:val="0"/>
      <w:marBottom w:val="0"/>
      <w:divBdr>
        <w:top w:val="none" w:sz="0" w:space="0" w:color="auto"/>
        <w:left w:val="none" w:sz="0" w:space="0" w:color="auto"/>
        <w:bottom w:val="none" w:sz="0" w:space="0" w:color="auto"/>
        <w:right w:val="none" w:sz="0" w:space="0" w:color="auto"/>
      </w:divBdr>
    </w:div>
    <w:div w:id="289210377">
      <w:bodyDiv w:val="1"/>
      <w:marLeft w:val="0"/>
      <w:marRight w:val="0"/>
      <w:marTop w:val="0"/>
      <w:marBottom w:val="0"/>
      <w:divBdr>
        <w:top w:val="none" w:sz="0" w:space="0" w:color="auto"/>
        <w:left w:val="none" w:sz="0" w:space="0" w:color="auto"/>
        <w:bottom w:val="none" w:sz="0" w:space="0" w:color="auto"/>
        <w:right w:val="none" w:sz="0" w:space="0" w:color="auto"/>
      </w:divBdr>
    </w:div>
    <w:div w:id="289744509">
      <w:bodyDiv w:val="1"/>
      <w:marLeft w:val="0"/>
      <w:marRight w:val="0"/>
      <w:marTop w:val="0"/>
      <w:marBottom w:val="0"/>
      <w:divBdr>
        <w:top w:val="none" w:sz="0" w:space="0" w:color="auto"/>
        <w:left w:val="none" w:sz="0" w:space="0" w:color="auto"/>
        <w:bottom w:val="none" w:sz="0" w:space="0" w:color="auto"/>
        <w:right w:val="none" w:sz="0" w:space="0" w:color="auto"/>
      </w:divBdr>
    </w:div>
    <w:div w:id="291178928">
      <w:bodyDiv w:val="1"/>
      <w:marLeft w:val="0"/>
      <w:marRight w:val="0"/>
      <w:marTop w:val="0"/>
      <w:marBottom w:val="0"/>
      <w:divBdr>
        <w:top w:val="none" w:sz="0" w:space="0" w:color="auto"/>
        <w:left w:val="none" w:sz="0" w:space="0" w:color="auto"/>
        <w:bottom w:val="none" w:sz="0" w:space="0" w:color="auto"/>
        <w:right w:val="none" w:sz="0" w:space="0" w:color="auto"/>
      </w:divBdr>
    </w:div>
    <w:div w:id="291250983">
      <w:bodyDiv w:val="1"/>
      <w:marLeft w:val="0"/>
      <w:marRight w:val="0"/>
      <w:marTop w:val="0"/>
      <w:marBottom w:val="0"/>
      <w:divBdr>
        <w:top w:val="none" w:sz="0" w:space="0" w:color="auto"/>
        <w:left w:val="none" w:sz="0" w:space="0" w:color="auto"/>
        <w:bottom w:val="none" w:sz="0" w:space="0" w:color="auto"/>
        <w:right w:val="none" w:sz="0" w:space="0" w:color="auto"/>
      </w:divBdr>
    </w:div>
    <w:div w:id="291447369">
      <w:bodyDiv w:val="1"/>
      <w:marLeft w:val="0"/>
      <w:marRight w:val="0"/>
      <w:marTop w:val="0"/>
      <w:marBottom w:val="0"/>
      <w:divBdr>
        <w:top w:val="none" w:sz="0" w:space="0" w:color="auto"/>
        <w:left w:val="none" w:sz="0" w:space="0" w:color="auto"/>
        <w:bottom w:val="none" w:sz="0" w:space="0" w:color="auto"/>
        <w:right w:val="none" w:sz="0" w:space="0" w:color="auto"/>
      </w:divBdr>
    </w:div>
    <w:div w:id="293026043">
      <w:bodyDiv w:val="1"/>
      <w:marLeft w:val="0"/>
      <w:marRight w:val="0"/>
      <w:marTop w:val="0"/>
      <w:marBottom w:val="0"/>
      <w:divBdr>
        <w:top w:val="none" w:sz="0" w:space="0" w:color="auto"/>
        <w:left w:val="none" w:sz="0" w:space="0" w:color="auto"/>
        <w:bottom w:val="none" w:sz="0" w:space="0" w:color="auto"/>
        <w:right w:val="none" w:sz="0" w:space="0" w:color="auto"/>
      </w:divBdr>
    </w:div>
    <w:div w:id="294337953">
      <w:bodyDiv w:val="1"/>
      <w:marLeft w:val="0"/>
      <w:marRight w:val="0"/>
      <w:marTop w:val="0"/>
      <w:marBottom w:val="0"/>
      <w:divBdr>
        <w:top w:val="none" w:sz="0" w:space="0" w:color="auto"/>
        <w:left w:val="none" w:sz="0" w:space="0" w:color="auto"/>
        <w:bottom w:val="none" w:sz="0" w:space="0" w:color="auto"/>
        <w:right w:val="none" w:sz="0" w:space="0" w:color="auto"/>
      </w:divBdr>
    </w:div>
    <w:div w:id="295989368">
      <w:bodyDiv w:val="1"/>
      <w:marLeft w:val="0"/>
      <w:marRight w:val="0"/>
      <w:marTop w:val="0"/>
      <w:marBottom w:val="0"/>
      <w:divBdr>
        <w:top w:val="none" w:sz="0" w:space="0" w:color="auto"/>
        <w:left w:val="none" w:sz="0" w:space="0" w:color="auto"/>
        <w:bottom w:val="none" w:sz="0" w:space="0" w:color="auto"/>
        <w:right w:val="none" w:sz="0" w:space="0" w:color="auto"/>
      </w:divBdr>
    </w:div>
    <w:div w:id="297806718">
      <w:bodyDiv w:val="1"/>
      <w:marLeft w:val="0"/>
      <w:marRight w:val="0"/>
      <w:marTop w:val="0"/>
      <w:marBottom w:val="0"/>
      <w:divBdr>
        <w:top w:val="none" w:sz="0" w:space="0" w:color="auto"/>
        <w:left w:val="none" w:sz="0" w:space="0" w:color="auto"/>
        <w:bottom w:val="none" w:sz="0" w:space="0" w:color="auto"/>
        <w:right w:val="none" w:sz="0" w:space="0" w:color="auto"/>
      </w:divBdr>
    </w:div>
    <w:div w:id="298875201">
      <w:bodyDiv w:val="1"/>
      <w:marLeft w:val="0"/>
      <w:marRight w:val="0"/>
      <w:marTop w:val="0"/>
      <w:marBottom w:val="0"/>
      <w:divBdr>
        <w:top w:val="none" w:sz="0" w:space="0" w:color="auto"/>
        <w:left w:val="none" w:sz="0" w:space="0" w:color="auto"/>
        <w:bottom w:val="none" w:sz="0" w:space="0" w:color="auto"/>
        <w:right w:val="none" w:sz="0" w:space="0" w:color="auto"/>
      </w:divBdr>
    </w:div>
    <w:div w:id="299464261">
      <w:bodyDiv w:val="1"/>
      <w:marLeft w:val="0"/>
      <w:marRight w:val="0"/>
      <w:marTop w:val="0"/>
      <w:marBottom w:val="0"/>
      <w:divBdr>
        <w:top w:val="none" w:sz="0" w:space="0" w:color="auto"/>
        <w:left w:val="none" w:sz="0" w:space="0" w:color="auto"/>
        <w:bottom w:val="none" w:sz="0" w:space="0" w:color="auto"/>
        <w:right w:val="none" w:sz="0" w:space="0" w:color="auto"/>
      </w:divBdr>
    </w:div>
    <w:div w:id="300233184">
      <w:bodyDiv w:val="1"/>
      <w:marLeft w:val="0"/>
      <w:marRight w:val="0"/>
      <w:marTop w:val="0"/>
      <w:marBottom w:val="0"/>
      <w:divBdr>
        <w:top w:val="none" w:sz="0" w:space="0" w:color="auto"/>
        <w:left w:val="none" w:sz="0" w:space="0" w:color="auto"/>
        <w:bottom w:val="none" w:sz="0" w:space="0" w:color="auto"/>
        <w:right w:val="none" w:sz="0" w:space="0" w:color="auto"/>
      </w:divBdr>
    </w:div>
    <w:div w:id="301428569">
      <w:bodyDiv w:val="1"/>
      <w:marLeft w:val="0"/>
      <w:marRight w:val="0"/>
      <w:marTop w:val="0"/>
      <w:marBottom w:val="0"/>
      <w:divBdr>
        <w:top w:val="none" w:sz="0" w:space="0" w:color="auto"/>
        <w:left w:val="none" w:sz="0" w:space="0" w:color="auto"/>
        <w:bottom w:val="none" w:sz="0" w:space="0" w:color="auto"/>
        <w:right w:val="none" w:sz="0" w:space="0" w:color="auto"/>
      </w:divBdr>
    </w:div>
    <w:div w:id="301663448">
      <w:bodyDiv w:val="1"/>
      <w:marLeft w:val="0"/>
      <w:marRight w:val="0"/>
      <w:marTop w:val="0"/>
      <w:marBottom w:val="0"/>
      <w:divBdr>
        <w:top w:val="none" w:sz="0" w:space="0" w:color="auto"/>
        <w:left w:val="none" w:sz="0" w:space="0" w:color="auto"/>
        <w:bottom w:val="none" w:sz="0" w:space="0" w:color="auto"/>
        <w:right w:val="none" w:sz="0" w:space="0" w:color="auto"/>
      </w:divBdr>
    </w:div>
    <w:div w:id="302347243">
      <w:bodyDiv w:val="1"/>
      <w:marLeft w:val="0"/>
      <w:marRight w:val="0"/>
      <w:marTop w:val="0"/>
      <w:marBottom w:val="0"/>
      <w:divBdr>
        <w:top w:val="none" w:sz="0" w:space="0" w:color="auto"/>
        <w:left w:val="none" w:sz="0" w:space="0" w:color="auto"/>
        <w:bottom w:val="none" w:sz="0" w:space="0" w:color="auto"/>
        <w:right w:val="none" w:sz="0" w:space="0" w:color="auto"/>
      </w:divBdr>
    </w:div>
    <w:div w:id="302976530">
      <w:bodyDiv w:val="1"/>
      <w:marLeft w:val="0"/>
      <w:marRight w:val="0"/>
      <w:marTop w:val="0"/>
      <w:marBottom w:val="0"/>
      <w:divBdr>
        <w:top w:val="none" w:sz="0" w:space="0" w:color="auto"/>
        <w:left w:val="none" w:sz="0" w:space="0" w:color="auto"/>
        <w:bottom w:val="none" w:sz="0" w:space="0" w:color="auto"/>
        <w:right w:val="none" w:sz="0" w:space="0" w:color="auto"/>
      </w:divBdr>
    </w:div>
    <w:div w:id="303899042">
      <w:bodyDiv w:val="1"/>
      <w:marLeft w:val="0"/>
      <w:marRight w:val="0"/>
      <w:marTop w:val="0"/>
      <w:marBottom w:val="0"/>
      <w:divBdr>
        <w:top w:val="none" w:sz="0" w:space="0" w:color="auto"/>
        <w:left w:val="none" w:sz="0" w:space="0" w:color="auto"/>
        <w:bottom w:val="none" w:sz="0" w:space="0" w:color="auto"/>
        <w:right w:val="none" w:sz="0" w:space="0" w:color="auto"/>
      </w:divBdr>
    </w:div>
    <w:div w:id="304939797">
      <w:bodyDiv w:val="1"/>
      <w:marLeft w:val="0"/>
      <w:marRight w:val="0"/>
      <w:marTop w:val="0"/>
      <w:marBottom w:val="0"/>
      <w:divBdr>
        <w:top w:val="none" w:sz="0" w:space="0" w:color="auto"/>
        <w:left w:val="none" w:sz="0" w:space="0" w:color="auto"/>
        <w:bottom w:val="none" w:sz="0" w:space="0" w:color="auto"/>
        <w:right w:val="none" w:sz="0" w:space="0" w:color="auto"/>
      </w:divBdr>
    </w:div>
    <w:div w:id="308746793">
      <w:bodyDiv w:val="1"/>
      <w:marLeft w:val="0"/>
      <w:marRight w:val="0"/>
      <w:marTop w:val="0"/>
      <w:marBottom w:val="0"/>
      <w:divBdr>
        <w:top w:val="none" w:sz="0" w:space="0" w:color="auto"/>
        <w:left w:val="none" w:sz="0" w:space="0" w:color="auto"/>
        <w:bottom w:val="none" w:sz="0" w:space="0" w:color="auto"/>
        <w:right w:val="none" w:sz="0" w:space="0" w:color="auto"/>
      </w:divBdr>
    </w:div>
    <w:div w:id="309293478">
      <w:bodyDiv w:val="1"/>
      <w:marLeft w:val="0"/>
      <w:marRight w:val="0"/>
      <w:marTop w:val="0"/>
      <w:marBottom w:val="0"/>
      <w:divBdr>
        <w:top w:val="none" w:sz="0" w:space="0" w:color="auto"/>
        <w:left w:val="none" w:sz="0" w:space="0" w:color="auto"/>
        <w:bottom w:val="none" w:sz="0" w:space="0" w:color="auto"/>
        <w:right w:val="none" w:sz="0" w:space="0" w:color="auto"/>
      </w:divBdr>
    </w:div>
    <w:div w:id="310792181">
      <w:bodyDiv w:val="1"/>
      <w:marLeft w:val="0"/>
      <w:marRight w:val="0"/>
      <w:marTop w:val="0"/>
      <w:marBottom w:val="0"/>
      <w:divBdr>
        <w:top w:val="none" w:sz="0" w:space="0" w:color="auto"/>
        <w:left w:val="none" w:sz="0" w:space="0" w:color="auto"/>
        <w:bottom w:val="none" w:sz="0" w:space="0" w:color="auto"/>
        <w:right w:val="none" w:sz="0" w:space="0" w:color="auto"/>
      </w:divBdr>
    </w:div>
    <w:div w:id="312101192">
      <w:bodyDiv w:val="1"/>
      <w:marLeft w:val="0"/>
      <w:marRight w:val="0"/>
      <w:marTop w:val="0"/>
      <w:marBottom w:val="0"/>
      <w:divBdr>
        <w:top w:val="none" w:sz="0" w:space="0" w:color="auto"/>
        <w:left w:val="none" w:sz="0" w:space="0" w:color="auto"/>
        <w:bottom w:val="none" w:sz="0" w:space="0" w:color="auto"/>
        <w:right w:val="none" w:sz="0" w:space="0" w:color="auto"/>
      </w:divBdr>
    </w:div>
    <w:div w:id="312680652">
      <w:bodyDiv w:val="1"/>
      <w:marLeft w:val="0"/>
      <w:marRight w:val="0"/>
      <w:marTop w:val="0"/>
      <w:marBottom w:val="0"/>
      <w:divBdr>
        <w:top w:val="none" w:sz="0" w:space="0" w:color="auto"/>
        <w:left w:val="none" w:sz="0" w:space="0" w:color="auto"/>
        <w:bottom w:val="none" w:sz="0" w:space="0" w:color="auto"/>
        <w:right w:val="none" w:sz="0" w:space="0" w:color="auto"/>
      </w:divBdr>
    </w:div>
    <w:div w:id="313339372">
      <w:bodyDiv w:val="1"/>
      <w:marLeft w:val="0"/>
      <w:marRight w:val="0"/>
      <w:marTop w:val="0"/>
      <w:marBottom w:val="0"/>
      <w:divBdr>
        <w:top w:val="none" w:sz="0" w:space="0" w:color="auto"/>
        <w:left w:val="none" w:sz="0" w:space="0" w:color="auto"/>
        <w:bottom w:val="none" w:sz="0" w:space="0" w:color="auto"/>
        <w:right w:val="none" w:sz="0" w:space="0" w:color="auto"/>
      </w:divBdr>
    </w:div>
    <w:div w:id="316151408">
      <w:bodyDiv w:val="1"/>
      <w:marLeft w:val="0"/>
      <w:marRight w:val="0"/>
      <w:marTop w:val="0"/>
      <w:marBottom w:val="0"/>
      <w:divBdr>
        <w:top w:val="none" w:sz="0" w:space="0" w:color="auto"/>
        <w:left w:val="none" w:sz="0" w:space="0" w:color="auto"/>
        <w:bottom w:val="none" w:sz="0" w:space="0" w:color="auto"/>
        <w:right w:val="none" w:sz="0" w:space="0" w:color="auto"/>
      </w:divBdr>
    </w:div>
    <w:div w:id="316494926">
      <w:bodyDiv w:val="1"/>
      <w:marLeft w:val="0"/>
      <w:marRight w:val="0"/>
      <w:marTop w:val="0"/>
      <w:marBottom w:val="0"/>
      <w:divBdr>
        <w:top w:val="none" w:sz="0" w:space="0" w:color="auto"/>
        <w:left w:val="none" w:sz="0" w:space="0" w:color="auto"/>
        <w:bottom w:val="none" w:sz="0" w:space="0" w:color="auto"/>
        <w:right w:val="none" w:sz="0" w:space="0" w:color="auto"/>
      </w:divBdr>
    </w:div>
    <w:div w:id="319310160">
      <w:bodyDiv w:val="1"/>
      <w:marLeft w:val="0"/>
      <w:marRight w:val="0"/>
      <w:marTop w:val="0"/>
      <w:marBottom w:val="0"/>
      <w:divBdr>
        <w:top w:val="none" w:sz="0" w:space="0" w:color="auto"/>
        <w:left w:val="none" w:sz="0" w:space="0" w:color="auto"/>
        <w:bottom w:val="none" w:sz="0" w:space="0" w:color="auto"/>
        <w:right w:val="none" w:sz="0" w:space="0" w:color="auto"/>
      </w:divBdr>
    </w:div>
    <w:div w:id="319577344">
      <w:bodyDiv w:val="1"/>
      <w:marLeft w:val="0"/>
      <w:marRight w:val="0"/>
      <w:marTop w:val="0"/>
      <w:marBottom w:val="0"/>
      <w:divBdr>
        <w:top w:val="none" w:sz="0" w:space="0" w:color="auto"/>
        <w:left w:val="none" w:sz="0" w:space="0" w:color="auto"/>
        <w:bottom w:val="none" w:sz="0" w:space="0" w:color="auto"/>
        <w:right w:val="none" w:sz="0" w:space="0" w:color="auto"/>
      </w:divBdr>
    </w:div>
    <w:div w:id="319847707">
      <w:bodyDiv w:val="1"/>
      <w:marLeft w:val="0"/>
      <w:marRight w:val="0"/>
      <w:marTop w:val="0"/>
      <w:marBottom w:val="0"/>
      <w:divBdr>
        <w:top w:val="none" w:sz="0" w:space="0" w:color="auto"/>
        <w:left w:val="none" w:sz="0" w:space="0" w:color="auto"/>
        <w:bottom w:val="none" w:sz="0" w:space="0" w:color="auto"/>
        <w:right w:val="none" w:sz="0" w:space="0" w:color="auto"/>
      </w:divBdr>
    </w:div>
    <w:div w:id="322323366">
      <w:bodyDiv w:val="1"/>
      <w:marLeft w:val="0"/>
      <w:marRight w:val="0"/>
      <w:marTop w:val="0"/>
      <w:marBottom w:val="0"/>
      <w:divBdr>
        <w:top w:val="none" w:sz="0" w:space="0" w:color="auto"/>
        <w:left w:val="none" w:sz="0" w:space="0" w:color="auto"/>
        <w:bottom w:val="none" w:sz="0" w:space="0" w:color="auto"/>
        <w:right w:val="none" w:sz="0" w:space="0" w:color="auto"/>
      </w:divBdr>
    </w:div>
    <w:div w:id="324288593">
      <w:bodyDiv w:val="1"/>
      <w:marLeft w:val="0"/>
      <w:marRight w:val="0"/>
      <w:marTop w:val="0"/>
      <w:marBottom w:val="0"/>
      <w:divBdr>
        <w:top w:val="none" w:sz="0" w:space="0" w:color="auto"/>
        <w:left w:val="none" w:sz="0" w:space="0" w:color="auto"/>
        <w:bottom w:val="none" w:sz="0" w:space="0" w:color="auto"/>
        <w:right w:val="none" w:sz="0" w:space="0" w:color="auto"/>
      </w:divBdr>
    </w:div>
    <w:div w:id="325472565">
      <w:bodyDiv w:val="1"/>
      <w:marLeft w:val="0"/>
      <w:marRight w:val="0"/>
      <w:marTop w:val="0"/>
      <w:marBottom w:val="0"/>
      <w:divBdr>
        <w:top w:val="none" w:sz="0" w:space="0" w:color="auto"/>
        <w:left w:val="none" w:sz="0" w:space="0" w:color="auto"/>
        <w:bottom w:val="none" w:sz="0" w:space="0" w:color="auto"/>
        <w:right w:val="none" w:sz="0" w:space="0" w:color="auto"/>
      </w:divBdr>
    </w:div>
    <w:div w:id="326204673">
      <w:bodyDiv w:val="1"/>
      <w:marLeft w:val="0"/>
      <w:marRight w:val="0"/>
      <w:marTop w:val="0"/>
      <w:marBottom w:val="0"/>
      <w:divBdr>
        <w:top w:val="none" w:sz="0" w:space="0" w:color="auto"/>
        <w:left w:val="none" w:sz="0" w:space="0" w:color="auto"/>
        <w:bottom w:val="none" w:sz="0" w:space="0" w:color="auto"/>
        <w:right w:val="none" w:sz="0" w:space="0" w:color="auto"/>
      </w:divBdr>
    </w:div>
    <w:div w:id="326249271">
      <w:bodyDiv w:val="1"/>
      <w:marLeft w:val="0"/>
      <w:marRight w:val="0"/>
      <w:marTop w:val="0"/>
      <w:marBottom w:val="0"/>
      <w:divBdr>
        <w:top w:val="none" w:sz="0" w:space="0" w:color="auto"/>
        <w:left w:val="none" w:sz="0" w:space="0" w:color="auto"/>
        <w:bottom w:val="none" w:sz="0" w:space="0" w:color="auto"/>
        <w:right w:val="none" w:sz="0" w:space="0" w:color="auto"/>
      </w:divBdr>
    </w:div>
    <w:div w:id="327052784">
      <w:bodyDiv w:val="1"/>
      <w:marLeft w:val="0"/>
      <w:marRight w:val="0"/>
      <w:marTop w:val="0"/>
      <w:marBottom w:val="0"/>
      <w:divBdr>
        <w:top w:val="none" w:sz="0" w:space="0" w:color="auto"/>
        <w:left w:val="none" w:sz="0" w:space="0" w:color="auto"/>
        <w:bottom w:val="none" w:sz="0" w:space="0" w:color="auto"/>
        <w:right w:val="none" w:sz="0" w:space="0" w:color="auto"/>
      </w:divBdr>
    </w:div>
    <w:div w:id="327245679">
      <w:bodyDiv w:val="1"/>
      <w:marLeft w:val="0"/>
      <w:marRight w:val="0"/>
      <w:marTop w:val="0"/>
      <w:marBottom w:val="0"/>
      <w:divBdr>
        <w:top w:val="none" w:sz="0" w:space="0" w:color="auto"/>
        <w:left w:val="none" w:sz="0" w:space="0" w:color="auto"/>
        <w:bottom w:val="none" w:sz="0" w:space="0" w:color="auto"/>
        <w:right w:val="none" w:sz="0" w:space="0" w:color="auto"/>
      </w:divBdr>
    </w:div>
    <w:div w:id="327707519">
      <w:bodyDiv w:val="1"/>
      <w:marLeft w:val="0"/>
      <w:marRight w:val="0"/>
      <w:marTop w:val="0"/>
      <w:marBottom w:val="0"/>
      <w:divBdr>
        <w:top w:val="none" w:sz="0" w:space="0" w:color="auto"/>
        <w:left w:val="none" w:sz="0" w:space="0" w:color="auto"/>
        <w:bottom w:val="none" w:sz="0" w:space="0" w:color="auto"/>
        <w:right w:val="none" w:sz="0" w:space="0" w:color="auto"/>
      </w:divBdr>
    </w:div>
    <w:div w:id="327750484">
      <w:bodyDiv w:val="1"/>
      <w:marLeft w:val="0"/>
      <w:marRight w:val="0"/>
      <w:marTop w:val="0"/>
      <w:marBottom w:val="0"/>
      <w:divBdr>
        <w:top w:val="none" w:sz="0" w:space="0" w:color="auto"/>
        <w:left w:val="none" w:sz="0" w:space="0" w:color="auto"/>
        <w:bottom w:val="none" w:sz="0" w:space="0" w:color="auto"/>
        <w:right w:val="none" w:sz="0" w:space="0" w:color="auto"/>
      </w:divBdr>
    </w:div>
    <w:div w:id="328602302">
      <w:bodyDiv w:val="1"/>
      <w:marLeft w:val="0"/>
      <w:marRight w:val="0"/>
      <w:marTop w:val="0"/>
      <w:marBottom w:val="0"/>
      <w:divBdr>
        <w:top w:val="none" w:sz="0" w:space="0" w:color="auto"/>
        <w:left w:val="none" w:sz="0" w:space="0" w:color="auto"/>
        <w:bottom w:val="none" w:sz="0" w:space="0" w:color="auto"/>
        <w:right w:val="none" w:sz="0" w:space="0" w:color="auto"/>
      </w:divBdr>
    </w:div>
    <w:div w:id="328794336">
      <w:bodyDiv w:val="1"/>
      <w:marLeft w:val="0"/>
      <w:marRight w:val="0"/>
      <w:marTop w:val="0"/>
      <w:marBottom w:val="0"/>
      <w:divBdr>
        <w:top w:val="none" w:sz="0" w:space="0" w:color="auto"/>
        <w:left w:val="none" w:sz="0" w:space="0" w:color="auto"/>
        <w:bottom w:val="none" w:sz="0" w:space="0" w:color="auto"/>
        <w:right w:val="none" w:sz="0" w:space="0" w:color="auto"/>
      </w:divBdr>
    </w:div>
    <w:div w:id="329603379">
      <w:bodyDiv w:val="1"/>
      <w:marLeft w:val="0"/>
      <w:marRight w:val="0"/>
      <w:marTop w:val="0"/>
      <w:marBottom w:val="0"/>
      <w:divBdr>
        <w:top w:val="none" w:sz="0" w:space="0" w:color="auto"/>
        <w:left w:val="none" w:sz="0" w:space="0" w:color="auto"/>
        <w:bottom w:val="none" w:sz="0" w:space="0" w:color="auto"/>
        <w:right w:val="none" w:sz="0" w:space="0" w:color="auto"/>
      </w:divBdr>
    </w:div>
    <w:div w:id="330917475">
      <w:bodyDiv w:val="1"/>
      <w:marLeft w:val="0"/>
      <w:marRight w:val="0"/>
      <w:marTop w:val="0"/>
      <w:marBottom w:val="0"/>
      <w:divBdr>
        <w:top w:val="none" w:sz="0" w:space="0" w:color="auto"/>
        <w:left w:val="none" w:sz="0" w:space="0" w:color="auto"/>
        <w:bottom w:val="none" w:sz="0" w:space="0" w:color="auto"/>
        <w:right w:val="none" w:sz="0" w:space="0" w:color="auto"/>
      </w:divBdr>
    </w:div>
    <w:div w:id="333727634">
      <w:bodyDiv w:val="1"/>
      <w:marLeft w:val="0"/>
      <w:marRight w:val="0"/>
      <w:marTop w:val="0"/>
      <w:marBottom w:val="0"/>
      <w:divBdr>
        <w:top w:val="none" w:sz="0" w:space="0" w:color="auto"/>
        <w:left w:val="none" w:sz="0" w:space="0" w:color="auto"/>
        <w:bottom w:val="none" w:sz="0" w:space="0" w:color="auto"/>
        <w:right w:val="none" w:sz="0" w:space="0" w:color="auto"/>
      </w:divBdr>
    </w:div>
    <w:div w:id="335350540">
      <w:bodyDiv w:val="1"/>
      <w:marLeft w:val="0"/>
      <w:marRight w:val="0"/>
      <w:marTop w:val="0"/>
      <w:marBottom w:val="0"/>
      <w:divBdr>
        <w:top w:val="none" w:sz="0" w:space="0" w:color="auto"/>
        <w:left w:val="none" w:sz="0" w:space="0" w:color="auto"/>
        <w:bottom w:val="none" w:sz="0" w:space="0" w:color="auto"/>
        <w:right w:val="none" w:sz="0" w:space="0" w:color="auto"/>
      </w:divBdr>
    </w:div>
    <w:div w:id="336425377">
      <w:bodyDiv w:val="1"/>
      <w:marLeft w:val="0"/>
      <w:marRight w:val="0"/>
      <w:marTop w:val="0"/>
      <w:marBottom w:val="0"/>
      <w:divBdr>
        <w:top w:val="none" w:sz="0" w:space="0" w:color="auto"/>
        <w:left w:val="none" w:sz="0" w:space="0" w:color="auto"/>
        <w:bottom w:val="none" w:sz="0" w:space="0" w:color="auto"/>
        <w:right w:val="none" w:sz="0" w:space="0" w:color="auto"/>
      </w:divBdr>
    </w:div>
    <w:div w:id="337931224">
      <w:bodyDiv w:val="1"/>
      <w:marLeft w:val="0"/>
      <w:marRight w:val="0"/>
      <w:marTop w:val="0"/>
      <w:marBottom w:val="0"/>
      <w:divBdr>
        <w:top w:val="none" w:sz="0" w:space="0" w:color="auto"/>
        <w:left w:val="none" w:sz="0" w:space="0" w:color="auto"/>
        <w:bottom w:val="none" w:sz="0" w:space="0" w:color="auto"/>
        <w:right w:val="none" w:sz="0" w:space="0" w:color="auto"/>
      </w:divBdr>
    </w:div>
    <w:div w:id="339088482">
      <w:bodyDiv w:val="1"/>
      <w:marLeft w:val="0"/>
      <w:marRight w:val="0"/>
      <w:marTop w:val="0"/>
      <w:marBottom w:val="0"/>
      <w:divBdr>
        <w:top w:val="none" w:sz="0" w:space="0" w:color="auto"/>
        <w:left w:val="none" w:sz="0" w:space="0" w:color="auto"/>
        <w:bottom w:val="none" w:sz="0" w:space="0" w:color="auto"/>
        <w:right w:val="none" w:sz="0" w:space="0" w:color="auto"/>
      </w:divBdr>
    </w:div>
    <w:div w:id="341276226">
      <w:bodyDiv w:val="1"/>
      <w:marLeft w:val="0"/>
      <w:marRight w:val="0"/>
      <w:marTop w:val="0"/>
      <w:marBottom w:val="0"/>
      <w:divBdr>
        <w:top w:val="none" w:sz="0" w:space="0" w:color="auto"/>
        <w:left w:val="none" w:sz="0" w:space="0" w:color="auto"/>
        <w:bottom w:val="none" w:sz="0" w:space="0" w:color="auto"/>
        <w:right w:val="none" w:sz="0" w:space="0" w:color="auto"/>
      </w:divBdr>
      <w:divsChild>
        <w:div w:id="823082816">
          <w:marLeft w:val="0"/>
          <w:marRight w:val="0"/>
          <w:marTop w:val="0"/>
          <w:marBottom w:val="0"/>
          <w:divBdr>
            <w:top w:val="none" w:sz="0" w:space="0" w:color="auto"/>
            <w:left w:val="none" w:sz="0" w:space="0" w:color="auto"/>
            <w:bottom w:val="none" w:sz="0" w:space="0" w:color="auto"/>
            <w:right w:val="none" w:sz="0" w:space="0" w:color="auto"/>
          </w:divBdr>
          <w:divsChild>
            <w:div w:id="332533649">
              <w:marLeft w:val="0"/>
              <w:marRight w:val="0"/>
              <w:marTop w:val="0"/>
              <w:marBottom w:val="0"/>
              <w:divBdr>
                <w:top w:val="none" w:sz="0" w:space="0" w:color="auto"/>
                <w:left w:val="none" w:sz="0" w:space="0" w:color="auto"/>
                <w:bottom w:val="none" w:sz="0" w:space="0" w:color="auto"/>
                <w:right w:val="none" w:sz="0" w:space="0" w:color="auto"/>
              </w:divBdr>
              <w:divsChild>
                <w:div w:id="1195995915">
                  <w:marLeft w:val="0"/>
                  <w:marRight w:val="0"/>
                  <w:marTop w:val="0"/>
                  <w:marBottom w:val="0"/>
                  <w:divBdr>
                    <w:top w:val="none" w:sz="0" w:space="0" w:color="auto"/>
                    <w:left w:val="none" w:sz="0" w:space="0" w:color="auto"/>
                    <w:bottom w:val="none" w:sz="0" w:space="0" w:color="auto"/>
                    <w:right w:val="none" w:sz="0" w:space="0" w:color="auto"/>
                  </w:divBdr>
                  <w:divsChild>
                    <w:div w:id="435566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2050895">
      <w:bodyDiv w:val="1"/>
      <w:marLeft w:val="0"/>
      <w:marRight w:val="0"/>
      <w:marTop w:val="0"/>
      <w:marBottom w:val="0"/>
      <w:divBdr>
        <w:top w:val="none" w:sz="0" w:space="0" w:color="auto"/>
        <w:left w:val="none" w:sz="0" w:space="0" w:color="auto"/>
        <w:bottom w:val="none" w:sz="0" w:space="0" w:color="auto"/>
        <w:right w:val="none" w:sz="0" w:space="0" w:color="auto"/>
      </w:divBdr>
    </w:div>
    <w:div w:id="343240491">
      <w:bodyDiv w:val="1"/>
      <w:marLeft w:val="0"/>
      <w:marRight w:val="0"/>
      <w:marTop w:val="0"/>
      <w:marBottom w:val="0"/>
      <w:divBdr>
        <w:top w:val="none" w:sz="0" w:space="0" w:color="auto"/>
        <w:left w:val="none" w:sz="0" w:space="0" w:color="auto"/>
        <w:bottom w:val="none" w:sz="0" w:space="0" w:color="auto"/>
        <w:right w:val="none" w:sz="0" w:space="0" w:color="auto"/>
      </w:divBdr>
    </w:div>
    <w:div w:id="344480759">
      <w:bodyDiv w:val="1"/>
      <w:marLeft w:val="0"/>
      <w:marRight w:val="0"/>
      <w:marTop w:val="0"/>
      <w:marBottom w:val="0"/>
      <w:divBdr>
        <w:top w:val="none" w:sz="0" w:space="0" w:color="auto"/>
        <w:left w:val="none" w:sz="0" w:space="0" w:color="auto"/>
        <w:bottom w:val="none" w:sz="0" w:space="0" w:color="auto"/>
        <w:right w:val="none" w:sz="0" w:space="0" w:color="auto"/>
      </w:divBdr>
    </w:div>
    <w:div w:id="344554154">
      <w:bodyDiv w:val="1"/>
      <w:marLeft w:val="0"/>
      <w:marRight w:val="0"/>
      <w:marTop w:val="0"/>
      <w:marBottom w:val="0"/>
      <w:divBdr>
        <w:top w:val="none" w:sz="0" w:space="0" w:color="auto"/>
        <w:left w:val="none" w:sz="0" w:space="0" w:color="auto"/>
        <w:bottom w:val="none" w:sz="0" w:space="0" w:color="auto"/>
        <w:right w:val="none" w:sz="0" w:space="0" w:color="auto"/>
      </w:divBdr>
    </w:div>
    <w:div w:id="347295506">
      <w:bodyDiv w:val="1"/>
      <w:marLeft w:val="0"/>
      <w:marRight w:val="0"/>
      <w:marTop w:val="0"/>
      <w:marBottom w:val="0"/>
      <w:divBdr>
        <w:top w:val="none" w:sz="0" w:space="0" w:color="auto"/>
        <w:left w:val="none" w:sz="0" w:space="0" w:color="auto"/>
        <w:bottom w:val="none" w:sz="0" w:space="0" w:color="auto"/>
        <w:right w:val="none" w:sz="0" w:space="0" w:color="auto"/>
      </w:divBdr>
    </w:div>
    <w:div w:id="347803950">
      <w:bodyDiv w:val="1"/>
      <w:marLeft w:val="0"/>
      <w:marRight w:val="0"/>
      <w:marTop w:val="0"/>
      <w:marBottom w:val="0"/>
      <w:divBdr>
        <w:top w:val="none" w:sz="0" w:space="0" w:color="auto"/>
        <w:left w:val="none" w:sz="0" w:space="0" w:color="auto"/>
        <w:bottom w:val="none" w:sz="0" w:space="0" w:color="auto"/>
        <w:right w:val="none" w:sz="0" w:space="0" w:color="auto"/>
      </w:divBdr>
    </w:div>
    <w:div w:id="348259248">
      <w:bodyDiv w:val="1"/>
      <w:marLeft w:val="0"/>
      <w:marRight w:val="0"/>
      <w:marTop w:val="0"/>
      <w:marBottom w:val="0"/>
      <w:divBdr>
        <w:top w:val="none" w:sz="0" w:space="0" w:color="auto"/>
        <w:left w:val="none" w:sz="0" w:space="0" w:color="auto"/>
        <w:bottom w:val="none" w:sz="0" w:space="0" w:color="auto"/>
        <w:right w:val="none" w:sz="0" w:space="0" w:color="auto"/>
      </w:divBdr>
    </w:div>
    <w:div w:id="349836453">
      <w:bodyDiv w:val="1"/>
      <w:marLeft w:val="0"/>
      <w:marRight w:val="0"/>
      <w:marTop w:val="0"/>
      <w:marBottom w:val="0"/>
      <w:divBdr>
        <w:top w:val="none" w:sz="0" w:space="0" w:color="auto"/>
        <w:left w:val="none" w:sz="0" w:space="0" w:color="auto"/>
        <w:bottom w:val="none" w:sz="0" w:space="0" w:color="auto"/>
        <w:right w:val="none" w:sz="0" w:space="0" w:color="auto"/>
      </w:divBdr>
    </w:div>
    <w:div w:id="350112212">
      <w:bodyDiv w:val="1"/>
      <w:marLeft w:val="0"/>
      <w:marRight w:val="0"/>
      <w:marTop w:val="0"/>
      <w:marBottom w:val="0"/>
      <w:divBdr>
        <w:top w:val="none" w:sz="0" w:space="0" w:color="auto"/>
        <w:left w:val="none" w:sz="0" w:space="0" w:color="auto"/>
        <w:bottom w:val="none" w:sz="0" w:space="0" w:color="auto"/>
        <w:right w:val="none" w:sz="0" w:space="0" w:color="auto"/>
      </w:divBdr>
    </w:div>
    <w:div w:id="351418722">
      <w:bodyDiv w:val="1"/>
      <w:marLeft w:val="0"/>
      <w:marRight w:val="0"/>
      <w:marTop w:val="0"/>
      <w:marBottom w:val="0"/>
      <w:divBdr>
        <w:top w:val="none" w:sz="0" w:space="0" w:color="auto"/>
        <w:left w:val="none" w:sz="0" w:space="0" w:color="auto"/>
        <w:bottom w:val="none" w:sz="0" w:space="0" w:color="auto"/>
        <w:right w:val="none" w:sz="0" w:space="0" w:color="auto"/>
      </w:divBdr>
    </w:div>
    <w:div w:id="351614055">
      <w:bodyDiv w:val="1"/>
      <w:marLeft w:val="0"/>
      <w:marRight w:val="0"/>
      <w:marTop w:val="0"/>
      <w:marBottom w:val="0"/>
      <w:divBdr>
        <w:top w:val="none" w:sz="0" w:space="0" w:color="auto"/>
        <w:left w:val="none" w:sz="0" w:space="0" w:color="auto"/>
        <w:bottom w:val="none" w:sz="0" w:space="0" w:color="auto"/>
        <w:right w:val="none" w:sz="0" w:space="0" w:color="auto"/>
      </w:divBdr>
      <w:divsChild>
        <w:div w:id="1850871523">
          <w:marLeft w:val="0"/>
          <w:marRight w:val="0"/>
          <w:marTop w:val="0"/>
          <w:marBottom w:val="0"/>
          <w:divBdr>
            <w:top w:val="none" w:sz="0" w:space="0" w:color="auto"/>
            <w:left w:val="none" w:sz="0" w:space="0" w:color="auto"/>
            <w:bottom w:val="none" w:sz="0" w:space="0" w:color="auto"/>
            <w:right w:val="none" w:sz="0" w:space="0" w:color="auto"/>
          </w:divBdr>
          <w:divsChild>
            <w:div w:id="1037969540">
              <w:marLeft w:val="0"/>
              <w:marRight w:val="0"/>
              <w:marTop w:val="0"/>
              <w:marBottom w:val="0"/>
              <w:divBdr>
                <w:top w:val="none" w:sz="0" w:space="0" w:color="auto"/>
                <w:left w:val="none" w:sz="0" w:space="0" w:color="auto"/>
                <w:bottom w:val="none" w:sz="0" w:space="0" w:color="auto"/>
                <w:right w:val="none" w:sz="0" w:space="0" w:color="auto"/>
              </w:divBdr>
              <w:divsChild>
                <w:div w:id="1959532284">
                  <w:marLeft w:val="0"/>
                  <w:marRight w:val="0"/>
                  <w:marTop w:val="0"/>
                  <w:marBottom w:val="0"/>
                  <w:divBdr>
                    <w:top w:val="none" w:sz="0" w:space="0" w:color="auto"/>
                    <w:left w:val="none" w:sz="0" w:space="0" w:color="auto"/>
                    <w:bottom w:val="none" w:sz="0" w:space="0" w:color="auto"/>
                    <w:right w:val="none" w:sz="0" w:space="0" w:color="auto"/>
                  </w:divBdr>
                  <w:divsChild>
                    <w:div w:id="1436560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3267214">
      <w:bodyDiv w:val="1"/>
      <w:marLeft w:val="0"/>
      <w:marRight w:val="0"/>
      <w:marTop w:val="0"/>
      <w:marBottom w:val="0"/>
      <w:divBdr>
        <w:top w:val="none" w:sz="0" w:space="0" w:color="auto"/>
        <w:left w:val="none" w:sz="0" w:space="0" w:color="auto"/>
        <w:bottom w:val="none" w:sz="0" w:space="0" w:color="auto"/>
        <w:right w:val="none" w:sz="0" w:space="0" w:color="auto"/>
      </w:divBdr>
    </w:div>
    <w:div w:id="353725815">
      <w:bodyDiv w:val="1"/>
      <w:marLeft w:val="0"/>
      <w:marRight w:val="0"/>
      <w:marTop w:val="0"/>
      <w:marBottom w:val="0"/>
      <w:divBdr>
        <w:top w:val="none" w:sz="0" w:space="0" w:color="auto"/>
        <w:left w:val="none" w:sz="0" w:space="0" w:color="auto"/>
        <w:bottom w:val="none" w:sz="0" w:space="0" w:color="auto"/>
        <w:right w:val="none" w:sz="0" w:space="0" w:color="auto"/>
      </w:divBdr>
    </w:div>
    <w:div w:id="354158573">
      <w:bodyDiv w:val="1"/>
      <w:marLeft w:val="0"/>
      <w:marRight w:val="0"/>
      <w:marTop w:val="0"/>
      <w:marBottom w:val="0"/>
      <w:divBdr>
        <w:top w:val="none" w:sz="0" w:space="0" w:color="auto"/>
        <w:left w:val="none" w:sz="0" w:space="0" w:color="auto"/>
        <w:bottom w:val="none" w:sz="0" w:space="0" w:color="auto"/>
        <w:right w:val="none" w:sz="0" w:space="0" w:color="auto"/>
      </w:divBdr>
    </w:div>
    <w:div w:id="354969352">
      <w:bodyDiv w:val="1"/>
      <w:marLeft w:val="0"/>
      <w:marRight w:val="0"/>
      <w:marTop w:val="0"/>
      <w:marBottom w:val="0"/>
      <w:divBdr>
        <w:top w:val="none" w:sz="0" w:space="0" w:color="auto"/>
        <w:left w:val="none" w:sz="0" w:space="0" w:color="auto"/>
        <w:bottom w:val="none" w:sz="0" w:space="0" w:color="auto"/>
        <w:right w:val="none" w:sz="0" w:space="0" w:color="auto"/>
      </w:divBdr>
    </w:div>
    <w:div w:id="355544361">
      <w:bodyDiv w:val="1"/>
      <w:marLeft w:val="0"/>
      <w:marRight w:val="0"/>
      <w:marTop w:val="0"/>
      <w:marBottom w:val="0"/>
      <w:divBdr>
        <w:top w:val="none" w:sz="0" w:space="0" w:color="auto"/>
        <w:left w:val="none" w:sz="0" w:space="0" w:color="auto"/>
        <w:bottom w:val="none" w:sz="0" w:space="0" w:color="auto"/>
        <w:right w:val="none" w:sz="0" w:space="0" w:color="auto"/>
      </w:divBdr>
    </w:div>
    <w:div w:id="356472812">
      <w:bodyDiv w:val="1"/>
      <w:marLeft w:val="0"/>
      <w:marRight w:val="0"/>
      <w:marTop w:val="0"/>
      <w:marBottom w:val="0"/>
      <w:divBdr>
        <w:top w:val="none" w:sz="0" w:space="0" w:color="auto"/>
        <w:left w:val="none" w:sz="0" w:space="0" w:color="auto"/>
        <w:bottom w:val="none" w:sz="0" w:space="0" w:color="auto"/>
        <w:right w:val="none" w:sz="0" w:space="0" w:color="auto"/>
      </w:divBdr>
    </w:div>
    <w:div w:id="357514550">
      <w:bodyDiv w:val="1"/>
      <w:marLeft w:val="0"/>
      <w:marRight w:val="0"/>
      <w:marTop w:val="0"/>
      <w:marBottom w:val="0"/>
      <w:divBdr>
        <w:top w:val="none" w:sz="0" w:space="0" w:color="auto"/>
        <w:left w:val="none" w:sz="0" w:space="0" w:color="auto"/>
        <w:bottom w:val="none" w:sz="0" w:space="0" w:color="auto"/>
        <w:right w:val="none" w:sz="0" w:space="0" w:color="auto"/>
      </w:divBdr>
    </w:div>
    <w:div w:id="357585370">
      <w:bodyDiv w:val="1"/>
      <w:marLeft w:val="0"/>
      <w:marRight w:val="0"/>
      <w:marTop w:val="0"/>
      <w:marBottom w:val="0"/>
      <w:divBdr>
        <w:top w:val="none" w:sz="0" w:space="0" w:color="auto"/>
        <w:left w:val="none" w:sz="0" w:space="0" w:color="auto"/>
        <w:bottom w:val="none" w:sz="0" w:space="0" w:color="auto"/>
        <w:right w:val="none" w:sz="0" w:space="0" w:color="auto"/>
      </w:divBdr>
    </w:div>
    <w:div w:id="357778656">
      <w:bodyDiv w:val="1"/>
      <w:marLeft w:val="0"/>
      <w:marRight w:val="0"/>
      <w:marTop w:val="0"/>
      <w:marBottom w:val="0"/>
      <w:divBdr>
        <w:top w:val="none" w:sz="0" w:space="0" w:color="auto"/>
        <w:left w:val="none" w:sz="0" w:space="0" w:color="auto"/>
        <w:bottom w:val="none" w:sz="0" w:space="0" w:color="auto"/>
        <w:right w:val="none" w:sz="0" w:space="0" w:color="auto"/>
      </w:divBdr>
    </w:div>
    <w:div w:id="358167539">
      <w:bodyDiv w:val="1"/>
      <w:marLeft w:val="0"/>
      <w:marRight w:val="0"/>
      <w:marTop w:val="0"/>
      <w:marBottom w:val="0"/>
      <w:divBdr>
        <w:top w:val="none" w:sz="0" w:space="0" w:color="auto"/>
        <w:left w:val="none" w:sz="0" w:space="0" w:color="auto"/>
        <w:bottom w:val="none" w:sz="0" w:space="0" w:color="auto"/>
        <w:right w:val="none" w:sz="0" w:space="0" w:color="auto"/>
      </w:divBdr>
    </w:div>
    <w:div w:id="358358861">
      <w:bodyDiv w:val="1"/>
      <w:marLeft w:val="0"/>
      <w:marRight w:val="0"/>
      <w:marTop w:val="0"/>
      <w:marBottom w:val="0"/>
      <w:divBdr>
        <w:top w:val="none" w:sz="0" w:space="0" w:color="auto"/>
        <w:left w:val="none" w:sz="0" w:space="0" w:color="auto"/>
        <w:bottom w:val="none" w:sz="0" w:space="0" w:color="auto"/>
        <w:right w:val="none" w:sz="0" w:space="0" w:color="auto"/>
      </w:divBdr>
    </w:div>
    <w:div w:id="362826633">
      <w:bodyDiv w:val="1"/>
      <w:marLeft w:val="0"/>
      <w:marRight w:val="0"/>
      <w:marTop w:val="0"/>
      <w:marBottom w:val="0"/>
      <w:divBdr>
        <w:top w:val="none" w:sz="0" w:space="0" w:color="auto"/>
        <w:left w:val="none" w:sz="0" w:space="0" w:color="auto"/>
        <w:bottom w:val="none" w:sz="0" w:space="0" w:color="auto"/>
        <w:right w:val="none" w:sz="0" w:space="0" w:color="auto"/>
      </w:divBdr>
    </w:div>
    <w:div w:id="363749480">
      <w:bodyDiv w:val="1"/>
      <w:marLeft w:val="0"/>
      <w:marRight w:val="0"/>
      <w:marTop w:val="0"/>
      <w:marBottom w:val="0"/>
      <w:divBdr>
        <w:top w:val="none" w:sz="0" w:space="0" w:color="auto"/>
        <w:left w:val="none" w:sz="0" w:space="0" w:color="auto"/>
        <w:bottom w:val="none" w:sz="0" w:space="0" w:color="auto"/>
        <w:right w:val="none" w:sz="0" w:space="0" w:color="auto"/>
      </w:divBdr>
    </w:div>
    <w:div w:id="364599189">
      <w:bodyDiv w:val="1"/>
      <w:marLeft w:val="0"/>
      <w:marRight w:val="0"/>
      <w:marTop w:val="0"/>
      <w:marBottom w:val="0"/>
      <w:divBdr>
        <w:top w:val="none" w:sz="0" w:space="0" w:color="auto"/>
        <w:left w:val="none" w:sz="0" w:space="0" w:color="auto"/>
        <w:bottom w:val="none" w:sz="0" w:space="0" w:color="auto"/>
        <w:right w:val="none" w:sz="0" w:space="0" w:color="auto"/>
      </w:divBdr>
    </w:div>
    <w:div w:id="365060472">
      <w:bodyDiv w:val="1"/>
      <w:marLeft w:val="0"/>
      <w:marRight w:val="0"/>
      <w:marTop w:val="0"/>
      <w:marBottom w:val="0"/>
      <w:divBdr>
        <w:top w:val="none" w:sz="0" w:space="0" w:color="auto"/>
        <w:left w:val="none" w:sz="0" w:space="0" w:color="auto"/>
        <w:bottom w:val="none" w:sz="0" w:space="0" w:color="auto"/>
        <w:right w:val="none" w:sz="0" w:space="0" w:color="auto"/>
      </w:divBdr>
    </w:div>
    <w:div w:id="367877000">
      <w:bodyDiv w:val="1"/>
      <w:marLeft w:val="0"/>
      <w:marRight w:val="0"/>
      <w:marTop w:val="0"/>
      <w:marBottom w:val="0"/>
      <w:divBdr>
        <w:top w:val="none" w:sz="0" w:space="0" w:color="auto"/>
        <w:left w:val="none" w:sz="0" w:space="0" w:color="auto"/>
        <w:bottom w:val="none" w:sz="0" w:space="0" w:color="auto"/>
        <w:right w:val="none" w:sz="0" w:space="0" w:color="auto"/>
      </w:divBdr>
    </w:div>
    <w:div w:id="367881200">
      <w:bodyDiv w:val="1"/>
      <w:marLeft w:val="0"/>
      <w:marRight w:val="0"/>
      <w:marTop w:val="0"/>
      <w:marBottom w:val="0"/>
      <w:divBdr>
        <w:top w:val="none" w:sz="0" w:space="0" w:color="auto"/>
        <w:left w:val="none" w:sz="0" w:space="0" w:color="auto"/>
        <w:bottom w:val="none" w:sz="0" w:space="0" w:color="auto"/>
        <w:right w:val="none" w:sz="0" w:space="0" w:color="auto"/>
      </w:divBdr>
    </w:div>
    <w:div w:id="368334760">
      <w:bodyDiv w:val="1"/>
      <w:marLeft w:val="0"/>
      <w:marRight w:val="0"/>
      <w:marTop w:val="0"/>
      <w:marBottom w:val="0"/>
      <w:divBdr>
        <w:top w:val="none" w:sz="0" w:space="0" w:color="auto"/>
        <w:left w:val="none" w:sz="0" w:space="0" w:color="auto"/>
        <w:bottom w:val="none" w:sz="0" w:space="0" w:color="auto"/>
        <w:right w:val="none" w:sz="0" w:space="0" w:color="auto"/>
      </w:divBdr>
    </w:div>
    <w:div w:id="368534506">
      <w:bodyDiv w:val="1"/>
      <w:marLeft w:val="0"/>
      <w:marRight w:val="0"/>
      <w:marTop w:val="0"/>
      <w:marBottom w:val="0"/>
      <w:divBdr>
        <w:top w:val="none" w:sz="0" w:space="0" w:color="auto"/>
        <w:left w:val="none" w:sz="0" w:space="0" w:color="auto"/>
        <w:bottom w:val="none" w:sz="0" w:space="0" w:color="auto"/>
        <w:right w:val="none" w:sz="0" w:space="0" w:color="auto"/>
      </w:divBdr>
    </w:div>
    <w:div w:id="371269275">
      <w:bodyDiv w:val="1"/>
      <w:marLeft w:val="0"/>
      <w:marRight w:val="0"/>
      <w:marTop w:val="0"/>
      <w:marBottom w:val="0"/>
      <w:divBdr>
        <w:top w:val="none" w:sz="0" w:space="0" w:color="auto"/>
        <w:left w:val="none" w:sz="0" w:space="0" w:color="auto"/>
        <w:bottom w:val="none" w:sz="0" w:space="0" w:color="auto"/>
        <w:right w:val="none" w:sz="0" w:space="0" w:color="auto"/>
      </w:divBdr>
    </w:div>
    <w:div w:id="371615233">
      <w:bodyDiv w:val="1"/>
      <w:marLeft w:val="0"/>
      <w:marRight w:val="0"/>
      <w:marTop w:val="0"/>
      <w:marBottom w:val="0"/>
      <w:divBdr>
        <w:top w:val="none" w:sz="0" w:space="0" w:color="auto"/>
        <w:left w:val="none" w:sz="0" w:space="0" w:color="auto"/>
        <w:bottom w:val="none" w:sz="0" w:space="0" w:color="auto"/>
        <w:right w:val="none" w:sz="0" w:space="0" w:color="auto"/>
      </w:divBdr>
    </w:div>
    <w:div w:id="374279272">
      <w:bodyDiv w:val="1"/>
      <w:marLeft w:val="0"/>
      <w:marRight w:val="0"/>
      <w:marTop w:val="0"/>
      <w:marBottom w:val="0"/>
      <w:divBdr>
        <w:top w:val="none" w:sz="0" w:space="0" w:color="auto"/>
        <w:left w:val="none" w:sz="0" w:space="0" w:color="auto"/>
        <w:bottom w:val="none" w:sz="0" w:space="0" w:color="auto"/>
        <w:right w:val="none" w:sz="0" w:space="0" w:color="auto"/>
      </w:divBdr>
    </w:div>
    <w:div w:id="374349419">
      <w:bodyDiv w:val="1"/>
      <w:marLeft w:val="0"/>
      <w:marRight w:val="0"/>
      <w:marTop w:val="0"/>
      <w:marBottom w:val="0"/>
      <w:divBdr>
        <w:top w:val="none" w:sz="0" w:space="0" w:color="auto"/>
        <w:left w:val="none" w:sz="0" w:space="0" w:color="auto"/>
        <w:bottom w:val="none" w:sz="0" w:space="0" w:color="auto"/>
        <w:right w:val="none" w:sz="0" w:space="0" w:color="auto"/>
      </w:divBdr>
    </w:div>
    <w:div w:id="380906967">
      <w:bodyDiv w:val="1"/>
      <w:marLeft w:val="0"/>
      <w:marRight w:val="0"/>
      <w:marTop w:val="0"/>
      <w:marBottom w:val="0"/>
      <w:divBdr>
        <w:top w:val="none" w:sz="0" w:space="0" w:color="auto"/>
        <w:left w:val="none" w:sz="0" w:space="0" w:color="auto"/>
        <w:bottom w:val="none" w:sz="0" w:space="0" w:color="auto"/>
        <w:right w:val="none" w:sz="0" w:space="0" w:color="auto"/>
      </w:divBdr>
    </w:div>
    <w:div w:id="383137711">
      <w:bodyDiv w:val="1"/>
      <w:marLeft w:val="0"/>
      <w:marRight w:val="0"/>
      <w:marTop w:val="0"/>
      <w:marBottom w:val="0"/>
      <w:divBdr>
        <w:top w:val="none" w:sz="0" w:space="0" w:color="auto"/>
        <w:left w:val="none" w:sz="0" w:space="0" w:color="auto"/>
        <w:bottom w:val="none" w:sz="0" w:space="0" w:color="auto"/>
        <w:right w:val="none" w:sz="0" w:space="0" w:color="auto"/>
      </w:divBdr>
    </w:div>
    <w:div w:id="383331835">
      <w:bodyDiv w:val="1"/>
      <w:marLeft w:val="0"/>
      <w:marRight w:val="0"/>
      <w:marTop w:val="0"/>
      <w:marBottom w:val="0"/>
      <w:divBdr>
        <w:top w:val="none" w:sz="0" w:space="0" w:color="auto"/>
        <w:left w:val="none" w:sz="0" w:space="0" w:color="auto"/>
        <w:bottom w:val="none" w:sz="0" w:space="0" w:color="auto"/>
        <w:right w:val="none" w:sz="0" w:space="0" w:color="auto"/>
      </w:divBdr>
    </w:div>
    <w:div w:id="383649057">
      <w:bodyDiv w:val="1"/>
      <w:marLeft w:val="0"/>
      <w:marRight w:val="0"/>
      <w:marTop w:val="0"/>
      <w:marBottom w:val="0"/>
      <w:divBdr>
        <w:top w:val="none" w:sz="0" w:space="0" w:color="auto"/>
        <w:left w:val="none" w:sz="0" w:space="0" w:color="auto"/>
        <w:bottom w:val="none" w:sz="0" w:space="0" w:color="auto"/>
        <w:right w:val="none" w:sz="0" w:space="0" w:color="auto"/>
      </w:divBdr>
    </w:div>
    <w:div w:id="384572546">
      <w:bodyDiv w:val="1"/>
      <w:marLeft w:val="0"/>
      <w:marRight w:val="0"/>
      <w:marTop w:val="0"/>
      <w:marBottom w:val="0"/>
      <w:divBdr>
        <w:top w:val="none" w:sz="0" w:space="0" w:color="auto"/>
        <w:left w:val="none" w:sz="0" w:space="0" w:color="auto"/>
        <w:bottom w:val="none" w:sz="0" w:space="0" w:color="auto"/>
        <w:right w:val="none" w:sz="0" w:space="0" w:color="auto"/>
      </w:divBdr>
    </w:div>
    <w:div w:id="386422239">
      <w:bodyDiv w:val="1"/>
      <w:marLeft w:val="0"/>
      <w:marRight w:val="0"/>
      <w:marTop w:val="0"/>
      <w:marBottom w:val="0"/>
      <w:divBdr>
        <w:top w:val="none" w:sz="0" w:space="0" w:color="auto"/>
        <w:left w:val="none" w:sz="0" w:space="0" w:color="auto"/>
        <w:bottom w:val="none" w:sz="0" w:space="0" w:color="auto"/>
        <w:right w:val="none" w:sz="0" w:space="0" w:color="auto"/>
      </w:divBdr>
    </w:div>
    <w:div w:id="387463910">
      <w:bodyDiv w:val="1"/>
      <w:marLeft w:val="0"/>
      <w:marRight w:val="0"/>
      <w:marTop w:val="0"/>
      <w:marBottom w:val="0"/>
      <w:divBdr>
        <w:top w:val="none" w:sz="0" w:space="0" w:color="auto"/>
        <w:left w:val="none" w:sz="0" w:space="0" w:color="auto"/>
        <w:bottom w:val="none" w:sz="0" w:space="0" w:color="auto"/>
        <w:right w:val="none" w:sz="0" w:space="0" w:color="auto"/>
      </w:divBdr>
    </w:div>
    <w:div w:id="388575968">
      <w:bodyDiv w:val="1"/>
      <w:marLeft w:val="0"/>
      <w:marRight w:val="0"/>
      <w:marTop w:val="0"/>
      <w:marBottom w:val="0"/>
      <w:divBdr>
        <w:top w:val="none" w:sz="0" w:space="0" w:color="auto"/>
        <w:left w:val="none" w:sz="0" w:space="0" w:color="auto"/>
        <w:bottom w:val="none" w:sz="0" w:space="0" w:color="auto"/>
        <w:right w:val="none" w:sz="0" w:space="0" w:color="auto"/>
      </w:divBdr>
    </w:div>
    <w:div w:id="389378217">
      <w:bodyDiv w:val="1"/>
      <w:marLeft w:val="0"/>
      <w:marRight w:val="0"/>
      <w:marTop w:val="0"/>
      <w:marBottom w:val="0"/>
      <w:divBdr>
        <w:top w:val="none" w:sz="0" w:space="0" w:color="auto"/>
        <w:left w:val="none" w:sz="0" w:space="0" w:color="auto"/>
        <w:bottom w:val="none" w:sz="0" w:space="0" w:color="auto"/>
        <w:right w:val="none" w:sz="0" w:space="0" w:color="auto"/>
      </w:divBdr>
    </w:div>
    <w:div w:id="389428908">
      <w:bodyDiv w:val="1"/>
      <w:marLeft w:val="0"/>
      <w:marRight w:val="0"/>
      <w:marTop w:val="0"/>
      <w:marBottom w:val="0"/>
      <w:divBdr>
        <w:top w:val="none" w:sz="0" w:space="0" w:color="auto"/>
        <w:left w:val="none" w:sz="0" w:space="0" w:color="auto"/>
        <w:bottom w:val="none" w:sz="0" w:space="0" w:color="auto"/>
        <w:right w:val="none" w:sz="0" w:space="0" w:color="auto"/>
      </w:divBdr>
    </w:div>
    <w:div w:id="390420211">
      <w:bodyDiv w:val="1"/>
      <w:marLeft w:val="0"/>
      <w:marRight w:val="0"/>
      <w:marTop w:val="0"/>
      <w:marBottom w:val="0"/>
      <w:divBdr>
        <w:top w:val="none" w:sz="0" w:space="0" w:color="auto"/>
        <w:left w:val="none" w:sz="0" w:space="0" w:color="auto"/>
        <w:bottom w:val="none" w:sz="0" w:space="0" w:color="auto"/>
        <w:right w:val="none" w:sz="0" w:space="0" w:color="auto"/>
      </w:divBdr>
    </w:div>
    <w:div w:id="391201893">
      <w:bodyDiv w:val="1"/>
      <w:marLeft w:val="0"/>
      <w:marRight w:val="0"/>
      <w:marTop w:val="0"/>
      <w:marBottom w:val="0"/>
      <w:divBdr>
        <w:top w:val="none" w:sz="0" w:space="0" w:color="auto"/>
        <w:left w:val="none" w:sz="0" w:space="0" w:color="auto"/>
        <w:bottom w:val="none" w:sz="0" w:space="0" w:color="auto"/>
        <w:right w:val="none" w:sz="0" w:space="0" w:color="auto"/>
      </w:divBdr>
    </w:div>
    <w:div w:id="391391330">
      <w:bodyDiv w:val="1"/>
      <w:marLeft w:val="0"/>
      <w:marRight w:val="0"/>
      <w:marTop w:val="0"/>
      <w:marBottom w:val="0"/>
      <w:divBdr>
        <w:top w:val="none" w:sz="0" w:space="0" w:color="auto"/>
        <w:left w:val="none" w:sz="0" w:space="0" w:color="auto"/>
        <w:bottom w:val="none" w:sz="0" w:space="0" w:color="auto"/>
        <w:right w:val="none" w:sz="0" w:space="0" w:color="auto"/>
      </w:divBdr>
    </w:div>
    <w:div w:id="391468722">
      <w:bodyDiv w:val="1"/>
      <w:marLeft w:val="0"/>
      <w:marRight w:val="0"/>
      <w:marTop w:val="0"/>
      <w:marBottom w:val="0"/>
      <w:divBdr>
        <w:top w:val="none" w:sz="0" w:space="0" w:color="auto"/>
        <w:left w:val="none" w:sz="0" w:space="0" w:color="auto"/>
        <w:bottom w:val="none" w:sz="0" w:space="0" w:color="auto"/>
        <w:right w:val="none" w:sz="0" w:space="0" w:color="auto"/>
      </w:divBdr>
    </w:div>
    <w:div w:id="391739444">
      <w:bodyDiv w:val="1"/>
      <w:marLeft w:val="0"/>
      <w:marRight w:val="0"/>
      <w:marTop w:val="0"/>
      <w:marBottom w:val="0"/>
      <w:divBdr>
        <w:top w:val="none" w:sz="0" w:space="0" w:color="auto"/>
        <w:left w:val="none" w:sz="0" w:space="0" w:color="auto"/>
        <w:bottom w:val="none" w:sz="0" w:space="0" w:color="auto"/>
        <w:right w:val="none" w:sz="0" w:space="0" w:color="auto"/>
      </w:divBdr>
    </w:div>
    <w:div w:id="392512603">
      <w:bodyDiv w:val="1"/>
      <w:marLeft w:val="0"/>
      <w:marRight w:val="0"/>
      <w:marTop w:val="0"/>
      <w:marBottom w:val="0"/>
      <w:divBdr>
        <w:top w:val="none" w:sz="0" w:space="0" w:color="auto"/>
        <w:left w:val="none" w:sz="0" w:space="0" w:color="auto"/>
        <w:bottom w:val="none" w:sz="0" w:space="0" w:color="auto"/>
        <w:right w:val="none" w:sz="0" w:space="0" w:color="auto"/>
      </w:divBdr>
    </w:div>
    <w:div w:id="392627450">
      <w:bodyDiv w:val="1"/>
      <w:marLeft w:val="0"/>
      <w:marRight w:val="0"/>
      <w:marTop w:val="0"/>
      <w:marBottom w:val="0"/>
      <w:divBdr>
        <w:top w:val="none" w:sz="0" w:space="0" w:color="auto"/>
        <w:left w:val="none" w:sz="0" w:space="0" w:color="auto"/>
        <w:bottom w:val="none" w:sz="0" w:space="0" w:color="auto"/>
        <w:right w:val="none" w:sz="0" w:space="0" w:color="auto"/>
      </w:divBdr>
    </w:div>
    <w:div w:id="393086056">
      <w:bodyDiv w:val="1"/>
      <w:marLeft w:val="0"/>
      <w:marRight w:val="0"/>
      <w:marTop w:val="0"/>
      <w:marBottom w:val="0"/>
      <w:divBdr>
        <w:top w:val="none" w:sz="0" w:space="0" w:color="auto"/>
        <w:left w:val="none" w:sz="0" w:space="0" w:color="auto"/>
        <w:bottom w:val="none" w:sz="0" w:space="0" w:color="auto"/>
        <w:right w:val="none" w:sz="0" w:space="0" w:color="auto"/>
      </w:divBdr>
    </w:div>
    <w:div w:id="394009224">
      <w:bodyDiv w:val="1"/>
      <w:marLeft w:val="0"/>
      <w:marRight w:val="0"/>
      <w:marTop w:val="0"/>
      <w:marBottom w:val="0"/>
      <w:divBdr>
        <w:top w:val="none" w:sz="0" w:space="0" w:color="auto"/>
        <w:left w:val="none" w:sz="0" w:space="0" w:color="auto"/>
        <w:bottom w:val="none" w:sz="0" w:space="0" w:color="auto"/>
        <w:right w:val="none" w:sz="0" w:space="0" w:color="auto"/>
      </w:divBdr>
    </w:div>
    <w:div w:id="394668065">
      <w:bodyDiv w:val="1"/>
      <w:marLeft w:val="0"/>
      <w:marRight w:val="0"/>
      <w:marTop w:val="0"/>
      <w:marBottom w:val="0"/>
      <w:divBdr>
        <w:top w:val="none" w:sz="0" w:space="0" w:color="auto"/>
        <w:left w:val="none" w:sz="0" w:space="0" w:color="auto"/>
        <w:bottom w:val="none" w:sz="0" w:space="0" w:color="auto"/>
        <w:right w:val="none" w:sz="0" w:space="0" w:color="auto"/>
      </w:divBdr>
    </w:div>
    <w:div w:id="395057188">
      <w:bodyDiv w:val="1"/>
      <w:marLeft w:val="0"/>
      <w:marRight w:val="0"/>
      <w:marTop w:val="0"/>
      <w:marBottom w:val="0"/>
      <w:divBdr>
        <w:top w:val="none" w:sz="0" w:space="0" w:color="auto"/>
        <w:left w:val="none" w:sz="0" w:space="0" w:color="auto"/>
        <w:bottom w:val="none" w:sz="0" w:space="0" w:color="auto"/>
        <w:right w:val="none" w:sz="0" w:space="0" w:color="auto"/>
      </w:divBdr>
    </w:div>
    <w:div w:id="395280286">
      <w:bodyDiv w:val="1"/>
      <w:marLeft w:val="0"/>
      <w:marRight w:val="0"/>
      <w:marTop w:val="0"/>
      <w:marBottom w:val="0"/>
      <w:divBdr>
        <w:top w:val="none" w:sz="0" w:space="0" w:color="auto"/>
        <w:left w:val="none" w:sz="0" w:space="0" w:color="auto"/>
        <w:bottom w:val="none" w:sz="0" w:space="0" w:color="auto"/>
        <w:right w:val="none" w:sz="0" w:space="0" w:color="auto"/>
      </w:divBdr>
    </w:div>
    <w:div w:id="396710209">
      <w:bodyDiv w:val="1"/>
      <w:marLeft w:val="0"/>
      <w:marRight w:val="0"/>
      <w:marTop w:val="0"/>
      <w:marBottom w:val="0"/>
      <w:divBdr>
        <w:top w:val="none" w:sz="0" w:space="0" w:color="auto"/>
        <w:left w:val="none" w:sz="0" w:space="0" w:color="auto"/>
        <w:bottom w:val="none" w:sz="0" w:space="0" w:color="auto"/>
        <w:right w:val="none" w:sz="0" w:space="0" w:color="auto"/>
      </w:divBdr>
    </w:div>
    <w:div w:id="396710743">
      <w:bodyDiv w:val="1"/>
      <w:marLeft w:val="0"/>
      <w:marRight w:val="0"/>
      <w:marTop w:val="0"/>
      <w:marBottom w:val="0"/>
      <w:divBdr>
        <w:top w:val="none" w:sz="0" w:space="0" w:color="auto"/>
        <w:left w:val="none" w:sz="0" w:space="0" w:color="auto"/>
        <w:bottom w:val="none" w:sz="0" w:space="0" w:color="auto"/>
        <w:right w:val="none" w:sz="0" w:space="0" w:color="auto"/>
      </w:divBdr>
    </w:div>
    <w:div w:id="399182033">
      <w:bodyDiv w:val="1"/>
      <w:marLeft w:val="0"/>
      <w:marRight w:val="0"/>
      <w:marTop w:val="0"/>
      <w:marBottom w:val="0"/>
      <w:divBdr>
        <w:top w:val="none" w:sz="0" w:space="0" w:color="auto"/>
        <w:left w:val="none" w:sz="0" w:space="0" w:color="auto"/>
        <w:bottom w:val="none" w:sz="0" w:space="0" w:color="auto"/>
        <w:right w:val="none" w:sz="0" w:space="0" w:color="auto"/>
      </w:divBdr>
    </w:div>
    <w:div w:id="399720083">
      <w:bodyDiv w:val="1"/>
      <w:marLeft w:val="0"/>
      <w:marRight w:val="0"/>
      <w:marTop w:val="0"/>
      <w:marBottom w:val="0"/>
      <w:divBdr>
        <w:top w:val="none" w:sz="0" w:space="0" w:color="auto"/>
        <w:left w:val="none" w:sz="0" w:space="0" w:color="auto"/>
        <w:bottom w:val="none" w:sz="0" w:space="0" w:color="auto"/>
        <w:right w:val="none" w:sz="0" w:space="0" w:color="auto"/>
      </w:divBdr>
    </w:div>
    <w:div w:id="400710505">
      <w:bodyDiv w:val="1"/>
      <w:marLeft w:val="0"/>
      <w:marRight w:val="0"/>
      <w:marTop w:val="0"/>
      <w:marBottom w:val="0"/>
      <w:divBdr>
        <w:top w:val="none" w:sz="0" w:space="0" w:color="auto"/>
        <w:left w:val="none" w:sz="0" w:space="0" w:color="auto"/>
        <w:bottom w:val="none" w:sz="0" w:space="0" w:color="auto"/>
        <w:right w:val="none" w:sz="0" w:space="0" w:color="auto"/>
      </w:divBdr>
    </w:div>
    <w:div w:id="401568869">
      <w:bodyDiv w:val="1"/>
      <w:marLeft w:val="0"/>
      <w:marRight w:val="0"/>
      <w:marTop w:val="0"/>
      <w:marBottom w:val="0"/>
      <w:divBdr>
        <w:top w:val="none" w:sz="0" w:space="0" w:color="auto"/>
        <w:left w:val="none" w:sz="0" w:space="0" w:color="auto"/>
        <w:bottom w:val="none" w:sz="0" w:space="0" w:color="auto"/>
        <w:right w:val="none" w:sz="0" w:space="0" w:color="auto"/>
      </w:divBdr>
    </w:div>
    <w:div w:id="402221605">
      <w:bodyDiv w:val="1"/>
      <w:marLeft w:val="0"/>
      <w:marRight w:val="0"/>
      <w:marTop w:val="0"/>
      <w:marBottom w:val="0"/>
      <w:divBdr>
        <w:top w:val="none" w:sz="0" w:space="0" w:color="auto"/>
        <w:left w:val="none" w:sz="0" w:space="0" w:color="auto"/>
        <w:bottom w:val="none" w:sz="0" w:space="0" w:color="auto"/>
        <w:right w:val="none" w:sz="0" w:space="0" w:color="auto"/>
      </w:divBdr>
    </w:div>
    <w:div w:id="403183977">
      <w:bodyDiv w:val="1"/>
      <w:marLeft w:val="0"/>
      <w:marRight w:val="0"/>
      <w:marTop w:val="0"/>
      <w:marBottom w:val="0"/>
      <w:divBdr>
        <w:top w:val="none" w:sz="0" w:space="0" w:color="auto"/>
        <w:left w:val="none" w:sz="0" w:space="0" w:color="auto"/>
        <w:bottom w:val="none" w:sz="0" w:space="0" w:color="auto"/>
        <w:right w:val="none" w:sz="0" w:space="0" w:color="auto"/>
      </w:divBdr>
    </w:div>
    <w:div w:id="403988311">
      <w:bodyDiv w:val="1"/>
      <w:marLeft w:val="0"/>
      <w:marRight w:val="0"/>
      <w:marTop w:val="0"/>
      <w:marBottom w:val="0"/>
      <w:divBdr>
        <w:top w:val="none" w:sz="0" w:space="0" w:color="auto"/>
        <w:left w:val="none" w:sz="0" w:space="0" w:color="auto"/>
        <w:bottom w:val="none" w:sz="0" w:space="0" w:color="auto"/>
        <w:right w:val="none" w:sz="0" w:space="0" w:color="auto"/>
      </w:divBdr>
    </w:div>
    <w:div w:id="406729184">
      <w:bodyDiv w:val="1"/>
      <w:marLeft w:val="0"/>
      <w:marRight w:val="0"/>
      <w:marTop w:val="0"/>
      <w:marBottom w:val="0"/>
      <w:divBdr>
        <w:top w:val="none" w:sz="0" w:space="0" w:color="auto"/>
        <w:left w:val="none" w:sz="0" w:space="0" w:color="auto"/>
        <w:bottom w:val="none" w:sz="0" w:space="0" w:color="auto"/>
        <w:right w:val="none" w:sz="0" w:space="0" w:color="auto"/>
      </w:divBdr>
    </w:div>
    <w:div w:id="408693103">
      <w:bodyDiv w:val="1"/>
      <w:marLeft w:val="0"/>
      <w:marRight w:val="0"/>
      <w:marTop w:val="0"/>
      <w:marBottom w:val="0"/>
      <w:divBdr>
        <w:top w:val="none" w:sz="0" w:space="0" w:color="auto"/>
        <w:left w:val="none" w:sz="0" w:space="0" w:color="auto"/>
        <w:bottom w:val="none" w:sz="0" w:space="0" w:color="auto"/>
        <w:right w:val="none" w:sz="0" w:space="0" w:color="auto"/>
      </w:divBdr>
    </w:div>
    <w:div w:id="409039816">
      <w:bodyDiv w:val="1"/>
      <w:marLeft w:val="0"/>
      <w:marRight w:val="0"/>
      <w:marTop w:val="0"/>
      <w:marBottom w:val="0"/>
      <w:divBdr>
        <w:top w:val="none" w:sz="0" w:space="0" w:color="auto"/>
        <w:left w:val="none" w:sz="0" w:space="0" w:color="auto"/>
        <w:bottom w:val="none" w:sz="0" w:space="0" w:color="auto"/>
        <w:right w:val="none" w:sz="0" w:space="0" w:color="auto"/>
      </w:divBdr>
    </w:div>
    <w:div w:id="409163126">
      <w:bodyDiv w:val="1"/>
      <w:marLeft w:val="0"/>
      <w:marRight w:val="0"/>
      <w:marTop w:val="0"/>
      <w:marBottom w:val="0"/>
      <w:divBdr>
        <w:top w:val="none" w:sz="0" w:space="0" w:color="auto"/>
        <w:left w:val="none" w:sz="0" w:space="0" w:color="auto"/>
        <w:bottom w:val="none" w:sz="0" w:space="0" w:color="auto"/>
        <w:right w:val="none" w:sz="0" w:space="0" w:color="auto"/>
      </w:divBdr>
    </w:div>
    <w:div w:id="412437238">
      <w:bodyDiv w:val="1"/>
      <w:marLeft w:val="0"/>
      <w:marRight w:val="0"/>
      <w:marTop w:val="0"/>
      <w:marBottom w:val="0"/>
      <w:divBdr>
        <w:top w:val="none" w:sz="0" w:space="0" w:color="auto"/>
        <w:left w:val="none" w:sz="0" w:space="0" w:color="auto"/>
        <w:bottom w:val="none" w:sz="0" w:space="0" w:color="auto"/>
        <w:right w:val="none" w:sz="0" w:space="0" w:color="auto"/>
      </w:divBdr>
    </w:div>
    <w:div w:id="412704584">
      <w:bodyDiv w:val="1"/>
      <w:marLeft w:val="0"/>
      <w:marRight w:val="0"/>
      <w:marTop w:val="0"/>
      <w:marBottom w:val="0"/>
      <w:divBdr>
        <w:top w:val="none" w:sz="0" w:space="0" w:color="auto"/>
        <w:left w:val="none" w:sz="0" w:space="0" w:color="auto"/>
        <w:bottom w:val="none" w:sz="0" w:space="0" w:color="auto"/>
        <w:right w:val="none" w:sz="0" w:space="0" w:color="auto"/>
      </w:divBdr>
    </w:div>
    <w:div w:id="413163583">
      <w:bodyDiv w:val="1"/>
      <w:marLeft w:val="0"/>
      <w:marRight w:val="0"/>
      <w:marTop w:val="0"/>
      <w:marBottom w:val="0"/>
      <w:divBdr>
        <w:top w:val="none" w:sz="0" w:space="0" w:color="auto"/>
        <w:left w:val="none" w:sz="0" w:space="0" w:color="auto"/>
        <w:bottom w:val="none" w:sz="0" w:space="0" w:color="auto"/>
        <w:right w:val="none" w:sz="0" w:space="0" w:color="auto"/>
      </w:divBdr>
    </w:div>
    <w:div w:id="413208807">
      <w:bodyDiv w:val="1"/>
      <w:marLeft w:val="0"/>
      <w:marRight w:val="0"/>
      <w:marTop w:val="0"/>
      <w:marBottom w:val="0"/>
      <w:divBdr>
        <w:top w:val="none" w:sz="0" w:space="0" w:color="auto"/>
        <w:left w:val="none" w:sz="0" w:space="0" w:color="auto"/>
        <w:bottom w:val="none" w:sz="0" w:space="0" w:color="auto"/>
        <w:right w:val="none" w:sz="0" w:space="0" w:color="auto"/>
      </w:divBdr>
    </w:div>
    <w:div w:id="413863262">
      <w:bodyDiv w:val="1"/>
      <w:marLeft w:val="0"/>
      <w:marRight w:val="0"/>
      <w:marTop w:val="0"/>
      <w:marBottom w:val="0"/>
      <w:divBdr>
        <w:top w:val="none" w:sz="0" w:space="0" w:color="auto"/>
        <w:left w:val="none" w:sz="0" w:space="0" w:color="auto"/>
        <w:bottom w:val="none" w:sz="0" w:space="0" w:color="auto"/>
        <w:right w:val="none" w:sz="0" w:space="0" w:color="auto"/>
      </w:divBdr>
    </w:div>
    <w:div w:id="414396202">
      <w:bodyDiv w:val="1"/>
      <w:marLeft w:val="0"/>
      <w:marRight w:val="0"/>
      <w:marTop w:val="0"/>
      <w:marBottom w:val="0"/>
      <w:divBdr>
        <w:top w:val="none" w:sz="0" w:space="0" w:color="auto"/>
        <w:left w:val="none" w:sz="0" w:space="0" w:color="auto"/>
        <w:bottom w:val="none" w:sz="0" w:space="0" w:color="auto"/>
        <w:right w:val="none" w:sz="0" w:space="0" w:color="auto"/>
      </w:divBdr>
    </w:div>
    <w:div w:id="415203145">
      <w:bodyDiv w:val="1"/>
      <w:marLeft w:val="0"/>
      <w:marRight w:val="0"/>
      <w:marTop w:val="0"/>
      <w:marBottom w:val="0"/>
      <w:divBdr>
        <w:top w:val="none" w:sz="0" w:space="0" w:color="auto"/>
        <w:left w:val="none" w:sz="0" w:space="0" w:color="auto"/>
        <w:bottom w:val="none" w:sz="0" w:space="0" w:color="auto"/>
        <w:right w:val="none" w:sz="0" w:space="0" w:color="auto"/>
      </w:divBdr>
    </w:div>
    <w:div w:id="415828220">
      <w:bodyDiv w:val="1"/>
      <w:marLeft w:val="0"/>
      <w:marRight w:val="0"/>
      <w:marTop w:val="0"/>
      <w:marBottom w:val="0"/>
      <w:divBdr>
        <w:top w:val="none" w:sz="0" w:space="0" w:color="auto"/>
        <w:left w:val="none" w:sz="0" w:space="0" w:color="auto"/>
        <w:bottom w:val="none" w:sz="0" w:space="0" w:color="auto"/>
        <w:right w:val="none" w:sz="0" w:space="0" w:color="auto"/>
      </w:divBdr>
    </w:div>
    <w:div w:id="416174894">
      <w:bodyDiv w:val="1"/>
      <w:marLeft w:val="0"/>
      <w:marRight w:val="0"/>
      <w:marTop w:val="0"/>
      <w:marBottom w:val="0"/>
      <w:divBdr>
        <w:top w:val="none" w:sz="0" w:space="0" w:color="auto"/>
        <w:left w:val="none" w:sz="0" w:space="0" w:color="auto"/>
        <w:bottom w:val="none" w:sz="0" w:space="0" w:color="auto"/>
        <w:right w:val="none" w:sz="0" w:space="0" w:color="auto"/>
      </w:divBdr>
    </w:div>
    <w:div w:id="417679251">
      <w:bodyDiv w:val="1"/>
      <w:marLeft w:val="0"/>
      <w:marRight w:val="0"/>
      <w:marTop w:val="0"/>
      <w:marBottom w:val="0"/>
      <w:divBdr>
        <w:top w:val="none" w:sz="0" w:space="0" w:color="auto"/>
        <w:left w:val="none" w:sz="0" w:space="0" w:color="auto"/>
        <w:bottom w:val="none" w:sz="0" w:space="0" w:color="auto"/>
        <w:right w:val="none" w:sz="0" w:space="0" w:color="auto"/>
      </w:divBdr>
    </w:div>
    <w:div w:id="417942954">
      <w:bodyDiv w:val="1"/>
      <w:marLeft w:val="0"/>
      <w:marRight w:val="0"/>
      <w:marTop w:val="0"/>
      <w:marBottom w:val="0"/>
      <w:divBdr>
        <w:top w:val="none" w:sz="0" w:space="0" w:color="auto"/>
        <w:left w:val="none" w:sz="0" w:space="0" w:color="auto"/>
        <w:bottom w:val="none" w:sz="0" w:space="0" w:color="auto"/>
        <w:right w:val="none" w:sz="0" w:space="0" w:color="auto"/>
      </w:divBdr>
    </w:div>
    <w:div w:id="418410370">
      <w:bodyDiv w:val="1"/>
      <w:marLeft w:val="0"/>
      <w:marRight w:val="0"/>
      <w:marTop w:val="0"/>
      <w:marBottom w:val="0"/>
      <w:divBdr>
        <w:top w:val="none" w:sz="0" w:space="0" w:color="auto"/>
        <w:left w:val="none" w:sz="0" w:space="0" w:color="auto"/>
        <w:bottom w:val="none" w:sz="0" w:space="0" w:color="auto"/>
        <w:right w:val="none" w:sz="0" w:space="0" w:color="auto"/>
      </w:divBdr>
    </w:div>
    <w:div w:id="418674692">
      <w:bodyDiv w:val="1"/>
      <w:marLeft w:val="0"/>
      <w:marRight w:val="0"/>
      <w:marTop w:val="0"/>
      <w:marBottom w:val="0"/>
      <w:divBdr>
        <w:top w:val="none" w:sz="0" w:space="0" w:color="auto"/>
        <w:left w:val="none" w:sz="0" w:space="0" w:color="auto"/>
        <w:bottom w:val="none" w:sz="0" w:space="0" w:color="auto"/>
        <w:right w:val="none" w:sz="0" w:space="0" w:color="auto"/>
      </w:divBdr>
    </w:div>
    <w:div w:id="419452552">
      <w:bodyDiv w:val="1"/>
      <w:marLeft w:val="0"/>
      <w:marRight w:val="0"/>
      <w:marTop w:val="0"/>
      <w:marBottom w:val="0"/>
      <w:divBdr>
        <w:top w:val="none" w:sz="0" w:space="0" w:color="auto"/>
        <w:left w:val="none" w:sz="0" w:space="0" w:color="auto"/>
        <w:bottom w:val="none" w:sz="0" w:space="0" w:color="auto"/>
        <w:right w:val="none" w:sz="0" w:space="0" w:color="auto"/>
      </w:divBdr>
    </w:div>
    <w:div w:id="420218690">
      <w:bodyDiv w:val="1"/>
      <w:marLeft w:val="0"/>
      <w:marRight w:val="0"/>
      <w:marTop w:val="0"/>
      <w:marBottom w:val="0"/>
      <w:divBdr>
        <w:top w:val="none" w:sz="0" w:space="0" w:color="auto"/>
        <w:left w:val="none" w:sz="0" w:space="0" w:color="auto"/>
        <w:bottom w:val="none" w:sz="0" w:space="0" w:color="auto"/>
        <w:right w:val="none" w:sz="0" w:space="0" w:color="auto"/>
      </w:divBdr>
    </w:div>
    <w:div w:id="420225603">
      <w:bodyDiv w:val="1"/>
      <w:marLeft w:val="0"/>
      <w:marRight w:val="0"/>
      <w:marTop w:val="0"/>
      <w:marBottom w:val="0"/>
      <w:divBdr>
        <w:top w:val="none" w:sz="0" w:space="0" w:color="auto"/>
        <w:left w:val="none" w:sz="0" w:space="0" w:color="auto"/>
        <w:bottom w:val="none" w:sz="0" w:space="0" w:color="auto"/>
        <w:right w:val="none" w:sz="0" w:space="0" w:color="auto"/>
      </w:divBdr>
      <w:divsChild>
        <w:div w:id="1301691807">
          <w:marLeft w:val="0"/>
          <w:marRight w:val="0"/>
          <w:marTop w:val="0"/>
          <w:marBottom w:val="0"/>
          <w:divBdr>
            <w:top w:val="none" w:sz="0" w:space="0" w:color="auto"/>
            <w:left w:val="none" w:sz="0" w:space="0" w:color="auto"/>
            <w:bottom w:val="none" w:sz="0" w:space="0" w:color="auto"/>
            <w:right w:val="none" w:sz="0" w:space="0" w:color="auto"/>
          </w:divBdr>
          <w:divsChild>
            <w:div w:id="1803617536">
              <w:marLeft w:val="0"/>
              <w:marRight w:val="0"/>
              <w:marTop w:val="0"/>
              <w:marBottom w:val="0"/>
              <w:divBdr>
                <w:top w:val="none" w:sz="0" w:space="0" w:color="auto"/>
                <w:left w:val="none" w:sz="0" w:space="0" w:color="auto"/>
                <w:bottom w:val="none" w:sz="0" w:space="0" w:color="auto"/>
                <w:right w:val="none" w:sz="0" w:space="0" w:color="auto"/>
              </w:divBdr>
              <w:divsChild>
                <w:div w:id="1873490393">
                  <w:marLeft w:val="0"/>
                  <w:marRight w:val="0"/>
                  <w:marTop w:val="0"/>
                  <w:marBottom w:val="0"/>
                  <w:divBdr>
                    <w:top w:val="none" w:sz="0" w:space="0" w:color="auto"/>
                    <w:left w:val="none" w:sz="0" w:space="0" w:color="auto"/>
                    <w:bottom w:val="none" w:sz="0" w:space="0" w:color="auto"/>
                    <w:right w:val="none" w:sz="0" w:space="0" w:color="auto"/>
                  </w:divBdr>
                  <w:divsChild>
                    <w:div w:id="43398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2189477">
      <w:bodyDiv w:val="1"/>
      <w:marLeft w:val="0"/>
      <w:marRight w:val="0"/>
      <w:marTop w:val="0"/>
      <w:marBottom w:val="0"/>
      <w:divBdr>
        <w:top w:val="none" w:sz="0" w:space="0" w:color="auto"/>
        <w:left w:val="none" w:sz="0" w:space="0" w:color="auto"/>
        <w:bottom w:val="none" w:sz="0" w:space="0" w:color="auto"/>
        <w:right w:val="none" w:sz="0" w:space="0" w:color="auto"/>
      </w:divBdr>
    </w:div>
    <w:div w:id="424231601">
      <w:bodyDiv w:val="1"/>
      <w:marLeft w:val="0"/>
      <w:marRight w:val="0"/>
      <w:marTop w:val="0"/>
      <w:marBottom w:val="0"/>
      <w:divBdr>
        <w:top w:val="none" w:sz="0" w:space="0" w:color="auto"/>
        <w:left w:val="none" w:sz="0" w:space="0" w:color="auto"/>
        <w:bottom w:val="none" w:sz="0" w:space="0" w:color="auto"/>
        <w:right w:val="none" w:sz="0" w:space="0" w:color="auto"/>
      </w:divBdr>
    </w:div>
    <w:div w:id="426002443">
      <w:bodyDiv w:val="1"/>
      <w:marLeft w:val="0"/>
      <w:marRight w:val="0"/>
      <w:marTop w:val="0"/>
      <w:marBottom w:val="0"/>
      <w:divBdr>
        <w:top w:val="none" w:sz="0" w:space="0" w:color="auto"/>
        <w:left w:val="none" w:sz="0" w:space="0" w:color="auto"/>
        <w:bottom w:val="none" w:sz="0" w:space="0" w:color="auto"/>
        <w:right w:val="none" w:sz="0" w:space="0" w:color="auto"/>
      </w:divBdr>
    </w:div>
    <w:div w:id="426851441">
      <w:bodyDiv w:val="1"/>
      <w:marLeft w:val="0"/>
      <w:marRight w:val="0"/>
      <w:marTop w:val="0"/>
      <w:marBottom w:val="0"/>
      <w:divBdr>
        <w:top w:val="none" w:sz="0" w:space="0" w:color="auto"/>
        <w:left w:val="none" w:sz="0" w:space="0" w:color="auto"/>
        <w:bottom w:val="none" w:sz="0" w:space="0" w:color="auto"/>
        <w:right w:val="none" w:sz="0" w:space="0" w:color="auto"/>
      </w:divBdr>
    </w:div>
    <w:div w:id="426928620">
      <w:bodyDiv w:val="1"/>
      <w:marLeft w:val="0"/>
      <w:marRight w:val="0"/>
      <w:marTop w:val="0"/>
      <w:marBottom w:val="0"/>
      <w:divBdr>
        <w:top w:val="none" w:sz="0" w:space="0" w:color="auto"/>
        <w:left w:val="none" w:sz="0" w:space="0" w:color="auto"/>
        <w:bottom w:val="none" w:sz="0" w:space="0" w:color="auto"/>
        <w:right w:val="none" w:sz="0" w:space="0" w:color="auto"/>
      </w:divBdr>
    </w:div>
    <w:div w:id="427392996">
      <w:bodyDiv w:val="1"/>
      <w:marLeft w:val="0"/>
      <w:marRight w:val="0"/>
      <w:marTop w:val="0"/>
      <w:marBottom w:val="0"/>
      <w:divBdr>
        <w:top w:val="none" w:sz="0" w:space="0" w:color="auto"/>
        <w:left w:val="none" w:sz="0" w:space="0" w:color="auto"/>
        <w:bottom w:val="none" w:sz="0" w:space="0" w:color="auto"/>
        <w:right w:val="none" w:sz="0" w:space="0" w:color="auto"/>
      </w:divBdr>
    </w:div>
    <w:div w:id="430779764">
      <w:bodyDiv w:val="1"/>
      <w:marLeft w:val="0"/>
      <w:marRight w:val="0"/>
      <w:marTop w:val="0"/>
      <w:marBottom w:val="0"/>
      <w:divBdr>
        <w:top w:val="none" w:sz="0" w:space="0" w:color="auto"/>
        <w:left w:val="none" w:sz="0" w:space="0" w:color="auto"/>
        <w:bottom w:val="none" w:sz="0" w:space="0" w:color="auto"/>
        <w:right w:val="none" w:sz="0" w:space="0" w:color="auto"/>
      </w:divBdr>
    </w:div>
    <w:div w:id="431978299">
      <w:bodyDiv w:val="1"/>
      <w:marLeft w:val="0"/>
      <w:marRight w:val="0"/>
      <w:marTop w:val="0"/>
      <w:marBottom w:val="0"/>
      <w:divBdr>
        <w:top w:val="none" w:sz="0" w:space="0" w:color="auto"/>
        <w:left w:val="none" w:sz="0" w:space="0" w:color="auto"/>
        <w:bottom w:val="none" w:sz="0" w:space="0" w:color="auto"/>
        <w:right w:val="none" w:sz="0" w:space="0" w:color="auto"/>
      </w:divBdr>
    </w:div>
    <w:div w:id="432629645">
      <w:bodyDiv w:val="1"/>
      <w:marLeft w:val="0"/>
      <w:marRight w:val="0"/>
      <w:marTop w:val="0"/>
      <w:marBottom w:val="0"/>
      <w:divBdr>
        <w:top w:val="none" w:sz="0" w:space="0" w:color="auto"/>
        <w:left w:val="none" w:sz="0" w:space="0" w:color="auto"/>
        <w:bottom w:val="none" w:sz="0" w:space="0" w:color="auto"/>
        <w:right w:val="none" w:sz="0" w:space="0" w:color="auto"/>
      </w:divBdr>
    </w:div>
    <w:div w:id="432750151">
      <w:bodyDiv w:val="1"/>
      <w:marLeft w:val="0"/>
      <w:marRight w:val="0"/>
      <w:marTop w:val="0"/>
      <w:marBottom w:val="0"/>
      <w:divBdr>
        <w:top w:val="none" w:sz="0" w:space="0" w:color="auto"/>
        <w:left w:val="none" w:sz="0" w:space="0" w:color="auto"/>
        <w:bottom w:val="none" w:sz="0" w:space="0" w:color="auto"/>
        <w:right w:val="none" w:sz="0" w:space="0" w:color="auto"/>
      </w:divBdr>
    </w:div>
    <w:div w:id="433134699">
      <w:bodyDiv w:val="1"/>
      <w:marLeft w:val="0"/>
      <w:marRight w:val="0"/>
      <w:marTop w:val="0"/>
      <w:marBottom w:val="0"/>
      <w:divBdr>
        <w:top w:val="none" w:sz="0" w:space="0" w:color="auto"/>
        <w:left w:val="none" w:sz="0" w:space="0" w:color="auto"/>
        <w:bottom w:val="none" w:sz="0" w:space="0" w:color="auto"/>
        <w:right w:val="none" w:sz="0" w:space="0" w:color="auto"/>
      </w:divBdr>
    </w:div>
    <w:div w:id="434600869">
      <w:bodyDiv w:val="1"/>
      <w:marLeft w:val="0"/>
      <w:marRight w:val="0"/>
      <w:marTop w:val="0"/>
      <w:marBottom w:val="0"/>
      <w:divBdr>
        <w:top w:val="none" w:sz="0" w:space="0" w:color="auto"/>
        <w:left w:val="none" w:sz="0" w:space="0" w:color="auto"/>
        <w:bottom w:val="none" w:sz="0" w:space="0" w:color="auto"/>
        <w:right w:val="none" w:sz="0" w:space="0" w:color="auto"/>
      </w:divBdr>
    </w:div>
    <w:div w:id="435640049">
      <w:bodyDiv w:val="1"/>
      <w:marLeft w:val="0"/>
      <w:marRight w:val="0"/>
      <w:marTop w:val="0"/>
      <w:marBottom w:val="0"/>
      <w:divBdr>
        <w:top w:val="none" w:sz="0" w:space="0" w:color="auto"/>
        <w:left w:val="none" w:sz="0" w:space="0" w:color="auto"/>
        <w:bottom w:val="none" w:sz="0" w:space="0" w:color="auto"/>
        <w:right w:val="none" w:sz="0" w:space="0" w:color="auto"/>
      </w:divBdr>
    </w:div>
    <w:div w:id="436681705">
      <w:bodyDiv w:val="1"/>
      <w:marLeft w:val="0"/>
      <w:marRight w:val="0"/>
      <w:marTop w:val="0"/>
      <w:marBottom w:val="0"/>
      <w:divBdr>
        <w:top w:val="none" w:sz="0" w:space="0" w:color="auto"/>
        <w:left w:val="none" w:sz="0" w:space="0" w:color="auto"/>
        <w:bottom w:val="none" w:sz="0" w:space="0" w:color="auto"/>
        <w:right w:val="none" w:sz="0" w:space="0" w:color="auto"/>
      </w:divBdr>
    </w:div>
    <w:div w:id="437680313">
      <w:bodyDiv w:val="1"/>
      <w:marLeft w:val="0"/>
      <w:marRight w:val="0"/>
      <w:marTop w:val="0"/>
      <w:marBottom w:val="0"/>
      <w:divBdr>
        <w:top w:val="none" w:sz="0" w:space="0" w:color="auto"/>
        <w:left w:val="none" w:sz="0" w:space="0" w:color="auto"/>
        <w:bottom w:val="none" w:sz="0" w:space="0" w:color="auto"/>
        <w:right w:val="none" w:sz="0" w:space="0" w:color="auto"/>
      </w:divBdr>
    </w:div>
    <w:div w:id="439378321">
      <w:bodyDiv w:val="1"/>
      <w:marLeft w:val="0"/>
      <w:marRight w:val="0"/>
      <w:marTop w:val="0"/>
      <w:marBottom w:val="0"/>
      <w:divBdr>
        <w:top w:val="none" w:sz="0" w:space="0" w:color="auto"/>
        <w:left w:val="none" w:sz="0" w:space="0" w:color="auto"/>
        <w:bottom w:val="none" w:sz="0" w:space="0" w:color="auto"/>
        <w:right w:val="none" w:sz="0" w:space="0" w:color="auto"/>
      </w:divBdr>
    </w:div>
    <w:div w:id="441463386">
      <w:bodyDiv w:val="1"/>
      <w:marLeft w:val="0"/>
      <w:marRight w:val="0"/>
      <w:marTop w:val="0"/>
      <w:marBottom w:val="0"/>
      <w:divBdr>
        <w:top w:val="none" w:sz="0" w:space="0" w:color="auto"/>
        <w:left w:val="none" w:sz="0" w:space="0" w:color="auto"/>
        <w:bottom w:val="none" w:sz="0" w:space="0" w:color="auto"/>
        <w:right w:val="none" w:sz="0" w:space="0" w:color="auto"/>
      </w:divBdr>
    </w:div>
    <w:div w:id="445318064">
      <w:bodyDiv w:val="1"/>
      <w:marLeft w:val="0"/>
      <w:marRight w:val="0"/>
      <w:marTop w:val="0"/>
      <w:marBottom w:val="0"/>
      <w:divBdr>
        <w:top w:val="none" w:sz="0" w:space="0" w:color="auto"/>
        <w:left w:val="none" w:sz="0" w:space="0" w:color="auto"/>
        <w:bottom w:val="none" w:sz="0" w:space="0" w:color="auto"/>
        <w:right w:val="none" w:sz="0" w:space="0" w:color="auto"/>
      </w:divBdr>
    </w:div>
    <w:div w:id="445584974">
      <w:bodyDiv w:val="1"/>
      <w:marLeft w:val="0"/>
      <w:marRight w:val="0"/>
      <w:marTop w:val="0"/>
      <w:marBottom w:val="0"/>
      <w:divBdr>
        <w:top w:val="none" w:sz="0" w:space="0" w:color="auto"/>
        <w:left w:val="none" w:sz="0" w:space="0" w:color="auto"/>
        <w:bottom w:val="none" w:sz="0" w:space="0" w:color="auto"/>
        <w:right w:val="none" w:sz="0" w:space="0" w:color="auto"/>
      </w:divBdr>
    </w:div>
    <w:div w:id="446973449">
      <w:bodyDiv w:val="1"/>
      <w:marLeft w:val="0"/>
      <w:marRight w:val="0"/>
      <w:marTop w:val="0"/>
      <w:marBottom w:val="0"/>
      <w:divBdr>
        <w:top w:val="none" w:sz="0" w:space="0" w:color="auto"/>
        <w:left w:val="none" w:sz="0" w:space="0" w:color="auto"/>
        <w:bottom w:val="none" w:sz="0" w:space="0" w:color="auto"/>
        <w:right w:val="none" w:sz="0" w:space="0" w:color="auto"/>
      </w:divBdr>
    </w:div>
    <w:div w:id="447745970">
      <w:bodyDiv w:val="1"/>
      <w:marLeft w:val="0"/>
      <w:marRight w:val="0"/>
      <w:marTop w:val="0"/>
      <w:marBottom w:val="0"/>
      <w:divBdr>
        <w:top w:val="none" w:sz="0" w:space="0" w:color="auto"/>
        <w:left w:val="none" w:sz="0" w:space="0" w:color="auto"/>
        <w:bottom w:val="none" w:sz="0" w:space="0" w:color="auto"/>
        <w:right w:val="none" w:sz="0" w:space="0" w:color="auto"/>
      </w:divBdr>
    </w:div>
    <w:div w:id="447819693">
      <w:bodyDiv w:val="1"/>
      <w:marLeft w:val="0"/>
      <w:marRight w:val="0"/>
      <w:marTop w:val="0"/>
      <w:marBottom w:val="0"/>
      <w:divBdr>
        <w:top w:val="none" w:sz="0" w:space="0" w:color="auto"/>
        <w:left w:val="none" w:sz="0" w:space="0" w:color="auto"/>
        <w:bottom w:val="none" w:sz="0" w:space="0" w:color="auto"/>
        <w:right w:val="none" w:sz="0" w:space="0" w:color="auto"/>
      </w:divBdr>
    </w:div>
    <w:div w:id="447822124">
      <w:bodyDiv w:val="1"/>
      <w:marLeft w:val="0"/>
      <w:marRight w:val="0"/>
      <w:marTop w:val="0"/>
      <w:marBottom w:val="0"/>
      <w:divBdr>
        <w:top w:val="none" w:sz="0" w:space="0" w:color="auto"/>
        <w:left w:val="none" w:sz="0" w:space="0" w:color="auto"/>
        <w:bottom w:val="none" w:sz="0" w:space="0" w:color="auto"/>
        <w:right w:val="none" w:sz="0" w:space="0" w:color="auto"/>
      </w:divBdr>
    </w:div>
    <w:div w:id="448280210">
      <w:bodyDiv w:val="1"/>
      <w:marLeft w:val="0"/>
      <w:marRight w:val="0"/>
      <w:marTop w:val="0"/>
      <w:marBottom w:val="0"/>
      <w:divBdr>
        <w:top w:val="none" w:sz="0" w:space="0" w:color="auto"/>
        <w:left w:val="none" w:sz="0" w:space="0" w:color="auto"/>
        <w:bottom w:val="none" w:sz="0" w:space="0" w:color="auto"/>
        <w:right w:val="none" w:sz="0" w:space="0" w:color="auto"/>
      </w:divBdr>
    </w:div>
    <w:div w:id="449740499">
      <w:bodyDiv w:val="1"/>
      <w:marLeft w:val="0"/>
      <w:marRight w:val="0"/>
      <w:marTop w:val="0"/>
      <w:marBottom w:val="0"/>
      <w:divBdr>
        <w:top w:val="none" w:sz="0" w:space="0" w:color="auto"/>
        <w:left w:val="none" w:sz="0" w:space="0" w:color="auto"/>
        <w:bottom w:val="none" w:sz="0" w:space="0" w:color="auto"/>
        <w:right w:val="none" w:sz="0" w:space="0" w:color="auto"/>
      </w:divBdr>
    </w:div>
    <w:div w:id="450323019">
      <w:bodyDiv w:val="1"/>
      <w:marLeft w:val="0"/>
      <w:marRight w:val="0"/>
      <w:marTop w:val="0"/>
      <w:marBottom w:val="0"/>
      <w:divBdr>
        <w:top w:val="none" w:sz="0" w:space="0" w:color="auto"/>
        <w:left w:val="none" w:sz="0" w:space="0" w:color="auto"/>
        <w:bottom w:val="none" w:sz="0" w:space="0" w:color="auto"/>
        <w:right w:val="none" w:sz="0" w:space="0" w:color="auto"/>
      </w:divBdr>
    </w:div>
    <w:div w:id="452788518">
      <w:bodyDiv w:val="1"/>
      <w:marLeft w:val="0"/>
      <w:marRight w:val="0"/>
      <w:marTop w:val="0"/>
      <w:marBottom w:val="0"/>
      <w:divBdr>
        <w:top w:val="none" w:sz="0" w:space="0" w:color="auto"/>
        <w:left w:val="none" w:sz="0" w:space="0" w:color="auto"/>
        <w:bottom w:val="none" w:sz="0" w:space="0" w:color="auto"/>
        <w:right w:val="none" w:sz="0" w:space="0" w:color="auto"/>
      </w:divBdr>
    </w:div>
    <w:div w:id="453448019">
      <w:bodyDiv w:val="1"/>
      <w:marLeft w:val="0"/>
      <w:marRight w:val="0"/>
      <w:marTop w:val="0"/>
      <w:marBottom w:val="0"/>
      <w:divBdr>
        <w:top w:val="none" w:sz="0" w:space="0" w:color="auto"/>
        <w:left w:val="none" w:sz="0" w:space="0" w:color="auto"/>
        <w:bottom w:val="none" w:sz="0" w:space="0" w:color="auto"/>
        <w:right w:val="none" w:sz="0" w:space="0" w:color="auto"/>
      </w:divBdr>
    </w:div>
    <w:div w:id="453596974">
      <w:bodyDiv w:val="1"/>
      <w:marLeft w:val="0"/>
      <w:marRight w:val="0"/>
      <w:marTop w:val="0"/>
      <w:marBottom w:val="0"/>
      <w:divBdr>
        <w:top w:val="none" w:sz="0" w:space="0" w:color="auto"/>
        <w:left w:val="none" w:sz="0" w:space="0" w:color="auto"/>
        <w:bottom w:val="none" w:sz="0" w:space="0" w:color="auto"/>
        <w:right w:val="none" w:sz="0" w:space="0" w:color="auto"/>
      </w:divBdr>
    </w:div>
    <w:div w:id="453794875">
      <w:bodyDiv w:val="1"/>
      <w:marLeft w:val="0"/>
      <w:marRight w:val="0"/>
      <w:marTop w:val="0"/>
      <w:marBottom w:val="0"/>
      <w:divBdr>
        <w:top w:val="none" w:sz="0" w:space="0" w:color="auto"/>
        <w:left w:val="none" w:sz="0" w:space="0" w:color="auto"/>
        <w:bottom w:val="none" w:sz="0" w:space="0" w:color="auto"/>
        <w:right w:val="none" w:sz="0" w:space="0" w:color="auto"/>
      </w:divBdr>
    </w:div>
    <w:div w:id="456333575">
      <w:bodyDiv w:val="1"/>
      <w:marLeft w:val="0"/>
      <w:marRight w:val="0"/>
      <w:marTop w:val="0"/>
      <w:marBottom w:val="0"/>
      <w:divBdr>
        <w:top w:val="none" w:sz="0" w:space="0" w:color="auto"/>
        <w:left w:val="none" w:sz="0" w:space="0" w:color="auto"/>
        <w:bottom w:val="none" w:sz="0" w:space="0" w:color="auto"/>
        <w:right w:val="none" w:sz="0" w:space="0" w:color="auto"/>
      </w:divBdr>
    </w:div>
    <w:div w:id="457262389">
      <w:bodyDiv w:val="1"/>
      <w:marLeft w:val="0"/>
      <w:marRight w:val="0"/>
      <w:marTop w:val="0"/>
      <w:marBottom w:val="0"/>
      <w:divBdr>
        <w:top w:val="none" w:sz="0" w:space="0" w:color="auto"/>
        <w:left w:val="none" w:sz="0" w:space="0" w:color="auto"/>
        <w:bottom w:val="none" w:sz="0" w:space="0" w:color="auto"/>
        <w:right w:val="none" w:sz="0" w:space="0" w:color="auto"/>
      </w:divBdr>
    </w:div>
    <w:div w:id="457450830">
      <w:bodyDiv w:val="1"/>
      <w:marLeft w:val="0"/>
      <w:marRight w:val="0"/>
      <w:marTop w:val="0"/>
      <w:marBottom w:val="0"/>
      <w:divBdr>
        <w:top w:val="none" w:sz="0" w:space="0" w:color="auto"/>
        <w:left w:val="none" w:sz="0" w:space="0" w:color="auto"/>
        <w:bottom w:val="none" w:sz="0" w:space="0" w:color="auto"/>
        <w:right w:val="none" w:sz="0" w:space="0" w:color="auto"/>
      </w:divBdr>
    </w:div>
    <w:div w:id="457455504">
      <w:bodyDiv w:val="1"/>
      <w:marLeft w:val="0"/>
      <w:marRight w:val="0"/>
      <w:marTop w:val="0"/>
      <w:marBottom w:val="0"/>
      <w:divBdr>
        <w:top w:val="none" w:sz="0" w:space="0" w:color="auto"/>
        <w:left w:val="none" w:sz="0" w:space="0" w:color="auto"/>
        <w:bottom w:val="none" w:sz="0" w:space="0" w:color="auto"/>
        <w:right w:val="none" w:sz="0" w:space="0" w:color="auto"/>
      </w:divBdr>
    </w:div>
    <w:div w:id="457576253">
      <w:bodyDiv w:val="1"/>
      <w:marLeft w:val="0"/>
      <w:marRight w:val="0"/>
      <w:marTop w:val="0"/>
      <w:marBottom w:val="0"/>
      <w:divBdr>
        <w:top w:val="none" w:sz="0" w:space="0" w:color="auto"/>
        <w:left w:val="none" w:sz="0" w:space="0" w:color="auto"/>
        <w:bottom w:val="none" w:sz="0" w:space="0" w:color="auto"/>
        <w:right w:val="none" w:sz="0" w:space="0" w:color="auto"/>
      </w:divBdr>
      <w:divsChild>
        <w:div w:id="1045521949">
          <w:marLeft w:val="0"/>
          <w:marRight w:val="0"/>
          <w:marTop w:val="0"/>
          <w:marBottom w:val="0"/>
          <w:divBdr>
            <w:top w:val="none" w:sz="0" w:space="0" w:color="auto"/>
            <w:left w:val="none" w:sz="0" w:space="0" w:color="auto"/>
            <w:bottom w:val="none" w:sz="0" w:space="0" w:color="auto"/>
            <w:right w:val="none" w:sz="0" w:space="0" w:color="auto"/>
          </w:divBdr>
          <w:divsChild>
            <w:div w:id="1652370990">
              <w:marLeft w:val="0"/>
              <w:marRight w:val="0"/>
              <w:marTop w:val="0"/>
              <w:marBottom w:val="0"/>
              <w:divBdr>
                <w:top w:val="none" w:sz="0" w:space="0" w:color="auto"/>
                <w:left w:val="none" w:sz="0" w:space="0" w:color="auto"/>
                <w:bottom w:val="none" w:sz="0" w:space="0" w:color="auto"/>
                <w:right w:val="none" w:sz="0" w:space="0" w:color="auto"/>
              </w:divBdr>
              <w:divsChild>
                <w:div w:id="1718703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8301470">
      <w:bodyDiv w:val="1"/>
      <w:marLeft w:val="0"/>
      <w:marRight w:val="0"/>
      <w:marTop w:val="0"/>
      <w:marBottom w:val="0"/>
      <w:divBdr>
        <w:top w:val="none" w:sz="0" w:space="0" w:color="auto"/>
        <w:left w:val="none" w:sz="0" w:space="0" w:color="auto"/>
        <w:bottom w:val="none" w:sz="0" w:space="0" w:color="auto"/>
        <w:right w:val="none" w:sz="0" w:space="0" w:color="auto"/>
      </w:divBdr>
    </w:div>
    <w:div w:id="458912840">
      <w:bodyDiv w:val="1"/>
      <w:marLeft w:val="0"/>
      <w:marRight w:val="0"/>
      <w:marTop w:val="0"/>
      <w:marBottom w:val="0"/>
      <w:divBdr>
        <w:top w:val="none" w:sz="0" w:space="0" w:color="auto"/>
        <w:left w:val="none" w:sz="0" w:space="0" w:color="auto"/>
        <w:bottom w:val="none" w:sz="0" w:space="0" w:color="auto"/>
        <w:right w:val="none" w:sz="0" w:space="0" w:color="auto"/>
      </w:divBdr>
    </w:div>
    <w:div w:id="460347445">
      <w:bodyDiv w:val="1"/>
      <w:marLeft w:val="0"/>
      <w:marRight w:val="0"/>
      <w:marTop w:val="0"/>
      <w:marBottom w:val="0"/>
      <w:divBdr>
        <w:top w:val="none" w:sz="0" w:space="0" w:color="auto"/>
        <w:left w:val="none" w:sz="0" w:space="0" w:color="auto"/>
        <w:bottom w:val="none" w:sz="0" w:space="0" w:color="auto"/>
        <w:right w:val="none" w:sz="0" w:space="0" w:color="auto"/>
      </w:divBdr>
    </w:div>
    <w:div w:id="460684737">
      <w:bodyDiv w:val="1"/>
      <w:marLeft w:val="0"/>
      <w:marRight w:val="0"/>
      <w:marTop w:val="0"/>
      <w:marBottom w:val="0"/>
      <w:divBdr>
        <w:top w:val="none" w:sz="0" w:space="0" w:color="auto"/>
        <w:left w:val="none" w:sz="0" w:space="0" w:color="auto"/>
        <w:bottom w:val="none" w:sz="0" w:space="0" w:color="auto"/>
        <w:right w:val="none" w:sz="0" w:space="0" w:color="auto"/>
      </w:divBdr>
    </w:div>
    <w:div w:id="461924634">
      <w:bodyDiv w:val="1"/>
      <w:marLeft w:val="0"/>
      <w:marRight w:val="0"/>
      <w:marTop w:val="0"/>
      <w:marBottom w:val="0"/>
      <w:divBdr>
        <w:top w:val="none" w:sz="0" w:space="0" w:color="auto"/>
        <w:left w:val="none" w:sz="0" w:space="0" w:color="auto"/>
        <w:bottom w:val="none" w:sz="0" w:space="0" w:color="auto"/>
        <w:right w:val="none" w:sz="0" w:space="0" w:color="auto"/>
      </w:divBdr>
    </w:div>
    <w:div w:id="462236287">
      <w:bodyDiv w:val="1"/>
      <w:marLeft w:val="0"/>
      <w:marRight w:val="0"/>
      <w:marTop w:val="0"/>
      <w:marBottom w:val="0"/>
      <w:divBdr>
        <w:top w:val="none" w:sz="0" w:space="0" w:color="auto"/>
        <w:left w:val="none" w:sz="0" w:space="0" w:color="auto"/>
        <w:bottom w:val="none" w:sz="0" w:space="0" w:color="auto"/>
        <w:right w:val="none" w:sz="0" w:space="0" w:color="auto"/>
      </w:divBdr>
    </w:div>
    <w:div w:id="462651083">
      <w:bodyDiv w:val="1"/>
      <w:marLeft w:val="0"/>
      <w:marRight w:val="0"/>
      <w:marTop w:val="0"/>
      <w:marBottom w:val="0"/>
      <w:divBdr>
        <w:top w:val="none" w:sz="0" w:space="0" w:color="auto"/>
        <w:left w:val="none" w:sz="0" w:space="0" w:color="auto"/>
        <w:bottom w:val="none" w:sz="0" w:space="0" w:color="auto"/>
        <w:right w:val="none" w:sz="0" w:space="0" w:color="auto"/>
      </w:divBdr>
    </w:div>
    <w:div w:id="464591583">
      <w:bodyDiv w:val="1"/>
      <w:marLeft w:val="0"/>
      <w:marRight w:val="0"/>
      <w:marTop w:val="0"/>
      <w:marBottom w:val="0"/>
      <w:divBdr>
        <w:top w:val="none" w:sz="0" w:space="0" w:color="auto"/>
        <w:left w:val="none" w:sz="0" w:space="0" w:color="auto"/>
        <w:bottom w:val="none" w:sz="0" w:space="0" w:color="auto"/>
        <w:right w:val="none" w:sz="0" w:space="0" w:color="auto"/>
      </w:divBdr>
    </w:div>
    <w:div w:id="465388901">
      <w:bodyDiv w:val="1"/>
      <w:marLeft w:val="0"/>
      <w:marRight w:val="0"/>
      <w:marTop w:val="0"/>
      <w:marBottom w:val="0"/>
      <w:divBdr>
        <w:top w:val="none" w:sz="0" w:space="0" w:color="auto"/>
        <w:left w:val="none" w:sz="0" w:space="0" w:color="auto"/>
        <w:bottom w:val="none" w:sz="0" w:space="0" w:color="auto"/>
        <w:right w:val="none" w:sz="0" w:space="0" w:color="auto"/>
      </w:divBdr>
    </w:div>
    <w:div w:id="465508775">
      <w:bodyDiv w:val="1"/>
      <w:marLeft w:val="0"/>
      <w:marRight w:val="0"/>
      <w:marTop w:val="0"/>
      <w:marBottom w:val="0"/>
      <w:divBdr>
        <w:top w:val="none" w:sz="0" w:space="0" w:color="auto"/>
        <w:left w:val="none" w:sz="0" w:space="0" w:color="auto"/>
        <w:bottom w:val="none" w:sz="0" w:space="0" w:color="auto"/>
        <w:right w:val="none" w:sz="0" w:space="0" w:color="auto"/>
      </w:divBdr>
    </w:div>
    <w:div w:id="469520366">
      <w:bodyDiv w:val="1"/>
      <w:marLeft w:val="0"/>
      <w:marRight w:val="0"/>
      <w:marTop w:val="0"/>
      <w:marBottom w:val="0"/>
      <w:divBdr>
        <w:top w:val="none" w:sz="0" w:space="0" w:color="auto"/>
        <w:left w:val="none" w:sz="0" w:space="0" w:color="auto"/>
        <w:bottom w:val="none" w:sz="0" w:space="0" w:color="auto"/>
        <w:right w:val="none" w:sz="0" w:space="0" w:color="auto"/>
      </w:divBdr>
    </w:div>
    <w:div w:id="471677608">
      <w:bodyDiv w:val="1"/>
      <w:marLeft w:val="0"/>
      <w:marRight w:val="0"/>
      <w:marTop w:val="0"/>
      <w:marBottom w:val="0"/>
      <w:divBdr>
        <w:top w:val="none" w:sz="0" w:space="0" w:color="auto"/>
        <w:left w:val="none" w:sz="0" w:space="0" w:color="auto"/>
        <w:bottom w:val="none" w:sz="0" w:space="0" w:color="auto"/>
        <w:right w:val="none" w:sz="0" w:space="0" w:color="auto"/>
      </w:divBdr>
    </w:div>
    <w:div w:id="474494543">
      <w:bodyDiv w:val="1"/>
      <w:marLeft w:val="0"/>
      <w:marRight w:val="0"/>
      <w:marTop w:val="0"/>
      <w:marBottom w:val="0"/>
      <w:divBdr>
        <w:top w:val="none" w:sz="0" w:space="0" w:color="auto"/>
        <w:left w:val="none" w:sz="0" w:space="0" w:color="auto"/>
        <w:bottom w:val="none" w:sz="0" w:space="0" w:color="auto"/>
        <w:right w:val="none" w:sz="0" w:space="0" w:color="auto"/>
      </w:divBdr>
    </w:div>
    <w:div w:id="475025185">
      <w:bodyDiv w:val="1"/>
      <w:marLeft w:val="0"/>
      <w:marRight w:val="0"/>
      <w:marTop w:val="0"/>
      <w:marBottom w:val="0"/>
      <w:divBdr>
        <w:top w:val="none" w:sz="0" w:space="0" w:color="auto"/>
        <w:left w:val="none" w:sz="0" w:space="0" w:color="auto"/>
        <w:bottom w:val="none" w:sz="0" w:space="0" w:color="auto"/>
        <w:right w:val="none" w:sz="0" w:space="0" w:color="auto"/>
      </w:divBdr>
    </w:div>
    <w:div w:id="475530585">
      <w:bodyDiv w:val="1"/>
      <w:marLeft w:val="0"/>
      <w:marRight w:val="0"/>
      <w:marTop w:val="0"/>
      <w:marBottom w:val="0"/>
      <w:divBdr>
        <w:top w:val="none" w:sz="0" w:space="0" w:color="auto"/>
        <w:left w:val="none" w:sz="0" w:space="0" w:color="auto"/>
        <w:bottom w:val="none" w:sz="0" w:space="0" w:color="auto"/>
        <w:right w:val="none" w:sz="0" w:space="0" w:color="auto"/>
      </w:divBdr>
    </w:div>
    <w:div w:id="475680851">
      <w:bodyDiv w:val="1"/>
      <w:marLeft w:val="0"/>
      <w:marRight w:val="0"/>
      <w:marTop w:val="0"/>
      <w:marBottom w:val="0"/>
      <w:divBdr>
        <w:top w:val="none" w:sz="0" w:space="0" w:color="auto"/>
        <w:left w:val="none" w:sz="0" w:space="0" w:color="auto"/>
        <w:bottom w:val="none" w:sz="0" w:space="0" w:color="auto"/>
        <w:right w:val="none" w:sz="0" w:space="0" w:color="auto"/>
      </w:divBdr>
    </w:div>
    <w:div w:id="476073100">
      <w:bodyDiv w:val="1"/>
      <w:marLeft w:val="0"/>
      <w:marRight w:val="0"/>
      <w:marTop w:val="0"/>
      <w:marBottom w:val="0"/>
      <w:divBdr>
        <w:top w:val="none" w:sz="0" w:space="0" w:color="auto"/>
        <w:left w:val="none" w:sz="0" w:space="0" w:color="auto"/>
        <w:bottom w:val="none" w:sz="0" w:space="0" w:color="auto"/>
        <w:right w:val="none" w:sz="0" w:space="0" w:color="auto"/>
      </w:divBdr>
    </w:div>
    <w:div w:id="477112461">
      <w:bodyDiv w:val="1"/>
      <w:marLeft w:val="0"/>
      <w:marRight w:val="0"/>
      <w:marTop w:val="0"/>
      <w:marBottom w:val="0"/>
      <w:divBdr>
        <w:top w:val="none" w:sz="0" w:space="0" w:color="auto"/>
        <w:left w:val="none" w:sz="0" w:space="0" w:color="auto"/>
        <w:bottom w:val="none" w:sz="0" w:space="0" w:color="auto"/>
        <w:right w:val="none" w:sz="0" w:space="0" w:color="auto"/>
      </w:divBdr>
    </w:div>
    <w:div w:id="479003554">
      <w:bodyDiv w:val="1"/>
      <w:marLeft w:val="0"/>
      <w:marRight w:val="0"/>
      <w:marTop w:val="0"/>
      <w:marBottom w:val="0"/>
      <w:divBdr>
        <w:top w:val="none" w:sz="0" w:space="0" w:color="auto"/>
        <w:left w:val="none" w:sz="0" w:space="0" w:color="auto"/>
        <w:bottom w:val="none" w:sz="0" w:space="0" w:color="auto"/>
        <w:right w:val="none" w:sz="0" w:space="0" w:color="auto"/>
      </w:divBdr>
    </w:div>
    <w:div w:id="480317154">
      <w:bodyDiv w:val="1"/>
      <w:marLeft w:val="0"/>
      <w:marRight w:val="0"/>
      <w:marTop w:val="0"/>
      <w:marBottom w:val="0"/>
      <w:divBdr>
        <w:top w:val="none" w:sz="0" w:space="0" w:color="auto"/>
        <w:left w:val="none" w:sz="0" w:space="0" w:color="auto"/>
        <w:bottom w:val="none" w:sz="0" w:space="0" w:color="auto"/>
        <w:right w:val="none" w:sz="0" w:space="0" w:color="auto"/>
      </w:divBdr>
    </w:div>
    <w:div w:id="480654730">
      <w:bodyDiv w:val="1"/>
      <w:marLeft w:val="0"/>
      <w:marRight w:val="0"/>
      <w:marTop w:val="0"/>
      <w:marBottom w:val="0"/>
      <w:divBdr>
        <w:top w:val="none" w:sz="0" w:space="0" w:color="auto"/>
        <w:left w:val="none" w:sz="0" w:space="0" w:color="auto"/>
        <w:bottom w:val="none" w:sz="0" w:space="0" w:color="auto"/>
        <w:right w:val="none" w:sz="0" w:space="0" w:color="auto"/>
      </w:divBdr>
    </w:div>
    <w:div w:id="480780313">
      <w:bodyDiv w:val="1"/>
      <w:marLeft w:val="0"/>
      <w:marRight w:val="0"/>
      <w:marTop w:val="0"/>
      <w:marBottom w:val="0"/>
      <w:divBdr>
        <w:top w:val="none" w:sz="0" w:space="0" w:color="auto"/>
        <w:left w:val="none" w:sz="0" w:space="0" w:color="auto"/>
        <w:bottom w:val="none" w:sz="0" w:space="0" w:color="auto"/>
        <w:right w:val="none" w:sz="0" w:space="0" w:color="auto"/>
      </w:divBdr>
    </w:div>
    <w:div w:id="482085062">
      <w:bodyDiv w:val="1"/>
      <w:marLeft w:val="0"/>
      <w:marRight w:val="0"/>
      <w:marTop w:val="0"/>
      <w:marBottom w:val="0"/>
      <w:divBdr>
        <w:top w:val="none" w:sz="0" w:space="0" w:color="auto"/>
        <w:left w:val="none" w:sz="0" w:space="0" w:color="auto"/>
        <w:bottom w:val="none" w:sz="0" w:space="0" w:color="auto"/>
        <w:right w:val="none" w:sz="0" w:space="0" w:color="auto"/>
      </w:divBdr>
    </w:div>
    <w:div w:id="483356926">
      <w:bodyDiv w:val="1"/>
      <w:marLeft w:val="0"/>
      <w:marRight w:val="0"/>
      <w:marTop w:val="0"/>
      <w:marBottom w:val="0"/>
      <w:divBdr>
        <w:top w:val="none" w:sz="0" w:space="0" w:color="auto"/>
        <w:left w:val="none" w:sz="0" w:space="0" w:color="auto"/>
        <w:bottom w:val="none" w:sz="0" w:space="0" w:color="auto"/>
        <w:right w:val="none" w:sz="0" w:space="0" w:color="auto"/>
      </w:divBdr>
    </w:div>
    <w:div w:id="483394532">
      <w:bodyDiv w:val="1"/>
      <w:marLeft w:val="0"/>
      <w:marRight w:val="0"/>
      <w:marTop w:val="0"/>
      <w:marBottom w:val="0"/>
      <w:divBdr>
        <w:top w:val="none" w:sz="0" w:space="0" w:color="auto"/>
        <w:left w:val="none" w:sz="0" w:space="0" w:color="auto"/>
        <w:bottom w:val="none" w:sz="0" w:space="0" w:color="auto"/>
        <w:right w:val="none" w:sz="0" w:space="0" w:color="auto"/>
      </w:divBdr>
    </w:div>
    <w:div w:id="483665874">
      <w:bodyDiv w:val="1"/>
      <w:marLeft w:val="0"/>
      <w:marRight w:val="0"/>
      <w:marTop w:val="0"/>
      <w:marBottom w:val="0"/>
      <w:divBdr>
        <w:top w:val="none" w:sz="0" w:space="0" w:color="auto"/>
        <w:left w:val="none" w:sz="0" w:space="0" w:color="auto"/>
        <w:bottom w:val="none" w:sz="0" w:space="0" w:color="auto"/>
        <w:right w:val="none" w:sz="0" w:space="0" w:color="auto"/>
      </w:divBdr>
    </w:div>
    <w:div w:id="486556811">
      <w:bodyDiv w:val="1"/>
      <w:marLeft w:val="0"/>
      <w:marRight w:val="0"/>
      <w:marTop w:val="0"/>
      <w:marBottom w:val="0"/>
      <w:divBdr>
        <w:top w:val="none" w:sz="0" w:space="0" w:color="auto"/>
        <w:left w:val="none" w:sz="0" w:space="0" w:color="auto"/>
        <w:bottom w:val="none" w:sz="0" w:space="0" w:color="auto"/>
        <w:right w:val="none" w:sz="0" w:space="0" w:color="auto"/>
      </w:divBdr>
    </w:div>
    <w:div w:id="486822184">
      <w:bodyDiv w:val="1"/>
      <w:marLeft w:val="0"/>
      <w:marRight w:val="0"/>
      <w:marTop w:val="0"/>
      <w:marBottom w:val="0"/>
      <w:divBdr>
        <w:top w:val="none" w:sz="0" w:space="0" w:color="auto"/>
        <w:left w:val="none" w:sz="0" w:space="0" w:color="auto"/>
        <w:bottom w:val="none" w:sz="0" w:space="0" w:color="auto"/>
        <w:right w:val="none" w:sz="0" w:space="0" w:color="auto"/>
      </w:divBdr>
    </w:div>
    <w:div w:id="486946613">
      <w:bodyDiv w:val="1"/>
      <w:marLeft w:val="0"/>
      <w:marRight w:val="0"/>
      <w:marTop w:val="0"/>
      <w:marBottom w:val="0"/>
      <w:divBdr>
        <w:top w:val="none" w:sz="0" w:space="0" w:color="auto"/>
        <w:left w:val="none" w:sz="0" w:space="0" w:color="auto"/>
        <w:bottom w:val="none" w:sz="0" w:space="0" w:color="auto"/>
        <w:right w:val="none" w:sz="0" w:space="0" w:color="auto"/>
      </w:divBdr>
    </w:div>
    <w:div w:id="487401975">
      <w:bodyDiv w:val="1"/>
      <w:marLeft w:val="0"/>
      <w:marRight w:val="0"/>
      <w:marTop w:val="0"/>
      <w:marBottom w:val="0"/>
      <w:divBdr>
        <w:top w:val="none" w:sz="0" w:space="0" w:color="auto"/>
        <w:left w:val="none" w:sz="0" w:space="0" w:color="auto"/>
        <w:bottom w:val="none" w:sz="0" w:space="0" w:color="auto"/>
        <w:right w:val="none" w:sz="0" w:space="0" w:color="auto"/>
      </w:divBdr>
    </w:div>
    <w:div w:id="488518094">
      <w:bodyDiv w:val="1"/>
      <w:marLeft w:val="0"/>
      <w:marRight w:val="0"/>
      <w:marTop w:val="0"/>
      <w:marBottom w:val="0"/>
      <w:divBdr>
        <w:top w:val="none" w:sz="0" w:space="0" w:color="auto"/>
        <w:left w:val="none" w:sz="0" w:space="0" w:color="auto"/>
        <w:bottom w:val="none" w:sz="0" w:space="0" w:color="auto"/>
        <w:right w:val="none" w:sz="0" w:space="0" w:color="auto"/>
      </w:divBdr>
    </w:div>
    <w:div w:id="488861437">
      <w:bodyDiv w:val="1"/>
      <w:marLeft w:val="0"/>
      <w:marRight w:val="0"/>
      <w:marTop w:val="0"/>
      <w:marBottom w:val="0"/>
      <w:divBdr>
        <w:top w:val="none" w:sz="0" w:space="0" w:color="auto"/>
        <w:left w:val="none" w:sz="0" w:space="0" w:color="auto"/>
        <w:bottom w:val="none" w:sz="0" w:space="0" w:color="auto"/>
        <w:right w:val="none" w:sz="0" w:space="0" w:color="auto"/>
      </w:divBdr>
    </w:div>
    <w:div w:id="489641056">
      <w:bodyDiv w:val="1"/>
      <w:marLeft w:val="0"/>
      <w:marRight w:val="0"/>
      <w:marTop w:val="0"/>
      <w:marBottom w:val="0"/>
      <w:divBdr>
        <w:top w:val="none" w:sz="0" w:space="0" w:color="auto"/>
        <w:left w:val="none" w:sz="0" w:space="0" w:color="auto"/>
        <w:bottom w:val="none" w:sz="0" w:space="0" w:color="auto"/>
        <w:right w:val="none" w:sz="0" w:space="0" w:color="auto"/>
      </w:divBdr>
    </w:div>
    <w:div w:id="490487587">
      <w:bodyDiv w:val="1"/>
      <w:marLeft w:val="0"/>
      <w:marRight w:val="0"/>
      <w:marTop w:val="0"/>
      <w:marBottom w:val="0"/>
      <w:divBdr>
        <w:top w:val="none" w:sz="0" w:space="0" w:color="auto"/>
        <w:left w:val="none" w:sz="0" w:space="0" w:color="auto"/>
        <w:bottom w:val="none" w:sz="0" w:space="0" w:color="auto"/>
        <w:right w:val="none" w:sz="0" w:space="0" w:color="auto"/>
      </w:divBdr>
    </w:div>
    <w:div w:id="490751570">
      <w:bodyDiv w:val="1"/>
      <w:marLeft w:val="0"/>
      <w:marRight w:val="0"/>
      <w:marTop w:val="0"/>
      <w:marBottom w:val="0"/>
      <w:divBdr>
        <w:top w:val="none" w:sz="0" w:space="0" w:color="auto"/>
        <w:left w:val="none" w:sz="0" w:space="0" w:color="auto"/>
        <w:bottom w:val="none" w:sz="0" w:space="0" w:color="auto"/>
        <w:right w:val="none" w:sz="0" w:space="0" w:color="auto"/>
      </w:divBdr>
    </w:div>
    <w:div w:id="491261963">
      <w:bodyDiv w:val="1"/>
      <w:marLeft w:val="0"/>
      <w:marRight w:val="0"/>
      <w:marTop w:val="0"/>
      <w:marBottom w:val="0"/>
      <w:divBdr>
        <w:top w:val="none" w:sz="0" w:space="0" w:color="auto"/>
        <w:left w:val="none" w:sz="0" w:space="0" w:color="auto"/>
        <w:bottom w:val="none" w:sz="0" w:space="0" w:color="auto"/>
        <w:right w:val="none" w:sz="0" w:space="0" w:color="auto"/>
      </w:divBdr>
    </w:div>
    <w:div w:id="491795370">
      <w:bodyDiv w:val="1"/>
      <w:marLeft w:val="0"/>
      <w:marRight w:val="0"/>
      <w:marTop w:val="0"/>
      <w:marBottom w:val="0"/>
      <w:divBdr>
        <w:top w:val="none" w:sz="0" w:space="0" w:color="auto"/>
        <w:left w:val="none" w:sz="0" w:space="0" w:color="auto"/>
        <w:bottom w:val="none" w:sz="0" w:space="0" w:color="auto"/>
        <w:right w:val="none" w:sz="0" w:space="0" w:color="auto"/>
      </w:divBdr>
    </w:div>
    <w:div w:id="491945369">
      <w:bodyDiv w:val="1"/>
      <w:marLeft w:val="0"/>
      <w:marRight w:val="0"/>
      <w:marTop w:val="0"/>
      <w:marBottom w:val="0"/>
      <w:divBdr>
        <w:top w:val="none" w:sz="0" w:space="0" w:color="auto"/>
        <w:left w:val="none" w:sz="0" w:space="0" w:color="auto"/>
        <w:bottom w:val="none" w:sz="0" w:space="0" w:color="auto"/>
        <w:right w:val="none" w:sz="0" w:space="0" w:color="auto"/>
      </w:divBdr>
    </w:div>
    <w:div w:id="492456198">
      <w:bodyDiv w:val="1"/>
      <w:marLeft w:val="0"/>
      <w:marRight w:val="0"/>
      <w:marTop w:val="0"/>
      <w:marBottom w:val="0"/>
      <w:divBdr>
        <w:top w:val="none" w:sz="0" w:space="0" w:color="auto"/>
        <w:left w:val="none" w:sz="0" w:space="0" w:color="auto"/>
        <w:bottom w:val="none" w:sz="0" w:space="0" w:color="auto"/>
        <w:right w:val="none" w:sz="0" w:space="0" w:color="auto"/>
      </w:divBdr>
    </w:div>
    <w:div w:id="493566545">
      <w:bodyDiv w:val="1"/>
      <w:marLeft w:val="0"/>
      <w:marRight w:val="0"/>
      <w:marTop w:val="0"/>
      <w:marBottom w:val="0"/>
      <w:divBdr>
        <w:top w:val="none" w:sz="0" w:space="0" w:color="auto"/>
        <w:left w:val="none" w:sz="0" w:space="0" w:color="auto"/>
        <w:bottom w:val="none" w:sz="0" w:space="0" w:color="auto"/>
        <w:right w:val="none" w:sz="0" w:space="0" w:color="auto"/>
      </w:divBdr>
    </w:div>
    <w:div w:id="495195735">
      <w:bodyDiv w:val="1"/>
      <w:marLeft w:val="0"/>
      <w:marRight w:val="0"/>
      <w:marTop w:val="0"/>
      <w:marBottom w:val="0"/>
      <w:divBdr>
        <w:top w:val="none" w:sz="0" w:space="0" w:color="auto"/>
        <w:left w:val="none" w:sz="0" w:space="0" w:color="auto"/>
        <w:bottom w:val="none" w:sz="0" w:space="0" w:color="auto"/>
        <w:right w:val="none" w:sz="0" w:space="0" w:color="auto"/>
      </w:divBdr>
    </w:div>
    <w:div w:id="495652279">
      <w:bodyDiv w:val="1"/>
      <w:marLeft w:val="0"/>
      <w:marRight w:val="0"/>
      <w:marTop w:val="0"/>
      <w:marBottom w:val="0"/>
      <w:divBdr>
        <w:top w:val="none" w:sz="0" w:space="0" w:color="auto"/>
        <w:left w:val="none" w:sz="0" w:space="0" w:color="auto"/>
        <w:bottom w:val="none" w:sz="0" w:space="0" w:color="auto"/>
        <w:right w:val="none" w:sz="0" w:space="0" w:color="auto"/>
      </w:divBdr>
    </w:div>
    <w:div w:id="502161162">
      <w:bodyDiv w:val="1"/>
      <w:marLeft w:val="0"/>
      <w:marRight w:val="0"/>
      <w:marTop w:val="0"/>
      <w:marBottom w:val="0"/>
      <w:divBdr>
        <w:top w:val="none" w:sz="0" w:space="0" w:color="auto"/>
        <w:left w:val="none" w:sz="0" w:space="0" w:color="auto"/>
        <w:bottom w:val="none" w:sz="0" w:space="0" w:color="auto"/>
        <w:right w:val="none" w:sz="0" w:space="0" w:color="auto"/>
      </w:divBdr>
    </w:div>
    <w:div w:id="502285077">
      <w:bodyDiv w:val="1"/>
      <w:marLeft w:val="0"/>
      <w:marRight w:val="0"/>
      <w:marTop w:val="0"/>
      <w:marBottom w:val="0"/>
      <w:divBdr>
        <w:top w:val="none" w:sz="0" w:space="0" w:color="auto"/>
        <w:left w:val="none" w:sz="0" w:space="0" w:color="auto"/>
        <w:bottom w:val="none" w:sz="0" w:space="0" w:color="auto"/>
        <w:right w:val="none" w:sz="0" w:space="0" w:color="auto"/>
      </w:divBdr>
    </w:div>
    <w:div w:id="502404400">
      <w:bodyDiv w:val="1"/>
      <w:marLeft w:val="0"/>
      <w:marRight w:val="0"/>
      <w:marTop w:val="0"/>
      <w:marBottom w:val="0"/>
      <w:divBdr>
        <w:top w:val="none" w:sz="0" w:space="0" w:color="auto"/>
        <w:left w:val="none" w:sz="0" w:space="0" w:color="auto"/>
        <w:bottom w:val="none" w:sz="0" w:space="0" w:color="auto"/>
        <w:right w:val="none" w:sz="0" w:space="0" w:color="auto"/>
      </w:divBdr>
    </w:div>
    <w:div w:id="503514218">
      <w:bodyDiv w:val="1"/>
      <w:marLeft w:val="0"/>
      <w:marRight w:val="0"/>
      <w:marTop w:val="0"/>
      <w:marBottom w:val="0"/>
      <w:divBdr>
        <w:top w:val="none" w:sz="0" w:space="0" w:color="auto"/>
        <w:left w:val="none" w:sz="0" w:space="0" w:color="auto"/>
        <w:bottom w:val="none" w:sz="0" w:space="0" w:color="auto"/>
        <w:right w:val="none" w:sz="0" w:space="0" w:color="auto"/>
      </w:divBdr>
    </w:div>
    <w:div w:id="508522269">
      <w:bodyDiv w:val="1"/>
      <w:marLeft w:val="0"/>
      <w:marRight w:val="0"/>
      <w:marTop w:val="0"/>
      <w:marBottom w:val="0"/>
      <w:divBdr>
        <w:top w:val="none" w:sz="0" w:space="0" w:color="auto"/>
        <w:left w:val="none" w:sz="0" w:space="0" w:color="auto"/>
        <w:bottom w:val="none" w:sz="0" w:space="0" w:color="auto"/>
        <w:right w:val="none" w:sz="0" w:space="0" w:color="auto"/>
      </w:divBdr>
    </w:div>
    <w:div w:id="509029502">
      <w:bodyDiv w:val="1"/>
      <w:marLeft w:val="0"/>
      <w:marRight w:val="0"/>
      <w:marTop w:val="0"/>
      <w:marBottom w:val="0"/>
      <w:divBdr>
        <w:top w:val="none" w:sz="0" w:space="0" w:color="auto"/>
        <w:left w:val="none" w:sz="0" w:space="0" w:color="auto"/>
        <w:bottom w:val="none" w:sz="0" w:space="0" w:color="auto"/>
        <w:right w:val="none" w:sz="0" w:space="0" w:color="auto"/>
      </w:divBdr>
    </w:div>
    <w:div w:id="509443743">
      <w:bodyDiv w:val="1"/>
      <w:marLeft w:val="0"/>
      <w:marRight w:val="0"/>
      <w:marTop w:val="0"/>
      <w:marBottom w:val="0"/>
      <w:divBdr>
        <w:top w:val="none" w:sz="0" w:space="0" w:color="auto"/>
        <w:left w:val="none" w:sz="0" w:space="0" w:color="auto"/>
        <w:bottom w:val="none" w:sz="0" w:space="0" w:color="auto"/>
        <w:right w:val="none" w:sz="0" w:space="0" w:color="auto"/>
      </w:divBdr>
    </w:div>
    <w:div w:id="509953456">
      <w:bodyDiv w:val="1"/>
      <w:marLeft w:val="0"/>
      <w:marRight w:val="0"/>
      <w:marTop w:val="0"/>
      <w:marBottom w:val="0"/>
      <w:divBdr>
        <w:top w:val="none" w:sz="0" w:space="0" w:color="auto"/>
        <w:left w:val="none" w:sz="0" w:space="0" w:color="auto"/>
        <w:bottom w:val="none" w:sz="0" w:space="0" w:color="auto"/>
        <w:right w:val="none" w:sz="0" w:space="0" w:color="auto"/>
      </w:divBdr>
    </w:div>
    <w:div w:id="511913314">
      <w:bodyDiv w:val="1"/>
      <w:marLeft w:val="0"/>
      <w:marRight w:val="0"/>
      <w:marTop w:val="0"/>
      <w:marBottom w:val="0"/>
      <w:divBdr>
        <w:top w:val="none" w:sz="0" w:space="0" w:color="auto"/>
        <w:left w:val="none" w:sz="0" w:space="0" w:color="auto"/>
        <w:bottom w:val="none" w:sz="0" w:space="0" w:color="auto"/>
        <w:right w:val="none" w:sz="0" w:space="0" w:color="auto"/>
      </w:divBdr>
    </w:div>
    <w:div w:id="512377480">
      <w:bodyDiv w:val="1"/>
      <w:marLeft w:val="0"/>
      <w:marRight w:val="0"/>
      <w:marTop w:val="0"/>
      <w:marBottom w:val="0"/>
      <w:divBdr>
        <w:top w:val="none" w:sz="0" w:space="0" w:color="auto"/>
        <w:left w:val="none" w:sz="0" w:space="0" w:color="auto"/>
        <w:bottom w:val="none" w:sz="0" w:space="0" w:color="auto"/>
        <w:right w:val="none" w:sz="0" w:space="0" w:color="auto"/>
      </w:divBdr>
    </w:div>
    <w:div w:id="513154565">
      <w:bodyDiv w:val="1"/>
      <w:marLeft w:val="0"/>
      <w:marRight w:val="0"/>
      <w:marTop w:val="0"/>
      <w:marBottom w:val="0"/>
      <w:divBdr>
        <w:top w:val="none" w:sz="0" w:space="0" w:color="auto"/>
        <w:left w:val="none" w:sz="0" w:space="0" w:color="auto"/>
        <w:bottom w:val="none" w:sz="0" w:space="0" w:color="auto"/>
        <w:right w:val="none" w:sz="0" w:space="0" w:color="auto"/>
      </w:divBdr>
    </w:div>
    <w:div w:id="514811994">
      <w:bodyDiv w:val="1"/>
      <w:marLeft w:val="0"/>
      <w:marRight w:val="0"/>
      <w:marTop w:val="0"/>
      <w:marBottom w:val="0"/>
      <w:divBdr>
        <w:top w:val="none" w:sz="0" w:space="0" w:color="auto"/>
        <w:left w:val="none" w:sz="0" w:space="0" w:color="auto"/>
        <w:bottom w:val="none" w:sz="0" w:space="0" w:color="auto"/>
        <w:right w:val="none" w:sz="0" w:space="0" w:color="auto"/>
      </w:divBdr>
    </w:div>
    <w:div w:id="515193879">
      <w:bodyDiv w:val="1"/>
      <w:marLeft w:val="0"/>
      <w:marRight w:val="0"/>
      <w:marTop w:val="0"/>
      <w:marBottom w:val="0"/>
      <w:divBdr>
        <w:top w:val="none" w:sz="0" w:space="0" w:color="auto"/>
        <w:left w:val="none" w:sz="0" w:space="0" w:color="auto"/>
        <w:bottom w:val="none" w:sz="0" w:space="0" w:color="auto"/>
        <w:right w:val="none" w:sz="0" w:space="0" w:color="auto"/>
      </w:divBdr>
    </w:div>
    <w:div w:id="516846227">
      <w:bodyDiv w:val="1"/>
      <w:marLeft w:val="0"/>
      <w:marRight w:val="0"/>
      <w:marTop w:val="0"/>
      <w:marBottom w:val="0"/>
      <w:divBdr>
        <w:top w:val="none" w:sz="0" w:space="0" w:color="auto"/>
        <w:left w:val="none" w:sz="0" w:space="0" w:color="auto"/>
        <w:bottom w:val="none" w:sz="0" w:space="0" w:color="auto"/>
        <w:right w:val="none" w:sz="0" w:space="0" w:color="auto"/>
      </w:divBdr>
    </w:div>
    <w:div w:id="517278731">
      <w:bodyDiv w:val="1"/>
      <w:marLeft w:val="0"/>
      <w:marRight w:val="0"/>
      <w:marTop w:val="0"/>
      <w:marBottom w:val="0"/>
      <w:divBdr>
        <w:top w:val="none" w:sz="0" w:space="0" w:color="auto"/>
        <w:left w:val="none" w:sz="0" w:space="0" w:color="auto"/>
        <w:bottom w:val="none" w:sz="0" w:space="0" w:color="auto"/>
        <w:right w:val="none" w:sz="0" w:space="0" w:color="auto"/>
      </w:divBdr>
    </w:div>
    <w:div w:id="517738135">
      <w:bodyDiv w:val="1"/>
      <w:marLeft w:val="0"/>
      <w:marRight w:val="0"/>
      <w:marTop w:val="0"/>
      <w:marBottom w:val="0"/>
      <w:divBdr>
        <w:top w:val="none" w:sz="0" w:space="0" w:color="auto"/>
        <w:left w:val="none" w:sz="0" w:space="0" w:color="auto"/>
        <w:bottom w:val="none" w:sz="0" w:space="0" w:color="auto"/>
        <w:right w:val="none" w:sz="0" w:space="0" w:color="auto"/>
      </w:divBdr>
    </w:div>
    <w:div w:id="518474171">
      <w:bodyDiv w:val="1"/>
      <w:marLeft w:val="0"/>
      <w:marRight w:val="0"/>
      <w:marTop w:val="0"/>
      <w:marBottom w:val="0"/>
      <w:divBdr>
        <w:top w:val="none" w:sz="0" w:space="0" w:color="auto"/>
        <w:left w:val="none" w:sz="0" w:space="0" w:color="auto"/>
        <w:bottom w:val="none" w:sz="0" w:space="0" w:color="auto"/>
        <w:right w:val="none" w:sz="0" w:space="0" w:color="auto"/>
      </w:divBdr>
    </w:div>
    <w:div w:id="519048462">
      <w:bodyDiv w:val="1"/>
      <w:marLeft w:val="0"/>
      <w:marRight w:val="0"/>
      <w:marTop w:val="0"/>
      <w:marBottom w:val="0"/>
      <w:divBdr>
        <w:top w:val="none" w:sz="0" w:space="0" w:color="auto"/>
        <w:left w:val="none" w:sz="0" w:space="0" w:color="auto"/>
        <w:bottom w:val="none" w:sz="0" w:space="0" w:color="auto"/>
        <w:right w:val="none" w:sz="0" w:space="0" w:color="auto"/>
      </w:divBdr>
    </w:div>
    <w:div w:id="520975160">
      <w:bodyDiv w:val="1"/>
      <w:marLeft w:val="0"/>
      <w:marRight w:val="0"/>
      <w:marTop w:val="0"/>
      <w:marBottom w:val="0"/>
      <w:divBdr>
        <w:top w:val="none" w:sz="0" w:space="0" w:color="auto"/>
        <w:left w:val="none" w:sz="0" w:space="0" w:color="auto"/>
        <w:bottom w:val="none" w:sz="0" w:space="0" w:color="auto"/>
        <w:right w:val="none" w:sz="0" w:space="0" w:color="auto"/>
      </w:divBdr>
    </w:div>
    <w:div w:id="522671053">
      <w:bodyDiv w:val="1"/>
      <w:marLeft w:val="0"/>
      <w:marRight w:val="0"/>
      <w:marTop w:val="0"/>
      <w:marBottom w:val="0"/>
      <w:divBdr>
        <w:top w:val="none" w:sz="0" w:space="0" w:color="auto"/>
        <w:left w:val="none" w:sz="0" w:space="0" w:color="auto"/>
        <w:bottom w:val="none" w:sz="0" w:space="0" w:color="auto"/>
        <w:right w:val="none" w:sz="0" w:space="0" w:color="auto"/>
      </w:divBdr>
    </w:div>
    <w:div w:id="523593728">
      <w:bodyDiv w:val="1"/>
      <w:marLeft w:val="0"/>
      <w:marRight w:val="0"/>
      <w:marTop w:val="0"/>
      <w:marBottom w:val="0"/>
      <w:divBdr>
        <w:top w:val="none" w:sz="0" w:space="0" w:color="auto"/>
        <w:left w:val="none" w:sz="0" w:space="0" w:color="auto"/>
        <w:bottom w:val="none" w:sz="0" w:space="0" w:color="auto"/>
        <w:right w:val="none" w:sz="0" w:space="0" w:color="auto"/>
      </w:divBdr>
    </w:div>
    <w:div w:id="523634413">
      <w:bodyDiv w:val="1"/>
      <w:marLeft w:val="0"/>
      <w:marRight w:val="0"/>
      <w:marTop w:val="0"/>
      <w:marBottom w:val="0"/>
      <w:divBdr>
        <w:top w:val="none" w:sz="0" w:space="0" w:color="auto"/>
        <w:left w:val="none" w:sz="0" w:space="0" w:color="auto"/>
        <w:bottom w:val="none" w:sz="0" w:space="0" w:color="auto"/>
        <w:right w:val="none" w:sz="0" w:space="0" w:color="auto"/>
      </w:divBdr>
    </w:div>
    <w:div w:id="525682546">
      <w:bodyDiv w:val="1"/>
      <w:marLeft w:val="0"/>
      <w:marRight w:val="0"/>
      <w:marTop w:val="0"/>
      <w:marBottom w:val="0"/>
      <w:divBdr>
        <w:top w:val="none" w:sz="0" w:space="0" w:color="auto"/>
        <w:left w:val="none" w:sz="0" w:space="0" w:color="auto"/>
        <w:bottom w:val="none" w:sz="0" w:space="0" w:color="auto"/>
        <w:right w:val="none" w:sz="0" w:space="0" w:color="auto"/>
      </w:divBdr>
    </w:div>
    <w:div w:id="525944030">
      <w:bodyDiv w:val="1"/>
      <w:marLeft w:val="0"/>
      <w:marRight w:val="0"/>
      <w:marTop w:val="0"/>
      <w:marBottom w:val="0"/>
      <w:divBdr>
        <w:top w:val="none" w:sz="0" w:space="0" w:color="auto"/>
        <w:left w:val="none" w:sz="0" w:space="0" w:color="auto"/>
        <w:bottom w:val="none" w:sz="0" w:space="0" w:color="auto"/>
        <w:right w:val="none" w:sz="0" w:space="0" w:color="auto"/>
      </w:divBdr>
    </w:div>
    <w:div w:id="526912255">
      <w:bodyDiv w:val="1"/>
      <w:marLeft w:val="0"/>
      <w:marRight w:val="0"/>
      <w:marTop w:val="0"/>
      <w:marBottom w:val="0"/>
      <w:divBdr>
        <w:top w:val="none" w:sz="0" w:space="0" w:color="auto"/>
        <w:left w:val="none" w:sz="0" w:space="0" w:color="auto"/>
        <w:bottom w:val="none" w:sz="0" w:space="0" w:color="auto"/>
        <w:right w:val="none" w:sz="0" w:space="0" w:color="auto"/>
      </w:divBdr>
    </w:div>
    <w:div w:id="528110280">
      <w:bodyDiv w:val="1"/>
      <w:marLeft w:val="0"/>
      <w:marRight w:val="0"/>
      <w:marTop w:val="0"/>
      <w:marBottom w:val="0"/>
      <w:divBdr>
        <w:top w:val="none" w:sz="0" w:space="0" w:color="auto"/>
        <w:left w:val="none" w:sz="0" w:space="0" w:color="auto"/>
        <w:bottom w:val="none" w:sz="0" w:space="0" w:color="auto"/>
        <w:right w:val="none" w:sz="0" w:space="0" w:color="auto"/>
      </w:divBdr>
    </w:div>
    <w:div w:id="529226519">
      <w:bodyDiv w:val="1"/>
      <w:marLeft w:val="0"/>
      <w:marRight w:val="0"/>
      <w:marTop w:val="0"/>
      <w:marBottom w:val="0"/>
      <w:divBdr>
        <w:top w:val="none" w:sz="0" w:space="0" w:color="auto"/>
        <w:left w:val="none" w:sz="0" w:space="0" w:color="auto"/>
        <w:bottom w:val="none" w:sz="0" w:space="0" w:color="auto"/>
        <w:right w:val="none" w:sz="0" w:space="0" w:color="auto"/>
      </w:divBdr>
    </w:div>
    <w:div w:id="529295471">
      <w:bodyDiv w:val="1"/>
      <w:marLeft w:val="0"/>
      <w:marRight w:val="0"/>
      <w:marTop w:val="0"/>
      <w:marBottom w:val="0"/>
      <w:divBdr>
        <w:top w:val="none" w:sz="0" w:space="0" w:color="auto"/>
        <w:left w:val="none" w:sz="0" w:space="0" w:color="auto"/>
        <w:bottom w:val="none" w:sz="0" w:space="0" w:color="auto"/>
        <w:right w:val="none" w:sz="0" w:space="0" w:color="auto"/>
      </w:divBdr>
    </w:div>
    <w:div w:id="529727822">
      <w:bodyDiv w:val="1"/>
      <w:marLeft w:val="0"/>
      <w:marRight w:val="0"/>
      <w:marTop w:val="0"/>
      <w:marBottom w:val="0"/>
      <w:divBdr>
        <w:top w:val="none" w:sz="0" w:space="0" w:color="auto"/>
        <w:left w:val="none" w:sz="0" w:space="0" w:color="auto"/>
        <w:bottom w:val="none" w:sz="0" w:space="0" w:color="auto"/>
        <w:right w:val="none" w:sz="0" w:space="0" w:color="auto"/>
      </w:divBdr>
    </w:div>
    <w:div w:id="530069225">
      <w:bodyDiv w:val="1"/>
      <w:marLeft w:val="0"/>
      <w:marRight w:val="0"/>
      <w:marTop w:val="0"/>
      <w:marBottom w:val="0"/>
      <w:divBdr>
        <w:top w:val="none" w:sz="0" w:space="0" w:color="auto"/>
        <w:left w:val="none" w:sz="0" w:space="0" w:color="auto"/>
        <w:bottom w:val="none" w:sz="0" w:space="0" w:color="auto"/>
        <w:right w:val="none" w:sz="0" w:space="0" w:color="auto"/>
      </w:divBdr>
    </w:div>
    <w:div w:id="530652147">
      <w:bodyDiv w:val="1"/>
      <w:marLeft w:val="0"/>
      <w:marRight w:val="0"/>
      <w:marTop w:val="0"/>
      <w:marBottom w:val="0"/>
      <w:divBdr>
        <w:top w:val="none" w:sz="0" w:space="0" w:color="auto"/>
        <w:left w:val="none" w:sz="0" w:space="0" w:color="auto"/>
        <w:bottom w:val="none" w:sz="0" w:space="0" w:color="auto"/>
        <w:right w:val="none" w:sz="0" w:space="0" w:color="auto"/>
      </w:divBdr>
    </w:div>
    <w:div w:id="531890991">
      <w:bodyDiv w:val="1"/>
      <w:marLeft w:val="0"/>
      <w:marRight w:val="0"/>
      <w:marTop w:val="0"/>
      <w:marBottom w:val="0"/>
      <w:divBdr>
        <w:top w:val="none" w:sz="0" w:space="0" w:color="auto"/>
        <w:left w:val="none" w:sz="0" w:space="0" w:color="auto"/>
        <w:bottom w:val="none" w:sz="0" w:space="0" w:color="auto"/>
        <w:right w:val="none" w:sz="0" w:space="0" w:color="auto"/>
      </w:divBdr>
    </w:div>
    <w:div w:id="534199905">
      <w:bodyDiv w:val="1"/>
      <w:marLeft w:val="0"/>
      <w:marRight w:val="0"/>
      <w:marTop w:val="0"/>
      <w:marBottom w:val="0"/>
      <w:divBdr>
        <w:top w:val="none" w:sz="0" w:space="0" w:color="auto"/>
        <w:left w:val="none" w:sz="0" w:space="0" w:color="auto"/>
        <w:bottom w:val="none" w:sz="0" w:space="0" w:color="auto"/>
        <w:right w:val="none" w:sz="0" w:space="0" w:color="auto"/>
      </w:divBdr>
    </w:div>
    <w:div w:id="535852641">
      <w:bodyDiv w:val="1"/>
      <w:marLeft w:val="0"/>
      <w:marRight w:val="0"/>
      <w:marTop w:val="0"/>
      <w:marBottom w:val="0"/>
      <w:divBdr>
        <w:top w:val="none" w:sz="0" w:space="0" w:color="auto"/>
        <w:left w:val="none" w:sz="0" w:space="0" w:color="auto"/>
        <w:bottom w:val="none" w:sz="0" w:space="0" w:color="auto"/>
        <w:right w:val="none" w:sz="0" w:space="0" w:color="auto"/>
      </w:divBdr>
    </w:div>
    <w:div w:id="537665264">
      <w:bodyDiv w:val="1"/>
      <w:marLeft w:val="0"/>
      <w:marRight w:val="0"/>
      <w:marTop w:val="0"/>
      <w:marBottom w:val="0"/>
      <w:divBdr>
        <w:top w:val="none" w:sz="0" w:space="0" w:color="auto"/>
        <w:left w:val="none" w:sz="0" w:space="0" w:color="auto"/>
        <w:bottom w:val="none" w:sz="0" w:space="0" w:color="auto"/>
        <w:right w:val="none" w:sz="0" w:space="0" w:color="auto"/>
      </w:divBdr>
    </w:div>
    <w:div w:id="538127465">
      <w:bodyDiv w:val="1"/>
      <w:marLeft w:val="0"/>
      <w:marRight w:val="0"/>
      <w:marTop w:val="0"/>
      <w:marBottom w:val="0"/>
      <w:divBdr>
        <w:top w:val="none" w:sz="0" w:space="0" w:color="auto"/>
        <w:left w:val="none" w:sz="0" w:space="0" w:color="auto"/>
        <w:bottom w:val="none" w:sz="0" w:space="0" w:color="auto"/>
        <w:right w:val="none" w:sz="0" w:space="0" w:color="auto"/>
      </w:divBdr>
    </w:div>
    <w:div w:id="542909090">
      <w:bodyDiv w:val="1"/>
      <w:marLeft w:val="0"/>
      <w:marRight w:val="0"/>
      <w:marTop w:val="0"/>
      <w:marBottom w:val="0"/>
      <w:divBdr>
        <w:top w:val="none" w:sz="0" w:space="0" w:color="auto"/>
        <w:left w:val="none" w:sz="0" w:space="0" w:color="auto"/>
        <w:bottom w:val="none" w:sz="0" w:space="0" w:color="auto"/>
        <w:right w:val="none" w:sz="0" w:space="0" w:color="auto"/>
      </w:divBdr>
    </w:div>
    <w:div w:id="543714366">
      <w:bodyDiv w:val="1"/>
      <w:marLeft w:val="0"/>
      <w:marRight w:val="0"/>
      <w:marTop w:val="0"/>
      <w:marBottom w:val="0"/>
      <w:divBdr>
        <w:top w:val="none" w:sz="0" w:space="0" w:color="auto"/>
        <w:left w:val="none" w:sz="0" w:space="0" w:color="auto"/>
        <w:bottom w:val="none" w:sz="0" w:space="0" w:color="auto"/>
        <w:right w:val="none" w:sz="0" w:space="0" w:color="auto"/>
      </w:divBdr>
    </w:div>
    <w:div w:id="544875196">
      <w:bodyDiv w:val="1"/>
      <w:marLeft w:val="0"/>
      <w:marRight w:val="0"/>
      <w:marTop w:val="0"/>
      <w:marBottom w:val="0"/>
      <w:divBdr>
        <w:top w:val="none" w:sz="0" w:space="0" w:color="auto"/>
        <w:left w:val="none" w:sz="0" w:space="0" w:color="auto"/>
        <w:bottom w:val="none" w:sz="0" w:space="0" w:color="auto"/>
        <w:right w:val="none" w:sz="0" w:space="0" w:color="auto"/>
      </w:divBdr>
    </w:div>
    <w:div w:id="546453465">
      <w:bodyDiv w:val="1"/>
      <w:marLeft w:val="0"/>
      <w:marRight w:val="0"/>
      <w:marTop w:val="0"/>
      <w:marBottom w:val="0"/>
      <w:divBdr>
        <w:top w:val="none" w:sz="0" w:space="0" w:color="auto"/>
        <w:left w:val="none" w:sz="0" w:space="0" w:color="auto"/>
        <w:bottom w:val="none" w:sz="0" w:space="0" w:color="auto"/>
        <w:right w:val="none" w:sz="0" w:space="0" w:color="auto"/>
      </w:divBdr>
    </w:div>
    <w:div w:id="549998201">
      <w:bodyDiv w:val="1"/>
      <w:marLeft w:val="0"/>
      <w:marRight w:val="0"/>
      <w:marTop w:val="0"/>
      <w:marBottom w:val="0"/>
      <w:divBdr>
        <w:top w:val="none" w:sz="0" w:space="0" w:color="auto"/>
        <w:left w:val="none" w:sz="0" w:space="0" w:color="auto"/>
        <w:bottom w:val="none" w:sz="0" w:space="0" w:color="auto"/>
        <w:right w:val="none" w:sz="0" w:space="0" w:color="auto"/>
      </w:divBdr>
    </w:div>
    <w:div w:id="553396547">
      <w:bodyDiv w:val="1"/>
      <w:marLeft w:val="0"/>
      <w:marRight w:val="0"/>
      <w:marTop w:val="0"/>
      <w:marBottom w:val="0"/>
      <w:divBdr>
        <w:top w:val="none" w:sz="0" w:space="0" w:color="auto"/>
        <w:left w:val="none" w:sz="0" w:space="0" w:color="auto"/>
        <w:bottom w:val="none" w:sz="0" w:space="0" w:color="auto"/>
        <w:right w:val="none" w:sz="0" w:space="0" w:color="auto"/>
      </w:divBdr>
    </w:div>
    <w:div w:id="553590260">
      <w:bodyDiv w:val="1"/>
      <w:marLeft w:val="0"/>
      <w:marRight w:val="0"/>
      <w:marTop w:val="0"/>
      <w:marBottom w:val="0"/>
      <w:divBdr>
        <w:top w:val="none" w:sz="0" w:space="0" w:color="auto"/>
        <w:left w:val="none" w:sz="0" w:space="0" w:color="auto"/>
        <w:bottom w:val="none" w:sz="0" w:space="0" w:color="auto"/>
        <w:right w:val="none" w:sz="0" w:space="0" w:color="auto"/>
      </w:divBdr>
    </w:div>
    <w:div w:id="553807827">
      <w:bodyDiv w:val="1"/>
      <w:marLeft w:val="0"/>
      <w:marRight w:val="0"/>
      <w:marTop w:val="0"/>
      <w:marBottom w:val="0"/>
      <w:divBdr>
        <w:top w:val="none" w:sz="0" w:space="0" w:color="auto"/>
        <w:left w:val="none" w:sz="0" w:space="0" w:color="auto"/>
        <w:bottom w:val="none" w:sz="0" w:space="0" w:color="auto"/>
        <w:right w:val="none" w:sz="0" w:space="0" w:color="auto"/>
      </w:divBdr>
    </w:div>
    <w:div w:id="556938235">
      <w:bodyDiv w:val="1"/>
      <w:marLeft w:val="0"/>
      <w:marRight w:val="0"/>
      <w:marTop w:val="0"/>
      <w:marBottom w:val="0"/>
      <w:divBdr>
        <w:top w:val="none" w:sz="0" w:space="0" w:color="auto"/>
        <w:left w:val="none" w:sz="0" w:space="0" w:color="auto"/>
        <w:bottom w:val="none" w:sz="0" w:space="0" w:color="auto"/>
        <w:right w:val="none" w:sz="0" w:space="0" w:color="auto"/>
      </w:divBdr>
    </w:div>
    <w:div w:id="556940518">
      <w:bodyDiv w:val="1"/>
      <w:marLeft w:val="0"/>
      <w:marRight w:val="0"/>
      <w:marTop w:val="0"/>
      <w:marBottom w:val="0"/>
      <w:divBdr>
        <w:top w:val="none" w:sz="0" w:space="0" w:color="auto"/>
        <w:left w:val="none" w:sz="0" w:space="0" w:color="auto"/>
        <w:bottom w:val="none" w:sz="0" w:space="0" w:color="auto"/>
        <w:right w:val="none" w:sz="0" w:space="0" w:color="auto"/>
      </w:divBdr>
    </w:div>
    <w:div w:id="557085533">
      <w:bodyDiv w:val="1"/>
      <w:marLeft w:val="0"/>
      <w:marRight w:val="0"/>
      <w:marTop w:val="0"/>
      <w:marBottom w:val="0"/>
      <w:divBdr>
        <w:top w:val="none" w:sz="0" w:space="0" w:color="auto"/>
        <w:left w:val="none" w:sz="0" w:space="0" w:color="auto"/>
        <w:bottom w:val="none" w:sz="0" w:space="0" w:color="auto"/>
        <w:right w:val="none" w:sz="0" w:space="0" w:color="auto"/>
      </w:divBdr>
    </w:div>
    <w:div w:id="559244357">
      <w:bodyDiv w:val="1"/>
      <w:marLeft w:val="0"/>
      <w:marRight w:val="0"/>
      <w:marTop w:val="0"/>
      <w:marBottom w:val="0"/>
      <w:divBdr>
        <w:top w:val="none" w:sz="0" w:space="0" w:color="auto"/>
        <w:left w:val="none" w:sz="0" w:space="0" w:color="auto"/>
        <w:bottom w:val="none" w:sz="0" w:space="0" w:color="auto"/>
        <w:right w:val="none" w:sz="0" w:space="0" w:color="auto"/>
      </w:divBdr>
    </w:div>
    <w:div w:id="560796032">
      <w:bodyDiv w:val="1"/>
      <w:marLeft w:val="0"/>
      <w:marRight w:val="0"/>
      <w:marTop w:val="0"/>
      <w:marBottom w:val="0"/>
      <w:divBdr>
        <w:top w:val="none" w:sz="0" w:space="0" w:color="auto"/>
        <w:left w:val="none" w:sz="0" w:space="0" w:color="auto"/>
        <w:bottom w:val="none" w:sz="0" w:space="0" w:color="auto"/>
        <w:right w:val="none" w:sz="0" w:space="0" w:color="auto"/>
      </w:divBdr>
    </w:div>
    <w:div w:id="562566741">
      <w:bodyDiv w:val="1"/>
      <w:marLeft w:val="0"/>
      <w:marRight w:val="0"/>
      <w:marTop w:val="0"/>
      <w:marBottom w:val="0"/>
      <w:divBdr>
        <w:top w:val="none" w:sz="0" w:space="0" w:color="auto"/>
        <w:left w:val="none" w:sz="0" w:space="0" w:color="auto"/>
        <w:bottom w:val="none" w:sz="0" w:space="0" w:color="auto"/>
        <w:right w:val="none" w:sz="0" w:space="0" w:color="auto"/>
      </w:divBdr>
    </w:div>
    <w:div w:id="562760494">
      <w:bodyDiv w:val="1"/>
      <w:marLeft w:val="0"/>
      <w:marRight w:val="0"/>
      <w:marTop w:val="0"/>
      <w:marBottom w:val="0"/>
      <w:divBdr>
        <w:top w:val="none" w:sz="0" w:space="0" w:color="auto"/>
        <w:left w:val="none" w:sz="0" w:space="0" w:color="auto"/>
        <w:bottom w:val="none" w:sz="0" w:space="0" w:color="auto"/>
        <w:right w:val="none" w:sz="0" w:space="0" w:color="auto"/>
      </w:divBdr>
    </w:div>
    <w:div w:id="564491896">
      <w:bodyDiv w:val="1"/>
      <w:marLeft w:val="0"/>
      <w:marRight w:val="0"/>
      <w:marTop w:val="0"/>
      <w:marBottom w:val="0"/>
      <w:divBdr>
        <w:top w:val="none" w:sz="0" w:space="0" w:color="auto"/>
        <w:left w:val="none" w:sz="0" w:space="0" w:color="auto"/>
        <w:bottom w:val="none" w:sz="0" w:space="0" w:color="auto"/>
        <w:right w:val="none" w:sz="0" w:space="0" w:color="auto"/>
      </w:divBdr>
    </w:div>
    <w:div w:id="565532339">
      <w:bodyDiv w:val="1"/>
      <w:marLeft w:val="0"/>
      <w:marRight w:val="0"/>
      <w:marTop w:val="0"/>
      <w:marBottom w:val="0"/>
      <w:divBdr>
        <w:top w:val="none" w:sz="0" w:space="0" w:color="auto"/>
        <w:left w:val="none" w:sz="0" w:space="0" w:color="auto"/>
        <w:bottom w:val="none" w:sz="0" w:space="0" w:color="auto"/>
        <w:right w:val="none" w:sz="0" w:space="0" w:color="auto"/>
      </w:divBdr>
    </w:div>
    <w:div w:id="565602738">
      <w:bodyDiv w:val="1"/>
      <w:marLeft w:val="0"/>
      <w:marRight w:val="0"/>
      <w:marTop w:val="0"/>
      <w:marBottom w:val="0"/>
      <w:divBdr>
        <w:top w:val="none" w:sz="0" w:space="0" w:color="auto"/>
        <w:left w:val="none" w:sz="0" w:space="0" w:color="auto"/>
        <w:bottom w:val="none" w:sz="0" w:space="0" w:color="auto"/>
        <w:right w:val="none" w:sz="0" w:space="0" w:color="auto"/>
      </w:divBdr>
    </w:div>
    <w:div w:id="566190254">
      <w:bodyDiv w:val="1"/>
      <w:marLeft w:val="0"/>
      <w:marRight w:val="0"/>
      <w:marTop w:val="0"/>
      <w:marBottom w:val="0"/>
      <w:divBdr>
        <w:top w:val="none" w:sz="0" w:space="0" w:color="auto"/>
        <w:left w:val="none" w:sz="0" w:space="0" w:color="auto"/>
        <w:bottom w:val="none" w:sz="0" w:space="0" w:color="auto"/>
        <w:right w:val="none" w:sz="0" w:space="0" w:color="auto"/>
      </w:divBdr>
    </w:div>
    <w:div w:id="566917907">
      <w:bodyDiv w:val="1"/>
      <w:marLeft w:val="0"/>
      <w:marRight w:val="0"/>
      <w:marTop w:val="0"/>
      <w:marBottom w:val="0"/>
      <w:divBdr>
        <w:top w:val="none" w:sz="0" w:space="0" w:color="auto"/>
        <w:left w:val="none" w:sz="0" w:space="0" w:color="auto"/>
        <w:bottom w:val="none" w:sz="0" w:space="0" w:color="auto"/>
        <w:right w:val="none" w:sz="0" w:space="0" w:color="auto"/>
      </w:divBdr>
    </w:div>
    <w:div w:id="567767587">
      <w:bodyDiv w:val="1"/>
      <w:marLeft w:val="0"/>
      <w:marRight w:val="0"/>
      <w:marTop w:val="0"/>
      <w:marBottom w:val="0"/>
      <w:divBdr>
        <w:top w:val="none" w:sz="0" w:space="0" w:color="auto"/>
        <w:left w:val="none" w:sz="0" w:space="0" w:color="auto"/>
        <w:bottom w:val="none" w:sz="0" w:space="0" w:color="auto"/>
        <w:right w:val="none" w:sz="0" w:space="0" w:color="auto"/>
      </w:divBdr>
    </w:div>
    <w:div w:id="567964574">
      <w:bodyDiv w:val="1"/>
      <w:marLeft w:val="0"/>
      <w:marRight w:val="0"/>
      <w:marTop w:val="0"/>
      <w:marBottom w:val="0"/>
      <w:divBdr>
        <w:top w:val="none" w:sz="0" w:space="0" w:color="auto"/>
        <w:left w:val="none" w:sz="0" w:space="0" w:color="auto"/>
        <w:bottom w:val="none" w:sz="0" w:space="0" w:color="auto"/>
        <w:right w:val="none" w:sz="0" w:space="0" w:color="auto"/>
      </w:divBdr>
    </w:div>
    <w:div w:id="568273326">
      <w:bodyDiv w:val="1"/>
      <w:marLeft w:val="0"/>
      <w:marRight w:val="0"/>
      <w:marTop w:val="0"/>
      <w:marBottom w:val="0"/>
      <w:divBdr>
        <w:top w:val="none" w:sz="0" w:space="0" w:color="auto"/>
        <w:left w:val="none" w:sz="0" w:space="0" w:color="auto"/>
        <w:bottom w:val="none" w:sz="0" w:space="0" w:color="auto"/>
        <w:right w:val="none" w:sz="0" w:space="0" w:color="auto"/>
      </w:divBdr>
    </w:div>
    <w:div w:id="570622313">
      <w:bodyDiv w:val="1"/>
      <w:marLeft w:val="0"/>
      <w:marRight w:val="0"/>
      <w:marTop w:val="0"/>
      <w:marBottom w:val="0"/>
      <w:divBdr>
        <w:top w:val="none" w:sz="0" w:space="0" w:color="auto"/>
        <w:left w:val="none" w:sz="0" w:space="0" w:color="auto"/>
        <w:bottom w:val="none" w:sz="0" w:space="0" w:color="auto"/>
        <w:right w:val="none" w:sz="0" w:space="0" w:color="auto"/>
      </w:divBdr>
    </w:div>
    <w:div w:id="570887966">
      <w:bodyDiv w:val="1"/>
      <w:marLeft w:val="0"/>
      <w:marRight w:val="0"/>
      <w:marTop w:val="0"/>
      <w:marBottom w:val="0"/>
      <w:divBdr>
        <w:top w:val="none" w:sz="0" w:space="0" w:color="auto"/>
        <w:left w:val="none" w:sz="0" w:space="0" w:color="auto"/>
        <w:bottom w:val="none" w:sz="0" w:space="0" w:color="auto"/>
        <w:right w:val="none" w:sz="0" w:space="0" w:color="auto"/>
      </w:divBdr>
    </w:div>
    <w:div w:id="571307280">
      <w:bodyDiv w:val="1"/>
      <w:marLeft w:val="0"/>
      <w:marRight w:val="0"/>
      <w:marTop w:val="0"/>
      <w:marBottom w:val="0"/>
      <w:divBdr>
        <w:top w:val="none" w:sz="0" w:space="0" w:color="auto"/>
        <w:left w:val="none" w:sz="0" w:space="0" w:color="auto"/>
        <w:bottom w:val="none" w:sz="0" w:space="0" w:color="auto"/>
        <w:right w:val="none" w:sz="0" w:space="0" w:color="auto"/>
      </w:divBdr>
    </w:div>
    <w:div w:id="573390991">
      <w:bodyDiv w:val="1"/>
      <w:marLeft w:val="0"/>
      <w:marRight w:val="0"/>
      <w:marTop w:val="0"/>
      <w:marBottom w:val="0"/>
      <w:divBdr>
        <w:top w:val="none" w:sz="0" w:space="0" w:color="auto"/>
        <w:left w:val="none" w:sz="0" w:space="0" w:color="auto"/>
        <w:bottom w:val="none" w:sz="0" w:space="0" w:color="auto"/>
        <w:right w:val="none" w:sz="0" w:space="0" w:color="auto"/>
      </w:divBdr>
    </w:div>
    <w:div w:id="573511924">
      <w:bodyDiv w:val="1"/>
      <w:marLeft w:val="0"/>
      <w:marRight w:val="0"/>
      <w:marTop w:val="0"/>
      <w:marBottom w:val="0"/>
      <w:divBdr>
        <w:top w:val="none" w:sz="0" w:space="0" w:color="auto"/>
        <w:left w:val="none" w:sz="0" w:space="0" w:color="auto"/>
        <w:bottom w:val="none" w:sz="0" w:space="0" w:color="auto"/>
        <w:right w:val="none" w:sz="0" w:space="0" w:color="auto"/>
      </w:divBdr>
    </w:div>
    <w:div w:id="574971667">
      <w:bodyDiv w:val="1"/>
      <w:marLeft w:val="0"/>
      <w:marRight w:val="0"/>
      <w:marTop w:val="0"/>
      <w:marBottom w:val="0"/>
      <w:divBdr>
        <w:top w:val="none" w:sz="0" w:space="0" w:color="auto"/>
        <w:left w:val="none" w:sz="0" w:space="0" w:color="auto"/>
        <w:bottom w:val="none" w:sz="0" w:space="0" w:color="auto"/>
        <w:right w:val="none" w:sz="0" w:space="0" w:color="auto"/>
      </w:divBdr>
    </w:div>
    <w:div w:id="577591205">
      <w:bodyDiv w:val="1"/>
      <w:marLeft w:val="0"/>
      <w:marRight w:val="0"/>
      <w:marTop w:val="0"/>
      <w:marBottom w:val="0"/>
      <w:divBdr>
        <w:top w:val="none" w:sz="0" w:space="0" w:color="auto"/>
        <w:left w:val="none" w:sz="0" w:space="0" w:color="auto"/>
        <w:bottom w:val="none" w:sz="0" w:space="0" w:color="auto"/>
        <w:right w:val="none" w:sz="0" w:space="0" w:color="auto"/>
      </w:divBdr>
    </w:div>
    <w:div w:id="578096321">
      <w:bodyDiv w:val="1"/>
      <w:marLeft w:val="0"/>
      <w:marRight w:val="0"/>
      <w:marTop w:val="0"/>
      <w:marBottom w:val="0"/>
      <w:divBdr>
        <w:top w:val="none" w:sz="0" w:space="0" w:color="auto"/>
        <w:left w:val="none" w:sz="0" w:space="0" w:color="auto"/>
        <w:bottom w:val="none" w:sz="0" w:space="0" w:color="auto"/>
        <w:right w:val="none" w:sz="0" w:space="0" w:color="auto"/>
      </w:divBdr>
    </w:div>
    <w:div w:id="579094653">
      <w:bodyDiv w:val="1"/>
      <w:marLeft w:val="0"/>
      <w:marRight w:val="0"/>
      <w:marTop w:val="0"/>
      <w:marBottom w:val="0"/>
      <w:divBdr>
        <w:top w:val="none" w:sz="0" w:space="0" w:color="auto"/>
        <w:left w:val="none" w:sz="0" w:space="0" w:color="auto"/>
        <w:bottom w:val="none" w:sz="0" w:space="0" w:color="auto"/>
        <w:right w:val="none" w:sz="0" w:space="0" w:color="auto"/>
      </w:divBdr>
    </w:div>
    <w:div w:id="581375681">
      <w:bodyDiv w:val="1"/>
      <w:marLeft w:val="0"/>
      <w:marRight w:val="0"/>
      <w:marTop w:val="0"/>
      <w:marBottom w:val="0"/>
      <w:divBdr>
        <w:top w:val="none" w:sz="0" w:space="0" w:color="auto"/>
        <w:left w:val="none" w:sz="0" w:space="0" w:color="auto"/>
        <w:bottom w:val="none" w:sz="0" w:space="0" w:color="auto"/>
        <w:right w:val="none" w:sz="0" w:space="0" w:color="auto"/>
      </w:divBdr>
    </w:div>
    <w:div w:id="582647172">
      <w:bodyDiv w:val="1"/>
      <w:marLeft w:val="0"/>
      <w:marRight w:val="0"/>
      <w:marTop w:val="0"/>
      <w:marBottom w:val="0"/>
      <w:divBdr>
        <w:top w:val="none" w:sz="0" w:space="0" w:color="auto"/>
        <w:left w:val="none" w:sz="0" w:space="0" w:color="auto"/>
        <w:bottom w:val="none" w:sz="0" w:space="0" w:color="auto"/>
        <w:right w:val="none" w:sz="0" w:space="0" w:color="auto"/>
      </w:divBdr>
    </w:div>
    <w:div w:id="583607172">
      <w:bodyDiv w:val="1"/>
      <w:marLeft w:val="0"/>
      <w:marRight w:val="0"/>
      <w:marTop w:val="0"/>
      <w:marBottom w:val="0"/>
      <w:divBdr>
        <w:top w:val="none" w:sz="0" w:space="0" w:color="auto"/>
        <w:left w:val="none" w:sz="0" w:space="0" w:color="auto"/>
        <w:bottom w:val="none" w:sz="0" w:space="0" w:color="auto"/>
        <w:right w:val="none" w:sz="0" w:space="0" w:color="auto"/>
      </w:divBdr>
    </w:div>
    <w:div w:id="586571604">
      <w:bodyDiv w:val="1"/>
      <w:marLeft w:val="0"/>
      <w:marRight w:val="0"/>
      <w:marTop w:val="0"/>
      <w:marBottom w:val="0"/>
      <w:divBdr>
        <w:top w:val="none" w:sz="0" w:space="0" w:color="auto"/>
        <w:left w:val="none" w:sz="0" w:space="0" w:color="auto"/>
        <w:bottom w:val="none" w:sz="0" w:space="0" w:color="auto"/>
        <w:right w:val="none" w:sz="0" w:space="0" w:color="auto"/>
      </w:divBdr>
    </w:div>
    <w:div w:id="589194956">
      <w:bodyDiv w:val="1"/>
      <w:marLeft w:val="0"/>
      <w:marRight w:val="0"/>
      <w:marTop w:val="0"/>
      <w:marBottom w:val="0"/>
      <w:divBdr>
        <w:top w:val="none" w:sz="0" w:space="0" w:color="auto"/>
        <w:left w:val="none" w:sz="0" w:space="0" w:color="auto"/>
        <w:bottom w:val="none" w:sz="0" w:space="0" w:color="auto"/>
        <w:right w:val="none" w:sz="0" w:space="0" w:color="auto"/>
      </w:divBdr>
    </w:div>
    <w:div w:id="589587739">
      <w:bodyDiv w:val="1"/>
      <w:marLeft w:val="0"/>
      <w:marRight w:val="0"/>
      <w:marTop w:val="0"/>
      <w:marBottom w:val="0"/>
      <w:divBdr>
        <w:top w:val="none" w:sz="0" w:space="0" w:color="auto"/>
        <w:left w:val="none" w:sz="0" w:space="0" w:color="auto"/>
        <w:bottom w:val="none" w:sz="0" w:space="0" w:color="auto"/>
        <w:right w:val="none" w:sz="0" w:space="0" w:color="auto"/>
      </w:divBdr>
    </w:div>
    <w:div w:id="590091592">
      <w:bodyDiv w:val="1"/>
      <w:marLeft w:val="0"/>
      <w:marRight w:val="0"/>
      <w:marTop w:val="0"/>
      <w:marBottom w:val="0"/>
      <w:divBdr>
        <w:top w:val="none" w:sz="0" w:space="0" w:color="auto"/>
        <w:left w:val="none" w:sz="0" w:space="0" w:color="auto"/>
        <w:bottom w:val="none" w:sz="0" w:space="0" w:color="auto"/>
        <w:right w:val="none" w:sz="0" w:space="0" w:color="auto"/>
      </w:divBdr>
    </w:div>
    <w:div w:id="591477523">
      <w:bodyDiv w:val="1"/>
      <w:marLeft w:val="0"/>
      <w:marRight w:val="0"/>
      <w:marTop w:val="0"/>
      <w:marBottom w:val="0"/>
      <w:divBdr>
        <w:top w:val="none" w:sz="0" w:space="0" w:color="auto"/>
        <w:left w:val="none" w:sz="0" w:space="0" w:color="auto"/>
        <w:bottom w:val="none" w:sz="0" w:space="0" w:color="auto"/>
        <w:right w:val="none" w:sz="0" w:space="0" w:color="auto"/>
      </w:divBdr>
    </w:div>
    <w:div w:id="591551913">
      <w:bodyDiv w:val="1"/>
      <w:marLeft w:val="0"/>
      <w:marRight w:val="0"/>
      <w:marTop w:val="0"/>
      <w:marBottom w:val="0"/>
      <w:divBdr>
        <w:top w:val="none" w:sz="0" w:space="0" w:color="auto"/>
        <w:left w:val="none" w:sz="0" w:space="0" w:color="auto"/>
        <w:bottom w:val="none" w:sz="0" w:space="0" w:color="auto"/>
        <w:right w:val="none" w:sz="0" w:space="0" w:color="auto"/>
      </w:divBdr>
    </w:div>
    <w:div w:id="592933258">
      <w:bodyDiv w:val="1"/>
      <w:marLeft w:val="0"/>
      <w:marRight w:val="0"/>
      <w:marTop w:val="0"/>
      <w:marBottom w:val="0"/>
      <w:divBdr>
        <w:top w:val="none" w:sz="0" w:space="0" w:color="auto"/>
        <w:left w:val="none" w:sz="0" w:space="0" w:color="auto"/>
        <w:bottom w:val="none" w:sz="0" w:space="0" w:color="auto"/>
        <w:right w:val="none" w:sz="0" w:space="0" w:color="auto"/>
      </w:divBdr>
    </w:div>
    <w:div w:id="596719287">
      <w:bodyDiv w:val="1"/>
      <w:marLeft w:val="0"/>
      <w:marRight w:val="0"/>
      <w:marTop w:val="0"/>
      <w:marBottom w:val="0"/>
      <w:divBdr>
        <w:top w:val="none" w:sz="0" w:space="0" w:color="auto"/>
        <w:left w:val="none" w:sz="0" w:space="0" w:color="auto"/>
        <w:bottom w:val="none" w:sz="0" w:space="0" w:color="auto"/>
        <w:right w:val="none" w:sz="0" w:space="0" w:color="auto"/>
      </w:divBdr>
    </w:div>
    <w:div w:id="596794424">
      <w:bodyDiv w:val="1"/>
      <w:marLeft w:val="0"/>
      <w:marRight w:val="0"/>
      <w:marTop w:val="0"/>
      <w:marBottom w:val="0"/>
      <w:divBdr>
        <w:top w:val="none" w:sz="0" w:space="0" w:color="auto"/>
        <w:left w:val="none" w:sz="0" w:space="0" w:color="auto"/>
        <w:bottom w:val="none" w:sz="0" w:space="0" w:color="auto"/>
        <w:right w:val="none" w:sz="0" w:space="0" w:color="auto"/>
      </w:divBdr>
    </w:div>
    <w:div w:id="597908049">
      <w:bodyDiv w:val="1"/>
      <w:marLeft w:val="0"/>
      <w:marRight w:val="0"/>
      <w:marTop w:val="0"/>
      <w:marBottom w:val="0"/>
      <w:divBdr>
        <w:top w:val="none" w:sz="0" w:space="0" w:color="auto"/>
        <w:left w:val="none" w:sz="0" w:space="0" w:color="auto"/>
        <w:bottom w:val="none" w:sz="0" w:space="0" w:color="auto"/>
        <w:right w:val="none" w:sz="0" w:space="0" w:color="auto"/>
      </w:divBdr>
    </w:div>
    <w:div w:id="600725238">
      <w:bodyDiv w:val="1"/>
      <w:marLeft w:val="0"/>
      <w:marRight w:val="0"/>
      <w:marTop w:val="0"/>
      <w:marBottom w:val="0"/>
      <w:divBdr>
        <w:top w:val="none" w:sz="0" w:space="0" w:color="auto"/>
        <w:left w:val="none" w:sz="0" w:space="0" w:color="auto"/>
        <w:bottom w:val="none" w:sz="0" w:space="0" w:color="auto"/>
        <w:right w:val="none" w:sz="0" w:space="0" w:color="auto"/>
      </w:divBdr>
    </w:div>
    <w:div w:id="601494881">
      <w:bodyDiv w:val="1"/>
      <w:marLeft w:val="0"/>
      <w:marRight w:val="0"/>
      <w:marTop w:val="0"/>
      <w:marBottom w:val="0"/>
      <w:divBdr>
        <w:top w:val="none" w:sz="0" w:space="0" w:color="auto"/>
        <w:left w:val="none" w:sz="0" w:space="0" w:color="auto"/>
        <w:bottom w:val="none" w:sz="0" w:space="0" w:color="auto"/>
        <w:right w:val="none" w:sz="0" w:space="0" w:color="auto"/>
      </w:divBdr>
    </w:div>
    <w:div w:id="601760982">
      <w:bodyDiv w:val="1"/>
      <w:marLeft w:val="0"/>
      <w:marRight w:val="0"/>
      <w:marTop w:val="0"/>
      <w:marBottom w:val="0"/>
      <w:divBdr>
        <w:top w:val="none" w:sz="0" w:space="0" w:color="auto"/>
        <w:left w:val="none" w:sz="0" w:space="0" w:color="auto"/>
        <w:bottom w:val="none" w:sz="0" w:space="0" w:color="auto"/>
        <w:right w:val="none" w:sz="0" w:space="0" w:color="auto"/>
      </w:divBdr>
    </w:div>
    <w:div w:id="602342069">
      <w:bodyDiv w:val="1"/>
      <w:marLeft w:val="0"/>
      <w:marRight w:val="0"/>
      <w:marTop w:val="0"/>
      <w:marBottom w:val="0"/>
      <w:divBdr>
        <w:top w:val="none" w:sz="0" w:space="0" w:color="auto"/>
        <w:left w:val="none" w:sz="0" w:space="0" w:color="auto"/>
        <w:bottom w:val="none" w:sz="0" w:space="0" w:color="auto"/>
        <w:right w:val="none" w:sz="0" w:space="0" w:color="auto"/>
      </w:divBdr>
    </w:div>
    <w:div w:id="602878001">
      <w:bodyDiv w:val="1"/>
      <w:marLeft w:val="0"/>
      <w:marRight w:val="0"/>
      <w:marTop w:val="0"/>
      <w:marBottom w:val="0"/>
      <w:divBdr>
        <w:top w:val="none" w:sz="0" w:space="0" w:color="auto"/>
        <w:left w:val="none" w:sz="0" w:space="0" w:color="auto"/>
        <w:bottom w:val="none" w:sz="0" w:space="0" w:color="auto"/>
        <w:right w:val="none" w:sz="0" w:space="0" w:color="auto"/>
      </w:divBdr>
    </w:div>
    <w:div w:id="604850364">
      <w:bodyDiv w:val="1"/>
      <w:marLeft w:val="0"/>
      <w:marRight w:val="0"/>
      <w:marTop w:val="0"/>
      <w:marBottom w:val="0"/>
      <w:divBdr>
        <w:top w:val="none" w:sz="0" w:space="0" w:color="auto"/>
        <w:left w:val="none" w:sz="0" w:space="0" w:color="auto"/>
        <w:bottom w:val="none" w:sz="0" w:space="0" w:color="auto"/>
        <w:right w:val="none" w:sz="0" w:space="0" w:color="auto"/>
      </w:divBdr>
    </w:div>
    <w:div w:id="607195848">
      <w:bodyDiv w:val="1"/>
      <w:marLeft w:val="0"/>
      <w:marRight w:val="0"/>
      <w:marTop w:val="0"/>
      <w:marBottom w:val="0"/>
      <w:divBdr>
        <w:top w:val="none" w:sz="0" w:space="0" w:color="auto"/>
        <w:left w:val="none" w:sz="0" w:space="0" w:color="auto"/>
        <w:bottom w:val="none" w:sz="0" w:space="0" w:color="auto"/>
        <w:right w:val="none" w:sz="0" w:space="0" w:color="auto"/>
      </w:divBdr>
    </w:div>
    <w:div w:id="607196391">
      <w:bodyDiv w:val="1"/>
      <w:marLeft w:val="0"/>
      <w:marRight w:val="0"/>
      <w:marTop w:val="0"/>
      <w:marBottom w:val="0"/>
      <w:divBdr>
        <w:top w:val="none" w:sz="0" w:space="0" w:color="auto"/>
        <w:left w:val="none" w:sz="0" w:space="0" w:color="auto"/>
        <w:bottom w:val="none" w:sz="0" w:space="0" w:color="auto"/>
        <w:right w:val="none" w:sz="0" w:space="0" w:color="auto"/>
      </w:divBdr>
    </w:div>
    <w:div w:id="607931682">
      <w:bodyDiv w:val="1"/>
      <w:marLeft w:val="0"/>
      <w:marRight w:val="0"/>
      <w:marTop w:val="0"/>
      <w:marBottom w:val="0"/>
      <w:divBdr>
        <w:top w:val="none" w:sz="0" w:space="0" w:color="auto"/>
        <w:left w:val="none" w:sz="0" w:space="0" w:color="auto"/>
        <w:bottom w:val="none" w:sz="0" w:space="0" w:color="auto"/>
        <w:right w:val="none" w:sz="0" w:space="0" w:color="auto"/>
      </w:divBdr>
    </w:div>
    <w:div w:id="609581654">
      <w:bodyDiv w:val="1"/>
      <w:marLeft w:val="0"/>
      <w:marRight w:val="0"/>
      <w:marTop w:val="0"/>
      <w:marBottom w:val="0"/>
      <w:divBdr>
        <w:top w:val="none" w:sz="0" w:space="0" w:color="auto"/>
        <w:left w:val="none" w:sz="0" w:space="0" w:color="auto"/>
        <w:bottom w:val="none" w:sz="0" w:space="0" w:color="auto"/>
        <w:right w:val="none" w:sz="0" w:space="0" w:color="auto"/>
      </w:divBdr>
    </w:div>
    <w:div w:id="610940721">
      <w:bodyDiv w:val="1"/>
      <w:marLeft w:val="0"/>
      <w:marRight w:val="0"/>
      <w:marTop w:val="0"/>
      <w:marBottom w:val="0"/>
      <w:divBdr>
        <w:top w:val="none" w:sz="0" w:space="0" w:color="auto"/>
        <w:left w:val="none" w:sz="0" w:space="0" w:color="auto"/>
        <w:bottom w:val="none" w:sz="0" w:space="0" w:color="auto"/>
        <w:right w:val="none" w:sz="0" w:space="0" w:color="auto"/>
      </w:divBdr>
    </w:div>
    <w:div w:id="611866378">
      <w:bodyDiv w:val="1"/>
      <w:marLeft w:val="0"/>
      <w:marRight w:val="0"/>
      <w:marTop w:val="0"/>
      <w:marBottom w:val="0"/>
      <w:divBdr>
        <w:top w:val="none" w:sz="0" w:space="0" w:color="auto"/>
        <w:left w:val="none" w:sz="0" w:space="0" w:color="auto"/>
        <w:bottom w:val="none" w:sz="0" w:space="0" w:color="auto"/>
        <w:right w:val="none" w:sz="0" w:space="0" w:color="auto"/>
      </w:divBdr>
    </w:div>
    <w:div w:id="613025975">
      <w:bodyDiv w:val="1"/>
      <w:marLeft w:val="0"/>
      <w:marRight w:val="0"/>
      <w:marTop w:val="0"/>
      <w:marBottom w:val="0"/>
      <w:divBdr>
        <w:top w:val="none" w:sz="0" w:space="0" w:color="auto"/>
        <w:left w:val="none" w:sz="0" w:space="0" w:color="auto"/>
        <w:bottom w:val="none" w:sz="0" w:space="0" w:color="auto"/>
        <w:right w:val="none" w:sz="0" w:space="0" w:color="auto"/>
      </w:divBdr>
    </w:div>
    <w:div w:id="613441768">
      <w:bodyDiv w:val="1"/>
      <w:marLeft w:val="0"/>
      <w:marRight w:val="0"/>
      <w:marTop w:val="0"/>
      <w:marBottom w:val="0"/>
      <w:divBdr>
        <w:top w:val="none" w:sz="0" w:space="0" w:color="auto"/>
        <w:left w:val="none" w:sz="0" w:space="0" w:color="auto"/>
        <w:bottom w:val="none" w:sz="0" w:space="0" w:color="auto"/>
        <w:right w:val="none" w:sz="0" w:space="0" w:color="auto"/>
      </w:divBdr>
    </w:div>
    <w:div w:id="613445408">
      <w:bodyDiv w:val="1"/>
      <w:marLeft w:val="0"/>
      <w:marRight w:val="0"/>
      <w:marTop w:val="0"/>
      <w:marBottom w:val="0"/>
      <w:divBdr>
        <w:top w:val="none" w:sz="0" w:space="0" w:color="auto"/>
        <w:left w:val="none" w:sz="0" w:space="0" w:color="auto"/>
        <w:bottom w:val="none" w:sz="0" w:space="0" w:color="auto"/>
        <w:right w:val="none" w:sz="0" w:space="0" w:color="auto"/>
      </w:divBdr>
    </w:div>
    <w:div w:id="615068101">
      <w:bodyDiv w:val="1"/>
      <w:marLeft w:val="0"/>
      <w:marRight w:val="0"/>
      <w:marTop w:val="0"/>
      <w:marBottom w:val="0"/>
      <w:divBdr>
        <w:top w:val="none" w:sz="0" w:space="0" w:color="auto"/>
        <w:left w:val="none" w:sz="0" w:space="0" w:color="auto"/>
        <w:bottom w:val="none" w:sz="0" w:space="0" w:color="auto"/>
        <w:right w:val="none" w:sz="0" w:space="0" w:color="auto"/>
      </w:divBdr>
    </w:div>
    <w:div w:id="616639907">
      <w:bodyDiv w:val="1"/>
      <w:marLeft w:val="0"/>
      <w:marRight w:val="0"/>
      <w:marTop w:val="0"/>
      <w:marBottom w:val="0"/>
      <w:divBdr>
        <w:top w:val="none" w:sz="0" w:space="0" w:color="auto"/>
        <w:left w:val="none" w:sz="0" w:space="0" w:color="auto"/>
        <w:bottom w:val="none" w:sz="0" w:space="0" w:color="auto"/>
        <w:right w:val="none" w:sz="0" w:space="0" w:color="auto"/>
      </w:divBdr>
    </w:div>
    <w:div w:id="617755576">
      <w:bodyDiv w:val="1"/>
      <w:marLeft w:val="0"/>
      <w:marRight w:val="0"/>
      <w:marTop w:val="0"/>
      <w:marBottom w:val="0"/>
      <w:divBdr>
        <w:top w:val="none" w:sz="0" w:space="0" w:color="auto"/>
        <w:left w:val="none" w:sz="0" w:space="0" w:color="auto"/>
        <w:bottom w:val="none" w:sz="0" w:space="0" w:color="auto"/>
        <w:right w:val="none" w:sz="0" w:space="0" w:color="auto"/>
      </w:divBdr>
    </w:div>
    <w:div w:id="617955439">
      <w:bodyDiv w:val="1"/>
      <w:marLeft w:val="0"/>
      <w:marRight w:val="0"/>
      <w:marTop w:val="0"/>
      <w:marBottom w:val="0"/>
      <w:divBdr>
        <w:top w:val="none" w:sz="0" w:space="0" w:color="auto"/>
        <w:left w:val="none" w:sz="0" w:space="0" w:color="auto"/>
        <w:bottom w:val="none" w:sz="0" w:space="0" w:color="auto"/>
        <w:right w:val="none" w:sz="0" w:space="0" w:color="auto"/>
      </w:divBdr>
    </w:div>
    <w:div w:id="619724764">
      <w:bodyDiv w:val="1"/>
      <w:marLeft w:val="0"/>
      <w:marRight w:val="0"/>
      <w:marTop w:val="0"/>
      <w:marBottom w:val="0"/>
      <w:divBdr>
        <w:top w:val="none" w:sz="0" w:space="0" w:color="auto"/>
        <w:left w:val="none" w:sz="0" w:space="0" w:color="auto"/>
        <w:bottom w:val="none" w:sz="0" w:space="0" w:color="auto"/>
        <w:right w:val="none" w:sz="0" w:space="0" w:color="auto"/>
      </w:divBdr>
    </w:div>
    <w:div w:id="619992996">
      <w:bodyDiv w:val="1"/>
      <w:marLeft w:val="0"/>
      <w:marRight w:val="0"/>
      <w:marTop w:val="0"/>
      <w:marBottom w:val="0"/>
      <w:divBdr>
        <w:top w:val="none" w:sz="0" w:space="0" w:color="auto"/>
        <w:left w:val="none" w:sz="0" w:space="0" w:color="auto"/>
        <w:bottom w:val="none" w:sz="0" w:space="0" w:color="auto"/>
        <w:right w:val="none" w:sz="0" w:space="0" w:color="auto"/>
      </w:divBdr>
    </w:div>
    <w:div w:id="623196906">
      <w:bodyDiv w:val="1"/>
      <w:marLeft w:val="0"/>
      <w:marRight w:val="0"/>
      <w:marTop w:val="0"/>
      <w:marBottom w:val="0"/>
      <w:divBdr>
        <w:top w:val="none" w:sz="0" w:space="0" w:color="auto"/>
        <w:left w:val="none" w:sz="0" w:space="0" w:color="auto"/>
        <w:bottom w:val="none" w:sz="0" w:space="0" w:color="auto"/>
        <w:right w:val="none" w:sz="0" w:space="0" w:color="auto"/>
      </w:divBdr>
    </w:div>
    <w:div w:id="623392663">
      <w:bodyDiv w:val="1"/>
      <w:marLeft w:val="0"/>
      <w:marRight w:val="0"/>
      <w:marTop w:val="0"/>
      <w:marBottom w:val="0"/>
      <w:divBdr>
        <w:top w:val="none" w:sz="0" w:space="0" w:color="auto"/>
        <w:left w:val="none" w:sz="0" w:space="0" w:color="auto"/>
        <w:bottom w:val="none" w:sz="0" w:space="0" w:color="auto"/>
        <w:right w:val="none" w:sz="0" w:space="0" w:color="auto"/>
      </w:divBdr>
    </w:div>
    <w:div w:id="623539812">
      <w:bodyDiv w:val="1"/>
      <w:marLeft w:val="0"/>
      <w:marRight w:val="0"/>
      <w:marTop w:val="0"/>
      <w:marBottom w:val="0"/>
      <w:divBdr>
        <w:top w:val="none" w:sz="0" w:space="0" w:color="auto"/>
        <w:left w:val="none" w:sz="0" w:space="0" w:color="auto"/>
        <w:bottom w:val="none" w:sz="0" w:space="0" w:color="auto"/>
        <w:right w:val="none" w:sz="0" w:space="0" w:color="auto"/>
      </w:divBdr>
    </w:div>
    <w:div w:id="623653748">
      <w:bodyDiv w:val="1"/>
      <w:marLeft w:val="0"/>
      <w:marRight w:val="0"/>
      <w:marTop w:val="0"/>
      <w:marBottom w:val="0"/>
      <w:divBdr>
        <w:top w:val="none" w:sz="0" w:space="0" w:color="auto"/>
        <w:left w:val="none" w:sz="0" w:space="0" w:color="auto"/>
        <w:bottom w:val="none" w:sz="0" w:space="0" w:color="auto"/>
        <w:right w:val="none" w:sz="0" w:space="0" w:color="auto"/>
      </w:divBdr>
    </w:div>
    <w:div w:id="624384767">
      <w:bodyDiv w:val="1"/>
      <w:marLeft w:val="0"/>
      <w:marRight w:val="0"/>
      <w:marTop w:val="0"/>
      <w:marBottom w:val="0"/>
      <w:divBdr>
        <w:top w:val="none" w:sz="0" w:space="0" w:color="auto"/>
        <w:left w:val="none" w:sz="0" w:space="0" w:color="auto"/>
        <w:bottom w:val="none" w:sz="0" w:space="0" w:color="auto"/>
        <w:right w:val="none" w:sz="0" w:space="0" w:color="auto"/>
      </w:divBdr>
    </w:div>
    <w:div w:id="626661872">
      <w:bodyDiv w:val="1"/>
      <w:marLeft w:val="0"/>
      <w:marRight w:val="0"/>
      <w:marTop w:val="0"/>
      <w:marBottom w:val="0"/>
      <w:divBdr>
        <w:top w:val="none" w:sz="0" w:space="0" w:color="auto"/>
        <w:left w:val="none" w:sz="0" w:space="0" w:color="auto"/>
        <w:bottom w:val="none" w:sz="0" w:space="0" w:color="auto"/>
        <w:right w:val="none" w:sz="0" w:space="0" w:color="auto"/>
      </w:divBdr>
    </w:div>
    <w:div w:id="627052845">
      <w:bodyDiv w:val="1"/>
      <w:marLeft w:val="0"/>
      <w:marRight w:val="0"/>
      <w:marTop w:val="0"/>
      <w:marBottom w:val="0"/>
      <w:divBdr>
        <w:top w:val="none" w:sz="0" w:space="0" w:color="auto"/>
        <w:left w:val="none" w:sz="0" w:space="0" w:color="auto"/>
        <w:bottom w:val="none" w:sz="0" w:space="0" w:color="auto"/>
        <w:right w:val="none" w:sz="0" w:space="0" w:color="auto"/>
      </w:divBdr>
    </w:div>
    <w:div w:id="627052897">
      <w:bodyDiv w:val="1"/>
      <w:marLeft w:val="0"/>
      <w:marRight w:val="0"/>
      <w:marTop w:val="0"/>
      <w:marBottom w:val="0"/>
      <w:divBdr>
        <w:top w:val="none" w:sz="0" w:space="0" w:color="auto"/>
        <w:left w:val="none" w:sz="0" w:space="0" w:color="auto"/>
        <w:bottom w:val="none" w:sz="0" w:space="0" w:color="auto"/>
        <w:right w:val="none" w:sz="0" w:space="0" w:color="auto"/>
      </w:divBdr>
    </w:div>
    <w:div w:id="627399158">
      <w:bodyDiv w:val="1"/>
      <w:marLeft w:val="0"/>
      <w:marRight w:val="0"/>
      <w:marTop w:val="0"/>
      <w:marBottom w:val="0"/>
      <w:divBdr>
        <w:top w:val="none" w:sz="0" w:space="0" w:color="auto"/>
        <w:left w:val="none" w:sz="0" w:space="0" w:color="auto"/>
        <w:bottom w:val="none" w:sz="0" w:space="0" w:color="auto"/>
        <w:right w:val="none" w:sz="0" w:space="0" w:color="auto"/>
      </w:divBdr>
    </w:div>
    <w:div w:id="627513628">
      <w:bodyDiv w:val="1"/>
      <w:marLeft w:val="0"/>
      <w:marRight w:val="0"/>
      <w:marTop w:val="0"/>
      <w:marBottom w:val="0"/>
      <w:divBdr>
        <w:top w:val="none" w:sz="0" w:space="0" w:color="auto"/>
        <w:left w:val="none" w:sz="0" w:space="0" w:color="auto"/>
        <w:bottom w:val="none" w:sz="0" w:space="0" w:color="auto"/>
        <w:right w:val="none" w:sz="0" w:space="0" w:color="auto"/>
      </w:divBdr>
    </w:div>
    <w:div w:id="629823226">
      <w:bodyDiv w:val="1"/>
      <w:marLeft w:val="0"/>
      <w:marRight w:val="0"/>
      <w:marTop w:val="0"/>
      <w:marBottom w:val="0"/>
      <w:divBdr>
        <w:top w:val="none" w:sz="0" w:space="0" w:color="auto"/>
        <w:left w:val="none" w:sz="0" w:space="0" w:color="auto"/>
        <w:bottom w:val="none" w:sz="0" w:space="0" w:color="auto"/>
        <w:right w:val="none" w:sz="0" w:space="0" w:color="auto"/>
      </w:divBdr>
    </w:div>
    <w:div w:id="631062517">
      <w:bodyDiv w:val="1"/>
      <w:marLeft w:val="0"/>
      <w:marRight w:val="0"/>
      <w:marTop w:val="0"/>
      <w:marBottom w:val="0"/>
      <w:divBdr>
        <w:top w:val="none" w:sz="0" w:space="0" w:color="auto"/>
        <w:left w:val="none" w:sz="0" w:space="0" w:color="auto"/>
        <w:bottom w:val="none" w:sz="0" w:space="0" w:color="auto"/>
        <w:right w:val="none" w:sz="0" w:space="0" w:color="auto"/>
      </w:divBdr>
    </w:div>
    <w:div w:id="631596340">
      <w:bodyDiv w:val="1"/>
      <w:marLeft w:val="0"/>
      <w:marRight w:val="0"/>
      <w:marTop w:val="0"/>
      <w:marBottom w:val="0"/>
      <w:divBdr>
        <w:top w:val="none" w:sz="0" w:space="0" w:color="auto"/>
        <w:left w:val="none" w:sz="0" w:space="0" w:color="auto"/>
        <w:bottom w:val="none" w:sz="0" w:space="0" w:color="auto"/>
        <w:right w:val="none" w:sz="0" w:space="0" w:color="auto"/>
      </w:divBdr>
    </w:div>
    <w:div w:id="632297598">
      <w:bodyDiv w:val="1"/>
      <w:marLeft w:val="0"/>
      <w:marRight w:val="0"/>
      <w:marTop w:val="0"/>
      <w:marBottom w:val="0"/>
      <w:divBdr>
        <w:top w:val="none" w:sz="0" w:space="0" w:color="auto"/>
        <w:left w:val="none" w:sz="0" w:space="0" w:color="auto"/>
        <w:bottom w:val="none" w:sz="0" w:space="0" w:color="auto"/>
        <w:right w:val="none" w:sz="0" w:space="0" w:color="auto"/>
      </w:divBdr>
    </w:div>
    <w:div w:id="632366282">
      <w:bodyDiv w:val="1"/>
      <w:marLeft w:val="0"/>
      <w:marRight w:val="0"/>
      <w:marTop w:val="0"/>
      <w:marBottom w:val="0"/>
      <w:divBdr>
        <w:top w:val="none" w:sz="0" w:space="0" w:color="auto"/>
        <w:left w:val="none" w:sz="0" w:space="0" w:color="auto"/>
        <w:bottom w:val="none" w:sz="0" w:space="0" w:color="auto"/>
        <w:right w:val="none" w:sz="0" w:space="0" w:color="auto"/>
      </w:divBdr>
    </w:div>
    <w:div w:id="633369235">
      <w:bodyDiv w:val="1"/>
      <w:marLeft w:val="0"/>
      <w:marRight w:val="0"/>
      <w:marTop w:val="0"/>
      <w:marBottom w:val="0"/>
      <w:divBdr>
        <w:top w:val="none" w:sz="0" w:space="0" w:color="auto"/>
        <w:left w:val="none" w:sz="0" w:space="0" w:color="auto"/>
        <w:bottom w:val="none" w:sz="0" w:space="0" w:color="auto"/>
        <w:right w:val="none" w:sz="0" w:space="0" w:color="auto"/>
      </w:divBdr>
    </w:div>
    <w:div w:id="633409135">
      <w:bodyDiv w:val="1"/>
      <w:marLeft w:val="0"/>
      <w:marRight w:val="0"/>
      <w:marTop w:val="0"/>
      <w:marBottom w:val="0"/>
      <w:divBdr>
        <w:top w:val="none" w:sz="0" w:space="0" w:color="auto"/>
        <w:left w:val="none" w:sz="0" w:space="0" w:color="auto"/>
        <w:bottom w:val="none" w:sz="0" w:space="0" w:color="auto"/>
        <w:right w:val="none" w:sz="0" w:space="0" w:color="auto"/>
      </w:divBdr>
    </w:div>
    <w:div w:id="633605419">
      <w:bodyDiv w:val="1"/>
      <w:marLeft w:val="0"/>
      <w:marRight w:val="0"/>
      <w:marTop w:val="0"/>
      <w:marBottom w:val="0"/>
      <w:divBdr>
        <w:top w:val="none" w:sz="0" w:space="0" w:color="auto"/>
        <w:left w:val="none" w:sz="0" w:space="0" w:color="auto"/>
        <w:bottom w:val="none" w:sz="0" w:space="0" w:color="auto"/>
        <w:right w:val="none" w:sz="0" w:space="0" w:color="auto"/>
      </w:divBdr>
    </w:div>
    <w:div w:id="633756562">
      <w:bodyDiv w:val="1"/>
      <w:marLeft w:val="0"/>
      <w:marRight w:val="0"/>
      <w:marTop w:val="0"/>
      <w:marBottom w:val="0"/>
      <w:divBdr>
        <w:top w:val="none" w:sz="0" w:space="0" w:color="auto"/>
        <w:left w:val="none" w:sz="0" w:space="0" w:color="auto"/>
        <w:bottom w:val="none" w:sz="0" w:space="0" w:color="auto"/>
        <w:right w:val="none" w:sz="0" w:space="0" w:color="auto"/>
      </w:divBdr>
    </w:div>
    <w:div w:id="636180331">
      <w:bodyDiv w:val="1"/>
      <w:marLeft w:val="0"/>
      <w:marRight w:val="0"/>
      <w:marTop w:val="0"/>
      <w:marBottom w:val="0"/>
      <w:divBdr>
        <w:top w:val="none" w:sz="0" w:space="0" w:color="auto"/>
        <w:left w:val="none" w:sz="0" w:space="0" w:color="auto"/>
        <w:bottom w:val="none" w:sz="0" w:space="0" w:color="auto"/>
        <w:right w:val="none" w:sz="0" w:space="0" w:color="auto"/>
      </w:divBdr>
    </w:div>
    <w:div w:id="636230459">
      <w:bodyDiv w:val="1"/>
      <w:marLeft w:val="0"/>
      <w:marRight w:val="0"/>
      <w:marTop w:val="0"/>
      <w:marBottom w:val="0"/>
      <w:divBdr>
        <w:top w:val="none" w:sz="0" w:space="0" w:color="auto"/>
        <w:left w:val="none" w:sz="0" w:space="0" w:color="auto"/>
        <w:bottom w:val="none" w:sz="0" w:space="0" w:color="auto"/>
        <w:right w:val="none" w:sz="0" w:space="0" w:color="auto"/>
      </w:divBdr>
    </w:div>
    <w:div w:id="636448969">
      <w:bodyDiv w:val="1"/>
      <w:marLeft w:val="0"/>
      <w:marRight w:val="0"/>
      <w:marTop w:val="0"/>
      <w:marBottom w:val="0"/>
      <w:divBdr>
        <w:top w:val="none" w:sz="0" w:space="0" w:color="auto"/>
        <w:left w:val="none" w:sz="0" w:space="0" w:color="auto"/>
        <w:bottom w:val="none" w:sz="0" w:space="0" w:color="auto"/>
        <w:right w:val="none" w:sz="0" w:space="0" w:color="auto"/>
      </w:divBdr>
    </w:div>
    <w:div w:id="636959411">
      <w:bodyDiv w:val="1"/>
      <w:marLeft w:val="0"/>
      <w:marRight w:val="0"/>
      <w:marTop w:val="0"/>
      <w:marBottom w:val="0"/>
      <w:divBdr>
        <w:top w:val="none" w:sz="0" w:space="0" w:color="auto"/>
        <w:left w:val="none" w:sz="0" w:space="0" w:color="auto"/>
        <w:bottom w:val="none" w:sz="0" w:space="0" w:color="auto"/>
        <w:right w:val="none" w:sz="0" w:space="0" w:color="auto"/>
      </w:divBdr>
    </w:div>
    <w:div w:id="638611240">
      <w:bodyDiv w:val="1"/>
      <w:marLeft w:val="0"/>
      <w:marRight w:val="0"/>
      <w:marTop w:val="0"/>
      <w:marBottom w:val="0"/>
      <w:divBdr>
        <w:top w:val="none" w:sz="0" w:space="0" w:color="auto"/>
        <w:left w:val="none" w:sz="0" w:space="0" w:color="auto"/>
        <w:bottom w:val="none" w:sz="0" w:space="0" w:color="auto"/>
        <w:right w:val="none" w:sz="0" w:space="0" w:color="auto"/>
      </w:divBdr>
    </w:div>
    <w:div w:id="638725016">
      <w:bodyDiv w:val="1"/>
      <w:marLeft w:val="0"/>
      <w:marRight w:val="0"/>
      <w:marTop w:val="0"/>
      <w:marBottom w:val="0"/>
      <w:divBdr>
        <w:top w:val="none" w:sz="0" w:space="0" w:color="auto"/>
        <w:left w:val="none" w:sz="0" w:space="0" w:color="auto"/>
        <w:bottom w:val="none" w:sz="0" w:space="0" w:color="auto"/>
        <w:right w:val="none" w:sz="0" w:space="0" w:color="auto"/>
      </w:divBdr>
    </w:div>
    <w:div w:id="639304042">
      <w:bodyDiv w:val="1"/>
      <w:marLeft w:val="0"/>
      <w:marRight w:val="0"/>
      <w:marTop w:val="0"/>
      <w:marBottom w:val="0"/>
      <w:divBdr>
        <w:top w:val="none" w:sz="0" w:space="0" w:color="auto"/>
        <w:left w:val="none" w:sz="0" w:space="0" w:color="auto"/>
        <w:bottom w:val="none" w:sz="0" w:space="0" w:color="auto"/>
        <w:right w:val="none" w:sz="0" w:space="0" w:color="auto"/>
      </w:divBdr>
    </w:div>
    <w:div w:id="640378773">
      <w:bodyDiv w:val="1"/>
      <w:marLeft w:val="0"/>
      <w:marRight w:val="0"/>
      <w:marTop w:val="0"/>
      <w:marBottom w:val="0"/>
      <w:divBdr>
        <w:top w:val="none" w:sz="0" w:space="0" w:color="auto"/>
        <w:left w:val="none" w:sz="0" w:space="0" w:color="auto"/>
        <w:bottom w:val="none" w:sz="0" w:space="0" w:color="auto"/>
        <w:right w:val="none" w:sz="0" w:space="0" w:color="auto"/>
      </w:divBdr>
    </w:div>
    <w:div w:id="641010213">
      <w:bodyDiv w:val="1"/>
      <w:marLeft w:val="0"/>
      <w:marRight w:val="0"/>
      <w:marTop w:val="0"/>
      <w:marBottom w:val="0"/>
      <w:divBdr>
        <w:top w:val="none" w:sz="0" w:space="0" w:color="auto"/>
        <w:left w:val="none" w:sz="0" w:space="0" w:color="auto"/>
        <w:bottom w:val="none" w:sz="0" w:space="0" w:color="auto"/>
        <w:right w:val="none" w:sz="0" w:space="0" w:color="auto"/>
      </w:divBdr>
    </w:div>
    <w:div w:id="641231278">
      <w:bodyDiv w:val="1"/>
      <w:marLeft w:val="0"/>
      <w:marRight w:val="0"/>
      <w:marTop w:val="0"/>
      <w:marBottom w:val="0"/>
      <w:divBdr>
        <w:top w:val="none" w:sz="0" w:space="0" w:color="auto"/>
        <w:left w:val="none" w:sz="0" w:space="0" w:color="auto"/>
        <w:bottom w:val="none" w:sz="0" w:space="0" w:color="auto"/>
        <w:right w:val="none" w:sz="0" w:space="0" w:color="auto"/>
      </w:divBdr>
    </w:div>
    <w:div w:id="641884375">
      <w:bodyDiv w:val="1"/>
      <w:marLeft w:val="0"/>
      <w:marRight w:val="0"/>
      <w:marTop w:val="0"/>
      <w:marBottom w:val="0"/>
      <w:divBdr>
        <w:top w:val="none" w:sz="0" w:space="0" w:color="auto"/>
        <w:left w:val="none" w:sz="0" w:space="0" w:color="auto"/>
        <w:bottom w:val="none" w:sz="0" w:space="0" w:color="auto"/>
        <w:right w:val="none" w:sz="0" w:space="0" w:color="auto"/>
      </w:divBdr>
    </w:div>
    <w:div w:id="641926449">
      <w:bodyDiv w:val="1"/>
      <w:marLeft w:val="0"/>
      <w:marRight w:val="0"/>
      <w:marTop w:val="0"/>
      <w:marBottom w:val="0"/>
      <w:divBdr>
        <w:top w:val="none" w:sz="0" w:space="0" w:color="auto"/>
        <w:left w:val="none" w:sz="0" w:space="0" w:color="auto"/>
        <w:bottom w:val="none" w:sz="0" w:space="0" w:color="auto"/>
        <w:right w:val="none" w:sz="0" w:space="0" w:color="auto"/>
      </w:divBdr>
    </w:div>
    <w:div w:id="642738585">
      <w:bodyDiv w:val="1"/>
      <w:marLeft w:val="0"/>
      <w:marRight w:val="0"/>
      <w:marTop w:val="0"/>
      <w:marBottom w:val="0"/>
      <w:divBdr>
        <w:top w:val="none" w:sz="0" w:space="0" w:color="auto"/>
        <w:left w:val="none" w:sz="0" w:space="0" w:color="auto"/>
        <w:bottom w:val="none" w:sz="0" w:space="0" w:color="auto"/>
        <w:right w:val="none" w:sz="0" w:space="0" w:color="auto"/>
      </w:divBdr>
    </w:div>
    <w:div w:id="643699041">
      <w:bodyDiv w:val="1"/>
      <w:marLeft w:val="0"/>
      <w:marRight w:val="0"/>
      <w:marTop w:val="0"/>
      <w:marBottom w:val="0"/>
      <w:divBdr>
        <w:top w:val="none" w:sz="0" w:space="0" w:color="auto"/>
        <w:left w:val="none" w:sz="0" w:space="0" w:color="auto"/>
        <w:bottom w:val="none" w:sz="0" w:space="0" w:color="auto"/>
        <w:right w:val="none" w:sz="0" w:space="0" w:color="auto"/>
      </w:divBdr>
    </w:div>
    <w:div w:id="644624820">
      <w:bodyDiv w:val="1"/>
      <w:marLeft w:val="0"/>
      <w:marRight w:val="0"/>
      <w:marTop w:val="0"/>
      <w:marBottom w:val="0"/>
      <w:divBdr>
        <w:top w:val="none" w:sz="0" w:space="0" w:color="auto"/>
        <w:left w:val="none" w:sz="0" w:space="0" w:color="auto"/>
        <w:bottom w:val="none" w:sz="0" w:space="0" w:color="auto"/>
        <w:right w:val="none" w:sz="0" w:space="0" w:color="auto"/>
      </w:divBdr>
    </w:div>
    <w:div w:id="644626449">
      <w:bodyDiv w:val="1"/>
      <w:marLeft w:val="0"/>
      <w:marRight w:val="0"/>
      <w:marTop w:val="0"/>
      <w:marBottom w:val="0"/>
      <w:divBdr>
        <w:top w:val="none" w:sz="0" w:space="0" w:color="auto"/>
        <w:left w:val="none" w:sz="0" w:space="0" w:color="auto"/>
        <w:bottom w:val="none" w:sz="0" w:space="0" w:color="auto"/>
        <w:right w:val="none" w:sz="0" w:space="0" w:color="auto"/>
      </w:divBdr>
    </w:div>
    <w:div w:id="646324823">
      <w:bodyDiv w:val="1"/>
      <w:marLeft w:val="0"/>
      <w:marRight w:val="0"/>
      <w:marTop w:val="0"/>
      <w:marBottom w:val="0"/>
      <w:divBdr>
        <w:top w:val="none" w:sz="0" w:space="0" w:color="auto"/>
        <w:left w:val="none" w:sz="0" w:space="0" w:color="auto"/>
        <w:bottom w:val="none" w:sz="0" w:space="0" w:color="auto"/>
        <w:right w:val="none" w:sz="0" w:space="0" w:color="auto"/>
      </w:divBdr>
    </w:div>
    <w:div w:id="647243829">
      <w:bodyDiv w:val="1"/>
      <w:marLeft w:val="0"/>
      <w:marRight w:val="0"/>
      <w:marTop w:val="0"/>
      <w:marBottom w:val="0"/>
      <w:divBdr>
        <w:top w:val="none" w:sz="0" w:space="0" w:color="auto"/>
        <w:left w:val="none" w:sz="0" w:space="0" w:color="auto"/>
        <w:bottom w:val="none" w:sz="0" w:space="0" w:color="auto"/>
        <w:right w:val="none" w:sz="0" w:space="0" w:color="auto"/>
      </w:divBdr>
    </w:div>
    <w:div w:id="649941822">
      <w:bodyDiv w:val="1"/>
      <w:marLeft w:val="0"/>
      <w:marRight w:val="0"/>
      <w:marTop w:val="0"/>
      <w:marBottom w:val="0"/>
      <w:divBdr>
        <w:top w:val="none" w:sz="0" w:space="0" w:color="auto"/>
        <w:left w:val="none" w:sz="0" w:space="0" w:color="auto"/>
        <w:bottom w:val="none" w:sz="0" w:space="0" w:color="auto"/>
        <w:right w:val="none" w:sz="0" w:space="0" w:color="auto"/>
      </w:divBdr>
    </w:div>
    <w:div w:id="649944960">
      <w:bodyDiv w:val="1"/>
      <w:marLeft w:val="0"/>
      <w:marRight w:val="0"/>
      <w:marTop w:val="0"/>
      <w:marBottom w:val="0"/>
      <w:divBdr>
        <w:top w:val="none" w:sz="0" w:space="0" w:color="auto"/>
        <w:left w:val="none" w:sz="0" w:space="0" w:color="auto"/>
        <w:bottom w:val="none" w:sz="0" w:space="0" w:color="auto"/>
        <w:right w:val="none" w:sz="0" w:space="0" w:color="auto"/>
      </w:divBdr>
    </w:div>
    <w:div w:id="652607839">
      <w:bodyDiv w:val="1"/>
      <w:marLeft w:val="0"/>
      <w:marRight w:val="0"/>
      <w:marTop w:val="0"/>
      <w:marBottom w:val="0"/>
      <w:divBdr>
        <w:top w:val="none" w:sz="0" w:space="0" w:color="auto"/>
        <w:left w:val="none" w:sz="0" w:space="0" w:color="auto"/>
        <w:bottom w:val="none" w:sz="0" w:space="0" w:color="auto"/>
        <w:right w:val="none" w:sz="0" w:space="0" w:color="auto"/>
      </w:divBdr>
    </w:div>
    <w:div w:id="653264847">
      <w:bodyDiv w:val="1"/>
      <w:marLeft w:val="0"/>
      <w:marRight w:val="0"/>
      <w:marTop w:val="0"/>
      <w:marBottom w:val="0"/>
      <w:divBdr>
        <w:top w:val="none" w:sz="0" w:space="0" w:color="auto"/>
        <w:left w:val="none" w:sz="0" w:space="0" w:color="auto"/>
        <w:bottom w:val="none" w:sz="0" w:space="0" w:color="auto"/>
        <w:right w:val="none" w:sz="0" w:space="0" w:color="auto"/>
      </w:divBdr>
    </w:div>
    <w:div w:id="654601665">
      <w:bodyDiv w:val="1"/>
      <w:marLeft w:val="0"/>
      <w:marRight w:val="0"/>
      <w:marTop w:val="0"/>
      <w:marBottom w:val="0"/>
      <w:divBdr>
        <w:top w:val="none" w:sz="0" w:space="0" w:color="auto"/>
        <w:left w:val="none" w:sz="0" w:space="0" w:color="auto"/>
        <w:bottom w:val="none" w:sz="0" w:space="0" w:color="auto"/>
        <w:right w:val="none" w:sz="0" w:space="0" w:color="auto"/>
      </w:divBdr>
    </w:div>
    <w:div w:id="655492730">
      <w:bodyDiv w:val="1"/>
      <w:marLeft w:val="0"/>
      <w:marRight w:val="0"/>
      <w:marTop w:val="0"/>
      <w:marBottom w:val="0"/>
      <w:divBdr>
        <w:top w:val="none" w:sz="0" w:space="0" w:color="auto"/>
        <w:left w:val="none" w:sz="0" w:space="0" w:color="auto"/>
        <w:bottom w:val="none" w:sz="0" w:space="0" w:color="auto"/>
        <w:right w:val="none" w:sz="0" w:space="0" w:color="auto"/>
      </w:divBdr>
    </w:div>
    <w:div w:id="655915303">
      <w:bodyDiv w:val="1"/>
      <w:marLeft w:val="0"/>
      <w:marRight w:val="0"/>
      <w:marTop w:val="0"/>
      <w:marBottom w:val="0"/>
      <w:divBdr>
        <w:top w:val="none" w:sz="0" w:space="0" w:color="auto"/>
        <w:left w:val="none" w:sz="0" w:space="0" w:color="auto"/>
        <w:bottom w:val="none" w:sz="0" w:space="0" w:color="auto"/>
        <w:right w:val="none" w:sz="0" w:space="0" w:color="auto"/>
      </w:divBdr>
    </w:div>
    <w:div w:id="658266586">
      <w:bodyDiv w:val="1"/>
      <w:marLeft w:val="0"/>
      <w:marRight w:val="0"/>
      <w:marTop w:val="0"/>
      <w:marBottom w:val="0"/>
      <w:divBdr>
        <w:top w:val="none" w:sz="0" w:space="0" w:color="auto"/>
        <w:left w:val="none" w:sz="0" w:space="0" w:color="auto"/>
        <w:bottom w:val="none" w:sz="0" w:space="0" w:color="auto"/>
        <w:right w:val="none" w:sz="0" w:space="0" w:color="auto"/>
      </w:divBdr>
    </w:div>
    <w:div w:id="658653527">
      <w:bodyDiv w:val="1"/>
      <w:marLeft w:val="0"/>
      <w:marRight w:val="0"/>
      <w:marTop w:val="0"/>
      <w:marBottom w:val="0"/>
      <w:divBdr>
        <w:top w:val="none" w:sz="0" w:space="0" w:color="auto"/>
        <w:left w:val="none" w:sz="0" w:space="0" w:color="auto"/>
        <w:bottom w:val="none" w:sz="0" w:space="0" w:color="auto"/>
        <w:right w:val="none" w:sz="0" w:space="0" w:color="auto"/>
      </w:divBdr>
    </w:div>
    <w:div w:id="659770881">
      <w:bodyDiv w:val="1"/>
      <w:marLeft w:val="0"/>
      <w:marRight w:val="0"/>
      <w:marTop w:val="0"/>
      <w:marBottom w:val="0"/>
      <w:divBdr>
        <w:top w:val="none" w:sz="0" w:space="0" w:color="auto"/>
        <w:left w:val="none" w:sz="0" w:space="0" w:color="auto"/>
        <w:bottom w:val="none" w:sz="0" w:space="0" w:color="auto"/>
        <w:right w:val="none" w:sz="0" w:space="0" w:color="auto"/>
      </w:divBdr>
    </w:div>
    <w:div w:id="660474264">
      <w:bodyDiv w:val="1"/>
      <w:marLeft w:val="0"/>
      <w:marRight w:val="0"/>
      <w:marTop w:val="0"/>
      <w:marBottom w:val="0"/>
      <w:divBdr>
        <w:top w:val="none" w:sz="0" w:space="0" w:color="auto"/>
        <w:left w:val="none" w:sz="0" w:space="0" w:color="auto"/>
        <w:bottom w:val="none" w:sz="0" w:space="0" w:color="auto"/>
        <w:right w:val="none" w:sz="0" w:space="0" w:color="auto"/>
      </w:divBdr>
    </w:div>
    <w:div w:id="663512196">
      <w:bodyDiv w:val="1"/>
      <w:marLeft w:val="0"/>
      <w:marRight w:val="0"/>
      <w:marTop w:val="0"/>
      <w:marBottom w:val="0"/>
      <w:divBdr>
        <w:top w:val="none" w:sz="0" w:space="0" w:color="auto"/>
        <w:left w:val="none" w:sz="0" w:space="0" w:color="auto"/>
        <w:bottom w:val="none" w:sz="0" w:space="0" w:color="auto"/>
        <w:right w:val="none" w:sz="0" w:space="0" w:color="auto"/>
      </w:divBdr>
    </w:div>
    <w:div w:id="664555963">
      <w:bodyDiv w:val="1"/>
      <w:marLeft w:val="0"/>
      <w:marRight w:val="0"/>
      <w:marTop w:val="0"/>
      <w:marBottom w:val="0"/>
      <w:divBdr>
        <w:top w:val="none" w:sz="0" w:space="0" w:color="auto"/>
        <w:left w:val="none" w:sz="0" w:space="0" w:color="auto"/>
        <w:bottom w:val="none" w:sz="0" w:space="0" w:color="auto"/>
        <w:right w:val="none" w:sz="0" w:space="0" w:color="auto"/>
      </w:divBdr>
    </w:div>
    <w:div w:id="664868416">
      <w:bodyDiv w:val="1"/>
      <w:marLeft w:val="0"/>
      <w:marRight w:val="0"/>
      <w:marTop w:val="0"/>
      <w:marBottom w:val="0"/>
      <w:divBdr>
        <w:top w:val="none" w:sz="0" w:space="0" w:color="auto"/>
        <w:left w:val="none" w:sz="0" w:space="0" w:color="auto"/>
        <w:bottom w:val="none" w:sz="0" w:space="0" w:color="auto"/>
        <w:right w:val="none" w:sz="0" w:space="0" w:color="auto"/>
      </w:divBdr>
    </w:div>
    <w:div w:id="665399295">
      <w:bodyDiv w:val="1"/>
      <w:marLeft w:val="0"/>
      <w:marRight w:val="0"/>
      <w:marTop w:val="0"/>
      <w:marBottom w:val="0"/>
      <w:divBdr>
        <w:top w:val="none" w:sz="0" w:space="0" w:color="auto"/>
        <w:left w:val="none" w:sz="0" w:space="0" w:color="auto"/>
        <w:bottom w:val="none" w:sz="0" w:space="0" w:color="auto"/>
        <w:right w:val="none" w:sz="0" w:space="0" w:color="auto"/>
      </w:divBdr>
    </w:div>
    <w:div w:id="665590000">
      <w:bodyDiv w:val="1"/>
      <w:marLeft w:val="0"/>
      <w:marRight w:val="0"/>
      <w:marTop w:val="0"/>
      <w:marBottom w:val="0"/>
      <w:divBdr>
        <w:top w:val="none" w:sz="0" w:space="0" w:color="auto"/>
        <w:left w:val="none" w:sz="0" w:space="0" w:color="auto"/>
        <w:bottom w:val="none" w:sz="0" w:space="0" w:color="auto"/>
        <w:right w:val="none" w:sz="0" w:space="0" w:color="auto"/>
      </w:divBdr>
    </w:div>
    <w:div w:id="666640004">
      <w:bodyDiv w:val="1"/>
      <w:marLeft w:val="0"/>
      <w:marRight w:val="0"/>
      <w:marTop w:val="0"/>
      <w:marBottom w:val="0"/>
      <w:divBdr>
        <w:top w:val="none" w:sz="0" w:space="0" w:color="auto"/>
        <w:left w:val="none" w:sz="0" w:space="0" w:color="auto"/>
        <w:bottom w:val="none" w:sz="0" w:space="0" w:color="auto"/>
        <w:right w:val="none" w:sz="0" w:space="0" w:color="auto"/>
      </w:divBdr>
    </w:div>
    <w:div w:id="669060803">
      <w:bodyDiv w:val="1"/>
      <w:marLeft w:val="0"/>
      <w:marRight w:val="0"/>
      <w:marTop w:val="0"/>
      <w:marBottom w:val="0"/>
      <w:divBdr>
        <w:top w:val="none" w:sz="0" w:space="0" w:color="auto"/>
        <w:left w:val="none" w:sz="0" w:space="0" w:color="auto"/>
        <w:bottom w:val="none" w:sz="0" w:space="0" w:color="auto"/>
        <w:right w:val="none" w:sz="0" w:space="0" w:color="auto"/>
      </w:divBdr>
    </w:div>
    <w:div w:id="669140693">
      <w:bodyDiv w:val="1"/>
      <w:marLeft w:val="0"/>
      <w:marRight w:val="0"/>
      <w:marTop w:val="0"/>
      <w:marBottom w:val="0"/>
      <w:divBdr>
        <w:top w:val="none" w:sz="0" w:space="0" w:color="auto"/>
        <w:left w:val="none" w:sz="0" w:space="0" w:color="auto"/>
        <w:bottom w:val="none" w:sz="0" w:space="0" w:color="auto"/>
        <w:right w:val="none" w:sz="0" w:space="0" w:color="auto"/>
      </w:divBdr>
    </w:div>
    <w:div w:id="672101470">
      <w:bodyDiv w:val="1"/>
      <w:marLeft w:val="0"/>
      <w:marRight w:val="0"/>
      <w:marTop w:val="0"/>
      <w:marBottom w:val="0"/>
      <w:divBdr>
        <w:top w:val="none" w:sz="0" w:space="0" w:color="auto"/>
        <w:left w:val="none" w:sz="0" w:space="0" w:color="auto"/>
        <w:bottom w:val="none" w:sz="0" w:space="0" w:color="auto"/>
        <w:right w:val="none" w:sz="0" w:space="0" w:color="auto"/>
      </w:divBdr>
    </w:div>
    <w:div w:id="672951961">
      <w:bodyDiv w:val="1"/>
      <w:marLeft w:val="0"/>
      <w:marRight w:val="0"/>
      <w:marTop w:val="0"/>
      <w:marBottom w:val="0"/>
      <w:divBdr>
        <w:top w:val="none" w:sz="0" w:space="0" w:color="auto"/>
        <w:left w:val="none" w:sz="0" w:space="0" w:color="auto"/>
        <w:bottom w:val="none" w:sz="0" w:space="0" w:color="auto"/>
        <w:right w:val="none" w:sz="0" w:space="0" w:color="auto"/>
      </w:divBdr>
    </w:div>
    <w:div w:id="673798592">
      <w:bodyDiv w:val="1"/>
      <w:marLeft w:val="0"/>
      <w:marRight w:val="0"/>
      <w:marTop w:val="0"/>
      <w:marBottom w:val="0"/>
      <w:divBdr>
        <w:top w:val="none" w:sz="0" w:space="0" w:color="auto"/>
        <w:left w:val="none" w:sz="0" w:space="0" w:color="auto"/>
        <w:bottom w:val="none" w:sz="0" w:space="0" w:color="auto"/>
        <w:right w:val="none" w:sz="0" w:space="0" w:color="auto"/>
      </w:divBdr>
    </w:div>
    <w:div w:id="674304714">
      <w:bodyDiv w:val="1"/>
      <w:marLeft w:val="0"/>
      <w:marRight w:val="0"/>
      <w:marTop w:val="0"/>
      <w:marBottom w:val="0"/>
      <w:divBdr>
        <w:top w:val="none" w:sz="0" w:space="0" w:color="auto"/>
        <w:left w:val="none" w:sz="0" w:space="0" w:color="auto"/>
        <w:bottom w:val="none" w:sz="0" w:space="0" w:color="auto"/>
        <w:right w:val="none" w:sz="0" w:space="0" w:color="auto"/>
      </w:divBdr>
    </w:div>
    <w:div w:id="676153598">
      <w:bodyDiv w:val="1"/>
      <w:marLeft w:val="0"/>
      <w:marRight w:val="0"/>
      <w:marTop w:val="0"/>
      <w:marBottom w:val="0"/>
      <w:divBdr>
        <w:top w:val="none" w:sz="0" w:space="0" w:color="auto"/>
        <w:left w:val="none" w:sz="0" w:space="0" w:color="auto"/>
        <w:bottom w:val="none" w:sz="0" w:space="0" w:color="auto"/>
        <w:right w:val="none" w:sz="0" w:space="0" w:color="auto"/>
      </w:divBdr>
    </w:div>
    <w:div w:id="679159691">
      <w:bodyDiv w:val="1"/>
      <w:marLeft w:val="0"/>
      <w:marRight w:val="0"/>
      <w:marTop w:val="0"/>
      <w:marBottom w:val="0"/>
      <w:divBdr>
        <w:top w:val="none" w:sz="0" w:space="0" w:color="auto"/>
        <w:left w:val="none" w:sz="0" w:space="0" w:color="auto"/>
        <w:bottom w:val="none" w:sz="0" w:space="0" w:color="auto"/>
        <w:right w:val="none" w:sz="0" w:space="0" w:color="auto"/>
      </w:divBdr>
    </w:div>
    <w:div w:id="680163401">
      <w:bodyDiv w:val="1"/>
      <w:marLeft w:val="0"/>
      <w:marRight w:val="0"/>
      <w:marTop w:val="0"/>
      <w:marBottom w:val="0"/>
      <w:divBdr>
        <w:top w:val="none" w:sz="0" w:space="0" w:color="auto"/>
        <w:left w:val="none" w:sz="0" w:space="0" w:color="auto"/>
        <w:bottom w:val="none" w:sz="0" w:space="0" w:color="auto"/>
        <w:right w:val="none" w:sz="0" w:space="0" w:color="auto"/>
      </w:divBdr>
    </w:div>
    <w:div w:id="680355666">
      <w:bodyDiv w:val="1"/>
      <w:marLeft w:val="0"/>
      <w:marRight w:val="0"/>
      <w:marTop w:val="0"/>
      <w:marBottom w:val="0"/>
      <w:divBdr>
        <w:top w:val="none" w:sz="0" w:space="0" w:color="auto"/>
        <w:left w:val="none" w:sz="0" w:space="0" w:color="auto"/>
        <w:bottom w:val="none" w:sz="0" w:space="0" w:color="auto"/>
        <w:right w:val="none" w:sz="0" w:space="0" w:color="auto"/>
      </w:divBdr>
    </w:div>
    <w:div w:id="681248148">
      <w:bodyDiv w:val="1"/>
      <w:marLeft w:val="0"/>
      <w:marRight w:val="0"/>
      <w:marTop w:val="0"/>
      <w:marBottom w:val="0"/>
      <w:divBdr>
        <w:top w:val="none" w:sz="0" w:space="0" w:color="auto"/>
        <w:left w:val="none" w:sz="0" w:space="0" w:color="auto"/>
        <w:bottom w:val="none" w:sz="0" w:space="0" w:color="auto"/>
        <w:right w:val="none" w:sz="0" w:space="0" w:color="auto"/>
      </w:divBdr>
    </w:div>
    <w:div w:id="685906646">
      <w:bodyDiv w:val="1"/>
      <w:marLeft w:val="0"/>
      <w:marRight w:val="0"/>
      <w:marTop w:val="0"/>
      <w:marBottom w:val="0"/>
      <w:divBdr>
        <w:top w:val="none" w:sz="0" w:space="0" w:color="auto"/>
        <w:left w:val="none" w:sz="0" w:space="0" w:color="auto"/>
        <w:bottom w:val="none" w:sz="0" w:space="0" w:color="auto"/>
        <w:right w:val="none" w:sz="0" w:space="0" w:color="auto"/>
      </w:divBdr>
    </w:div>
    <w:div w:id="686567254">
      <w:bodyDiv w:val="1"/>
      <w:marLeft w:val="0"/>
      <w:marRight w:val="0"/>
      <w:marTop w:val="0"/>
      <w:marBottom w:val="0"/>
      <w:divBdr>
        <w:top w:val="none" w:sz="0" w:space="0" w:color="auto"/>
        <w:left w:val="none" w:sz="0" w:space="0" w:color="auto"/>
        <w:bottom w:val="none" w:sz="0" w:space="0" w:color="auto"/>
        <w:right w:val="none" w:sz="0" w:space="0" w:color="auto"/>
      </w:divBdr>
    </w:div>
    <w:div w:id="687607277">
      <w:bodyDiv w:val="1"/>
      <w:marLeft w:val="0"/>
      <w:marRight w:val="0"/>
      <w:marTop w:val="0"/>
      <w:marBottom w:val="0"/>
      <w:divBdr>
        <w:top w:val="none" w:sz="0" w:space="0" w:color="auto"/>
        <w:left w:val="none" w:sz="0" w:space="0" w:color="auto"/>
        <w:bottom w:val="none" w:sz="0" w:space="0" w:color="auto"/>
        <w:right w:val="none" w:sz="0" w:space="0" w:color="auto"/>
      </w:divBdr>
    </w:div>
    <w:div w:id="690372893">
      <w:bodyDiv w:val="1"/>
      <w:marLeft w:val="0"/>
      <w:marRight w:val="0"/>
      <w:marTop w:val="0"/>
      <w:marBottom w:val="0"/>
      <w:divBdr>
        <w:top w:val="none" w:sz="0" w:space="0" w:color="auto"/>
        <w:left w:val="none" w:sz="0" w:space="0" w:color="auto"/>
        <w:bottom w:val="none" w:sz="0" w:space="0" w:color="auto"/>
        <w:right w:val="none" w:sz="0" w:space="0" w:color="auto"/>
      </w:divBdr>
    </w:div>
    <w:div w:id="691029504">
      <w:bodyDiv w:val="1"/>
      <w:marLeft w:val="0"/>
      <w:marRight w:val="0"/>
      <w:marTop w:val="0"/>
      <w:marBottom w:val="0"/>
      <w:divBdr>
        <w:top w:val="none" w:sz="0" w:space="0" w:color="auto"/>
        <w:left w:val="none" w:sz="0" w:space="0" w:color="auto"/>
        <w:bottom w:val="none" w:sz="0" w:space="0" w:color="auto"/>
        <w:right w:val="none" w:sz="0" w:space="0" w:color="auto"/>
      </w:divBdr>
    </w:div>
    <w:div w:id="692807137">
      <w:bodyDiv w:val="1"/>
      <w:marLeft w:val="0"/>
      <w:marRight w:val="0"/>
      <w:marTop w:val="0"/>
      <w:marBottom w:val="0"/>
      <w:divBdr>
        <w:top w:val="none" w:sz="0" w:space="0" w:color="auto"/>
        <w:left w:val="none" w:sz="0" w:space="0" w:color="auto"/>
        <w:bottom w:val="none" w:sz="0" w:space="0" w:color="auto"/>
        <w:right w:val="none" w:sz="0" w:space="0" w:color="auto"/>
      </w:divBdr>
    </w:div>
    <w:div w:id="694115387">
      <w:bodyDiv w:val="1"/>
      <w:marLeft w:val="0"/>
      <w:marRight w:val="0"/>
      <w:marTop w:val="0"/>
      <w:marBottom w:val="0"/>
      <w:divBdr>
        <w:top w:val="none" w:sz="0" w:space="0" w:color="auto"/>
        <w:left w:val="none" w:sz="0" w:space="0" w:color="auto"/>
        <w:bottom w:val="none" w:sz="0" w:space="0" w:color="auto"/>
        <w:right w:val="none" w:sz="0" w:space="0" w:color="auto"/>
      </w:divBdr>
    </w:div>
    <w:div w:id="694698709">
      <w:bodyDiv w:val="1"/>
      <w:marLeft w:val="0"/>
      <w:marRight w:val="0"/>
      <w:marTop w:val="0"/>
      <w:marBottom w:val="0"/>
      <w:divBdr>
        <w:top w:val="none" w:sz="0" w:space="0" w:color="auto"/>
        <w:left w:val="none" w:sz="0" w:space="0" w:color="auto"/>
        <w:bottom w:val="none" w:sz="0" w:space="0" w:color="auto"/>
        <w:right w:val="none" w:sz="0" w:space="0" w:color="auto"/>
      </w:divBdr>
    </w:div>
    <w:div w:id="694965924">
      <w:bodyDiv w:val="1"/>
      <w:marLeft w:val="0"/>
      <w:marRight w:val="0"/>
      <w:marTop w:val="0"/>
      <w:marBottom w:val="0"/>
      <w:divBdr>
        <w:top w:val="none" w:sz="0" w:space="0" w:color="auto"/>
        <w:left w:val="none" w:sz="0" w:space="0" w:color="auto"/>
        <w:bottom w:val="none" w:sz="0" w:space="0" w:color="auto"/>
        <w:right w:val="none" w:sz="0" w:space="0" w:color="auto"/>
      </w:divBdr>
    </w:div>
    <w:div w:id="694967694">
      <w:bodyDiv w:val="1"/>
      <w:marLeft w:val="0"/>
      <w:marRight w:val="0"/>
      <w:marTop w:val="0"/>
      <w:marBottom w:val="0"/>
      <w:divBdr>
        <w:top w:val="none" w:sz="0" w:space="0" w:color="auto"/>
        <w:left w:val="none" w:sz="0" w:space="0" w:color="auto"/>
        <w:bottom w:val="none" w:sz="0" w:space="0" w:color="auto"/>
        <w:right w:val="none" w:sz="0" w:space="0" w:color="auto"/>
      </w:divBdr>
    </w:div>
    <w:div w:id="695810073">
      <w:bodyDiv w:val="1"/>
      <w:marLeft w:val="0"/>
      <w:marRight w:val="0"/>
      <w:marTop w:val="0"/>
      <w:marBottom w:val="0"/>
      <w:divBdr>
        <w:top w:val="none" w:sz="0" w:space="0" w:color="auto"/>
        <w:left w:val="none" w:sz="0" w:space="0" w:color="auto"/>
        <w:bottom w:val="none" w:sz="0" w:space="0" w:color="auto"/>
        <w:right w:val="none" w:sz="0" w:space="0" w:color="auto"/>
      </w:divBdr>
    </w:div>
    <w:div w:id="697509917">
      <w:bodyDiv w:val="1"/>
      <w:marLeft w:val="0"/>
      <w:marRight w:val="0"/>
      <w:marTop w:val="0"/>
      <w:marBottom w:val="0"/>
      <w:divBdr>
        <w:top w:val="none" w:sz="0" w:space="0" w:color="auto"/>
        <w:left w:val="none" w:sz="0" w:space="0" w:color="auto"/>
        <w:bottom w:val="none" w:sz="0" w:space="0" w:color="auto"/>
        <w:right w:val="none" w:sz="0" w:space="0" w:color="auto"/>
      </w:divBdr>
    </w:div>
    <w:div w:id="698166754">
      <w:bodyDiv w:val="1"/>
      <w:marLeft w:val="0"/>
      <w:marRight w:val="0"/>
      <w:marTop w:val="0"/>
      <w:marBottom w:val="0"/>
      <w:divBdr>
        <w:top w:val="none" w:sz="0" w:space="0" w:color="auto"/>
        <w:left w:val="none" w:sz="0" w:space="0" w:color="auto"/>
        <w:bottom w:val="none" w:sz="0" w:space="0" w:color="auto"/>
        <w:right w:val="none" w:sz="0" w:space="0" w:color="auto"/>
      </w:divBdr>
    </w:div>
    <w:div w:id="698552397">
      <w:bodyDiv w:val="1"/>
      <w:marLeft w:val="0"/>
      <w:marRight w:val="0"/>
      <w:marTop w:val="0"/>
      <w:marBottom w:val="0"/>
      <w:divBdr>
        <w:top w:val="none" w:sz="0" w:space="0" w:color="auto"/>
        <w:left w:val="none" w:sz="0" w:space="0" w:color="auto"/>
        <w:bottom w:val="none" w:sz="0" w:space="0" w:color="auto"/>
        <w:right w:val="none" w:sz="0" w:space="0" w:color="auto"/>
      </w:divBdr>
    </w:div>
    <w:div w:id="701633051">
      <w:bodyDiv w:val="1"/>
      <w:marLeft w:val="0"/>
      <w:marRight w:val="0"/>
      <w:marTop w:val="0"/>
      <w:marBottom w:val="0"/>
      <w:divBdr>
        <w:top w:val="none" w:sz="0" w:space="0" w:color="auto"/>
        <w:left w:val="none" w:sz="0" w:space="0" w:color="auto"/>
        <w:bottom w:val="none" w:sz="0" w:space="0" w:color="auto"/>
        <w:right w:val="none" w:sz="0" w:space="0" w:color="auto"/>
      </w:divBdr>
    </w:div>
    <w:div w:id="702943241">
      <w:bodyDiv w:val="1"/>
      <w:marLeft w:val="0"/>
      <w:marRight w:val="0"/>
      <w:marTop w:val="0"/>
      <w:marBottom w:val="0"/>
      <w:divBdr>
        <w:top w:val="none" w:sz="0" w:space="0" w:color="auto"/>
        <w:left w:val="none" w:sz="0" w:space="0" w:color="auto"/>
        <w:bottom w:val="none" w:sz="0" w:space="0" w:color="auto"/>
        <w:right w:val="none" w:sz="0" w:space="0" w:color="auto"/>
      </w:divBdr>
    </w:div>
    <w:div w:id="703209316">
      <w:bodyDiv w:val="1"/>
      <w:marLeft w:val="0"/>
      <w:marRight w:val="0"/>
      <w:marTop w:val="0"/>
      <w:marBottom w:val="0"/>
      <w:divBdr>
        <w:top w:val="none" w:sz="0" w:space="0" w:color="auto"/>
        <w:left w:val="none" w:sz="0" w:space="0" w:color="auto"/>
        <w:bottom w:val="none" w:sz="0" w:space="0" w:color="auto"/>
        <w:right w:val="none" w:sz="0" w:space="0" w:color="auto"/>
      </w:divBdr>
    </w:div>
    <w:div w:id="703671400">
      <w:bodyDiv w:val="1"/>
      <w:marLeft w:val="0"/>
      <w:marRight w:val="0"/>
      <w:marTop w:val="0"/>
      <w:marBottom w:val="0"/>
      <w:divBdr>
        <w:top w:val="none" w:sz="0" w:space="0" w:color="auto"/>
        <w:left w:val="none" w:sz="0" w:space="0" w:color="auto"/>
        <w:bottom w:val="none" w:sz="0" w:space="0" w:color="auto"/>
        <w:right w:val="none" w:sz="0" w:space="0" w:color="auto"/>
      </w:divBdr>
    </w:div>
    <w:div w:id="703941316">
      <w:bodyDiv w:val="1"/>
      <w:marLeft w:val="0"/>
      <w:marRight w:val="0"/>
      <w:marTop w:val="0"/>
      <w:marBottom w:val="0"/>
      <w:divBdr>
        <w:top w:val="none" w:sz="0" w:space="0" w:color="auto"/>
        <w:left w:val="none" w:sz="0" w:space="0" w:color="auto"/>
        <w:bottom w:val="none" w:sz="0" w:space="0" w:color="auto"/>
        <w:right w:val="none" w:sz="0" w:space="0" w:color="auto"/>
      </w:divBdr>
    </w:div>
    <w:div w:id="705982494">
      <w:bodyDiv w:val="1"/>
      <w:marLeft w:val="0"/>
      <w:marRight w:val="0"/>
      <w:marTop w:val="0"/>
      <w:marBottom w:val="0"/>
      <w:divBdr>
        <w:top w:val="none" w:sz="0" w:space="0" w:color="auto"/>
        <w:left w:val="none" w:sz="0" w:space="0" w:color="auto"/>
        <w:bottom w:val="none" w:sz="0" w:space="0" w:color="auto"/>
        <w:right w:val="none" w:sz="0" w:space="0" w:color="auto"/>
      </w:divBdr>
    </w:div>
    <w:div w:id="707022561">
      <w:bodyDiv w:val="1"/>
      <w:marLeft w:val="0"/>
      <w:marRight w:val="0"/>
      <w:marTop w:val="0"/>
      <w:marBottom w:val="0"/>
      <w:divBdr>
        <w:top w:val="none" w:sz="0" w:space="0" w:color="auto"/>
        <w:left w:val="none" w:sz="0" w:space="0" w:color="auto"/>
        <w:bottom w:val="none" w:sz="0" w:space="0" w:color="auto"/>
        <w:right w:val="none" w:sz="0" w:space="0" w:color="auto"/>
      </w:divBdr>
    </w:div>
    <w:div w:id="708188636">
      <w:bodyDiv w:val="1"/>
      <w:marLeft w:val="0"/>
      <w:marRight w:val="0"/>
      <w:marTop w:val="0"/>
      <w:marBottom w:val="0"/>
      <w:divBdr>
        <w:top w:val="none" w:sz="0" w:space="0" w:color="auto"/>
        <w:left w:val="none" w:sz="0" w:space="0" w:color="auto"/>
        <w:bottom w:val="none" w:sz="0" w:space="0" w:color="auto"/>
        <w:right w:val="none" w:sz="0" w:space="0" w:color="auto"/>
      </w:divBdr>
    </w:div>
    <w:div w:id="709234042">
      <w:bodyDiv w:val="1"/>
      <w:marLeft w:val="0"/>
      <w:marRight w:val="0"/>
      <w:marTop w:val="0"/>
      <w:marBottom w:val="0"/>
      <w:divBdr>
        <w:top w:val="none" w:sz="0" w:space="0" w:color="auto"/>
        <w:left w:val="none" w:sz="0" w:space="0" w:color="auto"/>
        <w:bottom w:val="none" w:sz="0" w:space="0" w:color="auto"/>
        <w:right w:val="none" w:sz="0" w:space="0" w:color="auto"/>
      </w:divBdr>
    </w:div>
    <w:div w:id="709454186">
      <w:bodyDiv w:val="1"/>
      <w:marLeft w:val="0"/>
      <w:marRight w:val="0"/>
      <w:marTop w:val="0"/>
      <w:marBottom w:val="0"/>
      <w:divBdr>
        <w:top w:val="none" w:sz="0" w:space="0" w:color="auto"/>
        <w:left w:val="none" w:sz="0" w:space="0" w:color="auto"/>
        <w:bottom w:val="none" w:sz="0" w:space="0" w:color="auto"/>
        <w:right w:val="none" w:sz="0" w:space="0" w:color="auto"/>
      </w:divBdr>
    </w:div>
    <w:div w:id="709838251">
      <w:bodyDiv w:val="1"/>
      <w:marLeft w:val="0"/>
      <w:marRight w:val="0"/>
      <w:marTop w:val="0"/>
      <w:marBottom w:val="0"/>
      <w:divBdr>
        <w:top w:val="none" w:sz="0" w:space="0" w:color="auto"/>
        <w:left w:val="none" w:sz="0" w:space="0" w:color="auto"/>
        <w:bottom w:val="none" w:sz="0" w:space="0" w:color="auto"/>
        <w:right w:val="none" w:sz="0" w:space="0" w:color="auto"/>
      </w:divBdr>
    </w:div>
    <w:div w:id="710030882">
      <w:bodyDiv w:val="1"/>
      <w:marLeft w:val="0"/>
      <w:marRight w:val="0"/>
      <w:marTop w:val="0"/>
      <w:marBottom w:val="0"/>
      <w:divBdr>
        <w:top w:val="none" w:sz="0" w:space="0" w:color="auto"/>
        <w:left w:val="none" w:sz="0" w:space="0" w:color="auto"/>
        <w:bottom w:val="none" w:sz="0" w:space="0" w:color="auto"/>
        <w:right w:val="none" w:sz="0" w:space="0" w:color="auto"/>
      </w:divBdr>
    </w:div>
    <w:div w:id="711227250">
      <w:bodyDiv w:val="1"/>
      <w:marLeft w:val="0"/>
      <w:marRight w:val="0"/>
      <w:marTop w:val="0"/>
      <w:marBottom w:val="0"/>
      <w:divBdr>
        <w:top w:val="none" w:sz="0" w:space="0" w:color="auto"/>
        <w:left w:val="none" w:sz="0" w:space="0" w:color="auto"/>
        <w:bottom w:val="none" w:sz="0" w:space="0" w:color="auto"/>
        <w:right w:val="none" w:sz="0" w:space="0" w:color="auto"/>
      </w:divBdr>
    </w:div>
    <w:div w:id="712267049">
      <w:bodyDiv w:val="1"/>
      <w:marLeft w:val="0"/>
      <w:marRight w:val="0"/>
      <w:marTop w:val="0"/>
      <w:marBottom w:val="0"/>
      <w:divBdr>
        <w:top w:val="none" w:sz="0" w:space="0" w:color="auto"/>
        <w:left w:val="none" w:sz="0" w:space="0" w:color="auto"/>
        <w:bottom w:val="none" w:sz="0" w:space="0" w:color="auto"/>
        <w:right w:val="none" w:sz="0" w:space="0" w:color="auto"/>
      </w:divBdr>
    </w:div>
    <w:div w:id="712458749">
      <w:bodyDiv w:val="1"/>
      <w:marLeft w:val="0"/>
      <w:marRight w:val="0"/>
      <w:marTop w:val="0"/>
      <w:marBottom w:val="0"/>
      <w:divBdr>
        <w:top w:val="none" w:sz="0" w:space="0" w:color="auto"/>
        <w:left w:val="none" w:sz="0" w:space="0" w:color="auto"/>
        <w:bottom w:val="none" w:sz="0" w:space="0" w:color="auto"/>
        <w:right w:val="none" w:sz="0" w:space="0" w:color="auto"/>
      </w:divBdr>
    </w:div>
    <w:div w:id="713037938">
      <w:bodyDiv w:val="1"/>
      <w:marLeft w:val="0"/>
      <w:marRight w:val="0"/>
      <w:marTop w:val="0"/>
      <w:marBottom w:val="0"/>
      <w:divBdr>
        <w:top w:val="none" w:sz="0" w:space="0" w:color="auto"/>
        <w:left w:val="none" w:sz="0" w:space="0" w:color="auto"/>
        <w:bottom w:val="none" w:sz="0" w:space="0" w:color="auto"/>
        <w:right w:val="none" w:sz="0" w:space="0" w:color="auto"/>
      </w:divBdr>
    </w:div>
    <w:div w:id="713820569">
      <w:bodyDiv w:val="1"/>
      <w:marLeft w:val="0"/>
      <w:marRight w:val="0"/>
      <w:marTop w:val="0"/>
      <w:marBottom w:val="0"/>
      <w:divBdr>
        <w:top w:val="none" w:sz="0" w:space="0" w:color="auto"/>
        <w:left w:val="none" w:sz="0" w:space="0" w:color="auto"/>
        <w:bottom w:val="none" w:sz="0" w:space="0" w:color="auto"/>
        <w:right w:val="none" w:sz="0" w:space="0" w:color="auto"/>
      </w:divBdr>
    </w:div>
    <w:div w:id="714158385">
      <w:bodyDiv w:val="1"/>
      <w:marLeft w:val="0"/>
      <w:marRight w:val="0"/>
      <w:marTop w:val="0"/>
      <w:marBottom w:val="0"/>
      <w:divBdr>
        <w:top w:val="none" w:sz="0" w:space="0" w:color="auto"/>
        <w:left w:val="none" w:sz="0" w:space="0" w:color="auto"/>
        <w:bottom w:val="none" w:sz="0" w:space="0" w:color="auto"/>
        <w:right w:val="none" w:sz="0" w:space="0" w:color="auto"/>
      </w:divBdr>
    </w:div>
    <w:div w:id="715617446">
      <w:bodyDiv w:val="1"/>
      <w:marLeft w:val="0"/>
      <w:marRight w:val="0"/>
      <w:marTop w:val="0"/>
      <w:marBottom w:val="0"/>
      <w:divBdr>
        <w:top w:val="none" w:sz="0" w:space="0" w:color="auto"/>
        <w:left w:val="none" w:sz="0" w:space="0" w:color="auto"/>
        <w:bottom w:val="none" w:sz="0" w:space="0" w:color="auto"/>
        <w:right w:val="none" w:sz="0" w:space="0" w:color="auto"/>
      </w:divBdr>
    </w:div>
    <w:div w:id="718284925">
      <w:bodyDiv w:val="1"/>
      <w:marLeft w:val="0"/>
      <w:marRight w:val="0"/>
      <w:marTop w:val="0"/>
      <w:marBottom w:val="0"/>
      <w:divBdr>
        <w:top w:val="none" w:sz="0" w:space="0" w:color="auto"/>
        <w:left w:val="none" w:sz="0" w:space="0" w:color="auto"/>
        <w:bottom w:val="none" w:sz="0" w:space="0" w:color="auto"/>
        <w:right w:val="none" w:sz="0" w:space="0" w:color="auto"/>
      </w:divBdr>
    </w:div>
    <w:div w:id="718671549">
      <w:bodyDiv w:val="1"/>
      <w:marLeft w:val="0"/>
      <w:marRight w:val="0"/>
      <w:marTop w:val="0"/>
      <w:marBottom w:val="0"/>
      <w:divBdr>
        <w:top w:val="none" w:sz="0" w:space="0" w:color="auto"/>
        <w:left w:val="none" w:sz="0" w:space="0" w:color="auto"/>
        <w:bottom w:val="none" w:sz="0" w:space="0" w:color="auto"/>
        <w:right w:val="none" w:sz="0" w:space="0" w:color="auto"/>
      </w:divBdr>
    </w:div>
    <w:div w:id="719355289">
      <w:bodyDiv w:val="1"/>
      <w:marLeft w:val="0"/>
      <w:marRight w:val="0"/>
      <w:marTop w:val="0"/>
      <w:marBottom w:val="0"/>
      <w:divBdr>
        <w:top w:val="none" w:sz="0" w:space="0" w:color="auto"/>
        <w:left w:val="none" w:sz="0" w:space="0" w:color="auto"/>
        <w:bottom w:val="none" w:sz="0" w:space="0" w:color="auto"/>
        <w:right w:val="none" w:sz="0" w:space="0" w:color="auto"/>
      </w:divBdr>
    </w:div>
    <w:div w:id="720010039">
      <w:bodyDiv w:val="1"/>
      <w:marLeft w:val="0"/>
      <w:marRight w:val="0"/>
      <w:marTop w:val="0"/>
      <w:marBottom w:val="0"/>
      <w:divBdr>
        <w:top w:val="none" w:sz="0" w:space="0" w:color="auto"/>
        <w:left w:val="none" w:sz="0" w:space="0" w:color="auto"/>
        <w:bottom w:val="none" w:sz="0" w:space="0" w:color="auto"/>
        <w:right w:val="none" w:sz="0" w:space="0" w:color="auto"/>
      </w:divBdr>
    </w:div>
    <w:div w:id="721170493">
      <w:bodyDiv w:val="1"/>
      <w:marLeft w:val="0"/>
      <w:marRight w:val="0"/>
      <w:marTop w:val="0"/>
      <w:marBottom w:val="0"/>
      <w:divBdr>
        <w:top w:val="none" w:sz="0" w:space="0" w:color="auto"/>
        <w:left w:val="none" w:sz="0" w:space="0" w:color="auto"/>
        <w:bottom w:val="none" w:sz="0" w:space="0" w:color="auto"/>
        <w:right w:val="none" w:sz="0" w:space="0" w:color="auto"/>
      </w:divBdr>
    </w:div>
    <w:div w:id="721249628">
      <w:bodyDiv w:val="1"/>
      <w:marLeft w:val="0"/>
      <w:marRight w:val="0"/>
      <w:marTop w:val="0"/>
      <w:marBottom w:val="0"/>
      <w:divBdr>
        <w:top w:val="none" w:sz="0" w:space="0" w:color="auto"/>
        <w:left w:val="none" w:sz="0" w:space="0" w:color="auto"/>
        <w:bottom w:val="none" w:sz="0" w:space="0" w:color="auto"/>
        <w:right w:val="none" w:sz="0" w:space="0" w:color="auto"/>
      </w:divBdr>
    </w:div>
    <w:div w:id="721371215">
      <w:bodyDiv w:val="1"/>
      <w:marLeft w:val="0"/>
      <w:marRight w:val="0"/>
      <w:marTop w:val="0"/>
      <w:marBottom w:val="0"/>
      <w:divBdr>
        <w:top w:val="none" w:sz="0" w:space="0" w:color="auto"/>
        <w:left w:val="none" w:sz="0" w:space="0" w:color="auto"/>
        <w:bottom w:val="none" w:sz="0" w:space="0" w:color="auto"/>
        <w:right w:val="none" w:sz="0" w:space="0" w:color="auto"/>
      </w:divBdr>
    </w:div>
    <w:div w:id="722749776">
      <w:bodyDiv w:val="1"/>
      <w:marLeft w:val="0"/>
      <w:marRight w:val="0"/>
      <w:marTop w:val="0"/>
      <w:marBottom w:val="0"/>
      <w:divBdr>
        <w:top w:val="none" w:sz="0" w:space="0" w:color="auto"/>
        <w:left w:val="none" w:sz="0" w:space="0" w:color="auto"/>
        <w:bottom w:val="none" w:sz="0" w:space="0" w:color="auto"/>
        <w:right w:val="none" w:sz="0" w:space="0" w:color="auto"/>
      </w:divBdr>
    </w:div>
    <w:div w:id="722755780">
      <w:bodyDiv w:val="1"/>
      <w:marLeft w:val="0"/>
      <w:marRight w:val="0"/>
      <w:marTop w:val="0"/>
      <w:marBottom w:val="0"/>
      <w:divBdr>
        <w:top w:val="none" w:sz="0" w:space="0" w:color="auto"/>
        <w:left w:val="none" w:sz="0" w:space="0" w:color="auto"/>
        <w:bottom w:val="none" w:sz="0" w:space="0" w:color="auto"/>
        <w:right w:val="none" w:sz="0" w:space="0" w:color="auto"/>
      </w:divBdr>
    </w:div>
    <w:div w:id="724983785">
      <w:bodyDiv w:val="1"/>
      <w:marLeft w:val="0"/>
      <w:marRight w:val="0"/>
      <w:marTop w:val="0"/>
      <w:marBottom w:val="0"/>
      <w:divBdr>
        <w:top w:val="none" w:sz="0" w:space="0" w:color="auto"/>
        <w:left w:val="none" w:sz="0" w:space="0" w:color="auto"/>
        <w:bottom w:val="none" w:sz="0" w:space="0" w:color="auto"/>
        <w:right w:val="none" w:sz="0" w:space="0" w:color="auto"/>
      </w:divBdr>
    </w:div>
    <w:div w:id="725908219">
      <w:bodyDiv w:val="1"/>
      <w:marLeft w:val="0"/>
      <w:marRight w:val="0"/>
      <w:marTop w:val="0"/>
      <w:marBottom w:val="0"/>
      <w:divBdr>
        <w:top w:val="none" w:sz="0" w:space="0" w:color="auto"/>
        <w:left w:val="none" w:sz="0" w:space="0" w:color="auto"/>
        <w:bottom w:val="none" w:sz="0" w:space="0" w:color="auto"/>
        <w:right w:val="none" w:sz="0" w:space="0" w:color="auto"/>
      </w:divBdr>
    </w:div>
    <w:div w:id="726106047">
      <w:bodyDiv w:val="1"/>
      <w:marLeft w:val="0"/>
      <w:marRight w:val="0"/>
      <w:marTop w:val="0"/>
      <w:marBottom w:val="0"/>
      <w:divBdr>
        <w:top w:val="none" w:sz="0" w:space="0" w:color="auto"/>
        <w:left w:val="none" w:sz="0" w:space="0" w:color="auto"/>
        <w:bottom w:val="none" w:sz="0" w:space="0" w:color="auto"/>
        <w:right w:val="none" w:sz="0" w:space="0" w:color="auto"/>
      </w:divBdr>
    </w:div>
    <w:div w:id="726148462">
      <w:bodyDiv w:val="1"/>
      <w:marLeft w:val="0"/>
      <w:marRight w:val="0"/>
      <w:marTop w:val="0"/>
      <w:marBottom w:val="0"/>
      <w:divBdr>
        <w:top w:val="none" w:sz="0" w:space="0" w:color="auto"/>
        <w:left w:val="none" w:sz="0" w:space="0" w:color="auto"/>
        <w:bottom w:val="none" w:sz="0" w:space="0" w:color="auto"/>
        <w:right w:val="none" w:sz="0" w:space="0" w:color="auto"/>
      </w:divBdr>
    </w:div>
    <w:div w:id="726606662">
      <w:bodyDiv w:val="1"/>
      <w:marLeft w:val="0"/>
      <w:marRight w:val="0"/>
      <w:marTop w:val="0"/>
      <w:marBottom w:val="0"/>
      <w:divBdr>
        <w:top w:val="none" w:sz="0" w:space="0" w:color="auto"/>
        <w:left w:val="none" w:sz="0" w:space="0" w:color="auto"/>
        <w:bottom w:val="none" w:sz="0" w:space="0" w:color="auto"/>
        <w:right w:val="none" w:sz="0" w:space="0" w:color="auto"/>
      </w:divBdr>
    </w:div>
    <w:div w:id="730082965">
      <w:bodyDiv w:val="1"/>
      <w:marLeft w:val="0"/>
      <w:marRight w:val="0"/>
      <w:marTop w:val="0"/>
      <w:marBottom w:val="0"/>
      <w:divBdr>
        <w:top w:val="none" w:sz="0" w:space="0" w:color="auto"/>
        <w:left w:val="none" w:sz="0" w:space="0" w:color="auto"/>
        <w:bottom w:val="none" w:sz="0" w:space="0" w:color="auto"/>
        <w:right w:val="none" w:sz="0" w:space="0" w:color="auto"/>
      </w:divBdr>
    </w:div>
    <w:div w:id="731852156">
      <w:bodyDiv w:val="1"/>
      <w:marLeft w:val="0"/>
      <w:marRight w:val="0"/>
      <w:marTop w:val="0"/>
      <w:marBottom w:val="0"/>
      <w:divBdr>
        <w:top w:val="none" w:sz="0" w:space="0" w:color="auto"/>
        <w:left w:val="none" w:sz="0" w:space="0" w:color="auto"/>
        <w:bottom w:val="none" w:sz="0" w:space="0" w:color="auto"/>
        <w:right w:val="none" w:sz="0" w:space="0" w:color="auto"/>
      </w:divBdr>
    </w:div>
    <w:div w:id="732047175">
      <w:bodyDiv w:val="1"/>
      <w:marLeft w:val="0"/>
      <w:marRight w:val="0"/>
      <w:marTop w:val="0"/>
      <w:marBottom w:val="0"/>
      <w:divBdr>
        <w:top w:val="none" w:sz="0" w:space="0" w:color="auto"/>
        <w:left w:val="none" w:sz="0" w:space="0" w:color="auto"/>
        <w:bottom w:val="none" w:sz="0" w:space="0" w:color="auto"/>
        <w:right w:val="none" w:sz="0" w:space="0" w:color="auto"/>
      </w:divBdr>
    </w:div>
    <w:div w:id="736050882">
      <w:bodyDiv w:val="1"/>
      <w:marLeft w:val="0"/>
      <w:marRight w:val="0"/>
      <w:marTop w:val="0"/>
      <w:marBottom w:val="0"/>
      <w:divBdr>
        <w:top w:val="none" w:sz="0" w:space="0" w:color="auto"/>
        <w:left w:val="none" w:sz="0" w:space="0" w:color="auto"/>
        <w:bottom w:val="none" w:sz="0" w:space="0" w:color="auto"/>
        <w:right w:val="none" w:sz="0" w:space="0" w:color="auto"/>
      </w:divBdr>
    </w:div>
    <w:div w:id="737019141">
      <w:bodyDiv w:val="1"/>
      <w:marLeft w:val="0"/>
      <w:marRight w:val="0"/>
      <w:marTop w:val="0"/>
      <w:marBottom w:val="0"/>
      <w:divBdr>
        <w:top w:val="none" w:sz="0" w:space="0" w:color="auto"/>
        <w:left w:val="none" w:sz="0" w:space="0" w:color="auto"/>
        <w:bottom w:val="none" w:sz="0" w:space="0" w:color="auto"/>
        <w:right w:val="none" w:sz="0" w:space="0" w:color="auto"/>
      </w:divBdr>
    </w:div>
    <w:div w:id="738328949">
      <w:bodyDiv w:val="1"/>
      <w:marLeft w:val="0"/>
      <w:marRight w:val="0"/>
      <w:marTop w:val="0"/>
      <w:marBottom w:val="0"/>
      <w:divBdr>
        <w:top w:val="none" w:sz="0" w:space="0" w:color="auto"/>
        <w:left w:val="none" w:sz="0" w:space="0" w:color="auto"/>
        <w:bottom w:val="none" w:sz="0" w:space="0" w:color="auto"/>
        <w:right w:val="none" w:sz="0" w:space="0" w:color="auto"/>
      </w:divBdr>
    </w:div>
    <w:div w:id="738744991">
      <w:bodyDiv w:val="1"/>
      <w:marLeft w:val="0"/>
      <w:marRight w:val="0"/>
      <w:marTop w:val="0"/>
      <w:marBottom w:val="0"/>
      <w:divBdr>
        <w:top w:val="none" w:sz="0" w:space="0" w:color="auto"/>
        <w:left w:val="none" w:sz="0" w:space="0" w:color="auto"/>
        <w:bottom w:val="none" w:sz="0" w:space="0" w:color="auto"/>
        <w:right w:val="none" w:sz="0" w:space="0" w:color="auto"/>
      </w:divBdr>
    </w:div>
    <w:div w:id="740637662">
      <w:bodyDiv w:val="1"/>
      <w:marLeft w:val="0"/>
      <w:marRight w:val="0"/>
      <w:marTop w:val="0"/>
      <w:marBottom w:val="0"/>
      <w:divBdr>
        <w:top w:val="none" w:sz="0" w:space="0" w:color="auto"/>
        <w:left w:val="none" w:sz="0" w:space="0" w:color="auto"/>
        <w:bottom w:val="none" w:sz="0" w:space="0" w:color="auto"/>
        <w:right w:val="none" w:sz="0" w:space="0" w:color="auto"/>
      </w:divBdr>
    </w:div>
    <w:div w:id="740644172">
      <w:bodyDiv w:val="1"/>
      <w:marLeft w:val="0"/>
      <w:marRight w:val="0"/>
      <w:marTop w:val="0"/>
      <w:marBottom w:val="0"/>
      <w:divBdr>
        <w:top w:val="none" w:sz="0" w:space="0" w:color="auto"/>
        <w:left w:val="none" w:sz="0" w:space="0" w:color="auto"/>
        <w:bottom w:val="none" w:sz="0" w:space="0" w:color="auto"/>
        <w:right w:val="none" w:sz="0" w:space="0" w:color="auto"/>
      </w:divBdr>
    </w:div>
    <w:div w:id="743725556">
      <w:bodyDiv w:val="1"/>
      <w:marLeft w:val="0"/>
      <w:marRight w:val="0"/>
      <w:marTop w:val="0"/>
      <w:marBottom w:val="0"/>
      <w:divBdr>
        <w:top w:val="none" w:sz="0" w:space="0" w:color="auto"/>
        <w:left w:val="none" w:sz="0" w:space="0" w:color="auto"/>
        <w:bottom w:val="none" w:sz="0" w:space="0" w:color="auto"/>
        <w:right w:val="none" w:sz="0" w:space="0" w:color="auto"/>
      </w:divBdr>
    </w:div>
    <w:div w:id="744301473">
      <w:bodyDiv w:val="1"/>
      <w:marLeft w:val="0"/>
      <w:marRight w:val="0"/>
      <w:marTop w:val="0"/>
      <w:marBottom w:val="0"/>
      <w:divBdr>
        <w:top w:val="none" w:sz="0" w:space="0" w:color="auto"/>
        <w:left w:val="none" w:sz="0" w:space="0" w:color="auto"/>
        <w:bottom w:val="none" w:sz="0" w:space="0" w:color="auto"/>
        <w:right w:val="none" w:sz="0" w:space="0" w:color="auto"/>
      </w:divBdr>
    </w:div>
    <w:div w:id="744843241">
      <w:bodyDiv w:val="1"/>
      <w:marLeft w:val="0"/>
      <w:marRight w:val="0"/>
      <w:marTop w:val="0"/>
      <w:marBottom w:val="0"/>
      <w:divBdr>
        <w:top w:val="none" w:sz="0" w:space="0" w:color="auto"/>
        <w:left w:val="none" w:sz="0" w:space="0" w:color="auto"/>
        <w:bottom w:val="none" w:sz="0" w:space="0" w:color="auto"/>
        <w:right w:val="none" w:sz="0" w:space="0" w:color="auto"/>
      </w:divBdr>
    </w:div>
    <w:div w:id="745804805">
      <w:bodyDiv w:val="1"/>
      <w:marLeft w:val="0"/>
      <w:marRight w:val="0"/>
      <w:marTop w:val="0"/>
      <w:marBottom w:val="0"/>
      <w:divBdr>
        <w:top w:val="none" w:sz="0" w:space="0" w:color="auto"/>
        <w:left w:val="none" w:sz="0" w:space="0" w:color="auto"/>
        <w:bottom w:val="none" w:sz="0" w:space="0" w:color="auto"/>
        <w:right w:val="none" w:sz="0" w:space="0" w:color="auto"/>
      </w:divBdr>
    </w:div>
    <w:div w:id="747267029">
      <w:bodyDiv w:val="1"/>
      <w:marLeft w:val="0"/>
      <w:marRight w:val="0"/>
      <w:marTop w:val="0"/>
      <w:marBottom w:val="0"/>
      <w:divBdr>
        <w:top w:val="none" w:sz="0" w:space="0" w:color="auto"/>
        <w:left w:val="none" w:sz="0" w:space="0" w:color="auto"/>
        <w:bottom w:val="none" w:sz="0" w:space="0" w:color="auto"/>
        <w:right w:val="none" w:sz="0" w:space="0" w:color="auto"/>
      </w:divBdr>
    </w:div>
    <w:div w:id="747534425">
      <w:bodyDiv w:val="1"/>
      <w:marLeft w:val="0"/>
      <w:marRight w:val="0"/>
      <w:marTop w:val="0"/>
      <w:marBottom w:val="0"/>
      <w:divBdr>
        <w:top w:val="none" w:sz="0" w:space="0" w:color="auto"/>
        <w:left w:val="none" w:sz="0" w:space="0" w:color="auto"/>
        <w:bottom w:val="none" w:sz="0" w:space="0" w:color="auto"/>
        <w:right w:val="none" w:sz="0" w:space="0" w:color="auto"/>
      </w:divBdr>
    </w:div>
    <w:div w:id="748191377">
      <w:bodyDiv w:val="1"/>
      <w:marLeft w:val="0"/>
      <w:marRight w:val="0"/>
      <w:marTop w:val="0"/>
      <w:marBottom w:val="0"/>
      <w:divBdr>
        <w:top w:val="none" w:sz="0" w:space="0" w:color="auto"/>
        <w:left w:val="none" w:sz="0" w:space="0" w:color="auto"/>
        <w:bottom w:val="none" w:sz="0" w:space="0" w:color="auto"/>
        <w:right w:val="none" w:sz="0" w:space="0" w:color="auto"/>
      </w:divBdr>
    </w:div>
    <w:div w:id="750083855">
      <w:bodyDiv w:val="1"/>
      <w:marLeft w:val="0"/>
      <w:marRight w:val="0"/>
      <w:marTop w:val="0"/>
      <w:marBottom w:val="0"/>
      <w:divBdr>
        <w:top w:val="none" w:sz="0" w:space="0" w:color="auto"/>
        <w:left w:val="none" w:sz="0" w:space="0" w:color="auto"/>
        <w:bottom w:val="none" w:sz="0" w:space="0" w:color="auto"/>
        <w:right w:val="none" w:sz="0" w:space="0" w:color="auto"/>
      </w:divBdr>
    </w:div>
    <w:div w:id="751974980">
      <w:bodyDiv w:val="1"/>
      <w:marLeft w:val="0"/>
      <w:marRight w:val="0"/>
      <w:marTop w:val="0"/>
      <w:marBottom w:val="0"/>
      <w:divBdr>
        <w:top w:val="none" w:sz="0" w:space="0" w:color="auto"/>
        <w:left w:val="none" w:sz="0" w:space="0" w:color="auto"/>
        <w:bottom w:val="none" w:sz="0" w:space="0" w:color="auto"/>
        <w:right w:val="none" w:sz="0" w:space="0" w:color="auto"/>
      </w:divBdr>
    </w:div>
    <w:div w:id="753472195">
      <w:bodyDiv w:val="1"/>
      <w:marLeft w:val="0"/>
      <w:marRight w:val="0"/>
      <w:marTop w:val="0"/>
      <w:marBottom w:val="0"/>
      <w:divBdr>
        <w:top w:val="none" w:sz="0" w:space="0" w:color="auto"/>
        <w:left w:val="none" w:sz="0" w:space="0" w:color="auto"/>
        <w:bottom w:val="none" w:sz="0" w:space="0" w:color="auto"/>
        <w:right w:val="none" w:sz="0" w:space="0" w:color="auto"/>
      </w:divBdr>
    </w:div>
    <w:div w:id="754128240">
      <w:bodyDiv w:val="1"/>
      <w:marLeft w:val="0"/>
      <w:marRight w:val="0"/>
      <w:marTop w:val="0"/>
      <w:marBottom w:val="0"/>
      <w:divBdr>
        <w:top w:val="none" w:sz="0" w:space="0" w:color="auto"/>
        <w:left w:val="none" w:sz="0" w:space="0" w:color="auto"/>
        <w:bottom w:val="none" w:sz="0" w:space="0" w:color="auto"/>
        <w:right w:val="none" w:sz="0" w:space="0" w:color="auto"/>
      </w:divBdr>
    </w:div>
    <w:div w:id="755323494">
      <w:bodyDiv w:val="1"/>
      <w:marLeft w:val="0"/>
      <w:marRight w:val="0"/>
      <w:marTop w:val="0"/>
      <w:marBottom w:val="0"/>
      <w:divBdr>
        <w:top w:val="none" w:sz="0" w:space="0" w:color="auto"/>
        <w:left w:val="none" w:sz="0" w:space="0" w:color="auto"/>
        <w:bottom w:val="none" w:sz="0" w:space="0" w:color="auto"/>
        <w:right w:val="none" w:sz="0" w:space="0" w:color="auto"/>
      </w:divBdr>
    </w:div>
    <w:div w:id="756293288">
      <w:bodyDiv w:val="1"/>
      <w:marLeft w:val="0"/>
      <w:marRight w:val="0"/>
      <w:marTop w:val="0"/>
      <w:marBottom w:val="0"/>
      <w:divBdr>
        <w:top w:val="none" w:sz="0" w:space="0" w:color="auto"/>
        <w:left w:val="none" w:sz="0" w:space="0" w:color="auto"/>
        <w:bottom w:val="none" w:sz="0" w:space="0" w:color="auto"/>
        <w:right w:val="none" w:sz="0" w:space="0" w:color="auto"/>
      </w:divBdr>
    </w:div>
    <w:div w:id="756365703">
      <w:bodyDiv w:val="1"/>
      <w:marLeft w:val="0"/>
      <w:marRight w:val="0"/>
      <w:marTop w:val="0"/>
      <w:marBottom w:val="0"/>
      <w:divBdr>
        <w:top w:val="none" w:sz="0" w:space="0" w:color="auto"/>
        <w:left w:val="none" w:sz="0" w:space="0" w:color="auto"/>
        <w:bottom w:val="none" w:sz="0" w:space="0" w:color="auto"/>
        <w:right w:val="none" w:sz="0" w:space="0" w:color="auto"/>
      </w:divBdr>
    </w:div>
    <w:div w:id="756631355">
      <w:bodyDiv w:val="1"/>
      <w:marLeft w:val="0"/>
      <w:marRight w:val="0"/>
      <w:marTop w:val="0"/>
      <w:marBottom w:val="0"/>
      <w:divBdr>
        <w:top w:val="none" w:sz="0" w:space="0" w:color="auto"/>
        <w:left w:val="none" w:sz="0" w:space="0" w:color="auto"/>
        <w:bottom w:val="none" w:sz="0" w:space="0" w:color="auto"/>
        <w:right w:val="none" w:sz="0" w:space="0" w:color="auto"/>
      </w:divBdr>
    </w:div>
    <w:div w:id="757824090">
      <w:bodyDiv w:val="1"/>
      <w:marLeft w:val="0"/>
      <w:marRight w:val="0"/>
      <w:marTop w:val="0"/>
      <w:marBottom w:val="0"/>
      <w:divBdr>
        <w:top w:val="none" w:sz="0" w:space="0" w:color="auto"/>
        <w:left w:val="none" w:sz="0" w:space="0" w:color="auto"/>
        <w:bottom w:val="none" w:sz="0" w:space="0" w:color="auto"/>
        <w:right w:val="none" w:sz="0" w:space="0" w:color="auto"/>
      </w:divBdr>
    </w:div>
    <w:div w:id="757989872">
      <w:bodyDiv w:val="1"/>
      <w:marLeft w:val="0"/>
      <w:marRight w:val="0"/>
      <w:marTop w:val="0"/>
      <w:marBottom w:val="0"/>
      <w:divBdr>
        <w:top w:val="none" w:sz="0" w:space="0" w:color="auto"/>
        <w:left w:val="none" w:sz="0" w:space="0" w:color="auto"/>
        <w:bottom w:val="none" w:sz="0" w:space="0" w:color="auto"/>
        <w:right w:val="none" w:sz="0" w:space="0" w:color="auto"/>
      </w:divBdr>
    </w:div>
    <w:div w:id="758600817">
      <w:bodyDiv w:val="1"/>
      <w:marLeft w:val="0"/>
      <w:marRight w:val="0"/>
      <w:marTop w:val="0"/>
      <w:marBottom w:val="0"/>
      <w:divBdr>
        <w:top w:val="none" w:sz="0" w:space="0" w:color="auto"/>
        <w:left w:val="none" w:sz="0" w:space="0" w:color="auto"/>
        <w:bottom w:val="none" w:sz="0" w:space="0" w:color="auto"/>
        <w:right w:val="none" w:sz="0" w:space="0" w:color="auto"/>
      </w:divBdr>
    </w:div>
    <w:div w:id="759302331">
      <w:bodyDiv w:val="1"/>
      <w:marLeft w:val="0"/>
      <w:marRight w:val="0"/>
      <w:marTop w:val="0"/>
      <w:marBottom w:val="0"/>
      <w:divBdr>
        <w:top w:val="none" w:sz="0" w:space="0" w:color="auto"/>
        <w:left w:val="none" w:sz="0" w:space="0" w:color="auto"/>
        <w:bottom w:val="none" w:sz="0" w:space="0" w:color="auto"/>
        <w:right w:val="none" w:sz="0" w:space="0" w:color="auto"/>
      </w:divBdr>
    </w:div>
    <w:div w:id="761340554">
      <w:bodyDiv w:val="1"/>
      <w:marLeft w:val="0"/>
      <w:marRight w:val="0"/>
      <w:marTop w:val="0"/>
      <w:marBottom w:val="0"/>
      <w:divBdr>
        <w:top w:val="none" w:sz="0" w:space="0" w:color="auto"/>
        <w:left w:val="none" w:sz="0" w:space="0" w:color="auto"/>
        <w:bottom w:val="none" w:sz="0" w:space="0" w:color="auto"/>
        <w:right w:val="none" w:sz="0" w:space="0" w:color="auto"/>
      </w:divBdr>
    </w:div>
    <w:div w:id="762068109">
      <w:bodyDiv w:val="1"/>
      <w:marLeft w:val="0"/>
      <w:marRight w:val="0"/>
      <w:marTop w:val="0"/>
      <w:marBottom w:val="0"/>
      <w:divBdr>
        <w:top w:val="none" w:sz="0" w:space="0" w:color="auto"/>
        <w:left w:val="none" w:sz="0" w:space="0" w:color="auto"/>
        <w:bottom w:val="none" w:sz="0" w:space="0" w:color="auto"/>
        <w:right w:val="none" w:sz="0" w:space="0" w:color="auto"/>
      </w:divBdr>
    </w:div>
    <w:div w:id="762384300">
      <w:bodyDiv w:val="1"/>
      <w:marLeft w:val="0"/>
      <w:marRight w:val="0"/>
      <w:marTop w:val="0"/>
      <w:marBottom w:val="0"/>
      <w:divBdr>
        <w:top w:val="none" w:sz="0" w:space="0" w:color="auto"/>
        <w:left w:val="none" w:sz="0" w:space="0" w:color="auto"/>
        <w:bottom w:val="none" w:sz="0" w:space="0" w:color="auto"/>
        <w:right w:val="none" w:sz="0" w:space="0" w:color="auto"/>
      </w:divBdr>
    </w:div>
    <w:div w:id="762843891">
      <w:bodyDiv w:val="1"/>
      <w:marLeft w:val="0"/>
      <w:marRight w:val="0"/>
      <w:marTop w:val="0"/>
      <w:marBottom w:val="0"/>
      <w:divBdr>
        <w:top w:val="none" w:sz="0" w:space="0" w:color="auto"/>
        <w:left w:val="none" w:sz="0" w:space="0" w:color="auto"/>
        <w:bottom w:val="none" w:sz="0" w:space="0" w:color="auto"/>
        <w:right w:val="none" w:sz="0" w:space="0" w:color="auto"/>
      </w:divBdr>
    </w:div>
    <w:div w:id="762990817">
      <w:bodyDiv w:val="1"/>
      <w:marLeft w:val="0"/>
      <w:marRight w:val="0"/>
      <w:marTop w:val="0"/>
      <w:marBottom w:val="0"/>
      <w:divBdr>
        <w:top w:val="none" w:sz="0" w:space="0" w:color="auto"/>
        <w:left w:val="none" w:sz="0" w:space="0" w:color="auto"/>
        <w:bottom w:val="none" w:sz="0" w:space="0" w:color="auto"/>
        <w:right w:val="none" w:sz="0" w:space="0" w:color="auto"/>
      </w:divBdr>
    </w:div>
    <w:div w:id="763191954">
      <w:bodyDiv w:val="1"/>
      <w:marLeft w:val="0"/>
      <w:marRight w:val="0"/>
      <w:marTop w:val="0"/>
      <w:marBottom w:val="0"/>
      <w:divBdr>
        <w:top w:val="none" w:sz="0" w:space="0" w:color="auto"/>
        <w:left w:val="none" w:sz="0" w:space="0" w:color="auto"/>
        <w:bottom w:val="none" w:sz="0" w:space="0" w:color="auto"/>
        <w:right w:val="none" w:sz="0" w:space="0" w:color="auto"/>
      </w:divBdr>
    </w:div>
    <w:div w:id="763304246">
      <w:bodyDiv w:val="1"/>
      <w:marLeft w:val="0"/>
      <w:marRight w:val="0"/>
      <w:marTop w:val="0"/>
      <w:marBottom w:val="0"/>
      <w:divBdr>
        <w:top w:val="none" w:sz="0" w:space="0" w:color="auto"/>
        <w:left w:val="none" w:sz="0" w:space="0" w:color="auto"/>
        <w:bottom w:val="none" w:sz="0" w:space="0" w:color="auto"/>
        <w:right w:val="none" w:sz="0" w:space="0" w:color="auto"/>
      </w:divBdr>
    </w:div>
    <w:div w:id="763496766">
      <w:bodyDiv w:val="1"/>
      <w:marLeft w:val="0"/>
      <w:marRight w:val="0"/>
      <w:marTop w:val="0"/>
      <w:marBottom w:val="0"/>
      <w:divBdr>
        <w:top w:val="none" w:sz="0" w:space="0" w:color="auto"/>
        <w:left w:val="none" w:sz="0" w:space="0" w:color="auto"/>
        <w:bottom w:val="none" w:sz="0" w:space="0" w:color="auto"/>
        <w:right w:val="none" w:sz="0" w:space="0" w:color="auto"/>
      </w:divBdr>
    </w:div>
    <w:div w:id="764039399">
      <w:bodyDiv w:val="1"/>
      <w:marLeft w:val="0"/>
      <w:marRight w:val="0"/>
      <w:marTop w:val="0"/>
      <w:marBottom w:val="0"/>
      <w:divBdr>
        <w:top w:val="none" w:sz="0" w:space="0" w:color="auto"/>
        <w:left w:val="none" w:sz="0" w:space="0" w:color="auto"/>
        <w:bottom w:val="none" w:sz="0" w:space="0" w:color="auto"/>
        <w:right w:val="none" w:sz="0" w:space="0" w:color="auto"/>
      </w:divBdr>
    </w:div>
    <w:div w:id="764497796">
      <w:bodyDiv w:val="1"/>
      <w:marLeft w:val="0"/>
      <w:marRight w:val="0"/>
      <w:marTop w:val="0"/>
      <w:marBottom w:val="0"/>
      <w:divBdr>
        <w:top w:val="none" w:sz="0" w:space="0" w:color="auto"/>
        <w:left w:val="none" w:sz="0" w:space="0" w:color="auto"/>
        <w:bottom w:val="none" w:sz="0" w:space="0" w:color="auto"/>
        <w:right w:val="none" w:sz="0" w:space="0" w:color="auto"/>
      </w:divBdr>
    </w:div>
    <w:div w:id="766266327">
      <w:bodyDiv w:val="1"/>
      <w:marLeft w:val="0"/>
      <w:marRight w:val="0"/>
      <w:marTop w:val="0"/>
      <w:marBottom w:val="0"/>
      <w:divBdr>
        <w:top w:val="none" w:sz="0" w:space="0" w:color="auto"/>
        <w:left w:val="none" w:sz="0" w:space="0" w:color="auto"/>
        <w:bottom w:val="none" w:sz="0" w:space="0" w:color="auto"/>
        <w:right w:val="none" w:sz="0" w:space="0" w:color="auto"/>
      </w:divBdr>
    </w:div>
    <w:div w:id="767040835">
      <w:bodyDiv w:val="1"/>
      <w:marLeft w:val="0"/>
      <w:marRight w:val="0"/>
      <w:marTop w:val="0"/>
      <w:marBottom w:val="0"/>
      <w:divBdr>
        <w:top w:val="none" w:sz="0" w:space="0" w:color="auto"/>
        <w:left w:val="none" w:sz="0" w:space="0" w:color="auto"/>
        <w:bottom w:val="none" w:sz="0" w:space="0" w:color="auto"/>
        <w:right w:val="none" w:sz="0" w:space="0" w:color="auto"/>
      </w:divBdr>
    </w:div>
    <w:div w:id="767118417">
      <w:bodyDiv w:val="1"/>
      <w:marLeft w:val="0"/>
      <w:marRight w:val="0"/>
      <w:marTop w:val="0"/>
      <w:marBottom w:val="0"/>
      <w:divBdr>
        <w:top w:val="none" w:sz="0" w:space="0" w:color="auto"/>
        <w:left w:val="none" w:sz="0" w:space="0" w:color="auto"/>
        <w:bottom w:val="none" w:sz="0" w:space="0" w:color="auto"/>
        <w:right w:val="none" w:sz="0" w:space="0" w:color="auto"/>
      </w:divBdr>
    </w:div>
    <w:div w:id="767193537">
      <w:bodyDiv w:val="1"/>
      <w:marLeft w:val="0"/>
      <w:marRight w:val="0"/>
      <w:marTop w:val="0"/>
      <w:marBottom w:val="0"/>
      <w:divBdr>
        <w:top w:val="none" w:sz="0" w:space="0" w:color="auto"/>
        <w:left w:val="none" w:sz="0" w:space="0" w:color="auto"/>
        <w:bottom w:val="none" w:sz="0" w:space="0" w:color="auto"/>
        <w:right w:val="none" w:sz="0" w:space="0" w:color="auto"/>
      </w:divBdr>
    </w:div>
    <w:div w:id="768157367">
      <w:bodyDiv w:val="1"/>
      <w:marLeft w:val="0"/>
      <w:marRight w:val="0"/>
      <w:marTop w:val="0"/>
      <w:marBottom w:val="0"/>
      <w:divBdr>
        <w:top w:val="none" w:sz="0" w:space="0" w:color="auto"/>
        <w:left w:val="none" w:sz="0" w:space="0" w:color="auto"/>
        <w:bottom w:val="none" w:sz="0" w:space="0" w:color="auto"/>
        <w:right w:val="none" w:sz="0" w:space="0" w:color="auto"/>
      </w:divBdr>
    </w:div>
    <w:div w:id="768814478">
      <w:bodyDiv w:val="1"/>
      <w:marLeft w:val="0"/>
      <w:marRight w:val="0"/>
      <w:marTop w:val="0"/>
      <w:marBottom w:val="0"/>
      <w:divBdr>
        <w:top w:val="none" w:sz="0" w:space="0" w:color="auto"/>
        <w:left w:val="none" w:sz="0" w:space="0" w:color="auto"/>
        <w:bottom w:val="none" w:sz="0" w:space="0" w:color="auto"/>
        <w:right w:val="none" w:sz="0" w:space="0" w:color="auto"/>
      </w:divBdr>
    </w:div>
    <w:div w:id="770079733">
      <w:bodyDiv w:val="1"/>
      <w:marLeft w:val="0"/>
      <w:marRight w:val="0"/>
      <w:marTop w:val="0"/>
      <w:marBottom w:val="0"/>
      <w:divBdr>
        <w:top w:val="none" w:sz="0" w:space="0" w:color="auto"/>
        <w:left w:val="none" w:sz="0" w:space="0" w:color="auto"/>
        <w:bottom w:val="none" w:sz="0" w:space="0" w:color="auto"/>
        <w:right w:val="none" w:sz="0" w:space="0" w:color="auto"/>
      </w:divBdr>
    </w:div>
    <w:div w:id="770979853">
      <w:bodyDiv w:val="1"/>
      <w:marLeft w:val="0"/>
      <w:marRight w:val="0"/>
      <w:marTop w:val="0"/>
      <w:marBottom w:val="0"/>
      <w:divBdr>
        <w:top w:val="none" w:sz="0" w:space="0" w:color="auto"/>
        <w:left w:val="none" w:sz="0" w:space="0" w:color="auto"/>
        <w:bottom w:val="none" w:sz="0" w:space="0" w:color="auto"/>
        <w:right w:val="none" w:sz="0" w:space="0" w:color="auto"/>
      </w:divBdr>
    </w:div>
    <w:div w:id="771321231">
      <w:bodyDiv w:val="1"/>
      <w:marLeft w:val="0"/>
      <w:marRight w:val="0"/>
      <w:marTop w:val="0"/>
      <w:marBottom w:val="0"/>
      <w:divBdr>
        <w:top w:val="none" w:sz="0" w:space="0" w:color="auto"/>
        <w:left w:val="none" w:sz="0" w:space="0" w:color="auto"/>
        <w:bottom w:val="none" w:sz="0" w:space="0" w:color="auto"/>
        <w:right w:val="none" w:sz="0" w:space="0" w:color="auto"/>
      </w:divBdr>
    </w:div>
    <w:div w:id="776561765">
      <w:bodyDiv w:val="1"/>
      <w:marLeft w:val="0"/>
      <w:marRight w:val="0"/>
      <w:marTop w:val="0"/>
      <w:marBottom w:val="0"/>
      <w:divBdr>
        <w:top w:val="none" w:sz="0" w:space="0" w:color="auto"/>
        <w:left w:val="none" w:sz="0" w:space="0" w:color="auto"/>
        <w:bottom w:val="none" w:sz="0" w:space="0" w:color="auto"/>
        <w:right w:val="none" w:sz="0" w:space="0" w:color="auto"/>
      </w:divBdr>
    </w:div>
    <w:div w:id="777944061">
      <w:bodyDiv w:val="1"/>
      <w:marLeft w:val="0"/>
      <w:marRight w:val="0"/>
      <w:marTop w:val="0"/>
      <w:marBottom w:val="0"/>
      <w:divBdr>
        <w:top w:val="none" w:sz="0" w:space="0" w:color="auto"/>
        <w:left w:val="none" w:sz="0" w:space="0" w:color="auto"/>
        <w:bottom w:val="none" w:sz="0" w:space="0" w:color="auto"/>
        <w:right w:val="none" w:sz="0" w:space="0" w:color="auto"/>
      </w:divBdr>
    </w:div>
    <w:div w:id="779254429">
      <w:bodyDiv w:val="1"/>
      <w:marLeft w:val="0"/>
      <w:marRight w:val="0"/>
      <w:marTop w:val="0"/>
      <w:marBottom w:val="0"/>
      <w:divBdr>
        <w:top w:val="none" w:sz="0" w:space="0" w:color="auto"/>
        <w:left w:val="none" w:sz="0" w:space="0" w:color="auto"/>
        <w:bottom w:val="none" w:sz="0" w:space="0" w:color="auto"/>
        <w:right w:val="none" w:sz="0" w:space="0" w:color="auto"/>
      </w:divBdr>
    </w:div>
    <w:div w:id="779448763">
      <w:bodyDiv w:val="1"/>
      <w:marLeft w:val="0"/>
      <w:marRight w:val="0"/>
      <w:marTop w:val="0"/>
      <w:marBottom w:val="0"/>
      <w:divBdr>
        <w:top w:val="none" w:sz="0" w:space="0" w:color="auto"/>
        <w:left w:val="none" w:sz="0" w:space="0" w:color="auto"/>
        <w:bottom w:val="none" w:sz="0" w:space="0" w:color="auto"/>
        <w:right w:val="none" w:sz="0" w:space="0" w:color="auto"/>
      </w:divBdr>
    </w:div>
    <w:div w:id="780228435">
      <w:bodyDiv w:val="1"/>
      <w:marLeft w:val="0"/>
      <w:marRight w:val="0"/>
      <w:marTop w:val="0"/>
      <w:marBottom w:val="0"/>
      <w:divBdr>
        <w:top w:val="none" w:sz="0" w:space="0" w:color="auto"/>
        <w:left w:val="none" w:sz="0" w:space="0" w:color="auto"/>
        <w:bottom w:val="none" w:sz="0" w:space="0" w:color="auto"/>
        <w:right w:val="none" w:sz="0" w:space="0" w:color="auto"/>
      </w:divBdr>
    </w:div>
    <w:div w:id="780877197">
      <w:bodyDiv w:val="1"/>
      <w:marLeft w:val="0"/>
      <w:marRight w:val="0"/>
      <w:marTop w:val="0"/>
      <w:marBottom w:val="0"/>
      <w:divBdr>
        <w:top w:val="none" w:sz="0" w:space="0" w:color="auto"/>
        <w:left w:val="none" w:sz="0" w:space="0" w:color="auto"/>
        <w:bottom w:val="none" w:sz="0" w:space="0" w:color="auto"/>
        <w:right w:val="none" w:sz="0" w:space="0" w:color="auto"/>
      </w:divBdr>
    </w:div>
    <w:div w:id="784344829">
      <w:bodyDiv w:val="1"/>
      <w:marLeft w:val="0"/>
      <w:marRight w:val="0"/>
      <w:marTop w:val="0"/>
      <w:marBottom w:val="0"/>
      <w:divBdr>
        <w:top w:val="none" w:sz="0" w:space="0" w:color="auto"/>
        <w:left w:val="none" w:sz="0" w:space="0" w:color="auto"/>
        <w:bottom w:val="none" w:sz="0" w:space="0" w:color="auto"/>
        <w:right w:val="none" w:sz="0" w:space="0" w:color="auto"/>
      </w:divBdr>
    </w:div>
    <w:div w:id="784468575">
      <w:bodyDiv w:val="1"/>
      <w:marLeft w:val="0"/>
      <w:marRight w:val="0"/>
      <w:marTop w:val="0"/>
      <w:marBottom w:val="0"/>
      <w:divBdr>
        <w:top w:val="none" w:sz="0" w:space="0" w:color="auto"/>
        <w:left w:val="none" w:sz="0" w:space="0" w:color="auto"/>
        <w:bottom w:val="none" w:sz="0" w:space="0" w:color="auto"/>
        <w:right w:val="none" w:sz="0" w:space="0" w:color="auto"/>
      </w:divBdr>
    </w:div>
    <w:div w:id="785276024">
      <w:bodyDiv w:val="1"/>
      <w:marLeft w:val="0"/>
      <w:marRight w:val="0"/>
      <w:marTop w:val="0"/>
      <w:marBottom w:val="0"/>
      <w:divBdr>
        <w:top w:val="none" w:sz="0" w:space="0" w:color="auto"/>
        <w:left w:val="none" w:sz="0" w:space="0" w:color="auto"/>
        <w:bottom w:val="none" w:sz="0" w:space="0" w:color="auto"/>
        <w:right w:val="none" w:sz="0" w:space="0" w:color="auto"/>
      </w:divBdr>
    </w:div>
    <w:div w:id="786310954">
      <w:bodyDiv w:val="1"/>
      <w:marLeft w:val="0"/>
      <w:marRight w:val="0"/>
      <w:marTop w:val="0"/>
      <w:marBottom w:val="0"/>
      <w:divBdr>
        <w:top w:val="none" w:sz="0" w:space="0" w:color="auto"/>
        <w:left w:val="none" w:sz="0" w:space="0" w:color="auto"/>
        <w:bottom w:val="none" w:sz="0" w:space="0" w:color="auto"/>
        <w:right w:val="none" w:sz="0" w:space="0" w:color="auto"/>
      </w:divBdr>
    </w:div>
    <w:div w:id="786391834">
      <w:bodyDiv w:val="1"/>
      <w:marLeft w:val="0"/>
      <w:marRight w:val="0"/>
      <w:marTop w:val="0"/>
      <w:marBottom w:val="0"/>
      <w:divBdr>
        <w:top w:val="none" w:sz="0" w:space="0" w:color="auto"/>
        <w:left w:val="none" w:sz="0" w:space="0" w:color="auto"/>
        <w:bottom w:val="none" w:sz="0" w:space="0" w:color="auto"/>
        <w:right w:val="none" w:sz="0" w:space="0" w:color="auto"/>
      </w:divBdr>
    </w:div>
    <w:div w:id="786775191">
      <w:bodyDiv w:val="1"/>
      <w:marLeft w:val="0"/>
      <w:marRight w:val="0"/>
      <w:marTop w:val="0"/>
      <w:marBottom w:val="0"/>
      <w:divBdr>
        <w:top w:val="none" w:sz="0" w:space="0" w:color="auto"/>
        <w:left w:val="none" w:sz="0" w:space="0" w:color="auto"/>
        <w:bottom w:val="none" w:sz="0" w:space="0" w:color="auto"/>
        <w:right w:val="none" w:sz="0" w:space="0" w:color="auto"/>
      </w:divBdr>
    </w:div>
    <w:div w:id="787360123">
      <w:bodyDiv w:val="1"/>
      <w:marLeft w:val="0"/>
      <w:marRight w:val="0"/>
      <w:marTop w:val="0"/>
      <w:marBottom w:val="0"/>
      <w:divBdr>
        <w:top w:val="none" w:sz="0" w:space="0" w:color="auto"/>
        <w:left w:val="none" w:sz="0" w:space="0" w:color="auto"/>
        <w:bottom w:val="none" w:sz="0" w:space="0" w:color="auto"/>
        <w:right w:val="none" w:sz="0" w:space="0" w:color="auto"/>
      </w:divBdr>
    </w:div>
    <w:div w:id="788012049">
      <w:bodyDiv w:val="1"/>
      <w:marLeft w:val="0"/>
      <w:marRight w:val="0"/>
      <w:marTop w:val="0"/>
      <w:marBottom w:val="0"/>
      <w:divBdr>
        <w:top w:val="none" w:sz="0" w:space="0" w:color="auto"/>
        <w:left w:val="none" w:sz="0" w:space="0" w:color="auto"/>
        <w:bottom w:val="none" w:sz="0" w:space="0" w:color="auto"/>
        <w:right w:val="none" w:sz="0" w:space="0" w:color="auto"/>
      </w:divBdr>
    </w:div>
    <w:div w:id="789906663">
      <w:bodyDiv w:val="1"/>
      <w:marLeft w:val="0"/>
      <w:marRight w:val="0"/>
      <w:marTop w:val="0"/>
      <w:marBottom w:val="0"/>
      <w:divBdr>
        <w:top w:val="none" w:sz="0" w:space="0" w:color="auto"/>
        <w:left w:val="none" w:sz="0" w:space="0" w:color="auto"/>
        <w:bottom w:val="none" w:sz="0" w:space="0" w:color="auto"/>
        <w:right w:val="none" w:sz="0" w:space="0" w:color="auto"/>
      </w:divBdr>
    </w:div>
    <w:div w:id="791049358">
      <w:bodyDiv w:val="1"/>
      <w:marLeft w:val="0"/>
      <w:marRight w:val="0"/>
      <w:marTop w:val="0"/>
      <w:marBottom w:val="0"/>
      <w:divBdr>
        <w:top w:val="none" w:sz="0" w:space="0" w:color="auto"/>
        <w:left w:val="none" w:sz="0" w:space="0" w:color="auto"/>
        <w:bottom w:val="none" w:sz="0" w:space="0" w:color="auto"/>
        <w:right w:val="none" w:sz="0" w:space="0" w:color="auto"/>
      </w:divBdr>
    </w:div>
    <w:div w:id="791244451">
      <w:bodyDiv w:val="1"/>
      <w:marLeft w:val="0"/>
      <w:marRight w:val="0"/>
      <w:marTop w:val="0"/>
      <w:marBottom w:val="0"/>
      <w:divBdr>
        <w:top w:val="none" w:sz="0" w:space="0" w:color="auto"/>
        <w:left w:val="none" w:sz="0" w:space="0" w:color="auto"/>
        <w:bottom w:val="none" w:sz="0" w:space="0" w:color="auto"/>
        <w:right w:val="none" w:sz="0" w:space="0" w:color="auto"/>
      </w:divBdr>
    </w:div>
    <w:div w:id="791434365">
      <w:bodyDiv w:val="1"/>
      <w:marLeft w:val="0"/>
      <w:marRight w:val="0"/>
      <w:marTop w:val="0"/>
      <w:marBottom w:val="0"/>
      <w:divBdr>
        <w:top w:val="none" w:sz="0" w:space="0" w:color="auto"/>
        <w:left w:val="none" w:sz="0" w:space="0" w:color="auto"/>
        <w:bottom w:val="none" w:sz="0" w:space="0" w:color="auto"/>
        <w:right w:val="none" w:sz="0" w:space="0" w:color="auto"/>
      </w:divBdr>
    </w:div>
    <w:div w:id="791753424">
      <w:bodyDiv w:val="1"/>
      <w:marLeft w:val="0"/>
      <w:marRight w:val="0"/>
      <w:marTop w:val="0"/>
      <w:marBottom w:val="0"/>
      <w:divBdr>
        <w:top w:val="none" w:sz="0" w:space="0" w:color="auto"/>
        <w:left w:val="none" w:sz="0" w:space="0" w:color="auto"/>
        <w:bottom w:val="none" w:sz="0" w:space="0" w:color="auto"/>
        <w:right w:val="none" w:sz="0" w:space="0" w:color="auto"/>
      </w:divBdr>
    </w:div>
    <w:div w:id="792208703">
      <w:bodyDiv w:val="1"/>
      <w:marLeft w:val="0"/>
      <w:marRight w:val="0"/>
      <w:marTop w:val="0"/>
      <w:marBottom w:val="0"/>
      <w:divBdr>
        <w:top w:val="none" w:sz="0" w:space="0" w:color="auto"/>
        <w:left w:val="none" w:sz="0" w:space="0" w:color="auto"/>
        <w:bottom w:val="none" w:sz="0" w:space="0" w:color="auto"/>
        <w:right w:val="none" w:sz="0" w:space="0" w:color="auto"/>
      </w:divBdr>
    </w:div>
    <w:div w:id="793788466">
      <w:bodyDiv w:val="1"/>
      <w:marLeft w:val="0"/>
      <w:marRight w:val="0"/>
      <w:marTop w:val="0"/>
      <w:marBottom w:val="0"/>
      <w:divBdr>
        <w:top w:val="none" w:sz="0" w:space="0" w:color="auto"/>
        <w:left w:val="none" w:sz="0" w:space="0" w:color="auto"/>
        <w:bottom w:val="none" w:sz="0" w:space="0" w:color="auto"/>
        <w:right w:val="none" w:sz="0" w:space="0" w:color="auto"/>
      </w:divBdr>
    </w:div>
    <w:div w:id="794250355">
      <w:bodyDiv w:val="1"/>
      <w:marLeft w:val="0"/>
      <w:marRight w:val="0"/>
      <w:marTop w:val="0"/>
      <w:marBottom w:val="0"/>
      <w:divBdr>
        <w:top w:val="none" w:sz="0" w:space="0" w:color="auto"/>
        <w:left w:val="none" w:sz="0" w:space="0" w:color="auto"/>
        <w:bottom w:val="none" w:sz="0" w:space="0" w:color="auto"/>
        <w:right w:val="none" w:sz="0" w:space="0" w:color="auto"/>
      </w:divBdr>
    </w:div>
    <w:div w:id="794906308">
      <w:bodyDiv w:val="1"/>
      <w:marLeft w:val="0"/>
      <w:marRight w:val="0"/>
      <w:marTop w:val="0"/>
      <w:marBottom w:val="0"/>
      <w:divBdr>
        <w:top w:val="none" w:sz="0" w:space="0" w:color="auto"/>
        <w:left w:val="none" w:sz="0" w:space="0" w:color="auto"/>
        <w:bottom w:val="none" w:sz="0" w:space="0" w:color="auto"/>
        <w:right w:val="none" w:sz="0" w:space="0" w:color="auto"/>
      </w:divBdr>
    </w:div>
    <w:div w:id="795173354">
      <w:bodyDiv w:val="1"/>
      <w:marLeft w:val="0"/>
      <w:marRight w:val="0"/>
      <w:marTop w:val="0"/>
      <w:marBottom w:val="0"/>
      <w:divBdr>
        <w:top w:val="none" w:sz="0" w:space="0" w:color="auto"/>
        <w:left w:val="none" w:sz="0" w:space="0" w:color="auto"/>
        <w:bottom w:val="none" w:sz="0" w:space="0" w:color="auto"/>
        <w:right w:val="none" w:sz="0" w:space="0" w:color="auto"/>
      </w:divBdr>
    </w:div>
    <w:div w:id="796752470">
      <w:bodyDiv w:val="1"/>
      <w:marLeft w:val="0"/>
      <w:marRight w:val="0"/>
      <w:marTop w:val="0"/>
      <w:marBottom w:val="0"/>
      <w:divBdr>
        <w:top w:val="none" w:sz="0" w:space="0" w:color="auto"/>
        <w:left w:val="none" w:sz="0" w:space="0" w:color="auto"/>
        <w:bottom w:val="none" w:sz="0" w:space="0" w:color="auto"/>
        <w:right w:val="none" w:sz="0" w:space="0" w:color="auto"/>
      </w:divBdr>
    </w:div>
    <w:div w:id="797185790">
      <w:bodyDiv w:val="1"/>
      <w:marLeft w:val="0"/>
      <w:marRight w:val="0"/>
      <w:marTop w:val="0"/>
      <w:marBottom w:val="0"/>
      <w:divBdr>
        <w:top w:val="none" w:sz="0" w:space="0" w:color="auto"/>
        <w:left w:val="none" w:sz="0" w:space="0" w:color="auto"/>
        <w:bottom w:val="none" w:sz="0" w:space="0" w:color="auto"/>
        <w:right w:val="none" w:sz="0" w:space="0" w:color="auto"/>
      </w:divBdr>
    </w:div>
    <w:div w:id="797408019">
      <w:bodyDiv w:val="1"/>
      <w:marLeft w:val="0"/>
      <w:marRight w:val="0"/>
      <w:marTop w:val="0"/>
      <w:marBottom w:val="0"/>
      <w:divBdr>
        <w:top w:val="none" w:sz="0" w:space="0" w:color="auto"/>
        <w:left w:val="none" w:sz="0" w:space="0" w:color="auto"/>
        <w:bottom w:val="none" w:sz="0" w:space="0" w:color="auto"/>
        <w:right w:val="none" w:sz="0" w:space="0" w:color="auto"/>
      </w:divBdr>
    </w:div>
    <w:div w:id="797532070">
      <w:bodyDiv w:val="1"/>
      <w:marLeft w:val="0"/>
      <w:marRight w:val="0"/>
      <w:marTop w:val="0"/>
      <w:marBottom w:val="0"/>
      <w:divBdr>
        <w:top w:val="none" w:sz="0" w:space="0" w:color="auto"/>
        <w:left w:val="none" w:sz="0" w:space="0" w:color="auto"/>
        <w:bottom w:val="none" w:sz="0" w:space="0" w:color="auto"/>
        <w:right w:val="none" w:sz="0" w:space="0" w:color="auto"/>
      </w:divBdr>
    </w:div>
    <w:div w:id="797649703">
      <w:bodyDiv w:val="1"/>
      <w:marLeft w:val="0"/>
      <w:marRight w:val="0"/>
      <w:marTop w:val="0"/>
      <w:marBottom w:val="0"/>
      <w:divBdr>
        <w:top w:val="none" w:sz="0" w:space="0" w:color="auto"/>
        <w:left w:val="none" w:sz="0" w:space="0" w:color="auto"/>
        <w:bottom w:val="none" w:sz="0" w:space="0" w:color="auto"/>
        <w:right w:val="none" w:sz="0" w:space="0" w:color="auto"/>
      </w:divBdr>
    </w:div>
    <w:div w:id="797914895">
      <w:bodyDiv w:val="1"/>
      <w:marLeft w:val="0"/>
      <w:marRight w:val="0"/>
      <w:marTop w:val="0"/>
      <w:marBottom w:val="0"/>
      <w:divBdr>
        <w:top w:val="none" w:sz="0" w:space="0" w:color="auto"/>
        <w:left w:val="none" w:sz="0" w:space="0" w:color="auto"/>
        <w:bottom w:val="none" w:sz="0" w:space="0" w:color="auto"/>
        <w:right w:val="none" w:sz="0" w:space="0" w:color="auto"/>
      </w:divBdr>
    </w:div>
    <w:div w:id="799423595">
      <w:bodyDiv w:val="1"/>
      <w:marLeft w:val="0"/>
      <w:marRight w:val="0"/>
      <w:marTop w:val="0"/>
      <w:marBottom w:val="0"/>
      <w:divBdr>
        <w:top w:val="none" w:sz="0" w:space="0" w:color="auto"/>
        <w:left w:val="none" w:sz="0" w:space="0" w:color="auto"/>
        <w:bottom w:val="none" w:sz="0" w:space="0" w:color="auto"/>
        <w:right w:val="none" w:sz="0" w:space="0" w:color="auto"/>
      </w:divBdr>
    </w:div>
    <w:div w:id="800271606">
      <w:bodyDiv w:val="1"/>
      <w:marLeft w:val="0"/>
      <w:marRight w:val="0"/>
      <w:marTop w:val="0"/>
      <w:marBottom w:val="0"/>
      <w:divBdr>
        <w:top w:val="none" w:sz="0" w:space="0" w:color="auto"/>
        <w:left w:val="none" w:sz="0" w:space="0" w:color="auto"/>
        <w:bottom w:val="none" w:sz="0" w:space="0" w:color="auto"/>
        <w:right w:val="none" w:sz="0" w:space="0" w:color="auto"/>
      </w:divBdr>
    </w:div>
    <w:div w:id="801309349">
      <w:bodyDiv w:val="1"/>
      <w:marLeft w:val="0"/>
      <w:marRight w:val="0"/>
      <w:marTop w:val="0"/>
      <w:marBottom w:val="0"/>
      <w:divBdr>
        <w:top w:val="none" w:sz="0" w:space="0" w:color="auto"/>
        <w:left w:val="none" w:sz="0" w:space="0" w:color="auto"/>
        <w:bottom w:val="none" w:sz="0" w:space="0" w:color="auto"/>
        <w:right w:val="none" w:sz="0" w:space="0" w:color="auto"/>
      </w:divBdr>
    </w:div>
    <w:div w:id="803085748">
      <w:bodyDiv w:val="1"/>
      <w:marLeft w:val="0"/>
      <w:marRight w:val="0"/>
      <w:marTop w:val="0"/>
      <w:marBottom w:val="0"/>
      <w:divBdr>
        <w:top w:val="none" w:sz="0" w:space="0" w:color="auto"/>
        <w:left w:val="none" w:sz="0" w:space="0" w:color="auto"/>
        <w:bottom w:val="none" w:sz="0" w:space="0" w:color="auto"/>
        <w:right w:val="none" w:sz="0" w:space="0" w:color="auto"/>
      </w:divBdr>
    </w:div>
    <w:div w:id="803236956">
      <w:bodyDiv w:val="1"/>
      <w:marLeft w:val="0"/>
      <w:marRight w:val="0"/>
      <w:marTop w:val="0"/>
      <w:marBottom w:val="0"/>
      <w:divBdr>
        <w:top w:val="none" w:sz="0" w:space="0" w:color="auto"/>
        <w:left w:val="none" w:sz="0" w:space="0" w:color="auto"/>
        <w:bottom w:val="none" w:sz="0" w:space="0" w:color="auto"/>
        <w:right w:val="none" w:sz="0" w:space="0" w:color="auto"/>
      </w:divBdr>
    </w:div>
    <w:div w:id="805127652">
      <w:bodyDiv w:val="1"/>
      <w:marLeft w:val="0"/>
      <w:marRight w:val="0"/>
      <w:marTop w:val="0"/>
      <w:marBottom w:val="0"/>
      <w:divBdr>
        <w:top w:val="none" w:sz="0" w:space="0" w:color="auto"/>
        <w:left w:val="none" w:sz="0" w:space="0" w:color="auto"/>
        <w:bottom w:val="none" w:sz="0" w:space="0" w:color="auto"/>
        <w:right w:val="none" w:sz="0" w:space="0" w:color="auto"/>
      </w:divBdr>
    </w:div>
    <w:div w:id="805271754">
      <w:bodyDiv w:val="1"/>
      <w:marLeft w:val="0"/>
      <w:marRight w:val="0"/>
      <w:marTop w:val="0"/>
      <w:marBottom w:val="0"/>
      <w:divBdr>
        <w:top w:val="none" w:sz="0" w:space="0" w:color="auto"/>
        <w:left w:val="none" w:sz="0" w:space="0" w:color="auto"/>
        <w:bottom w:val="none" w:sz="0" w:space="0" w:color="auto"/>
        <w:right w:val="none" w:sz="0" w:space="0" w:color="auto"/>
      </w:divBdr>
    </w:div>
    <w:div w:id="806439492">
      <w:bodyDiv w:val="1"/>
      <w:marLeft w:val="0"/>
      <w:marRight w:val="0"/>
      <w:marTop w:val="0"/>
      <w:marBottom w:val="0"/>
      <w:divBdr>
        <w:top w:val="none" w:sz="0" w:space="0" w:color="auto"/>
        <w:left w:val="none" w:sz="0" w:space="0" w:color="auto"/>
        <w:bottom w:val="none" w:sz="0" w:space="0" w:color="auto"/>
        <w:right w:val="none" w:sz="0" w:space="0" w:color="auto"/>
      </w:divBdr>
    </w:div>
    <w:div w:id="808205526">
      <w:bodyDiv w:val="1"/>
      <w:marLeft w:val="0"/>
      <w:marRight w:val="0"/>
      <w:marTop w:val="0"/>
      <w:marBottom w:val="0"/>
      <w:divBdr>
        <w:top w:val="none" w:sz="0" w:space="0" w:color="auto"/>
        <w:left w:val="none" w:sz="0" w:space="0" w:color="auto"/>
        <w:bottom w:val="none" w:sz="0" w:space="0" w:color="auto"/>
        <w:right w:val="none" w:sz="0" w:space="0" w:color="auto"/>
      </w:divBdr>
    </w:div>
    <w:div w:id="808546932">
      <w:bodyDiv w:val="1"/>
      <w:marLeft w:val="0"/>
      <w:marRight w:val="0"/>
      <w:marTop w:val="0"/>
      <w:marBottom w:val="0"/>
      <w:divBdr>
        <w:top w:val="none" w:sz="0" w:space="0" w:color="auto"/>
        <w:left w:val="none" w:sz="0" w:space="0" w:color="auto"/>
        <w:bottom w:val="none" w:sz="0" w:space="0" w:color="auto"/>
        <w:right w:val="none" w:sz="0" w:space="0" w:color="auto"/>
      </w:divBdr>
    </w:div>
    <w:div w:id="810443044">
      <w:bodyDiv w:val="1"/>
      <w:marLeft w:val="0"/>
      <w:marRight w:val="0"/>
      <w:marTop w:val="0"/>
      <w:marBottom w:val="0"/>
      <w:divBdr>
        <w:top w:val="none" w:sz="0" w:space="0" w:color="auto"/>
        <w:left w:val="none" w:sz="0" w:space="0" w:color="auto"/>
        <w:bottom w:val="none" w:sz="0" w:space="0" w:color="auto"/>
        <w:right w:val="none" w:sz="0" w:space="0" w:color="auto"/>
      </w:divBdr>
    </w:div>
    <w:div w:id="815024773">
      <w:bodyDiv w:val="1"/>
      <w:marLeft w:val="0"/>
      <w:marRight w:val="0"/>
      <w:marTop w:val="0"/>
      <w:marBottom w:val="0"/>
      <w:divBdr>
        <w:top w:val="none" w:sz="0" w:space="0" w:color="auto"/>
        <w:left w:val="none" w:sz="0" w:space="0" w:color="auto"/>
        <w:bottom w:val="none" w:sz="0" w:space="0" w:color="auto"/>
        <w:right w:val="none" w:sz="0" w:space="0" w:color="auto"/>
      </w:divBdr>
    </w:div>
    <w:div w:id="819078090">
      <w:bodyDiv w:val="1"/>
      <w:marLeft w:val="0"/>
      <w:marRight w:val="0"/>
      <w:marTop w:val="0"/>
      <w:marBottom w:val="0"/>
      <w:divBdr>
        <w:top w:val="none" w:sz="0" w:space="0" w:color="auto"/>
        <w:left w:val="none" w:sz="0" w:space="0" w:color="auto"/>
        <w:bottom w:val="none" w:sz="0" w:space="0" w:color="auto"/>
        <w:right w:val="none" w:sz="0" w:space="0" w:color="auto"/>
      </w:divBdr>
    </w:div>
    <w:div w:id="819737888">
      <w:bodyDiv w:val="1"/>
      <w:marLeft w:val="0"/>
      <w:marRight w:val="0"/>
      <w:marTop w:val="0"/>
      <w:marBottom w:val="0"/>
      <w:divBdr>
        <w:top w:val="none" w:sz="0" w:space="0" w:color="auto"/>
        <w:left w:val="none" w:sz="0" w:space="0" w:color="auto"/>
        <w:bottom w:val="none" w:sz="0" w:space="0" w:color="auto"/>
        <w:right w:val="none" w:sz="0" w:space="0" w:color="auto"/>
      </w:divBdr>
    </w:div>
    <w:div w:id="820540505">
      <w:bodyDiv w:val="1"/>
      <w:marLeft w:val="0"/>
      <w:marRight w:val="0"/>
      <w:marTop w:val="0"/>
      <w:marBottom w:val="0"/>
      <w:divBdr>
        <w:top w:val="none" w:sz="0" w:space="0" w:color="auto"/>
        <w:left w:val="none" w:sz="0" w:space="0" w:color="auto"/>
        <w:bottom w:val="none" w:sz="0" w:space="0" w:color="auto"/>
        <w:right w:val="none" w:sz="0" w:space="0" w:color="auto"/>
      </w:divBdr>
    </w:div>
    <w:div w:id="820584425">
      <w:bodyDiv w:val="1"/>
      <w:marLeft w:val="0"/>
      <w:marRight w:val="0"/>
      <w:marTop w:val="0"/>
      <w:marBottom w:val="0"/>
      <w:divBdr>
        <w:top w:val="none" w:sz="0" w:space="0" w:color="auto"/>
        <w:left w:val="none" w:sz="0" w:space="0" w:color="auto"/>
        <w:bottom w:val="none" w:sz="0" w:space="0" w:color="auto"/>
        <w:right w:val="none" w:sz="0" w:space="0" w:color="auto"/>
      </w:divBdr>
    </w:div>
    <w:div w:id="821777123">
      <w:bodyDiv w:val="1"/>
      <w:marLeft w:val="0"/>
      <w:marRight w:val="0"/>
      <w:marTop w:val="0"/>
      <w:marBottom w:val="0"/>
      <w:divBdr>
        <w:top w:val="none" w:sz="0" w:space="0" w:color="auto"/>
        <w:left w:val="none" w:sz="0" w:space="0" w:color="auto"/>
        <w:bottom w:val="none" w:sz="0" w:space="0" w:color="auto"/>
        <w:right w:val="none" w:sz="0" w:space="0" w:color="auto"/>
      </w:divBdr>
    </w:div>
    <w:div w:id="825704615">
      <w:bodyDiv w:val="1"/>
      <w:marLeft w:val="0"/>
      <w:marRight w:val="0"/>
      <w:marTop w:val="0"/>
      <w:marBottom w:val="0"/>
      <w:divBdr>
        <w:top w:val="none" w:sz="0" w:space="0" w:color="auto"/>
        <w:left w:val="none" w:sz="0" w:space="0" w:color="auto"/>
        <w:bottom w:val="none" w:sz="0" w:space="0" w:color="auto"/>
        <w:right w:val="none" w:sz="0" w:space="0" w:color="auto"/>
      </w:divBdr>
    </w:div>
    <w:div w:id="830104134">
      <w:bodyDiv w:val="1"/>
      <w:marLeft w:val="0"/>
      <w:marRight w:val="0"/>
      <w:marTop w:val="0"/>
      <w:marBottom w:val="0"/>
      <w:divBdr>
        <w:top w:val="none" w:sz="0" w:space="0" w:color="auto"/>
        <w:left w:val="none" w:sz="0" w:space="0" w:color="auto"/>
        <w:bottom w:val="none" w:sz="0" w:space="0" w:color="auto"/>
        <w:right w:val="none" w:sz="0" w:space="0" w:color="auto"/>
      </w:divBdr>
    </w:div>
    <w:div w:id="830172695">
      <w:bodyDiv w:val="1"/>
      <w:marLeft w:val="0"/>
      <w:marRight w:val="0"/>
      <w:marTop w:val="0"/>
      <w:marBottom w:val="0"/>
      <w:divBdr>
        <w:top w:val="none" w:sz="0" w:space="0" w:color="auto"/>
        <w:left w:val="none" w:sz="0" w:space="0" w:color="auto"/>
        <w:bottom w:val="none" w:sz="0" w:space="0" w:color="auto"/>
        <w:right w:val="none" w:sz="0" w:space="0" w:color="auto"/>
      </w:divBdr>
    </w:div>
    <w:div w:id="830220726">
      <w:bodyDiv w:val="1"/>
      <w:marLeft w:val="0"/>
      <w:marRight w:val="0"/>
      <w:marTop w:val="0"/>
      <w:marBottom w:val="0"/>
      <w:divBdr>
        <w:top w:val="none" w:sz="0" w:space="0" w:color="auto"/>
        <w:left w:val="none" w:sz="0" w:space="0" w:color="auto"/>
        <w:bottom w:val="none" w:sz="0" w:space="0" w:color="auto"/>
        <w:right w:val="none" w:sz="0" w:space="0" w:color="auto"/>
      </w:divBdr>
    </w:div>
    <w:div w:id="830877153">
      <w:bodyDiv w:val="1"/>
      <w:marLeft w:val="0"/>
      <w:marRight w:val="0"/>
      <w:marTop w:val="0"/>
      <w:marBottom w:val="0"/>
      <w:divBdr>
        <w:top w:val="none" w:sz="0" w:space="0" w:color="auto"/>
        <w:left w:val="none" w:sz="0" w:space="0" w:color="auto"/>
        <w:bottom w:val="none" w:sz="0" w:space="0" w:color="auto"/>
        <w:right w:val="none" w:sz="0" w:space="0" w:color="auto"/>
      </w:divBdr>
    </w:div>
    <w:div w:id="830946292">
      <w:bodyDiv w:val="1"/>
      <w:marLeft w:val="0"/>
      <w:marRight w:val="0"/>
      <w:marTop w:val="0"/>
      <w:marBottom w:val="0"/>
      <w:divBdr>
        <w:top w:val="none" w:sz="0" w:space="0" w:color="auto"/>
        <w:left w:val="none" w:sz="0" w:space="0" w:color="auto"/>
        <w:bottom w:val="none" w:sz="0" w:space="0" w:color="auto"/>
        <w:right w:val="none" w:sz="0" w:space="0" w:color="auto"/>
      </w:divBdr>
    </w:div>
    <w:div w:id="831796836">
      <w:bodyDiv w:val="1"/>
      <w:marLeft w:val="0"/>
      <w:marRight w:val="0"/>
      <w:marTop w:val="0"/>
      <w:marBottom w:val="0"/>
      <w:divBdr>
        <w:top w:val="none" w:sz="0" w:space="0" w:color="auto"/>
        <w:left w:val="none" w:sz="0" w:space="0" w:color="auto"/>
        <w:bottom w:val="none" w:sz="0" w:space="0" w:color="auto"/>
        <w:right w:val="none" w:sz="0" w:space="0" w:color="auto"/>
      </w:divBdr>
    </w:div>
    <w:div w:id="831796964">
      <w:bodyDiv w:val="1"/>
      <w:marLeft w:val="0"/>
      <w:marRight w:val="0"/>
      <w:marTop w:val="0"/>
      <w:marBottom w:val="0"/>
      <w:divBdr>
        <w:top w:val="none" w:sz="0" w:space="0" w:color="auto"/>
        <w:left w:val="none" w:sz="0" w:space="0" w:color="auto"/>
        <w:bottom w:val="none" w:sz="0" w:space="0" w:color="auto"/>
        <w:right w:val="none" w:sz="0" w:space="0" w:color="auto"/>
      </w:divBdr>
    </w:div>
    <w:div w:id="831995381">
      <w:bodyDiv w:val="1"/>
      <w:marLeft w:val="0"/>
      <w:marRight w:val="0"/>
      <w:marTop w:val="0"/>
      <w:marBottom w:val="0"/>
      <w:divBdr>
        <w:top w:val="none" w:sz="0" w:space="0" w:color="auto"/>
        <w:left w:val="none" w:sz="0" w:space="0" w:color="auto"/>
        <w:bottom w:val="none" w:sz="0" w:space="0" w:color="auto"/>
        <w:right w:val="none" w:sz="0" w:space="0" w:color="auto"/>
      </w:divBdr>
    </w:div>
    <w:div w:id="833109068">
      <w:bodyDiv w:val="1"/>
      <w:marLeft w:val="0"/>
      <w:marRight w:val="0"/>
      <w:marTop w:val="0"/>
      <w:marBottom w:val="0"/>
      <w:divBdr>
        <w:top w:val="none" w:sz="0" w:space="0" w:color="auto"/>
        <w:left w:val="none" w:sz="0" w:space="0" w:color="auto"/>
        <w:bottom w:val="none" w:sz="0" w:space="0" w:color="auto"/>
        <w:right w:val="none" w:sz="0" w:space="0" w:color="auto"/>
      </w:divBdr>
    </w:div>
    <w:div w:id="834296530">
      <w:bodyDiv w:val="1"/>
      <w:marLeft w:val="0"/>
      <w:marRight w:val="0"/>
      <w:marTop w:val="0"/>
      <w:marBottom w:val="0"/>
      <w:divBdr>
        <w:top w:val="none" w:sz="0" w:space="0" w:color="auto"/>
        <w:left w:val="none" w:sz="0" w:space="0" w:color="auto"/>
        <w:bottom w:val="none" w:sz="0" w:space="0" w:color="auto"/>
        <w:right w:val="none" w:sz="0" w:space="0" w:color="auto"/>
      </w:divBdr>
    </w:div>
    <w:div w:id="834299387">
      <w:bodyDiv w:val="1"/>
      <w:marLeft w:val="0"/>
      <w:marRight w:val="0"/>
      <w:marTop w:val="0"/>
      <w:marBottom w:val="0"/>
      <w:divBdr>
        <w:top w:val="none" w:sz="0" w:space="0" w:color="auto"/>
        <w:left w:val="none" w:sz="0" w:space="0" w:color="auto"/>
        <w:bottom w:val="none" w:sz="0" w:space="0" w:color="auto"/>
        <w:right w:val="none" w:sz="0" w:space="0" w:color="auto"/>
      </w:divBdr>
    </w:div>
    <w:div w:id="834540938">
      <w:bodyDiv w:val="1"/>
      <w:marLeft w:val="0"/>
      <w:marRight w:val="0"/>
      <w:marTop w:val="0"/>
      <w:marBottom w:val="0"/>
      <w:divBdr>
        <w:top w:val="none" w:sz="0" w:space="0" w:color="auto"/>
        <w:left w:val="none" w:sz="0" w:space="0" w:color="auto"/>
        <w:bottom w:val="none" w:sz="0" w:space="0" w:color="auto"/>
        <w:right w:val="none" w:sz="0" w:space="0" w:color="auto"/>
      </w:divBdr>
    </w:div>
    <w:div w:id="834878839">
      <w:bodyDiv w:val="1"/>
      <w:marLeft w:val="0"/>
      <w:marRight w:val="0"/>
      <w:marTop w:val="0"/>
      <w:marBottom w:val="0"/>
      <w:divBdr>
        <w:top w:val="none" w:sz="0" w:space="0" w:color="auto"/>
        <w:left w:val="none" w:sz="0" w:space="0" w:color="auto"/>
        <w:bottom w:val="none" w:sz="0" w:space="0" w:color="auto"/>
        <w:right w:val="none" w:sz="0" w:space="0" w:color="auto"/>
      </w:divBdr>
    </w:div>
    <w:div w:id="835268164">
      <w:bodyDiv w:val="1"/>
      <w:marLeft w:val="0"/>
      <w:marRight w:val="0"/>
      <w:marTop w:val="0"/>
      <w:marBottom w:val="0"/>
      <w:divBdr>
        <w:top w:val="none" w:sz="0" w:space="0" w:color="auto"/>
        <w:left w:val="none" w:sz="0" w:space="0" w:color="auto"/>
        <w:bottom w:val="none" w:sz="0" w:space="0" w:color="auto"/>
        <w:right w:val="none" w:sz="0" w:space="0" w:color="auto"/>
      </w:divBdr>
    </w:div>
    <w:div w:id="837234159">
      <w:bodyDiv w:val="1"/>
      <w:marLeft w:val="0"/>
      <w:marRight w:val="0"/>
      <w:marTop w:val="0"/>
      <w:marBottom w:val="0"/>
      <w:divBdr>
        <w:top w:val="none" w:sz="0" w:space="0" w:color="auto"/>
        <w:left w:val="none" w:sz="0" w:space="0" w:color="auto"/>
        <w:bottom w:val="none" w:sz="0" w:space="0" w:color="auto"/>
        <w:right w:val="none" w:sz="0" w:space="0" w:color="auto"/>
      </w:divBdr>
    </w:div>
    <w:div w:id="837576026">
      <w:bodyDiv w:val="1"/>
      <w:marLeft w:val="0"/>
      <w:marRight w:val="0"/>
      <w:marTop w:val="0"/>
      <w:marBottom w:val="0"/>
      <w:divBdr>
        <w:top w:val="none" w:sz="0" w:space="0" w:color="auto"/>
        <w:left w:val="none" w:sz="0" w:space="0" w:color="auto"/>
        <w:bottom w:val="none" w:sz="0" w:space="0" w:color="auto"/>
        <w:right w:val="none" w:sz="0" w:space="0" w:color="auto"/>
      </w:divBdr>
    </w:div>
    <w:div w:id="838279135">
      <w:bodyDiv w:val="1"/>
      <w:marLeft w:val="0"/>
      <w:marRight w:val="0"/>
      <w:marTop w:val="0"/>
      <w:marBottom w:val="0"/>
      <w:divBdr>
        <w:top w:val="none" w:sz="0" w:space="0" w:color="auto"/>
        <w:left w:val="none" w:sz="0" w:space="0" w:color="auto"/>
        <w:bottom w:val="none" w:sz="0" w:space="0" w:color="auto"/>
        <w:right w:val="none" w:sz="0" w:space="0" w:color="auto"/>
      </w:divBdr>
    </w:div>
    <w:div w:id="839734362">
      <w:bodyDiv w:val="1"/>
      <w:marLeft w:val="0"/>
      <w:marRight w:val="0"/>
      <w:marTop w:val="0"/>
      <w:marBottom w:val="0"/>
      <w:divBdr>
        <w:top w:val="none" w:sz="0" w:space="0" w:color="auto"/>
        <w:left w:val="none" w:sz="0" w:space="0" w:color="auto"/>
        <w:bottom w:val="none" w:sz="0" w:space="0" w:color="auto"/>
        <w:right w:val="none" w:sz="0" w:space="0" w:color="auto"/>
      </w:divBdr>
    </w:div>
    <w:div w:id="839779372">
      <w:bodyDiv w:val="1"/>
      <w:marLeft w:val="0"/>
      <w:marRight w:val="0"/>
      <w:marTop w:val="0"/>
      <w:marBottom w:val="0"/>
      <w:divBdr>
        <w:top w:val="none" w:sz="0" w:space="0" w:color="auto"/>
        <w:left w:val="none" w:sz="0" w:space="0" w:color="auto"/>
        <w:bottom w:val="none" w:sz="0" w:space="0" w:color="auto"/>
        <w:right w:val="none" w:sz="0" w:space="0" w:color="auto"/>
      </w:divBdr>
    </w:div>
    <w:div w:id="840197205">
      <w:bodyDiv w:val="1"/>
      <w:marLeft w:val="0"/>
      <w:marRight w:val="0"/>
      <w:marTop w:val="0"/>
      <w:marBottom w:val="0"/>
      <w:divBdr>
        <w:top w:val="none" w:sz="0" w:space="0" w:color="auto"/>
        <w:left w:val="none" w:sz="0" w:space="0" w:color="auto"/>
        <w:bottom w:val="none" w:sz="0" w:space="0" w:color="auto"/>
        <w:right w:val="none" w:sz="0" w:space="0" w:color="auto"/>
      </w:divBdr>
    </w:div>
    <w:div w:id="840393888">
      <w:bodyDiv w:val="1"/>
      <w:marLeft w:val="0"/>
      <w:marRight w:val="0"/>
      <w:marTop w:val="0"/>
      <w:marBottom w:val="0"/>
      <w:divBdr>
        <w:top w:val="none" w:sz="0" w:space="0" w:color="auto"/>
        <w:left w:val="none" w:sz="0" w:space="0" w:color="auto"/>
        <w:bottom w:val="none" w:sz="0" w:space="0" w:color="auto"/>
        <w:right w:val="none" w:sz="0" w:space="0" w:color="auto"/>
      </w:divBdr>
    </w:div>
    <w:div w:id="840704850">
      <w:bodyDiv w:val="1"/>
      <w:marLeft w:val="0"/>
      <w:marRight w:val="0"/>
      <w:marTop w:val="0"/>
      <w:marBottom w:val="0"/>
      <w:divBdr>
        <w:top w:val="none" w:sz="0" w:space="0" w:color="auto"/>
        <w:left w:val="none" w:sz="0" w:space="0" w:color="auto"/>
        <w:bottom w:val="none" w:sz="0" w:space="0" w:color="auto"/>
        <w:right w:val="none" w:sz="0" w:space="0" w:color="auto"/>
      </w:divBdr>
    </w:div>
    <w:div w:id="841159877">
      <w:bodyDiv w:val="1"/>
      <w:marLeft w:val="0"/>
      <w:marRight w:val="0"/>
      <w:marTop w:val="0"/>
      <w:marBottom w:val="0"/>
      <w:divBdr>
        <w:top w:val="none" w:sz="0" w:space="0" w:color="auto"/>
        <w:left w:val="none" w:sz="0" w:space="0" w:color="auto"/>
        <w:bottom w:val="none" w:sz="0" w:space="0" w:color="auto"/>
        <w:right w:val="none" w:sz="0" w:space="0" w:color="auto"/>
      </w:divBdr>
    </w:div>
    <w:div w:id="841429399">
      <w:bodyDiv w:val="1"/>
      <w:marLeft w:val="0"/>
      <w:marRight w:val="0"/>
      <w:marTop w:val="0"/>
      <w:marBottom w:val="0"/>
      <w:divBdr>
        <w:top w:val="none" w:sz="0" w:space="0" w:color="auto"/>
        <w:left w:val="none" w:sz="0" w:space="0" w:color="auto"/>
        <w:bottom w:val="none" w:sz="0" w:space="0" w:color="auto"/>
        <w:right w:val="none" w:sz="0" w:space="0" w:color="auto"/>
      </w:divBdr>
    </w:div>
    <w:div w:id="843321275">
      <w:bodyDiv w:val="1"/>
      <w:marLeft w:val="0"/>
      <w:marRight w:val="0"/>
      <w:marTop w:val="0"/>
      <w:marBottom w:val="0"/>
      <w:divBdr>
        <w:top w:val="none" w:sz="0" w:space="0" w:color="auto"/>
        <w:left w:val="none" w:sz="0" w:space="0" w:color="auto"/>
        <w:bottom w:val="none" w:sz="0" w:space="0" w:color="auto"/>
        <w:right w:val="none" w:sz="0" w:space="0" w:color="auto"/>
      </w:divBdr>
    </w:div>
    <w:div w:id="846672148">
      <w:bodyDiv w:val="1"/>
      <w:marLeft w:val="0"/>
      <w:marRight w:val="0"/>
      <w:marTop w:val="0"/>
      <w:marBottom w:val="0"/>
      <w:divBdr>
        <w:top w:val="none" w:sz="0" w:space="0" w:color="auto"/>
        <w:left w:val="none" w:sz="0" w:space="0" w:color="auto"/>
        <w:bottom w:val="none" w:sz="0" w:space="0" w:color="auto"/>
        <w:right w:val="none" w:sz="0" w:space="0" w:color="auto"/>
      </w:divBdr>
      <w:divsChild>
        <w:div w:id="1302734165">
          <w:marLeft w:val="0"/>
          <w:marRight w:val="0"/>
          <w:marTop w:val="0"/>
          <w:marBottom w:val="0"/>
          <w:divBdr>
            <w:top w:val="none" w:sz="0" w:space="0" w:color="auto"/>
            <w:left w:val="none" w:sz="0" w:space="0" w:color="auto"/>
            <w:bottom w:val="none" w:sz="0" w:space="0" w:color="auto"/>
            <w:right w:val="none" w:sz="0" w:space="0" w:color="auto"/>
          </w:divBdr>
          <w:divsChild>
            <w:div w:id="1282420801">
              <w:marLeft w:val="0"/>
              <w:marRight w:val="0"/>
              <w:marTop w:val="0"/>
              <w:marBottom w:val="0"/>
              <w:divBdr>
                <w:top w:val="none" w:sz="0" w:space="0" w:color="auto"/>
                <w:left w:val="none" w:sz="0" w:space="0" w:color="auto"/>
                <w:bottom w:val="none" w:sz="0" w:space="0" w:color="auto"/>
                <w:right w:val="none" w:sz="0" w:space="0" w:color="auto"/>
              </w:divBdr>
              <w:divsChild>
                <w:div w:id="1297570190">
                  <w:marLeft w:val="0"/>
                  <w:marRight w:val="0"/>
                  <w:marTop w:val="0"/>
                  <w:marBottom w:val="0"/>
                  <w:divBdr>
                    <w:top w:val="none" w:sz="0" w:space="0" w:color="auto"/>
                    <w:left w:val="none" w:sz="0" w:space="0" w:color="auto"/>
                    <w:bottom w:val="none" w:sz="0" w:space="0" w:color="auto"/>
                    <w:right w:val="none" w:sz="0" w:space="0" w:color="auto"/>
                  </w:divBdr>
                  <w:divsChild>
                    <w:div w:id="104424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9223837">
      <w:bodyDiv w:val="1"/>
      <w:marLeft w:val="0"/>
      <w:marRight w:val="0"/>
      <w:marTop w:val="0"/>
      <w:marBottom w:val="0"/>
      <w:divBdr>
        <w:top w:val="none" w:sz="0" w:space="0" w:color="auto"/>
        <w:left w:val="none" w:sz="0" w:space="0" w:color="auto"/>
        <w:bottom w:val="none" w:sz="0" w:space="0" w:color="auto"/>
        <w:right w:val="none" w:sz="0" w:space="0" w:color="auto"/>
      </w:divBdr>
    </w:div>
    <w:div w:id="851796900">
      <w:bodyDiv w:val="1"/>
      <w:marLeft w:val="0"/>
      <w:marRight w:val="0"/>
      <w:marTop w:val="0"/>
      <w:marBottom w:val="0"/>
      <w:divBdr>
        <w:top w:val="none" w:sz="0" w:space="0" w:color="auto"/>
        <w:left w:val="none" w:sz="0" w:space="0" w:color="auto"/>
        <w:bottom w:val="none" w:sz="0" w:space="0" w:color="auto"/>
        <w:right w:val="none" w:sz="0" w:space="0" w:color="auto"/>
      </w:divBdr>
    </w:div>
    <w:div w:id="855844565">
      <w:bodyDiv w:val="1"/>
      <w:marLeft w:val="0"/>
      <w:marRight w:val="0"/>
      <w:marTop w:val="0"/>
      <w:marBottom w:val="0"/>
      <w:divBdr>
        <w:top w:val="none" w:sz="0" w:space="0" w:color="auto"/>
        <w:left w:val="none" w:sz="0" w:space="0" w:color="auto"/>
        <w:bottom w:val="none" w:sz="0" w:space="0" w:color="auto"/>
        <w:right w:val="none" w:sz="0" w:space="0" w:color="auto"/>
      </w:divBdr>
    </w:div>
    <w:div w:id="858617605">
      <w:bodyDiv w:val="1"/>
      <w:marLeft w:val="0"/>
      <w:marRight w:val="0"/>
      <w:marTop w:val="0"/>
      <w:marBottom w:val="0"/>
      <w:divBdr>
        <w:top w:val="none" w:sz="0" w:space="0" w:color="auto"/>
        <w:left w:val="none" w:sz="0" w:space="0" w:color="auto"/>
        <w:bottom w:val="none" w:sz="0" w:space="0" w:color="auto"/>
        <w:right w:val="none" w:sz="0" w:space="0" w:color="auto"/>
      </w:divBdr>
    </w:div>
    <w:div w:id="859011217">
      <w:bodyDiv w:val="1"/>
      <w:marLeft w:val="0"/>
      <w:marRight w:val="0"/>
      <w:marTop w:val="0"/>
      <w:marBottom w:val="0"/>
      <w:divBdr>
        <w:top w:val="none" w:sz="0" w:space="0" w:color="auto"/>
        <w:left w:val="none" w:sz="0" w:space="0" w:color="auto"/>
        <w:bottom w:val="none" w:sz="0" w:space="0" w:color="auto"/>
        <w:right w:val="none" w:sz="0" w:space="0" w:color="auto"/>
      </w:divBdr>
    </w:div>
    <w:div w:id="859314282">
      <w:bodyDiv w:val="1"/>
      <w:marLeft w:val="0"/>
      <w:marRight w:val="0"/>
      <w:marTop w:val="0"/>
      <w:marBottom w:val="0"/>
      <w:divBdr>
        <w:top w:val="none" w:sz="0" w:space="0" w:color="auto"/>
        <w:left w:val="none" w:sz="0" w:space="0" w:color="auto"/>
        <w:bottom w:val="none" w:sz="0" w:space="0" w:color="auto"/>
        <w:right w:val="none" w:sz="0" w:space="0" w:color="auto"/>
      </w:divBdr>
    </w:div>
    <w:div w:id="859661890">
      <w:bodyDiv w:val="1"/>
      <w:marLeft w:val="0"/>
      <w:marRight w:val="0"/>
      <w:marTop w:val="0"/>
      <w:marBottom w:val="0"/>
      <w:divBdr>
        <w:top w:val="none" w:sz="0" w:space="0" w:color="auto"/>
        <w:left w:val="none" w:sz="0" w:space="0" w:color="auto"/>
        <w:bottom w:val="none" w:sz="0" w:space="0" w:color="auto"/>
        <w:right w:val="none" w:sz="0" w:space="0" w:color="auto"/>
      </w:divBdr>
    </w:div>
    <w:div w:id="859901213">
      <w:bodyDiv w:val="1"/>
      <w:marLeft w:val="0"/>
      <w:marRight w:val="0"/>
      <w:marTop w:val="0"/>
      <w:marBottom w:val="0"/>
      <w:divBdr>
        <w:top w:val="none" w:sz="0" w:space="0" w:color="auto"/>
        <w:left w:val="none" w:sz="0" w:space="0" w:color="auto"/>
        <w:bottom w:val="none" w:sz="0" w:space="0" w:color="auto"/>
        <w:right w:val="none" w:sz="0" w:space="0" w:color="auto"/>
      </w:divBdr>
    </w:div>
    <w:div w:id="860320992">
      <w:bodyDiv w:val="1"/>
      <w:marLeft w:val="0"/>
      <w:marRight w:val="0"/>
      <w:marTop w:val="0"/>
      <w:marBottom w:val="0"/>
      <w:divBdr>
        <w:top w:val="none" w:sz="0" w:space="0" w:color="auto"/>
        <w:left w:val="none" w:sz="0" w:space="0" w:color="auto"/>
        <w:bottom w:val="none" w:sz="0" w:space="0" w:color="auto"/>
        <w:right w:val="none" w:sz="0" w:space="0" w:color="auto"/>
      </w:divBdr>
    </w:div>
    <w:div w:id="860977336">
      <w:bodyDiv w:val="1"/>
      <w:marLeft w:val="0"/>
      <w:marRight w:val="0"/>
      <w:marTop w:val="0"/>
      <w:marBottom w:val="0"/>
      <w:divBdr>
        <w:top w:val="none" w:sz="0" w:space="0" w:color="auto"/>
        <w:left w:val="none" w:sz="0" w:space="0" w:color="auto"/>
        <w:bottom w:val="none" w:sz="0" w:space="0" w:color="auto"/>
        <w:right w:val="none" w:sz="0" w:space="0" w:color="auto"/>
      </w:divBdr>
    </w:div>
    <w:div w:id="861742885">
      <w:bodyDiv w:val="1"/>
      <w:marLeft w:val="0"/>
      <w:marRight w:val="0"/>
      <w:marTop w:val="0"/>
      <w:marBottom w:val="0"/>
      <w:divBdr>
        <w:top w:val="none" w:sz="0" w:space="0" w:color="auto"/>
        <w:left w:val="none" w:sz="0" w:space="0" w:color="auto"/>
        <w:bottom w:val="none" w:sz="0" w:space="0" w:color="auto"/>
        <w:right w:val="none" w:sz="0" w:space="0" w:color="auto"/>
      </w:divBdr>
    </w:div>
    <w:div w:id="863321802">
      <w:bodyDiv w:val="1"/>
      <w:marLeft w:val="0"/>
      <w:marRight w:val="0"/>
      <w:marTop w:val="0"/>
      <w:marBottom w:val="0"/>
      <w:divBdr>
        <w:top w:val="none" w:sz="0" w:space="0" w:color="auto"/>
        <w:left w:val="none" w:sz="0" w:space="0" w:color="auto"/>
        <w:bottom w:val="none" w:sz="0" w:space="0" w:color="auto"/>
        <w:right w:val="none" w:sz="0" w:space="0" w:color="auto"/>
      </w:divBdr>
    </w:div>
    <w:div w:id="863440976">
      <w:bodyDiv w:val="1"/>
      <w:marLeft w:val="0"/>
      <w:marRight w:val="0"/>
      <w:marTop w:val="0"/>
      <w:marBottom w:val="0"/>
      <w:divBdr>
        <w:top w:val="none" w:sz="0" w:space="0" w:color="auto"/>
        <w:left w:val="none" w:sz="0" w:space="0" w:color="auto"/>
        <w:bottom w:val="none" w:sz="0" w:space="0" w:color="auto"/>
        <w:right w:val="none" w:sz="0" w:space="0" w:color="auto"/>
      </w:divBdr>
    </w:div>
    <w:div w:id="864053055">
      <w:bodyDiv w:val="1"/>
      <w:marLeft w:val="0"/>
      <w:marRight w:val="0"/>
      <w:marTop w:val="0"/>
      <w:marBottom w:val="0"/>
      <w:divBdr>
        <w:top w:val="none" w:sz="0" w:space="0" w:color="auto"/>
        <w:left w:val="none" w:sz="0" w:space="0" w:color="auto"/>
        <w:bottom w:val="none" w:sz="0" w:space="0" w:color="auto"/>
        <w:right w:val="none" w:sz="0" w:space="0" w:color="auto"/>
      </w:divBdr>
    </w:div>
    <w:div w:id="864250017">
      <w:bodyDiv w:val="1"/>
      <w:marLeft w:val="0"/>
      <w:marRight w:val="0"/>
      <w:marTop w:val="0"/>
      <w:marBottom w:val="0"/>
      <w:divBdr>
        <w:top w:val="none" w:sz="0" w:space="0" w:color="auto"/>
        <w:left w:val="none" w:sz="0" w:space="0" w:color="auto"/>
        <w:bottom w:val="none" w:sz="0" w:space="0" w:color="auto"/>
        <w:right w:val="none" w:sz="0" w:space="0" w:color="auto"/>
      </w:divBdr>
    </w:div>
    <w:div w:id="864487490">
      <w:bodyDiv w:val="1"/>
      <w:marLeft w:val="0"/>
      <w:marRight w:val="0"/>
      <w:marTop w:val="0"/>
      <w:marBottom w:val="0"/>
      <w:divBdr>
        <w:top w:val="none" w:sz="0" w:space="0" w:color="auto"/>
        <w:left w:val="none" w:sz="0" w:space="0" w:color="auto"/>
        <w:bottom w:val="none" w:sz="0" w:space="0" w:color="auto"/>
        <w:right w:val="none" w:sz="0" w:space="0" w:color="auto"/>
      </w:divBdr>
    </w:div>
    <w:div w:id="866023227">
      <w:bodyDiv w:val="1"/>
      <w:marLeft w:val="0"/>
      <w:marRight w:val="0"/>
      <w:marTop w:val="0"/>
      <w:marBottom w:val="0"/>
      <w:divBdr>
        <w:top w:val="none" w:sz="0" w:space="0" w:color="auto"/>
        <w:left w:val="none" w:sz="0" w:space="0" w:color="auto"/>
        <w:bottom w:val="none" w:sz="0" w:space="0" w:color="auto"/>
        <w:right w:val="none" w:sz="0" w:space="0" w:color="auto"/>
      </w:divBdr>
    </w:div>
    <w:div w:id="866405813">
      <w:bodyDiv w:val="1"/>
      <w:marLeft w:val="0"/>
      <w:marRight w:val="0"/>
      <w:marTop w:val="0"/>
      <w:marBottom w:val="0"/>
      <w:divBdr>
        <w:top w:val="none" w:sz="0" w:space="0" w:color="auto"/>
        <w:left w:val="none" w:sz="0" w:space="0" w:color="auto"/>
        <w:bottom w:val="none" w:sz="0" w:space="0" w:color="auto"/>
        <w:right w:val="none" w:sz="0" w:space="0" w:color="auto"/>
      </w:divBdr>
    </w:div>
    <w:div w:id="866799108">
      <w:bodyDiv w:val="1"/>
      <w:marLeft w:val="0"/>
      <w:marRight w:val="0"/>
      <w:marTop w:val="0"/>
      <w:marBottom w:val="0"/>
      <w:divBdr>
        <w:top w:val="none" w:sz="0" w:space="0" w:color="auto"/>
        <w:left w:val="none" w:sz="0" w:space="0" w:color="auto"/>
        <w:bottom w:val="none" w:sz="0" w:space="0" w:color="auto"/>
        <w:right w:val="none" w:sz="0" w:space="0" w:color="auto"/>
      </w:divBdr>
    </w:div>
    <w:div w:id="868025941">
      <w:bodyDiv w:val="1"/>
      <w:marLeft w:val="0"/>
      <w:marRight w:val="0"/>
      <w:marTop w:val="0"/>
      <w:marBottom w:val="0"/>
      <w:divBdr>
        <w:top w:val="none" w:sz="0" w:space="0" w:color="auto"/>
        <w:left w:val="none" w:sz="0" w:space="0" w:color="auto"/>
        <w:bottom w:val="none" w:sz="0" w:space="0" w:color="auto"/>
        <w:right w:val="none" w:sz="0" w:space="0" w:color="auto"/>
      </w:divBdr>
    </w:div>
    <w:div w:id="869799240">
      <w:bodyDiv w:val="1"/>
      <w:marLeft w:val="0"/>
      <w:marRight w:val="0"/>
      <w:marTop w:val="0"/>
      <w:marBottom w:val="0"/>
      <w:divBdr>
        <w:top w:val="none" w:sz="0" w:space="0" w:color="auto"/>
        <w:left w:val="none" w:sz="0" w:space="0" w:color="auto"/>
        <w:bottom w:val="none" w:sz="0" w:space="0" w:color="auto"/>
        <w:right w:val="none" w:sz="0" w:space="0" w:color="auto"/>
      </w:divBdr>
    </w:div>
    <w:div w:id="870530380">
      <w:bodyDiv w:val="1"/>
      <w:marLeft w:val="0"/>
      <w:marRight w:val="0"/>
      <w:marTop w:val="0"/>
      <w:marBottom w:val="0"/>
      <w:divBdr>
        <w:top w:val="none" w:sz="0" w:space="0" w:color="auto"/>
        <w:left w:val="none" w:sz="0" w:space="0" w:color="auto"/>
        <w:bottom w:val="none" w:sz="0" w:space="0" w:color="auto"/>
        <w:right w:val="none" w:sz="0" w:space="0" w:color="auto"/>
      </w:divBdr>
    </w:div>
    <w:div w:id="871110600">
      <w:bodyDiv w:val="1"/>
      <w:marLeft w:val="0"/>
      <w:marRight w:val="0"/>
      <w:marTop w:val="0"/>
      <w:marBottom w:val="0"/>
      <w:divBdr>
        <w:top w:val="none" w:sz="0" w:space="0" w:color="auto"/>
        <w:left w:val="none" w:sz="0" w:space="0" w:color="auto"/>
        <w:bottom w:val="none" w:sz="0" w:space="0" w:color="auto"/>
        <w:right w:val="none" w:sz="0" w:space="0" w:color="auto"/>
      </w:divBdr>
    </w:div>
    <w:div w:id="871652608">
      <w:bodyDiv w:val="1"/>
      <w:marLeft w:val="0"/>
      <w:marRight w:val="0"/>
      <w:marTop w:val="0"/>
      <w:marBottom w:val="0"/>
      <w:divBdr>
        <w:top w:val="none" w:sz="0" w:space="0" w:color="auto"/>
        <w:left w:val="none" w:sz="0" w:space="0" w:color="auto"/>
        <w:bottom w:val="none" w:sz="0" w:space="0" w:color="auto"/>
        <w:right w:val="none" w:sz="0" w:space="0" w:color="auto"/>
      </w:divBdr>
    </w:div>
    <w:div w:id="871843228">
      <w:bodyDiv w:val="1"/>
      <w:marLeft w:val="0"/>
      <w:marRight w:val="0"/>
      <w:marTop w:val="0"/>
      <w:marBottom w:val="0"/>
      <w:divBdr>
        <w:top w:val="none" w:sz="0" w:space="0" w:color="auto"/>
        <w:left w:val="none" w:sz="0" w:space="0" w:color="auto"/>
        <w:bottom w:val="none" w:sz="0" w:space="0" w:color="auto"/>
        <w:right w:val="none" w:sz="0" w:space="0" w:color="auto"/>
      </w:divBdr>
    </w:div>
    <w:div w:id="872617571">
      <w:bodyDiv w:val="1"/>
      <w:marLeft w:val="0"/>
      <w:marRight w:val="0"/>
      <w:marTop w:val="0"/>
      <w:marBottom w:val="0"/>
      <w:divBdr>
        <w:top w:val="none" w:sz="0" w:space="0" w:color="auto"/>
        <w:left w:val="none" w:sz="0" w:space="0" w:color="auto"/>
        <w:bottom w:val="none" w:sz="0" w:space="0" w:color="auto"/>
        <w:right w:val="none" w:sz="0" w:space="0" w:color="auto"/>
      </w:divBdr>
    </w:div>
    <w:div w:id="873807408">
      <w:bodyDiv w:val="1"/>
      <w:marLeft w:val="0"/>
      <w:marRight w:val="0"/>
      <w:marTop w:val="0"/>
      <w:marBottom w:val="0"/>
      <w:divBdr>
        <w:top w:val="none" w:sz="0" w:space="0" w:color="auto"/>
        <w:left w:val="none" w:sz="0" w:space="0" w:color="auto"/>
        <w:bottom w:val="none" w:sz="0" w:space="0" w:color="auto"/>
        <w:right w:val="none" w:sz="0" w:space="0" w:color="auto"/>
      </w:divBdr>
    </w:div>
    <w:div w:id="875778059">
      <w:bodyDiv w:val="1"/>
      <w:marLeft w:val="0"/>
      <w:marRight w:val="0"/>
      <w:marTop w:val="0"/>
      <w:marBottom w:val="0"/>
      <w:divBdr>
        <w:top w:val="none" w:sz="0" w:space="0" w:color="auto"/>
        <w:left w:val="none" w:sz="0" w:space="0" w:color="auto"/>
        <w:bottom w:val="none" w:sz="0" w:space="0" w:color="auto"/>
        <w:right w:val="none" w:sz="0" w:space="0" w:color="auto"/>
      </w:divBdr>
    </w:div>
    <w:div w:id="876091480">
      <w:bodyDiv w:val="1"/>
      <w:marLeft w:val="0"/>
      <w:marRight w:val="0"/>
      <w:marTop w:val="0"/>
      <w:marBottom w:val="0"/>
      <w:divBdr>
        <w:top w:val="none" w:sz="0" w:space="0" w:color="auto"/>
        <w:left w:val="none" w:sz="0" w:space="0" w:color="auto"/>
        <w:bottom w:val="none" w:sz="0" w:space="0" w:color="auto"/>
        <w:right w:val="none" w:sz="0" w:space="0" w:color="auto"/>
      </w:divBdr>
    </w:div>
    <w:div w:id="876354428">
      <w:bodyDiv w:val="1"/>
      <w:marLeft w:val="0"/>
      <w:marRight w:val="0"/>
      <w:marTop w:val="0"/>
      <w:marBottom w:val="0"/>
      <w:divBdr>
        <w:top w:val="none" w:sz="0" w:space="0" w:color="auto"/>
        <w:left w:val="none" w:sz="0" w:space="0" w:color="auto"/>
        <w:bottom w:val="none" w:sz="0" w:space="0" w:color="auto"/>
        <w:right w:val="none" w:sz="0" w:space="0" w:color="auto"/>
      </w:divBdr>
    </w:div>
    <w:div w:id="876426172">
      <w:bodyDiv w:val="1"/>
      <w:marLeft w:val="0"/>
      <w:marRight w:val="0"/>
      <w:marTop w:val="0"/>
      <w:marBottom w:val="0"/>
      <w:divBdr>
        <w:top w:val="none" w:sz="0" w:space="0" w:color="auto"/>
        <w:left w:val="none" w:sz="0" w:space="0" w:color="auto"/>
        <w:bottom w:val="none" w:sz="0" w:space="0" w:color="auto"/>
        <w:right w:val="none" w:sz="0" w:space="0" w:color="auto"/>
      </w:divBdr>
    </w:div>
    <w:div w:id="878977134">
      <w:bodyDiv w:val="1"/>
      <w:marLeft w:val="0"/>
      <w:marRight w:val="0"/>
      <w:marTop w:val="0"/>
      <w:marBottom w:val="0"/>
      <w:divBdr>
        <w:top w:val="none" w:sz="0" w:space="0" w:color="auto"/>
        <w:left w:val="none" w:sz="0" w:space="0" w:color="auto"/>
        <w:bottom w:val="none" w:sz="0" w:space="0" w:color="auto"/>
        <w:right w:val="none" w:sz="0" w:space="0" w:color="auto"/>
      </w:divBdr>
    </w:div>
    <w:div w:id="881484547">
      <w:bodyDiv w:val="1"/>
      <w:marLeft w:val="0"/>
      <w:marRight w:val="0"/>
      <w:marTop w:val="0"/>
      <w:marBottom w:val="0"/>
      <w:divBdr>
        <w:top w:val="none" w:sz="0" w:space="0" w:color="auto"/>
        <w:left w:val="none" w:sz="0" w:space="0" w:color="auto"/>
        <w:bottom w:val="none" w:sz="0" w:space="0" w:color="auto"/>
        <w:right w:val="none" w:sz="0" w:space="0" w:color="auto"/>
      </w:divBdr>
    </w:div>
    <w:div w:id="882909228">
      <w:bodyDiv w:val="1"/>
      <w:marLeft w:val="0"/>
      <w:marRight w:val="0"/>
      <w:marTop w:val="0"/>
      <w:marBottom w:val="0"/>
      <w:divBdr>
        <w:top w:val="none" w:sz="0" w:space="0" w:color="auto"/>
        <w:left w:val="none" w:sz="0" w:space="0" w:color="auto"/>
        <w:bottom w:val="none" w:sz="0" w:space="0" w:color="auto"/>
        <w:right w:val="none" w:sz="0" w:space="0" w:color="auto"/>
      </w:divBdr>
    </w:div>
    <w:div w:id="883641794">
      <w:bodyDiv w:val="1"/>
      <w:marLeft w:val="0"/>
      <w:marRight w:val="0"/>
      <w:marTop w:val="0"/>
      <w:marBottom w:val="0"/>
      <w:divBdr>
        <w:top w:val="none" w:sz="0" w:space="0" w:color="auto"/>
        <w:left w:val="none" w:sz="0" w:space="0" w:color="auto"/>
        <w:bottom w:val="none" w:sz="0" w:space="0" w:color="auto"/>
        <w:right w:val="none" w:sz="0" w:space="0" w:color="auto"/>
      </w:divBdr>
    </w:div>
    <w:div w:id="884026443">
      <w:bodyDiv w:val="1"/>
      <w:marLeft w:val="0"/>
      <w:marRight w:val="0"/>
      <w:marTop w:val="0"/>
      <w:marBottom w:val="0"/>
      <w:divBdr>
        <w:top w:val="none" w:sz="0" w:space="0" w:color="auto"/>
        <w:left w:val="none" w:sz="0" w:space="0" w:color="auto"/>
        <w:bottom w:val="none" w:sz="0" w:space="0" w:color="auto"/>
        <w:right w:val="none" w:sz="0" w:space="0" w:color="auto"/>
      </w:divBdr>
      <w:divsChild>
        <w:div w:id="648900514">
          <w:marLeft w:val="0"/>
          <w:marRight w:val="0"/>
          <w:marTop w:val="0"/>
          <w:marBottom w:val="0"/>
          <w:divBdr>
            <w:top w:val="none" w:sz="0" w:space="0" w:color="auto"/>
            <w:left w:val="none" w:sz="0" w:space="0" w:color="auto"/>
            <w:bottom w:val="none" w:sz="0" w:space="0" w:color="auto"/>
            <w:right w:val="none" w:sz="0" w:space="0" w:color="auto"/>
          </w:divBdr>
          <w:divsChild>
            <w:div w:id="1372458503">
              <w:marLeft w:val="0"/>
              <w:marRight w:val="0"/>
              <w:marTop w:val="0"/>
              <w:marBottom w:val="0"/>
              <w:divBdr>
                <w:top w:val="none" w:sz="0" w:space="0" w:color="auto"/>
                <w:left w:val="none" w:sz="0" w:space="0" w:color="auto"/>
                <w:bottom w:val="none" w:sz="0" w:space="0" w:color="auto"/>
                <w:right w:val="none" w:sz="0" w:space="0" w:color="auto"/>
              </w:divBdr>
              <w:divsChild>
                <w:div w:id="1894808814">
                  <w:marLeft w:val="0"/>
                  <w:marRight w:val="0"/>
                  <w:marTop w:val="0"/>
                  <w:marBottom w:val="0"/>
                  <w:divBdr>
                    <w:top w:val="none" w:sz="0" w:space="0" w:color="auto"/>
                    <w:left w:val="none" w:sz="0" w:space="0" w:color="auto"/>
                    <w:bottom w:val="none" w:sz="0" w:space="0" w:color="auto"/>
                    <w:right w:val="none" w:sz="0" w:space="0" w:color="auto"/>
                  </w:divBdr>
                  <w:divsChild>
                    <w:div w:id="1589346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4291364">
      <w:bodyDiv w:val="1"/>
      <w:marLeft w:val="0"/>
      <w:marRight w:val="0"/>
      <w:marTop w:val="0"/>
      <w:marBottom w:val="0"/>
      <w:divBdr>
        <w:top w:val="none" w:sz="0" w:space="0" w:color="auto"/>
        <w:left w:val="none" w:sz="0" w:space="0" w:color="auto"/>
        <w:bottom w:val="none" w:sz="0" w:space="0" w:color="auto"/>
        <w:right w:val="none" w:sz="0" w:space="0" w:color="auto"/>
      </w:divBdr>
    </w:div>
    <w:div w:id="885221979">
      <w:bodyDiv w:val="1"/>
      <w:marLeft w:val="0"/>
      <w:marRight w:val="0"/>
      <w:marTop w:val="0"/>
      <w:marBottom w:val="0"/>
      <w:divBdr>
        <w:top w:val="none" w:sz="0" w:space="0" w:color="auto"/>
        <w:left w:val="none" w:sz="0" w:space="0" w:color="auto"/>
        <w:bottom w:val="none" w:sz="0" w:space="0" w:color="auto"/>
        <w:right w:val="none" w:sz="0" w:space="0" w:color="auto"/>
      </w:divBdr>
    </w:div>
    <w:div w:id="885871923">
      <w:bodyDiv w:val="1"/>
      <w:marLeft w:val="0"/>
      <w:marRight w:val="0"/>
      <w:marTop w:val="0"/>
      <w:marBottom w:val="0"/>
      <w:divBdr>
        <w:top w:val="none" w:sz="0" w:space="0" w:color="auto"/>
        <w:left w:val="none" w:sz="0" w:space="0" w:color="auto"/>
        <w:bottom w:val="none" w:sz="0" w:space="0" w:color="auto"/>
        <w:right w:val="none" w:sz="0" w:space="0" w:color="auto"/>
      </w:divBdr>
    </w:div>
    <w:div w:id="887885302">
      <w:bodyDiv w:val="1"/>
      <w:marLeft w:val="0"/>
      <w:marRight w:val="0"/>
      <w:marTop w:val="0"/>
      <w:marBottom w:val="0"/>
      <w:divBdr>
        <w:top w:val="none" w:sz="0" w:space="0" w:color="auto"/>
        <w:left w:val="none" w:sz="0" w:space="0" w:color="auto"/>
        <w:bottom w:val="none" w:sz="0" w:space="0" w:color="auto"/>
        <w:right w:val="none" w:sz="0" w:space="0" w:color="auto"/>
      </w:divBdr>
    </w:div>
    <w:div w:id="889539481">
      <w:bodyDiv w:val="1"/>
      <w:marLeft w:val="0"/>
      <w:marRight w:val="0"/>
      <w:marTop w:val="0"/>
      <w:marBottom w:val="0"/>
      <w:divBdr>
        <w:top w:val="none" w:sz="0" w:space="0" w:color="auto"/>
        <w:left w:val="none" w:sz="0" w:space="0" w:color="auto"/>
        <w:bottom w:val="none" w:sz="0" w:space="0" w:color="auto"/>
        <w:right w:val="none" w:sz="0" w:space="0" w:color="auto"/>
      </w:divBdr>
    </w:div>
    <w:div w:id="890844538">
      <w:bodyDiv w:val="1"/>
      <w:marLeft w:val="0"/>
      <w:marRight w:val="0"/>
      <w:marTop w:val="0"/>
      <w:marBottom w:val="0"/>
      <w:divBdr>
        <w:top w:val="none" w:sz="0" w:space="0" w:color="auto"/>
        <w:left w:val="none" w:sz="0" w:space="0" w:color="auto"/>
        <w:bottom w:val="none" w:sz="0" w:space="0" w:color="auto"/>
        <w:right w:val="none" w:sz="0" w:space="0" w:color="auto"/>
      </w:divBdr>
    </w:div>
    <w:div w:id="894314351">
      <w:bodyDiv w:val="1"/>
      <w:marLeft w:val="0"/>
      <w:marRight w:val="0"/>
      <w:marTop w:val="0"/>
      <w:marBottom w:val="0"/>
      <w:divBdr>
        <w:top w:val="none" w:sz="0" w:space="0" w:color="auto"/>
        <w:left w:val="none" w:sz="0" w:space="0" w:color="auto"/>
        <w:bottom w:val="none" w:sz="0" w:space="0" w:color="auto"/>
        <w:right w:val="none" w:sz="0" w:space="0" w:color="auto"/>
      </w:divBdr>
    </w:div>
    <w:div w:id="894436963">
      <w:bodyDiv w:val="1"/>
      <w:marLeft w:val="0"/>
      <w:marRight w:val="0"/>
      <w:marTop w:val="0"/>
      <w:marBottom w:val="0"/>
      <w:divBdr>
        <w:top w:val="none" w:sz="0" w:space="0" w:color="auto"/>
        <w:left w:val="none" w:sz="0" w:space="0" w:color="auto"/>
        <w:bottom w:val="none" w:sz="0" w:space="0" w:color="auto"/>
        <w:right w:val="none" w:sz="0" w:space="0" w:color="auto"/>
      </w:divBdr>
    </w:div>
    <w:div w:id="894439068">
      <w:bodyDiv w:val="1"/>
      <w:marLeft w:val="0"/>
      <w:marRight w:val="0"/>
      <w:marTop w:val="0"/>
      <w:marBottom w:val="0"/>
      <w:divBdr>
        <w:top w:val="none" w:sz="0" w:space="0" w:color="auto"/>
        <w:left w:val="none" w:sz="0" w:space="0" w:color="auto"/>
        <w:bottom w:val="none" w:sz="0" w:space="0" w:color="auto"/>
        <w:right w:val="none" w:sz="0" w:space="0" w:color="auto"/>
      </w:divBdr>
    </w:div>
    <w:div w:id="895160147">
      <w:bodyDiv w:val="1"/>
      <w:marLeft w:val="0"/>
      <w:marRight w:val="0"/>
      <w:marTop w:val="0"/>
      <w:marBottom w:val="0"/>
      <w:divBdr>
        <w:top w:val="none" w:sz="0" w:space="0" w:color="auto"/>
        <w:left w:val="none" w:sz="0" w:space="0" w:color="auto"/>
        <w:bottom w:val="none" w:sz="0" w:space="0" w:color="auto"/>
        <w:right w:val="none" w:sz="0" w:space="0" w:color="auto"/>
      </w:divBdr>
    </w:div>
    <w:div w:id="895316684">
      <w:bodyDiv w:val="1"/>
      <w:marLeft w:val="0"/>
      <w:marRight w:val="0"/>
      <w:marTop w:val="0"/>
      <w:marBottom w:val="0"/>
      <w:divBdr>
        <w:top w:val="none" w:sz="0" w:space="0" w:color="auto"/>
        <w:left w:val="none" w:sz="0" w:space="0" w:color="auto"/>
        <w:bottom w:val="none" w:sz="0" w:space="0" w:color="auto"/>
        <w:right w:val="none" w:sz="0" w:space="0" w:color="auto"/>
      </w:divBdr>
    </w:div>
    <w:div w:id="898251585">
      <w:bodyDiv w:val="1"/>
      <w:marLeft w:val="0"/>
      <w:marRight w:val="0"/>
      <w:marTop w:val="0"/>
      <w:marBottom w:val="0"/>
      <w:divBdr>
        <w:top w:val="none" w:sz="0" w:space="0" w:color="auto"/>
        <w:left w:val="none" w:sz="0" w:space="0" w:color="auto"/>
        <w:bottom w:val="none" w:sz="0" w:space="0" w:color="auto"/>
        <w:right w:val="none" w:sz="0" w:space="0" w:color="auto"/>
      </w:divBdr>
    </w:div>
    <w:div w:id="900406755">
      <w:bodyDiv w:val="1"/>
      <w:marLeft w:val="0"/>
      <w:marRight w:val="0"/>
      <w:marTop w:val="0"/>
      <w:marBottom w:val="0"/>
      <w:divBdr>
        <w:top w:val="none" w:sz="0" w:space="0" w:color="auto"/>
        <w:left w:val="none" w:sz="0" w:space="0" w:color="auto"/>
        <w:bottom w:val="none" w:sz="0" w:space="0" w:color="auto"/>
        <w:right w:val="none" w:sz="0" w:space="0" w:color="auto"/>
      </w:divBdr>
    </w:div>
    <w:div w:id="900824066">
      <w:bodyDiv w:val="1"/>
      <w:marLeft w:val="0"/>
      <w:marRight w:val="0"/>
      <w:marTop w:val="0"/>
      <w:marBottom w:val="0"/>
      <w:divBdr>
        <w:top w:val="none" w:sz="0" w:space="0" w:color="auto"/>
        <w:left w:val="none" w:sz="0" w:space="0" w:color="auto"/>
        <w:bottom w:val="none" w:sz="0" w:space="0" w:color="auto"/>
        <w:right w:val="none" w:sz="0" w:space="0" w:color="auto"/>
      </w:divBdr>
    </w:div>
    <w:div w:id="901138880">
      <w:bodyDiv w:val="1"/>
      <w:marLeft w:val="0"/>
      <w:marRight w:val="0"/>
      <w:marTop w:val="0"/>
      <w:marBottom w:val="0"/>
      <w:divBdr>
        <w:top w:val="none" w:sz="0" w:space="0" w:color="auto"/>
        <w:left w:val="none" w:sz="0" w:space="0" w:color="auto"/>
        <w:bottom w:val="none" w:sz="0" w:space="0" w:color="auto"/>
        <w:right w:val="none" w:sz="0" w:space="0" w:color="auto"/>
      </w:divBdr>
    </w:div>
    <w:div w:id="901601130">
      <w:bodyDiv w:val="1"/>
      <w:marLeft w:val="0"/>
      <w:marRight w:val="0"/>
      <w:marTop w:val="0"/>
      <w:marBottom w:val="0"/>
      <w:divBdr>
        <w:top w:val="none" w:sz="0" w:space="0" w:color="auto"/>
        <w:left w:val="none" w:sz="0" w:space="0" w:color="auto"/>
        <w:bottom w:val="none" w:sz="0" w:space="0" w:color="auto"/>
        <w:right w:val="none" w:sz="0" w:space="0" w:color="auto"/>
      </w:divBdr>
    </w:div>
    <w:div w:id="902984367">
      <w:bodyDiv w:val="1"/>
      <w:marLeft w:val="0"/>
      <w:marRight w:val="0"/>
      <w:marTop w:val="0"/>
      <w:marBottom w:val="0"/>
      <w:divBdr>
        <w:top w:val="none" w:sz="0" w:space="0" w:color="auto"/>
        <w:left w:val="none" w:sz="0" w:space="0" w:color="auto"/>
        <w:bottom w:val="none" w:sz="0" w:space="0" w:color="auto"/>
        <w:right w:val="none" w:sz="0" w:space="0" w:color="auto"/>
      </w:divBdr>
    </w:div>
    <w:div w:id="904530056">
      <w:bodyDiv w:val="1"/>
      <w:marLeft w:val="0"/>
      <w:marRight w:val="0"/>
      <w:marTop w:val="0"/>
      <w:marBottom w:val="0"/>
      <w:divBdr>
        <w:top w:val="none" w:sz="0" w:space="0" w:color="auto"/>
        <w:left w:val="none" w:sz="0" w:space="0" w:color="auto"/>
        <w:bottom w:val="none" w:sz="0" w:space="0" w:color="auto"/>
        <w:right w:val="none" w:sz="0" w:space="0" w:color="auto"/>
      </w:divBdr>
    </w:div>
    <w:div w:id="905385082">
      <w:bodyDiv w:val="1"/>
      <w:marLeft w:val="0"/>
      <w:marRight w:val="0"/>
      <w:marTop w:val="0"/>
      <w:marBottom w:val="0"/>
      <w:divBdr>
        <w:top w:val="none" w:sz="0" w:space="0" w:color="auto"/>
        <w:left w:val="none" w:sz="0" w:space="0" w:color="auto"/>
        <w:bottom w:val="none" w:sz="0" w:space="0" w:color="auto"/>
        <w:right w:val="none" w:sz="0" w:space="0" w:color="auto"/>
      </w:divBdr>
    </w:div>
    <w:div w:id="906191320">
      <w:bodyDiv w:val="1"/>
      <w:marLeft w:val="0"/>
      <w:marRight w:val="0"/>
      <w:marTop w:val="0"/>
      <w:marBottom w:val="0"/>
      <w:divBdr>
        <w:top w:val="none" w:sz="0" w:space="0" w:color="auto"/>
        <w:left w:val="none" w:sz="0" w:space="0" w:color="auto"/>
        <w:bottom w:val="none" w:sz="0" w:space="0" w:color="auto"/>
        <w:right w:val="none" w:sz="0" w:space="0" w:color="auto"/>
      </w:divBdr>
    </w:div>
    <w:div w:id="906257490">
      <w:bodyDiv w:val="1"/>
      <w:marLeft w:val="0"/>
      <w:marRight w:val="0"/>
      <w:marTop w:val="0"/>
      <w:marBottom w:val="0"/>
      <w:divBdr>
        <w:top w:val="none" w:sz="0" w:space="0" w:color="auto"/>
        <w:left w:val="none" w:sz="0" w:space="0" w:color="auto"/>
        <w:bottom w:val="none" w:sz="0" w:space="0" w:color="auto"/>
        <w:right w:val="none" w:sz="0" w:space="0" w:color="auto"/>
      </w:divBdr>
    </w:div>
    <w:div w:id="907151624">
      <w:bodyDiv w:val="1"/>
      <w:marLeft w:val="0"/>
      <w:marRight w:val="0"/>
      <w:marTop w:val="0"/>
      <w:marBottom w:val="0"/>
      <w:divBdr>
        <w:top w:val="none" w:sz="0" w:space="0" w:color="auto"/>
        <w:left w:val="none" w:sz="0" w:space="0" w:color="auto"/>
        <w:bottom w:val="none" w:sz="0" w:space="0" w:color="auto"/>
        <w:right w:val="none" w:sz="0" w:space="0" w:color="auto"/>
      </w:divBdr>
    </w:div>
    <w:div w:id="907612407">
      <w:bodyDiv w:val="1"/>
      <w:marLeft w:val="0"/>
      <w:marRight w:val="0"/>
      <w:marTop w:val="0"/>
      <w:marBottom w:val="0"/>
      <w:divBdr>
        <w:top w:val="none" w:sz="0" w:space="0" w:color="auto"/>
        <w:left w:val="none" w:sz="0" w:space="0" w:color="auto"/>
        <w:bottom w:val="none" w:sz="0" w:space="0" w:color="auto"/>
        <w:right w:val="none" w:sz="0" w:space="0" w:color="auto"/>
      </w:divBdr>
    </w:div>
    <w:div w:id="909730351">
      <w:bodyDiv w:val="1"/>
      <w:marLeft w:val="0"/>
      <w:marRight w:val="0"/>
      <w:marTop w:val="0"/>
      <w:marBottom w:val="0"/>
      <w:divBdr>
        <w:top w:val="none" w:sz="0" w:space="0" w:color="auto"/>
        <w:left w:val="none" w:sz="0" w:space="0" w:color="auto"/>
        <w:bottom w:val="none" w:sz="0" w:space="0" w:color="auto"/>
        <w:right w:val="none" w:sz="0" w:space="0" w:color="auto"/>
      </w:divBdr>
    </w:div>
    <w:div w:id="912357009">
      <w:bodyDiv w:val="1"/>
      <w:marLeft w:val="0"/>
      <w:marRight w:val="0"/>
      <w:marTop w:val="0"/>
      <w:marBottom w:val="0"/>
      <w:divBdr>
        <w:top w:val="none" w:sz="0" w:space="0" w:color="auto"/>
        <w:left w:val="none" w:sz="0" w:space="0" w:color="auto"/>
        <w:bottom w:val="none" w:sz="0" w:space="0" w:color="auto"/>
        <w:right w:val="none" w:sz="0" w:space="0" w:color="auto"/>
      </w:divBdr>
    </w:div>
    <w:div w:id="913314927">
      <w:bodyDiv w:val="1"/>
      <w:marLeft w:val="0"/>
      <w:marRight w:val="0"/>
      <w:marTop w:val="0"/>
      <w:marBottom w:val="0"/>
      <w:divBdr>
        <w:top w:val="none" w:sz="0" w:space="0" w:color="auto"/>
        <w:left w:val="none" w:sz="0" w:space="0" w:color="auto"/>
        <w:bottom w:val="none" w:sz="0" w:space="0" w:color="auto"/>
        <w:right w:val="none" w:sz="0" w:space="0" w:color="auto"/>
      </w:divBdr>
    </w:div>
    <w:div w:id="913703873">
      <w:bodyDiv w:val="1"/>
      <w:marLeft w:val="0"/>
      <w:marRight w:val="0"/>
      <w:marTop w:val="0"/>
      <w:marBottom w:val="0"/>
      <w:divBdr>
        <w:top w:val="none" w:sz="0" w:space="0" w:color="auto"/>
        <w:left w:val="none" w:sz="0" w:space="0" w:color="auto"/>
        <w:bottom w:val="none" w:sz="0" w:space="0" w:color="auto"/>
        <w:right w:val="none" w:sz="0" w:space="0" w:color="auto"/>
      </w:divBdr>
    </w:div>
    <w:div w:id="913857411">
      <w:bodyDiv w:val="1"/>
      <w:marLeft w:val="0"/>
      <w:marRight w:val="0"/>
      <w:marTop w:val="0"/>
      <w:marBottom w:val="0"/>
      <w:divBdr>
        <w:top w:val="none" w:sz="0" w:space="0" w:color="auto"/>
        <w:left w:val="none" w:sz="0" w:space="0" w:color="auto"/>
        <w:bottom w:val="none" w:sz="0" w:space="0" w:color="auto"/>
        <w:right w:val="none" w:sz="0" w:space="0" w:color="auto"/>
      </w:divBdr>
      <w:divsChild>
        <w:div w:id="1641618465">
          <w:marLeft w:val="0"/>
          <w:marRight w:val="0"/>
          <w:marTop w:val="0"/>
          <w:marBottom w:val="0"/>
          <w:divBdr>
            <w:top w:val="none" w:sz="0" w:space="0" w:color="auto"/>
            <w:left w:val="none" w:sz="0" w:space="0" w:color="auto"/>
            <w:bottom w:val="none" w:sz="0" w:space="0" w:color="auto"/>
            <w:right w:val="none" w:sz="0" w:space="0" w:color="auto"/>
          </w:divBdr>
          <w:divsChild>
            <w:div w:id="288902669">
              <w:marLeft w:val="0"/>
              <w:marRight w:val="0"/>
              <w:marTop w:val="0"/>
              <w:marBottom w:val="0"/>
              <w:divBdr>
                <w:top w:val="none" w:sz="0" w:space="0" w:color="auto"/>
                <w:left w:val="none" w:sz="0" w:space="0" w:color="auto"/>
                <w:bottom w:val="none" w:sz="0" w:space="0" w:color="auto"/>
                <w:right w:val="none" w:sz="0" w:space="0" w:color="auto"/>
              </w:divBdr>
              <w:divsChild>
                <w:div w:id="1016998949">
                  <w:marLeft w:val="0"/>
                  <w:marRight w:val="0"/>
                  <w:marTop w:val="0"/>
                  <w:marBottom w:val="0"/>
                  <w:divBdr>
                    <w:top w:val="none" w:sz="0" w:space="0" w:color="auto"/>
                    <w:left w:val="none" w:sz="0" w:space="0" w:color="auto"/>
                    <w:bottom w:val="none" w:sz="0" w:space="0" w:color="auto"/>
                    <w:right w:val="none" w:sz="0" w:space="0" w:color="auto"/>
                  </w:divBdr>
                  <w:divsChild>
                    <w:div w:id="144201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4825335">
      <w:bodyDiv w:val="1"/>
      <w:marLeft w:val="0"/>
      <w:marRight w:val="0"/>
      <w:marTop w:val="0"/>
      <w:marBottom w:val="0"/>
      <w:divBdr>
        <w:top w:val="none" w:sz="0" w:space="0" w:color="auto"/>
        <w:left w:val="none" w:sz="0" w:space="0" w:color="auto"/>
        <w:bottom w:val="none" w:sz="0" w:space="0" w:color="auto"/>
        <w:right w:val="none" w:sz="0" w:space="0" w:color="auto"/>
      </w:divBdr>
    </w:div>
    <w:div w:id="916329598">
      <w:bodyDiv w:val="1"/>
      <w:marLeft w:val="0"/>
      <w:marRight w:val="0"/>
      <w:marTop w:val="0"/>
      <w:marBottom w:val="0"/>
      <w:divBdr>
        <w:top w:val="none" w:sz="0" w:space="0" w:color="auto"/>
        <w:left w:val="none" w:sz="0" w:space="0" w:color="auto"/>
        <w:bottom w:val="none" w:sz="0" w:space="0" w:color="auto"/>
        <w:right w:val="none" w:sz="0" w:space="0" w:color="auto"/>
      </w:divBdr>
    </w:div>
    <w:div w:id="917833204">
      <w:bodyDiv w:val="1"/>
      <w:marLeft w:val="0"/>
      <w:marRight w:val="0"/>
      <w:marTop w:val="0"/>
      <w:marBottom w:val="0"/>
      <w:divBdr>
        <w:top w:val="none" w:sz="0" w:space="0" w:color="auto"/>
        <w:left w:val="none" w:sz="0" w:space="0" w:color="auto"/>
        <w:bottom w:val="none" w:sz="0" w:space="0" w:color="auto"/>
        <w:right w:val="none" w:sz="0" w:space="0" w:color="auto"/>
      </w:divBdr>
    </w:div>
    <w:div w:id="921333078">
      <w:bodyDiv w:val="1"/>
      <w:marLeft w:val="0"/>
      <w:marRight w:val="0"/>
      <w:marTop w:val="0"/>
      <w:marBottom w:val="0"/>
      <w:divBdr>
        <w:top w:val="none" w:sz="0" w:space="0" w:color="auto"/>
        <w:left w:val="none" w:sz="0" w:space="0" w:color="auto"/>
        <w:bottom w:val="none" w:sz="0" w:space="0" w:color="auto"/>
        <w:right w:val="none" w:sz="0" w:space="0" w:color="auto"/>
      </w:divBdr>
    </w:div>
    <w:div w:id="921647727">
      <w:bodyDiv w:val="1"/>
      <w:marLeft w:val="0"/>
      <w:marRight w:val="0"/>
      <w:marTop w:val="0"/>
      <w:marBottom w:val="0"/>
      <w:divBdr>
        <w:top w:val="none" w:sz="0" w:space="0" w:color="auto"/>
        <w:left w:val="none" w:sz="0" w:space="0" w:color="auto"/>
        <w:bottom w:val="none" w:sz="0" w:space="0" w:color="auto"/>
        <w:right w:val="none" w:sz="0" w:space="0" w:color="auto"/>
      </w:divBdr>
    </w:div>
    <w:div w:id="923227949">
      <w:bodyDiv w:val="1"/>
      <w:marLeft w:val="0"/>
      <w:marRight w:val="0"/>
      <w:marTop w:val="0"/>
      <w:marBottom w:val="0"/>
      <w:divBdr>
        <w:top w:val="none" w:sz="0" w:space="0" w:color="auto"/>
        <w:left w:val="none" w:sz="0" w:space="0" w:color="auto"/>
        <w:bottom w:val="none" w:sz="0" w:space="0" w:color="auto"/>
        <w:right w:val="none" w:sz="0" w:space="0" w:color="auto"/>
      </w:divBdr>
    </w:div>
    <w:div w:id="923992307">
      <w:bodyDiv w:val="1"/>
      <w:marLeft w:val="0"/>
      <w:marRight w:val="0"/>
      <w:marTop w:val="0"/>
      <w:marBottom w:val="0"/>
      <w:divBdr>
        <w:top w:val="none" w:sz="0" w:space="0" w:color="auto"/>
        <w:left w:val="none" w:sz="0" w:space="0" w:color="auto"/>
        <w:bottom w:val="none" w:sz="0" w:space="0" w:color="auto"/>
        <w:right w:val="none" w:sz="0" w:space="0" w:color="auto"/>
      </w:divBdr>
    </w:div>
    <w:div w:id="924192428">
      <w:bodyDiv w:val="1"/>
      <w:marLeft w:val="0"/>
      <w:marRight w:val="0"/>
      <w:marTop w:val="0"/>
      <w:marBottom w:val="0"/>
      <w:divBdr>
        <w:top w:val="none" w:sz="0" w:space="0" w:color="auto"/>
        <w:left w:val="none" w:sz="0" w:space="0" w:color="auto"/>
        <w:bottom w:val="none" w:sz="0" w:space="0" w:color="auto"/>
        <w:right w:val="none" w:sz="0" w:space="0" w:color="auto"/>
      </w:divBdr>
    </w:div>
    <w:div w:id="924265675">
      <w:bodyDiv w:val="1"/>
      <w:marLeft w:val="0"/>
      <w:marRight w:val="0"/>
      <w:marTop w:val="0"/>
      <w:marBottom w:val="0"/>
      <w:divBdr>
        <w:top w:val="none" w:sz="0" w:space="0" w:color="auto"/>
        <w:left w:val="none" w:sz="0" w:space="0" w:color="auto"/>
        <w:bottom w:val="none" w:sz="0" w:space="0" w:color="auto"/>
        <w:right w:val="none" w:sz="0" w:space="0" w:color="auto"/>
      </w:divBdr>
    </w:div>
    <w:div w:id="924652935">
      <w:bodyDiv w:val="1"/>
      <w:marLeft w:val="0"/>
      <w:marRight w:val="0"/>
      <w:marTop w:val="0"/>
      <w:marBottom w:val="0"/>
      <w:divBdr>
        <w:top w:val="none" w:sz="0" w:space="0" w:color="auto"/>
        <w:left w:val="none" w:sz="0" w:space="0" w:color="auto"/>
        <w:bottom w:val="none" w:sz="0" w:space="0" w:color="auto"/>
        <w:right w:val="none" w:sz="0" w:space="0" w:color="auto"/>
      </w:divBdr>
    </w:div>
    <w:div w:id="926504161">
      <w:bodyDiv w:val="1"/>
      <w:marLeft w:val="0"/>
      <w:marRight w:val="0"/>
      <w:marTop w:val="0"/>
      <w:marBottom w:val="0"/>
      <w:divBdr>
        <w:top w:val="none" w:sz="0" w:space="0" w:color="auto"/>
        <w:left w:val="none" w:sz="0" w:space="0" w:color="auto"/>
        <w:bottom w:val="none" w:sz="0" w:space="0" w:color="auto"/>
        <w:right w:val="none" w:sz="0" w:space="0" w:color="auto"/>
      </w:divBdr>
    </w:div>
    <w:div w:id="927008187">
      <w:bodyDiv w:val="1"/>
      <w:marLeft w:val="0"/>
      <w:marRight w:val="0"/>
      <w:marTop w:val="0"/>
      <w:marBottom w:val="0"/>
      <w:divBdr>
        <w:top w:val="none" w:sz="0" w:space="0" w:color="auto"/>
        <w:left w:val="none" w:sz="0" w:space="0" w:color="auto"/>
        <w:bottom w:val="none" w:sz="0" w:space="0" w:color="auto"/>
        <w:right w:val="none" w:sz="0" w:space="0" w:color="auto"/>
      </w:divBdr>
    </w:div>
    <w:div w:id="927540374">
      <w:bodyDiv w:val="1"/>
      <w:marLeft w:val="0"/>
      <w:marRight w:val="0"/>
      <w:marTop w:val="0"/>
      <w:marBottom w:val="0"/>
      <w:divBdr>
        <w:top w:val="none" w:sz="0" w:space="0" w:color="auto"/>
        <w:left w:val="none" w:sz="0" w:space="0" w:color="auto"/>
        <w:bottom w:val="none" w:sz="0" w:space="0" w:color="auto"/>
        <w:right w:val="none" w:sz="0" w:space="0" w:color="auto"/>
      </w:divBdr>
    </w:div>
    <w:div w:id="929504270">
      <w:bodyDiv w:val="1"/>
      <w:marLeft w:val="0"/>
      <w:marRight w:val="0"/>
      <w:marTop w:val="0"/>
      <w:marBottom w:val="0"/>
      <w:divBdr>
        <w:top w:val="none" w:sz="0" w:space="0" w:color="auto"/>
        <w:left w:val="none" w:sz="0" w:space="0" w:color="auto"/>
        <w:bottom w:val="none" w:sz="0" w:space="0" w:color="auto"/>
        <w:right w:val="none" w:sz="0" w:space="0" w:color="auto"/>
      </w:divBdr>
    </w:div>
    <w:div w:id="931553361">
      <w:bodyDiv w:val="1"/>
      <w:marLeft w:val="0"/>
      <w:marRight w:val="0"/>
      <w:marTop w:val="0"/>
      <w:marBottom w:val="0"/>
      <w:divBdr>
        <w:top w:val="none" w:sz="0" w:space="0" w:color="auto"/>
        <w:left w:val="none" w:sz="0" w:space="0" w:color="auto"/>
        <w:bottom w:val="none" w:sz="0" w:space="0" w:color="auto"/>
        <w:right w:val="none" w:sz="0" w:space="0" w:color="auto"/>
      </w:divBdr>
    </w:div>
    <w:div w:id="934627879">
      <w:bodyDiv w:val="1"/>
      <w:marLeft w:val="0"/>
      <w:marRight w:val="0"/>
      <w:marTop w:val="0"/>
      <w:marBottom w:val="0"/>
      <w:divBdr>
        <w:top w:val="none" w:sz="0" w:space="0" w:color="auto"/>
        <w:left w:val="none" w:sz="0" w:space="0" w:color="auto"/>
        <w:bottom w:val="none" w:sz="0" w:space="0" w:color="auto"/>
        <w:right w:val="none" w:sz="0" w:space="0" w:color="auto"/>
      </w:divBdr>
    </w:div>
    <w:div w:id="935555223">
      <w:bodyDiv w:val="1"/>
      <w:marLeft w:val="0"/>
      <w:marRight w:val="0"/>
      <w:marTop w:val="0"/>
      <w:marBottom w:val="0"/>
      <w:divBdr>
        <w:top w:val="none" w:sz="0" w:space="0" w:color="auto"/>
        <w:left w:val="none" w:sz="0" w:space="0" w:color="auto"/>
        <w:bottom w:val="none" w:sz="0" w:space="0" w:color="auto"/>
        <w:right w:val="none" w:sz="0" w:space="0" w:color="auto"/>
      </w:divBdr>
    </w:div>
    <w:div w:id="935942544">
      <w:bodyDiv w:val="1"/>
      <w:marLeft w:val="0"/>
      <w:marRight w:val="0"/>
      <w:marTop w:val="0"/>
      <w:marBottom w:val="0"/>
      <w:divBdr>
        <w:top w:val="none" w:sz="0" w:space="0" w:color="auto"/>
        <w:left w:val="none" w:sz="0" w:space="0" w:color="auto"/>
        <w:bottom w:val="none" w:sz="0" w:space="0" w:color="auto"/>
        <w:right w:val="none" w:sz="0" w:space="0" w:color="auto"/>
      </w:divBdr>
    </w:div>
    <w:div w:id="937326687">
      <w:bodyDiv w:val="1"/>
      <w:marLeft w:val="0"/>
      <w:marRight w:val="0"/>
      <w:marTop w:val="0"/>
      <w:marBottom w:val="0"/>
      <w:divBdr>
        <w:top w:val="none" w:sz="0" w:space="0" w:color="auto"/>
        <w:left w:val="none" w:sz="0" w:space="0" w:color="auto"/>
        <w:bottom w:val="none" w:sz="0" w:space="0" w:color="auto"/>
        <w:right w:val="none" w:sz="0" w:space="0" w:color="auto"/>
      </w:divBdr>
    </w:div>
    <w:div w:id="939484129">
      <w:bodyDiv w:val="1"/>
      <w:marLeft w:val="0"/>
      <w:marRight w:val="0"/>
      <w:marTop w:val="0"/>
      <w:marBottom w:val="0"/>
      <w:divBdr>
        <w:top w:val="none" w:sz="0" w:space="0" w:color="auto"/>
        <w:left w:val="none" w:sz="0" w:space="0" w:color="auto"/>
        <w:bottom w:val="none" w:sz="0" w:space="0" w:color="auto"/>
        <w:right w:val="none" w:sz="0" w:space="0" w:color="auto"/>
      </w:divBdr>
    </w:div>
    <w:div w:id="939798540">
      <w:bodyDiv w:val="1"/>
      <w:marLeft w:val="0"/>
      <w:marRight w:val="0"/>
      <w:marTop w:val="0"/>
      <w:marBottom w:val="0"/>
      <w:divBdr>
        <w:top w:val="none" w:sz="0" w:space="0" w:color="auto"/>
        <w:left w:val="none" w:sz="0" w:space="0" w:color="auto"/>
        <w:bottom w:val="none" w:sz="0" w:space="0" w:color="auto"/>
        <w:right w:val="none" w:sz="0" w:space="0" w:color="auto"/>
      </w:divBdr>
    </w:div>
    <w:div w:id="940842262">
      <w:bodyDiv w:val="1"/>
      <w:marLeft w:val="0"/>
      <w:marRight w:val="0"/>
      <w:marTop w:val="0"/>
      <w:marBottom w:val="0"/>
      <w:divBdr>
        <w:top w:val="none" w:sz="0" w:space="0" w:color="auto"/>
        <w:left w:val="none" w:sz="0" w:space="0" w:color="auto"/>
        <w:bottom w:val="none" w:sz="0" w:space="0" w:color="auto"/>
        <w:right w:val="none" w:sz="0" w:space="0" w:color="auto"/>
      </w:divBdr>
    </w:div>
    <w:div w:id="941231164">
      <w:bodyDiv w:val="1"/>
      <w:marLeft w:val="0"/>
      <w:marRight w:val="0"/>
      <w:marTop w:val="0"/>
      <w:marBottom w:val="0"/>
      <w:divBdr>
        <w:top w:val="none" w:sz="0" w:space="0" w:color="auto"/>
        <w:left w:val="none" w:sz="0" w:space="0" w:color="auto"/>
        <w:bottom w:val="none" w:sz="0" w:space="0" w:color="auto"/>
        <w:right w:val="none" w:sz="0" w:space="0" w:color="auto"/>
      </w:divBdr>
    </w:div>
    <w:div w:id="941767051">
      <w:bodyDiv w:val="1"/>
      <w:marLeft w:val="0"/>
      <w:marRight w:val="0"/>
      <w:marTop w:val="0"/>
      <w:marBottom w:val="0"/>
      <w:divBdr>
        <w:top w:val="none" w:sz="0" w:space="0" w:color="auto"/>
        <w:left w:val="none" w:sz="0" w:space="0" w:color="auto"/>
        <w:bottom w:val="none" w:sz="0" w:space="0" w:color="auto"/>
        <w:right w:val="none" w:sz="0" w:space="0" w:color="auto"/>
      </w:divBdr>
    </w:div>
    <w:div w:id="941884030">
      <w:bodyDiv w:val="1"/>
      <w:marLeft w:val="0"/>
      <w:marRight w:val="0"/>
      <w:marTop w:val="0"/>
      <w:marBottom w:val="0"/>
      <w:divBdr>
        <w:top w:val="none" w:sz="0" w:space="0" w:color="auto"/>
        <w:left w:val="none" w:sz="0" w:space="0" w:color="auto"/>
        <w:bottom w:val="none" w:sz="0" w:space="0" w:color="auto"/>
        <w:right w:val="none" w:sz="0" w:space="0" w:color="auto"/>
      </w:divBdr>
    </w:div>
    <w:div w:id="946086036">
      <w:bodyDiv w:val="1"/>
      <w:marLeft w:val="0"/>
      <w:marRight w:val="0"/>
      <w:marTop w:val="0"/>
      <w:marBottom w:val="0"/>
      <w:divBdr>
        <w:top w:val="none" w:sz="0" w:space="0" w:color="auto"/>
        <w:left w:val="none" w:sz="0" w:space="0" w:color="auto"/>
        <w:bottom w:val="none" w:sz="0" w:space="0" w:color="auto"/>
        <w:right w:val="none" w:sz="0" w:space="0" w:color="auto"/>
      </w:divBdr>
    </w:div>
    <w:div w:id="951130783">
      <w:bodyDiv w:val="1"/>
      <w:marLeft w:val="0"/>
      <w:marRight w:val="0"/>
      <w:marTop w:val="0"/>
      <w:marBottom w:val="0"/>
      <w:divBdr>
        <w:top w:val="none" w:sz="0" w:space="0" w:color="auto"/>
        <w:left w:val="none" w:sz="0" w:space="0" w:color="auto"/>
        <w:bottom w:val="none" w:sz="0" w:space="0" w:color="auto"/>
        <w:right w:val="none" w:sz="0" w:space="0" w:color="auto"/>
      </w:divBdr>
    </w:div>
    <w:div w:id="951594251">
      <w:bodyDiv w:val="1"/>
      <w:marLeft w:val="0"/>
      <w:marRight w:val="0"/>
      <w:marTop w:val="0"/>
      <w:marBottom w:val="0"/>
      <w:divBdr>
        <w:top w:val="none" w:sz="0" w:space="0" w:color="auto"/>
        <w:left w:val="none" w:sz="0" w:space="0" w:color="auto"/>
        <w:bottom w:val="none" w:sz="0" w:space="0" w:color="auto"/>
        <w:right w:val="none" w:sz="0" w:space="0" w:color="auto"/>
      </w:divBdr>
    </w:div>
    <w:div w:id="952590637">
      <w:bodyDiv w:val="1"/>
      <w:marLeft w:val="0"/>
      <w:marRight w:val="0"/>
      <w:marTop w:val="0"/>
      <w:marBottom w:val="0"/>
      <w:divBdr>
        <w:top w:val="none" w:sz="0" w:space="0" w:color="auto"/>
        <w:left w:val="none" w:sz="0" w:space="0" w:color="auto"/>
        <w:bottom w:val="none" w:sz="0" w:space="0" w:color="auto"/>
        <w:right w:val="none" w:sz="0" w:space="0" w:color="auto"/>
      </w:divBdr>
    </w:div>
    <w:div w:id="954794463">
      <w:bodyDiv w:val="1"/>
      <w:marLeft w:val="0"/>
      <w:marRight w:val="0"/>
      <w:marTop w:val="0"/>
      <w:marBottom w:val="0"/>
      <w:divBdr>
        <w:top w:val="none" w:sz="0" w:space="0" w:color="auto"/>
        <w:left w:val="none" w:sz="0" w:space="0" w:color="auto"/>
        <w:bottom w:val="none" w:sz="0" w:space="0" w:color="auto"/>
        <w:right w:val="none" w:sz="0" w:space="0" w:color="auto"/>
      </w:divBdr>
    </w:div>
    <w:div w:id="954945689">
      <w:bodyDiv w:val="1"/>
      <w:marLeft w:val="0"/>
      <w:marRight w:val="0"/>
      <w:marTop w:val="0"/>
      <w:marBottom w:val="0"/>
      <w:divBdr>
        <w:top w:val="none" w:sz="0" w:space="0" w:color="auto"/>
        <w:left w:val="none" w:sz="0" w:space="0" w:color="auto"/>
        <w:bottom w:val="none" w:sz="0" w:space="0" w:color="auto"/>
        <w:right w:val="none" w:sz="0" w:space="0" w:color="auto"/>
      </w:divBdr>
    </w:div>
    <w:div w:id="956184232">
      <w:bodyDiv w:val="1"/>
      <w:marLeft w:val="0"/>
      <w:marRight w:val="0"/>
      <w:marTop w:val="0"/>
      <w:marBottom w:val="0"/>
      <w:divBdr>
        <w:top w:val="none" w:sz="0" w:space="0" w:color="auto"/>
        <w:left w:val="none" w:sz="0" w:space="0" w:color="auto"/>
        <w:bottom w:val="none" w:sz="0" w:space="0" w:color="auto"/>
        <w:right w:val="none" w:sz="0" w:space="0" w:color="auto"/>
      </w:divBdr>
    </w:div>
    <w:div w:id="956906390">
      <w:bodyDiv w:val="1"/>
      <w:marLeft w:val="0"/>
      <w:marRight w:val="0"/>
      <w:marTop w:val="0"/>
      <w:marBottom w:val="0"/>
      <w:divBdr>
        <w:top w:val="none" w:sz="0" w:space="0" w:color="auto"/>
        <w:left w:val="none" w:sz="0" w:space="0" w:color="auto"/>
        <w:bottom w:val="none" w:sz="0" w:space="0" w:color="auto"/>
        <w:right w:val="none" w:sz="0" w:space="0" w:color="auto"/>
      </w:divBdr>
    </w:div>
    <w:div w:id="957225235">
      <w:bodyDiv w:val="1"/>
      <w:marLeft w:val="0"/>
      <w:marRight w:val="0"/>
      <w:marTop w:val="0"/>
      <w:marBottom w:val="0"/>
      <w:divBdr>
        <w:top w:val="none" w:sz="0" w:space="0" w:color="auto"/>
        <w:left w:val="none" w:sz="0" w:space="0" w:color="auto"/>
        <w:bottom w:val="none" w:sz="0" w:space="0" w:color="auto"/>
        <w:right w:val="none" w:sz="0" w:space="0" w:color="auto"/>
      </w:divBdr>
    </w:div>
    <w:div w:id="957565785">
      <w:bodyDiv w:val="1"/>
      <w:marLeft w:val="0"/>
      <w:marRight w:val="0"/>
      <w:marTop w:val="0"/>
      <w:marBottom w:val="0"/>
      <w:divBdr>
        <w:top w:val="none" w:sz="0" w:space="0" w:color="auto"/>
        <w:left w:val="none" w:sz="0" w:space="0" w:color="auto"/>
        <w:bottom w:val="none" w:sz="0" w:space="0" w:color="auto"/>
        <w:right w:val="none" w:sz="0" w:space="0" w:color="auto"/>
      </w:divBdr>
    </w:div>
    <w:div w:id="959654211">
      <w:bodyDiv w:val="1"/>
      <w:marLeft w:val="0"/>
      <w:marRight w:val="0"/>
      <w:marTop w:val="0"/>
      <w:marBottom w:val="0"/>
      <w:divBdr>
        <w:top w:val="none" w:sz="0" w:space="0" w:color="auto"/>
        <w:left w:val="none" w:sz="0" w:space="0" w:color="auto"/>
        <w:bottom w:val="none" w:sz="0" w:space="0" w:color="auto"/>
        <w:right w:val="none" w:sz="0" w:space="0" w:color="auto"/>
      </w:divBdr>
    </w:div>
    <w:div w:id="961762033">
      <w:bodyDiv w:val="1"/>
      <w:marLeft w:val="0"/>
      <w:marRight w:val="0"/>
      <w:marTop w:val="0"/>
      <w:marBottom w:val="0"/>
      <w:divBdr>
        <w:top w:val="none" w:sz="0" w:space="0" w:color="auto"/>
        <w:left w:val="none" w:sz="0" w:space="0" w:color="auto"/>
        <w:bottom w:val="none" w:sz="0" w:space="0" w:color="auto"/>
        <w:right w:val="none" w:sz="0" w:space="0" w:color="auto"/>
      </w:divBdr>
    </w:div>
    <w:div w:id="961806343">
      <w:bodyDiv w:val="1"/>
      <w:marLeft w:val="0"/>
      <w:marRight w:val="0"/>
      <w:marTop w:val="0"/>
      <w:marBottom w:val="0"/>
      <w:divBdr>
        <w:top w:val="none" w:sz="0" w:space="0" w:color="auto"/>
        <w:left w:val="none" w:sz="0" w:space="0" w:color="auto"/>
        <w:bottom w:val="none" w:sz="0" w:space="0" w:color="auto"/>
        <w:right w:val="none" w:sz="0" w:space="0" w:color="auto"/>
      </w:divBdr>
    </w:div>
    <w:div w:id="962611157">
      <w:bodyDiv w:val="1"/>
      <w:marLeft w:val="0"/>
      <w:marRight w:val="0"/>
      <w:marTop w:val="0"/>
      <w:marBottom w:val="0"/>
      <w:divBdr>
        <w:top w:val="none" w:sz="0" w:space="0" w:color="auto"/>
        <w:left w:val="none" w:sz="0" w:space="0" w:color="auto"/>
        <w:bottom w:val="none" w:sz="0" w:space="0" w:color="auto"/>
        <w:right w:val="none" w:sz="0" w:space="0" w:color="auto"/>
      </w:divBdr>
    </w:div>
    <w:div w:id="962612570">
      <w:bodyDiv w:val="1"/>
      <w:marLeft w:val="0"/>
      <w:marRight w:val="0"/>
      <w:marTop w:val="0"/>
      <w:marBottom w:val="0"/>
      <w:divBdr>
        <w:top w:val="none" w:sz="0" w:space="0" w:color="auto"/>
        <w:left w:val="none" w:sz="0" w:space="0" w:color="auto"/>
        <w:bottom w:val="none" w:sz="0" w:space="0" w:color="auto"/>
        <w:right w:val="none" w:sz="0" w:space="0" w:color="auto"/>
      </w:divBdr>
    </w:div>
    <w:div w:id="962999410">
      <w:bodyDiv w:val="1"/>
      <w:marLeft w:val="0"/>
      <w:marRight w:val="0"/>
      <w:marTop w:val="0"/>
      <w:marBottom w:val="0"/>
      <w:divBdr>
        <w:top w:val="none" w:sz="0" w:space="0" w:color="auto"/>
        <w:left w:val="none" w:sz="0" w:space="0" w:color="auto"/>
        <w:bottom w:val="none" w:sz="0" w:space="0" w:color="auto"/>
        <w:right w:val="none" w:sz="0" w:space="0" w:color="auto"/>
      </w:divBdr>
    </w:div>
    <w:div w:id="962999794">
      <w:bodyDiv w:val="1"/>
      <w:marLeft w:val="0"/>
      <w:marRight w:val="0"/>
      <w:marTop w:val="0"/>
      <w:marBottom w:val="0"/>
      <w:divBdr>
        <w:top w:val="none" w:sz="0" w:space="0" w:color="auto"/>
        <w:left w:val="none" w:sz="0" w:space="0" w:color="auto"/>
        <w:bottom w:val="none" w:sz="0" w:space="0" w:color="auto"/>
        <w:right w:val="none" w:sz="0" w:space="0" w:color="auto"/>
      </w:divBdr>
    </w:div>
    <w:div w:id="963198045">
      <w:bodyDiv w:val="1"/>
      <w:marLeft w:val="0"/>
      <w:marRight w:val="0"/>
      <w:marTop w:val="0"/>
      <w:marBottom w:val="0"/>
      <w:divBdr>
        <w:top w:val="none" w:sz="0" w:space="0" w:color="auto"/>
        <w:left w:val="none" w:sz="0" w:space="0" w:color="auto"/>
        <w:bottom w:val="none" w:sz="0" w:space="0" w:color="auto"/>
        <w:right w:val="none" w:sz="0" w:space="0" w:color="auto"/>
      </w:divBdr>
    </w:div>
    <w:div w:id="963585643">
      <w:bodyDiv w:val="1"/>
      <w:marLeft w:val="0"/>
      <w:marRight w:val="0"/>
      <w:marTop w:val="0"/>
      <w:marBottom w:val="0"/>
      <w:divBdr>
        <w:top w:val="none" w:sz="0" w:space="0" w:color="auto"/>
        <w:left w:val="none" w:sz="0" w:space="0" w:color="auto"/>
        <w:bottom w:val="none" w:sz="0" w:space="0" w:color="auto"/>
        <w:right w:val="none" w:sz="0" w:space="0" w:color="auto"/>
      </w:divBdr>
    </w:div>
    <w:div w:id="963776425">
      <w:bodyDiv w:val="1"/>
      <w:marLeft w:val="0"/>
      <w:marRight w:val="0"/>
      <w:marTop w:val="0"/>
      <w:marBottom w:val="0"/>
      <w:divBdr>
        <w:top w:val="none" w:sz="0" w:space="0" w:color="auto"/>
        <w:left w:val="none" w:sz="0" w:space="0" w:color="auto"/>
        <w:bottom w:val="none" w:sz="0" w:space="0" w:color="auto"/>
        <w:right w:val="none" w:sz="0" w:space="0" w:color="auto"/>
      </w:divBdr>
    </w:div>
    <w:div w:id="964651696">
      <w:bodyDiv w:val="1"/>
      <w:marLeft w:val="0"/>
      <w:marRight w:val="0"/>
      <w:marTop w:val="0"/>
      <w:marBottom w:val="0"/>
      <w:divBdr>
        <w:top w:val="none" w:sz="0" w:space="0" w:color="auto"/>
        <w:left w:val="none" w:sz="0" w:space="0" w:color="auto"/>
        <w:bottom w:val="none" w:sz="0" w:space="0" w:color="auto"/>
        <w:right w:val="none" w:sz="0" w:space="0" w:color="auto"/>
      </w:divBdr>
    </w:div>
    <w:div w:id="966861644">
      <w:bodyDiv w:val="1"/>
      <w:marLeft w:val="0"/>
      <w:marRight w:val="0"/>
      <w:marTop w:val="0"/>
      <w:marBottom w:val="0"/>
      <w:divBdr>
        <w:top w:val="none" w:sz="0" w:space="0" w:color="auto"/>
        <w:left w:val="none" w:sz="0" w:space="0" w:color="auto"/>
        <w:bottom w:val="none" w:sz="0" w:space="0" w:color="auto"/>
        <w:right w:val="none" w:sz="0" w:space="0" w:color="auto"/>
      </w:divBdr>
    </w:div>
    <w:div w:id="966936919">
      <w:bodyDiv w:val="1"/>
      <w:marLeft w:val="0"/>
      <w:marRight w:val="0"/>
      <w:marTop w:val="0"/>
      <w:marBottom w:val="0"/>
      <w:divBdr>
        <w:top w:val="none" w:sz="0" w:space="0" w:color="auto"/>
        <w:left w:val="none" w:sz="0" w:space="0" w:color="auto"/>
        <w:bottom w:val="none" w:sz="0" w:space="0" w:color="auto"/>
        <w:right w:val="none" w:sz="0" w:space="0" w:color="auto"/>
      </w:divBdr>
    </w:div>
    <w:div w:id="967667935">
      <w:bodyDiv w:val="1"/>
      <w:marLeft w:val="0"/>
      <w:marRight w:val="0"/>
      <w:marTop w:val="0"/>
      <w:marBottom w:val="0"/>
      <w:divBdr>
        <w:top w:val="none" w:sz="0" w:space="0" w:color="auto"/>
        <w:left w:val="none" w:sz="0" w:space="0" w:color="auto"/>
        <w:bottom w:val="none" w:sz="0" w:space="0" w:color="auto"/>
        <w:right w:val="none" w:sz="0" w:space="0" w:color="auto"/>
      </w:divBdr>
    </w:div>
    <w:div w:id="969244623">
      <w:bodyDiv w:val="1"/>
      <w:marLeft w:val="0"/>
      <w:marRight w:val="0"/>
      <w:marTop w:val="0"/>
      <w:marBottom w:val="0"/>
      <w:divBdr>
        <w:top w:val="none" w:sz="0" w:space="0" w:color="auto"/>
        <w:left w:val="none" w:sz="0" w:space="0" w:color="auto"/>
        <w:bottom w:val="none" w:sz="0" w:space="0" w:color="auto"/>
        <w:right w:val="none" w:sz="0" w:space="0" w:color="auto"/>
      </w:divBdr>
    </w:div>
    <w:div w:id="970523026">
      <w:bodyDiv w:val="1"/>
      <w:marLeft w:val="0"/>
      <w:marRight w:val="0"/>
      <w:marTop w:val="0"/>
      <w:marBottom w:val="0"/>
      <w:divBdr>
        <w:top w:val="none" w:sz="0" w:space="0" w:color="auto"/>
        <w:left w:val="none" w:sz="0" w:space="0" w:color="auto"/>
        <w:bottom w:val="none" w:sz="0" w:space="0" w:color="auto"/>
        <w:right w:val="none" w:sz="0" w:space="0" w:color="auto"/>
      </w:divBdr>
    </w:div>
    <w:div w:id="970860688">
      <w:bodyDiv w:val="1"/>
      <w:marLeft w:val="0"/>
      <w:marRight w:val="0"/>
      <w:marTop w:val="0"/>
      <w:marBottom w:val="0"/>
      <w:divBdr>
        <w:top w:val="none" w:sz="0" w:space="0" w:color="auto"/>
        <w:left w:val="none" w:sz="0" w:space="0" w:color="auto"/>
        <w:bottom w:val="none" w:sz="0" w:space="0" w:color="auto"/>
        <w:right w:val="none" w:sz="0" w:space="0" w:color="auto"/>
      </w:divBdr>
    </w:div>
    <w:div w:id="970983845">
      <w:bodyDiv w:val="1"/>
      <w:marLeft w:val="0"/>
      <w:marRight w:val="0"/>
      <w:marTop w:val="0"/>
      <w:marBottom w:val="0"/>
      <w:divBdr>
        <w:top w:val="none" w:sz="0" w:space="0" w:color="auto"/>
        <w:left w:val="none" w:sz="0" w:space="0" w:color="auto"/>
        <w:bottom w:val="none" w:sz="0" w:space="0" w:color="auto"/>
        <w:right w:val="none" w:sz="0" w:space="0" w:color="auto"/>
      </w:divBdr>
    </w:div>
    <w:div w:id="974989253">
      <w:bodyDiv w:val="1"/>
      <w:marLeft w:val="0"/>
      <w:marRight w:val="0"/>
      <w:marTop w:val="0"/>
      <w:marBottom w:val="0"/>
      <w:divBdr>
        <w:top w:val="none" w:sz="0" w:space="0" w:color="auto"/>
        <w:left w:val="none" w:sz="0" w:space="0" w:color="auto"/>
        <w:bottom w:val="none" w:sz="0" w:space="0" w:color="auto"/>
        <w:right w:val="none" w:sz="0" w:space="0" w:color="auto"/>
      </w:divBdr>
    </w:div>
    <w:div w:id="976689810">
      <w:bodyDiv w:val="1"/>
      <w:marLeft w:val="0"/>
      <w:marRight w:val="0"/>
      <w:marTop w:val="0"/>
      <w:marBottom w:val="0"/>
      <w:divBdr>
        <w:top w:val="none" w:sz="0" w:space="0" w:color="auto"/>
        <w:left w:val="none" w:sz="0" w:space="0" w:color="auto"/>
        <w:bottom w:val="none" w:sz="0" w:space="0" w:color="auto"/>
        <w:right w:val="none" w:sz="0" w:space="0" w:color="auto"/>
      </w:divBdr>
    </w:div>
    <w:div w:id="977419869">
      <w:bodyDiv w:val="1"/>
      <w:marLeft w:val="0"/>
      <w:marRight w:val="0"/>
      <w:marTop w:val="0"/>
      <w:marBottom w:val="0"/>
      <w:divBdr>
        <w:top w:val="none" w:sz="0" w:space="0" w:color="auto"/>
        <w:left w:val="none" w:sz="0" w:space="0" w:color="auto"/>
        <w:bottom w:val="none" w:sz="0" w:space="0" w:color="auto"/>
        <w:right w:val="none" w:sz="0" w:space="0" w:color="auto"/>
      </w:divBdr>
    </w:div>
    <w:div w:id="977950288">
      <w:bodyDiv w:val="1"/>
      <w:marLeft w:val="0"/>
      <w:marRight w:val="0"/>
      <w:marTop w:val="0"/>
      <w:marBottom w:val="0"/>
      <w:divBdr>
        <w:top w:val="none" w:sz="0" w:space="0" w:color="auto"/>
        <w:left w:val="none" w:sz="0" w:space="0" w:color="auto"/>
        <w:bottom w:val="none" w:sz="0" w:space="0" w:color="auto"/>
        <w:right w:val="none" w:sz="0" w:space="0" w:color="auto"/>
      </w:divBdr>
    </w:div>
    <w:div w:id="978149488">
      <w:bodyDiv w:val="1"/>
      <w:marLeft w:val="0"/>
      <w:marRight w:val="0"/>
      <w:marTop w:val="0"/>
      <w:marBottom w:val="0"/>
      <w:divBdr>
        <w:top w:val="none" w:sz="0" w:space="0" w:color="auto"/>
        <w:left w:val="none" w:sz="0" w:space="0" w:color="auto"/>
        <w:bottom w:val="none" w:sz="0" w:space="0" w:color="auto"/>
        <w:right w:val="none" w:sz="0" w:space="0" w:color="auto"/>
      </w:divBdr>
    </w:div>
    <w:div w:id="978731670">
      <w:bodyDiv w:val="1"/>
      <w:marLeft w:val="0"/>
      <w:marRight w:val="0"/>
      <w:marTop w:val="0"/>
      <w:marBottom w:val="0"/>
      <w:divBdr>
        <w:top w:val="none" w:sz="0" w:space="0" w:color="auto"/>
        <w:left w:val="none" w:sz="0" w:space="0" w:color="auto"/>
        <w:bottom w:val="none" w:sz="0" w:space="0" w:color="auto"/>
        <w:right w:val="none" w:sz="0" w:space="0" w:color="auto"/>
      </w:divBdr>
    </w:div>
    <w:div w:id="982202174">
      <w:bodyDiv w:val="1"/>
      <w:marLeft w:val="0"/>
      <w:marRight w:val="0"/>
      <w:marTop w:val="0"/>
      <w:marBottom w:val="0"/>
      <w:divBdr>
        <w:top w:val="none" w:sz="0" w:space="0" w:color="auto"/>
        <w:left w:val="none" w:sz="0" w:space="0" w:color="auto"/>
        <w:bottom w:val="none" w:sz="0" w:space="0" w:color="auto"/>
        <w:right w:val="none" w:sz="0" w:space="0" w:color="auto"/>
      </w:divBdr>
    </w:div>
    <w:div w:id="982467831">
      <w:bodyDiv w:val="1"/>
      <w:marLeft w:val="0"/>
      <w:marRight w:val="0"/>
      <w:marTop w:val="0"/>
      <w:marBottom w:val="0"/>
      <w:divBdr>
        <w:top w:val="none" w:sz="0" w:space="0" w:color="auto"/>
        <w:left w:val="none" w:sz="0" w:space="0" w:color="auto"/>
        <w:bottom w:val="none" w:sz="0" w:space="0" w:color="auto"/>
        <w:right w:val="none" w:sz="0" w:space="0" w:color="auto"/>
      </w:divBdr>
    </w:div>
    <w:div w:id="984158861">
      <w:bodyDiv w:val="1"/>
      <w:marLeft w:val="0"/>
      <w:marRight w:val="0"/>
      <w:marTop w:val="0"/>
      <w:marBottom w:val="0"/>
      <w:divBdr>
        <w:top w:val="none" w:sz="0" w:space="0" w:color="auto"/>
        <w:left w:val="none" w:sz="0" w:space="0" w:color="auto"/>
        <w:bottom w:val="none" w:sz="0" w:space="0" w:color="auto"/>
        <w:right w:val="none" w:sz="0" w:space="0" w:color="auto"/>
      </w:divBdr>
    </w:div>
    <w:div w:id="984238211">
      <w:bodyDiv w:val="1"/>
      <w:marLeft w:val="0"/>
      <w:marRight w:val="0"/>
      <w:marTop w:val="0"/>
      <w:marBottom w:val="0"/>
      <w:divBdr>
        <w:top w:val="none" w:sz="0" w:space="0" w:color="auto"/>
        <w:left w:val="none" w:sz="0" w:space="0" w:color="auto"/>
        <w:bottom w:val="none" w:sz="0" w:space="0" w:color="auto"/>
        <w:right w:val="none" w:sz="0" w:space="0" w:color="auto"/>
      </w:divBdr>
    </w:div>
    <w:div w:id="985234016">
      <w:bodyDiv w:val="1"/>
      <w:marLeft w:val="0"/>
      <w:marRight w:val="0"/>
      <w:marTop w:val="0"/>
      <w:marBottom w:val="0"/>
      <w:divBdr>
        <w:top w:val="none" w:sz="0" w:space="0" w:color="auto"/>
        <w:left w:val="none" w:sz="0" w:space="0" w:color="auto"/>
        <w:bottom w:val="none" w:sz="0" w:space="0" w:color="auto"/>
        <w:right w:val="none" w:sz="0" w:space="0" w:color="auto"/>
      </w:divBdr>
    </w:div>
    <w:div w:id="987244747">
      <w:bodyDiv w:val="1"/>
      <w:marLeft w:val="0"/>
      <w:marRight w:val="0"/>
      <w:marTop w:val="0"/>
      <w:marBottom w:val="0"/>
      <w:divBdr>
        <w:top w:val="none" w:sz="0" w:space="0" w:color="auto"/>
        <w:left w:val="none" w:sz="0" w:space="0" w:color="auto"/>
        <w:bottom w:val="none" w:sz="0" w:space="0" w:color="auto"/>
        <w:right w:val="none" w:sz="0" w:space="0" w:color="auto"/>
      </w:divBdr>
    </w:div>
    <w:div w:id="987518395">
      <w:bodyDiv w:val="1"/>
      <w:marLeft w:val="0"/>
      <w:marRight w:val="0"/>
      <w:marTop w:val="0"/>
      <w:marBottom w:val="0"/>
      <w:divBdr>
        <w:top w:val="none" w:sz="0" w:space="0" w:color="auto"/>
        <w:left w:val="none" w:sz="0" w:space="0" w:color="auto"/>
        <w:bottom w:val="none" w:sz="0" w:space="0" w:color="auto"/>
        <w:right w:val="none" w:sz="0" w:space="0" w:color="auto"/>
      </w:divBdr>
    </w:div>
    <w:div w:id="988361367">
      <w:bodyDiv w:val="1"/>
      <w:marLeft w:val="0"/>
      <w:marRight w:val="0"/>
      <w:marTop w:val="0"/>
      <w:marBottom w:val="0"/>
      <w:divBdr>
        <w:top w:val="none" w:sz="0" w:space="0" w:color="auto"/>
        <w:left w:val="none" w:sz="0" w:space="0" w:color="auto"/>
        <w:bottom w:val="none" w:sz="0" w:space="0" w:color="auto"/>
        <w:right w:val="none" w:sz="0" w:space="0" w:color="auto"/>
      </w:divBdr>
    </w:div>
    <w:div w:id="989208578">
      <w:bodyDiv w:val="1"/>
      <w:marLeft w:val="0"/>
      <w:marRight w:val="0"/>
      <w:marTop w:val="0"/>
      <w:marBottom w:val="0"/>
      <w:divBdr>
        <w:top w:val="none" w:sz="0" w:space="0" w:color="auto"/>
        <w:left w:val="none" w:sz="0" w:space="0" w:color="auto"/>
        <w:bottom w:val="none" w:sz="0" w:space="0" w:color="auto"/>
        <w:right w:val="none" w:sz="0" w:space="0" w:color="auto"/>
      </w:divBdr>
    </w:div>
    <w:div w:id="989555544">
      <w:bodyDiv w:val="1"/>
      <w:marLeft w:val="0"/>
      <w:marRight w:val="0"/>
      <w:marTop w:val="0"/>
      <w:marBottom w:val="0"/>
      <w:divBdr>
        <w:top w:val="none" w:sz="0" w:space="0" w:color="auto"/>
        <w:left w:val="none" w:sz="0" w:space="0" w:color="auto"/>
        <w:bottom w:val="none" w:sz="0" w:space="0" w:color="auto"/>
        <w:right w:val="none" w:sz="0" w:space="0" w:color="auto"/>
      </w:divBdr>
    </w:div>
    <w:div w:id="989869307">
      <w:bodyDiv w:val="1"/>
      <w:marLeft w:val="0"/>
      <w:marRight w:val="0"/>
      <w:marTop w:val="0"/>
      <w:marBottom w:val="0"/>
      <w:divBdr>
        <w:top w:val="none" w:sz="0" w:space="0" w:color="auto"/>
        <w:left w:val="none" w:sz="0" w:space="0" w:color="auto"/>
        <w:bottom w:val="none" w:sz="0" w:space="0" w:color="auto"/>
        <w:right w:val="none" w:sz="0" w:space="0" w:color="auto"/>
      </w:divBdr>
    </w:div>
    <w:div w:id="990408558">
      <w:bodyDiv w:val="1"/>
      <w:marLeft w:val="0"/>
      <w:marRight w:val="0"/>
      <w:marTop w:val="0"/>
      <w:marBottom w:val="0"/>
      <w:divBdr>
        <w:top w:val="none" w:sz="0" w:space="0" w:color="auto"/>
        <w:left w:val="none" w:sz="0" w:space="0" w:color="auto"/>
        <w:bottom w:val="none" w:sz="0" w:space="0" w:color="auto"/>
        <w:right w:val="none" w:sz="0" w:space="0" w:color="auto"/>
      </w:divBdr>
    </w:div>
    <w:div w:id="991180525">
      <w:bodyDiv w:val="1"/>
      <w:marLeft w:val="0"/>
      <w:marRight w:val="0"/>
      <w:marTop w:val="0"/>
      <w:marBottom w:val="0"/>
      <w:divBdr>
        <w:top w:val="none" w:sz="0" w:space="0" w:color="auto"/>
        <w:left w:val="none" w:sz="0" w:space="0" w:color="auto"/>
        <w:bottom w:val="none" w:sz="0" w:space="0" w:color="auto"/>
        <w:right w:val="none" w:sz="0" w:space="0" w:color="auto"/>
      </w:divBdr>
    </w:div>
    <w:div w:id="991569784">
      <w:bodyDiv w:val="1"/>
      <w:marLeft w:val="0"/>
      <w:marRight w:val="0"/>
      <w:marTop w:val="0"/>
      <w:marBottom w:val="0"/>
      <w:divBdr>
        <w:top w:val="none" w:sz="0" w:space="0" w:color="auto"/>
        <w:left w:val="none" w:sz="0" w:space="0" w:color="auto"/>
        <w:bottom w:val="none" w:sz="0" w:space="0" w:color="auto"/>
        <w:right w:val="none" w:sz="0" w:space="0" w:color="auto"/>
      </w:divBdr>
    </w:div>
    <w:div w:id="992027433">
      <w:bodyDiv w:val="1"/>
      <w:marLeft w:val="0"/>
      <w:marRight w:val="0"/>
      <w:marTop w:val="0"/>
      <w:marBottom w:val="0"/>
      <w:divBdr>
        <w:top w:val="none" w:sz="0" w:space="0" w:color="auto"/>
        <w:left w:val="none" w:sz="0" w:space="0" w:color="auto"/>
        <w:bottom w:val="none" w:sz="0" w:space="0" w:color="auto"/>
        <w:right w:val="none" w:sz="0" w:space="0" w:color="auto"/>
      </w:divBdr>
    </w:div>
    <w:div w:id="992219297">
      <w:bodyDiv w:val="1"/>
      <w:marLeft w:val="0"/>
      <w:marRight w:val="0"/>
      <w:marTop w:val="0"/>
      <w:marBottom w:val="0"/>
      <w:divBdr>
        <w:top w:val="none" w:sz="0" w:space="0" w:color="auto"/>
        <w:left w:val="none" w:sz="0" w:space="0" w:color="auto"/>
        <w:bottom w:val="none" w:sz="0" w:space="0" w:color="auto"/>
        <w:right w:val="none" w:sz="0" w:space="0" w:color="auto"/>
      </w:divBdr>
    </w:div>
    <w:div w:id="993411833">
      <w:bodyDiv w:val="1"/>
      <w:marLeft w:val="0"/>
      <w:marRight w:val="0"/>
      <w:marTop w:val="0"/>
      <w:marBottom w:val="0"/>
      <w:divBdr>
        <w:top w:val="none" w:sz="0" w:space="0" w:color="auto"/>
        <w:left w:val="none" w:sz="0" w:space="0" w:color="auto"/>
        <w:bottom w:val="none" w:sz="0" w:space="0" w:color="auto"/>
        <w:right w:val="none" w:sz="0" w:space="0" w:color="auto"/>
      </w:divBdr>
    </w:div>
    <w:div w:id="996032822">
      <w:bodyDiv w:val="1"/>
      <w:marLeft w:val="0"/>
      <w:marRight w:val="0"/>
      <w:marTop w:val="0"/>
      <w:marBottom w:val="0"/>
      <w:divBdr>
        <w:top w:val="none" w:sz="0" w:space="0" w:color="auto"/>
        <w:left w:val="none" w:sz="0" w:space="0" w:color="auto"/>
        <w:bottom w:val="none" w:sz="0" w:space="0" w:color="auto"/>
        <w:right w:val="none" w:sz="0" w:space="0" w:color="auto"/>
      </w:divBdr>
    </w:div>
    <w:div w:id="998801312">
      <w:bodyDiv w:val="1"/>
      <w:marLeft w:val="0"/>
      <w:marRight w:val="0"/>
      <w:marTop w:val="0"/>
      <w:marBottom w:val="0"/>
      <w:divBdr>
        <w:top w:val="none" w:sz="0" w:space="0" w:color="auto"/>
        <w:left w:val="none" w:sz="0" w:space="0" w:color="auto"/>
        <w:bottom w:val="none" w:sz="0" w:space="0" w:color="auto"/>
        <w:right w:val="none" w:sz="0" w:space="0" w:color="auto"/>
      </w:divBdr>
    </w:div>
    <w:div w:id="998967600">
      <w:bodyDiv w:val="1"/>
      <w:marLeft w:val="0"/>
      <w:marRight w:val="0"/>
      <w:marTop w:val="0"/>
      <w:marBottom w:val="0"/>
      <w:divBdr>
        <w:top w:val="none" w:sz="0" w:space="0" w:color="auto"/>
        <w:left w:val="none" w:sz="0" w:space="0" w:color="auto"/>
        <w:bottom w:val="none" w:sz="0" w:space="0" w:color="auto"/>
        <w:right w:val="none" w:sz="0" w:space="0" w:color="auto"/>
      </w:divBdr>
    </w:div>
    <w:div w:id="999307839">
      <w:bodyDiv w:val="1"/>
      <w:marLeft w:val="0"/>
      <w:marRight w:val="0"/>
      <w:marTop w:val="0"/>
      <w:marBottom w:val="0"/>
      <w:divBdr>
        <w:top w:val="none" w:sz="0" w:space="0" w:color="auto"/>
        <w:left w:val="none" w:sz="0" w:space="0" w:color="auto"/>
        <w:bottom w:val="none" w:sz="0" w:space="0" w:color="auto"/>
        <w:right w:val="none" w:sz="0" w:space="0" w:color="auto"/>
      </w:divBdr>
    </w:div>
    <w:div w:id="999699646">
      <w:bodyDiv w:val="1"/>
      <w:marLeft w:val="0"/>
      <w:marRight w:val="0"/>
      <w:marTop w:val="0"/>
      <w:marBottom w:val="0"/>
      <w:divBdr>
        <w:top w:val="none" w:sz="0" w:space="0" w:color="auto"/>
        <w:left w:val="none" w:sz="0" w:space="0" w:color="auto"/>
        <w:bottom w:val="none" w:sz="0" w:space="0" w:color="auto"/>
        <w:right w:val="none" w:sz="0" w:space="0" w:color="auto"/>
      </w:divBdr>
    </w:div>
    <w:div w:id="999893658">
      <w:bodyDiv w:val="1"/>
      <w:marLeft w:val="0"/>
      <w:marRight w:val="0"/>
      <w:marTop w:val="0"/>
      <w:marBottom w:val="0"/>
      <w:divBdr>
        <w:top w:val="none" w:sz="0" w:space="0" w:color="auto"/>
        <w:left w:val="none" w:sz="0" w:space="0" w:color="auto"/>
        <w:bottom w:val="none" w:sz="0" w:space="0" w:color="auto"/>
        <w:right w:val="none" w:sz="0" w:space="0" w:color="auto"/>
      </w:divBdr>
    </w:div>
    <w:div w:id="1001815879">
      <w:bodyDiv w:val="1"/>
      <w:marLeft w:val="0"/>
      <w:marRight w:val="0"/>
      <w:marTop w:val="0"/>
      <w:marBottom w:val="0"/>
      <w:divBdr>
        <w:top w:val="none" w:sz="0" w:space="0" w:color="auto"/>
        <w:left w:val="none" w:sz="0" w:space="0" w:color="auto"/>
        <w:bottom w:val="none" w:sz="0" w:space="0" w:color="auto"/>
        <w:right w:val="none" w:sz="0" w:space="0" w:color="auto"/>
      </w:divBdr>
    </w:div>
    <w:div w:id="1001851214">
      <w:bodyDiv w:val="1"/>
      <w:marLeft w:val="0"/>
      <w:marRight w:val="0"/>
      <w:marTop w:val="0"/>
      <w:marBottom w:val="0"/>
      <w:divBdr>
        <w:top w:val="none" w:sz="0" w:space="0" w:color="auto"/>
        <w:left w:val="none" w:sz="0" w:space="0" w:color="auto"/>
        <w:bottom w:val="none" w:sz="0" w:space="0" w:color="auto"/>
        <w:right w:val="none" w:sz="0" w:space="0" w:color="auto"/>
      </w:divBdr>
    </w:div>
    <w:div w:id="1001854831">
      <w:bodyDiv w:val="1"/>
      <w:marLeft w:val="0"/>
      <w:marRight w:val="0"/>
      <w:marTop w:val="0"/>
      <w:marBottom w:val="0"/>
      <w:divBdr>
        <w:top w:val="none" w:sz="0" w:space="0" w:color="auto"/>
        <w:left w:val="none" w:sz="0" w:space="0" w:color="auto"/>
        <w:bottom w:val="none" w:sz="0" w:space="0" w:color="auto"/>
        <w:right w:val="none" w:sz="0" w:space="0" w:color="auto"/>
      </w:divBdr>
    </w:div>
    <w:div w:id="1002701846">
      <w:bodyDiv w:val="1"/>
      <w:marLeft w:val="0"/>
      <w:marRight w:val="0"/>
      <w:marTop w:val="0"/>
      <w:marBottom w:val="0"/>
      <w:divBdr>
        <w:top w:val="none" w:sz="0" w:space="0" w:color="auto"/>
        <w:left w:val="none" w:sz="0" w:space="0" w:color="auto"/>
        <w:bottom w:val="none" w:sz="0" w:space="0" w:color="auto"/>
        <w:right w:val="none" w:sz="0" w:space="0" w:color="auto"/>
      </w:divBdr>
    </w:div>
    <w:div w:id="1004865262">
      <w:bodyDiv w:val="1"/>
      <w:marLeft w:val="0"/>
      <w:marRight w:val="0"/>
      <w:marTop w:val="0"/>
      <w:marBottom w:val="0"/>
      <w:divBdr>
        <w:top w:val="none" w:sz="0" w:space="0" w:color="auto"/>
        <w:left w:val="none" w:sz="0" w:space="0" w:color="auto"/>
        <w:bottom w:val="none" w:sz="0" w:space="0" w:color="auto"/>
        <w:right w:val="none" w:sz="0" w:space="0" w:color="auto"/>
      </w:divBdr>
    </w:div>
    <w:div w:id="1005014492">
      <w:bodyDiv w:val="1"/>
      <w:marLeft w:val="0"/>
      <w:marRight w:val="0"/>
      <w:marTop w:val="0"/>
      <w:marBottom w:val="0"/>
      <w:divBdr>
        <w:top w:val="none" w:sz="0" w:space="0" w:color="auto"/>
        <w:left w:val="none" w:sz="0" w:space="0" w:color="auto"/>
        <w:bottom w:val="none" w:sz="0" w:space="0" w:color="auto"/>
        <w:right w:val="none" w:sz="0" w:space="0" w:color="auto"/>
      </w:divBdr>
    </w:div>
    <w:div w:id="1005404754">
      <w:bodyDiv w:val="1"/>
      <w:marLeft w:val="0"/>
      <w:marRight w:val="0"/>
      <w:marTop w:val="0"/>
      <w:marBottom w:val="0"/>
      <w:divBdr>
        <w:top w:val="none" w:sz="0" w:space="0" w:color="auto"/>
        <w:left w:val="none" w:sz="0" w:space="0" w:color="auto"/>
        <w:bottom w:val="none" w:sz="0" w:space="0" w:color="auto"/>
        <w:right w:val="none" w:sz="0" w:space="0" w:color="auto"/>
      </w:divBdr>
    </w:div>
    <w:div w:id="1005791367">
      <w:bodyDiv w:val="1"/>
      <w:marLeft w:val="0"/>
      <w:marRight w:val="0"/>
      <w:marTop w:val="0"/>
      <w:marBottom w:val="0"/>
      <w:divBdr>
        <w:top w:val="none" w:sz="0" w:space="0" w:color="auto"/>
        <w:left w:val="none" w:sz="0" w:space="0" w:color="auto"/>
        <w:bottom w:val="none" w:sz="0" w:space="0" w:color="auto"/>
        <w:right w:val="none" w:sz="0" w:space="0" w:color="auto"/>
      </w:divBdr>
    </w:div>
    <w:div w:id="1005940846">
      <w:bodyDiv w:val="1"/>
      <w:marLeft w:val="0"/>
      <w:marRight w:val="0"/>
      <w:marTop w:val="0"/>
      <w:marBottom w:val="0"/>
      <w:divBdr>
        <w:top w:val="none" w:sz="0" w:space="0" w:color="auto"/>
        <w:left w:val="none" w:sz="0" w:space="0" w:color="auto"/>
        <w:bottom w:val="none" w:sz="0" w:space="0" w:color="auto"/>
        <w:right w:val="none" w:sz="0" w:space="0" w:color="auto"/>
      </w:divBdr>
    </w:div>
    <w:div w:id="1009259195">
      <w:bodyDiv w:val="1"/>
      <w:marLeft w:val="0"/>
      <w:marRight w:val="0"/>
      <w:marTop w:val="0"/>
      <w:marBottom w:val="0"/>
      <w:divBdr>
        <w:top w:val="none" w:sz="0" w:space="0" w:color="auto"/>
        <w:left w:val="none" w:sz="0" w:space="0" w:color="auto"/>
        <w:bottom w:val="none" w:sz="0" w:space="0" w:color="auto"/>
        <w:right w:val="none" w:sz="0" w:space="0" w:color="auto"/>
      </w:divBdr>
    </w:div>
    <w:div w:id="1009914883">
      <w:bodyDiv w:val="1"/>
      <w:marLeft w:val="0"/>
      <w:marRight w:val="0"/>
      <w:marTop w:val="0"/>
      <w:marBottom w:val="0"/>
      <w:divBdr>
        <w:top w:val="none" w:sz="0" w:space="0" w:color="auto"/>
        <w:left w:val="none" w:sz="0" w:space="0" w:color="auto"/>
        <w:bottom w:val="none" w:sz="0" w:space="0" w:color="auto"/>
        <w:right w:val="none" w:sz="0" w:space="0" w:color="auto"/>
      </w:divBdr>
    </w:div>
    <w:div w:id="1010109514">
      <w:bodyDiv w:val="1"/>
      <w:marLeft w:val="0"/>
      <w:marRight w:val="0"/>
      <w:marTop w:val="0"/>
      <w:marBottom w:val="0"/>
      <w:divBdr>
        <w:top w:val="none" w:sz="0" w:space="0" w:color="auto"/>
        <w:left w:val="none" w:sz="0" w:space="0" w:color="auto"/>
        <w:bottom w:val="none" w:sz="0" w:space="0" w:color="auto"/>
        <w:right w:val="none" w:sz="0" w:space="0" w:color="auto"/>
      </w:divBdr>
    </w:div>
    <w:div w:id="1010453859">
      <w:bodyDiv w:val="1"/>
      <w:marLeft w:val="0"/>
      <w:marRight w:val="0"/>
      <w:marTop w:val="0"/>
      <w:marBottom w:val="0"/>
      <w:divBdr>
        <w:top w:val="none" w:sz="0" w:space="0" w:color="auto"/>
        <w:left w:val="none" w:sz="0" w:space="0" w:color="auto"/>
        <w:bottom w:val="none" w:sz="0" w:space="0" w:color="auto"/>
        <w:right w:val="none" w:sz="0" w:space="0" w:color="auto"/>
      </w:divBdr>
    </w:div>
    <w:div w:id="1010719488">
      <w:bodyDiv w:val="1"/>
      <w:marLeft w:val="0"/>
      <w:marRight w:val="0"/>
      <w:marTop w:val="0"/>
      <w:marBottom w:val="0"/>
      <w:divBdr>
        <w:top w:val="none" w:sz="0" w:space="0" w:color="auto"/>
        <w:left w:val="none" w:sz="0" w:space="0" w:color="auto"/>
        <w:bottom w:val="none" w:sz="0" w:space="0" w:color="auto"/>
        <w:right w:val="none" w:sz="0" w:space="0" w:color="auto"/>
      </w:divBdr>
    </w:div>
    <w:div w:id="1011295300">
      <w:bodyDiv w:val="1"/>
      <w:marLeft w:val="0"/>
      <w:marRight w:val="0"/>
      <w:marTop w:val="0"/>
      <w:marBottom w:val="0"/>
      <w:divBdr>
        <w:top w:val="none" w:sz="0" w:space="0" w:color="auto"/>
        <w:left w:val="none" w:sz="0" w:space="0" w:color="auto"/>
        <w:bottom w:val="none" w:sz="0" w:space="0" w:color="auto"/>
        <w:right w:val="none" w:sz="0" w:space="0" w:color="auto"/>
      </w:divBdr>
    </w:div>
    <w:div w:id="1011906922">
      <w:bodyDiv w:val="1"/>
      <w:marLeft w:val="0"/>
      <w:marRight w:val="0"/>
      <w:marTop w:val="0"/>
      <w:marBottom w:val="0"/>
      <w:divBdr>
        <w:top w:val="none" w:sz="0" w:space="0" w:color="auto"/>
        <w:left w:val="none" w:sz="0" w:space="0" w:color="auto"/>
        <w:bottom w:val="none" w:sz="0" w:space="0" w:color="auto"/>
        <w:right w:val="none" w:sz="0" w:space="0" w:color="auto"/>
      </w:divBdr>
    </w:div>
    <w:div w:id="1012413073">
      <w:bodyDiv w:val="1"/>
      <w:marLeft w:val="0"/>
      <w:marRight w:val="0"/>
      <w:marTop w:val="0"/>
      <w:marBottom w:val="0"/>
      <w:divBdr>
        <w:top w:val="none" w:sz="0" w:space="0" w:color="auto"/>
        <w:left w:val="none" w:sz="0" w:space="0" w:color="auto"/>
        <w:bottom w:val="none" w:sz="0" w:space="0" w:color="auto"/>
        <w:right w:val="none" w:sz="0" w:space="0" w:color="auto"/>
      </w:divBdr>
    </w:div>
    <w:div w:id="1014262591">
      <w:bodyDiv w:val="1"/>
      <w:marLeft w:val="0"/>
      <w:marRight w:val="0"/>
      <w:marTop w:val="0"/>
      <w:marBottom w:val="0"/>
      <w:divBdr>
        <w:top w:val="none" w:sz="0" w:space="0" w:color="auto"/>
        <w:left w:val="none" w:sz="0" w:space="0" w:color="auto"/>
        <w:bottom w:val="none" w:sz="0" w:space="0" w:color="auto"/>
        <w:right w:val="none" w:sz="0" w:space="0" w:color="auto"/>
      </w:divBdr>
    </w:div>
    <w:div w:id="1015157753">
      <w:bodyDiv w:val="1"/>
      <w:marLeft w:val="0"/>
      <w:marRight w:val="0"/>
      <w:marTop w:val="0"/>
      <w:marBottom w:val="0"/>
      <w:divBdr>
        <w:top w:val="none" w:sz="0" w:space="0" w:color="auto"/>
        <w:left w:val="none" w:sz="0" w:space="0" w:color="auto"/>
        <w:bottom w:val="none" w:sz="0" w:space="0" w:color="auto"/>
        <w:right w:val="none" w:sz="0" w:space="0" w:color="auto"/>
      </w:divBdr>
    </w:div>
    <w:div w:id="1016268626">
      <w:bodyDiv w:val="1"/>
      <w:marLeft w:val="0"/>
      <w:marRight w:val="0"/>
      <w:marTop w:val="0"/>
      <w:marBottom w:val="0"/>
      <w:divBdr>
        <w:top w:val="none" w:sz="0" w:space="0" w:color="auto"/>
        <w:left w:val="none" w:sz="0" w:space="0" w:color="auto"/>
        <w:bottom w:val="none" w:sz="0" w:space="0" w:color="auto"/>
        <w:right w:val="none" w:sz="0" w:space="0" w:color="auto"/>
      </w:divBdr>
    </w:div>
    <w:div w:id="1016538305">
      <w:bodyDiv w:val="1"/>
      <w:marLeft w:val="0"/>
      <w:marRight w:val="0"/>
      <w:marTop w:val="0"/>
      <w:marBottom w:val="0"/>
      <w:divBdr>
        <w:top w:val="none" w:sz="0" w:space="0" w:color="auto"/>
        <w:left w:val="none" w:sz="0" w:space="0" w:color="auto"/>
        <w:bottom w:val="none" w:sz="0" w:space="0" w:color="auto"/>
        <w:right w:val="none" w:sz="0" w:space="0" w:color="auto"/>
      </w:divBdr>
    </w:div>
    <w:div w:id="1018972838">
      <w:bodyDiv w:val="1"/>
      <w:marLeft w:val="0"/>
      <w:marRight w:val="0"/>
      <w:marTop w:val="0"/>
      <w:marBottom w:val="0"/>
      <w:divBdr>
        <w:top w:val="none" w:sz="0" w:space="0" w:color="auto"/>
        <w:left w:val="none" w:sz="0" w:space="0" w:color="auto"/>
        <w:bottom w:val="none" w:sz="0" w:space="0" w:color="auto"/>
        <w:right w:val="none" w:sz="0" w:space="0" w:color="auto"/>
      </w:divBdr>
    </w:div>
    <w:div w:id="1019622859">
      <w:bodyDiv w:val="1"/>
      <w:marLeft w:val="0"/>
      <w:marRight w:val="0"/>
      <w:marTop w:val="0"/>
      <w:marBottom w:val="0"/>
      <w:divBdr>
        <w:top w:val="none" w:sz="0" w:space="0" w:color="auto"/>
        <w:left w:val="none" w:sz="0" w:space="0" w:color="auto"/>
        <w:bottom w:val="none" w:sz="0" w:space="0" w:color="auto"/>
        <w:right w:val="none" w:sz="0" w:space="0" w:color="auto"/>
      </w:divBdr>
    </w:div>
    <w:div w:id="1020009615">
      <w:bodyDiv w:val="1"/>
      <w:marLeft w:val="0"/>
      <w:marRight w:val="0"/>
      <w:marTop w:val="0"/>
      <w:marBottom w:val="0"/>
      <w:divBdr>
        <w:top w:val="none" w:sz="0" w:space="0" w:color="auto"/>
        <w:left w:val="none" w:sz="0" w:space="0" w:color="auto"/>
        <w:bottom w:val="none" w:sz="0" w:space="0" w:color="auto"/>
        <w:right w:val="none" w:sz="0" w:space="0" w:color="auto"/>
      </w:divBdr>
    </w:div>
    <w:div w:id="1020817016">
      <w:bodyDiv w:val="1"/>
      <w:marLeft w:val="0"/>
      <w:marRight w:val="0"/>
      <w:marTop w:val="0"/>
      <w:marBottom w:val="0"/>
      <w:divBdr>
        <w:top w:val="none" w:sz="0" w:space="0" w:color="auto"/>
        <w:left w:val="none" w:sz="0" w:space="0" w:color="auto"/>
        <w:bottom w:val="none" w:sz="0" w:space="0" w:color="auto"/>
        <w:right w:val="none" w:sz="0" w:space="0" w:color="auto"/>
      </w:divBdr>
    </w:div>
    <w:div w:id="1020817366">
      <w:bodyDiv w:val="1"/>
      <w:marLeft w:val="0"/>
      <w:marRight w:val="0"/>
      <w:marTop w:val="0"/>
      <w:marBottom w:val="0"/>
      <w:divBdr>
        <w:top w:val="none" w:sz="0" w:space="0" w:color="auto"/>
        <w:left w:val="none" w:sz="0" w:space="0" w:color="auto"/>
        <w:bottom w:val="none" w:sz="0" w:space="0" w:color="auto"/>
        <w:right w:val="none" w:sz="0" w:space="0" w:color="auto"/>
      </w:divBdr>
    </w:div>
    <w:div w:id="1021082070">
      <w:bodyDiv w:val="1"/>
      <w:marLeft w:val="0"/>
      <w:marRight w:val="0"/>
      <w:marTop w:val="0"/>
      <w:marBottom w:val="0"/>
      <w:divBdr>
        <w:top w:val="none" w:sz="0" w:space="0" w:color="auto"/>
        <w:left w:val="none" w:sz="0" w:space="0" w:color="auto"/>
        <w:bottom w:val="none" w:sz="0" w:space="0" w:color="auto"/>
        <w:right w:val="none" w:sz="0" w:space="0" w:color="auto"/>
      </w:divBdr>
    </w:div>
    <w:div w:id="1021279939">
      <w:bodyDiv w:val="1"/>
      <w:marLeft w:val="0"/>
      <w:marRight w:val="0"/>
      <w:marTop w:val="0"/>
      <w:marBottom w:val="0"/>
      <w:divBdr>
        <w:top w:val="none" w:sz="0" w:space="0" w:color="auto"/>
        <w:left w:val="none" w:sz="0" w:space="0" w:color="auto"/>
        <w:bottom w:val="none" w:sz="0" w:space="0" w:color="auto"/>
        <w:right w:val="none" w:sz="0" w:space="0" w:color="auto"/>
      </w:divBdr>
    </w:div>
    <w:div w:id="1022511682">
      <w:bodyDiv w:val="1"/>
      <w:marLeft w:val="0"/>
      <w:marRight w:val="0"/>
      <w:marTop w:val="0"/>
      <w:marBottom w:val="0"/>
      <w:divBdr>
        <w:top w:val="none" w:sz="0" w:space="0" w:color="auto"/>
        <w:left w:val="none" w:sz="0" w:space="0" w:color="auto"/>
        <w:bottom w:val="none" w:sz="0" w:space="0" w:color="auto"/>
        <w:right w:val="none" w:sz="0" w:space="0" w:color="auto"/>
      </w:divBdr>
    </w:div>
    <w:div w:id="1022514817">
      <w:bodyDiv w:val="1"/>
      <w:marLeft w:val="0"/>
      <w:marRight w:val="0"/>
      <w:marTop w:val="0"/>
      <w:marBottom w:val="0"/>
      <w:divBdr>
        <w:top w:val="none" w:sz="0" w:space="0" w:color="auto"/>
        <w:left w:val="none" w:sz="0" w:space="0" w:color="auto"/>
        <w:bottom w:val="none" w:sz="0" w:space="0" w:color="auto"/>
        <w:right w:val="none" w:sz="0" w:space="0" w:color="auto"/>
      </w:divBdr>
    </w:div>
    <w:div w:id="1022904768">
      <w:bodyDiv w:val="1"/>
      <w:marLeft w:val="0"/>
      <w:marRight w:val="0"/>
      <w:marTop w:val="0"/>
      <w:marBottom w:val="0"/>
      <w:divBdr>
        <w:top w:val="none" w:sz="0" w:space="0" w:color="auto"/>
        <w:left w:val="none" w:sz="0" w:space="0" w:color="auto"/>
        <w:bottom w:val="none" w:sz="0" w:space="0" w:color="auto"/>
        <w:right w:val="none" w:sz="0" w:space="0" w:color="auto"/>
      </w:divBdr>
    </w:div>
    <w:div w:id="1024601589">
      <w:bodyDiv w:val="1"/>
      <w:marLeft w:val="0"/>
      <w:marRight w:val="0"/>
      <w:marTop w:val="0"/>
      <w:marBottom w:val="0"/>
      <w:divBdr>
        <w:top w:val="none" w:sz="0" w:space="0" w:color="auto"/>
        <w:left w:val="none" w:sz="0" w:space="0" w:color="auto"/>
        <w:bottom w:val="none" w:sz="0" w:space="0" w:color="auto"/>
        <w:right w:val="none" w:sz="0" w:space="0" w:color="auto"/>
      </w:divBdr>
    </w:div>
    <w:div w:id="1024866247">
      <w:bodyDiv w:val="1"/>
      <w:marLeft w:val="0"/>
      <w:marRight w:val="0"/>
      <w:marTop w:val="0"/>
      <w:marBottom w:val="0"/>
      <w:divBdr>
        <w:top w:val="none" w:sz="0" w:space="0" w:color="auto"/>
        <w:left w:val="none" w:sz="0" w:space="0" w:color="auto"/>
        <w:bottom w:val="none" w:sz="0" w:space="0" w:color="auto"/>
        <w:right w:val="none" w:sz="0" w:space="0" w:color="auto"/>
      </w:divBdr>
    </w:div>
    <w:div w:id="1025407466">
      <w:bodyDiv w:val="1"/>
      <w:marLeft w:val="0"/>
      <w:marRight w:val="0"/>
      <w:marTop w:val="0"/>
      <w:marBottom w:val="0"/>
      <w:divBdr>
        <w:top w:val="none" w:sz="0" w:space="0" w:color="auto"/>
        <w:left w:val="none" w:sz="0" w:space="0" w:color="auto"/>
        <w:bottom w:val="none" w:sz="0" w:space="0" w:color="auto"/>
        <w:right w:val="none" w:sz="0" w:space="0" w:color="auto"/>
      </w:divBdr>
    </w:div>
    <w:div w:id="1025666925">
      <w:bodyDiv w:val="1"/>
      <w:marLeft w:val="0"/>
      <w:marRight w:val="0"/>
      <w:marTop w:val="0"/>
      <w:marBottom w:val="0"/>
      <w:divBdr>
        <w:top w:val="none" w:sz="0" w:space="0" w:color="auto"/>
        <w:left w:val="none" w:sz="0" w:space="0" w:color="auto"/>
        <w:bottom w:val="none" w:sz="0" w:space="0" w:color="auto"/>
        <w:right w:val="none" w:sz="0" w:space="0" w:color="auto"/>
      </w:divBdr>
    </w:div>
    <w:div w:id="1025712691">
      <w:bodyDiv w:val="1"/>
      <w:marLeft w:val="0"/>
      <w:marRight w:val="0"/>
      <w:marTop w:val="0"/>
      <w:marBottom w:val="0"/>
      <w:divBdr>
        <w:top w:val="none" w:sz="0" w:space="0" w:color="auto"/>
        <w:left w:val="none" w:sz="0" w:space="0" w:color="auto"/>
        <w:bottom w:val="none" w:sz="0" w:space="0" w:color="auto"/>
        <w:right w:val="none" w:sz="0" w:space="0" w:color="auto"/>
      </w:divBdr>
    </w:div>
    <w:div w:id="1026642765">
      <w:bodyDiv w:val="1"/>
      <w:marLeft w:val="0"/>
      <w:marRight w:val="0"/>
      <w:marTop w:val="0"/>
      <w:marBottom w:val="0"/>
      <w:divBdr>
        <w:top w:val="none" w:sz="0" w:space="0" w:color="auto"/>
        <w:left w:val="none" w:sz="0" w:space="0" w:color="auto"/>
        <w:bottom w:val="none" w:sz="0" w:space="0" w:color="auto"/>
        <w:right w:val="none" w:sz="0" w:space="0" w:color="auto"/>
      </w:divBdr>
    </w:div>
    <w:div w:id="1027489028">
      <w:bodyDiv w:val="1"/>
      <w:marLeft w:val="0"/>
      <w:marRight w:val="0"/>
      <w:marTop w:val="0"/>
      <w:marBottom w:val="0"/>
      <w:divBdr>
        <w:top w:val="none" w:sz="0" w:space="0" w:color="auto"/>
        <w:left w:val="none" w:sz="0" w:space="0" w:color="auto"/>
        <w:bottom w:val="none" w:sz="0" w:space="0" w:color="auto"/>
        <w:right w:val="none" w:sz="0" w:space="0" w:color="auto"/>
      </w:divBdr>
    </w:div>
    <w:div w:id="1029377630">
      <w:bodyDiv w:val="1"/>
      <w:marLeft w:val="0"/>
      <w:marRight w:val="0"/>
      <w:marTop w:val="0"/>
      <w:marBottom w:val="0"/>
      <w:divBdr>
        <w:top w:val="none" w:sz="0" w:space="0" w:color="auto"/>
        <w:left w:val="none" w:sz="0" w:space="0" w:color="auto"/>
        <w:bottom w:val="none" w:sz="0" w:space="0" w:color="auto"/>
        <w:right w:val="none" w:sz="0" w:space="0" w:color="auto"/>
      </w:divBdr>
    </w:div>
    <w:div w:id="1029380811">
      <w:bodyDiv w:val="1"/>
      <w:marLeft w:val="0"/>
      <w:marRight w:val="0"/>
      <w:marTop w:val="0"/>
      <w:marBottom w:val="0"/>
      <w:divBdr>
        <w:top w:val="none" w:sz="0" w:space="0" w:color="auto"/>
        <w:left w:val="none" w:sz="0" w:space="0" w:color="auto"/>
        <w:bottom w:val="none" w:sz="0" w:space="0" w:color="auto"/>
        <w:right w:val="none" w:sz="0" w:space="0" w:color="auto"/>
      </w:divBdr>
    </w:div>
    <w:div w:id="1031147577">
      <w:bodyDiv w:val="1"/>
      <w:marLeft w:val="0"/>
      <w:marRight w:val="0"/>
      <w:marTop w:val="0"/>
      <w:marBottom w:val="0"/>
      <w:divBdr>
        <w:top w:val="none" w:sz="0" w:space="0" w:color="auto"/>
        <w:left w:val="none" w:sz="0" w:space="0" w:color="auto"/>
        <w:bottom w:val="none" w:sz="0" w:space="0" w:color="auto"/>
        <w:right w:val="none" w:sz="0" w:space="0" w:color="auto"/>
      </w:divBdr>
    </w:div>
    <w:div w:id="1032068825">
      <w:bodyDiv w:val="1"/>
      <w:marLeft w:val="0"/>
      <w:marRight w:val="0"/>
      <w:marTop w:val="0"/>
      <w:marBottom w:val="0"/>
      <w:divBdr>
        <w:top w:val="none" w:sz="0" w:space="0" w:color="auto"/>
        <w:left w:val="none" w:sz="0" w:space="0" w:color="auto"/>
        <w:bottom w:val="none" w:sz="0" w:space="0" w:color="auto"/>
        <w:right w:val="none" w:sz="0" w:space="0" w:color="auto"/>
      </w:divBdr>
    </w:div>
    <w:div w:id="1032072732">
      <w:bodyDiv w:val="1"/>
      <w:marLeft w:val="0"/>
      <w:marRight w:val="0"/>
      <w:marTop w:val="0"/>
      <w:marBottom w:val="0"/>
      <w:divBdr>
        <w:top w:val="none" w:sz="0" w:space="0" w:color="auto"/>
        <w:left w:val="none" w:sz="0" w:space="0" w:color="auto"/>
        <w:bottom w:val="none" w:sz="0" w:space="0" w:color="auto"/>
        <w:right w:val="none" w:sz="0" w:space="0" w:color="auto"/>
      </w:divBdr>
    </w:div>
    <w:div w:id="1032461593">
      <w:bodyDiv w:val="1"/>
      <w:marLeft w:val="0"/>
      <w:marRight w:val="0"/>
      <w:marTop w:val="0"/>
      <w:marBottom w:val="0"/>
      <w:divBdr>
        <w:top w:val="none" w:sz="0" w:space="0" w:color="auto"/>
        <w:left w:val="none" w:sz="0" w:space="0" w:color="auto"/>
        <w:bottom w:val="none" w:sz="0" w:space="0" w:color="auto"/>
        <w:right w:val="none" w:sz="0" w:space="0" w:color="auto"/>
      </w:divBdr>
    </w:div>
    <w:div w:id="1032535186">
      <w:bodyDiv w:val="1"/>
      <w:marLeft w:val="0"/>
      <w:marRight w:val="0"/>
      <w:marTop w:val="0"/>
      <w:marBottom w:val="0"/>
      <w:divBdr>
        <w:top w:val="none" w:sz="0" w:space="0" w:color="auto"/>
        <w:left w:val="none" w:sz="0" w:space="0" w:color="auto"/>
        <w:bottom w:val="none" w:sz="0" w:space="0" w:color="auto"/>
        <w:right w:val="none" w:sz="0" w:space="0" w:color="auto"/>
      </w:divBdr>
    </w:div>
    <w:div w:id="1032724955">
      <w:bodyDiv w:val="1"/>
      <w:marLeft w:val="0"/>
      <w:marRight w:val="0"/>
      <w:marTop w:val="0"/>
      <w:marBottom w:val="0"/>
      <w:divBdr>
        <w:top w:val="none" w:sz="0" w:space="0" w:color="auto"/>
        <w:left w:val="none" w:sz="0" w:space="0" w:color="auto"/>
        <w:bottom w:val="none" w:sz="0" w:space="0" w:color="auto"/>
        <w:right w:val="none" w:sz="0" w:space="0" w:color="auto"/>
      </w:divBdr>
    </w:div>
    <w:div w:id="1035614535">
      <w:bodyDiv w:val="1"/>
      <w:marLeft w:val="0"/>
      <w:marRight w:val="0"/>
      <w:marTop w:val="0"/>
      <w:marBottom w:val="0"/>
      <w:divBdr>
        <w:top w:val="none" w:sz="0" w:space="0" w:color="auto"/>
        <w:left w:val="none" w:sz="0" w:space="0" w:color="auto"/>
        <w:bottom w:val="none" w:sz="0" w:space="0" w:color="auto"/>
        <w:right w:val="none" w:sz="0" w:space="0" w:color="auto"/>
      </w:divBdr>
    </w:div>
    <w:div w:id="1037241063">
      <w:bodyDiv w:val="1"/>
      <w:marLeft w:val="0"/>
      <w:marRight w:val="0"/>
      <w:marTop w:val="0"/>
      <w:marBottom w:val="0"/>
      <w:divBdr>
        <w:top w:val="none" w:sz="0" w:space="0" w:color="auto"/>
        <w:left w:val="none" w:sz="0" w:space="0" w:color="auto"/>
        <w:bottom w:val="none" w:sz="0" w:space="0" w:color="auto"/>
        <w:right w:val="none" w:sz="0" w:space="0" w:color="auto"/>
      </w:divBdr>
    </w:div>
    <w:div w:id="1038621585">
      <w:bodyDiv w:val="1"/>
      <w:marLeft w:val="0"/>
      <w:marRight w:val="0"/>
      <w:marTop w:val="0"/>
      <w:marBottom w:val="0"/>
      <w:divBdr>
        <w:top w:val="none" w:sz="0" w:space="0" w:color="auto"/>
        <w:left w:val="none" w:sz="0" w:space="0" w:color="auto"/>
        <w:bottom w:val="none" w:sz="0" w:space="0" w:color="auto"/>
        <w:right w:val="none" w:sz="0" w:space="0" w:color="auto"/>
      </w:divBdr>
    </w:div>
    <w:div w:id="1039433680">
      <w:bodyDiv w:val="1"/>
      <w:marLeft w:val="0"/>
      <w:marRight w:val="0"/>
      <w:marTop w:val="0"/>
      <w:marBottom w:val="0"/>
      <w:divBdr>
        <w:top w:val="none" w:sz="0" w:space="0" w:color="auto"/>
        <w:left w:val="none" w:sz="0" w:space="0" w:color="auto"/>
        <w:bottom w:val="none" w:sz="0" w:space="0" w:color="auto"/>
        <w:right w:val="none" w:sz="0" w:space="0" w:color="auto"/>
      </w:divBdr>
    </w:div>
    <w:div w:id="1039821136">
      <w:bodyDiv w:val="1"/>
      <w:marLeft w:val="0"/>
      <w:marRight w:val="0"/>
      <w:marTop w:val="0"/>
      <w:marBottom w:val="0"/>
      <w:divBdr>
        <w:top w:val="none" w:sz="0" w:space="0" w:color="auto"/>
        <w:left w:val="none" w:sz="0" w:space="0" w:color="auto"/>
        <w:bottom w:val="none" w:sz="0" w:space="0" w:color="auto"/>
        <w:right w:val="none" w:sz="0" w:space="0" w:color="auto"/>
      </w:divBdr>
    </w:div>
    <w:div w:id="1039939561">
      <w:bodyDiv w:val="1"/>
      <w:marLeft w:val="0"/>
      <w:marRight w:val="0"/>
      <w:marTop w:val="0"/>
      <w:marBottom w:val="0"/>
      <w:divBdr>
        <w:top w:val="none" w:sz="0" w:space="0" w:color="auto"/>
        <w:left w:val="none" w:sz="0" w:space="0" w:color="auto"/>
        <w:bottom w:val="none" w:sz="0" w:space="0" w:color="auto"/>
        <w:right w:val="none" w:sz="0" w:space="0" w:color="auto"/>
      </w:divBdr>
    </w:div>
    <w:div w:id="1041324573">
      <w:bodyDiv w:val="1"/>
      <w:marLeft w:val="0"/>
      <w:marRight w:val="0"/>
      <w:marTop w:val="0"/>
      <w:marBottom w:val="0"/>
      <w:divBdr>
        <w:top w:val="none" w:sz="0" w:space="0" w:color="auto"/>
        <w:left w:val="none" w:sz="0" w:space="0" w:color="auto"/>
        <w:bottom w:val="none" w:sz="0" w:space="0" w:color="auto"/>
        <w:right w:val="none" w:sz="0" w:space="0" w:color="auto"/>
      </w:divBdr>
    </w:div>
    <w:div w:id="1041856448">
      <w:bodyDiv w:val="1"/>
      <w:marLeft w:val="0"/>
      <w:marRight w:val="0"/>
      <w:marTop w:val="0"/>
      <w:marBottom w:val="0"/>
      <w:divBdr>
        <w:top w:val="none" w:sz="0" w:space="0" w:color="auto"/>
        <w:left w:val="none" w:sz="0" w:space="0" w:color="auto"/>
        <w:bottom w:val="none" w:sz="0" w:space="0" w:color="auto"/>
        <w:right w:val="none" w:sz="0" w:space="0" w:color="auto"/>
      </w:divBdr>
    </w:div>
    <w:div w:id="1043141996">
      <w:bodyDiv w:val="1"/>
      <w:marLeft w:val="0"/>
      <w:marRight w:val="0"/>
      <w:marTop w:val="0"/>
      <w:marBottom w:val="0"/>
      <w:divBdr>
        <w:top w:val="none" w:sz="0" w:space="0" w:color="auto"/>
        <w:left w:val="none" w:sz="0" w:space="0" w:color="auto"/>
        <w:bottom w:val="none" w:sz="0" w:space="0" w:color="auto"/>
        <w:right w:val="none" w:sz="0" w:space="0" w:color="auto"/>
      </w:divBdr>
    </w:div>
    <w:div w:id="1043212635">
      <w:bodyDiv w:val="1"/>
      <w:marLeft w:val="0"/>
      <w:marRight w:val="0"/>
      <w:marTop w:val="0"/>
      <w:marBottom w:val="0"/>
      <w:divBdr>
        <w:top w:val="none" w:sz="0" w:space="0" w:color="auto"/>
        <w:left w:val="none" w:sz="0" w:space="0" w:color="auto"/>
        <w:bottom w:val="none" w:sz="0" w:space="0" w:color="auto"/>
        <w:right w:val="none" w:sz="0" w:space="0" w:color="auto"/>
      </w:divBdr>
    </w:div>
    <w:div w:id="1043553296">
      <w:bodyDiv w:val="1"/>
      <w:marLeft w:val="0"/>
      <w:marRight w:val="0"/>
      <w:marTop w:val="0"/>
      <w:marBottom w:val="0"/>
      <w:divBdr>
        <w:top w:val="none" w:sz="0" w:space="0" w:color="auto"/>
        <w:left w:val="none" w:sz="0" w:space="0" w:color="auto"/>
        <w:bottom w:val="none" w:sz="0" w:space="0" w:color="auto"/>
        <w:right w:val="none" w:sz="0" w:space="0" w:color="auto"/>
      </w:divBdr>
    </w:div>
    <w:div w:id="1045372888">
      <w:bodyDiv w:val="1"/>
      <w:marLeft w:val="0"/>
      <w:marRight w:val="0"/>
      <w:marTop w:val="0"/>
      <w:marBottom w:val="0"/>
      <w:divBdr>
        <w:top w:val="none" w:sz="0" w:space="0" w:color="auto"/>
        <w:left w:val="none" w:sz="0" w:space="0" w:color="auto"/>
        <w:bottom w:val="none" w:sz="0" w:space="0" w:color="auto"/>
        <w:right w:val="none" w:sz="0" w:space="0" w:color="auto"/>
      </w:divBdr>
    </w:div>
    <w:div w:id="1047029025">
      <w:bodyDiv w:val="1"/>
      <w:marLeft w:val="0"/>
      <w:marRight w:val="0"/>
      <w:marTop w:val="0"/>
      <w:marBottom w:val="0"/>
      <w:divBdr>
        <w:top w:val="none" w:sz="0" w:space="0" w:color="auto"/>
        <w:left w:val="none" w:sz="0" w:space="0" w:color="auto"/>
        <w:bottom w:val="none" w:sz="0" w:space="0" w:color="auto"/>
        <w:right w:val="none" w:sz="0" w:space="0" w:color="auto"/>
      </w:divBdr>
    </w:div>
    <w:div w:id="1047725047">
      <w:bodyDiv w:val="1"/>
      <w:marLeft w:val="0"/>
      <w:marRight w:val="0"/>
      <w:marTop w:val="0"/>
      <w:marBottom w:val="0"/>
      <w:divBdr>
        <w:top w:val="none" w:sz="0" w:space="0" w:color="auto"/>
        <w:left w:val="none" w:sz="0" w:space="0" w:color="auto"/>
        <w:bottom w:val="none" w:sz="0" w:space="0" w:color="auto"/>
        <w:right w:val="none" w:sz="0" w:space="0" w:color="auto"/>
      </w:divBdr>
    </w:div>
    <w:div w:id="1047997591">
      <w:bodyDiv w:val="1"/>
      <w:marLeft w:val="0"/>
      <w:marRight w:val="0"/>
      <w:marTop w:val="0"/>
      <w:marBottom w:val="0"/>
      <w:divBdr>
        <w:top w:val="none" w:sz="0" w:space="0" w:color="auto"/>
        <w:left w:val="none" w:sz="0" w:space="0" w:color="auto"/>
        <w:bottom w:val="none" w:sz="0" w:space="0" w:color="auto"/>
        <w:right w:val="none" w:sz="0" w:space="0" w:color="auto"/>
      </w:divBdr>
    </w:div>
    <w:div w:id="1049764803">
      <w:bodyDiv w:val="1"/>
      <w:marLeft w:val="0"/>
      <w:marRight w:val="0"/>
      <w:marTop w:val="0"/>
      <w:marBottom w:val="0"/>
      <w:divBdr>
        <w:top w:val="none" w:sz="0" w:space="0" w:color="auto"/>
        <w:left w:val="none" w:sz="0" w:space="0" w:color="auto"/>
        <w:bottom w:val="none" w:sz="0" w:space="0" w:color="auto"/>
        <w:right w:val="none" w:sz="0" w:space="0" w:color="auto"/>
      </w:divBdr>
    </w:div>
    <w:div w:id="1049963765">
      <w:bodyDiv w:val="1"/>
      <w:marLeft w:val="0"/>
      <w:marRight w:val="0"/>
      <w:marTop w:val="0"/>
      <w:marBottom w:val="0"/>
      <w:divBdr>
        <w:top w:val="none" w:sz="0" w:space="0" w:color="auto"/>
        <w:left w:val="none" w:sz="0" w:space="0" w:color="auto"/>
        <w:bottom w:val="none" w:sz="0" w:space="0" w:color="auto"/>
        <w:right w:val="none" w:sz="0" w:space="0" w:color="auto"/>
      </w:divBdr>
    </w:div>
    <w:div w:id="1050763171">
      <w:bodyDiv w:val="1"/>
      <w:marLeft w:val="0"/>
      <w:marRight w:val="0"/>
      <w:marTop w:val="0"/>
      <w:marBottom w:val="0"/>
      <w:divBdr>
        <w:top w:val="none" w:sz="0" w:space="0" w:color="auto"/>
        <w:left w:val="none" w:sz="0" w:space="0" w:color="auto"/>
        <w:bottom w:val="none" w:sz="0" w:space="0" w:color="auto"/>
        <w:right w:val="none" w:sz="0" w:space="0" w:color="auto"/>
      </w:divBdr>
    </w:div>
    <w:div w:id="1050763937">
      <w:bodyDiv w:val="1"/>
      <w:marLeft w:val="0"/>
      <w:marRight w:val="0"/>
      <w:marTop w:val="0"/>
      <w:marBottom w:val="0"/>
      <w:divBdr>
        <w:top w:val="none" w:sz="0" w:space="0" w:color="auto"/>
        <w:left w:val="none" w:sz="0" w:space="0" w:color="auto"/>
        <w:bottom w:val="none" w:sz="0" w:space="0" w:color="auto"/>
        <w:right w:val="none" w:sz="0" w:space="0" w:color="auto"/>
      </w:divBdr>
    </w:div>
    <w:div w:id="1051079003">
      <w:bodyDiv w:val="1"/>
      <w:marLeft w:val="0"/>
      <w:marRight w:val="0"/>
      <w:marTop w:val="0"/>
      <w:marBottom w:val="0"/>
      <w:divBdr>
        <w:top w:val="none" w:sz="0" w:space="0" w:color="auto"/>
        <w:left w:val="none" w:sz="0" w:space="0" w:color="auto"/>
        <w:bottom w:val="none" w:sz="0" w:space="0" w:color="auto"/>
        <w:right w:val="none" w:sz="0" w:space="0" w:color="auto"/>
      </w:divBdr>
    </w:div>
    <w:div w:id="1051921082">
      <w:bodyDiv w:val="1"/>
      <w:marLeft w:val="0"/>
      <w:marRight w:val="0"/>
      <w:marTop w:val="0"/>
      <w:marBottom w:val="0"/>
      <w:divBdr>
        <w:top w:val="none" w:sz="0" w:space="0" w:color="auto"/>
        <w:left w:val="none" w:sz="0" w:space="0" w:color="auto"/>
        <w:bottom w:val="none" w:sz="0" w:space="0" w:color="auto"/>
        <w:right w:val="none" w:sz="0" w:space="0" w:color="auto"/>
      </w:divBdr>
    </w:div>
    <w:div w:id="1052269849">
      <w:bodyDiv w:val="1"/>
      <w:marLeft w:val="0"/>
      <w:marRight w:val="0"/>
      <w:marTop w:val="0"/>
      <w:marBottom w:val="0"/>
      <w:divBdr>
        <w:top w:val="none" w:sz="0" w:space="0" w:color="auto"/>
        <w:left w:val="none" w:sz="0" w:space="0" w:color="auto"/>
        <w:bottom w:val="none" w:sz="0" w:space="0" w:color="auto"/>
        <w:right w:val="none" w:sz="0" w:space="0" w:color="auto"/>
      </w:divBdr>
    </w:div>
    <w:div w:id="1052509163">
      <w:bodyDiv w:val="1"/>
      <w:marLeft w:val="0"/>
      <w:marRight w:val="0"/>
      <w:marTop w:val="0"/>
      <w:marBottom w:val="0"/>
      <w:divBdr>
        <w:top w:val="none" w:sz="0" w:space="0" w:color="auto"/>
        <w:left w:val="none" w:sz="0" w:space="0" w:color="auto"/>
        <w:bottom w:val="none" w:sz="0" w:space="0" w:color="auto"/>
        <w:right w:val="none" w:sz="0" w:space="0" w:color="auto"/>
      </w:divBdr>
      <w:divsChild>
        <w:div w:id="1652442882">
          <w:marLeft w:val="0"/>
          <w:marRight w:val="0"/>
          <w:marTop w:val="0"/>
          <w:marBottom w:val="0"/>
          <w:divBdr>
            <w:top w:val="none" w:sz="0" w:space="0" w:color="auto"/>
            <w:left w:val="none" w:sz="0" w:space="0" w:color="auto"/>
            <w:bottom w:val="none" w:sz="0" w:space="0" w:color="auto"/>
            <w:right w:val="none" w:sz="0" w:space="0" w:color="auto"/>
          </w:divBdr>
          <w:divsChild>
            <w:div w:id="490101735">
              <w:marLeft w:val="0"/>
              <w:marRight w:val="0"/>
              <w:marTop w:val="0"/>
              <w:marBottom w:val="0"/>
              <w:divBdr>
                <w:top w:val="none" w:sz="0" w:space="0" w:color="auto"/>
                <w:left w:val="none" w:sz="0" w:space="0" w:color="auto"/>
                <w:bottom w:val="none" w:sz="0" w:space="0" w:color="auto"/>
                <w:right w:val="none" w:sz="0" w:space="0" w:color="auto"/>
              </w:divBdr>
              <w:divsChild>
                <w:div w:id="1217546012">
                  <w:marLeft w:val="0"/>
                  <w:marRight w:val="0"/>
                  <w:marTop w:val="0"/>
                  <w:marBottom w:val="0"/>
                  <w:divBdr>
                    <w:top w:val="none" w:sz="0" w:space="0" w:color="auto"/>
                    <w:left w:val="none" w:sz="0" w:space="0" w:color="auto"/>
                    <w:bottom w:val="none" w:sz="0" w:space="0" w:color="auto"/>
                    <w:right w:val="none" w:sz="0" w:space="0" w:color="auto"/>
                  </w:divBdr>
                  <w:divsChild>
                    <w:div w:id="87674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3627047">
      <w:bodyDiv w:val="1"/>
      <w:marLeft w:val="0"/>
      <w:marRight w:val="0"/>
      <w:marTop w:val="0"/>
      <w:marBottom w:val="0"/>
      <w:divBdr>
        <w:top w:val="none" w:sz="0" w:space="0" w:color="auto"/>
        <w:left w:val="none" w:sz="0" w:space="0" w:color="auto"/>
        <w:bottom w:val="none" w:sz="0" w:space="0" w:color="auto"/>
        <w:right w:val="none" w:sz="0" w:space="0" w:color="auto"/>
      </w:divBdr>
    </w:div>
    <w:div w:id="1055422893">
      <w:bodyDiv w:val="1"/>
      <w:marLeft w:val="0"/>
      <w:marRight w:val="0"/>
      <w:marTop w:val="0"/>
      <w:marBottom w:val="0"/>
      <w:divBdr>
        <w:top w:val="none" w:sz="0" w:space="0" w:color="auto"/>
        <w:left w:val="none" w:sz="0" w:space="0" w:color="auto"/>
        <w:bottom w:val="none" w:sz="0" w:space="0" w:color="auto"/>
        <w:right w:val="none" w:sz="0" w:space="0" w:color="auto"/>
      </w:divBdr>
    </w:div>
    <w:div w:id="1055547658">
      <w:bodyDiv w:val="1"/>
      <w:marLeft w:val="0"/>
      <w:marRight w:val="0"/>
      <w:marTop w:val="0"/>
      <w:marBottom w:val="0"/>
      <w:divBdr>
        <w:top w:val="none" w:sz="0" w:space="0" w:color="auto"/>
        <w:left w:val="none" w:sz="0" w:space="0" w:color="auto"/>
        <w:bottom w:val="none" w:sz="0" w:space="0" w:color="auto"/>
        <w:right w:val="none" w:sz="0" w:space="0" w:color="auto"/>
      </w:divBdr>
    </w:div>
    <w:div w:id="1056004951">
      <w:bodyDiv w:val="1"/>
      <w:marLeft w:val="0"/>
      <w:marRight w:val="0"/>
      <w:marTop w:val="0"/>
      <w:marBottom w:val="0"/>
      <w:divBdr>
        <w:top w:val="none" w:sz="0" w:space="0" w:color="auto"/>
        <w:left w:val="none" w:sz="0" w:space="0" w:color="auto"/>
        <w:bottom w:val="none" w:sz="0" w:space="0" w:color="auto"/>
        <w:right w:val="none" w:sz="0" w:space="0" w:color="auto"/>
      </w:divBdr>
    </w:div>
    <w:div w:id="1058826470">
      <w:bodyDiv w:val="1"/>
      <w:marLeft w:val="0"/>
      <w:marRight w:val="0"/>
      <w:marTop w:val="0"/>
      <w:marBottom w:val="0"/>
      <w:divBdr>
        <w:top w:val="none" w:sz="0" w:space="0" w:color="auto"/>
        <w:left w:val="none" w:sz="0" w:space="0" w:color="auto"/>
        <w:bottom w:val="none" w:sz="0" w:space="0" w:color="auto"/>
        <w:right w:val="none" w:sz="0" w:space="0" w:color="auto"/>
      </w:divBdr>
    </w:div>
    <w:div w:id="1059011267">
      <w:bodyDiv w:val="1"/>
      <w:marLeft w:val="0"/>
      <w:marRight w:val="0"/>
      <w:marTop w:val="0"/>
      <w:marBottom w:val="0"/>
      <w:divBdr>
        <w:top w:val="none" w:sz="0" w:space="0" w:color="auto"/>
        <w:left w:val="none" w:sz="0" w:space="0" w:color="auto"/>
        <w:bottom w:val="none" w:sz="0" w:space="0" w:color="auto"/>
        <w:right w:val="none" w:sz="0" w:space="0" w:color="auto"/>
      </w:divBdr>
    </w:div>
    <w:div w:id="1059204955">
      <w:bodyDiv w:val="1"/>
      <w:marLeft w:val="0"/>
      <w:marRight w:val="0"/>
      <w:marTop w:val="0"/>
      <w:marBottom w:val="0"/>
      <w:divBdr>
        <w:top w:val="none" w:sz="0" w:space="0" w:color="auto"/>
        <w:left w:val="none" w:sz="0" w:space="0" w:color="auto"/>
        <w:bottom w:val="none" w:sz="0" w:space="0" w:color="auto"/>
        <w:right w:val="none" w:sz="0" w:space="0" w:color="auto"/>
      </w:divBdr>
    </w:div>
    <w:div w:id="1060011865">
      <w:bodyDiv w:val="1"/>
      <w:marLeft w:val="0"/>
      <w:marRight w:val="0"/>
      <w:marTop w:val="0"/>
      <w:marBottom w:val="0"/>
      <w:divBdr>
        <w:top w:val="none" w:sz="0" w:space="0" w:color="auto"/>
        <w:left w:val="none" w:sz="0" w:space="0" w:color="auto"/>
        <w:bottom w:val="none" w:sz="0" w:space="0" w:color="auto"/>
        <w:right w:val="none" w:sz="0" w:space="0" w:color="auto"/>
      </w:divBdr>
    </w:div>
    <w:div w:id="1061293850">
      <w:bodyDiv w:val="1"/>
      <w:marLeft w:val="0"/>
      <w:marRight w:val="0"/>
      <w:marTop w:val="0"/>
      <w:marBottom w:val="0"/>
      <w:divBdr>
        <w:top w:val="none" w:sz="0" w:space="0" w:color="auto"/>
        <w:left w:val="none" w:sz="0" w:space="0" w:color="auto"/>
        <w:bottom w:val="none" w:sz="0" w:space="0" w:color="auto"/>
        <w:right w:val="none" w:sz="0" w:space="0" w:color="auto"/>
      </w:divBdr>
    </w:div>
    <w:div w:id="1064261074">
      <w:bodyDiv w:val="1"/>
      <w:marLeft w:val="0"/>
      <w:marRight w:val="0"/>
      <w:marTop w:val="0"/>
      <w:marBottom w:val="0"/>
      <w:divBdr>
        <w:top w:val="none" w:sz="0" w:space="0" w:color="auto"/>
        <w:left w:val="none" w:sz="0" w:space="0" w:color="auto"/>
        <w:bottom w:val="none" w:sz="0" w:space="0" w:color="auto"/>
        <w:right w:val="none" w:sz="0" w:space="0" w:color="auto"/>
      </w:divBdr>
      <w:divsChild>
        <w:div w:id="805662079">
          <w:marLeft w:val="0"/>
          <w:marRight w:val="0"/>
          <w:marTop w:val="0"/>
          <w:marBottom w:val="0"/>
          <w:divBdr>
            <w:top w:val="none" w:sz="0" w:space="0" w:color="auto"/>
            <w:left w:val="none" w:sz="0" w:space="0" w:color="auto"/>
            <w:bottom w:val="none" w:sz="0" w:space="0" w:color="auto"/>
            <w:right w:val="none" w:sz="0" w:space="0" w:color="auto"/>
          </w:divBdr>
          <w:divsChild>
            <w:div w:id="965085866">
              <w:marLeft w:val="0"/>
              <w:marRight w:val="0"/>
              <w:marTop w:val="0"/>
              <w:marBottom w:val="0"/>
              <w:divBdr>
                <w:top w:val="none" w:sz="0" w:space="0" w:color="auto"/>
                <w:left w:val="none" w:sz="0" w:space="0" w:color="auto"/>
                <w:bottom w:val="none" w:sz="0" w:space="0" w:color="auto"/>
                <w:right w:val="none" w:sz="0" w:space="0" w:color="auto"/>
              </w:divBdr>
              <w:divsChild>
                <w:div w:id="1406952606">
                  <w:marLeft w:val="0"/>
                  <w:marRight w:val="0"/>
                  <w:marTop w:val="0"/>
                  <w:marBottom w:val="0"/>
                  <w:divBdr>
                    <w:top w:val="none" w:sz="0" w:space="0" w:color="auto"/>
                    <w:left w:val="none" w:sz="0" w:space="0" w:color="auto"/>
                    <w:bottom w:val="none" w:sz="0" w:space="0" w:color="auto"/>
                    <w:right w:val="none" w:sz="0" w:space="0" w:color="auto"/>
                  </w:divBdr>
                  <w:divsChild>
                    <w:div w:id="283197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5226538">
      <w:bodyDiv w:val="1"/>
      <w:marLeft w:val="0"/>
      <w:marRight w:val="0"/>
      <w:marTop w:val="0"/>
      <w:marBottom w:val="0"/>
      <w:divBdr>
        <w:top w:val="none" w:sz="0" w:space="0" w:color="auto"/>
        <w:left w:val="none" w:sz="0" w:space="0" w:color="auto"/>
        <w:bottom w:val="none" w:sz="0" w:space="0" w:color="auto"/>
        <w:right w:val="none" w:sz="0" w:space="0" w:color="auto"/>
      </w:divBdr>
    </w:div>
    <w:div w:id="1065639991">
      <w:bodyDiv w:val="1"/>
      <w:marLeft w:val="0"/>
      <w:marRight w:val="0"/>
      <w:marTop w:val="0"/>
      <w:marBottom w:val="0"/>
      <w:divBdr>
        <w:top w:val="none" w:sz="0" w:space="0" w:color="auto"/>
        <w:left w:val="none" w:sz="0" w:space="0" w:color="auto"/>
        <w:bottom w:val="none" w:sz="0" w:space="0" w:color="auto"/>
        <w:right w:val="none" w:sz="0" w:space="0" w:color="auto"/>
      </w:divBdr>
    </w:div>
    <w:div w:id="1066489827">
      <w:bodyDiv w:val="1"/>
      <w:marLeft w:val="0"/>
      <w:marRight w:val="0"/>
      <w:marTop w:val="0"/>
      <w:marBottom w:val="0"/>
      <w:divBdr>
        <w:top w:val="none" w:sz="0" w:space="0" w:color="auto"/>
        <w:left w:val="none" w:sz="0" w:space="0" w:color="auto"/>
        <w:bottom w:val="none" w:sz="0" w:space="0" w:color="auto"/>
        <w:right w:val="none" w:sz="0" w:space="0" w:color="auto"/>
      </w:divBdr>
    </w:div>
    <w:div w:id="1069309911">
      <w:bodyDiv w:val="1"/>
      <w:marLeft w:val="0"/>
      <w:marRight w:val="0"/>
      <w:marTop w:val="0"/>
      <w:marBottom w:val="0"/>
      <w:divBdr>
        <w:top w:val="none" w:sz="0" w:space="0" w:color="auto"/>
        <w:left w:val="none" w:sz="0" w:space="0" w:color="auto"/>
        <w:bottom w:val="none" w:sz="0" w:space="0" w:color="auto"/>
        <w:right w:val="none" w:sz="0" w:space="0" w:color="auto"/>
      </w:divBdr>
    </w:div>
    <w:div w:id="1070737462">
      <w:bodyDiv w:val="1"/>
      <w:marLeft w:val="0"/>
      <w:marRight w:val="0"/>
      <w:marTop w:val="0"/>
      <w:marBottom w:val="0"/>
      <w:divBdr>
        <w:top w:val="none" w:sz="0" w:space="0" w:color="auto"/>
        <w:left w:val="none" w:sz="0" w:space="0" w:color="auto"/>
        <w:bottom w:val="none" w:sz="0" w:space="0" w:color="auto"/>
        <w:right w:val="none" w:sz="0" w:space="0" w:color="auto"/>
      </w:divBdr>
    </w:div>
    <w:div w:id="1072459639">
      <w:bodyDiv w:val="1"/>
      <w:marLeft w:val="0"/>
      <w:marRight w:val="0"/>
      <w:marTop w:val="0"/>
      <w:marBottom w:val="0"/>
      <w:divBdr>
        <w:top w:val="none" w:sz="0" w:space="0" w:color="auto"/>
        <w:left w:val="none" w:sz="0" w:space="0" w:color="auto"/>
        <w:bottom w:val="none" w:sz="0" w:space="0" w:color="auto"/>
        <w:right w:val="none" w:sz="0" w:space="0" w:color="auto"/>
      </w:divBdr>
    </w:div>
    <w:div w:id="1073506523">
      <w:bodyDiv w:val="1"/>
      <w:marLeft w:val="0"/>
      <w:marRight w:val="0"/>
      <w:marTop w:val="0"/>
      <w:marBottom w:val="0"/>
      <w:divBdr>
        <w:top w:val="none" w:sz="0" w:space="0" w:color="auto"/>
        <w:left w:val="none" w:sz="0" w:space="0" w:color="auto"/>
        <w:bottom w:val="none" w:sz="0" w:space="0" w:color="auto"/>
        <w:right w:val="none" w:sz="0" w:space="0" w:color="auto"/>
      </w:divBdr>
    </w:div>
    <w:div w:id="1074084347">
      <w:bodyDiv w:val="1"/>
      <w:marLeft w:val="0"/>
      <w:marRight w:val="0"/>
      <w:marTop w:val="0"/>
      <w:marBottom w:val="0"/>
      <w:divBdr>
        <w:top w:val="none" w:sz="0" w:space="0" w:color="auto"/>
        <w:left w:val="none" w:sz="0" w:space="0" w:color="auto"/>
        <w:bottom w:val="none" w:sz="0" w:space="0" w:color="auto"/>
        <w:right w:val="none" w:sz="0" w:space="0" w:color="auto"/>
      </w:divBdr>
    </w:div>
    <w:div w:id="1079716992">
      <w:bodyDiv w:val="1"/>
      <w:marLeft w:val="0"/>
      <w:marRight w:val="0"/>
      <w:marTop w:val="0"/>
      <w:marBottom w:val="0"/>
      <w:divBdr>
        <w:top w:val="none" w:sz="0" w:space="0" w:color="auto"/>
        <w:left w:val="none" w:sz="0" w:space="0" w:color="auto"/>
        <w:bottom w:val="none" w:sz="0" w:space="0" w:color="auto"/>
        <w:right w:val="none" w:sz="0" w:space="0" w:color="auto"/>
      </w:divBdr>
    </w:div>
    <w:div w:id="1080442369">
      <w:bodyDiv w:val="1"/>
      <w:marLeft w:val="0"/>
      <w:marRight w:val="0"/>
      <w:marTop w:val="0"/>
      <w:marBottom w:val="0"/>
      <w:divBdr>
        <w:top w:val="none" w:sz="0" w:space="0" w:color="auto"/>
        <w:left w:val="none" w:sz="0" w:space="0" w:color="auto"/>
        <w:bottom w:val="none" w:sz="0" w:space="0" w:color="auto"/>
        <w:right w:val="none" w:sz="0" w:space="0" w:color="auto"/>
      </w:divBdr>
      <w:divsChild>
        <w:div w:id="381828295">
          <w:marLeft w:val="0"/>
          <w:marRight w:val="0"/>
          <w:marTop w:val="0"/>
          <w:marBottom w:val="0"/>
          <w:divBdr>
            <w:top w:val="none" w:sz="0" w:space="0" w:color="auto"/>
            <w:left w:val="none" w:sz="0" w:space="0" w:color="auto"/>
            <w:bottom w:val="none" w:sz="0" w:space="0" w:color="auto"/>
            <w:right w:val="none" w:sz="0" w:space="0" w:color="auto"/>
          </w:divBdr>
          <w:divsChild>
            <w:div w:id="1627195383">
              <w:marLeft w:val="0"/>
              <w:marRight w:val="0"/>
              <w:marTop w:val="0"/>
              <w:marBottom w:val="0"/>
              <w:divBdr>
                <w:top w:val="none" w:sz="0" w:space="0" w:color="auto"/>
                <w:left w:val="none" w:sz="0" w:space="0" w:color="auto"/>
                <w:bottom w:val="none" w:sz="0" w:space="0" w:color="auto"/>
                <w:right w:val="none" w:sz="0" w:space="0" w:color="auto"/>
              </w:divBdr>
              <w:divsChild>
                <w:div w:id="681660691">
                  <w:marLeft w:val="0"/>
                  <w:marRight w:val="0"/>
                  <w:marTop w:val="0"/>
                  <w:marBottom w:val="0"/>
                  <w:divBdr>
                    <w:top w:val="none" w:sz="0" w:space="0" w:color="auto"/>
                    <w:left w:val="none" w:sz="0" w:space="0" w:color="auto"/>
                    <w:bottom w:val="none" w:sz="0" w:space="0" w:color="auto"/>
                    <w:right w:val="none" w:sz="0" w:space="0" w:color="auto"/>
                  </w:divBdr>
                  <w:divsChild>
                    <w:div w:id="1699815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0636683">
      <w:bodyDiv w:val="1"/>
      <w:marLeft w:val="0"/>
      <w:marRight w:val="0"/>
      <w:marTop w:val="0"/>
      <w:marBottom w:val="0"/>
      <w:divBdr>
        <w:top w:val="none" w:sz="0" w:space="0" w:color="auto"/>
        <w:left w:val="none" w:sz="0" w:space="0" w:color="auto"/>
        <w:bottom w:val="none" w:sz="0" w:space="0" w:color="auto"/>
        <w:right w:val="none" w:sz="0" w:space="0" w:color="auto"/>
      </w:divBdr>
    </w:div>
    <w:div w:id="1081952816">
      <w:bodyDiv w:val="1"/>
      <w:marLeft w:val="0"/>
      <w:marRight w:val="0"/>
      <w:marTop w:val="0"/>
      <w:marBottom w:val="0"/>
      <w:divBdr>
        <w:top w:val="none" w:sz="0" w:space="0" w:color="auto"/>
        <w:left w:val="none" w:sz="0" w:space="0" w:color="auto"/>
        <w:bottom w:val="none" w:sz="0" w:space="0" w:color="auto"/>
        <w:right w:val="none" w:sz="0" w:space="0" w:color="auto"/>
      </w:divBdr>
    </w:div>
    <w:div w:id="1083530361">
      <w:bodyDiv w:val="1"/>
      <w:marLeft w:val="0"/>
      <w:marRight w:val="0"/>
      <w:marTop w:val="0"/>
      <w:marBottom w:val="0"/>
      <w:divBdr>
        <w:top w:val="none" w:sz="0" w:space="0" w:color="auto"/>
        <w:left w:val="none" w:sz="0" w:space="0" w:color="auto"/>
        <w:bottom w:val="none" w:sz="0" w:space="0" w:color="auto"/>
        <w:right w:val="none" w:sz="0" w:space="0" w:color="auto"/>
      </w:divBdr>
    </w:div>
    <w:div w:id="1085299188">
      <w:bodyDiv w:val="1"/>
      <w:marLeft w:val="0"/>
      <w:marRight w:val="0"/>
      <w:marTop w:val="0"/>
      <w:marBottom w:val="0"/>
      <w:divBdr>
        <w:top w:val="none" w:sz="0" w:space="0" w:color="auto"/>
        <w:left w:val="none" w:sz="0" w:space="0" w:color="auto"/>
        <w:bottom w:val="none" w:sz="0" w:space="0" w:color="auto"/>
        <w:right w:val="none" w:sz="0" w:space="0" w:color="auto"/>
      </w:divBdr>
    </w:div>
    <w:div w:id="1085686847">
      <w:bodyDiv w:val="1"/>
      <w:marLeft w:val="0"/>
      <w:marRight w:val="0"/>
      <w:marTop w:val="0"/>
      <w:marBottom w:val="0"/>
      <w:divBdr>
        <w:top w:val="none" w:sz="0" w:space="0" w:color="auto"/>
        <w:left w:val="none" w:sz="0" w:space="0" w:color="auto"/>
        <w:bottom w:val="none" w:sz="0" w:space="0" w:color="auto"/>
        <w:right w:val="none" w:sz="0" w:space="0" w:color="auto"/>
      </w:divBdr>
    </w:div>
    <w:div w:id="1085954907">
      <w:bodyDiv w:val="1"/>
      <w:marLeft w:val="0"/>
      <w:marRight w:val="0"/>
      <w:marTop w:val="0"/>
      <w:marBottom w:val="0"/>
      <w:divBdr>
        <w:top w:val="none" w:sz="0" w:space="0" w:color="auto"/>
        <w:left w:val="none" w:sz="0" w:space="0" w:color="auto"/>
        <w:bottom w:val="none" w:sz="0" w:space="0" w:color="auto"/>
        <w:right w:val="none" w:sz="0" w:space="0" w:color="auto"/>
      </w:divBdr>
    </w:div>
    <w:div w:id="1086607657">
      <w:bodyDiv w:val="1"/>
      <w:marLeft w:val="0"/>
      <w:marRight w:val="0"/>
      <w:marTop w:val="0"/>
      <w:marBottom w:val="0"/>
      <w:divBdr>
        <w:top w:val="none" w:sz="0" w:space="0" w:color="auto"/>
        <w:left w:val="none" w:sz="0" w:space="0" w:color="auto"/>
        <w:bottom w:val="none" w:sz="0" w:space="0" w:color="auto"/>
        <w:right w:val="none" w:sz="0" w:space="0" w:color="auto"/>
      </w:divBdr>
    </w:div>
    <w:div w:id="1087381780">
      <w:bodyDiv w:val="1"/>
      <w:marLeft w:val="0"/>
      <w:marRight w:val="0"/>
      <w:marTop w:val="0"/>
      <w:marBottom w:val="0"/>
      <w:divBdr>
        <w:top w:val="none" w:sz="0" w:space="0" w:color="auto"/>
        <w:left w:val="none" w:sz="0" w:space="0" w:color="auto"/>
        <w:bottom w:val="none" w:sz="0" w:space="0" w:color="auto"/>
        <w:right w:val="none" w:sz="0" w:space="0" w:color="auto"/>
      </w:divBdr>
    </w:div>
    <w:div w:id="1087924540">
      <w:bodyDiv w:val="1"/>
      <w:marLeft w:val="0"/>
      <w:marRight w:val="0"/>
      <w:marTop w:val="0"/>
      <w:marBottom w:val="0"/>
      <w:divBdr>
        <w:top w:val="none" w:sz="0" w:space="0" w:color="auto"/>
        <w:left w:val="none" w:sz="0" w:space="0" w:color="auto"/>
        <w:bottom w:val="none" w:sz="0" w:space="0" w:color="auto"/>
        <w:right w:val="none" w:sz="0" w:space="0" w:color="auto"/>
      </w:divBdr>
    </w:div>
    <w:div w:id="1089811910">
      <w:bodyDiv w:val="1"/>
      <w:marLeft w:val="0"/>
      <w:marRight w:val="0"/>
      <w:marTop w:val="0"/>
      <w:marBottom w:val="0"/>
      <w:divBdr>
        <w:top w:val="none" w:sz="0" w:space="0" w:color="auto"/>
        <w:left w:val="none" w:sz="0" w:space="0" w:color="auto"/>
        <w:bottom w:val="none" w:sz="0" w:space="0" w:color="auto"/>
        <w:right w:val="none" w:sz="0" w:space="0" w:color="auto"/>
      </w:divBdr>
    </w:div>
    <w:div w:id="1094715339">
      <w:bodyDiv w:val="1"/>
      <w:marLeft w:val="0"/>
      <w:marRight w:val="0"/>
      <w:marTop w:val="0"/>
      <w:marBottom w:val="0"/>
      <w:divBdr>
        <w:top w:val="none" w:sz="0" w:space="0" w:color="auto"/>
        <w:left w:val="none" w:sz="0" w:space="0" w:color="auto"/>
        <w:bottom w:val="none" w:sz="0" w:space="0" w:color="auto"/>
        <w:right w:val="none" w:sz="0" w:space="0" w:color="auto"/>
      </w:divBdr>
    </w:div>
    <w:div w:id="1095635204">
      <w:bodyDiv w:val="1"/>
      <w:marLeft w:val="0"/>
      <w:marRight w:val="0"/>
      <w:marTop w:val="0"/>
      <w:marBottom w:val="0"/>
      <w:divBdr>
        <w:top w:val="none" w:sz="0" w:space="0" w:color="auto"/>
        <w:left w:val="none" w:sz="0" w:space="0" w:color="auto"/>
        <w:bottom w:val="none" w:sz="0" w:space="0" w:color="auto"/>
        <w:right w:val="none" w:sz="0" w:space="0" w:color="auto"/>
      </w:divBdr>
    </w:div>
    <w:div w:id="1096097404">
      <w:bodyDiv w:val="1"/>
      <w:marLeft w:val="0"/>
      <w:marRight w:val="0"/>
      <w:marTop w:val="0"/>
      <w:marBottom w:val="0"/>
      <w:divBdr>
        <w:top w:val="none" w:sz="0" w:space="0" w:color="auto"/>
        <w:left w:val="none" w:sz="0" w:space="0" w:color="auto"/>
        <w:bottom w:val="none" w:sz="0" w:space="0" w:color="auto"/>
        <w:right w:val="none" w:sz="0" w:space="0" w:color="auto"/>
      </w:divBdr>
    </w:div>
    <w:div w:id="1097409897">
      <w:bodyDiv w:val="1"/>
      <w:marLeft w:val="0"/>
      <w:marRight w:val="0"/>
      <w:marTop w:val="0"/>
      <w:marBottom w:val="0"/>
      <w:divBdr>
        <w:top w:val="none" w:sz="0" w:space="0" w:color="auto"/>
        <w:left w:val="none" w:sz="0" w:space="0" w:color="auto"/>
        <w:bottom w:val="none" w:sz="0" w:space="0" w:color="auto"/>
        <w:right w:val="none" w:sz="0" w:space="0" w:color="auto"/>
      </w:divBdr>
    </w:div>
    <w:div w:id="1099914530">
      <w:bodyDiv w:val="1"/>
      <w:marLeft w:val="0"/>
      <w:marRight w:val="0"/>
      <w:marTop w:val="0"/>
      <w:marBottom w:val="0"/>
      <w:divBdr>
        <w:top w:val="none" w:sz="0" w:space="0" w:color="auto"/>
        <w:left w:val="none" w:sz="0" w:space="0" w:color="auto"/>
        <w:bottom w:val="none" w:sz="0" w:space="0" w:color="auto"/>
        <w:right w:val="none" w:sz="0" w:space="0" w:color="auto"/>
      </w:divBdr>
    </w:div>
    <w:div w:id="1099957121">
      <w:bodyDiv w:val="1"/>
      <w:marLeft w:val="0"/>
      <w:marRight w:val="0"/>
      <w:marTop w:val="0"/>
      <w:marBottom w:val="0"/>
      <w:divBdr>
        <w:top w:val="none" w:sz="0" w:space="0" w:color="auto"/>
        <w:left w:val="none" w:sz="0" w:space="0" w:color="auto"/>
        <w:bottom w:val="none" w:sz="0" w:space="0" w:color="auto"/>
        <w:right w:val="none" w:sz="0" w:space="0" w:color="auto"/>
      </w:divBdr>
    </w:div>
    <w:div w:id="1101799972">
      <w:bodyDiv w:val="1"/>
      <w:marLeft w:val="0"/>
      <w:marRight w:val="0"/>
      <w:marTop w:val="0"/>
      <w:marBottom w:val="0"/>
      <w:divBdr>
        <w:top w:val="none" w:sz="0" w:space="0" w:color="auto"/>
        <w:left w:val="none" w:sz="0" w:space="0" w:color="auto"/>
        <w:bottom w:val="none" w:sz="0" w:space="0" w:color="auto"/>
        <w:right w:val="none" w:sz="0" w:space="0" w:color="auto"/>
      </w:divBdr>
    </w:div>
    <w:div w:id="1102341496">
      <w:bodyDiv w:val="1"/>
      <w:marLeft w:val="0"/>
      <w:marRight w:val="0"/>
      <w:marTop w:val="0"/>
      <w:marBottom w:val="0"/>
      <w:divBdr>
        <w:top w:val="none" w:sz="0" w:space="0" w:color="auto"/>
        <w:left w:val="none" w:sz="0" w:space="0" w:color="auto"/>
        <w:bottom w:val="none" w:sz="0" w:space="0" w:color="auto"/>
        <w:right w:val="none" w:sz="0" w:space="0" w:color="auto"/>
      </w:divBdr>
    </w:div>
    <w:div w:id="1102914852">
      <w:bodyDiv w:val="1"/>
      <w:marLeft w:val="0"/>
      <w:marRight w:val="0"/>
      <w:marTop w:val="0"/>
      <w:marBottom w:val="0"/>
      <w:divBdr>
        <w:top w:val="none" w:sz="0" w:space="0" w:color="auto"/>
        <w:left w:val="none" w:sz="0" w:space="0" w:color="auto"/>
        <w:bottom w:val="none" w:sz="0" w:space="0" w:color="auto"/>
        <w:right w:val="none" w:sz="0" w:space="0" w:color="auto"/>
      </w:divBdr>
    </w:div>
    <w:div w:id="1103189372">
      <w:bodyDiv w:val="1"/>
      <w:marLeft w:val="0"/>
      <w:marRight w:val="0"/>
      <w:marTop w:val="0"/>
      <w:marBottom w:val="0"/>
      <w:divBdr>
        <w:top w:val="none" w:sz="0" w:space="0" w:color="auto"/>
        <w:left w:val="none" w:sz="0" w:space="0" w:color="auto"/>
        <w:bottom w:val="none" w:sz="0" w:space="0" w:color="auto"/>
        <w:right w:val="none" w:sz="0" w:space="0" w:color="auto"/>
      </w:divBdr>
    </w:div>
    <w:div w:id="1108891255">
      <w:bodyDiv w:val="1"/>
      <w:marLeft w:val="0"/>
      <w:marRight w:val="0"/>
      <w:marTop w:val="0"/>
      <w:marBottom w:val="0"/>
      <w:divBdr>
        <w:top w:val="none" w:sz="0" w:space="0" w:color="auto"/>
        <w:left w:val="none" w:sz="0" w:space="0" w:color="auto"/>
        <w:bottom w:val="none" w:sz="0" w:space="0" w:color="auto"/>
        <w:right w:val="none" w:sz="0" w:space="0" w:color="auto"/>
      </w:divBdr>
    </w:div>
    <w:div w:id="1108935686">
      <w:bodyDiv w:val="1"/>
      <w:marLeft w:val="0"/>
      <w:marRight w:val="0"/>
      <w:marTop w:val="0"/>
      <w:marBottom w:val="0"/>
      <w:divBdr>
        <w:top w:val="none" w:sz="0" w:space="0" w:color="auto"/>
        <w:left w:val="none" w:sz="0" w:space="0" w:color="auto"/>
        <w:bottom w:val="none" w:sz="0" w:space="0" w:color="auto"/>
        <w:right w:val="none" w:sz="0" w:space="0" w:color="auto"/>
      </w:divBdr>
      <w:divsChild>
        <w:div w:id="35086121">
          <w:marLeft w:val="0"/>
          <w:marRight w:val="0"/>
          <w:marTop w:val="0"/>
          <w:marBottom w:val="0"/>
          <w:divBdr>
            <w:top w:val="none" w:sz="0" w:space="0" w:color="auto"/>
            <w:left w:val="none" w:sz="0" w:space="0" w:color="auto"/>
            <w:bottom w:val="none" w:sz="0" w:space="0" w:color="auto"/>
            <w:right w:val="none" w:sz="0" w:space="0" w:color="auto"/>
          </w:divBdr>
          <w:divsChild>
            <w:div w:id="1028144813">
              <w:marLeft w:val="0"/>
              <w:marRight w:val="0"/>
              <w:marTop w:val="0"/>
              <w:marBottom w:val="0"/>
              <w:divBdr>
                <w:top w:val="none" w:sz="0" w:space="0" w:color="auto"/>
                <w:left w:val="none" w:sz="0" w:space="0" w:color="auto"/>
                <w:bottom w:val="none" w:sz="0" w:space="0" w:color="auto"/>
                <w:right w:val="none" w:sz="0" w:space="0" w:color="auto"/>
              </w:divBdr>
              <w:divsChild>
                <w:div w:id="1310212406">
                  <w:marLeft w:val="0"/>
                  <w:marRight w:val="0"/>
                  <w:marTop w:val="0"/>
                  <w:marBottom w:val="0"/>
                  <w:divBdr>
                    <w:top w:val="none" w:sz="0" w:space="0" w:color="auto"/>
                    <w:left w:val="none" w:sz="0" w:space="0" w:color="auto"/>
                    <w:bottom w:val="none" w:sz="0" w:space="0" w:color="auto"/>
                    <w:right w:val="none" w:sz="0" w:space="0" w:color="auto"/>
                  </w:divBdr>
                  <w:divsChild>
                    <w:div w:id="1825780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9280677">
      <w:bodyDiv w:val="1"/>
      <w:marLeft w:val="0"/>
      <w:marRight w:val="0"/>
      <w:marTop w:val="0"/>
      <w:marBottom w:val="0"/>
      <w:divBdr>
        <w:top w:val="none" w:sz="0" w:space="0" w:color="auto"/>
        <w:left w:val="none" w:sz="0" w:space="0" w:color="auto"/>
        <w:bottom w:val="none" w:sz="0" w:space="0" w:color="auto"/>
        <w:right w:val="none" w:sz="0" w:space="0" w:color="auto"/>
      </w:divBdr>
    </w:div>
    <w:div w:id="1109550167">
      <w:bodyDiv w:val="1"/>
      <w:marLeft w:val="0"/>
      <w:marRight w:val="0"/>
      <w:marTop w:val="0"/>
      <w:marBottom w:val="0"/>
      <w:divBdr>
        <w:top w:val="none" w:sz="0" w:space="0" w:color="auto"/>
        <w:left w:val="none" w:sz="0" w:space="0" w:color="auto"/>
        <w:bottom w:val="none" w:sz="0" w:space="0" w:color="auto"/>
        <w:right w:val="none" w:sz="0" w:space="0" w:color="auto"/>
      </w:divBdr>
    </w:div>
    <w:div w:id="1110395703">
      <w:bodyDiv w:val="1"/>
      <w:marLeft w:val="0"/>
      <w:marRight w:val="0"/>
      <w:marTop w:val="0"/>
      <w:marBottom w:val="0"/>
      <w:divBdr>
        <w:top w:val="none" w:sz="0" w:space="0" w:color="auto"/>
        <w:left w:val="none" w:sz="0" w:space="0" w:color="auto"/>
        <w:bottom w:val="none" w:sz="0" w:space="0" w:color="auto"/>
        <w:right w:val="none" w:sz="0" w:space="0" w:color="auto"/>
      </w:divBdr>
    </w:div>
    <w:div w:id="1110734232">
      <w:bodyDiv w:val="1"/>
      <w:marLeft w:val="0"/>
      <w:marRight w:val="0"/>
      <w:marTop w:val="0"/>
      <w:marBottom w:val="0"/>
      <w:divBdr>
        <w:top w:val="none" w:sz="0" w:space="0" w:color="auto"/>
        <w:left w:val="none" w:sz="0" w:space="0" w:color="auto"/>
        <w:bottom w:val="none" w:sz="0" w:space="0" w:color="auto"/>
        <w:right w:val="none" w:sz="0" w:space="0" w:color="auto"/>
      </w:divBdr>
    </w:div>
    <w:div w:id="1110902939">
      <w:bodyDiv w:val="1"/>
      <w:marLeft w:val="0"/>
      <w:marRight w:val="0"/>
      <w:marTop w:val="0"/>
      <w:marBottom w:val="0"/>
      <w:divBdr>
        <w:top w:val="none" w:sz="0" w:space="0" w:color="auto"/>
        <w:left w:val="none" w:sz="0" w:space="0" w:color="auto"/>
        <w:bottom w:val="none" w:sz="0" w:space="0" w:color="auto"/>
        <w:right w:val="none" w:sz="0" w:space="0" w:color="auto"/>
      </w:divBdr>
    </w:div>
    <w:div w:id="1111166188">
      <w:bodyDiv w:val="1"/>
      <w:marLeft w:val="0"/>
      <w:marRight w:val="0"/>
      <w:marTop w:val="0"/>
      <w:marBottom w:val="0"/>
      <w:divBdr>
        <w:top w:val="none" w:sz="0" w:space="0" w:color="auto"/>
        <w:left w:val="none" w:sz="0" w:space="0" w:color="auto"/>
        <w:bottom w:val="none" w:sz="0" w:space="0" w:color="auto"/>
        <w:right w:val="none" w:sz="0" w:space="0" w:color="auto"/>
      </w:divBdr>
    </w:div>
    <w:div w:id="1111362889">
      <w:bodyDiv w:val="1"/>
      <w:marLeft w:val="0"/>
      <w:marRight w:val="0"/>
      <w:marTop w:val="0"/>
      <w:marBottom w:val="0"/>
      <w:divBdr>
        <w:top w:val="none" w:sz="0" w:space="0" w:color="auto"/>
        <w:left w:val="none" w:sz="0" w:space="0" w:color="auto"/>
        <w:bottom w:val="none" w:sz="0" w:space="0" w:color="auto"/>
        <w:right w:val="none" w:sz="0" w:space="0" w:color="auto"/>
      </w:divBdr>
    </w:div>
    <w:div w:id="1111827346">
      <w:bodyDiv w:val="1"/>
      <w:marLeft w:val="0"/>
      <w:marRight w:val="0"/>
      <w:marTop w:val="0"/>
      <w:marBottom w:val="0"/>
      <w:divBdr>
        <w:top w:val="none" w:sz="0" w:space="0" w:color="auto"/>
        <w:left w:val="none" w:sz="0" w:space="0" w:color="auto"/>
        <w:bottom w:val="none" w:sz="0" w:space="0" w:color="auto"/>
        <w:right w:val="none" w:sz="0" w:space="0" w:color="auto"/>
      </w:divBdr>
    </w:div>
    <w:div w:id="1114135523">
      <w:bodyDiv w:val="1"/>
      <w:marLeft w:val="0"/>
      <w:marRight w:val="0"/>
      <w:marTop w:val="0"/>
      <w:marBottom w:val="0"/>
      <w:divBdr>
        <w:top w:val="none" w:sz="0" w:space="0" w:color="auto"/>
        <w:left w:val="none" w:sz="0" w:space="0" w:color="auto"/>
        <w:bottom w:val="none" w:sz="0" w:space="0" w:color="auto"/>
        <w:right w:val="none" w:sz="0" w:space="0" w:color="auto"/>
      </w:divBdr>
    </w:div>
    <w:div w:id="1114177635">
      <w:bodyDiv w:val="1"/>
      <w:marLeft w:val="0"/>
      <w:marRight w:val="0"/>
      <w:marTop w:val="0"/>
      <w:marBottom w:val="0"/>
      <w:divBdr>
        <w:top w:val="none" w:sz="0" w:space="0" w:color="auto"/>
        <w:left w:val="none" w:sz="0" w:space="0" w:color="auto"/>
        <w:bottom w:val="none" w:sz="0" w:space="0" w:color="auto"/>
        <w:right w:val="none" w:sz="0" w:space="0" w:color="auto"/>
      </w:divBdr>
    </w:div>
    <w:div w:id="1117796959">
      <w:bodyDiv w:val="1"/>
      <w:marLeft w:val="0"/>
      <w:marRight w:val="0"/>
      <w:marTop w:val="0"/>
      <w:marBottom w:val="0"/>
      <w:divBdr>
        <w:top w:val="none" w:sz="0" w:space="0" w:color="auto"/>
        <w:left w:val="none" w:sz="0" w:space="0" w:color="auto"/>
        <w:bottom w:val="none" w:sz="0" w:space="0" w:color="auto"/>
        <w:right w:val="none" w:sz="0" w:space="0" w:color="auto"/>
      </w:divBdr>
    </w:div>
    <w:div w:id="1117989295">
      <w:bodyDiv w:val="1"/>
      <w:marLeft w:val="0"/>
      <w:marRight w:val="0"/>
      <w:marTop w:val="0"/>
      <w:marBottom w:val="0"/>
      <w:divBdr>
        <w:top w:val="none" w:sz="0" w:space="0" w:color="auto"/>
        <w:left w:val="none" w:sz="0" w:space="0" w:color="auto"/>
        <w:bottom w:val="none" w:sz="0" w:space="0" w:color="auto"/>
        <w:right w:val="none" w:sz="0" w:space="0" w:color="auto"/>
      </w:divBdr>
    </w:div>
    <w:div w:id="1118910015">
      <w:bodyDiv w:val="1"/>
      <w:marLeft w:val="0"/>
      <w:marRight w:val="0"/>
      <w:marTop w:val="0"/>
      <w:marBottom w:val="0"/>
      <w:divBdr>
        <w:top w:val="none" w:sz="0" w:space="0" w:color="auto"/>
        <w:left w:val="none" w:sz="0" w:space="0" w:color="auto"/>
        <w:bottom w:val="none" w:sz="0" w:space="0" w:color="auto"/>
        <w:right w:val="none" w:sz="0" w:space="0" w:color="auto"/>
      </w:divBdr>
    </w:div>
    <w:div w:id="1123695385">
      <w:bodyDiv w:val="1"/>
      <w:marLeft w:val="0"/>
      <w:marRight w:val="0"/>
      <w:marTop w:val="0"/>
      <w:marBottom w:val="0"/>
      <w:divBdr>
        <w:top w:val="none" w:sz="0" w:space="0" w:color="auto"/>
        <w:left w:val="none" w:sz="0" w:space="0" w:color="auto"/>
        <w:bottom w:val="none" w:sz="0" w:space="0" w:color="auto"/>
        <w:right w:val="none" w:sz="0" w:space="0" w:color="auto"/>
      </w:divBdr>
    </w:div>
    <w:div w:id="1123697932">
      <w:bodyDiv w:val="1"/>
      <w:marLeft w:val="0"/>
      <w:marRight w:val="0"/>
      <w:marTop w:val="0"/>
      <w:marBottom w:val="0"/>
      <w:divBdr>
        <w:top w:val="none" w:sz="0" w:space="0" w:color="auto"/>
        <w:left w:val="none" w:sz="0" w:space="0" w:color="auto"/>
        <w:bottom w:val="none" w:sz="0" w:space="0" w:color="auto"/>
        <w:right w:val="none" w:sz="0" w:space="0" w:color="auto"/>
      </w:divBdr>
    </w:div>
    <w:div w:id="1124036770">
      <w:bodyDiv w:val="1"/>
      <w:marLeft w:val="0"/>
      <w:marRight w:val="0"/>
      <w:marTop w:val="0"/>
      <w:marBottom w:val="0"/>
      <w:divBdr>
        <w:top w:val="none" w:sz="0" w:space="0" w:color="auto"/>
        <w:left w:val="none" w:sz="0" w:space="0" w:color="auto"/>
        <w:bottom w:val="none" w:sz="0" w:space="0" w:color="auto"/>
        <w:right w:val="none" w:sz="0" w:space="0" w:color="auto"/>
      </w:divBdr>
    </w:div>
    <w:div w:id="1124083194">
      <w:bodyDiv w:val="1"/>
      <w:marLeft w:val="0"/>
      <w:marRight w:val="0"/>
      <w:marTop w:val="0"/>
      <w:marBottom w:val="0"/>
      <w:divBdr>
        <w:top w:val="none" w:sz="0" w:space="0" w:color="auto"/>
        <w:left w:val="none" w:sz="0" w:space="0" w:color="auto"/>
        <w:bottom w:val="none" w:sz="0" w:space="0" w:color="auto"/>
        <w:right w:val="none" w:sz="0" w:space="0" w:color="auto"/>
      </w:divBdr>
    </w:div>
    <w:div w:id="1124352604">
      <w:bodyDiv w:val="1"/>
      <w:marLeft w:val="0"/>
      <w:marRight w:val="0"/>
      <w:marTop w:val="0"/>
      <w:marBottom w:val="0"/>
      <w:divBdr>
        <w:top w:val="none" w:sz="0" w:space="0" w:color="auto"/>
        <w:left w:val="none" w:sz="0" w:space="0" w:color="auto"/>
        <w:bottom w:val="none" w:sz="0" w:space="0" w:color="auto"/>
        <w:right w:val="none" w:sz="0" w:space="0" w:color="auto"/>
      </w:divBdr>
    </w:div>
    <w:div w:id="1127042574">
      <w:bodyDiv w:val="1"/>
      <w:marLeft w:val="0"/>
      <w:marRight w:val="0"/>
      <w:marTop w:val="0"/>
      <w:marBottom w:val="0"/>
      <w:divBdr>
        <w:top w:val="none" w:sz="0" w:space="0" w:color="auto"/>
        <w:left w:val="none" w:sz="0" w:space="0" w:color="auto"/>
        <w:bottom w:val="none" w:sz="0" w:space="0" w:color="auto"/>
        <w:right w:val="none" w:sz="0" w:space="0" w:color="auto"/>
      </w:divBdr>
    </w:div>
    <w:div w:id="1127892305">
      <w:bodyDiv w:val="1"/>
      <w:marLeft w:val="0"/>
      <w:marRight w:val="0"/>
      <w:marTop w:val="0"/>
      <w:marBottom w:val="0"/>
      <w:divBdr>
        <w:top w:val="none" w:sz="0" w:space="0" w:color="auto"/>
        <w:left w:val="none" w:sz="0" w:space="0" w:color="auto"/>
        <w:bottom w:val="none" w:sz="0" w:space="0" w:color="auto"/>
        <w:right w:val="none" w:sz="0" w:space="0" w:color="auto"/>
      </w:divBdr>
    </w:div>
    <w:div w:id="1128234094">
      <w:bodyDiv w:val="1"/>
      <w:marLeft w:val="0"/>
      <w:marRight w:val="0"/>
      <w:marTop w:val="0"/>
      <w:marBottom w:val="0"/>
      <w:divBdr>
        <w:top w:val="none" w:sz="0" w:space="0" w:color="auto"/>
        <w:left w:val="none" w:sz="0" w:space="0" w:color="auto"/>
        <w:bottom w:val="none" w:sz="0" w:space="0" w:color="auto"/>
        <w:right w:val="none" w:sz="0" w:space="0" w:color="auto"/>
      </w:divBdr>
    </w:div>
    <w:div w:id="1130172960">
      <w:bodyDiv w:val="1"/>
      <w:marLeft w:val="0"/>
      <w:marRight w:val="0"/>
      <w:marTop w:val="0"/>
      <w:marBottom w:val="0"/>
      <w:divBdr>
        <w:top w:val="none" w:sz="0" w:space="0" w:color="auto"/>
        <w:left w:val="none" w:sz="0" w:space="0" w:color="auto"/>
        <w:bottom w:val="none" w:sz="0" w:space="0" w:color="auto"/>
        <w:right w:val="none" w:sz="0" w:space="0" w:color="auto"/>
      </w:divBdr>
    </w:div>
    <w:div w:id="1131166153">
      <w:bodyDiv w:val="1"/>
      <w:marLeft w:val="0"/>
      <w:marRight w:val="0"/>
      <w:marTop w:val="0"/>
      <w:marBottom w:val="0"/>
      <w:divBdr>
        <w:top w:val="none" w:sz="0" w:space="0" w:color="auto"/>
        <w:left w:val="none" w:sz="0" w:space="0" w:color="auto"/>
        <w:bottom w:val="none" w:sz="0" w:space="0" w:color="auto"/>
        <w:right w:val="none" w:sz="0" w:space="0" w:color="auto"/>
      </w:divBdr>
    </w:div>
    <w:div w:id="1133133160">
      <w:bodyDiv w:val="1"/>
      <w:marLeft w:val="0"/>
      <w:marRight w:val="0"/>
      <w:marTop w:val="0"/>
      <w:marBottom w:val="0"/>
      <w:divBdr>
        <w:top w:val="none" w:sz="0" w:space="0" w:color="auto"/>
        <w:left w:val="none" w:sz="0" w:space="0" w:color="auto"/>
        <w:bottom w:val="none" w:sz="0" w:space="0" w:color="auto"/>
        <w:right w:val="none" w:sz="0" w:space="0" w:color="auto"/>
      </w:divBdr>
    </w:div>
    <w:div w:id="1133792936">
      <w:bodyDiv w:val="1"/>
      <w:marLeft w:val="0"/>
      <w:marRight w:val="0"/>
      <w:marTop w:val="0"/>
      <w:marBottom w:val="0"/>
      <w:divBdr>
        <w:top w:val="none" w:sz="0" w:space="0" w:color="auto"/>
        <w:left w:val="none" w:sz="0" w:space="0" w:color="auto"/>
        <w:bottom w:val="none" w:sz="0" w:space="0" w:color="auto"/>
        <w:right w:val="none" w:sz="0" w:space="0" w:color="auto"/>
      </w:divBdr>
    </w:div>
    <w:div w:id="1137458386">
      <w:bodyDiv w:val="1"/>
      <w:marLeft w:val="0"/>
      <w:marRight w:val="0"/>
      <w:marTop w:val="0"/>
      <w:marBottom w:val="0"/>
      <w:divBdr>
        <w:top w:val="none" w:sz="0" w:space="0" w:color="auto"/>
        <w:left w:val="none" w:sz="0" w:space="0" w:color="auto"/>
        <w:bottom w:val="none" w:sz="0" w:space="0" w:color="auto"/>
        <w:right w:val="none" w:sz="0" w:space="0" w:color="auto"/>
      </w:divBdr>
    </w:div>
    <w:div w:id="1137842897">
      <w:bodyDiv w:val="1"/>
      <w:marLeft w:val="0"/>
      <w:marRight w:val="0"/>
      <w:marTop w:val="0"/>
      <w:marBottom w:val="0"/>
      <w:divBdr>
        <w:top w:val="none" w:sz="0" w:space="0" w:color="auto"/>
        <w:left w:val="none" w:sz="0" w:space="0" w:color="auto"/>
        <w:bottom w:val="none" w:sz="0" w:space="0" w:color="auto"/>
        <w:right w:val="none" w:sz="0" w:space="0" w:color="auto"/>
      </w:divBdr>
    </w:div>
    <w:div w:id="1138257481">
      <w:bodyDiv w:val="1"/>
      <w:marLeft w:val="0"/>
      <w:marRight w:val="0"/>
      <w:marTop w:val="0"/>
      <w:marBottom w:val="0"/>
      <w:divBdr>
        <w:top w:val="none" w:sz="0" w:space="0" w:color="auto"/>
        <w:left w:val="none" w:sz="0" w:space="0" w:color="auto"/>
        <w:bottom w:val="none" w:sz="0" w:space="0" w:color="auto"/>
        <w:right w:val="none" w:sz="0" w:space="0" w:color="auto"/>
      </w:divBdr>
    </w:div>
    <w:div w:id="1138454814">
      <w:bodyDiv w:val="1"/>
      <w:marLeft w:val="0"/>
      <w:marRight w:val="0"/>
      <w:marTop w:val="0"/>
      <w:marBottom w:val="0"/>
      <w:divBdr>
        <w:top w:val="none" w:sz="0" w:space="0" w:color="auto"/>
        <w:left w:val="none" w:sz="0" w:space="0" w:color="auto"/>
        <w:bottom w:val="none" w:sz="0" w:space="0" w:color="auto"/>
        <w:right w:val="none" w:sz="0" w:space="0" w:color="auto"/>
      </w:divBdr>
    </w:div>
    <w:div w:id="1138719689">
      <w:bodyDiv w:val="1"/>
      <w:marLeft w:val="0"/>
      <w:marRight w:val="0"/>
      <w:marTop w:val="0"/>
      <w:marBottom w:val="0"/>
      <w:divBdr>
        <w:top w:val="none" w:sz="0" w:space="0" w:color="auto"/>
        <w:left w:val="none" w:sz="0" w:space="0" w:color="auto"/>
        <w:bottom w:val="none" w:sz="0" w:space="0" w:color="auto"/>
        <w:right w:val="none" w:sz="0" w:space="0" w:color="auto"/>
      </w:divBdr>
    </w:div>
    <w:div w:id="1138959424">
      <w:bodyDiv w:val="1"/>
      <w:marLeft w:val="0"/>
      <w:marRight w:val="0"/>
      <w:marTop w:val="0"/>
      <w:marBottom w:val="0"/>
      <w:divBdr>
        <w:top w:val="none" w:sz="0" w:space="0" w:color="auto"/>
        <w:left w:val="none" w:sz="0" w:space="0" w:color="auto"/>
        <w:bottom w:val="none" w:sz="0" w:space="0" w:color="auto"/>
        <w:right w:val="none" w:sz="0" w:space="0" w:color="auto"/>
      </w:divBdr>
    </w:div>
    <w:div w:id="1139107279">
      <w:bodyDiv w:val="1"/>
      <w:marLeft w:val="0"/>
      <w:marRight w:val="0"/>
      <w:marTop w:val="0"/>
      <w:marBottom w:val="0"/>
      <w:divBdr>
        <w:top w:val="none" w:sz="0" w:space="0" w:color="auto"/>
        <w:left w:val="none" w:sz="0" w:space="0" w:color="auto"/>
        <w:bottom w:val="none" w:sz="0" w:space="0" w:color="auto"/>
        <w:right w:val="none" w:sz="0" w:space="0" w:color="auto"/>
      </w:divBdr>
    </w:div>
    <w:div w:id="1139414996">
      <w:bodyDiv w:val="1"/>
      <w:marLeft w:val="0"/>
      <w:marRight w:val="0"/>
      <w:marTop w:val="0"/>
      <w:marBottom w:val="0"/>
      <w:divBdr>
        <w:top w:val="none" w:sz="0" w:space="0" w:color="auto"/>
        <w:left w:val="none" w:sz="0" w:space="0" w:color="auto"/>
        <w:bottom w:val="none" w:sz="0" w:space="0" w:color="auto"/>
        <w:right w:val="none" w:sz="0" w:space="0" w:color="auto"/>
      </w:divBdr>
    </w:div>
    <w:div w:id="1139806889">
      <w:bodyDiv w:val="1"/>
      <w:marLeft w:val="0"/>
      <w:marRight w:val="0"/>
      <w:marTop w:val="0"/>
      <w:marBottom w:val="0"/>
      <w:divBdr>
        <w:top w:val="none" w:sz="0" w:space="0" w:color="auto"/>
        <w:left w:val="none" w:sz="0" w:space="0" w:color="auto"/>
        <w:bottom w:val="none" w:sz="0" w:space="0" w:color="auto"/>
        <w:right w:val="none" w:sz="0" w:space="0" w:color="auto"/>
      </w:divBdr>
    </w:div>
    <w:div w:id="1139954773">
      <w:bodyDiv w:val="1"/>
      <w:marLeft w:val="0"/>
      <w:marRight w:val="0"/>
      <w:marTop w:val="0"/>
      <w:marBottom w:val="0"/>
      <w:divBdr>
        <w:top w:val="none" w:sz="0" w:space="0" w:color="auto"/>
        <w:left w:val="none" w:sz="0" w:space="0" w:color="auto"/>
        <w:bottom w:val="none" w:sz="0" w:space="0" w:color="auto"/>
        <w:right w:val="none" w:sz="0" w:space="0" w:color="auto"/>
      </w:divBdr>
    </w:div>
    <w:div w:id="1140154889">
      <w:bodyDiv w:val="1"/>
      <w:marLeft w:val="0"/>
      <w:marRight w:val="0"/>
      <w:marTop w:val="0"/>
      <w:marBottom w:val="0"/>
      <w:divBdr>
        <w:top w:val="none" w:sz="0" w:space="0" w:color="auto"/>
        <w:left w:val="none" w:sz="0" w:space="0" w:color="auto"/>
        <w:bottom w:val="none" w:sz="0" w:space="0" w:color="auto"/>
        <w:right w:val="none" w:sz="0" w:space="0" w:color="auto"/>
      </w:divBdr>
    </w:div>
    <w:div w:id="1140540285">
      <w:bodyDiv w:val="1"/>
      <w:marLeft w:val="0"/>
      <w:marRight w:val="0"/>
      <w:marTop w:val="0"/>
      <w:marBottom w:val="0"/>
      <w:divBdr>
        <w:top w:val="none" w:sz="0" w:space="0" w:color="auto"/>
        <w:left w:val="none" w:sz="0" w:space="0" w:color="auto"/>
        <w:bottom w:val="none" w:sz="0" w:space="0" w:color="auto"/>
        <w:right w:val="none" w:sz="0" w:space="0" w:color="auto"/>
      </w:divBdr>
    </w:div>
    <w:div w:id="1142162991">
      <w:bodyDiv w:val="1"/>
      <w:marLeft w:val="0"/>
      <w:marRight w:val="0"/>
      <w:marTop w:val="0"/>
      <w:marBottom w:val="0"/>
      <w:divBdr>
        <w:top w:val="none" w:sz="0" w:space="0" w:color="auto"/>
        <w:left w:val="none" w:sz="0" w:space="0" w:color="auto"/>
        <w:bottom w:val="none" w:sz="0" w:space="0" w:color="auto"/>
        <w:right w:val="none" w:sz="0" w:space="0" w:color="auto"/>
      </w:divBdr>
    </w:div>
    <w:div w:id="1142767352">
      <w:bodyDiv w:val="1"/>
      <w:marLeft w:val="0"/>
      <w:marRight w:val="0"/>
      <w:marTop w:val="0"/>
      <w:marBottom w:val="0"/>
      <w:divBdr>
        <w:top w:val="none" w:sz="0" w:space="0" w:color="auto"/>
        <w:left w:val="none" w:sz="0" w:space="0" w:color="auto"/>
        <w:bottom w:val="none" w:sz="0" w:space="0" w:color="auto"/>
        <w:right w:val="none" w:sz="0" w:space="0" w:color="auto"/>
      </w:divBdr>
    </w:div>
    <w:div w:id="1145123410">
      <w:bodyDiv w:val="1"/>
      <w:marLeft w:val="0"/>
      <w:marRight w:val="0"/>
      <w:marTop w:val="0"/>
      <w:marBottom w:val="0"/>
      <w:divBdr>
        <w:top w:val="none" w:sz="0" w:space="0" w:color="auto"/>
        <w:left w:val="none" w:sz="0" w:space="0" w:color="auto"/>
        <w:bottom w:val="none" w:sz="0" w:space="0" w:color="auto"/>
        <w:right w:val="none" w:sz="0" w:space="0" w:color="auto"/>
      </w:divBdr>
    </w:div>
    <w:div w:id="1145708055">
      <w:bodyDiv w:val="1"/>
      <w:marLeft w:val="0"/>
      <w:marRight w:val="0"/>
      <w:marTop w:val="0"/>
      <w:marBottom w:val="0"/>
      <w:divBdr>
        <w:top w:val="none" w:sz="0" w:space="0" w:color="auto"/>
        <w:left w:val="none" w:sz="0" w:space="0" w:color="auto"/>
        <w:bottom w:val="none" w:sz="0" w:space="0" w:color="auto"/>
        <w:right w:val="none" w:sz="0" w:space="0" w:color="auto"/>
      </w:divBdr>
    </w:div>
    <w:div w:id="1147555395">
      <w:bodyDiv w:val="1"/>
      <w:marLeft w:val="0"/>
      <w:marRight w:val="0"/>
      <w:marTop w:val="0"/>
      <w:marBottom w:val="0"/>
      <w:divBdr>
        <w:top w:val="none" w:sz="0" w:space="0" w:color="auto"/>
        <w:left w:val="none" w:sz="0" w:space="0" w:color="auto"/>
        <w:bottom w:val="none" w:sz="0" w:space="0" w:color="auto"/>
        <w:right w:val="none" w:sz="0" w:space="0" w:color="auto"/>
      </w:divBdr>
    </w:div>
    <w:div w:id="1151210697">
      <w:bodyDiv w:val="1"/>
      <w:marLeft w:val="0"/>
      <w:marRight w:val="0"/>
      <w:marTop w:val="0"/>
      <w:marBottom w:val="0"/>
      <w:divBdr>
        <w:top w:val="none" w:sz="0" w:space="0" w:color="auto"/>
        <w:left w:val="none" w:sz="0" w:space="0" w:color="auto"/>
        <w:bottom w:val="none" w:sz="0" w:space="0" w:color="auto"/>
        <w:right w:val="none" w:sz="0" w:space="0" w:color="auto"/>
      </w:divBdr>
    </w:div>
    <w:div w:id="1152404168">
      <w:bodyDiv w:val="1"/>
      <w:marLeft w:val="0"/>
      <w:marRight w:val="0"/>
      <w:marTop w:val="0"/>
      <w:marBottom w:val="0"/>
      <w:divBdr>
        <w:top w:val="none" w:sz="0" w:space="0" w:color="auto"/>
        <w:left w:val="none" w:sz="0" w:space="0" w:color="auto"/>
        <w:bottom w:val="none" w:sz="0" w:space="0" w:color="auto"/>
        <w:right w:val="none" w:sz="0" w:space="0" w:color="auto"/>
      </w:divBdr>
    </w:div>
    <w:div w:id="1153444892">
      <w:bodyDiv w:val="1"/>
      <w:marLeft w:val="0"/>
      <w:marRight w:val="0"/>
      <w:marTop w:val="0"/>
      <w:marBottom w:val="0"/>
      <w:divBdr>
        <w:top w:val="none" w:sz="0" w:space="0" w:color="auto"/>
        <w:left w:val="none" w:sz="0" w:space="0" w:color="auto"/>
        <w:bottom w:val="none" w:sz="0" w:space="0" w:color="auto"/>
        <w:right w:val="none" w:sz="0" w:space="0" w:color="auto"/>
      </w:divBdr>
    </w:div>
    <w:div w:id="1155337555">
      <w:bodyDiv w:val="1"/>
      <w:marLeft w:val="0"/>
      <w:marRight w:val="0"/>
      <w:marTop w:val="0"/>
      <w:marBottom w:val="0"/>
      <w:divBdr>
        <w:top w:val="none" w:sz="0" w:space="0" w:color="auto"/>
        <w:left w:val="none" w:sz="0" w:space="0" w:color="auto"/>
        <w:bottom w:val="none" w:sz="0" w:space="0" w:color="auto"/>
        <w:right w:val="none" w:sz="0" w:space="0" w:color="auto"/>
      </w:divBdr>
    </w:div>
    <w:div w:id="1156994262">
      <w:bodyDiv w:val="1"/>
      <w:marLeft w:val="0"/>
      <w:marRight w:val="0"/>
      <w:marTop w:val="0"/>
      <w:marBottom w:val="0"/>
      <w:divBdr>
        <w:top w:val="none" w:sz="0" w:space="0" w:color="auto"/>
        <w:left w:val="none" w:sz="0" w:space="0" w:color="auto"/>
        <w:bottom w:val="none" w:sz="0" w:space="0" w:color="auto"/>
        <w:right w:val="none" w:sz="0" w:space="0" w:color="auto"/>
      </w:divBdr>
    </w:div>
    <w:div w:id="1157496963">
      <w:bodyDiv w:val="1"/>
      <w:marLeft w:val="0"/>
      <w:marRight w:val="0"/>
      <w:marTop w:val="0"/>
      <w:marBottom w:val="0"/>
      <w:divBdr>
        <w:top w:val="none" w:sz="0" w:space="0" w:color="auto"/>
        <w:left w:val="none" w:sz="0" w:space="0" w:color="auto"/>
        <w:bottom w:val="none" w:sz="0" w:space="0" w:color="auto"/>
        <w:right w:val="none" w:sz="0" w:space="0" w:color="auto"/>
      </w:divBdr>
    </w:div>
    <w:div w:id="1158502627">
      <w:bodyDiv w:val="1"/>
      <w:marLeft w:val="0"/>
      <w:marRight w:val="0"/>
      <w:marTop w:val="0"/>
      <w:marBottom w:val="0"/>
      <w:divBdr>
        <w:top w:val="none" w:sz="0" w:space="0" w:color="auto"/>
        <w:left w:val="none" w:sz="0" w:space="0" w:color="auto"/>
        <w:bottom w:val="none" w:sz="0" w:space="0" w:color="auto"/>
        <w:right w:val="none" w:sz="0" w:space="0" w:color="auto"/>
      </w:divBdr>
    </w:div>
    <w:div w:id="1161194360">
      <w:bodyDiv w:val="1"/>
      <w:marLeft w:val="0"/>
      <w:marRight w:val="0"/>
      <w:marTop w:val="0"/>
      <w:marBottom w:val="0"/>
      <w:divBdr>
        <w:top w:val="none" w:sz="0" w:space="0" w:color="auto"/>
        <w:left w:val="none" w:sz="0" w:space="0" w:color="auto"/>
        <w:bottom w:val="none" w:sz="0" w:space="0" w:color="auto"/>
        <w:right w:val="none" w:sz="0" w:space="0" w:color="auto"/>
      </w:divBdr>
    </w:div>
    <w:div w:id="1163811580">
      <w:bodyDiv w:val="1"/>
      <w:marLeft w:val="0"/>
      <w:marRight w:val="0"/>
      <w:marTop w:val="0"/>
      <w:marBottom w:val="0"/>
      <w:divBdr>
        <w:top w:val="none" w:sz="0" w:space="0" w:color="auto"/>
        <w:left w:val="none" w:sz="0" w:space="0" w:color="auto"/>
        <w:bottom w:val="none" w:sz="0" w:space="0" w:color="auto"/>
        <w:right w:val="none" w:sz="0" w:space="0" w:color="auto"/>
      </w:divBdr>
    </w:div>
    <w:div w:id="1164316494">
      <w:bodyDiv w:val="1"/>
      <w:marLeft w:val="0"/>
      <w:marRight w:val="0"/>
      <w:marTop w:val="0"/>
      <w:marBottom w:val="0"/>
      <w:divBdr>
        <w:top w:val="none" w:sz="0" w:space="0" w:color="auto"/>
        <w:left w:val="none" w:sz="0" w:space="0" w:color="auto"/>
        <w:bottom w:val="none" w:sz="0" w:space="0" w:color="auto"/>
        <w:right w:val="none" w:sz="0" w:space="0" w:color="auto"/>
      </w:divBdr>
      <w:divsChild>
        <w:div w:id="1974166737">
          <w:marLeft w:val="0"/>
          <w:marRight w:val="0"/>
          <w:marTop w:val="0"/>
          <w:marBottom w:val="0"/>
          <w:divBdr>
            <w:top w:val="none" w:sz="0" w:space="0" w:color="auto"/>
            <w:left w:val="none" w:sz="0" w:space="0" w:color="auto"/>
            <w:bottom w:val="none" w:sz="0" w:space="0" w:color="auto"/>
            <w:right w:val="none" w:sz="0" w:space="0" w:color="auto"/>
          </w:divBdr>
          <w:divsChild>
            <w:div w:id="1277787468">
              <w:marLeft w:val="0"/>
              <w:marRight w:val="0"/>
              <w:marTop w:val="0"/>
              <w:marBottom w:val="0"/>
              <w:divBdr>
                <w:top w:val="none" w:sz="0" w:space="0" w:color="auto"/>
                <w:left w:val="none" w:sz="0" w:space="0" w:color="auto"/>
                <w:bottom w:val="none" w:sz="0" w:space="0" w:color="auto"/>
                <w:right w:val="none" w:sz="0" w:space="0" w:color="auto"/>
              </w:divBdr>
              <w:divsChild>
                <w:div w:id="254943666">
                  <w:marLeft w:val="0"/>
                  <w:marRight w:val="0"/>
                  <w:marTop w:val="0"/>
                  <w:marBottom w:val="0"/>
                  <w:divBdr>
                    <w:top w:val="none" w:sz="0" w:space="0" w:color="auto"/>
                    <w:left w:val="none" w:sz="0" w:space="0" w:color="auto"/>
                    <w:bottom w:val="none" w:sz="0" w:space="0" w:color="auto"/>
                    <w:right w:val="none" w:sz="0" w:space="0" w:color="auto"/>
                  </w:divBdr>
                  <w:divsChild>
                    <w:div w:id="1454834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5626905">
      <w:bodyDiv w:val="1"/>
      <w:marLeft w:val="0"/>
      <w:marRight w:val="0"/>
      <w:marTop w:val="0"/>
      <w:marBottom w:val="0"/>
      <w:divBdr>
        <w:top w:val="none" w:sz="0" w:space="0" w:color="auto"/>
        <w:left w:val="none" w:sz="0" w:space="0" w:color="auto"/>
        <w:bottom w:val="none" w:sz="0" w:space="0" w:color="auto"/>
        <w:right w:val="none" w:sz="0" w:space="0" w:color="auto"/>
      </w:divBdr>
    </w:div>
    <w:div w:id="1167790067">
      <w:bodyDiv w:val="1"/>
      <w:marLeft w:val="0"/>
      <w:marRight w:val="0"/>
      <w:marTop w:val="0"/>
      <w:marBottom w:val="0"/>
      <w:divBdr>
        <w:top w:val="none" w:sz="0" w:space="0" w:color="auto"/>
        <w:left w:val="none" w:sz="0" w:space="0" w:color="auto"/>
        <w:bottom w:val="none" w:sz="0" w:space="0" w:color="auto"/>
        <w:right w:val="none" w:sz="0" w:space="0" w:color="auto"/>
      </w:divBdr>
    </w:div>
    <w:div w:id="1168978052">
      <w:bodyDiv w:val="1"/>
      <w:marLeft w:val="0"/>
      <w:marRight w:val="0"/>
      <w:marTop w:val="0"/>
      <w:marBottom w:val="0"/>
      <w:divBdr>
        <w:top w:val="none" w:sz="0" w:space="0" w:color="auto"/>
        <w:left w:val="none" w:sz="0" w:space="0" w:color="auto"/>
        <w:bottom w:val="none" w:sz="0" w:space="0" w:color="auto"/>
        <w:right w:val="none" w:sz="0" w:space="0" w:color="auto"/>
      </w:divBdr>
    </w:div>
    <w:div w:id="1169710117">
      <w:bodyDiv w:val="1"/>
      <w:marLeft w:val="0"/>
      <w:marRight w:val="0"/>
      <w:marTop w:val="0"/>
      <w:marBottom w:val="0"/>
      <w:divBdr>
        <w:top w:val="none" w:sz="0" w:space="0" w:color="auto"/>
        <w:left w:val="none" w:sz="0" w:space="0" w:color="auto"/>
        <w:bottom w:val="none" w:sz="0" w:space="0" w:color="auto"/>
        <w:right w:val="none" w:sz="0" w:space="0" w:color="auto"/>
      </w:divBdr>
    </w:div>
    <w:div w:id="1173764385">
      <w:bodyDiv w:val="1"/>
      <w:marLeft w:val="0"/>
      <w:marRight w:val="0"/>
      <w:marTop w:val="0"/>
      <w:marBottom w:val="0"/>
      <w:divBdr>
        <w:top w:val="none" w:sz="0" w:space="0" w:color="auto"/>
        <w:left w:val="none" w:sz="0" w:space="0" w:color="auto"/>
        <w:bottom w:val="none" w:sz="0" w:space="0" w:color="auto"/>
        <w:right w:val="none" w:sz="0" w:space="0" w:color="auto"/>
      </w:divBdr>
    </w:div>
    <w:div w:id="1177961247">
      <w:bodyDiv w:val="1"/>
      <w:marLeft w:val="0"/>
      <w:marRight w:val="0"/>
      <w:marTop w:val="0"/>
      <w:marBottom w:val="0"/>
      <w:divBdr>
        <w:top w:val="none" w:sz="0" w:space="0" w:color="auto"/>
        <w:left w:val="none" w:sz="0" w:space="0" w:color="auto"/>
        <w:bottom w:val="none" w:sz="0" w:space="0" w:color="auto"/>
        <w:right w:val="none" w:sz="0" w:space="0" w:color="auto"/>
      </w:divBdr>
    </w:div>
    <w:div w:id="1178545299">
      <w:bodyDiv w:val="1"/>
      <w:marLeft w:val="0"/>
      <w:marRight w:val="0"/>
      <w:marTop w:val="0"/>
      <w:marBottom w:val="0"/>
      <w:divBdr>
        <w:top w:val="none" w:sz="0" w:space="0" w:color="auto"/>
        <w:left w:val="none" w:sz="0" w:space="0" w:color="auto"/>
        <w:bottom w:val="none" w:sz="0" w:space="0" w:color="auto"/>
        <w:right w:val="none" w:sz="0" w:space="0" w:color="auto"/>
      </w:divBdr>
    </w:div>
    <w:div w:id="1179127157">
      <w:bodyDiv w:val="1"/>
      <w:marLeft w:val="0"/>
      <w:marRight w:val="0"/>
      <w:marTop w:val="0"/>
      <w:marBottom w:val="0"/>
      <w:divBdr>
        <w:top w:val="none" w:sz="0" w:space="0" w:color="auto"/>
        <w:left w:val="none" w:sz="0" w:space="0" w:color="auto"/>
        <w:bottom w:val="none" w:sz="0" w:space="0" w:color="auto"/>
        <w:right w:val="none" w:sz="0" w:space="0" w:color="auto"/>
      </w:divBdr>
    </w:div>
    <w:div w:id="1181433221">
      <w:bodyDiv w:val="1"/>
      <w:marLeft w:val="0"/>
      <w:marRight w:val="0"/>
      <w:marTop w:val="0"/>
      <w:marBottom w:val="0"/>
      <w:divBdr>
        <w:top w:val="none" w:sz="0" w:space="0" w:color="auto"/>
        <w:left w:val="none" w:sz="0" w:space="0" w:color="auto"/>
        <w:bottom w:val="none" w:sz="0" w:space="0" w:color="auto"/>
        <w:right w:val="none" w:sz="0" w:space="0" w:color="auto"/>
      </w:divBdr>
    </w:div>
    <w:div w:id="1184133617">
      <w:bodyDiv w:val="1"/>
      <w:marLeft w:val="0"/>
      <w:marRight w:val="0"/>
      <w:marTop w:val="0"/>
      <w:marBottom w:val="0"/>
      <w:divBdr>
        <w:top w:val="none" w:sz="0" w:space="0" w:color="auto"/>
        <w:left w:val="none" w:sz="0" w:space="0" w:color="auto"/>
        <w:bottom w:val="none" w:sz="0" w:space="0" w:color="auto"/>
        <w:right w:val="none" w:sz="0" w:space="0" w:color="auto"/>
      </w:divBdr>
    </w:div>
    <w:div w:id="1186476998">
      <w:bodyDiv w:val="1"/>
      <w:marLeft w:val="0"/>
      <w:marRight w:val="0"/>
      <w:marTop w:val="0"/>
      <w:marBottom w:val="0"/>
      <w:divBdr>
        <w:top w:val="none" w:sz="0" w:space="0" w:color="auto"/>
        <w:left w:val="none" w:sz="0" w:space="0" w:color="auto"/>
        <w:bottom w:val="none" w:sz="0" w:space="0" w:color="auto"/>
        <w:right w:val="none" w:sz="0" w:space="0" w:color="auto"/>
      </w:divBdr>
    </w:div>
    <w:div w:id="1186669882">
      <w:bodyDiv w:val="1"/>
      <w:marLeft w:val="0"/>
      <w:marRight w:val="0"/>
      <w:marTop w:val="0"/>
      <w:marBottom w:val="0"/>
      <w:divBdr>
        <w:top w:val="none" w:sz="0" w:space="0" w:color="auto"/>
        <w:left w:val="none" w:sz="0" w:space="0" w:color="auto"/>
        <w:bottom w:val="none" w:sz="0" w:space="0" w:color="auto"/>
        <w:right w:val="none" w:sz="0" w:space="0" w:color="auto"/>
      </w:divBdr>
    </w:div>
    <w:div w:id="1188060929">
      <w:bodyDiv w:val="1"/>
      <w:marLeft w:val="0"/>
      <w:marRight w:val="0"/>
      <w:marTop w:val="0"/>
      <w:marBottom w:val="0"/>
      <w:divBdr>
        <w:top w:val="none" w:sz="0" w:space="0" w:color="auto"/>
        <w:left w:val="none" w:sz="0" w:space="0" w:color="auto"/>
        <w:bottom w:val="none" w:sz="0" w:space="0" w:color="auto"/>
        <w:right w:val="none" w:sz="0" w:space="0" w:color="auto"/>
      </w:divBdr>
    </w:div>
    <w:div w:id="1195339854">
      <w:bodyDiv w:val="1"/>
      <w:marLeft w:val="0"/>
      <w:marRight w:val="0"/>
      <w:marTop w:val="0"/>
      <w:marBottom w:val="0"/>
      <w:divBdr>
        <w:top w:val="none" w:sz="0" w:space="0" w:color="auto"/>
        <w:left w:val="none" w:sz="0" w:space="0" w:color="auto"/>
        <w:bottom w:val="none" w:sz="0" w:space="0" w:color="auto"/>
        <w:right w:val="none" w:sz="0" w:space="0" w:color="auto"/>
      </w:divBdr>
    </w:div>
    <w:div w:id="1195464589">
      <w:bodyDiv w:val="1"/>
      <w:marLeft w:val="0"/>
      <w:marRight w:val="0"/>
      <w:marTop w:val="0"/>
      <w:marBottom w:val="0"/>
      <w:divBdr>
        <w:top w:val="none" w:sz="0" w:space="0" w:color="auto"/>
        <w:left w:val="none" w:sz="0" w:space="0" w:color="auto"/>
        <w:bottom w:val="none" w:sz="0" w:space="0" w:color="auto"/>
        <w:right w:val="none" w:sz="0" w:space="0" w:color="auto"/>
      </w:divBdr>
    </w:div>
    <w:div w:id="1195731111">
      <w:bodyDiv w:val="1"/>
      <w:marLeft w:val="0"/>
      <w:marRight w:val="0"/>
      <w:marTop w:val="0"/>
      <w:marBottom w:val="0"/>
      <w:divBdr>
        <w:top w:val="none" w:sz="0" w:space="0" w:color="auto"/>
        <w:left w:val="none" w:sz="0" w:space="0" w:color="auto"/>
        <w:bottom w:val="none" w:sz="0" w:space="0" w:color="auto"/>
        <w:right w:val="none" w:sz="0" w:space="0" w:color="auto"/>
      </w:divBdr>
    </w:div>
    <w:div w:id="1197767973">
      <w:bodyDiv w:val="1"/>
      <w:marLeft w:val="0"/>
      <w:marRight w:val="0"/>
      <w:marTop w:val="0"/>
      <w:marBottom w:val="0"/>
      <w:divBdr>
        <w:top w:val="none" w:sz="0" w:space="0" w:color="auto"/>
        <w:left w:val="none" w:sz="0" w:space="0" w:color="auto"/>
        <w:bottom w:val="none" w:sz="0" w:space="0" w:color="auto"/>
        <w:right w:val="none" w:sz="0" w:space="0" w:color="auto"/>
      </w:divBdr>
    </w:div>
    <w:div w:id="1197963910">
      <w:bodyDiv w:val="1"/>
      <w:marLeft w:val="0"/>
      <w:marRight w:val="0"/>
      <w:marTop w:val="0"/>
      <w:marBottom w:val="0"/>
      <w:divBdr>
        <w:top w:val="none" w:sz="0" w:space="0" w:color="auto"/>
        <w:left w:val="none" w:sz="0" w:space="0" w:color="auto"/>
        <w:bottom w:val="none" w:sz="0" w:space="0" w:color="auto"/>
        <w:right w:val="none" w:sz="0" w:space="0" w:color="auto"/>
      </w:divBdr>
    </w:div>
    <w:div w:id="1201433057">
      <w:bodyDiv w:val="1"/>
      <w:marLeft w:val="0"/>
      <w:marRight w:val="0"/>
      <w:marTop w:val="0"/>
      <w:marBottom w:val="0"/>
      <w:divBdr>
        <w:top w:val="none" w:sz="0" w:space="0" w:color="auto"/>
        <w:left w:val="none" w:sz="0" w:space="0" w:color="auto"/>
        <w:bottom w:val="none" w:sz="0" w:space="0" w:color="auto"/>
        <w:right w:val="none" w:sz="0" w:space="0" w:color="auto"/>
      </w:divBdr>
      <w:divsChild>
        <w:div w:id="1171986058">
          <w:marLeft w:val="0"/>
          <w:marRight w:val="0"/>
          <w:marTop w:val="0"/>
          <w:marBottom w:val="0"/>
          <w:divBdr>
            <w:top w:val="none" w:sz="0" w:space="0" w:color="auto"/>
            <w:left w:val="none" w:sz="0" w:space="0" w:color="auto"/>
            <w:bottom w:val="none" w:sz="0" w:space="0" w:color="auto"/>
            <w:right w:val="none" w:sz="0" w:space="0" w:color="auto"/>
          </w:divBdr>
          <w:divsChild>
            <w:div w:id="2112822970">
              <w:marLeft w:val="0"/>
              <w:marRight w:val="0"/>
              <w:marTop w:val="0"/>
              <w:marBottom w:val="0"/>
              <w:divBdr>
                <w:top w:val="none" w:sz="0" w:space="0" w:color="auto"/>
                <w:left w:val="none" w:sz="0" w:space="0" w:color="auto"/>
                <w:bottom w:val="none" w:sz="0" w:space="0" w:color="auto"/>
                <w:right w:val="none" w:sz="0" w:space="0" w:color="auto"/>
              </w:divBdr>
              <w:divsChild>
                <w:div w:id="914704319">
                  <w:marLeft w:val="0"/>
                  <w:marRight w:val="0"/>
                  <w:marTop w:val="0"/>
                  <w:marBottom w:val="0"/>
                  <w:divBdr>
                    <w:top w:val="none" w:sz="0" w:space="0" w:color="auto"/>
                    <w:left w:val="none" w:sz="0" w:space="0" w:color="auto"/>
                    <w:bottom w:val="none" w:sz="0" w:space="0" w:color="auto"/>
                    <w:right w:val="none" w:sz="0" w:space="0" w:color="auto"/>
                  </w:divBdr>
                  <w:divsChild>
                    <w:div w:id="1076171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2211712">
      <w:bodyDiv w:val="1"/>
      <w:marLeft w:val="0"/>
      <w:marRight w:val="0"/>
      <w:marTop w:val="0"/>
      <w:marBottom w:val="0"/>
      <w:divBdr>
        <w:top w:val="none" w:sz="0" w:space="0" w:color="auto"/>
        <w:left w:val="none" w:sz="0" w:space="0" w:color="auto"/>
        <w:bottom w:val="none" w:sz="0" w:space="0" w:color="auto"/>
        <w:right w:val="none" w:sz="0" w:space="0" w:color="auto"/>
      </w:divBdr>
    </w:div>
    <w:div w:id="1203707224">
      <w:bodyDiv w:val="1"/>
      <w:marLeft w:val="0"/>
      <w:marRight w:val="0"/>
      <w:marTop w:val="0"/>
      <w:marBottom w:val="0"/>
      <w:divBdr>
        <w:top w:val="none" w:sz="0" w:space="0" w:color="auto"/>
        <w:left w:val="none" w:sz="0" w:space="0" w:color="auto"/>
        <w:bottom w:val="none" w:sz="0" w:space="0" w:color="auto"/>
        <w:right w:val="none" w:sz="0" w:space="0" w:color="auto"/>
      </w:divBdr>
    </w:div>
    <w:div w:id="1204171689">
      <w:bodyDiv w:val="1"/>
      <w:marLeft w:val="0"/>
      <w:marRight w:val="0"/>
      <w:marTop w:val="0"/>
      <w:marBottom w:val="0"/>
      <w:divBdr>
        <w:top w:val="none" w:sz="0" w:space="0" w:color="auto"/>
        <w:left w:val="none" w:sz="0" w:space="0" w:color="auto"/>
        <w:bottom w:val="none" w:sz="0" w:space="0" w:color="auto"/>
        <w:right w:val="none" w:sz="0" w:space="0" w:color="auto"/>
      </w:divBdr>
    </w:div>
    <w:div w:id="1205142717">
      <w:bodyDiv w:val="1"/>
      <w:marLeft w:val="0"/>
      <w:marRight w:val="0"/>
      <w:marTop w:val="0"/>
      <w:marBottom w:val="0"/>
      <w:divBdr>
        <w:top w:val="none" w:sz="0" w:space="0" w:color="auto"/>
        <w:left w:val="none" w:sz="0" w:space="0" w:color="auto"/>
        <w:bottom w:val="none" w:sz="0" w:space="0" w:color="auto"/>
        <w:right w:val="none" w:sz="0" w:space="0" w:color="auto"/>
      </w:divBdr>
    </w:div>
    <w:div w:id="1205212690">
      <w:bodyDiv w:val="1"/>
      <w:marLeft w:val="0"/>
      <w:marRight w:val="0"/>
      <w:marTop w:val="0"/>
      <w:marBottom w:val="0"/>
      <w:divBdr>
        <w:top w:val="none" w:sz="0" w:space="0" w:color="auto"/>
        <w:left w:val="none" w:sz="0" w:space="0" w:color="auto"/>
        <w:bottom w:val="none" w:sz="0" w:space="0" w:color="auto"/>
        <w:right w:val="none" w:sz="0" w:space="0" w:color="auto"/>
      </w:divBdr>
    </w:div>
    <w:div w:id="1205680235">
      <w:bodyDiv w:val="1"/>
      <w:marLeft w:val="0"/>
      <w:marRight w:val="0"/>
      <w:marTop w:val="0"/>
      <w:marBottom w:val="0"/>
      <w:divBdr>
        <w:top w:val="none" w:sz="0" w:space="0" w:color="auto"/>
        <w:left w:val="none" w:sz="0" w:space="0" w:color="auto"/>
        <w:bottom w:val="none" w:sz="0" w:space="0" w:color="auto"/>
        <w:right w:val="none" w:sz="0" w:space="0" w:color="auto"/>
      </w:divBdr>
    </w:div>
    <w:div w:id="1205682067">
      <w:bodyDiv w:val="1"/>
      <w:marLeft w:val="0"/>
      <w:marRight w:val="0"/>
      <w:marTop w:val="0"/>
      <w:marBottom w:val="0"/>
      <w:divBdr>
        <w:top w:val="none" w:sz="0" w:space="0" w:color="auto"/>
        <w:left w:val="none" w:sz="0" w:space="0" w:color="auto"/>
        <w:bottom w:val="none" w:sz="0" w:space="0" w:color="auto"/>
        <w:right w:val="none" w:sz="0" w:space="0" w:color="auto"/>
      </w:divBdr>
    </w:div>
    <w:div w:id="1205944534">
      <w:bodyDiv w:val="1"/>
      <w:marLeft w:val="0"/>
      <w:marRight w:val="0"/>
      <w:marTop w:val="0"/>
      <w:marBottom w:val="0"/>
      <w:divBdr>
        <w:top w:val="none" w:sz="0" w:space="0" w:color="auto"/>
        <w:left w:val="none" w:sz="0" w:space="0" w:color="auto"/>
        <w:bottom w:val="none" w:sz="0" w:space="0" w:color="auto"/>
        <w:right w:val="none" w:sz="0" w:space="0" w:color="auto"/>
      </w:divBdr>
    </w:div>
    <w:div w:id="1206452676">
      <w:bodyDiv w:val="1"/>
      <w:marLeft w:val="0"/>
      <w:marRight w:val="0"/>
      <w:marTop w:val="0"/>
      <w:marBottom w:val="0"/>
      <w:divBdr>
        <w:top w:val="none" w:sz="0" w:space="0" w:color="auto"/>
        <w:left w:val="none" w:sz="0" w:space="0" w:color="auto"/>
        <w:bottom w:val="none" w:sz="0" w:space="0" w:color="auto"/>
        <w:right w:val="none" w:sz="0" w:space="0" w:color="auto"/>
      </w:divBdr>
    </w:div>
    <w:div w:id="1207446057">
      <w:bodyDiv w:val="1"/>
      <w:marLeft w:val="0"/>
      <w:marRight w:val="0"/>
      <w:marTop w:val="0"/>
      <w:marBottom w:val="0"/>
      <w:divBdr>
        <w:top w:val="none" w:sz="0" w:space="0" w:color="auto"/>
        <w:left w:val="none" w:sz="0" w:space="0" w:color="auto"/>
        <w:bottom w:val="none" w:sz="0" w:space="0" w:color="auto"/>
        <w:right w:val="none" w:sz="0" w:space="0" w:color="auto"/>
      </w:divBdr>
    </w:div>
    <w:div w:id="1208101049">
      <w:bodyDiv w:val="1"/>
      <w:marLeft w:val="0"/>
      <w:marRight w:val="0"/>
      <w:marTop w:val="0"/>
      <w:marBottom w:val="0"/>
      <w:divBdr>
        <w:top w:val="none" w:sz="0" w:space="0" w:color="auto"/>
        <w:left w:val="none" w:sz="0" w:space="0" w:color="auto"/>
        <w:bottom w:val="none" w:sz="0" w:space="0" w:color="auto"/>
        <w:right w:val="none" w:sz="0" w:space="0" w:color="auto"/>
      </w:divBdr>
    </w:div>
    <w:div w:id="1208490989">
      <w:bodyDiv w:val="1"/>
      <w:marLeft w:val="0"/>
      <w:marRight w:val="0"/>
      <w:marTop w:val="0"/>
      <w:marBottom w:val="0"/>
      <w:divBdr>
        <w:top w:val="none" w:sz="0" w:space="0" w:color="auto"/>
        <w:left w:val="none" w:sz="0" w:space="0" w:color="auto"/>
        <w:bottom w:val="none" w:sz="0" w:space="0" w:color="auto"/>
        <w:right w:val="none" w:sz="0" w:space="0" w:color="auto"/>
      </w:divBdr>
    </w:div>
    <w:div w:id="1209339418">
      <w:bodyDiv w:val="1"/>
      <w:marLeft w:val="0"/>
      <w:marRight w:val="0"/>
      <w:marTop w:val="0"/>
      <w:marBottom w:val="0"/>
      <w:divBdr>
        <w:top w:val="none" w:sz="0" w:space="0" w:color="auto"/>
        <w:left w:val="none" w:sz="0" w:space="0" w:color="auto"/>
        <w:bottom w:val="none" w:sz="0" w:space="0" w:color="auto"/>
        <w:right w:val="none" w:sz="0" w:space="0" w:color="auto"/>
      </w:divBdr>
    </w:div>
    <w:div w:id="1209688252">
      <w:bodyDiv w:val="1"/>
      <w:marLeft w:val="0"/>
      <w:marRight w:val="0"/>
      <w:marTop w:val="0"/>
      <w:marBottom w:val="0"/>
      <w:divBdr>
        <w:top w:val="none" w:sz="0" w:space="0" w:color="auto"/>
        <w:left w:val="none" w:sz="0" w:space="0" w:color="auto"/>
        <w:bottom w:val="none" w:sz="0" w:space="0" w:color="auto"/>
        <w:right w:val="none" w:sz="0" w:space="0" w:color="auto"/>
      </w:divBdr>
    </w:div>
    <w:div w:id="1211768292">
      <w:bodyDiv w:val="1"/>
      <w:marLeft w:val="0"/>
      <w:marRight w:val="0"/>
      <w:marTop w:val="0"/>
      <w:marBottom w:val="0"/>
      <w:divBdr>
        <w:top w:val="none" w:sz="0" w:space="0" w:color="auto"/>
        <w:left w:val="none" w:sz="0" w:space="0" w:color="auto"/>
        <w:bottom w:val="none" w:sz="0" w:space="0" w:color="auto"/>
        <w:right w:val="none" w:sz="0" w:space="0" w:color="auto"/>
      </w:divBdr>
    </w:div>
    <w:div w:id="1213268506">
      <w:bodyDiv w:val="1"/>
      <w:marLeft w:val="0"/>
      <w:marRight w:val="0"/>
      <w:marTop w:val="0"/>
      <w:marBottom w:val="0"/>
      <w:divBdr>
        <w:top w:val="none" w:sz="0" w:space="0" w:color="auto"/>
        <w:left w:val="none" w:sz="0" w:space="0" w:color="auto"/>
        <w:bottom w:val="none" w:sz="0" w:space="0" w:color="auto"/>
        <w:right w:val="none" w:sz="0" w:space="0" w:color="auto"/>
      </w:divBdr>
    </w:div>
    <w:div w:id="1213612247">
      <w:bodyDiv w:val="1"/>
      <w:marLeft w:val="0"/>
      <w:marRight w:val="0"/>
      <w:marTop w:val="0"/>
      <w:marBottom w:val="0"/>
      <w:divBdr>
        <w:top w:val="none" w:sz="0" w:space="0" w:color="auto"/>
        <w:left w:val="none" w:sz="0" w:space="0" w:color="auto"/>
        <w:bottom w:val="none" w:sz="0" w:space="0" w:color="auto"/>
        <w:right w:val="none" w:sz="0" w:space="0" w:color="auto"/>
      </w:divBdr>
    </w:div>
    <w:div w:id="1215385537">
      <w:bodyDiv w:val="1"/>
      <w:marLeft w:val="0"/>
      <w:marRight w:val="0"/>
      <w:marTop w:val="0"/>
      <w:marBottom w:val="0"/>
      <w:divBdr>
        <w:top w:val="none" w:sz="0" w:space="0" w:color="auto"/>
        <w:left w:val="none" w:sz="0" w:space="0" w:color="auto"/>
        <w:bottom w:val="none" w:sz="0" w:space="0" w:color="auto"/>
        <w:right w:val="none" w:sz="0" w:space="0" w:color="auto"/>
      </w:divBdr>
    </w:div>
    <w:div w:id="1216742511">
      <w:bodyDiv w:val="1"/>
      <w:marLeft w:val="0"/>
      <w:marRight w:val="0"/>
      <w:marTop w:val="0"/>
      <w:marBottom w:val="0"/>
      <w:divBdr>
        <w:top w:val="none" w:sz="0" w:space="0" w:color="auto"/>
        <w:left w:val="none" w:sz="0" w:space="0" w:color="auto"/>
        <w:bottom w:val="none" w:sz="0" w:space="0" w:color="auto"/>
        <w:right w:val="none" w:sz="0" w:space="0" w:color="auto"/>
      </w:divBdr>
    </w:div>
    <w:div w:id="1219897377">
      <w:bodyDiv w:val="1"/>
      <w:marLeft w:val="0"/>
      <w:marRight w:val="0"/>
      <w:marTop w:val="0"/>
      <w:marBottom w:val="0"/>
      <w:divBdr>
        <w:top w:val="none" w:sz="0" w:space="0" w:color="auto"/>
        <w:left w:val="none" w:sz="0" w:space="0" w:color="auto"/>
        <w:bottom w:val="none" w:sz="0" w:space="0" w:color="auto"/>
        <w:right w:val="none" w:sz="0" w:space="0" w:color="auto"/>
      </w:divBdr>
    </w:div>
    <w:div w:id="1222205034">
      <w:bodyDiv w:val="1"/>
      <w:marLeft w:val="0"/>
      <w:marRight w:val="0"/>
      <w:marTop w:val="0"/>
      <w:marBottom w:val="0"/>
      <w:divBdr>
        <w:top w:val="none" w:sz="0" w:space="0" w:color="auto"/>
        <w:left w:val="none" w:sz="0" w:space="0" w:color="auto"/>
        <w:bottom w:val="none" w:sz="0" w:space="0" w:color="auto"/>
        <w:right w:val="none" w:sz="0" w:space="0" w:color="auto"/>
      </w:divBdr>
    </w:div>
    <w:div w:id="1222860366">
      <w:bodyDiv w:val="1"/>
      <w:marLeft w:val="0"/>
      <w:marRight w:val="0"/>
      <w:marTop w:val="0"/>
      <w:marBottom w:val="0"/>
      <w:divBdr>
        <w:top w:val="none" w:sz="0" w:space="0" w:color="auto"/>
        <w:left w:val="none" w:sz="0" w:space="0" w:color="auto"/>
        <w:bottom w:val="none" w:sz="0" w:space="0" w:color="auto"/>
        <w:right w:val="none" w:sz="0" w:space="0" w:color="auto"/>
      </w:divBdr>
    </w:div>
    <w:div w:id="1226261294">
      <w:bodyDiv w:val="1"/>
      <w:marLeft w:val="0"/>
      <w:marRight w:val="0"/>
      <w:marTop w:val="0"/>
      <w:marBottom w:val="0"/>
      <w:divBdr>
        <w:top w:val="none" w:sz="0" w:space="0" w:color="auto"/>
        <w:left w:val="none" w:sz="0" w:space="0" w:color="auto"/>
        <w:bottom w:val="none" w:sz="0" w:space="0" w:color="auto"/>
        <w:right w:val="none" w:sz="0" w:space="0" w:color="auto"/>
      </w:divBdr>
    </w:div>
    <w:div w:id="1226456094">
      <w:bodyDiv w:val="1"/>
      <w:marLeft w:val="0"/>
      <w:marRight w:val="0"/>
      <w:marTop w:val="0"/>
      <w:marBottom w:val="0"/>
      <w:divBdr>
        <w:top w:val="none" w:sz="0" w:space="0" w:color="auto"/>
        <w:left w:val="none" w:sz="0" w:space="0" w:color="auto"/>
        <w:bottom w:val="none" w:sz="0" w:space="0" w:color="auto"/>
        <w:right w:val="none" w:sz="0" w:space="0" w:color="auto"/>
      </w:divBdr>
    </w:div>
    <w:div w:id="1228999642">
      <w:bodyDiv w:val="1"/>
      <w:marLeft w:val="0"/>
      <w:marRight w:val="0"/>
      <w:marTop w:val="0"/>
      <w:marBottom w:val="0"/>
      <w:divBdr>
        <w:top w:val="none" w:sz="0" w:space="0" w:color="auto"/>
        <w:left w:val="none" w:sz="0" w:space="0" w:color="auto"/>
        <w:bottom w:val="none" w:sz="0" w:space="0" w:color="auto"/>
        <w:right w:val="none" w:sz="0" w:space="0" w:color="auto"/>
      </w:divBdr>
    </w:div>
    <w:div w:id="1230267014">
      <w:bodyDiv w:val="1"/>
      <w:marLeft w:val="0"/>
      <w:marRight w:val="0"/>
      <w:marTop w:val="0"/>
      <w:marBottom w:val="0"/>
      <w:divBdr>
        <w:top w:val="none" w:sz="0" w:space="0" w:color="auto"/>
        <w:left w:val="none" w:sz="0" w:space="0" w:color="auto"/>
        <w:bottom w:val="none" w:sz="0" w:space="0" w:color="auto"/>
        <w:right w:val="none" w:sz="0" w:space="0" w:color="auto"/>
      </w:divBdr>
    </w:div>
    <w:div w:id="1231382493">
      <w:bodyDiv w:val="1"/>
      <w:marLeft w:val="0"/>
      <w:marRight w:val="0"/>
      <w:marTop w:val="0"/>
      <w:marBottom w:val="0"/>
      <w:divBdr>
        <w:top w:val="none" w:sz="0" w:space="0" w:color="auto"/>
        <w:left w:val="none" w:sz="0" w:space="0" w:color="auto"/>
        <w:bottom w:val="none" w:sz="0" w:space="0" w:color="auto"/>
        <w:right w:val="none" w:sz="0" w:space="0" w:color="auto"/>
      </w:divBdr>
    </w:div>
    <w:div w:id="1232157732">
      <w:bodyDiv w:val="1"/>
      <w:marLeft w:val="0"/>
      <w:marRight w:val="0"/>
      <w:marTop w:val="0"/>
      <w:marBottom w:val="0"/>
      <w:divBdr>
        <w:top w:val="none" w:sz="0" w:space="0" w:color="auto"/>
        <w:left w:val="none" w:sz="0" w:space="0" w:color="auto"/>
        <w:bottom w:val="none" w:sz="0" w:space="0" w:color="auto"/>
        <w:right w:val="none" w:sz="0" w:space="0" w:color="auto"/>
      </w:divBdr>
    </w:div>
    <w:div w:id="1232227820">
      <w:bodyDiv w:val="1"/>
      <w:marLeft w:val="0"/>
      <w:marRight w:val="0"/>
      <w:marTop w:val="0"/>
      <w:marBottom w:val="0"/>
      <w:divBdr>
        <w:top w:val="none" w:sz="0" w:space="0" w:color="auto"/>
        <w:left w:val="none" w:sz="0" w:space="0" w:color="auto"/>
        <w:bottom w:val="none" w:sz="0" w:space="0" w:color="auto"/>
        <w:right w:val="none" w:sz="0" w:space="0" w:color="auto"/>
      </w:divBdr>
    </w:div>
    <w:div w:id="1232349105">
      <w:bodyDiv w:val="1"/>
      <w:marLeft w:val="0"/>
      <w:marRight w:val="0"/>
      <w:marTop w:val="0"/>
      <w:marBottom w:val="0"/>
      <w:divBdr>
        <w:top w:val="none" w:sz="0" w:space="0" w:color="auto"/>
        <w:left w:val="none" w:sz="0" w:space="0" w:color="auto"/>
        <w:bottom w:val="none" w:sz="0" w:space="0" w:color="auto"/>
        <w:right w:val="none" w:sz="0" w:space="0" w:color="auto"/>
      </w:divBdr>
    </w:div>
    <w:div w:id="1232349143">
      <w:bodyDiv w:val="1"/>
      <w:marLeft w:val="0"/>
      <w:marRight w:val="0"/>
      <w:marTop w:val="0"/>
      <w:marBottom w:val="0"/>
      <w:divBdr>
        <w:top w:val="none" w:sz="0" w:space="0" w:color="auto"/>
        <w:left w:val="none" w:sz="0" w:space="0" w:color="auto"/>
        <w:bottom w:val="none" w:sz="0" w:space="0" w:color="auto"/>
        <w:right w:val="none" w:sz="0" w:space="0" w:color="auto"/>
      </w:divBdr>
    </w:div>
    <w:div w:id="1234121434">
      <w:bodyDiv w:val="1"/>
      <w:marLeft w:val="0"/>
      <w:marRight w:val="0"/>
      <w:marTop w:val="0"/>
      <w:marBottom w:val="0"/>
      <w:divBdr>
        <w:top w:val="none" w:sz="0" w:space="0" w:color="auto"/>
        <w:left w:val="none" w:sz="0" w:space="0" w:color="auto"/>
        <w:bottom w:val="none" w:sz="0" w:space="0" w:color="auto"/>
        <w:right w:val="none" w:sz="0" w:space="0" w:color="auto"/>
      </w:divBdr>
    </w:div>
    <w:div w:id="1234269819">
      <w:bodyDiv w:val="1"/>
      <w:marLeft w:val="0"/>
      <w:marRight w:val="0"/>
      <w:marTop w:val="0"/>
      <w:marBottom w:val="0"/>
      <w:divBdr>
        <w:top w:val="none" w:sz="0" w:space="0" w:color="auto"/>
        <w:left w:val="none" w:sz="0" w:space="0" w:color="auto"/>
        <w:bottom w:val="none" w:sz="0" w:space="0" w:color="auto"/>
        <w:right w:val="none" w:sz="0" w:space="0" w:color="auto"/>
      </w:divBdr>
    </w:div>
    <w:div w:id="1234974354">
      <w:bodyDiv w:val="1"/>
      <w:marLeft w:val="0"/>
      <w:marRight w:val="0"/>
      <w:marTop w:val="0"/>
      <w:marBottom w:val="0"/>
      <w:divBdr>
        <w:top w:val="none" w:sz="0" w:space="0" w:color="auto"/>
        <w:left w:val="none" w:sz="0" w:space="0" w:color="auto"/>
        <w:bottom w:val="none" w:sz="0" w:space="0" w:color="auto"/>
        <w:right w:val="none" w:sz="0" w:space="0" w:color="auto"/>
      </w:divBdr>
    </w:div>
    <w:div w:id="1237931627">
      <w:bodyDiv w:val="1"/>
      <w:marLeft w:val="0"/>
      <w:marRight w:val="0"/>
      <w:marTop w:val="0"/>
      <w:marBottom w:val="0"/>
      <w:divBdr>
        <w:top w:val="none" w:sz="0" w:space="0" w:color="auto"/>
        <w:left w:val="none" w:sz="0" w:space="0" w:color="auto"/>
        <w:bottom w:val="none" w:sz="0" w:space="0" w:color="auto"/>
        <w:right w:val="none" w:sz="0" w:space="0" w:color="auto"/>
      </w:divBdr>
    </w:div>
    <w:div w:id="1238829737">
      <w:bodyDiv w:val="1"/>
      <w:marLeft w:val="0"/>
      <w:marRight w:val="0"/>
      <w:marTop w:val="0"/>
      <w:marBottom w:val="0"/>
      <w:divBdr>
        <w:top w:val="none" w:sz="0" w:space="0" w:color="auto"/>
        <w:left w:val="none" w:sz="0" w:space="0" w:color="auto"/>
        <w:bottom w:val="none" w:sz="0" w:space="0" w:color="auto"/>
        <w:right w:val="none" w:sz="0" w:space="0" w:color="auto"/>
      </w:divBdr>
    </w:div>
    <w:div w:id="1239748177">
      <w:bodyDiv w:val="1"/>
      <w:marLeft w:val="0"/>
      <w:marRight w:val="0"/>
      <w:marTop w:val="0"/>
      <w:marBottom w:val="0"/>
      <w:divBdr>
        <w:top w:val="none" w:sz="0" w:space="0" w:color="auto"/>
        <w:left w:val="none" w:sz="0" w:space="0" w:color="auto"/>
        <w:bottom w:val="none" w:sz="0" w:space="0" w:color="auto"/>
        <w:right w:val="none" w:sz="0" w:space="0" w:color="auto"/>
      </w:divBdr>
    </w:div>
    <w:div w:id="1239822544">
      <w:bodyDiv w:val="1"/>
      <w:marLeft w:val="0"/>
      <w:marRight w:val="0"/>
      <w:marTop w:val="0"/>
      <w:marBottom w:val="0"/>
      <w:divBdr>
        <w:top w:val="none" w:sz="0" w:space="0" w:color="auto"/>
        <w:left w:val="none" w:sz="0" w:space="0" w:color="auto"/>
        <w:bottom w:val="none" w:sz="0" w:space="0" w:color="auto"/>
        <w:right w:val="none" w:sz="0" w:space="0" w:color="auto"/>
      </w:divBdr>
    </w:div>
    <w:div w:id="1240098420">
      <w:bodyDiv w:val="1"/>
      <w:marLeft w:val="0"/>
      <w:marRight w:val="0"/>
      <w:marTop w:val="0"/>
      <w:marBottom w:val="0"/>
      <w:divBdr>
        <w:top w:val="none" w:sz="0" w:space="0" w:color="auto"/>
        <w:left w:val="none" w:sz="0" w:space="0" w:color="auto"/>
        <w:bottom w:val="none" w:sz="0" w:space="0" w:color="auto"/>
        <w:right w:val="none" w:sz="0" w:space="0" w:color="auto"/>
      </w:divBdr>
    </w:div>
    <w:div w:id="1242716776">
      <w:bodyDiv w:val="1"/>
      <w:marLeft w:val="0"/>
      <w:marRight w:val="0"/>
      <w:marTop w:val="0"/>
      <w:marBottom w:val="0"/>
      <w:divBdr>
        <w:top w:val="none" w:sz="0" w:space="0" w:color="auto"/>
        <w:left w:val="none" w:sz="0" w:space="0" w:color="auto"/>
        <w:bottom w:val="none" w:sz="0" w:space="0" w:color="auto"/>
        <w:right w:val="none" w:sz="0" w:space="0" w:color="auto"/>
      </w:divBdr>
    </w:div>
    <w:div w:id="1243368849">
      <w:bodyDiv w:val="1"/>
      <w:marLeft w:val="0"/>
      <w:marRight w:val="0"/>
      <w:marTop w:val="0"/>
      <w:marBottom w:val="0"/>
      <w:divBdr>
        <w:top w:val="none" w:sz="0" w:space="0" w:color="auto"/>
        <w:left w:val="none" w:sz="0" w:space="0" w:color="auto"/>
        <w:bottom w:val="none" w:sz="0" w:space="0" w:color="auto"/>
        <w:right w:val="none" w:sz="0" w:space="0" w:color="auto"/>
      </w:divBdr>
    </w:div>
    <w:div w:id="1243611584">
      <w:bodyDiv w:val="1"/>
      <w:marLeft w:val="0"/>
      <w:marRight w:val="0"/>
      <w:marTop w:val="0"/>
      <w:marBottom w:val="0"/>
      <w:divBdr>
        <w:top w:val="none" w:sz="0" w:space="0" w:color="auto"/>
        <w:left w:val="none" w:sz="0" w:space="0" w:color="auto"/>
        <w:bottom w:val="none" w:sz="0" w:space="0" w:color="auto"/>
        <w:right w:val="none" w:sz="0" w:space="0" w:color="auto"/>
      </w:divBdr>
    </w:div>
    <w:div w:id="1244486576">
      <w:bodyDiv w:val="1"/>
      <w:marLeft w:val="0"/>
      <w:marRight w:val="0"/>
      <w:marTop w:val="0"/>
      <w:marBottom w:val="0"/>
      <w:divBdr>
        <w:top w:val="none" w:sz="0" w:space="0" w:color="auto"/>
        <w:left w:val="none" w:sz="0" w:space="0" w:color="auto"/>
        <w:bottom w:val="none" w:sz="0" w:space="0" w:color="auto"/>
        <w:right w:val="none" w:sz="0" w:space="0" w:color="auto"/>
      </w:divBdr>
    </w:div>
    <w:div w:id="1245454962">
      <w:bodyDiv w:val="1"/>
      <w:marLeft w:val="0"/>
      <w:marRight w:val="0"/>
      <w:marTop w:val="0"/>
      <w:marBottom w:val="0"/>
      <w:divBdr>
        <w:top w:val="none" w:sz="0" w:space="0" w:color="auto"/>
        <w:left w:val="none" w:sz="0" w:space="0" w:color="auto"/>
        <w:bottom w:val="none" w:sz="0" w:space="0" w:color="auto"/>
        <w:right w:val="none" w:sz="0" w:space="0" w:color="auto"/>
      </w:divBdr>
    </w:div>
    <w:div w:id="1248272864">
      <w:bodyDiv w:val="1"/>
      <w:marLeft w:val="0"/>
      <w:marRight w:val="0"/>
      <w:marTop w:val="0"/>
      <w:marBottom w:val="0"/>
      <w:divBdr>
        <w:top w:val="none" w:sz="0" w:space="0" w:color="auto"/>
        <w:left w:val="none" w:sz="0" w:space="0" w:color="auto"/>
        <w:bottom w:val="none" w:sz="0" w:space="0" w:color="auto"/>
        <w:right w:val="none" w:sz="0" w:space="0" w:color="auto"/>
      </w:divBdr>
    </w:div>
    <w:div w:id="1248880584">
      <w:bodyDiv w:val="1"/>
      <w:marLeft w:val="0"/>
      <w:marRight w:val="0"/>
      <w:marTop w:val="0"/>
      <w:marBottom w:val="0"/>
      <w:divBdr>
        <w:top w:val="none" w:sz="0" w:space="0" w:color="auto"/>
        <w:left w:val="none" w:sz="0" w:space="0" w:color="auto"/>
        <w:bottom w:val="none" w:sz="0" w:space="0" w:color="auto"/>
        <w:right w:val="none" w:sz="0" w:space="0" w:color="auto"/>
      </w:divBdr>
    </w:div>
    <w:div w:id="1250000336">
      <w:bodyDiv w:val="1"/>
      <w:marLeft w:val="0"/>
      <w:marRight w:val="0"/>
      <w:marTop w:val="0"/>
      <w:marBottom w:val="0"/>
      <w:divBdr>
        <w:top w:val="none" w:sz="0" w:space="0" w:color="auto"/>
        <w:left w:val="none" w:sz="0" w:space="0" w:color="auto"/>
        <w:bottom w:val="none" w:sz="0" w:space="0" w:color="auto"/>
        <w:right w:val="none" w:sz="0" w:space="0" w:color="auto"/>
      </w:divBdr>
    </w:div>
    <w:div w:id="1250314628">
      <w:bodyDiv w:val="1"/>
      <w:marLeft w:val="0"/>
      <w:marRight w:val="0"/>
      <w:marTop w:val="0"/>
      <w:marBottom w:val="0"/>
      <w:divBdr>
        <w:top w:val="none" w:sz="0" w:space="0" w:color="auto"/>
        <w:left w:val="none" w:sz="0" w:space="0" w:color="auto"/>
        <w:bottom w:val="none" w:sz="0" w:space="0" w:color="auto"/>
        <w:right w:val="none" w:sz="0" w:space="0" w:color="auto"/>
      </w:divBdr>
    </w:div>
    <w:div w:id="1251280937">
      <w:bodyDiv w:val="1"/>
      <w:marLeft w:val="0"/>
      <w:marRight w:val="0"/>
      <w:marTop w:val="0"/>
      <w:marBottom w:val="0"/>
      <w:divBdr>
        <w:top w:val="none" w:sz="0" w:space="0" w:color="auto"/>
        <w:left w:val="none" w:sz="0" w:space="0" w:color="auto"/>
        <w:bottom w:val="none" w:sz="0" w:space="0" w:color="auto"/>
        <w:right w:val="none" w:sz="0" w:space="0" w:color="auto"/>
      </w:divBdr>
    </w:div>
    <w:div w:id="1252668266">
      <w:bodyDiv w:val="1"/>
      <w:marLeft w:val="0"/>
      <w:marRight w:val="0"/>
      <w:marTop w:val="0"/>
      <w:marBottom w:val="0"/>
      <w:divBdr>
        <w:top w:val="none" w:sz="0" w:space="0" w:color="auto"/>
        <w:left w:val="none" w:sz="0" w:space="0" w:color="auto"/>
        <w:bottom w:val="none" w:sz="0" w:space="0" w:color="auto"/>
        <w:right w:val="none" w:sz="0" w:space="0" w:color="auto"/>
      </w:divBdr>
    </w:div>
    <w:div w:id="1252813112">
      <w:bodyDiv w:val="1"/>
      <w:marLeft w:val="0"/>
      <w:marRight w:val="0"/>
      <w:marTop w:val="0"/>
      <w:marBottom w:val="0"/>
      <w:divBdr>
        <w:top w:val="none" w:sz="0" w:space="0" w:color="auto"/>
        <w:left w:val="none" w:sz="0" w:space="0" w:color="auto"/>
        <w:bottom w:val="none" w:sz="0" w:space="0" w:color="auto"/>
        <w:right w:val="none" w:sz="0" w:space="0" w:color="auto"/>
      </w:divBdr>
    </w:div>
    <w:div w:id="1253513955">
      <w:bodyDiv w:val="1"/>
      <w:marLeft w:val="0"/>
      <w:marRight w:val="0"/>
      <w:marTop w:val="0"/>
      <w:marBottom w:val="0"/>
      <w:divBdr>
        <w:top w:val="none" w:sz="0" w:space="0" w:color="auto"/>
        <w:left w:val="none" w:sz="0" w:space="0" w:color="auto"/>
        <w:bottom w:val="none" w:sz="0" w:space="0" w:color="auto"/>
        <w:right w:val="none" w:sz="0" w:space="0" w:color="auto"/>
      </w:divBdr>
    </w:div>
    <w:div w:id="1254362482">
      <w:bodyDiv w:val="1"/>
      <w:marLeft w:val="0"/>
      <w:marRight w:val="0"/>
      <w:marTop w:val="0"/>
      <w:marBottom w:val="0"/>
      <w:divBdr>
        <w:top w:val="none" w:sz="0" w:space="0" w:color="auto"/>
        <w:left w:val="none" w:sz="0" w:space="0" w:color="auto"/>
        <w:bottom w:val="none" w:sz="0" w:space="0" w:color="auto"/>
        <w:right w:val="none" w:sz="0" w:space="0" w:color="auto"/>
      </w:divBdr>
    </w:div>
    <w:div w:id="1254703146">
      <w:bodyDiv w:val="1"/>
      <w:marLeft w:val="0"/>
      <w:marRight w:val="0"/>
      <w:marTop w:val="0"/>
      <w:marBottom w:val="0"/>
      <w:divBdr>
        <w:top w:val="none" w:sz="0" w:space="0" w:color="auto"/>
        <w:left w:val="none" w:sz="0" w:space="0" w:color="auto"/>
        <w:bottom w:val="none" w:sz="0" w:space="0" w:color="auto"/>
        <w:right w:val="none" w:sz="0" w:space="0" w:color="auto"/>
      </w:divBdr>
    </w:div>
    <w:div w:id="1255868098">
      <w:bodyDiv w:val="1"/>
      <w:marLeft w:val="0"/>
      <w:marRight w:val="0"/>
      <w:marTop w:val="0"/>
      <w:marBottom w:val="0"/>
      <w:divBdr>
        <w:top w:val="none" w:sz="0" w:space="0" w:color="auto"/>
        <w:left w:val="none" w:sz="0" w:space="0" w:color="auto"/>
        <w:bottom w:val="none" w:sz="0" w:space="0" w:color="auto"/>
        <w:right w:val="none" w:sz="0" w:space="0" w:color="auto"/>
      </w:divBdr>
    </w:div>
    <w:div w:id="1256860246">
      <w:bodyDiv w:val="1"/>
      <w:marLeft w:val="0"/>
      <w:marRight w:val="0"/>
      <w:marTop w:val="0"/>
      <w:marBottom w:val="0"/>
      <w:divBdr>
        <w:top w:val="none" w:sz="0" w:space="0" w:color="auto"/>
        <w:left w:val="none" w:sz="0" w:space="0" w:color="auto"/>
        <w:bottom w:val="none" w:sz="0" w:space="0" w:color="auto"/>
        <w:right w:val="none" w:sz="0" w:space="0" w:color="auto"/>
      </w:divBdr>
    </w:div>
    <w:div w:id="1257248864">
      <w:bodyDiv w:val="1"/>
      <w:marLeft w:val="0"/>
      <w:marRight w:val="0"/>
      <w:marTop w:val="0"/>
      <w:marBottom w:val="0"/>
      <w:divBdr>
        <w:top w:val="none" w:sz="0" w:space="0" w:color="auto"/>
        <w:left w:val="none" w:sz="0" w:space="0" w:color="auto"/>
        <w:bottom w:val="none" w:sz="0" w:space="0" w:color="auto"/>
        <w:right w:val="none" w:sz="0" w:space="0" w:color="auto"/>
      </w:divBdr>
    </w:div>
    <w:div w:id="1259213214">
      <w:bodyDiv w:val="1"/>
      <w:marLeft w:val="0"/>
      <w:marRight w:val="0"/>
      <w:marTop w:val="0"/>
      <w:marBottom w:val="0"/>
      <w:divBdr>
        <w:top w:val="none" w:sz="0" w:space="0" w:color="auto"/>
        <w:left w:val="none" w:sz="0" w:space="0" w:color="auto"/>
        <w:bottom w:val="none" w:sz="0" w:space="0" w:color="auto"/>
        <w:right w:val="none" w:sz="0" w:space="0" w:color="auto"/>
      </w:divBdr>
    </w:div>
    <w:div w:id="1259288569">
      <w:bodyDiv w:val="1"/>
      <w:marLeft w:val="0"/>
      <w:marRight w:val="0"/>
      <w:marTop w:val="0"/>
      <w:marBottom w:val="0"/>
      <w:divBdr>
        <w:top w:val="none" w:sz="0" w:space="0" w:color="auto"/>
        <w:left w:val="none" w:sz="0" w:space="0" w:color="auto"/>
        <w:bottom w:val="none" w:sz="0" w:space="0" w:color="auto"/>
        <w:right w:val="none" w:sz="0" w:space="0" w:color="auto"/>
      </w:divBdr>
    </w:div>
    <w:div w:id="1262101980">
      <w:bodyDiv w:val="1"/>
      <w:marLeft w:val="0"/>
      <w:marRight w:val="0"/>
      <w:marTop w:val="0"/>
      <w:marBottom w:val="0"/>
      <w:divBdr>
        <w:top w:val="none" w:sz="0" w:space="0" w:color="auto"/>
        <w:left w:val="none" w:sz="0" w:space="0" w:color="auto"/>
        <w:bottom w:val="none" w:sz="0" w:space="0" w:color="auto"/>
        <w:right w:val="none" w:sz="0" w:space="0" w:color="auto"/>
      </w:divBdr>
    </w:div>
    <w:div w:id="1262566627">
      <w:bodyDiv w:val="1"/>
      <w:marLeft w:val="0"/>
      <w:marRight w:val="0"/>
      <w:marTop w:val="0"/>
      <w:marBottom w:val="0"/>
      <w:divBdr>
        <w:top w:val="none" w:sz="0" w:space="0" w:color="auto"/>
        <w:left w:val="none" w:sz="0" w:space="0" w:color="auto"/>
        <w:bottom w:val="none" w:sz="0" w:space="0" w:color="auto"/>
        <w:right w:val="none" w:sz="0" w:space="0" w:color="auto"/>
      </w:divBdr>
    </w:div>
    <w:div w:id="1262641487">
      <w:bodyDiv w:val="1"/>
      <w:marLeft w:val="0"/>
      <w:marRight w:val="0"/>
      <w:marTop w:val="0"/>
      <w:marBottom w:val="0"/>
      <w:divBdr>
        <w:top w:val="none" w:sz="0" w:space="0" w:color="auto"/>
        <w:left w:val="none" w:sz="0" w:space="0" w:color="auto"/>
        <w:bottom w:val="none" w:sz="0" w:space="0" w:color="auto"/>
        <w:right w:val="none" w:sz="0" w:space="0" w:color="auto"/>
      </w:divBdr>
    </w:div>
    <w:div w:id="1264072221">
      <w:bodyDiv w:val="1"/>
      <w:marLeft w:val="0"/>
      <w:marRight w:val="0"/>
      <w:marTop w:val="0"/>
      <w:marBottom w:val="0"/>
      <w:divBdr>
        <w:top w:val="none" w:sz="0" w:space="0" w:color="auto"/>
        <w:left w:val="none" w:sz="0" w:space="0" w:color="auto"/>
        <w:bottom w:val="none" w:sz="0" w:space="0" w:color="auto"/>
        <w:right w:val="none" w:sz="0" w:space="0" w:color="auto"/>
      </w:divBdr>
    </w:div>
    <w:div w:id="1266112564">
      <w:bodyDiv w:val="1"/>
      <w:marLeft w:val="0"/>
      <w:marRight w:val="0"/>
      <w:marTop w:val="0"/>
      <w:marBottom w:val="0"/>
      <w:divBdr>
        <w:top w:val="none" w:sz="0" w:space="0" w:color="auto"/>
        <w:left w:val="none" w:sz="0" w:space="0" w:color="auto"/>
        <w:bottom w:val="none" w:sz="0" w:space="0" w:color="auto"/>
        <w:right w:val="none" w:sz="0" w:space="0" w:color="auto"/>
      </w:divBdr>
    </w:div>
    <w:div w:id="1266159639">
      <w:bodyDiv w:val="1"/>
      <w:marLeft w:val="0"/>
      <w:marRight w:val="0"/>
      <w:marTop w:val="0"/>
      <w:marBottom w:val="0"/>
      <w:divBdr>
        <w:top w:val="none" w:sz="0" w:space="0" w:color="auto"/>
        <w:left w:val="none" w:sz="0" w:space="0" w:color="auto"/>
        <w:bottom w:val="none" w:sz="0" w:space="0" w:color="auto"/>
        <w:right w:val="none" w:sz="0" w:space="0" w:color="auto"/>
      </w:divBdr>
    </w:div>
    <w:div w:id="1266571733">
      <w:bodyDiv w:val="1"/>
      <w:marLeft w:val="0"/>
      <w:marRight w:val="0"/>
      <w:marTop w:val="0"/>
      <w:marBottom w:val="0"/>
      <w:divBdr>
        <w:top w:val="none" w:sz="0" w:space="0" w:color="auto"/>
        <w:left w:val="none" w:sz="0" w:space="0" w:color="auto"/>
        <w:bottom w:val="none" w:sz="0" w:space="0" w:color="auto"/>
        <w:right w:val="none" w:sz="0" w:space="0" w:color="auto"/>
      </w:divBdr>
    </w:div>
    <w:div w:id="1267931361">
      <w:bodyDiv w:val="1"/>
      <w:marLeft w:val="0"/>
      <w:marRight w:val="0"/>
      <w:marTop w:val="0"/>
      <w:marBottom w:val="0"/>
      <w:divBdr>
        <w:top w:val="none" w:sz="0" w:space="0" w:color="auto"/>
        <w:left w:val="none" w:sz="0" w:space="0" w:color="auto"/>
        <w:bottom w:val="none" w:sz="0" w:space="0" w:color="auto"/>
        <w:right w:val="none" w:sz="0" w:space="0" w:color="auto"/>
      </w:divBdr>
    </w:div>
    <w:div w:id="1268343327">
      <w:bodyDiv w:val="1"/>
      <w:marLeft w:val="0"/>
      <w:marRight w:val="0"/>
      <w:marTop w:val="0"/>
      <w:marBottom w:val="0"/>
      <w:divBdr>
        <w:top w:val="none" w:sz="0" w:space="0" w:color="auto"/>
        <w:left w:val="none" w:sz="0" w:space="0" w:color="auto"/>
        <w:bottom w:val="none" w:sz="0" w:space="0" w:color="auto"/>
        <w:right w:val="none" w:sz="0" w:space="0" w:color="auto"/>
      </w:divBdr>
    </w:div>
    <w:div w:id="1268778049">
      <w:bodyDiv w:val="1"/>
      <w:marLeft w:val="0"/>
      <w:marRight w:val="0"/>
      <w:marTop w:val="0"/>
      <w:marBottom w:val="0"/>
      <w:divBdr>
        <w:top w:val="none" w:sz="0" w:space="0" w:color="auto"/>
        <w:left w:val="none" w:sz="0" w:space="0" w:color="auto"/>
        <w:bottom w:val="none" w:sz="0" w:space="0" w:color="auto"/>
        <w:right w:val="none" w:sz="0" w:space="0" w:color="auto"/>
      </w:divBdr>
    </w:div>
    <w:div w:id="1268922350">
      <w:bodyDiv w:val="1"/>
      <w:marLeft w:val="0"/>
      <w:marRight w:val="0"/>
      <w:marTop w:val="0"/>
      <w:marBottom w:val="0"/>
      <w:divBdr>
        <w:top w:val="none" w:sz="0" w:space="0" w:color="auto"/>
        <w:left w:val="none" w:sz="0" w:space="0" w:color="auto"/>
        <w:bottom w:val="none" w:sz="0" w:space="0" w:color="auto"/>
        <w:right w:val="none" w:sz="0" w:space="0" w:color="auto"/>
      </w:divBdr>
    </w:div>
    <w:div w:id="1270314602">
      <w:bodyDiv w:val="1"/>
      <w:marLeft w:val="0"/>
      <w:marRight w:val="0"/>
      <w:marTop w:val="0"/>
      <w:marBottom w:val="0"/>
      <w:divBdr>
        <w:top w:val="none" w:sz="0" w:space="0" w:color="auto"/>
        <w:left w:val="none" w:sz="0" w:space="0" w:color="auto"/>
        <w:bottom w:val="none" w:sz="0" w:space="0" w:color="auto"/>
        <w:right w:val="none" w:sz="0" w:space="0" w:color="auto"/>
      </w:divBdr>
    </w:div>
    <w:div w:id="1271742494">
      <w:bodyDiv w:val="1"/>
      <w:marLeft w:val="0"/>
      <w:marRight w:val="0"/>
      <w:marTop w:val="0"/>
      <w:marBottom w:val="0"/>
      <w:divBdr>
        <w:top w:val="none" w:sz="0" w:space="0" w:color="auto"/>
        <w:left w:val="none" w:sz="0" w:space="0" w:color="auto"/>
        <w:bottom w:val="none" w:sz="0" w:space="0" w:color="auto"/>
        <w:right w:val="none" w:sz="0" w:space="0" w:color="auto"/>
      </w:divBdr>
    </w:div>
    <w:div w:id="1272276411">
      <w:bodyDiv w:val="1"/>
      <w:marLeft w:val="0"/>
      <w:marRight w:val="0"/>
      <w:marTop w:val="0"/>
      <w:marBottom w:val="0"/>
      <w:divBdr>
        <w:top w:val="none" w:sz="0" w:space="0" w:color="auto"/>
        <w:left w:val="none" w:sz="0" w:space="0" w:color="auto"/>
        <w:bottom w:val="none" w:sz="0" w:space="0" w:color="auto"/>
        <w:right w:val="none" w:sz="0" w:space="0" w:color="auto"/>
      </w:divBdr>
    </w:div>
    <w:div w:id="1272318728">
      <w:bodyDiv w:val="1"/>
      <w:marLeft w:val="0"/>
      <w:marRight w:val="0"/>
      <w:marTop w:val="0"/>
      <w:marBottom w:val="0"/>
      <w:divBdr>
        <w:top w:val="none" w:sz="0" w:space="0" w:color="auto"/>
        <w:left w:val="none" w:sz="0" w:space="0" w:color="auto"/>
        <w:bottom w:val="none" w:sz="0" w:space="0" w:color="auto"/>
        <w:right w:val="none" w:sz="0" w:space="0" w:color="auto"/>
      </w:divBdr>
    </w:div>
    <w:div w:id="1273127544">
      <w:bodyDiv w:val="1"/>
      <w:marLeft w:val="0"/>
      <w:marRight w:val="0"/>
      <w:marTop w:val="0"/>
      <w:marBottom w:val="0"/>
      <w:divBdr>
        <w:top w:val="none" w:sz="0" w:space="0" w:color="auto"/>
        <w:left w:val="none" w:sz="0" w:space="0" w:color="auto"/>
        <w:bottom w:val="none" w:sz="0" w:space="0" w:color="auto"/>
        <w:right w:val="none" w:sz="0" w:space="0" w:color="auto"/>
      </w:divBdr>
    </w:div>
    <w:div w:id="1273128943">
      <w:bodyDiv w:val="1"/>
      <w:marLeft w:val="0"/>
      <w:marRight w:val="0"/>
      <w:marTop w:val="0"/>
      <w:marBottom w:val="0"/>
      <w:divBdr>
        <w:top w:val="none" w:sz="0" w:space="0" w:color="auto"/>
        <w:left w:val="none" w:sz="0" w:space="0" w:color="auto"/>
        <w:bottom w:val="none" w:sz="0" w:space="0" w:color="auto"/>
        <w:right w:val="none" w:sz="0" w:space="0" w:color="auto"/>
      </w:divBdr>
    </w:div>
    <w:div w:id="1274168093">
      <w:bodyDiv w:val="1"/>
      <w:marLeft w:val="0"/>
      <w:marRight w:val="0"/>
      <w:marTop w:val="0"/>
      <w:marBottom w:val="0"/>
      <w:divBdr>
        <w:top w:val="none" w:sz="0" w:space="0" w:color="auto"/>
        <w:left w:val="none" w:sz="0" w:space="0" w:color="auto"/>
        <w:bottom w:val="none" w:sz="0" w:space="0" w:color="auto"/>
        <w:right w:val="none" w:sz="0" w:space="0" w:color="auto"/>
      </w:divBdr>
    </w:div>
    <w:div w:id="1274282402">
      <w:bodyDiv w:val="1"/>
      <w:marLeft w:val="0"/>
      <w:marRight w:val="0"/>
      <w:marTop w:val="0"/>
      <w:marBottom w:val="0"/>
      <w:divBdr>
        <w:top w:val="none" w:sz="0" w:space="0" w:color="auto"/>
        <w:left w:val="none" w:sz="0" w:space="0" w:color="auto"/>
        <w:bottom w:val="none" w:sz="0" w:space="0" w:color="auto"/>
        <w:right w:val="none" w:sz="0" w:space="0" w:color="auto"/>
      </w:divBdr>
    </w:div>
    <w:div w:id="1277255366">
      <w:bodyDiv w:val="1"/>
      <w:marLeft w:val="0"/>
      <w:marRight w:val="0"/>
      <w:marTop w:val="0"/>
      <w:marBottom w:val="0"/>
      <w:divBdr>
        <w:top w:val="none" w:sz="0" w:space="0" w:color="auto"/>
        <w:left w:val="none" w:sz="0" w:space="0" w:color="auto"/>
        <w:bottom w:val="none" w:sz="0" w:space="0" w:color="auto"/>
        <w:right w:val="none" w:sz="0" w:space="0" w:color="auto"/>
      </w:divBdr>
    </w:div>
    <w:div w:id="1278675942">
      <w:bodyDiv w:val="1"/>
      <w:marLeft w:val="0"/>
      <w:marRight w:val="0"/>
      <w:marTop w:val="0"/>
      <w:marBottom w:val="0"/>
      <w:divBdr>
        <w:top w:val="none" w:sz="0" w:space="0" w:color="auto"/>
        <w:left w:val="none" w:sz="0" w:space="0" w:color="auto"/>
        <w:bottom w:val="none" w:sz="0" w:space="0" w:color="auto"/>
        <w:right w:val="none" w:sz="0" w:space="0" w:color="auto"/>
      </w:divBdr>
    </w:div>
    <w:div w:id="1279294871">
      <w:bodyDiv w:val="1"/>
      <w:marLeft w:val="0"/>
      <w:marRight w:val="0"/>
      <w:marTop w:val="0"/>
      <w:marBottom w:val="0"/>
      <w:divBdr>
        <w:top w:val="none" w:sz="0" w:space="0" w:color="auto"/>
        <w:left w:val="none" w:sz="0" w:space="0" w:color="auto"/>
        <w:bottom w:val="none" w:sz="0" w:space="0" w:color="auto"/>
        <w:right w:val="none" w:sz="0" w:space="0" w:color="auto"/>
      </w:divBdr>
    </w:div>
    <w:div w:id="1282301484">
      <w:bodyDiv w:val="1"/>
      <w:marLeft w:val="0"/>
      <w:marRight w:val="0"/>
      <w:marTop w:val="0"/>
      <w:marBottom w:val="0"/>
      <w:divBdr>
        <w:top w:val="none" w:sz="0" w:space="0" w:color="auto"/>
        <w:left w:val="none" w:sz="0" w:space="0" w:color="auto"/>
        <w:bottom w:val="none" w:sz="0" w:space="0" w:color="auto"/>
        <w:right w:val="none" w:sz="0" w:space="0" w:color="auto"/>
      </w:divBdr>
    </w:div>
    <w:div w:id="1284314105">
      <w:bodyDiv w:val="1"/>
      <w:marLeft w:val="0"/>
      <w:marRight w:val="0"/>
      <w:marTop w:val="0"/>
      <w:marBottom w:val="0"/>
      <w:divBdr>
        <w:top w:val="none" w:sz="0" w:space="0" w:color="auto"/>
        <w:left w:val="none" w:sz="0" w:space="0" w:color="auto"/>
        <w:bottom w:val="none" w:sz="0" w:space="0" w:color="auto"/>
        <w:right w:val="none" w:sz="0" w:space="0" w:color="auto"/>
      </w:divBdr>
      <w:divsChild>
        <w:div w:id="1784228232">
          <w:marLeft w:val="0"/>
          <w:marRight w:val="0"/>
          <w:marTop w:val="0"/>
          <w:marBottom w:val="0"/>
          <w:divBdr>
            <w:top w:val="none" w:sz="0" w:space="0" w:color="auto"/>
            <w:left w:val="none" w:sz="0" w:space="0" w:color="auto"/>
            <w:bottom w:val="none" w:sz="0" w:space="0" w:color="auto"/>
            <w:right w:val="none" w:sz="0" w:space="0" w:color="auto"/>
          </w:divBdr>
          <w:divsChild>
            <w:div w:id="876236047">
              <w:marLeft w:val="0"/>
              <w:marRight w:val="0"/>
              <w:marTop w:val="0"/>
              <w:marBottom w:val="0"/>
              <w:divBdr>
                <w:top w:val="none" w:sz="0" w:space="0" w:color="auto"/>
                <w:left w:val="none" w:sz="0" w:space="0" w:color="auto"/>
                <w:bottom w:val="none" w:sz="0" w:space="0" w:color="auto"/>
                <w:right w:val="none" w:sz="0" w:space="0" w:color="auto"/>
              </w:divBdr>
              <w:divsChild>
                <w:div w:id="515076746">
                  <w:marLeft w:val="0"/>
                  <w:marRight w:val="0"/>
                  <w:marTop w:val="0"/>
                  <w:marBottom w:val="0"/>
                  <w:divBdr>
                    <w:top w:val="none" w:sz="0" w:space="0" w:color="auto"/>
                    <w:left w:val="none" w:sz="0" w:space="0" w:color="auto"/>
                    <w:bottom w:val="none" w:sz="0" w:space="0" w:color="auto"/>
                    <w:right w:val="none" w:sz="0" w:space="0" w:color="auto"/>
                  </w:divBdr>
                  <w:divsChild>
                    <w:div w:id="59865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5379872">
      <w:bodyDiv w:val="1"/>
      <w:marLeft w:val="0"/>
      <w:marRight w:val="0"/>
      <w:marTop w:val="0"/>
      <w:marBottom w:val="0"/>
      <w:divBdr>
        <w:top w:val="none" w:sz="0" w:space="0" w:color="auto"/>
        <w:left w:val="none" w:sz="0" w:space="0" w:color="auto"/>
        <w:bottom w:val="none" w:sz="0" w:space="0" w:color="auto"/>
        <w:right w:val="none" w:sz="0" w:space="0" w:color="auto"/>
      </w:divBdr>
    </w:div>
    <w:div w:id="1285388683">
      <w:bodyDiv w:val="1"/>
      <w:marLeft w:val="0"/>
      <w:marRight w:val="0"/>
      <w:marTop w:val="0"/>
      <w:marBottom w:val="0"/>
      <w:divBdr>
        <w:top w:val="none" w:sz="0" w:space="0" w:color="auto"/>
        <w:left w:val="none" w:sz="0" w:space="0" w:color="auto"/>
        <w:bottom w:val="none" w:sz="0" w:space="0" w:color="auto"/>
        <w:right w:val="none" w:sz="0" w:space="0" w:color="auto"/>
      </w:divBdr>
    </w:div>
    <w:div w:id="1286693736">
      <w:bodyDiv w:val="1"/>
      <w:marLeft w:val="0"/>
      <w:marRight w:val="0"/>
      <w:marTop w:val="0"/>
      <w:marBottom w:val="0"/>
      <w:divBdr>
        <w:top w:val="none" w:sz="0" w:space="0" w:color="auto"/>
        <w:left w:val="none" w:sz="0" w:space="0" w:color="auto"/>
        <w:bottom w:val="none" w:sz="0" w:space="0" w:color="auto"/>
        <w:right w:val="none" w:sz="0" w:space="0" w:color="auto"/>
      </w:divBdr>
    </w:div>
    <w:div w:id="1287345336">
      <w:bodyDiv w:val="1"/>
      <w:marLeft w:val="0"/>
      <w:marRight w:val="0"/>
      <w:marTop w:val="0"/>
      <w:marBottom w:val="0"/>
      <w:divBdr>
        <w:top w:val="none" w:sz="0" w:space="0" w:color="auto"/>
        <w:left w:val="none" w:sz="0" w:space="0" w:color="auto"/>
        <w:bottom w:val="none" w:sz="0" w:space="0" w:color="auto"/>
        <w:right w:val="none" w:sz="0" w:space="0" w:color="auto"/>
      </w:divBdr>
    </w:div>
    <w:div w:id="1287421182">
      <w:bodyDiv w:val="1"/>
      <w:marLeft w:val="0"/>
      <w:marRight w:val="0"/>
      <w:marTop w:val="0"/>
      <w:marBottom w:val="0"/>
      <w:divBdr>
        <w:top w:val="none" w:sz="0" w:space="0" w:color="auto"/>
        <w:left w:val="none" w:sz="0" w:space="0" w:color="auto"/>
        <w:bottom w:val="none" w:sz="0" w:space="0" w:color="auto"/>
        <w:right w:val="none" w:sz="0" w:space="0" w:color="auto"/>
      </w:divBdr>
    </w:div>
    <w:div w:id="1289360846">
      <w:bodyDiv w:val="1"/>
      <w:marLeft w:val="0"/>
      <w:marRight w:val="0"/>
      <w:marTop w:val="0"/>
      <w:marBottom w:val="0"/>
      <w:divBdr>
        <w:top w:val="none" w:sz="0" w:space="0" w:color="auto"/>
        <w:left w:val="none" w:sz="0" w:space="0" w:color="auto"/>
        <w:bottom w:val="none" w:sz="0" w:space="0" w:color="auto"/>
        <w:right w:val="none" w:sz="0" w:space="0" w:color="auto"/>
      </w:divBdr>
    </w:div>
    <w:div w:id="1290087264">
      <w:bodyDiv w:val="1"/>
      <w:marLeft w:val="0"/>
      <w:marRight w:val="0"/>
      <w:marTop w:val="0"/>
      <w:marBottom w:val="0"/>
      <w:divBdr>
        <w:top w:val="none" w:sz="0" w:space="0" w:color="auto"/>
        <w:left w:val="none" w:sz="0" w:space="0" w:color="auto"/>
        <w:bottom w:val="none" w:sz="0" w:space="0" w:color="auto"/>
        <w:right w:val="none" w:sz="0" w:space="0" w:color="auto"/>
      </w:divBdr>
    </w:div>
    <w:div w:id="1290279643">
      <w:bodyDiv w:val="1"/>
      <w:marLeft w:val="0"/>
      <w:marRight w:val="0"/>
      <w:marTop w:val="0"/>
      <w:marBottom w:val="0"/>
      <w:divBdr>
        <w:top w:val="none" w:sz="0" w:space="0" w:color="auto"/>
        <w:left w:val="none" w:sz="0" w:space="0" w:color="auto"/>
        <w:bottom w:val="none" w:sz="0" w:space="0" w:color="auto"/>
        <w:right w:val="none" w:sz="0" w:space="0" w:color="auto"/>
      </w:divBdr>
    </w:div>
    <w:div w:id="1291549895">
      <w:bodyDiv w:val="1"/>
      <w:marLeft w:val="0"/>
      <w:marRight w:val="0"/>
      <w:marTop w:val="0"/>
      <w:marBottom w:val="0"/>
      <w:divBdr>
        <w:top w:val="none" w:sz="0" w:space="0" w:color="auto"/>
        <w:left w:val="none" w:sz="0" w:space="0" w:color="auto"/>
        <w:bottom w:val="none" w:sz="0" w:space="0" w:color="auto"/>
        <w:right w:val="none" w:sz="0" w:space="0" w:color="auto"/>
      </w:divBdr>
    </w:div>
    <w:div w:id="1293052328">
      <w:bodyDiv w:val="1"/>
      <w:marLeft w:val="0"/>
      <w:marRight w:val="0"/>
      <w:marTop w:val="0"/>
      <w:marBottom w:val="0"/>
      <w:divBdr>
        <w:top w:val="none" w:sz="0" w:space="0" w:color="auto"/>
        <w:left w:val="none" w:sz="0" w:space="0" w:color="auto"/>
        <w:bottom w:val="none" w:sz="0" w:space="0" w:color="auto"/>
        <w:right w:val="none" w:sz="0" w:space="0" w:color="auto"/>
      </w:divBdr>
    </w:div>
    <w:div w:id="1293092308">
      <w:bodyDiv w:val="1"/>
      <w:marLeft w:val="0"/>
      <w:marRight w:val="0"/>
      <w:marTop w:val="0"/>
      <w:marBottom w:val="0"/>
      <w:divBdr>
        <w:top w:val="none" w:sz="0" w:space="0" w:color="auto"/>
        <w:left w:val="none" w:sz="0" w:space="0" w:color="auto"/>
        <w:bottom w:val="none" w:sz="0" w:space="0" w:color="auto"/>
        <w:right w:val="none" w:sz="0" w:space="0" w:color="auto"/>
      </w:divBdr>
    </w:div>
    <w:div w:id="1293360600">
      <w:bodyDiv w:val="1"/>
      <w:marLeft w:val="0"/>
      <w:marRight w:val="0"/>
      <w:marTop w:val="0"/>
      <w:marBottom w:val="0"/>
      <w:divBdr>
        <w:top w:val="none" w:sz="0" w:space="0" w:color="auto"/>
        <w:left w:val="none" w:sz="0" w:space="0" w:color="auto"/>
        <w:bottom w:val="none" w:sz="0" w:space="0" w:color="auto"/>
        <w:right w:val="none" w:sz="0" w:space="0" w:color="auto"/>
      </w:divBdr>
    </w:div>
    <w:div w:id="1294992038">
      <w:bodyDiv w:val="1"/>
      <w:marLeft w:val="0"/>
      <w:marRight w:val="0"/>
      <w:marTop w:val="0"/>
      <w:marBottom w:val="0"/>
      <w:divBdr>
        <w:top w:val="none" w:sz="0" w:space="0" w:color="auto"/>
        <w:left w:val="none" w:sz="0" w:space="0" w:color="auto"/>
        <w:bottom w:val="none" w:sz="0" w:space="0" w:color="auto"/>
        <w:right w:val="none" w:sz="0" w:space="0" w:color="auto"/>
      </w:divBdr>
    </w:div>
    <w:div w:id="1296713522">
      <w:bodyDiv w:val="1"/>
      <w:marLeft w:val="0"/>
      <w:marRight w:val="0"/>
      <w:marTop w:val="0"/>
      <w:marBottom w:val="0"/>
      <w:divBdr>
        <w:top w:val="none" w:sz="0" w:space="0" w:color="auto"/>
        <w:left w:val="none" w:sz="0" w:space="0" w:color="auto"/>
        <w:bottom w:val="none" w:sz="0" w:space="0" w:color="auto"/>
        <w:right w:val="none" w:sz="0" w:space="0" w:color="auto"/>
      </w:divBdr>
    </w:div>
    <w:div w:id="1296835018">
      <w:bodyDiv w:val="1"/>
      <w:marLeft w:val="0"/>
      <w:marRight w:val="0"/>
      <w:marTop w:val="0"/>
      <w:marBottom w:val="0"/>
      <w:divBdr>
        <w:top w:val="none" w:sz="0" w:space="0" w:color="auto"/>
        <w:left w:val="none" w:sz="0" w:space="0" w:color="auto"/>
        <w:bottom w:val="none" w:sz="0" w:space="0" w:color="auto"/>
        <w:right w:val="none" w:sz="0" w:space="0" w:color="auto"/>
      </w:divBdr>
    </w:div>
    <w:div w:id="1297875722">
      <w:bodyDiv w:val="1"/>
      <w:marLeft w:val="0"/>
      <w:marRight w:val="0"/>
      <w:marTop w:val="0"/>
      <w:marBottom w:val="0"/>
      <w:divBdr>
        <w:top w:val="none" w:sz="0" w:space="0" w:color="auto"/>
        <w:left w:val="none" w:sz="0" w:space="0" w:color="auto"/>
        <w:bottom w:val="none" w:sz="0" w:space="0" w:color="auto"/>
        <w:right w:val="none" w:sz="0" w:space="0" w:color="auto"/>
      </w:divBdr>
    </w:div>
    <w:div w:id="1301962881">
      <w:bodyDiv w:val="1"/>
      <w:marLeft w:val="0"/>
      <w:marRight w:val="0"/>
      <w:marTop w:val="0"/>
      <w:marBottom w:val="0"/>
      <w:divBdr>
        <w:top w:val="none" w:sz="0" w:space="0" w:color="auto"/>
        <w:left w:val="none" w:sz="0" w:space="0" w:color="auto"/>
        <w:bottom w:val="none" w:sz="0" w:space="0" w:color="auto"/>
        <w:right w:val="none" w:sz="0" w:space="0" w:color="auto"/>
      </w:divBdr>
    </w:div>
    <w:div w:id="1302349869">
      <w:bodyDiv w:val="1"/>
      <w:marLeft w:val="0"/>
      <w:marRight w:val="0"/>
      <w:marTop w:val="0"/>
      <w:marBottom w:val="0"/>
      <w:divBdr>
        <w:top w:val="none" w:sz="0" w:space="0" w:color="auto"/>
        <w:left w:val="none" w:sz="0" w:space="0" w:color="auto"/>
        <w:bottom w:val="none" w:sz="0" w:space="0" w:color="auto"/>
        <w:right w:val="none" w:sz="0" w:space="0" w:color="auto"/>
      </w:divBdr>
    </w:div>
    <w:div w:id="1303576978">
      <w:bodyDiv w:val="1"/>
      <w:marLeft w:val="0"/>
      <w:marRight w:val="0"/>
      <w:marTop w:val="0"/>
      <w:marBottom w:val="0"/>
      <w:divBdr>
        <w:top w:val="none" w:sz="0" w:space="0" w:color="auto"/>
        <w:left w:val="none" w:sz="0" w:space="0" w:color="auto"/>
        <w:bottom w:val="none" w:sz="0" w:space="0" w:color="auto"/>
        <w:right w:val="none" w:sz="0" w:space="0" w:color="auto"/>
      </w:divBdr>
    </w:div>
    <w:div w:id="1306930048">
      <w:bodyDiv w:val="1"/>
      <w:marLeft w:val="0"/>
      <w:marRight w:val="0"/>
      <w:marTop w:val="0"/>
      <w:marBottom w:val="0"/>
      <w:divBdr>
        <w:top w:val="none" w:sz="0" w:space="0" w:color="auto"/>
        <w:left w:val="none" w:sz="0" w:space="0" w:color="auto"/>
        <w:bottom w:val="none" w:sz="0" w:space="0" w:color="auto"/>
        <w:right w:val="none" w:sz="0" w:space="0" w:color="auto"/>
      </w:divBdr>
    </w:div>
    <w:div w:id="1307934525">
      <w:bodyDiv w:val="1"/>
      <w:marLeft w:val="0"/>
      <w:marRight w:val="0"/>
      <w:marTop w:val="0"/>
      <w:marBottom w:val="0"/>
      <w:divBdr>
        <w:top w:val="none" w:sz="0" w:space="0" w:color="auto"/>
        <w:left w:val="none" w:sz="0" w:space="0" w:color="auto"/>
        <w:bottom w:val="none" w:sz="0" w:space="0" w:color="auto"/>
        <w:right w:val="none" w:sz="0" w:space="0" w:color="auto"/>
      </w:divBdr>
    </w:div>
    <w:div w:id="1311791079">
      <w:bodyDiv w:val="1"/>
      <w:marLeft w:val="0"/>
      <w:marRight w:val="0"/>
      <w:marTop w:val="0"/>
      <w:marBottom w:val="0"/>
      <w:divBdr>
        <w:top w:val="none" w:sz="0" w:space="0" w:color="auto"/>
        <w:left w:val="none" w:sz="0" w:space="0" w:color="auto"/>
        <w:bottom w:val="none" w:sz="0" w:space="0" w:color="auto"/>
        <w:right w:val="none" w:sz="0" w:space="0" w:color="auto"/>
      </w:divBdr>
    </w:div>
    <w:div w:id="1313948580">
      <w:bodyDiv w:val="1"/>
      <w:marLeft w:val="0"/>
      <w:marRight w:val="0"/>
      <w:marTop w:val="0"/>
      <w:marBottom w:val="0"/>
      <w:divBdr>
        <w:top w:val="none" w:sz="0" w:space="0" w:color="auto"/>
        <w:left w:val="none" w:sz="0" w:space="0" w:color="auto"/>
        <w:bottom w:val="none" w:sz="0" w:space="0" w:color="auto"/>
        <w:right w:val="none" w:sz="0" w:space="0" w:color="auto"/>
      </w:divBdr>
    </w:div>
    <w:div w:id="1317029426">
      <w:bodyDiv w:val="1"/>
      <w:marLeft w:val="0"/>
      <w:marRight w:val="0"/>
      <w:marTop w:val="0"/>
      <w:marBottom w:val="0"/>
      <w:divBdr>
        <w:top w:val="none" w:sz="0" w:space="0" w:color="auto"/>
        <w:left w:val="none" w:sz="0" w:space="0" w:color="auto"/>
        <w:bottom w:val="none" w:sz="0" w:space="0" w:color="auto"/>
        <w:right w:val="none" w:sz="0" w:space="0" w:color="auto"/>
      </w:divBdr>
    </w:div>
    <w:div w:id="1317605793">
      <w:bodyDiv w:val="1"/>
      <w:marLeft w:val="0"/>
      <w:marRight w:val="0"/>
      <w:marTop w:val="0"/>
      <w:marBottom w:val="0"/>
      <w:divBdr>
        <w:top w:val="none" w:sz="0" w:space="0" w:color="auto"/>
        <w:left w:val="none" w:sz="0" w:space="0" w:color="auto"/>
        <w:bottom w:val="none" w:sz="0" w:space="0" w:color="auto"/>
        <w:right w:val="none" w:sz="0" w:space="0" w:color="auto"/>
      </w:divBdr>
    </w:div>
    <w:div w:id="1318075609">
      <w:bodyDiv w:val="1"/>
      <w:marLeft w:val="0"/>
      <w:marRight w:val="0"/>
      <w:marTop w:val="0"/>
      <w:marBottom w:val="0"/>
      <w:divBdr>
        <w:top w:val="none" w:sz="0" w:space="0" w:color="auto"/>
        <w:left w:val="none" w:sz="0" w:space="0" w:color="auto"/>
        <w:bottom w:val="none" w:sz="0" w:space="0" w:color="auto"/>
        <w:right w:val="none" w:sz="0" w:space="0" w:color="auto"/>
      </w:divBdr>
    </w:div>
    <w:div w:id="1318920602">
      <w:bodyDiv w:val="1"/>
      <w:marLeft w:val="0"/>
      <w:marRight w:val="0"/>
      <w:marTop w:val="0"/>
      <w:marBottom w:val="0"/>
      <w:divBdr>
        <w:top w:val="none" w:sz="0" w:space="0" w:color="auto"/>
        <w:left w:val="none" w:sz="0" w:space="0" w:color="auto"/>
        <w:bottom w:val="none" w:sz="0" w:space="0" w:color="auto"/>
        <w:right w:val="none" w:sz="0" w:space="0" w:color="auto"/>
      </w:divBdr>
    </w:div>
    <w:div w:id="1320502255">
      <w:bodyDiv w:val="1"/>
      <w:marLeft w:val="0"/>
      <w:marRight w:val="0"/>
      <w:marTop w:val="0"/>
      <w:marBottom w:val="0"/>
      <w:divBdr>
        <w:top w:val="none" w:sz="0" w:space="0" w:color="auto"/>
        <w:left w:val="none" w:sz="0" w:space="0" w:color="auto"/>
        <w:bottom w:val="none" w:sz="0" w:space="0" w:color="auto"/>
        <w:right w:val="none" w:sz="0" w:space="0" w:color="auto"/>
      </w:divBdr>
    </w:div>
    <w:div w:id="1321690998">
      <w:bodyDiv w:val="1"/>
      <w:marLeft w:val="0"/>
      <w:marRight w:val="0"/>
      <w:marTop w:val="0"/>
      <w:marBottom w:val="0"/>
      <w:divBdr>
        <w:top w:val="none" w:sz="0" w:space="0" w:color="auto"/>
        <w:left w:val="none" w:sz="0" w:space="0" w:color="auto"/>
        <w:bottom w:val="none" w:sz="0" w:space="0" w:color="auto"/>
        <w:right w:val="none" w:sz="0" w:space="0" w:color="auto"/>
      </w:divBdr>
    </w:div>
    <w:div w:id="1321958135">
      <w:bodyDiv w:val="1"/>
      <w:marLeft w:val="0"/>
      <w:marRight w:val="0"/>
      <w:marTop w:val="0"/>
      <w:marBottom w:val="0"/>
      <w:divBdr>
        <w:top w:val="none" w:sz="0" w:space="0" w:color="auto"/>
        <w:left w:val="none" w:sz="0" w:space="0" w:color="auto"/>
        <w:bottom w:val="none" w:sz="0" w:space="0" w:color="auto"/>
        <w:right w:val="none" w:sz="0" w:space="0" w:color="auto"/>
      </w:divBdr>
    </w:div>
    <w:div w:id="1322542879">
      <w:bodyDiv w:val="1"/>
      <w:marLeft w:val="0"/>
      <w:marRight w:val="0"/>
      <w:marTop w:val="0"/>
      <w:marBottom w:val="0"/>
      <w:divBdr>
        <w:top w:val="none" w:sz="0" w:space="0" w:color="auto"/>
        <w:left w:val="none" w:sz="0" w:space="0" w:color="auto"/>
        <w:bottom w:val="none" w:sz="0" w:space="0" w:color="auto"/>
        <w:right w:val="none" w:sz="0" w:space="0" w:color="auto"/>
      </w:divBdr>
    </w:div>
    <w:div w:id="1325207765">
      <w:bodyDiv w:val="1"/>
      <w:marLeft w:val="0"/>
      <w:marRight w:val="0"/>
      <w:marTop w:val="0"/>
      <w:marBottom w:val="0"/>
      <w:divBdr>
        <w:top w:val="none" w:sz="0" w:space="0" w:color="auto"/>
        <w:left w:val="none" w:sz="0" w:space="0" w:color="auto"/>
        <w:bottom w:val="none" w:sz="0" w:space="0" w:color="auto"/>
        <w:right w:val="none" w:sz="0" w:space="0" w:color="auto"/>
      </w:divBdr>
    </w:div>
    <w:div w:id="1325354558">
      <w:bodyDiv w:val="1"/>
      <w:marLeft w:val="0"/>
      <w:marRight w:val="0"/>
      <w:marTop w:val="0"/>
      <w:marBottom w:val="0"/>
      <w:divBdr>
        <w:top w:val="none" w:sz="0" w:space="0" w:color="auto"/>
        <w:left w:val="none" w:sz="0" w:space="0" w:color="auto"/>
        <w:bottom w:val="none" w:sz="0" w:space="0" w:color="auto"/>
        <w:right w:val="none" w:sz="0" w:space="0" w:color="auto"/>
      </w:divBdr>
    </w:div>
    <w:div w:id="1327631843">
      <w:bodyDiv w:val="1"/>
      <w:marLeft w:val="0"/>
      <w:marRight w:val="0"/>
      <w:marTop w:val="0"/>
      <w:marBottom w:val="0"/>
      <w:divBdr>
        <w:top w:val="none" w:sz="0" w:space="0" w:color="auto"/>
        <w:left w:val="none" w:sz="0" w:space="0" w:color="auto"/>
        <w:bottom w:val="none" w:sz="0" w:space="0" w:color="auto"/>
        <w:right w:val="none" w:sz="0" w:space="0" w:color="auto"/>
      </w:divBdr>
    </w:div>
    <w:div w:id="1329555331">
      <w:bodyDiv w:val="1"/>
      <w:marLeft w:val="0"/>
      <w:marRight w:val="0"/>
      <w:marTop w:val="0"/>
      <w:marBottom w:val="0"/>
      <w:divBdr>
        <w:top w:val="none" w:sz="0" w:space="0" w:color="auto"/>
        <w:left w:val="none" w:sz="0" w:space="0" w:color="auto"/>
        <w:bottom w:val="none" w:sz="0" w:space="0" w:color="auto"/>
        <w:right w:val="none" w:sz="0" w:space="0" w:color="auto"/>
      </w:divBdr>
    </w:div>
    <w:div w:id="1330212457">
      <w:bodyDiv w:val="1"/>
      <w:marLeft w:val="0"/>
      <w:marRight w:val="0"/>
      <w:marTop w:val="0"/>
      <w:marBottom w:val="0"/>
      <w:divBdr>
        <w:top w:val="none" w:sz="0" w:space="0" w:color="auto"/>
        <w:left w:val="none" w:sz="0" w:space="0" w:color="auto"/>
        <w:bottom w:val="none" w:sz="0" w:space="0" w:color="auto"/>
        <w:right w:val="none" w:sz="0" w:space="0" w:color="auto"/>
      </w:divBdr>
    </w:div>
    <w:div w:id="1330523223">
      <w:bodyDiv w:val="1"/>
      <w:marLeft w:val="0"/>
      <w:marRight w:val="0"/>
      <w:marTop w:val="0"/>
      <w:marBottom w:val="0"/>
      <w:divBdr>
        <w:top w:val="none" w:sz="0" w:space="0" w:color="auto"/>
        <w:left w:val="none" w:sz="0" w:space="0" w:color="auto"/>
        <w:bottom w:val="none" w:sz="0" w:space="0" w:color="auto"/>
        <w:right w:val="none" w:sz="0" w:space="0" w:color="auto"/>
      </w:divBdr>
    </w:div>
    <w:div w:id="1330717474">
      <w:bodyDiv w:val="1"/>
      <w:marLeft w:val="0"/>
      <w:marRight w:val="0"/>
      <w:marTop w:val="0"/>
      <w:marBottom w:val="0"/>
      <w:divBdr>
        <w:top w:val="none" w:sz="0" w:space="0" w:color="auto"/>
        <w:left w:val="none" w:sz="0" w:space="0" w:color="auto"/>
        <w:bottom w:val="none" w:sz="0" w:space="0" w:color="auto"/>
        <w:right w:val="none" w:sz="0" w:space="0" w:color="auto"/>
      </w:divBdr>
    </w:div>
    <w:div w:id="1331522625">
      <w:bodyDiv w:val="1"/>
      <w:marLeft w:val="0"/>
      <w:marRight w:val="0"/>
      <w:marTop w:val="0"/>
      <w:marBottom w:val="0"/>
      <w:divBdr>
        <w:top w:val="none" w:sz="0" w:space="0" w:color="auto"/>
        <w:left w:val="none" w:sz="0" w:space="0" w:color="auto"/>
        <w:bottom w:val="none" w:sz="0" w:space="0" w:color="auto"/>
        <w:right w:val="none" w:sz="0" w:space="0" w:color="auto"/>
      </w:divBdr>
    </w:div>
    <w:div w:id="1332835182">
      <w:bodyDiv w:val="1"/>
      <w:marLeft w:val="0"/>
      <w:marRight w:val="0"/>
      <w:marTop w:val="0"/>
      <w:marBottom w:val="0"/>
      <w:divBdr>
        <w:top w:val="none" w:sz="0" w:space="0" w:color="auto"/>
        <w:left w:val="none" w:sz="0" w:space="0" w:color="auto"/>
        <w:bottom w:val="none" w:sz="0" w:space="0" w:color="auto"/>
        <w:right w:val="none" w:sz="0" w:space="0" w:color="auto"/>
      </w:divBdr>
    </w:div>
    <w:div w:id="1335718335">
      <w:bodyDiv w:val="1"/>
      <w:marLeft w:val="0"/>
      <w:marRight w:val="0"/>
      <w:marTop w:val="0"/>
      <w:marBottom w:val="0"/>
      <w:divBdr>
        <w:top w:val="none" w:sz="0" w:space="0" w:color="auto"/>
        <w:left w:val="none" w:sz="0" w:space="0" w:color="auto"/>
        <w:bottom w:val="none" w:sz="0" w:space="0" w:color="auto"/>
        <w:right w:val="none" w:sz="0" w:space="0" w:color="auto"/>
      </w:divBdr>
    </w:div>
    <w:div w:id="1338266288">
      <w:bodyDiv w:val="1"/>
      <w:marLeft w:val="0"/>
      <w:marRight w:val="0"/>
      <w:marTop w:val="0"/>
      <w:marBottom w:val="0"/>
      <w:divBdr>
        <w:top w:val="none" w:sz="0" w:space="0" w:color="auto"/>
        <w:left w:val="none" w:sz="0" w:space="0" w:color="auto"/>
        <w:bottom w:val="none" w:sz="0" w:space="0" w:color="auto"/>
        <w:right w:val="none" w:sz="0" w:space="0" w:color="auto"/>
      </w:divBdr>
    </w:div>
    <w:div w:id="1338340399">
      <w:bodyDiv w:val="1"/>
      <w:marLeft w:val="0"/>
      <w:marRight w:val="0"/>
      <w:marTop w:val="0"/>
      <w:marBottom w:val="0"/>
      <w:divBdr>
        <w:top w:val="none" w:sz="0" w:space="0" w:color="auto"/>
        <w:left w:val="none" w:sz="0" w:space="0" w:color="auto"/>
        <w:bottom w:val="none" w:sz="0" w:space="0" w:color="auto"/>
        <w:right w:val="none" w:sz="0" w:space="0" w:color="auto"/>
      </w:divBdr>
    </w:div>
    <w:div w:id="1339772198">
      <w:bodyDiv w:val="1"/>
      <w:marLeft w:val="0"/>
      <w:marRight w:val="0"/>
      <w:marTop w:val="0"/>
      <w:marBottom w:val="0"/>
      <w:divBdr>
        <w:top w:val="none" w:sz="0" w:space="0" w:color="auto"/>
        <w:left w:val="none" w:sz="0" w:space="0" w:color="auto"/>
        <w:bottom w:val="none" w:sz="0" w:space="0" w:color="auto"/>
        <w:right w:val="none" w:sz="0" w:space="0" w:color="auto"/>
      </w:divBdr>
    </w:div>
    <w:div w:id="1341007901">
      <w:bodyDiv w:val="1"/>
      <w:marLeft w:val="0"/>
      <w:marRight w:val="0"/>
      <w:marTop w:val="0"/>
      <w:marBottom w:val="0"/>
      <w:divBdr>
        <w:top w:val="none" w:sz="0" w:space="0" w:color="auto"/>
        <w:left w:val="none" w:sz="0" w:space="0" w:color="auto"/>
        <w:bottom w:val="none" w:sz="0" w:space="0" w:color="auto"/>
        <w:right w:val="none" w:sz="0" w:space="0" w:color="auto"/>
      </w:divBdr>
    </w:div>
    <w:div w:id="1341471075">
      <w:bodyDiv w:val="1"/>
      <w:marLeft w:val="0"/>
      <w:marRight w:val="0"/>
      <w:marTop w:val="0"/>
      <w:marBottom w:val="0"/>
      <w:divBdr>
        <w:top w:val="none" w:sz="0" w:space="0" w:color="auto"/>
        <w:left w:val="none" w:sz="0" w:space="0" w:color="auto"/>
        <w:bottom w:val="none" w:sz="0" w:space="0" w:color="auto"/>
        <w:right w:val="none" w:sz="0" w:space="0" w:color="auto"/>
      </w:divBdr>
    </w:div>
    <w:div w:id="1341814777">
      <w:bodyDiv w:val="1"/>
      <w:marLeft w:val="0"/>
      <w:marRight w:val="0"/>
      <w:marTop w:val="0"/>
      <w:marBottom w:val="0"/>
      <w:divBdr>
        <w:top w:val="none" w:sz="0" w:space="0" w:color="auto"/>
        <w:left w:val="none" w:sz="0" w:space="0" w:color="auto"/>
        <w:bottom w:val="none" w:sz="0" w:space="0" w:color="auto"/>
        <w:right w:val="none" w:sz="0" w:space="0" w:color="auto"/>
      </w:divBdr>
    </w:div>
    <w:div w:id="1342468236">
      <w:bodyDiv w:val="1"/>
      <w:marLeft w:val="0"/>
      <w:marRight w:val="0"/>
      <w:marTop w:val="0"/>
      <w:marBottom w:val="0"/>
      <w:divBdr>
        <w:top w:val="none" w:sz="0" w:space="0" w:color="auto"/>
        <w:left w:val="none" w:sz="0" w:space="0" w:color="auto"/>
        <w:bottom w:val="none" w:sz="0" w:space="0" w:color="auto"/>
        <w:right w:val="none" w:sz="0" w:space="0" w:color="auto"/>
      </w:divBdr>
    </w:div>
    <w:div w:id="1343553813">
      <w:bodyDiv w:val="1"/>
      <w:marLeft w:val="0"/>
      <w:marRight w:val="0"/>
      <w:marTop w:val="0"/>
      <w:marBottom w:val="0"/>
      <w:divBdr>
        <w:top w:val="none" w:sz="0" w:space="0" w:color="auto"/>
        <w:left w:val="none" w:sz="0" w:space="0" w:color="auto"/>
        <w:bottom w:val="none" w:sz="0" w:space="0" w:color="auto"/>
        <w:right w:val="none" w:sz="0" w:space="0" w:color="auto"/>
      </w:divBdr>
    </w:div>
    <w:div w:id="1343899612">
      <w:bodyDiv w:val="1"/>
      <w:marLeft w:val="0"/>
      <w:marRight w:val="0"/>
      <w:marTop w:val="0"/>
      <w:marBottom w:val="0"/>
      <w:divBdr>
        <w:top w:val="none" w:sz="0" w:space="0" w:color="auto"/>
        <w:left w:val="none" w:sz="0" w:space="0" w:color="auto"/>
        <w:bottom w:val="none" w:sz="0" w:space="0" w:color="auto"/>
        <w:right w:val="none" w:sz="0" w:space="0" w:color="auto"/>
      </w:divBdr>
    </w:div>
    <w:div w:id="1345084615">
      <w:bodyDiv w:val="1"/>
      <w:marLeft w:val="0"/>
      <w:marRight w:val="0"/>
      <w:marTop w:val="0"/>
      <w:marBottom w:val="0"/>
      <w:divBdr>
        <w:top w:val="none" w:sz="0" w:space="0" w:color="auto"/>
        <w:left w:val="none" w:sz="0" w:space="0" w:color="auto"/>
        <w:bottom w:val="none" w:sz="0" w:space="0" w:color="auto"/>
        <w:right w:val="none" w:sz="0" w:space="0" w:color="auto"/>
      </w:divBdr>
    </w:div>
    <w:div w:id="1345326340">
      <w:bodyDiv w:val="1"/>
      <w:marLeft w:val="0"/>
      <w:marRight w:val="0"/>
      <w:marTop w:val="0"/>
      <w:marBottom w:val="0"/>
      <w:divBdr>
        <w:top w:val="none" w:sz="0" w:space="0" w:color="auto"/>
        <w:left w:val="none" w:sz="0" w:space="0" w:color="auto"/>
        <w:bottom w:val="none" w:sz="0" w:space="0" w:color="auto"/>
        <w:right w:val="none" w:sz="0" w:space="0" w:color="auto"/>
      </w:divBdr>
    </w:div>
    <w:div w:id="1347748323">
      <w:bodyDiv w:val="1"/>
      <w:marLeft w:val="0"/>
      <w:marRight w:val="0"/>
      <w:marTop w:val="0"/>
      <w:marBottom w:val="0"/>
      <w:divBdr>
        <w:top w:val="none" w:sz="0" w:space="0" w:color="auto"/>
        <w:left w:val="none" w:sz="0" w:space="0" w:color="auto"/>
        <w:bottom w:val="none" w:sz="0" w:space="0" w:color="auto"/>
        <w:right w:val="none" w:sz="0" w:space="0" w:color="auto"/>
      </w:divBdr>
    </w:div>
    <w:div w:id="1349063700">
      <w:bodyDiv w:val="1"/>
      <w:marLeft w:val="0"/>
      <w:marRight w:val="0"/>
      <w:marTop w:val="0"/>
      <w:marBottom w:val="0"/>
      <w:divBdr>
        <w:top w:val="none" w:sz="0" w:space="0" w:color="auto"/>
        <w:left w:val="none" w:sz="0" w:space="0" w:color="auto"/>
        <w:bottom w:val="none" w:sz="0" w:space="0" w:color="auto"/>
        <w:right w:val="none" w:sz="0" w:space="0" w:color="auto"/>
      </w:divBdr>
    </w:div>
    <w:div w:id="1349523723">
      <w:bodyDiv w:val="1"/>
      <w:marLeft w:val="0"/>
      <w:marRight w:val="0"/>
      <w:marTop w:val="0"/>
      <w:marBottom w:val="0"/>
      <w:divBdr>
        <w:top w:val="none" w:sz="0" w:space="0" w:color="auto"/>
        <w:left w:val="none" w:sz="0" w:space="0" w:color="auto"/>
        <w:bottom w:val="none" w:sz="0" w:space="0" w:color="auto"/>
        <w:right w:val="none" w:sz="0" w:space="0" w:color="auto"/>
      </w:divBdr>
    </w:div>
    <w:div w:id="1350908753">
      <w:bodyDiv w:val="1"/>
      <w:marLeft w:val="0"/>
      <w:marRight w:val="0"/>
      <w:marTop w:val="0"/>
      <w:marBottom w:val="0"/>
      <w:divBdr>
        <w:top w:val="none" w:sz="0" w:space="0" w:color="auto"/>
        <w:left w:val="none" w:sz="0" w:space="0" w:color="auto"/>
        <w:bottom w:val="none" w:sz="0" w:space="0" w:color="auto"/>
        <w:right w:val="none" w:sz="0" w:space="0" w:color="auto"/>
      </w:divBdr>
    </w:div>
    <w:div w:id="1351100380">
      <w:bodyDiv w:val="1"/>
      <w:marLeft w:val="0"/>
      <w:marRight w:val="0"/>
      <w:marTop w:val="0"/>
      <w:marBottom w:val="0"/>
      <w:divBdr>
        <w:top w:val="none" w:sz="0" w:space="0" w:color="auto"/>
        <w:left w:val="none" w:sz="0" w:space="0" w:color="auto"/>
        <w:bottom w:val="none" w:sz="0" w:space="0" w:color="auto"/>
        <w:right w:val="none" w:sz="0" w:space="0" w:color="auto"/>
      </w:divBdr>
    </w:div>
    <w:div w:id="1351368494">
      <w:bodyDiv w:val="1"/>
      <w:marLeft w:val="0"/>
      <w:marRight w:val="0"/>
      <w:marTop w:val="0"/>
      <w:marBottom w:val="0"/>
      <w:divBdr>
        <w:top w:val="none" w:sz="0" w:space="0" w:color="auto"/>
        <w:left w:val="none" w:sz="0" w:space="0" w:color="auto"/>
        <w:bottom w:val="none" w:sz="0" w:space="0" w:color="auto"/>
        <w:right w:val="none" w:sz="0" w:space="0" w:color="auto"/>
      </w:divBdr>
    </w:div>
    <w:div w:id="1351493228">
      <w:bodyDiv w:val="1"/>
      <w:marLeft w:val="0"/>
      <w:marRight w:val="0"/>
      <w:marTop w:val="0"/>
      <w:marBottom w:val="0"/>
      <w:divBdr>
        <w:top w:val="none" w:sz="0" w:space="0" w:color="auto"/>
        <w:left w:val="none" w:sz="0" w:space="0" w:color="auto"/>
        <w:bottom w:val="none" w:sz="0" w:space="0" w:color="auto"/>
        <w:right w:val="none" w:sz="0" w:space="0" w:color="auto"/>
      </w:divBdr>
    </w:div>
    <w:div w:id="1354528803">
      <w:bodyDiv w:val="1"/>
      <w:marLeft w:val="0"/>
      <w:marRight w:val="0"/>
      <w:marTop w:val="0"/>
      <w:marBottom w:val="0"/>
      <w:divBdr>
        <w:top w:val="none" w:sz="0" w:space="0" w:color="auto"/>
        <w:left w:val="none" w:sz="0" w:space="0" w:color="auto"/>
        <w:bottom w:val="none" w:sz="0" w:space="0" w:color="auto"/>
        <w:right w:val="none" w:sz="0" w:space="0" w:color="auto"/>
      </w:divBdr>
    </w:div>
    <w:div w:id="1355617260">
      <w:bodyDiv w:val="1"/>
      <w:marLeft w:val="0"/>
      <w:marRight w:val="0"/>
      <w:marTop w:val="0"/>
      <w:marBottom w:val="0"/>
      <w:divBdr>
        <w:top w:val="none" w:sz="0" w:space="0" w:color="auto"/>
        <w:left w:val="none" w:sz="0" w:space="0" w:color="auto"/>
        <w:bottom w:val="none" w:sz="0" w:space="0" w:color="auto"/>
        <w:right w:val="none" w:sz="0" w:space="0" w:color="auto"/>
      </w:divBdr>
    </w:div>
    <w:div w:id="1356076202">
      <w:bodyDiv w:val="1"/>
      <w:marLeft w:val="0"/>
      <w:marRight w:val="0"/>
      <w:marTop w:val="0"/>
      <w:marBottom w:val="0"/>
      <w:divBdr>
        <w:top w:val="none" w:sz="0" w:space="0" w:color="auto"/>
        <w:left w:val="none" w:sz="0" w:space="0" w:color="auto"/>
        <w:bottom w:val="none" w:sz="0" w:space="0" w:color="auto"/>
        <w:right w:val="none" w:sz="0" w:space="0" w:color="auto"/>
      </w:divBdr>
    </w:div>
    <w:div w:id="1356807899">
      <w:bodyDiv w:val="1"/>
      <w:marLeft w:val="0"/>
      <w:marRight w:val="0"/>
      <w:marTop w:val="0"/>
      <w:marBottom w:val="0"/>
      <w:divBdr>
        <w:top w:val="none" w:sz="0" w:space="0" w:color="auto"/>
        <w:left w:val="none" w:sz="0" w:space="0" w:color="auto"/>
        <w:bottom w:val="none" w:sz="0" w:space="0" w:color="auto"/>
        <w:right w:val="none" w:sz="0" w:space="0" w:color="auto"/>
      </w:divBdr>
    </w:div>
    <w:div w:id="1357343509">
      <w:bodyDiv w:val="1"/>
      <w:marLeft w:val="0"/>
      <w:marRight w:val="0"/>
      <w:marTop w:val="0"/>
      <w:marBottom w:val="0"/>
      <w:divBdr>
        <w:top w:val="none" w:sz="0" w:space="0" w:color="auto"/>
        <w:left w:val="none" w:sz="0" w:space="0" w:color="auto"/>
        <w:bottom w:val="none" w:sz="0" w:space="0" w:color="auto"/>
        <w:right w:val="none" w:sz="0" w:space="0" w:color="auto"/>
      </w:divBdr>
    </w:div>
    <w:div w:id="1358235722">
      <w:bodyDiv w:val="1"/>
      <w:marLeft w:val="0"/>
      <w:marRight w:val="0"/>
      <w:marTop w:val="0"/>
      <w:marBottom w:val="0"/>
      <w:divBdr>
        <w:top w:val="none" w:sz="0" w:space="0" w:color="auto"/>
        <w:left w:val="none" w:sz="0" w:space="0" w:color="auto"/>
        <w:bottom w:val="none" w:sz="0" w:space="0" w:color="auto"/>
        <w:right w:val="none" w:sz="0" w:space="0" w:color="auto"/>
      </w:divBdr>
    </w:div>
    <w:div w:id="1362513675">
      <w:bodyDiv w:val="1"/>
      <w:marLeft w:val="0"/>
      <w:marRight w:val="0"/>
      <w:marTop w:val="0"/>
      <w:marBottom w:val="0"/>
      <w:divBdr>
        <w:top w:val="none" w:sz="0" w:space="0" w:color="auto"/>
        <w:left w:val="none" w:sz="0" w:space="0" w:color="auto"/>
        <w:bottom w:val="none" w:sz="0" w:space="0" w:color="auto"/>
        <w:right w:val="none" w:sz="0" w:space="0" w:color="auto"/>
      </w:divBdr>
    </w:div>
    <w:div w:id="1362900049">
      <w:bodyDiv w:val="1"/>
      <w:marLeft w:val="0"/>
      <w:marRight w:val="0"/>
      <w:marTop w:val="0"/>
      <w:marBottom w:val="0"/>
      <w:divBdr>
        <w:top w:val="none" w:sz="0" w:space="0" w:color="auto"/>
        <w:left w:val="none" w:sz="0" w:space="0" w:color="auto"/>
        <w:bottom w:val="none" w:sz="0" w:space="0" w:color="auto"/>
        <w:right w:val="none" w:sz="0" w:space="0" w:color="auto"/>
      </w:divBdr>
    </w:div>
    <w:div w:id="1362970839">
      <w:bodyDiv w:val="1"/>
      <w:marLeft w:val="0"/>
      <w:marRight w:val="0"/>
      <w:marTop w:val="0"/>
      <w:marBottom w:val="0"/>
      <w:divBdr>
        <w:top w:val="none" w:sz="0" w:space="0" w:color="auto"/>
        <w:left w:val="none" w:sz="0" w:space="0" w:color="auto"/>
        <w:bottom w:val="none" w:sz="0" w:space="0" w:color="auto"/>
        <w:right w:val="none" w:sz="0" w:space="0" w:color="auto"/>
      </w:divBdr>
    </w:div>
    <w:div w:id="1365709622">
      <w:bodyDiv w:val="1"/>
      <w:marLeft w:val="0"/>
      <w:marRight w:val="0"/>
      <w:marTop w:val="0"/>
      <w:marBottom w:val="0"/>
      <w:divBdr>
        <w:top w:val="none" w:sz="0" w:space="0" w:color="auto"/>
        <w:left w:val="none" w:sz="0" w:space="0" w:color="auto"/>
        <w:bottom w:val="none" w:sz="0" w:space="0" w:color="auto"/>
        <w:right w:val="none" w:sz="0" w:space="0" w:color="auto"/>
      </w:divBdr>
    </w:div>
    <w:div w:id="1365863102">
      <w:bodyDiv w:val="1"/>
      <w:marLeft w:val="0"/>
      <w:marRight w:val="0"/>
      <w:marTop w:val="0"/>
      <w:marBottom w:val="0"/>
      <w:divBdr>
        <w:top w:val="none" w:sz="0" w:space="0" w:color="auto"/>
        <w:left w:val="none" w:sz="0" w:space="0" w:color="auto"/>
        <w:bottom w:val="none" w:sz="0" w:space="0" w:color="auto"/>
        <w:right w:val="none" w:sz="0" w:space="0" w:color="auto"/>
      </w:divBdr>
    </w:div>
    <w:div w:id="1365863446">
      <w:bodyDiv w:val="1"/>
      <w:marLeft w:val="0"/>
      <w:marRight w:val="0"/>
      <w:marTop w:val="0"/>
      <w:marBottom w:val="0"/>
      <w:divBdr>
        <w:top w:val="none" w:sz="0" w:space="0" w:color="auto"/>
        <w:left w:val="none" w:sz="0" w:space="0" w:color="auto"/>
        <w:bottom w:val="none" w:sz="0" w:space="0" w:color="auto"/>
        <w:right w:val="none" w:sz="0" w:space="0" w:color="auto"/>
      </w:divBdr>
    </w:div>
    <w:div w:id="1367028536">
      <w:bodyDiv w:val="1"/>
      <w:marLeft w:val="0"/>
      <w:marRight w:val="0"/>
      <w:marTop w:val="0"/>
      <w:marBottom w:val="0"/>
      <w:divBdr>
        <w:top w:val="none" w:sz="0" w:space="0" w:color="auto"/>
        <w:left w:val="none" w:sz="0" w:space="0" w:color="auto"/>
        <w:bottom w:val="none" w:sz="0" w:space="0" w:color="auto"/>
        <w:right w:val="none" w:sz="0" w:space="0" w:color="auto"/>
      </w:divBdr>
    </w:div>
    <w:div w:id="1368020784">
      <w:bodyDiv w:val="1"/>
      <w:marLeft w:val="0"/>
      <w:marRight w:val="0"/>
      <w:marTop w:val="0"/>
      <w:marBottom w:val="0"/>
      <w:divBdr>
        <w:top w:val="none" w:sz="0" w:space="0" w:color="auto"/>
        <w:left w:val="none" w:sz="0" w:space="0" w:color="auto"/>
        <w:bottom w:val="none" w:sz="0" w:space="0" w:color="auto"/>
        <w:right w:val="none" w:sz="0" w:space="0" w:color="auto"/>
      </w:divBdr>
    </w:div>
    <w:div w:id="1372681039">
      <w:bodyDiv w:val="1"/>
      <w:marLeft w:val="0"/>
      <w:marRight w:val="0"/>
      <w:marTop w:val="0"/>
      <w:marBottom w:val="0"/>
      <w:divBdr>
        <w:top w:val="none" w:sz="0" w:space="0" w:color="auto"/>
        <w:left w:val="none" w:sz="0" w:space="0" w:color="auto"/>
        <w:bottom w:val="none" w:sz="0" w:space="0" w:color="auto"/>
        <w:right w:val="none" w:sz="0" w:space="0" w:color="auto"/>
      </w:divBdr>
    </w:div>
    <w:div w:id="1373381810">
      <w:bodyDiv w:val="1"/>
      <w:marLeft w:val="0"/>
      <w:marRight w:val="0"/>
      <w:marTop w:val="0"/>
      <w:marBottom w:val="0"/>
      <w:divBdr>
        <w:top w:val="none" w:sz="0" w:space="0" w:color="auto"/>
        <w:left w:val="none" w:sz="0" w:space="0" w:color="auto"/>
        <w:bottom w:val="none" w:sz="0" w:space="0" w:color="auto"/>
        <w:right w:val="none" w:sz="0" w:space="0" w:color="auto"/>
      </w:divBdr>
    </w:div>
    <w:div w:id="1378050263">
      <w:bodyDiv w:val="1"/>
      <w:marLeft w:val="0"/>
      <w:marRight w:val="0"/>
      <w:marTop w:val="0"/>
      <w:marBottom w:val="0"/>
      <w:divBdr>
        <w:top w:val="none" w:sz="0" w:space="0" w:color="auto"/>
        <w:left w:val="none" w:sz="0" w:space="0" w:color="auto"/>
        <w:bottom w:val="none" w:sz="0" w:space="0" w:color="auto"/>
        <w:right w:val="none" w:sz="0" w:space="0" w:color="auto"/>
      </w:divBdr>
    </w:div>
    <w:div w:id="1378551246">
      <w:bodyDiv w:val="1"/>
      <w:marLeft w:val="0"/>
      <w:marRight w:val="0"/>
      <w:marTop w:val="0"/>
      <w:marBottom w:val="0"/>
      <w:divBdr>
        <w:top w:val="none" w:sz="0" w:space="0" w:color="auto"/>
        <w:left w:val="none" w:sz="0" w:space="0" w:color="auto"/>
        <w:bottom w:val="none" w:sz="0" w:space="0" w:color="auto"/>
        <w:right w:val="none" w:sz="0" w:space="0" w:color="auto"/>
      </w:divBdr>
    </w:div>
    <w:div w:id="1380322259">
      <w:bodyDiv w:val="1"/>
      <w:marLeft w:val="0"/>
      <w:marRight w:val="0"/>
      <w:marTop w:val="0"/>
      <w:marBottom w:val="0"/>
      <w:divBdr>
        <w:top w:val="none" w:sz="0" w:space="0" w:color="auto"/>
        <w:left w:val="none" w:sz="0" w:space="0" w:color="auto"/>
        <w:bottom w:val="none" w:sz="0" w:space="0" w:color="auto"/>
        <w:right w:val="none" w:sz="0" w:space="0" w:color="auto"/>
      </w:divBdr>
    </w:div>
    <w:div w:id="1380478159">
      <w:bodyDiv w:val="1"/>
      <w:marLeft w:val="0"/>
      <w:marRight w:val="0"/>
      <w:marTop w:val="0"/>
      <w:marBottom w:val="0"/>
      <w:divBdr>
        <w:top w:val="none" w:sz="0" w:space="0" w:color="auto"/>
        <w:left w:val="none" w:sz="0" w:space="0" w:color="auto"/>
        <w:bottom w:val="none" w:sz="0" w:space="0" w:color="auto"/>
        <w:right w:val="none" w:sz="0" w:space="0" w:color="auto"/>
      </w:divBdr>
    </w:div>
    <w:div w:id="1380594616">
      <w:bodyDiv w:val="1"/>
      <w:marLeft w:val="0"/>
      <w:marRight w:val="0"/>
      <w:marTop w:val="0"/>
      <w:marBottom w:val="0"/>
      <w:divBdr>
        <w:top w:val="none" w:sz="0" w:space="0" w:color="auto"/>
        <w:left w:val="none" w:sz="0" w:space="0" w:color="auto"/>
        <w:bottom w:val="none" w:sz="0" w:space="0" w:color="auto"/>
        <w:right w:val="none" w:sz="0" w:space="0" w:color="auto"/>
      </w:divBdr>
    </w:div>
    <w:div w:id="1380785051">
      <w:bodyDiv w:val="1"/>
      <w:marLeft w:val="0"/>
      <w:marRight w:val="0"/>
      <w:marTop w:val="0"/>
      <w:marBottom w:val="0"/>
      <w:divBdr>
        <w:top w:val="none" w:sz="0" w:space="0" w:color="auto"/>
        <w:left w:val="none" w:sz="0" w:space="0" w:color="auto"/>
        <w:bottom w:val="none" w:sz="0" w:space="0" w:color="auto"/>
        <w:right w:val="none" w:sz="0" w:space="0" w:color="auto"/>
      </w:divBdr>
    </w:div>
    <w:div w:id="1380863189">
      <w:bodyDiv w:val="1"/>
      <w:marLeft w:val="0"/>
      <w:marRight w:val="0"/>
      <w:marTop w:val="0"/>
      <w:marBottom w:val="0"/>
      <w:divBdr>
        <w:top w:val="none" w:sz="0" w:space="0" w:color="auto"/>
        <w:left w:val="none" w:sz="0" w:space="0" w:color="auto"/>
        <w:bottom w:val="none" w:sz="0" w:space="0" w:color="auto"/>
        <w:right w:val="none" w:sz="0" w:space="0" w:color="auto"/>
      </w:divBdr>
    </w:div>
    <w:div w:id="1380976058">
      <w:bodyDiv w:val="1"/>
      <w:marLeft w:val="0"/>
      <w:marRight w:val="0"/>
      <w:marTop w:val="0"/>
      <w:marBottom w:val="0"/>
      <w:divBdr>
        <w:top w:val="none" w:sz="0" w:space="0" w:color="auto"/>
        <w:left w:val="none" w:sz="0" w:space="0" w:color="auto"/>
        <w:bottom w:val="none" w:sz="0" w:space="0" w:color="auto"/>
        <w:right w:val="none" w:sz="0" w:space="0" w:color="auto"/>
      </w:divBdr>
    </w:div>
    <w:div w:id="1381242430">
      <w:bodyDiv w:val="1"/>
      <w:marLeft w:val="0"/>
      <w:marRight w:val="0"/>
      <w:marTop w:val="0"/>
      <w:marBottom w:val="0"/>
      <w:divBdr>
        <w:top w:val="none" w:sz="0" w:space="0" w:color="auto"/>
        <w:left w:val="none" w:sz="0" w:space="0" w:color="auto"/>
        <w:bottom w:val="none" w:sz="0" w:space="0" w:color="auto"/>
        <w:right w:val="none" w:sz="0" w:space="0" w:color="auto"/>
      </w:divBdr>
    </w:div>
    <w:div w:id="1382680029">
      <w:bodyDiv w:val="1"/>
      <w:marLeft w:val="0"/>
      <w:marRight w:val="0"/>
      <w:marTop w:val="0"/>
      <w:marBottom w:val="0"/>
      <w:divBdr>
        <w:top w:val="none" w:sz="0" w:space="0" w:color="auto"/>
        <w:left w:val="none" w:sz="0" w:space="0" w:color="auto"/>
        <w:bottom w:val="none" w:sz="0" w:space="0" w:color="auto"/>
        <w:right w:val="none" w:sz="0" w:space="0" w:color="auto"/>
      </w:divBdr>
    </w:div>
    <w:div w:id="1383167857">
      <w:bodyDiv w:val="1"/>
      <w:marLeft w:val="0"/>
      <w:marRight w:val="0"/>
      <w:marTop w:val="0"/>
      <w:marBottom w:val="0"/>
      <w:divBdr>
        <w:top w:val="none" w:sz="0" w:space="0" w:color="auto"/>
        <w:left w:val="none" w:sz="0" w:space="0" w:color="auto"/>
        <w:bottom w:val="none" w:sz="0" w:space="0" w:color="auto"/>
        <w:right w:val="none" w:sz="0" w:space="0" w:color="auto"/>
      </w:divBdr>
    </w:div>
    <w:div w:id="1384716643">
      <w:bodyDiv w:val="1"/>
      <w:marLeft w:val="0"/>
      <w:marRight w:val="0"/>
      <w:marTop w:val="0"/>
      <w:marBottom w:val="0"/>
      <w:divBdr>
        <w:top w:val="none" w:sz="0" w:space="0" w:color="auto"/>
        <w:left w:val="none" w:sz="0" w:space="0" w:color="auto"/>
        <w:bottom w:val="none" w:sz="0" w:space="0" w:color="auto"/>
        <w:right w:val="none" w:sz="0" w:space="0" w:color="auto"/>
      </w:divBdr>
    </w:div>
    <w:div w:id="1384794980">
      <w:bodyDiv w:val="1"/>
      <w:marLeft w:val="0"/>
      <w:marRight w:val="0"/>
      <w:marTop w:val="0"/>
      <w:marBottom w:val="0"/>
      <w:divBdr>
        <w:top w:val="none" w:sz="0" w:space="0" w:color="auto"/>
        <w:left w:val="none" w:sz="0" w:space="0" w:color="auto"/>
        <w:bottom w:val="none" w:sz="0" w:space="0" w:color="auto"/>
        <w:right w:val="none" w:sz="0" w:space="0" w:color="auto"/>
      </w:divBdr>
    </w:div>
    <w:div w:id="1385443591">
      <w:bodyDiv w:val="1"/>
      <w:marLeft w:val="0"/>
      <w:marRight w:val="0"/>
      <w:marTop w:val="0"/>
      <w:marBottom w:val="0"/>
      <w:divBdr>
        <w:top w:val="none" w:sz="0" w:space="0" w:color="auto"/>
        <w:left w:val="none" w:sz="0" w:space="0" w:color="auto"/>
        <w:bottom w:val="none" w:sz="0" w:space="0" w:color="auto"/>
        <w:right w:val="none" w:sz="0" w:space="0" w:color="auto"/>
      </w:divBdr>
    </w:div>
    <w:div w:id="1387341764">
      <w:bodyDiv w:val="1"/>
      <w:marLeft w:val="0"/>
      <w:marRight w:val="0"/>
      <w:marTop w:val="0"/>
      <w:marBottom w:val="0"/>
      <w:divBdr>
        <w:top w:val="none" w:sz="0" w:space="0" w:color="auto"/>
        <w:left w:val="none" w:sz="0" w:space="0" w:color="auto"/>
        <w:bottom w:val="none" w:sz="0" w:space="0" w:color="auto"/>
        <w:right w:val="none" w:sz="0" w:space="0" w:color="auto"/>
      </w:divBdr>
    </w:div>
    <w:div w:id="1387677854">
      <w:bodyDiv w:val="1"/>
      <w:marLeft w:val="0"/>
      <w:marRight w:val="0"/>
      <w:marTop w:val="0"/>
      <w:marBottom w:val="0"/>
      <w:divBdr>
        <w:top w:val="none" w:sz="0" w:space="0" w:color="auto"/>
        <w:left w:val="none" w:sz="0" w:space="0" w:color="auto"/>
        <w:bottom w:val="none" w:sz="0" w:space="0" w:color="auto"/>
        <w:right w:val="none" w:sz="0" w:space="0" w:color="auto"/>
      </w:divBdr>
    </w:div>
    <w:div w:id="1388215183">
      <w:bodyDiv w:val="1"/>
      <w:marLeft w:val="0"/>
      <w:marRight w:val="0"/>
      <w:marTop w:val="0"/>
      <w:marBottom w:val="0"/>
      <w:divBdr>
        <w:top w:val="none" w:sz="0" w:space="0" w:color="auto"/>
        <w:left w:val="none" w:sz="0" w:space="0" w:color="auto"/>
        <w:bottom w:val="none" w:sz="0" w:space="0" w:color="auto"/>
        <w:right w:val="none" w:sz="0" w:space="0" w:color="auto"/>
      </w:divBdr>
    </w:div>
    <w:div w:id="1390229269">
      <w:bodyDiv w:val="1"/>
      <w:marLeft w:val="0"/>
      <w:marRight w:val="0"/>
      <w:marTop w:val="0"/>
      <w:marBottom w:val="0"/>
      <w:divBdr>
        <w:top w:val="none" w:sz="0" w:space="0" w:color="auto"/>
        <w:left w:val="none" w:sz="0" w:space="0" w:color="auto"/>
        <w:bottom w:val="none" w:sz="0" w:space="0" w:color="auto"/>
        <w:right w:val="none" w:sz="0" w:space="0" w:color="auto"/>
      </w:divBdr>
    </w:div>
    <w:div w:id="1390614121">
      <w:bodyDiv w:val="1"/>
      <w:marLeft w:val="0"/>
      <w:marRight w:val="0"/>
      <w:marTop w:val="0"/>
      <w:marBottom w:val="0"/>
      <w:divBdr>
        <w:top w:val="none" w:sz="0" w:space="0" w:color="auto"/>
        <w:left w:val="none" w:sz="0" w:space="0" w:color="auto"/>
        <w:bottom w:val="none" w:sz="0" w:space="0" w:color="auto"/>
        <w:right w:val="none" w:sz="0" w:space="0" w:color="auto"/>
      </w:divBdr>
    </w:div>
    <w:div w:id="1390616666">
      <w:bodyDiv w:val="1"/>
      <w:marLeft w:val="0"/>
      <w:marRight w:val="0"/>
      <w:marTop w:val="0"/>
      <w:marBottom w:val="0"/>
      <w:divBdr>
        <w:top w:val="none" w:sz="0" w:space="0" w:color="auto"/>
        <w:left w:val="none" w:sz="0" w:space="0" w:color="auto"/>
        <w:bottom w:val="none" w:sz="0" w:space="0" w:color="auto"/>
        <w:right w:val="none" w:sz="0" w:space="0" w:color="auto"/>
      </w:divBdr>
    </w:div>
    <w:div w:id="1391536321">
      <w:bodyDiv w:val="1"/>
      <w:marLeft w:val="0"/>
      <w:marRight w:val="0"/>
      <w:marTop w:val="0"/>
      <w:marBottom w:val="0"/>
      <w:divBdr>
        <w:top w:val="none" w:sz="0" w:space="0" w:color="auto"/>
        <w:left w:val="none" w:sz="0" w:space="0" w:color="auto"/>
        <w:bottom w:val="none" w:sz="0" w:space="0" w:color="auto"/>
        <w:right w:val="none" w:sz="0" w:space="0" w:color="auto"/>
      </w:divBdr>
    </w:div>
    <w:div w:id="1393119917">
      <w:bodyDiv w:val="1"/>
      <w:marLeft w:val="0"/>
      <w:marRight w:val="0"/>
      <w:marTop w:val="0"/>
      <w:marBottom w:val="0"/>
      <w:divBdr>
        <w:top w:val="none" w:sz="0" w:space="0" w:color="auto"/>
        <w:left w:val="none" w:sz="0" w:space="0" w:color="auto"/>
        <w:bottom w:val="none" w:sz="0" w:space="0" w:color="auto"/>
        <w:right w:val="none" w:sz="0" w:space="0" w:color="auto"/>
      </w:divBdr>
    </w:div>
    <w:div w:id="1393230288">
      <w:bodyDiv w:val="1"/>
      <w:marLeft w:val="0"/>
      <w:marRight w:val="0"/>
      <w:marTop w:val="0"/>
      <w:marBottom w:val="0"/>
      <w:divBdr>
        <w:top w:val="none" w:sz="0" w:space="0" w:color="auto"/>
        <w:left w:val="none" w:sz="0" w:space="0" w:color="auto"/>
        <w:bottom w:val="none" w:sz="0" w:space="0" w:color="auto"/>
        <w:right w:val="none" w:sz="0" w:space="0" w:color="auto"/>
      </w:divBdr>
    </w:div>
    <w:div w:id="1393770081">
      <w:bodyDiv w:val="1"/>
      <w:marLeft w:val="0"/>
      <w:marRight w:val="0"/>
      <w:marTop w:val="0"/>
      <w:marBottom w:val="0"/>
      <w:divBdr>
        <w:top w:val="none" w:sz="0" w:space="0" w:color="auto"/>
        <w:left w:val="none" w:sz="0" w:space="0" w:color="auto"/>
        <w:bottom w:val="none" w:sz="0" w:space="0" w:color="auto"/>
        <w:right w:val="none" w:sz="0" w:space="0" w:color="auto"/>
      </w:divBdr>
    </w:div>
    <w:div w:id="1394693022">
      <w:bodyDiv w:val="1"/>
      <w:marLeft w:val="0"/>
      <w:marRight w:val="0"/>
      <w:marTop w:val="0"/>
      <w:marBottom w:val="0"/>
      <w:divBdr>
        <w:top w:val="none" w:sz="0" w:space="0" w:color="auto"/>
        <w:left w:val="none" w:sz="0" w:space="0" w:color="auto"/>
        <w:bottom w:val="none" w:sz="0" w:space="0" w:color="auto"/>
        <w:right w:val="none" w:sz="0" w:space="0" w:color="auto"/>
      </w:divBdr>
    </w:div>
    <w:div w:id="1394887961">
      <w:bodyDiv w:val="1"/>
      <w:marLeft w:val="0"/>
      <w:marRight w:val="0"/>
      <w:marTop w:val="0"/>
      <w:marBottom w:val="0"/>
      <w:divBdr>
        <w:top w:val="none" w:sz="0" w:space="0" w:color="auto"/>
        <w:left w:val="none" w:sz="0" w:space="0" w:color="auto"/>
        <w:bottom w:val="none" w:sz="0" w:space="0" w:color="auto"/>
        <w:right w:val="none" w:sz="0" w:space="0" w:color="auto"/>
      </w:divBdr>
    </w:div>
    <w:div w:id="1396968991">
      <w:bodyDiv w:val="1"/>
      <w:marLeft w:val="0"/>
      <w:marRight w:val="0"/>
      <w:marTop w:val="0"/>
      <w:marBottom w:val="0"/>
      <w:divBdr>
        <w:top w:val="none" w:sz="0" w:space="0" w:color="auto"/>
        <w:left w:val="none" w:sz="0" w:space="0" w:color="auto"/>
        <w:bottom w:val="none" w:sz="0" w:space="0" w:color="auto"/>
        <w:right w:val="none" w:sz="0" w:space="0" w:color="auto"/>
      </w:divBdr>
    </w:div>
    <w:div w:id="1402559693">
      <w:bodyDiv w:val="1"/>
      <w:marLeft w:val="0"/>
      <w:marRight w:val="0"/>
      <w:marTop w:val="0"/>
      <w:marBottom w:val="0"/>
      <w:divBdr>
        <w:top w:val="none" w:sz="0" w:space="0" w:color="auto"/>
        <w:left w:val="none" w:sz="0" w:space="0" w:color="auto"/>
        <w:bottom w:val="none" w:sz="0" w:space="0" w:color="auto"/>
        <w:right w:val="none" w:sz="0" w:space="0" w:color="auto"/>
      </w:divBdr>
    </w:div>
    <w:div w:id="1404257693">
      <w:bodyDiv w:val="1"/>
      <w:marLeft w:val="0"/>
      <w:marRight w:val="0"/>
      <w:marTop w:val="0"/>
      <w:marBottom w:val="0"/>
      <w:divBdr>
        <w:top w:val="none" w:sz="0" w:space="0" w:color="auto"/>
        <w:left w:val="none" w:sz="0" w:space="0" w:color="auto"/>
        <w:bottom w:val="none" w:sz="0" w:space="0" w:color="auto"/>
        <w:right w:val="none" w:sz="0" w:space="0" w:color="auto"/>
      </w:divBdr>
    </w:div>
    <w:div w:id="1404991879">
      <w:bodyDiv w:val="1"/>
      <w:marLeft w:val="0"/>
      <w:marRight w:val="0"/>
      <w:marTop w:val="0"/>
      <w:marBottom w:val="0"/>
      <w:divBdr>
        <w:top w:val="none" w:sz="0" w:space="0" w:color="auto"/>
        <w:left w:val="none" w:sz="0" w:space="0" w:color="auto"/>
        <w:bottom w:val="none" w:sz="0" w:space="0" w:color="auto"/>
        <w:right w:val="none" w:sz="0" w:space="0" w:color="auto"/>
      </w:divBdr>
    </w:div>
    <w:div w:id="1406805930">
      <w:bodyDiv w:val="1"/>
      <w:marLeft w:val="0"/>
      <w:marRight w:val="0"/>
      <w:marTop w:val="0"/>
      <w:marBottom w:val="0"/>
      <w:divBdr>
        <w:top w:val="none" w:sz="0" w:space="0" w:color="auto"/>
        <w:left w:val="none" w:sz="0" w:space="0" w:color="auto"/>
        <w:bottom w:val="none" w:sz="0" w:space="0" w:color="auto"/>
        <w:right w:val="none" w:sz="0" w:space="0" w:color="auto"/>
      </w:divBdr>
    </w:div>
    <w:div w:id="1407725318">
      <w:bodyDiv w:val="1"/>
      <w:marLeft w:val="0"/>
      <w:marRight w:val="0"/>
      <w:marTop w:val="0"/>
      <w:marBottom w:val="0"/>
      <w:divBdr>
        <w:top w:val="none" w:sz="0" w:space="0" w:color="auto"/>
        <w:left w:val="none" w:sz="0" w:space="0" w:color="auto"/>
        <w:bottom w:val="none" w:sz="0" w:space="0" w:color="auto"/>
        <w:right w:val="none" w:sz="0" w:space="0" w:color="auto"/>
      </w:divBdr>
    </w:div>
    <w:div w:id="1408380220">
      <w:bodyDiv w:val="1"/>
      <w:marLeft w:val="0"/>
      <w:marRight w:val="0"/>
      <w:marTop w:val="0"/>
      <w:marBottom w:val="0"/>
      <w:divBdr>
        <w:top w:val="none" w:sz="0" w:space="0" w:color="auto"/>
        <w:left w:val="none" w:sz="0" w:space="0" w:color="auto"/>
        <w:bottom w:val="none" w:sz="0" w:space="0" w:color="auto"/>
        <w:right w:val="none" w:sz="0" w:space="0" w:color="auto"/>
      </w:divBdr>
    </w:div>
    <w:div w:id="1409156971">
      <w:bodyDiv w:val="1"/>
      <w:marLeft w:val="0"/>
      <w:marRight w:val="0"/>
      <w:marTop w:val="0"/>
      <w:marBottom w:val="0"/>
      <w:divBdr>
        <w:top w:val="none" w:sz="0" w:space="0" w:color="auto"/>
        <w:left w:val="none" w:sz="0" w:space="0" w:color="auto"/>
        <w:bottom w:val="none" w:sz="0" w:space="0" w:color="auto"/>
        <w:right w:val="none" w:sz="0" w:space="0" w:color="auto"/>
      </w:divBdr>
    </w:div>
    <w:div w:id="1409305235">
      <w:bodyDiv w:val="1"/>
      <w:marLeft w:val="0"/>
      <w:marRight w:val="0"/>
      <w:marTop w:val="0"/>
      <w:marBottom w:val="0"/>
      <w:divBdr>
        <w:top w:val="none" w:sz="0" w:space="0" w:color="auto"/>
        <w:left w:val="none" w:sz="0" w:space="0" w:color="auto"/>
        <w:bottom w:val="none" w:sz="0" w:space="0" w:color="auto"/>
        <w:right w:val="none" w:sz="0" w:space="0" w:color="auto"/>
      </w:divBdr>
    </w:div>
    <w:div w:id="1411195671">
      <w:bodyDiv w:val="1"/>
      <w:marLeft w:val="0"/>
      <w:marRight w:val="0"/>
      <w:marTop w:val="0"/>
      <w:marBottom w:val="0"/>
      <w:divBdr>
        <w:top w:val="none" w:sz="0" w:space="0" w:color="auto"/>
        <w:left w:val="none" w:sz="0" w:space="0" w:color="auto"/>
        <w:bottom w:val="none" w:sz="0" w:space="0" w:color="auto"/>
        <w:right w:val="none" w:sz="0" w:space="0" w:color="auto"/>
      </w:divBdr>
    </w:div>
    <w:div w:id="1413894245">
      <w:bodyDiv w:val="1"/>
      <w:marLeft w:val="0"/>
      <w:marRight w:val="0"/>
      <w:marTop w:val="0"/>
      <w:marBottom w:val="0"/>
      <w:divBdr>
        <w:top w:val="none" w:sz="0" w:space="0" w:color="auto"/>
        <w:left w:val="none" w:sz="0" w:space="0" w:color="auto"/>
        <w:bottom w:val="none" w:sz="0" w:space="0" w:color="auto"/>
        <w:right w:val="none" w:sz="0" w:space="0" w:color="auto"/>
      </w:divBdr>
    </w:div>
    <w:div w:id="1414931652">
      <w:bodyDiv w:val="1"/>
      <w:marLeft w:val="0"/>
      <w:marRight w:val="0"/>
      <w:marTop w:val="0"/>
      <w:marBottom w:val="0"/>
      <w:divBdr>
        <w:top w:val="none" w:sz="0" w:space="0" w:color="auto"/>
        <w:left w:val="none" w:sz="0" w:space="0" w:color="auto"/>
        <w:bottom w:val="none" w:sz="0" w:space="0" w:color="auto"/>
        <w:right w:val="none" w:sz="0" w:space="0" w:color="auto"/>
      </w:divBdr>
    </w:div>
    <w:div w:id="1415274250">
      <w:bodyDiv w:val="1"/>
      <w:marLeft w:val="0"/>
      <w:marRight w:val="0"/>
      <w:marTop w:val="0"/>
      <w:marBottom w:val="0"/>
      <w:divBdr>
        <w:top w:val="none" w:sz="0" w:space="0" w:color="auto"/>
        <w:left w:val="none" w:sz="0" w:space="0" w:color="auto"/>
        <w:bottom w:val="none" w:sz="0" w:space="0" w:color="auto"/>
        <w:right w:val="none" w:sz="0" w:space="0" w:color="auto"/>
      </w:divBdr>
    </w:div>
    <w:div w:id="1415544336">
      <w:bodyDiv w:val="1"/>
      <w:marLeft w:val="0"/>
      <w:marRight w:val="0"/>
      <w:marTop w:val="0"/>
      <w:marBottom w:val="0"/>
      <w:divBdr>
        <w:top w:val="none" w:sz="0" w:space="0" w:color="auto"/>
        <w:left w:val="none" w:sz="0" w:space="0" w:color="auto"/>
        <w:bottom w:val="none" w:sz="0" w:space="0" w:color="auto"/>
        <w:right w:val="none" w:sz="0" w:space="0" w:color="auto"/>
      </w:divBdr>
    </w:div>
    <w:div w:id="1415778160">
      <w:bodyDiv w:val="1"/>
      <w:marLeft w:val="0"/>
      <w:marRight w:val="0"/>
      <w:marTop w:val="0"/>
      <w:marBottom w:val="0"/>
      <w:divBdr>
        <w:top w:val="none" w:sz="0" w:space="0" w:color="auto"/>
        <w:left w:val="none" w:sz="0" w:space="0" w:color="auto"/>
        <w:bottom w:val="none" w:sz="0" w:space="0" w:color="auto"/>
        <w:right w:val="none" w:sz="0" w:space="0" w:color="auto"/>
      </w:divBdr>
    </w:div>
    <w:div w:id="1419593904">
      <w:bodyDiv w:val="1"/>
      <w:marLeft w:val="0"/>
      <w:marRight w:val="0"/>
      <w:marTop w:val="0"/>
      <w:marBottom w:val="0"/>
      <w:divBdr>
        <w:top w:val="none" w:sz="0" w:space="0" w:color="auto"/>
        <w:left w:val="none" w:sz="0" w:space="0" w:color="auto"/>
        <w:bottom w:val="none" w:sz="0" w:space="0" w:color="auto"/>
        <w:right w:val="none" w:sz="0" w:space="0" w:color="auto"/>
      </w:divBdr>
    </w:div>
    <w:div w:id="1419980870">
      <w:bodyDiv w:val="1"/>
      <w:marLeft w:val="0"/>
      <w:marRight w:val="0"/>
      <w:marTop w:val="0"/>
      <w:marBottom w:val="0"/>
      <w:divBdr>
        <w:top w:val="none" w:sz="0" w:space="0" w:color="auto"/>
        <w:left w:val="none" w:sz="0" w:space="0" w:color="auto"/>
        <w:bottom w:val="none" w:sz="0" w:space="0" w:color="auto"/>
        <w:right w:val="none" w:sz="0" w:space="0" w:color="auto"/>
      </w:divBdr>
    </w:div>
    <w:div w:id="1420327328">
      <w:bodyDiv w:val="1"/>
      <w:marLeft w:val="0"/>
      <w:marRight w:val="0"/>
      <w:marTop w:val="0"/>
      <w:marBottom w:val="0"/>
      <w:divBdr>
        <w:top w:val="none" w:sz="0" w:space="0" w:color="auto"/>
        <w:left w:val="none" w:sz="0" w:space="0" w:color="auto"/>
        <w:bottom w:val="none" w:sz="0" w:space="0" w:color="auto"/>
        <w:right w:val="none" w:sz="0" w:space="0" w:color="auto"/>
      </w:divBdr>
    </w:div>
    <w:div w:id="1421565900">
      <w:bodyDiv w:val="1"/>
      <w:marLeft w:val="0"/>
      <w:marRight w:val="0"/>
      <w:marTop w:val="0"/>
      <w:marBottom w:val="0"/>
      <w:divBdr>
        <w:top w:val="none" w:sz="0" w:space="0" w:color="auto"/>
        <w:left w:val="none" w:sz="0" w:space="0" w:color="auto"/>
        <w:bottom w:val="none" w:sz="0" w:space="0" w:color="auto"/>
        <w:right w:val="none" w:sz="0" w:space="0" w:color="auto"/>
      </w:divBdr>
    </w:div>
    <w:div w:id="1422337112">
      <w:bodyDiv w:val="1"/>
      <w:marLeft w:val="0"/>
      <w:marRight w:val="0"/>
      <w:marTop w:val="0"/>
      <w:marBottom w:val="0"/>
      <w:divBdr>
        <w:top w:val="none" w:sz="0" w:space="0" w:color="auto"/>
        <w:left w:val="none" w:sz="0" w:space="0" w:color="auto"/>
        <w:bottom w:val="none" w:sz="0" w:space="0" w:color="auto"/>
        <w:right w:val="none" w:sz="0" w:space="0" w:color="auto"/>
      </w:divBdr>
    </w:div>
    <w:div w:id="1422489032">
      <w:bodyDiv w:val="1"/>
      <w:marLeft w:val="0"/>
      <w:marRight w:val="0"/>
      <w:marTop w:val="0"/>
      <w:marBottom w:val="0"/>
      <w:divBdr>
        <w:top w:val="none" w:sz="0" w:space="0" w:color="auto"/>
        <w:left w:val="none" w:sz="0" w:space="0" w:color="auto"/>
        <w:bottom w:val="none" w:sz="0" w:space="0" w:color="auto"/>
        <w:right w:val="none" w:sz="0" w:space="0" w:color="auto"/>
      </w:divBdr>
    </w:div>
    <w:div w:id="1423602081">
      <w:bodyDiv w:val="1"/>
      <w:marLeft w:val="0"/>
      <w:marRight w:val="0"/>
      <w:marTop w:val="0"/>
      <w:marBottom w:val="0"/>
      <w:divBdr>
        <w:top w:val="none" w:sz="0" w:space="0" w:color="auto"/>
        <w:left w:val="none" w:sz="0" w:space="0" w:color="auto"/>
        <w:bottom w:val="none" w:sz="0" w:space="0" w:color="auto"/>
        <w:right w:val="none" w:sz="0" w:space="0" w:color="auto"/>
      </w:divBdr>
    </w:div>
    <w:div w:id="1423989818">
      <w:bodyDiv w:val="1"/>
      <w:marLeft w:val="0"/>
      <w:marRight w:val="0"/>
      <w:marTop w:val="0"/>
      <w:marBottom w:val="0"/>
      <w:divBdr>
        <w:top w:val="none" w:sz="0" w:space="0" w:color="auto"/>
        <w:left w:val="none" w:sz="0" w:space="0" w:color="auto"/>
        <w:bottom w:val="none" w:sz="0" w:space="0" w:color="auto"/>
        <w:right w:val="none" w:sz="0" w:space="0" w:color="auto"/>
      </w:divBdr>
    </w:div>
    <w:div w:id="1424184513">
      <w:bodyDiv w:val="1"/>
      <w:marLeft w:val="0"/>
      <w:marRight w:val="0"/>
      <w:marTop w:val="0"/>
      <w:marBottom w:val="0"/>
      <w:divBdr>
        <w:top w:val="none" w:sz="0" w:space="0" w:color="auto"/>
        <w:left w:val="none" w:sz="0" w:space="0" w:color="auto"/>
        <w:bottom w:val="none" w:sz="0" w:space="0" w:color="auto"/>
        <w:right w:val="none" w:sz="0" w:space="0" w:color="auto"/>
      </w:divBdr>
    </w:div>
    <w:div w:id="1424449773">
      <w:bodyDiv w:val="1"/>
      <w:marLeft w:val="0"/>
      <w:marRight w:val="0"/>
      <w:marTop w:val="0"/>
      <w:marBottom w:val="0"/>
      <w:divBdr>
        <w:top w:val="none" w:sz="0" w:space="0" w:color="auto"/>
        <w:left w:val="none" w:sz="0" w:space="0" w:color="auto"/>
        <w:bottom w:val="none" w:sz="0" w:space="0" w:color="auto"/>
        <w:right w:val="none" w:sz="0" w:space="0" w:color="auto"/>
      </w:divBdr>
    </w:div>
    <w:div w:id="1424690734">
      <w:bodyDiv w:val="1"/>
      <w:marLeft w:val="0"/>
      <w:marRight w:val="0"/>
      <w:marTop w:val="0"/>
      <w:marBottom w:val="0"/>
      <w:divBdr>
        <w:top w:val="none" w:sz="0" w:space="0" w:color="auto"/>
        <w:left w:val="none" w:sz="0" w:space="0" w:color="auto"/>
        <w:bottom w:val="none" w:sz="0" w:space="0" w:color="auto"/>
        <w:right w:val="none" w:sz="0" w:space="0" w:color="auto"/>
      </w:divBdr>
    </w:div>
    <w:div w:id="1424761011">
      <w:bodyDiv w:val="1"/>
      <w:marLeft w:val="0"/>
      <w:marRight w:val="0"/>
      <w:marTop w:val="0"/>
      <w:marBottom w:val="0"/>
      <w:divBdr>
        <w:top w:val="none" w:sz="0" w:space="0" w:color="auto"/>
        <w:left w:val="none" w:sz="0" w:space="0" w:color="auto"/>
        <w:bottom w:val="none" w:sz="0" w:space="0" w:color="auto"/>
        <w:right w:val="none" w:sz="0" w:space="0" w:color="auto"/>
      </w:divBdr>
    </w:div>
    <w:div w:id="1425036706">
      <w:bodyDiv w:val="1"/>
      <w:marLeft w:val="0"/>
      <w:marRight w:val="0"/>
      <w:marTop w:val="0"/>
      <w:marBottom w:val="0"/>
      <w:divBdr>
        <w:top w:val="none" w:sz="0" w:space="0" w:color="auto"/>
        <w:left w:val="none" w:sz="0" w:space="0" w:color="auto"/>
        <w:bottom w:val="none" w:sz="0" w:space="0" w:color="auto"/>
        <w:right w:val="none" w:sz="0" w:space="0" w:color="auto"/>
      </w:divBdr>
    </w:div>
    <w:div w:id="1425222760">
      <w:bodyDiv w:val="1"/>
      <w:marLeft w:val="0"/>
      <w:marRight w:val="0"/>
      <w:marTop w:val="0"/>
      <w:marBottom w:val="0"/>
      <w:divBdr>
        <w:top w:val="none" w:sz="0" w:space="0" w:color="auto"/>
        <w:left w:val="none" w:sz="0" w:space="0" w:color="auto"/>
        <w:bottom w:val="none" w:sz="0" w:space="0" w:color="auto"/>
        <w:right w:val="none" w:sz="0" w:space="0" w:color="auto"/>
      </w:divBdr>
    </w:div>
    <w:div w:id="1426072868">
      <w:bodyDiv w:val="1"/>
      <w:marLeft w:val="0"/>
      <w:marRight w:val="0"/>
      <w:marTop w:val="0"/>
      <w:marBottom w:val="0"/>
      <w:divBdr>
        <w:top w:val="none" w:sz="0" w:space="0" w:color="auto"/>
        <w:left w:val="none" w:sz="0" w:space="0" w:color="auto"/>
        <w:bottom w:val="none" w:sz="0" w:space="0" w:color="auto"/>
        <w:right w:val="none" w:sz="0" w:space="0" w:color="auto"/>
      </w:divBdr>
    </w:div>
    <w:div w:id="1426148420">
      <w:bodyDiv w:val="1"/>
      <w:marLeft w:val="0"/>
      <w:marRight w:val="0"/>
      <w:marTop w:val="0"/>
      <w:marBottom w:val="0"/>
      <w:divBdr>
        <w:top w:val="none" w:sz="0" w:space="0" w:color="auto"/>
        <w:left w:val="none" w:sz="0" w:space="0" w:color="auto"/>
        <w:bottom w:val="none" w:sz="0" w:space="0" w:color="auto"/>
        <w:right w:val="none" w:sz="0" w:space="0" w:color="auto"/>
      </w:divBdr>
    </w:div>
    <w:div w:id="1426269759">
      <w:bodyDiv w:val="1"/>
      <w:marLeft w:val="0"/>
      <w:marRight w:val="0"/>
      <w:marTop w:val="0"/>
      <w:marBottom w:val="0"/>
      <w:divBdr>
        <w:top w:val="none" w:sz="0" w:space="0" w:color="auto"/>
        <w:left w:val="none" w:sz="0" w:space="0" w:color="auto"/>
        <w:bottom w:val="none" w:sz="0" w:space="0" w:color="auto"/>
        <w:right w:val="none" w:sz="0" w:space="0" w:color="auto"/>
      </w:divBdr>
    </w:div>
    <w:div w:id="1426850527">
      <w:bodyDiv w:val="1"/>
      <w:marLeft w:val="0"/>
      <w:marRight w:val="0"/>
      <w:marTop w:val="0"/>
      <w:marBottom w:val="0"/>
      <w:divBdr>
        <w:top w:val="none" w:sz="0" w:space="0" w:color="auto"/>
        <w:left w:val="none" w:sz="0" w:space="0" w:color="auto"/>
        <w:bottom w:val="none" w:sz="0" w:space="0" w:color="auto"/>
        <w:right w:val="none" w:sz="0" w:space="0" w:color="auto"/>
      </w:divBdr>
    </w:div>
    <w:div w:id="1428233066">
      <w:bodyDiv w:val="1"/>
      <w:marLeft w:val="0"/>
      <w:marRight w:val="0"/>
      <w:marTop w:val="0"/>
      <w:marBottom w:val="0"/>
      <w:divBdr>
        <w:top w:val="none" w:sz="0" w:space="0" w:color="auto"/>
        <w:left w:val="none" w:sz="0" w:space="0" w:color="auto"/>
        <w:bottom w:val="none" w:sz="0" w:space="0" w:color="auto"/>
        <w:right w:val="none" w:sz="0" w:space="0" w:color="auto"/>
      </w:divBdr>
    </w:div>
    <w:div w:id="1431394713">
      <w:bodyDiv w:val="1"/>
      <w:marLeft w:val="0"/>
      <w:marRight w:val="0"/>
      <w:marTop w:val="0"/>
      <w:marBottom w:val="0"/>
      <w:divBdr>
        <w:top w:val="none" w:sz="0" w:space="0" w:color="auto"/>
        <w:left w:val="none" w:sz="0" w:space="0" w:color="auto"/>
        <w:bottom w:val="none" w:sz="0" w:space="0" w:color="auto"/>
        <w:right w:val="none" w:sz="0" w:space="0" w:color="auto"/>
      </w:divBdr>
    </w:div>
    <w:div w:id="1431699745">
      <w:bodyDiv w:val="1"/>
      <w:marLeft w:val="0"/>
      <w:marRight w:val="0"/>
      <w:marTop w:val="0"/>
      <w:marBottom w:val="0"/>
      <w:divBdr>
        <w:top w:val="none" w:sz="0" w:space="0" w:color="auto"/>
        <w:left w:val="none" w:sz="0" w:space="0" w:color="auto"/>
        <w:bottom w:val="none" w:sz="0" w:space="0" w:color="auto"/>
        <w:right w:val="none" w:sz="0" w:space="0" w:color="auto"/>
      </w:divBdr>
    </w:div>
    <w:div w:id="1432045681">
      <w:bodyDiv w:val="1"/>
      <w:marLeft w:val="0"/>
      <w:marRight w:val="0"/>
      <w:marTop w:val="0"/>
      <w:marBottom w:val="0"/>
      <w:divBdr>
        <w:top w:val="none" w:sz="0" w:space="0" w:color="auto"/>
        <w:left w:val="none" w:sz="0" w:space="0" w:color="auto"/>
        <w:bottom w:val="none" w:sz="0" w:space="0" w:color="auto"/>
        <w:right w:val="none" w:sz="0" w:space="0" w:color="auto"/>
      </w:divBdr>
    </w:div>
    <w:div w:id="1436944078">
      <w:bodyDiv w:val="1"/>
      <w:marLeft w:val="0"/>
      <w:marRight w:val="0"/>
      <w:marTop w:val="0"/>
      <w:marBottom w:val="0"/>
      <w:divBdr>
        <w:top w:val="none" w:sz="0" w:space="0" w:color="auto"/>
        <w:left w:val="none" w:sz="0" w:space="0" w:color="auto"/>
        <w:bottom w:val="none" w:sz="0" w:space="0" w:color="auto"/>
        <w:right w:val="none" w:sz="0" w:space="0" w:color="auto"/>
      </w:divBdr>
    </w:div>
    <w:div w:id="1439301990">
      <w:bodyDiv w:val="1"/>
      <w:marLeft w:val="0"/>
      <w:marRight w:val="0"/>
      <w:marTop w:val="0"/>
      <w:marBottom w:val="0"/>
      <w:divBdr>
        <w:top w:val="none" w:sz="0" w:space="0" w:color="auto"/>
        <w:left w:val="none" w:sz="0" w:space="0" w:color="auto"/>
        <w:bottom w:val="none" w:sz="0" w:space="0" w:color="auto"/>
        <w:right w:val="none" w:sz="0" w:space="0" w:color="auto"/>
      </w:divBdr>
    </w:div>
    <w:div w:id="1439830124">
      <w:bodyDiv w:val="1"/>
      <w:marLeft w:val="0"/>
      <w:marRight w:val="0"/>
      <w:marTop w:val="0"/>
      <w:marBottom w:val="0"/>
      <w:divBdr>
        <w:top w:val="none" w:sz="0" w:space="0" w:color="auto"/>
        <w:left w:val="none" w:sz="0" w:space="0" w:color="auto"/>
        <w:bottom w:val="none" w:sz="0" w:space="0" w:color="auto"/>
        <w:right w:val="none" w:sz="0" w:space="0" w:color="auto"/>
      </w:divBdr>
    </w:div>
    <w:div w:id="1441874915">
      <w:bodyDiv w:val="1"/>
      <w:marLeft w:val="0"/>
      <w:marRight w:val="0"/>
      <w:marTop w:val="0"/>
      <w:marBottom w:val="0"/>
      <w:divBdr>
        <w:top w:val="none" w:sz="0" w:space="0" w:color="auto"/>
        <w:left w:val="none" w:sz="0" w:space="0" w:color="auto"/>
        <w:bottom w:val="none" w:sz="0" w:space="0" w:color="auto"/>
        <w:right w:val="none" w:sz="0" w:space="0" w:color="auto"/>
      </w:divBdr>
    </w:div>
    <w:div w:id="1442066747">
      <w:bodyDiv w:val="1"/>
      <w:marLeft w:val="0"/>
      <w:marRight w:val="0"/>
      <w:marTop w:val="0"/>
      <w:marBottom w:val="0"/>
      <w:divBdr>
        <w:top w:val="none" w:sz="0" w:space="0" w:color="auto"/>
        <w:left w:val="none" w:sz="0" w:space="0" w:color="auto"/>
        <w:bottom w:val="none" w:sz="0" w:space="0" w:color="auto"/>
        <w:right w:val="none" w:sz="0" w:space="0" w:color="auto"/>
      </w:divBdr>
    </w:div>
    <w:div w:id="1443038451">
      <w:bodyDiv w:val="1"/>
      <w:marLeft w:val="0"/>
      <w:marRight w:val="0"/>
      <w:marTop w:val="0"/>
      <w:marBottom w:val="0"/>
      <w:divBdr>
        <w:top w:val="none" w:sz="0" w:space="0" w:color="auto"/>
        <w:left w:val="none" w:sz="0" w:space="0" w:color="auto"/>
        <w:bottom w:val="none" w:sz="0" w:space="0" w:color="auto"/>
        <w:right w:val="none" w:sz="0" w:space="0" w:color="auto"/>
      </w:divBdr>
    </w:div>
    <w:div w:id="1443840967">
      <w:bodyDiv w:val="1"/>
      <w:marLeft w:val="0"/>
      <w:marRight w:val="0"/>
      <w:marTop w:val="0"/>
      <w:marBottom w:val="0"/>
      <w:divBdr>
        <w:top w:val="none" w:sz="0" w:space="0" w:color="auto"/>
        <w:left w:val="none" w:sz="0" w:space="0" w:color="auto"/>
        <w:bottom w:val="none" w:sz="0" w:space="0" w:color="auto"/>
        <w:right w:val="none" w:sz="0" w:space="0" w:color="auto"/>
      </w:divBdr>
    </w:div>
    <w:div w:id="1445735323">
      <w:bodyDiv w:val="1"/>
      <w:marLeft w:val="0"/>
      <w:marRight w:val="0"/>
      <w:marTop w:val="0"/>
      <w:marBottom w:val="0"/>
      <w:divBdr>
        <w:top w:val="none" w:sz="0" w:space="0" w:color="auto"/>
        <w:left w:val="none" w:sz="0" w:space="0" w:color="auto"/>
        <w:bottom w:val="none" w:sz="0" w:space="0" w:color="auto"/>
        <w:right w:val="none" w:sz="0" w:space="0" w:color="auto"/>
      </w:divBdr>
    </w:div>
    <w:div w:id="1446190187">
      <w:bodyDiv w:val="1"/>
      <w:marLeft w:val="0"/>
      <w:marRight w:val="0"/>
      <w:marTop w:val="0"/>
      <w:marBottom w:val="0"/>
      <w:divBdr>
        <w:top w:val="none" w:sz="0" w:space="0" w:color="auto"/>
        <w:left w:val="none" w:sz="0" w:space="0" w:color="auto"/>
        <w:bottom w:val="none" w:sz="0" w:space="0" w:color="auto"/>
        <w:right w:val="none" w:sz="0" w:space="0" w:color="auto"/>
      </w:divBdr>
      <w:divsChild>
        <w:div w:id="196822653">
          <w:marLeft w:val="0"/>
          <w:marRight w:val="0"/>
          <w:marTop w:val="0"/>
          <w:marBottom w:val="0"/>
          <w:divBdr>
            <w:top w:val="none" w:sz="0" w:space="0" w:color="auto"/>
            <w:left w:val="none" w:sz="0" w:space="0" w:color="auto"/>
            <w:bottom w:val="none" w:sz="0" w:space="0" w:color="auto"/>
            <w:right w:val="none" w:sz="0" w:space="0" w:color="auto"/>
          </w:divBdr>
          <w:divsChild>
            <w:div w:id="1986012106">
              <w:marLeft w:val="0"/>
              <w:marRight w:val="0"/>
              <w:marTop w:val="0"/>
              <w:marBottom w:val="0"/>
              <w:divBdr>
                <w:top w:val="none" w:sz="0" w:space="0" w:color="auto"/>
                <w:left w:val="none" w:sz="0" w:space="0" w:color="auto"/>
                <w:bottom w:val="none" w:sz="0" w:space="0" w:color="auto"/>
                <w:right w:val="none" w:sz="0" w:space="0" w:color="auto"/>
              </w:divBdr>
              <w:divsChild>
                <w:div w:id="1408989526">
                  <w:marLeft w:val="0"/>
                  <w:marRight w:val="0"/>
                  <w:marTop w:val="0"/>
                  <w:marBottom w:val="0"/>
                  <w:divBdr>
                    <w:top w:val="none" w:sz="0" w:space="0" w:color="auto"/>
                    <w:left w:val="none" w:sz="0" w:space="0" w:color="auto"/>
                    <w:bottom w:val="none" w:sz="0" w:space="0" w:color="auto"/>
                    <w:right w:val="none" w:sz="0" w:space="0" w:color="auto"/>
                  </w:divBdr>
                  <w:divsChild>
                    <w:div w:id="1104495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6579797">
      <w:bodyDiv w:val="1"/>
      <w:marLeft w:val="0"/>
      <w:marRight w:val="0"/>
      <w:marTop w:val="0"/>
      <w:marBottom w:val="0"/>
      <w:divBdr>
        <w:top w:val="none" w:sz="0" w:space="0" w:color="auto"/>
        <w:left w:val="none" w:sz="0" w:space="0" w:color="auto"/>
        <w:bottom w:val="none" w:sz="0" w:space="0" w:color="auto"/>
        <w:right w:val="none" w:sz="0" w:space="0" w:color="auto"/>
      </w:divBdr>
    </w:div>
    <w:div w:id="1446804842">
      <w:bodyDiv w:val="1"/>
      <w:marLeft w:val="0"/>
      <w:marRight w:val="0"/>
      <w:marTop w:val="0"/>
      <w:marBottom w:val="0"/>
      <w:divBdr>
        <w:top w:val="none" w:sz="0" w:space="0" w:color="auto"/>
        <w:left w:val="none" w:sz="0" w:space="0" w:color="auto"/>
        <w:bottom w:val="none" w:sz="0" w:space="0" w:color="auto"/>
        <w:right w:val="none" w:sz="0" w:space="0" w:color="auto"/>
      </w:divBdr>
    </w:div>
    <w:div w:id="1448155219">
      <w:bodyDiv w:val="1"/>
      <w:marLeft w:val="0"/>
      <w:marRight w:val="0"/>
      <w:marTop w:val="0"/>
      <w:marBottom w:val="0"/>
      <w:divBdr>
        <w:top w:val="none" w:sz="0" w:space="0" w:color="auto"/>
        <w:left w:val="none" w:sz="0" w:space="0" w:color="auto"/>
        <w:bottom w:val="none" w:sz="0" w:space="0" w:color="auto"/>
        <w:right w:val="none" w:sz="0" w:space="0" w:color="auto"/>
      </w:divBdr>
    </w:div>
    <w:div w:id="1449349514">
      <w:bodyDiv w:val="1"/>
      <w:marLeft w:val="0"/>
      <w:marRight w:val="0"/>
      <w:marTop w:val="0"/>
      <w:marBottom w:val="0"/>
      <w:divBdr>
        <w:top w:val="none" w:sz="0" w:space="0" w:color="auto"/>
        <w:left w:val="none" w:sz="0" w:space="0" w:color="auto"/>
        <w:bottom w:val="none" w:sz="0" w:space="0" w:color="auto"/>
        <w:right w:val="none" w:sz="0" w:space="0" w:color="auto"/>
      </w:divBdr>
    </w:div>
    <w:div w:id="1451392669">
      <w:bodyDiv w:val="1"/>
      <w:marLeft w:val="0"/>
      <w:marRight w:val="0"/>
      <w:marTop w:val="0"/>
      <w:marBottom w:val="0"/>
      <w:divBdr>
        <w:top w:val="none" w:sz="0" w:space="0" w:color="auto"/>
        <w:left w:val="none" w:sz="0" w:space="0" w:color="auto"/>
        <w:bottom w:val="none" w:sz="0" w:space="0" w:color="auto"/>
        <w:right w:val="none" w:sz="0" w:space="0" w:color="auto"/>
      </w:divBdr>
    </w:div>
    <w:div w:id="1451899230">
      <w:bodyDiv w:val="1"/>
      <w:marLeft w:val="0"/>
      <w:marRight w:val="0"/>
      <w:marTop w:val="0"/>
      <w:marBottom w:val="0"/>
      <w:divBdr>
        <w:top w:val="none" w:sz="0" w:space="0" w:color="auto"/>
        <w:left w:val="none" w:sz="0" w:space="0" w:color="auto"/>
        <w:bottom w:val="none" w:sz="0" w:space="0" w:color="auto"/>
        <w:right w:val="none" w:sz="0" w:space="0" w:color="auto"/>
      </w:divBdr>
    </w:div>
    <w:div w:id="1455173172">
      <w:bodyDiv w:val="1"/>
      <w:marLeft w:val="0"/>
      <w:marRight w:val="0"/>
      <w:marTop w:val="0"/>
      <w:marBottom w:val="0"/>
      <w:divBdr>
        <w:top w:val="none" w:sz="0" w:space="0" w:color="auto"/>
        <w:left w:val="none" w:sz="0" w:space="0" w:color="auto"/>
        <w:bottom w:val="none" w:sz="0" w:space="0" w:color="auto"/>
        <w:right w:val="none" w:sz="0" w:space="0" w:color="auto"/>
      </w:divBdr>
    </w:div>
    <w:div w:id="1456295388">
      <w:bodyDiv w:val="1"/>
      <w:marLeft w:val="0"/>
      <w:marRight w:val="0"/>
      <w:marTop w:val="0"/>
      <w:marBottom w:val="0"/>
      <w:divBdr>
        <w:top w:val="none" w:sz="0" w:space="0" w:color="auto"/>
        <w:left w:val="none" w:sz="0" w:space="0" w:color="auto"/>
        <w:bottom w:val="none" w:sz="0" w:space="0" w:color="auto"/>
        <w:right w:val="none" w:sz="0" w:space="0" w:color="auto"/>
      </w:divBdr>
    </w:div>
    <w:div w:id="1458524244">
      <w:bodyDiv w:val="1"/>
      <w:marLeft w:val="0"/>
      <w:marRight w:val="0"/>
      <w:marTop w:val="0"/>
      <w:marBottom w:val="0"/>
      <w:divBdr>
        <w:top w:val="none" w:sz="0" w:space="0" w:color="auto"/>
        <w:left w:val="none" w:sz="0" w:space="0" w:color="auto"/>
        <w:bottom w:val="none" w:sz="0" w:space="0" w:color="auto"/>
        <w:right w:val="none" w:sz="0" w:space="0" w:color="auto"/>
      </w:divBdr>
    </w:div>
    <w:div w:id="1459566113">
      <w:bodyDiv w:val="1"/>
      <w:marLeft w:val="0"/>
      <w:marRight w:val="0"/>
      <w:marTop w:val="0"/>
      <w:marBottom w:val="0"/>
      <w:divBdr>
        <w:top w:val="none" w:sz="0" w:space="0" w:color="auto"/>
        <w:left w:val="none" w:sz="0" w:space="0" w:color="auto"/>
        <w:bottom w:val="none" w:sz="0" w:space="0" w:color="auto"/>
        <w:right w:val="none" w:sz="0" w:space="0" w:color="auto"/>
      </w:divBdr>
    </w:div>
    <w:div w:id="1466267363">
      <w:bodyDiv w:val="1"/>
      <w:marLeft w:val="0"/>
      <w:marRight w:val="0"/>
      <w:marTop w:val="0"/>
      <w:marBottom w:val="0"/>
      <w:divBdr>
        <w:top w:val="none" w:sz="0" w:space="0" w:color="auto"/>
        <w:left w:val="none" w:sz="0" w:space="0" w:color="auto"/>
        <w:bottom w:val="none" w:sz="0" w:space="0" w:color="auto"/>
        <w:right w:val="none" w:sz="0" w:space="0" w:color="auto"/>
      </w:divBdr>
    </w:div>
    <w:div w:id="1466924268">
      <w:bodyDiv w:val="1"/>
      <w:marLeft w:val="0"/>
      <w:marRight w:val="0"/>
      <w:marTop w:val="0"/>
      <w:marBottom w:val="0"/>
      <w:divBdr>
        <w:top w:val="none" w:sz="0" w:space="0" w:color="auto"/>
        <w:left w:val="none" w:sz="0" w:space="0" w:color="auto"/>
        <w:bottom w:val="none" w:sz="0" w:space="0" w:color="auto"/>
        <w:right w:val="none" w:sz="0" w:space="0" w:color="auto"/>
      </w:divBdr>
    </w:div>
    <w:div w:id="1468859295">
      <w:bodyDiv w:val="1"/>
      <w:marLeft w:val="0"/>
      <w:marRight w:val="0"/>
      <w:marTop w:val="0"/>
      <w:marBottom w:val="0"/>
      <w:divBdr>
        <w:top w:val="none" w:sz="0" w:space="0" w:color="auto"/>
        <w:left w:val="none" w:sz="0" w:space="0" w:color="auto"/>
        <w:bottom w:val="none" w:sz="0" w:space="0" w:color="auto"/>
        <w:right w:val="none" w:sz="0" w:space="0" w:color="auto"/>
      </w:divBdr>
    </w:div>
    <w:div w:id="1469738411">
      <w:bodyDiv w:val="1"/>
      <w:marLeft w:val="0"/>
      <w:marRight w:val="0"/>
      <w:marTop w:val="0"/>
      <w:marBottom w:val="0"/>
      <w:divBdr>
        <w:top w:val="none" w:sz="0" w:space="0" w:color="auto"/>
        <w:left w:val="none" w:sz="0" w:space="0" w:color="auto"/>
        <w:bottom w:val="none" w:sz="0" w:space="0" w:color="auto"/>
        <w:right w:val="none" w:sz="0" w:space="0" w:color="auto"/>
      </w:divBdr>
    </w:div>
    <w:div w:id="1469739175">
      <w:bodyDiv w:val="1"/>
      <w:marLeft w:val="0"/>
      <w:marRight w:val="0"/>
      <w:marTop w:val="0"/>
      <w:marBottom w:val="0"/>
      <w:divBdr>
        <w:top w:val="none" w:sz="0" w:space="0" w:color="auto"/>
        <w:left w:val="none" w:sz="0" w:space="0" w:color="auto"/>
        <w:bottom w:val="none" w:sz="0" w:space="0" w:color="auto"/>
        <w:right w:val="none" w:sz="0" w:space="0" w:color="auto"/>
      </w:divBdr>
    </w:div>
    <w:div w:id="1471244160">
      <w:bodyDiv w:val="1"/>
      <w:marLeft w:val="0"/>
      <w:marRight w:val="0"/>
      <w:marTop w:val="0"/>
      <w:marBottom w:val="0"/>
      <w:divBdr>
        <w:top w:val="none" w:sz="0" w:space="0" w:color="auto"/>
        <w:left w:val="none" w:sz="0" w:space="0" w:color="auto"/>
        <w:bottom w:val="none" w:sz="0" w:space="0" w:color="auto"/>
        <w:right w:val="none" w:sz="0" w:space="0" w:color="auto"/>
      </w:divBdr>
    </w:div>
    <w:div w:id="1471433388">
      <w:bodyDiv w:val="1"/>
      <w:marLeft w:val="0"/>
      <w:marRight w:val="0"/>
      <w:marTop w:val="0"/>
      <w:marBottom w:val="0"/>
      <w:divBdr>
        <w:top w:val="none" w:sz="0" w:space="0" w:color="auto"/>
        <w:left w:val="none" w:sz="0" w:space="0" w:color="auto"/>
        <w:bottom w:val="none" w:sz="0" w:space="0" w:color="auto"/>
        <w:right w:val="none" w:sz="0" w:space="0" w:color="auto"/>
      </w:divBdr>
    </w:div>
    <w:div w:id="1471945928">
      <w:bodyDiv w:val="1"/>
      <w:marLeft w:val="0"/>
      <w:marRight w:val="0"/>
      <w:marTop w:val="0"/>
      <w:marBottom w:val="0"/>
      <w:divBdr>
        <w:top w:val="none" w:sz="0" w:space="0" w:color="auto"/>
        <w:left w:val="none" w:sz="0" w:space="0" w:color="auto"/>
        <w:bottom w:val="none" w:sz="0" w:space="0" w:color="auto"/>
        <w:right w:val="none" w:sz="0" w:space="0" w:color="auto"/>
      </w:divBdr>
    </w:div>
    <w:div w:id="1472215634">
      <w:bodyDiv w:val="1"/>
      <w:marLeft w:val="0"/>
      <w:marRight w:val="0"/>
      <w:marTop w:val="0"/>
      <w:marBottom w:val="0"/>
      <w:divBdr>
        <w:top w:val="none" w:sz="0" w:space="0" w:color="auto"/>
        <w:left w:val="none" w:sz="0" w:space="0" w:color="auto"/>
        <w:bottom w:val="none" w:sz="0" w:space="0" w:color="auto"/>
        <w:right w:val="none" w:sz="0" w:space="0" w:color="auto"/>
      </w:divBdr>
    </w:div>
    <w:div w:id="1473710934">
      <w:bodyDiv w:val="1"/>
      <w:marLeft w:val="0"/>
      <w:marRight w:val="0"/>
      <w:marTop w:val="0"/>
      <w:marBottom w:val="0"/>
      <w:divBdr>
        <w:top w:val="none" w:sz="0" w:space="0" w:color="auto"/>
        <w:left w:val="none" w:sz="0" w:space="0" w:color="auto"/>
        <w:bottom w:val="none" w:sz="0" w:space="0" w:color="auto"/>
        <w:right w:val="none" w:sz="0" w:space="0" w:color="auto"/>
      </w:divBdr>
    </w:div>
    <w:div w:id="1474326399">
      <w:bodyDiv w:val="1"/>
      <w:marLeft w:val="0"/>
      <w:marRight w:val="0"/>
      <w:marTop w:val="0"/>
      <w:marBottom w:val="0"/>
      <w:divBdr>
        <w:top w:val="none" w:sz="0" w:space="0" w:color="auto"/>
        <w:left w:val="none" w:sz="0" w:space="0" w:color="auto"/>
        <w:bottom w:val="none" w:sz="0" w:space="0" w:color="auto"/>
        <w:right w:val="none" w:sz="0" w:space="0" w:color="auto"/>
      </w:divBdr>
    </w:div>
    <w:div w:id="1475441500">
      <w:bodyDiv w:val="1"/>
      <w:marLeft w:val="0"/>
      <w:marRight w:val="0"/>
      <w:marTop w:val="0"/>
      <w:marBottom w:val="0"/>
      <w:divBdr>
        <w:top w:val="none" w:sz="0" w:space="0" w:color="auto"/>
        <w:left w:val="none" w:sz="0" w:space="0" w:color="auto"/>
        <w:bottom w:val="none" w:sz="0" w:space="0" w:color="auto"/>
        <w:right w:val="none" w:sz="0" w:space="0" w:color="auto"/>
      </w:divBdr>
    </w:div>
    <w:div w:id="1475875357">
      <w:bodyDiv w:val="1"/>
      <w:marLeft w:val="0"/>
      <w:marRight w:val="0"/>
      <w:marTop w:val="0"/>
      <w:marBottom w:val="0"/>
      <w:divBdr>
        <w:top w:val="none" w:sz="0" w:space="0" w:color="auto"/>
        <w:left w:val="none" w:sz="0" w:space="0" w:color="auto"/>
        <w:bottom w:val="none" w:sz="0" w:space="0" w:color="auto"/>
        <w:right w:val="none" w:sz="0" w:space="0" w:color="auto"/>
      </w:divBdr>
    </w:div>
    <w:div w:id="1476219822">
      <w:bodyDiv w:val="1"/>
      <w:marLeft w:val="0"/>
      <w:marRight w:val="0"/>
      <w:marTop w:val="0"/>
      <w:marBottom w:val="0"/>
      <w:divBdr>
        <w:top w:val="none" w:sz="0" w:space="0" w:color="auto"/>
        <w:left w:val="none" w:sz="0" w:space="0" w:color="auto"/>
        <w:bottom w:val="none" w:sz="0" w:space="0" w:color="auto"/>
        <w:right w:val="none" w:sz="0" w:space="0" w:color="auto"/>
      </w:divBdr>
    </w:div>
    <w:div w:id="1476294848">
      <w:bodyDiv w:val="1"/>
      <w:marLeft w:val="0"/>
      <w:marRight w:val="0"/>
      <w:marTop w:val="0"/>
      <w:marBottom w:val="0"/>
      <w:divBdr>
        <w:top w:val="none" w:sz="0" w:space="0" w:color="auto"/>
        <w:left w:val="none" w:sz="0" w:space="0" w:color="auto"/>
        <w:bottom w:val="none" w:sz="0" w:space="0" w:color="auto"/>
        <w:right w:val="none" w:sz="0" w:space="0" w:color="auto"/>
      </w:divBdr>
    </w:div>
    <w:div w:id="1476870644">
      <w:bodyDiv w:val="1"/>
      <w:marLeft w:val="0"/>
      <w:marRight w:val="0"/>
      <w:marTop w:val="0"/>
      <w:marBottom w:val="0"/>
      <w:divBdr>
        <w:top w:val="none" w:sz="0" w:space="0" w:color="auto"/>
        <w:left w:val="none" w:sz="0" w:space="0" w:color="auto"/>
        <w:bottom w:val="none" w:sz="0" w:space="0" w:color="auto"/>
        <w:right w:val="none" w:sz="0" w:space="0" w:color="auto"/>
      </w:divBdr>
    </w:div>
    <w:div w:id="1477137895">
      <w:bodyDiv w:val="1"/>
      <w:marLeft w:val="0"/>
      <w:marRight w:val="0"/>
      <w:marTop w:val="0"/>
      <w:marBottom w:val="0"/>
      <w:divBdr>
        <w:top w:val="none" w:sz="0" w:space="0" w:color="auto"/>
        <w:left w:val="none" w:sz="0" w:space="0" w:color="auto"/>
        <w:bottom w:val="none" w:sz="0" w:space="0" w:color="auto"/>
        <w:right w:val="none" w:sz="0" w:space="0" w:color="auto"/>
      </w:divBdr>
    </w:div>
    <w:div w:id="1477603135">
      <w:bodyDiv w:val="1"/>
      <w:marLeft w:val="0"/>
      <w:marRight w:val="0"/>
      <w:marTop w:val="0"/>
      <w:marBottom w:val="0"/>
      <w:divBdr>
        <w:top w:val="none" w:sz="0" w:space="0" w:color="auto"/>
        <w:left w:val="none" w:sz="0" w:space="0" w:color="auto"/>
        <w:bottom w:val="none" w:sz="0" w:space="0" w:color="auto"/>
        <w:right w:val="none" w:sz="0" w:space="0" w:color="auto"/>
      </w:divBdr>
    </w:div>
    <w:div w:id="1478380277">
      <w:bodyDiv w:val="1"/>
      <w:marLeft w:val="0"/>
      <w:marRight w:val="0"/>
      <w:marTop w:val="0"/>
      <w:marBottom w:val="0"/>
      <w:divBdr>
        <w:top w:val="none" w:sz="0" w:space="0" w:color="auto"/>
        <w:left w:val="none" w:sz="0" w:space="0" w:color="auto"/>
        <w:bottom w:val="none" w:sz="0" w:space="0" w:color="auto"/>
        <w:right w:val="none" w:sz="0" w:space="0" w:color="auto"/>
      </w:divBdr>
    </w:div>
    <w:div w:id="1479376783">
      <w:bodyDiv w:val="1"/>
      <w:marLeft w:val="0"/>
      <w:marRight w:val="0"/>
      <w:marTop w:val="0"/>
      <w:marBottom w:val="0"/>
      <w:divBdr>
        <w:top w:val="none" w:sz="0" w:space="0" w:color="auto"/>
        <w:left w:val="none" w:sz="0" w:space="0" w:color="auto"/>
        <w:bottom w:val="none" w:sz="0" w:space="0" w:color="auto"/>
        <w:right w:val="none" w:sz="0" w:space="0" w:color="auto"/>
      </w:divBdr>
    </w:div>
    <w:div w:id="1480147783">
      <w:bodyDiv w:val="1"/>
      <w:marLeft w:val="0"/>
      <w:marRight w:val="0"/>
      <w:marTop w:val="0"/>
      <w:marBottom w:val="0"/>
      <w:divBdr>
        <w:top w:val="none" w:sz="0" w:space="0" w:color="auto"/>
        <w:left w:val="none" w:sz="0" w:space="0" w:color="auto"/>
        <w:bottom w:val="none" w:sz="0" w:space="0" w:color="auto"/>
        <w:right w:val="none" w:sz="0" w:space="0" w:color="auto"/>
      </w:divBdr>
    </w:div>
    <w:div w:id="1481269896">
      <w:bodyDiv w:val="1"/>
      <w:marLeft w:val="0"/>
      <w:marRight w:val="0"/>
      <w:marTop w:val="0"/>
      <w:marBottom w:val="0"/>
      <w:divBdr>
        <w:top w:val="none" w:sz="0" w:space="0" w:color="auto"/>
        <w:left w:val="none" w:sz="0" w:space="0" w:color="auto"/>
        <w:bottom w:val="none" w:sz="0" w:space="0" w:color="auto"/>
        <w:right w:val="none" w:sz="0" w:space="0" w:color="auto"/>
      </w:divBdr>
    </w:div>
    <w:div w:id="1482309214">
      <w:bodyDiv w:val="1"/>
      <w:marLeft w:val="0"/>
      <w:marRight w:val="0"/>
      <w:marTop w:val="0"/>
      <w:marBottom w:val="0"/>
      <w:divBdr>
        <w:top w:val="none" w:sz="0" w:space="0" w:color="auto"/>
        <w:left w:val="none" w:sz="0" w:space="0" w:color="auto"/>
        <w:bottom w:val="none" w:sz="0" w:space="0" w:color="auto"/>
        <w:right w:val="none" w:sz="0" w:space="0" w:color="auto"/>
      </w:divBdr>
    </w:div>
    <w:div w:id="1483694267">
      <w:bodyDiv w:val="1"/>
      <w:marLeft w:val="0"/>
      <w:marRight w:val="0"/>
      <w:marTop w:val="0"/>
      <w:marBottom w:val="0"/>
      <w:divBdr>
        <w:top w:val="none" w:sz="0" w:space="0" w:color="auto"/>
        <w:left w:val="none" w:sz="0" w:space="0" w:color="auto"/>
        <w:bottom w:val="none" w:sz="0" w:space="0" w:color="auto"/>
        <w:right w:val="none" w:sz="0" w:space="0" w:color="auto"/>
      </w:divBdr>
    </w:div>
    <w:div w:id="1484156290">
      <w:bodyDiv w:val="1"/>
      <w:marLeft w:val="0"/>
      <w:marRight w:val="0"/>
      <w:marTop w:val="0"/>
      <w:marBottom w:val="0"/>
      <w:divBdr>
        <w:top w:val="none" w:sz="0" w:space="0" w:color="auto"/>
        <w:left w:val="none" w:sz="0" w:space="0" w:color="auto"/>
        <w:bottom w:val="none" w:sz="0" w:space="0" w:color="auto"/>
        <w:right w:val="none" w:sz="0" w:space="0" w:color="auto"/>
      </w:divBdr>
    </w:div>
    <w:div w:id="1486387111">
      <w:bodyDiv w:val="1"/>
      <w:marLeft w:val="0"/>
      <w:marRight w:val="0"/>
      <w:marTop w:val="0"/>
      <w:marBottom w:val="0"/>
      <w:divBdr>
        <w:top w:val="none" w:sz="0" w:space="0" w:color="auto"/>
        <w:left w:val="none" w:sz="0" w:space="0" w:color="auto"/>
        <w:bottom w:val="none" w:sz="0" w:space="0" w:color="auto"/>
        <w:right w:val="none" w:sz="0" w:space="0" w:color="auto"/>
      </w:divBdr>
    </w:div>
    <w:div w:id="1487748691">
      <w:bodyDiv w:val="1"/>
      <w:marLeft w:val="0"/>
      <w:marRight w:val="0"/>
      <w:marTop w:val="0"/>
      <w:marBottom w:val="0"/>
      <w:divBdr>
        <w:top w:val="none" w:sz="0" w:space="0" w:color="auto"/>
        <w:left w:val="none" w:sz="0" w:space="0" w:color="auto"/>
        <w:bottom w:val="none" w:sz="0" w:space="0" w:color="auto"/>
        <w:right w:val="none" w:sz="0" w:space="0" w:color="auto"/>
      </w:divBdr>
    </w:div>
    <w:div w:id="1488354477">
      <w:bodyDiv w:val="1"/>
      <w:marLeft w:val="0"/>
      <w:marRight w:val="0"/>
      <w:marTop w:val="0"/>
      <w:marBottom w:val="0"/>
      <w:divBdr>
        <w:top w:val="none" w:sz="0" w:space="0" w:color="auto"/>
        <w:left w:val="none" w:sz="0" w:space="0" w:color="auto"/>
        <w:bottom w:val="none" w:sz="0" w:space="0" w:color="auto"/>
        <w:right w:val="none" w:sz="0" w:space="0" w:color="auto"/>
      </w:divBdr>
    </w:div>
    <w:div w:id="1489008740">
      <w:bodyDiv w:val="1"/>
      <w:marLeft w:val="0"/>
      <w:marRight w:val="0"/>
      <w:marTop w:val="0"/>
      <w:marBottom w:val="0"/>
      <w:divBdr>
        <w:top w:val="none" w:sz="0" w:space="0" w:color="auto"/>
        <w:left w:val="none" w:sz="0" w:space="0" w:color="auto"/>
        <w:bottom w:val="none" w:sz="0" w:space="0" w:color="auto"/>
        <w:right w:val="none" w:sz="0" w:space="0" w:color="auto"/>
      </w:divBdr>
    </w:div>
    <w:div w:id="1490092674">
      <w:bodyDiv w:val="1"/>
      <w:marLeft w:val="0"/>
      <w:marRight w:val="0"/>
      <w:marTop w:val="0"/>
      <w:marBottom w:val="0"/>
      <w:divBdr>
        <w:top w:val="none" w:sz="0" w:space="0" w:color="auto"/>
        <w:left w:val="none" w:sz="0" w:space="0" w:color="auto"/>
        <w:bottom w:val="none" w:sz="0" w:space="0" w:color="auto"/>
        <w:right w:val="none" w:sz="0" w:space="0" w:color="auto"/>
      </w:divBdr>
    </w:div>
    <w:div w:id="1490320590">
      <w:bodyDiv w:val="1"/>
      <w:marLeft w:val="0"/>
      <w:marRight w:val="0"/>
      <w:marTop w:val="0"/>
      <w:marBottom w:val="0"/>
      <w:divBdr>
        <w:top w:val="none" w:sz="0" w:space="0" w:color="auto"/>
        <w:left w:val="none" w:sz="0" w:space="0" w:color="auto"/>
        <w:bottom w:val="none" w:sz="0" w:space="0" w:color="auto"/>
        <w:right w:val="none" w:sz="0" w:space="0" w:color="auto"/>
      </w:divBdr>
    </w:div>
    <w:div w:id="1490749449">
      <w:bodyDiv w:val="1"/>
      <w:marLeft w:val="0"/>
      <w:marRight w:val="0"/>
      <w:marTop w:val="0"/>
      <w:marBottom w:val="0"/>
      <w:divBdr>
        <w:top w:val="none" w:sz="0" w:space="0" w:color="auto"/>
        <w:left w:val="none" w:sz="0" w:space="0" w:color="auto"/>
        <w:bottom w:val="none" w:sz="0" w:space="0" w:color="auto"/>
        <w:right w:val="none" w:sz="0" w:space="0" w:color="auto"/>
      </w:divBdr>
    </w:div>
    <w:div w:id="1491603171">
      <w:bodyDiv w:val="1"/>
      <w:marLeft w:val="0"/>
      <w:marRight w:val="0"/>
      <w:marTop w:val="0"/>
      <w:marBottom w:val="0"/>
      <w:divBdr>
        <w:top w:val="none" w:sz="0" w:space="0" w:color="auto"/>
        <w:left w:val="none" w:sz="0" w:space="0" w:color="auto"/>
        <w:bottom w:val="none" w:sz="0" w:space="0" w:color="auto"/>
        <w:right w:val="none" w:sz="0" w:space="0" w:color="auto"/>
      </w:divBdr>
    </w:div>
    <w:div w:id="1493258714">
      <w:bodyDiv w:val="1"/>
      <w:marLeft w:val="0"/>
      <w:marRight w:val="0"/>
      <w:marTop w:val="0"/>
      <w:marBottom w:val="0"/>
      <w:divBdr>
        <w:top w:val="none" w:sz="0" w:space="0" w:color="auto"/>
        <w:left w:val="none" w:sz="0" w:space="0" w:color="auto"/>
        <w:bottom w:val="none" w:sz="0" w:space="0" w:color="auto"/>
        <w:right w:val="none" w:sz="0" w:space="0" w:color="auto"/>
      </w:divBdr>
    </w:div>
    <w:div w:id="1494100327">
      <w:bodyDiv w:val="1"/>
      <w:marLeft w:val="0"/>
      <w:marRight w:val="0"/>
      <w:marTop w:val="0"/>
      <w:marBottom w:val="0"/>
      <w:divBdr>
        <w:top w:val="none" w:sz="0" w:space="0" w:color="auto"/>
        <w:left w:val="none" w:sz="0" w:space="0" w:color="auto"/>
        <w:bottom w:val="none" w:sz="0" w:space="0" w:color="auto"/>
        <w:right w:val="none" w:sz="0" w:space="0" w:color="auto"/>
      </w:divBdr>
    </w:div>
    <w:div w:id="1496147727">
      <w:bodyDiv w:val="1"/>
      <w:marLeft w:val="0"/>
      <w:marRight w:val="0"/>
      <w:marTop w:val="0"/>
      <w:marBottom w:val="0"/>
      <w:divBdr>
        <w:top w:val="none" w:sz="0" w:space="0" w:color="auto"/>
        <w:left w:val="none" w:sz="0" w:space="0" w:color="auto"/>
        <w:bottom w:val="none" w:sz="0" w:space="0" w:color="auto"/>
        <w:right w:val="none" w:sz="0" w:space="0" w:color="auto"/>
      </w:divBdr>
    </w:div>
    <w:div w:id="1500803468">
      <w:bodyDiv w:val="1"/>
      <w:marLeft w:val="0"/>
      <w:marRight w:val="0"/>
      <w:marTop w:val="0"/>
      <w:marBottom w:val="0"/>
      <w:divBdr>
        <w:top w:val="none" w:sz="0" w:space="0" w:color="auto"/>
        <w:left w:val="none" w:sz="0" w:space="0" w:color="auto"/>
        <w:bottom w:val="none" w:sz="0" w:space="0" w:color="auto"/>
        <w:right w:val="none" w:sz="0" w:space="0" w:color="auto"/>
      </w:divBdr>
    </w:div>
    <w:div w:id="1501000842">
      <w:bodyDiv w:val="1"/>
      <w:marLeft w:val="0"/>
      <w:marRight w:val="0"/>
      <w:marTop w:val="0"/>
      <w:marBottom w:val="0"/>
      <w:divBdr>
        <w:top w:val="none" w:sz="0" w:space="0" w:color="auto"/>
        <w:left w:val="none" w:sz="0" w:space="0" w:color="auto"/>
        <w:bottom w:val="none" w:sz="0" w:space="0" w:color="auto"/>
        <w:right w:val="none" w:sz="0" w:space="0" w:color="auto"/>
      </w:divBdr>
    </w:div>
    <w:div w:id="1501195525">
      <w:bodyDiv w:val="1"/>
      <w:marLeft w:val="0"/>
      <w:marRight w:val="0"/>
      <w:marTop w:val="0"/>
      <w:marBottom w:val="0"/>
      <w:divBdr>
        <w:top w:val="none" w:sz="0" w:space="0" w:color="auto"/>
        <w:left w:val="none" w:sz="0" w:space="0" w:color="auto"/>
        <w:bottom w:val="none" w:sz="0" w:space="0" w:color="auto"/>
        <w:right w:val="none" w:sz="0" w:space="0" w:color="auto"/>
      </w:divBdr>
    </w:div>
    <w:div w:id="1501391360">
      <w:bodyDiv w:val="1"/>
      <w:marLeft w:val="0"/>
      <w:marRight w:val="0"/>
      <w:marTop w:val="0"/>
      <w:marBottom w:val="0"/>
      <w:divBdr>
        <w:top w:val="none" w:sz="0" w:space="0" w:color="auto"/>
        <w:left w:val="none" w:sz="0" w:space="0" w:color="auto"/>
        <w:bottom w:val="none" w:sz="0" w:space="0" w:color="auto"/>
        <w:right w:val="none" w:sz="0" w:space="0" w:color="auto"/>
      </w:divBdr>
    </w:div>
    <w:div w:id="1501655600">
      <w:bodyDiv w:val="1"/>
      <w:marLeft w:val="0"/>
      <w:marRight w:val="0"/>
      <w:marTop w:val="0"/>
      <w:marBottom w:val="0"/>
      <w:divBdr>
        <w:top w:val="none" w:sz="0" w:space="0" w:color="auto"/>
        <w:left w:val="none" w:sz="0" w:space="0" w:color="auto"/>
        <w:bottom w:val="none" w:sz="0" w:space="0" w:color="auto"/>
        <w:right w:val="none" w:sz="0" w:space="0" w:color="auto"/>
      </w:divBdr>
    </w:div>
    <w:div w:id="1501657548">
      <w:bodyDiv w:val="1"/>
      <w:marLeft w:val="0"/>
      <w:marRight w:val="0"/>
      <w:marTop w:val="0"/>
      <w:marBottom w:val="0"/>
      <w:divBdr>
        <w:top w:val="none" w:sz="0" w:space="0" w:color="auto"/>
        <w:left w:val="none" w:sz="0" w:space="0" w:color="auto"/>
        <w:bottom w:val="none" w:sz="0" w:space="0" w:color="auto"/>
        <w:right w:val="none" w:sz="0" w:space="0" w:color="auto"/>
      </w:divBdr>
    </w:div>
    <w:div w:id="1501971037">
      <w:bodyDiv w:val="1"/>
      <w:marLeft w:val="0"/>
      <w:marRight w:val="0"/>
      <w:marTop w:val="0"/>
      <w:marBottom w:val="0"/>
      <w:divBdr>
        <w:top w:val="none" w:sz="0" w:space="0" w:color="auto"/>
        <w:left w:val="none" w:sz="0" w:space="0" w:color="auto"/>
        <w:bottom w:val="none" w:sz="0" w:space="0" w:color="auto"/>
        <w:right w:val="none" w:sz="0" w:space="0" w:color="auto"/>
      </w:divBdr>
    </w:div>
    <w:div w:id="1502044084">
      <w:bodyDiv w:val="1"/>
      <w:marLeft w:val="0"/>
      <w:marRight w:val="0"/>
      <w:marTop w:val="0"/>
      <w:marBottom w:val="0"/>
      <w:divBdr>
        <w:top w:val="none" w:sz="0" w:space="0" w:color="auto"/>
        <w:left w:val="none" w:sz="0" w:space="0" w:color="auto"/>
        <w:bottom w:val="none" w:sz="0" w:space="0" w:color="auto"/>
        <w:right w:val="none" w:sz="0" w:space="0" w:color="auto"/>
      </w:divBdr>
    </w:div>
    <w:div w:id="1504080113">
      <w:bodyDiv w:val="1"/>
      <w:marLeft w:val="0"/>
      <w:marRight w:val="0"/>
      <w:marTop w:val="0"/>
      <w:marBottom w:val="0"/>
      <w:divBdr>
        <w:top w:val="none" w:sz="0" w:space="0" w:color="auto"/>
        <w:left w:val="none" w:sz="0" w:space="0" w:color="auto"/>
        <w:bottom w:val="none" w:sz="0" w:space="0" w:color="auto"/>
        <w:right w:val="none" w:sz="0" w:space="0" w:color="auto"/>
      </w:divBdr>
    </w:div>
    <w:div w:id="1506238899">
      <w:bodyDiv w:val="1"/>
      <w:marLeft w:val="0"/>
      <w:marRight w:val="0"/>
      <w:marTop w:val="0"/>
      <w:marBottom w:val="0"/>
      <w:divBdr>
        <w:top w:val="none" w:sz="0" w:space="0" w:color="auto"/>
        <w:left w:val="none" w:sz="0" w:space="0" w:color="auto"/>
        <w:bottom w:val="none" w:sz="0" w:space="0" w:color="auto"/>
        <w:right w:val="none" w:sz="0" w:space="0" w:color="auto"/>
      </w:divBdr>
    </w:div>
    <w:div w:id="1509784844">
      <w:bodyDiv w:val="1"/>
      <w:marLeft w:val="0"/>
      <w:marRight w:val="0"/>
      <w:marTop w:val="0"/>
      <w:marBottom w:val="0"/>
      <w:divBdr>
        <w:top w:val="none" w:sz="0" w:space="0" w:color="auto"/>
        <w:left w:val="none" w:sz="0" w:space="0" w:color="auto"/>
        <w:bottom w:val="none" w:sz="0" w:space="0" w:color="auto"/>
        <w:right w:val="none" w:sz="0" w:space="0" w:color="auto"/>
      </w:divBdr>
    </w:div>
    <w:div w:id="1509949867">
      <w:bodyDiv w:val="1"/>
      <w:marLeft w:val="0"/>
      <w:marRight w:val="0"/>
      <w:marTop w:val="0"/>
      <w:marBottom w:val="0"/>
      <w:divBdr>
        <w:top w:val="none" w:sz="0" w:space="0" w:color="auto"/>
        <w:left w:val="none" w:sz="0" w:space="0" w:color="auto"/>
        <w:bottom w:val="none" w:sz="0" w:space="0" w:color="auto"/>
        <w:right w:val="none" w:sz="0" w:space="0" w:color="auto"/>
      </w:divBdr>
    </w:div>
    <w:div w:id="1510103042">
      <w:bodyDiv w:val="1"/>
      <w:marLeft w:val="0"/>
      <w:marRight w:val="0"/>
      <w:marTop w:val="0"/>
      <w:marBottom w:val="0"/>
      <w:divBdr>
        <w:top w:val="none" w:sz="0" w:space="0" w:color="auto"/>
        <w:left w:val="none" w:sz="0" w:space="0" w:color="auto"/>
        <w:bottom w:val="none" w:sz="0" w:space="0" w:color="auto"/>
        <w:right w:val="none" w:sz="0" w:space="0" w:color="auto"/>
      </w:divBdr>
    </w:div>
    <w:div w:id="1510832066">
      <w:bodyDiv w:val="1"/>
      <w:marLeft w:val="0"/>
      <w:marRight w:val="0"/>
      <w:marTop w:val="0"/>
      <w:marBottom w:val="0"/>
      <w:divBdr>
        <w:top w:val="none" w:sz="0" w:space="0" w:color="auto"/>
        <w:left w:val="none" w:sz="0" w:space="0" w:color="auto"/>
        <w:bottom w:val="none" w:sz="0" w:space="0" w:color="auto"/>
        <w:right w:val="none" w:sz="0" w:space="0" w:color="auto"/>
      </w:divBdr>
    </w:div>
    <w:div w:id="1511487547">
      <w:bodyDiv w:val="1"/>
      <w:marLeft w:val="0"/>
      <w:marRight w:val="0"/>
      <w:marTop w:val="0"/>
      <w:marBottom w:val="0"/>
      <w:divBdr>
        <w:top w:val="none" w:sz="0" w:space="0" w:color="auto"/>
        <w:left w:val="none" w:sz="0" w:space="0" w:color="auto"/>
        <w:bottom w:val="none" w:sz="0" w:space="0" w:color="auto"/>
        <w:right w:val="none" w:sz="0" w:space="0" w:color="auto"/>
      </w:divBdr>
    </w:div>
    <w:div w:id="1511795298">
      <w:bodyDiv w:val="1"/>
      <w:marLeft w:val="0"/>
      <w:marRight w:val="0"/>
      <w:marTop w:val="0"/>
      <w:marBottom w:val="0"/>
      <w:divBdr>
        <w:top w:val="none" w:sz="0" w:space="0" w:color="auto"/>
        <w:left w:val="none" w:sz="0" w:space="0" w:color="auto"/>
        <w:bottom w:val="none" w:sz="0" w:space="0" w:color="auto"/>
        <w:right w:val="none" w:sz="0" w:space="0" w:color="auto"/>
      </w:divBdr>
      <w:divsChild>
        <w:div w:id="638608740">
          <w:marLeft w:val="0"/>
          <w:marRight w:val="0"/>
          <w:marTop w:val="0"/>
          <w:marBottom w:val="0"/>
          <w:divBdr>
            <w:top w:val="none" w:sz="0" w:space="0" w:color="auto"/>
            <w:left w:val="none" w:sz="0" w:space="0" w:color="auto"/>
            <w:bottom w:val="none" w:sz="0" w:space="0" w:color="auto"/>
            <w:right w:val="none" w:sz="0" w:space="0" w:color="auto"/>
          </w:divBdr>
          <w:divsChild>
            <w:div w:id="351616095">
              <w:marLeft w:val="0"/>
              <w:marRight w:val="0"/>
              <w:marTop w:val="0"/>
              <w:marBottom w:val="0"/>
              <w:divBdr>
                <w:top w:val="none" w:sz="0" w:space="0" w:color="auto"/>
                <w:left w:val="none" w:sz="0" w:space="0" w:color="auto"/>
                <w:bottom w:val="none" w:sz="0" w:space="0" w:color="auto"/>
                <w:right w:val="none" w:sz="0" w:space="0" w:color="auto"/>
              </w:divBdr>
              <w:divsChild>
                <w:div w:id="1334458859">
                  <w:marLeft w:val="0"/>
                  <w:marRight w:val="0"/>
                  <w:marTop w:val="0"/>
                  <w:marBottom w:val="0"/>
                  <w:divBdr>
                    <w:top w:val="none" w:sz="0" w:space="0" w:color="auto"/>
                    <w:left w:val="none" w:sz="0" w:space="0" w:color="auto"/>
                    <w:bottom w:val="none" w:sz="0" w:space="0" w:color="auto"/>
                    <w:right w:val="none" w:sz="0" w:space="0" w:color="auto"/>
                  </w:divBdr>
                  <w:divsChild>
                    <w:div w:id="749080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3493871">
      <w:bodyDiv w:val="1"/>
      <w:marLeft w:val="0"/>
      <w:marRight w:val="0"/>
      <w:marTop w:val="0"/>
      <w:marBottom w:val="0"/>
      <w:divBdr>
        <w:top w:val="none" w:sz="0" w:space="0" w:color="auto"/>
        <w:left w:val="none" w:sz="0" w:space="0" w:color="auto"/>
        <w:bottom w:val="none" w:sz="0" w:space="0" w:color="auto"/>
        <w:right w:val="none" w:sz="0" w:space="0" w:color="auto"/>
      </w:divBdr>
    </w:div>
    <w:div w:id="1516646899">
      <w:bodyDiv w:val="1"/>
      <w:marLeft w:val="0"/>
      <w:marRight w:val="0"/>
      <w:marTop w:val="0"/>
      <w:marBottom w:val="0"/>
      <w:divBdr>
        <w:top w:val="none" w:sz="0" w:space="0" w:color="auto"/>
        <w:left w:val="none" w:sz="0" w:space="0" w:color="auto"/>
        <w:bottom w:val="none" w:sz="0" w:space="0" w:color="auto"/>
        <w:right w:val="none" w:sz="0" w:space="0" w:color="auto"/>
      </w:divBdr>
    </w:div>
    <w:div w:id="1516918677">
      <w:bodyDiv w:val="1"/>
      <w:marLeft w:val="0"/>
      <w:marRight w:val="0"/>
      <w:marTop w:val="0"/>
      <w:marBottom w:val="0"/>
      <w:divBdr>
        <w:top w:val="none" w:sz="0" w:space="0" w:color="auto"/>
        <w:left w:val="none" w:sz="0" w:space="0" w:color="auto"/>
        <w:bottom w:val="none" w:sz="0" w:space="0" w:color="auto"/>
        <w:right w:val="none" w:sz="0" w:space="0" w:color="auto"/>
      </w:divBdr>
    </w:div>
    <w:div w:id="1517227417">
      <w:bodyDiv w:val="1"/>
      <w:marLeft w:val="0"/>
      <w:marRight w:val="0"/>
      <w:marTop w:val="0"/>
      <w:marBottom w:val="0"/>
      <w:divBdr>
        <w:top w:val="none" w:sz="0" w:space="0" w:color="auto"/>
        <w:left w:val="none" w:sz="0" w:space="0" w:color="auto"/>
        <w:bottom w:val="none" w:sz="0" w:space="0" w:color="auto"/>
        <w:right w:val="none" w:sz="0" w:space="0" w:color="auto"/>
      </w:divBdr>
    </w:div>
    <w:div w:id="1518933542">
      <w:bodyDiv w:val="1"/>
      <w:marLeft w:val="0"/>
      <w:marRight w:val="0"/>
      <w:marTop w:val="0"/>
      <w:marBottom w:val="0"/>
      <w:divBdr>
        <w:top w:val="none" w:sz="0" w:space="0" w:color="auto"/>
        <w:left w:val="none" w:sz="0" w:space="0" w:color="auto"/>
        <w:bottom w:val="none" w:sz="0" w:space="0" w:color="auto"/>
        <w:right w:val="none" w:sz="0" w:space="0" w:color="auto"/>
      </w:divBdr>
    </w:div>
    <w:div w:id="1518957380">
      <w:bodyDiv w:val="1"/>
      <w:marLeft w:val="0"/>
      <w:marRight w:val="0"/>
      <w:marTop w:val="0"/>
      <w:marBottom w:val="0"/>
      <w:divBdr>
        <w:top w:val="none" w:sz="0" w:space="0" w:color="auto"/>
        <w:left w:val="none" w:sz="0" w:space="0" w:color="auto"/>
        <w:bottom w:val="none" w:sz="0" w:space="0" w:color="auto"/>
        <w:right w:val="none" w:sz="0" w:space="0" w:color="auto"/>
      </w:divBdr>
    </w:div>
    <w:div w:id="1518958863">
      <w:bodyDiv w:val="1"/>
      <w:marLeft w:val="0"/>
      <w:marRight w:val="0"/>
      <w:marTop w:val="0"/>
      <w:marBottom w:val="0"/>
      <w:divBdr>
        <w:top w:val="none" w:sz="0" w:space="0" w:color="auto"/>
        <w:left w:val="none" w:sz="0" w:space="0" w:color="auto"/>
        <w:bottom w:val="none" w:sz="0" w:space="0" w:color="auto"/>
        <w:right w:val="none" w:sz="0" w:space="0" w:color="auto"/>
      </w:divBdr>
    </w:div>
    <w:div w:id="1519005332">
      <w:bodyDiv w:val="1"/>
      <w:marLeft w:val="0"/>
      <w:marRight w:val="0"/>
      <w:marTop w:val="0"/>
      <w:marBottom w:val="0"/>
      <w:divBdr>
        <w:top w:val="none" w:sz="0" w:space="0" w:color="auto"/>
        <w:left w:val="none" w:sz="0" w:space="0" w:color="auto"/>
        <w:bottom w:val="none" w:sz="0" w:space="0" w:color="auto"/>
        <w:right w:val="none" w:sz="0" w:space="0" w:color="auto"/>
      </w:divBdr>
    </w:div>
    <w:div w:id="1519926137">
      <w:bodyDiv w:val="1"/>
      <w:marLeft w:val="0"/>
      <w:marRight w:val="0"/>
      <w:marTop w:val="0"/>
      <w:marBottom w:val="0"/>
      <w:divBdr>
        <w:top w:val="none" w:sz="0" w:space="0" w:color="auto"/>
        <w:left w:val="none" w:sz="0" w:space="0" w:color="auto"/>
        <w:bottom w:val="none" w:sz="0" w:space="0" w:color="auto"/>
        <w:right w:val="none" w:sz="0" w:space="0" w:color="auto"/>
      </w:divBdr>
    </w:div>
    <w:div w:id="1520393100">
      <w:bodyDiv w:val="1"/>
      <w:marLeft w:val="0"/>
      <w:marRight w:val="0"/>
      <w:marTop w:val="0"/>
      <w:marBottom w:val="0"/>
      <w:divBdr>
        <w:top w:val="none" w:sz="0" w:space="0" w:color="auto"/>
        <w:left w:val="none" w:sz="0" w:space="0" w:color="auto"/>
        <w:bottom w:val="none" w:sz="0" w:space="0" w:color="auto"/>
        <w:right w:val="none" w:sz="0" w:space="0" w:color="auto"/>
      </w:divBdr>
    </w:div>
    <w:div w:id="1521048581">
      <w:bodyDiv w:val="1"/>
      <w:marLeft w:val="0"/>
      <w:marRight w:val="0"/>
      <w:marTop w:val="0"/>
      <w:marBottom w:val="0"/>
      <w:divBdr>
        <w:top w:val="none" w:sz="0" w:space="0" w:color="auto"/>
        <w:left w:val="none" w:sz="0" w:space="0" w:color="auto"/>
        <w:bottom w:val="none" w:sz="0" w:space="0" w:color="auto"/>
        <w:right w:val="none" w:sz="0" w:space="0" w:color="auto"/>
      </w:divBdr>
    </w:div>
    <w:div w:id="1521622858">
      <w:bodyDiv w:val="1"/>
      <w:marLeft w:val="0"/>
      <w:marRight w:val="0"/>
      <w:marTop w:val="0"/>
      <w:marBottom w:val="0"/>
      <w:divBdr>
        <w:top w:val="none" w:sz="0" w:space="0" w:color="auto"/>
        <w:left w:val="none" w:sz="0" w:space="0" w:color="auto"/>
        <w:bottom w:val="none" w:sz="0" w:space="0" w:color="auto"/>
        <w:right w:val="none" w:sz="0" w:space="0" w:color="auto"/>
      </w:divBdr>
    </w:div>
    <w:div w:id="1522083038">
      <w:bodyDiv w:val="1"/>
      <w:marLeft w:val="0"/>
      <w:marRight w:val="0"/>
      <w:marTop w:val="0"/>
      <w:marBottom w:val="0"/>
      <w:divBdr>
        <w:top w:val="none" w:sz="0" w:space="0" w:color="auto"/>
        <w:left w:val="none" w:sz="0" w:space="0" w:color="auto"/>
        <w:bottom w:val="none" w:sz="0" w:space="0" w:color="auto"/>
        <w:right w:val="none" w:sz="0" w:space="0" w:color="auto"/>
      </w:divBdr>
    </w:div>
    <w:div w:id="1523544149">
      <w:bodyDiv w:val="1"/>
      <w:marLeft w:val="0"/>
      <w:marRight w:val="0"/>
      <w:marTop w:val="0"/>
      <w:marBottom w:val="0"/>
      <w:divBdr>
        <w:top w:val="none" w:sz="0" w:space="0" w:color="auto"/>
        <w:left w:val="none" w:sz="0" w:space="0" w:color="auto"/>
        <w:bottom w:val="none" w:sz="0" w:space="0" w:color="auto"/>
        <w:right w:val="none" w:sz="0" w:space="0" w:color="auto"/>
      </w:divBdr>
    </w:div>
    <w:div w:id="1523738243">
      <w:bodyDiv w:val="1"/>
      <w:marLeft w:val="0"/>
      <w:marRight w:val="0"/>
      <w:marTop w:val="0"/>
      <w:marBottom w:val="0"/>
      <w:divBdr>
        <w:top w:val="none" w:sz="0" w:space="0" w:color="auto"/>
        <w:left w:val="none" w:sz="0" w:space="0" w:color="auto"/>
        <w:bottom w:val="none" w:sz="0" w:space="0" w:color="auto"/>
        <w:right w:val="none" w:sz="0" w:space="0" w:color="auto"/>
      </w:divBdr>
    </w:div>
    <w:div w:id="1524711097">
      <w:bodyDiv w:val="1"/>
      <w:marLeft w:val="0"/>
      <w:marRight w:val="0"/>
      <w:marTop w:val="0"/>
      <w:marBottom w:val="0"/>
      <w:divBdr>
        <w:top w:val="none" w:sz="0" w:space="0" w:color="auto"/>
        <w:left w:val="none" w:sz="0" w:space="0" w:color="auto"/>
        <w:bottom w:val="none" w:sz="0" w:space="0" w:color="auto"/>
        <w:right w:val="none" w:sz="0" w:space="0" w:color="auto"/>
      </w:divBdr>
    </w:div>
    <w:div w:id="1525827658">
      <w:bodyDiv w:val="1"/>
      <w:marLeft w:val="0"/>
      <w:marRight w:val="0"/>
      <w:marTop w:val="0"/>
      <w:marBottom w:val="0"/>
      <w:divBdr>
        <w:top w:val="none" w:sz="0" w:space="0" w:color="auto"/>
        <w:left w:val="none" w:sz="0" w:space="0" w:color="auto"/>
        <w:bottom w:val="none" w:sz="0" w:space="0" w:color="auto"/>
        <w:right w:val="none" w:sz="0" w:space="0" w:color="auto"/>
      </w:divBdr>
    </w:div>
    <w:div w:id="1526405502">
      <w:bodyDiv w:val="1"/>
      <w:marLeft w:val="0"/>
      <w:marRight w:val="0"/>
      <w:marTop w:val="0"/>
      <w:marBottom w:val="0"/>
      <w:divBdr>
        <w:top w:val="none" w:sz="0" w:space="0" w:color="auto"/>
        <w:left w:val="none" w:sz="0" w:space="0" w:color="auto"/>
        <w:bottom w:val="none" w:sz="0" w:space="0" w:color="auto"/>
        <w:right w:val="none" w:sz="0" w:space="0" w:color="auto"/>
      </w:divBdr>
    </w:div>
    <w:div w:id="1527213671">
      <w:bodyDiv w:val="1"/>
      <w:marLeft w:val="0"/>
      <w:marRight w:val="0"/>
      <w:marTop w:val="0"/>
      <w:marBottom w:val="0"/>
      <w:divBdr>
        <w:top w:val="none" w:sz="0" w:space="0" w:color="auto"/>
        <w:left w:val="none" w:sz="0" w:space="0" w:color="auto"/>
        <w:bottom w:val="none" w:sz="0" w:space="0" w:color="auto"/>
        <w:right w:val="none" w:sz="0" w:space="0" w:color="auto"/>
      </w:divBdr>
    </w:div>
    <w:div w:id="1528323690">
      <w:bodyDiv w:val="1"/>
      <w:marLeft w:val="0"/>
      <w:marRight w:val="0"/>
      <w:marTop w:val="0"/>
      <w:marBottom w:val="0"/>
      <w:divBdr>
        <w:top w:val="none" w:sz="0" w:space="0" w:color="auto"/>
        <w:left w:val="none" w:sz="0" w:space="0" w:color="auto"/>
        <w:bottom w:val="none" w:sz="0" w:space="0" w:color="auto"/>
        <w:right w:val="none" w:sz="0" w:space="0" w:color="auto"/>
      </w:divBdr>
    </w:div>
    <w:div w:id="1529415098">
      <w:bodyDiv w:val="1"/>
      <w:marLeft w:val="0"/>
      <w:marRight w:val="0"/>
      <w:marTop w:val="0"/>
      <w:marBottom w:val="0"/>
      <w:divBdr>
        <w:top w:val="none" w:sz="0" w:space="0" w:color="auto"/>
        <w:left w:val="none" w:sz="0" w:space="0" w:color="auto"/>
        <w:bottom w:val="none" w:sz="0" w:space="0" w:color="auto"/>
        <w:right w:val="none" w:sz="0" w:space="0" w:color="auto"/>
      </w:divBdr>
    </w:div>
    <w:div w:id="1531869460">
      <w:bodyDiv w:val="1"/>
      <w:marLeft w:val="0"/>
      <w:marRight w:val="0"/>
      <w:marTop w:val="0"/>
      <w:marBottom w:val="0"/>
      <w:divBdr>
        <w:top w:val="none" w:sz="0" w:space="0" w:color="auto"/>
        <w:left w:val="none" w:sz="0" w:space="0" w:color="auto"/>
        <w:bottom w:val="none" w:sz="0" w:space="0" w:color="auto"/>
        <w:right w:val="none" w:sz="0" w:space="0" w:color="auto"/>
      </w:divBdr>
    </w:div>
    <w:div w:id="1534071706">
      <w:bodyDiv w:val="1"/>
      <w:marLeft w:val="0"/>
      <w:marRight w:val="0"/>
      <w:marTop w:val="0"/>
      <w:marBottom w:val="0"/>
      <w:divBdr>
        <w:top w:val="none" w:sz="0" w:space="0" w:color="auto"/>
        <w:left w:val="none" w:sz="0" w:space="0" w:color="auto"/>
        <w:bottom w:val="none" w:sz="0" w:space="0" w:color="auto"/>
        <w:right w:val="none" w:sz="0" w:space="0" w:color="auto"/>
      </w:divBdr>
    </w:div>
    <w:div w:id="1534491615">
      <w:bodyDiv w:val="1"/>
      <w:marLeft w:val="0"/>
      <w:marRight w:val="0"/>
      <w:marTop w:val="0"/>
      <w:marBottom w:val="0"/>
      <w:divBdr>
        <w:top w:val="none" w:sz="0" w:space="0" w:color="auto"/>
        <w:left w:val="none" w:sz="0" w:space="0" w:color="auto"/>
        <w:bottom w:val="none" w:sz="0" w:space="0" w:color="auto"/>
        <w:right w:val="none" w:sz="0" w:space="0" w:color="auto"/>
      </w:divBdr>
    </w:div>
    <w:div w:id="1535268030">
      <w:bodyDiv w:val="1"/>
      <w:marLeft w:val="0"/>
      <w:marRight w:val="0"/>
      <w:marTop w:val="0"/>
      <w:marBottom w:val="0"/>
      <w:divBdr>
        <w:top w:val="none" w:sz="0" w:space="0" w:color="auto"/>
        <w:left w:val="none" w:sz="0" w:space="0" w:color="auto"/>
        <w:bottom w:val="none" w:sz="0" w:space="0" w:color="auto"/>
        <w:right w:val="none" w:sz="0" w:space="0" w:color="auto"/>
      </w:divBdr>
    </w:div>
    <w:div w:id="1536195386">
      <w:bodyDiv w:val="1"/>
      <w:marLeft w:val="0"/>
      <w:marRight w:val="0"/>
      <w:marTop w:val="0"/>
      <w:marBottom w:val="0"/>
      <w:divBdr>
        <w:top w:val="none" w:sz="0" w:space="0" w:color="auto"/>
        <w:left w:val="none" w:sz="0" w:space="0" w:color="auto"/>
        <w:bottom w:val="none" w:sz="0" w:space="0" w:color="auto"/>
        <w:right w:val="none" w:sz="0" w:space="0" w:color="auto"/>
      </w:divBdr>
    </w:div>
    <w:div w:id="1536232193">
      <w:bodyDiv w:val="1"/>
      <w:marLeft w:val="0"/>
      <w:marRight w:val="0"/>
      <w:marTop w:val="0"/>
      <w:marBottom w:val="0"/>
      <w:divBdr>
        <w:top w:val="none" w:sz="0" w:space="0" w:color="auto"/>
        <w:left w:val="none" w:sz="0" w:space="0" w:color="auto"/>
        <w:bottom w:val="none" w:sz="0" w:space="0" w:color="auto"/>
        <w:right w:val="none" w:sz="0" w:space="0" w:color="auto"/>
      </w:divBdr>
    </w:div>
    <w:div w:id="1536574211">
      <w:bodyDiv w:val="1"/>
      <w:marLeft w:val="0"/>
      <w:marRight w:val="0"/>
      <w:marTop w:val="0"/>
      <w:marBottom w:val="0"/>
      <w:divBdr>
        <w:top w:val="none" w:sz="0" w:space="0" w:color="auto"/>
        <w:left w:val="none" w:sz="0" w:space="0" w:color="auto"/>
        <w:bottom w:val="none" w:sz="0" w:space="0" w:color="auto"/>
        <w:right w:val="none" w:sz="0" w:space="0" w:color="auto"/>
      </w:divBdr>
    </w:div>
    <w:div w:id="1537304376">
      <w:bodyDiv w:val="1"/>
      <w:marLeft w:val="0"/>
      <w:marRight w:val="0"/>
      <w:marTop w:val="0"/>
      <w:marBottom w:val="0"/>
      <w:divBdr>
        <w:top w:val="none" w:sz="0" w:space="0" w:color="auto"/>
        <w:left w:val="none" w:sz="0" w:space="0" w:color="auto"/>
        <w:bottom w:val="none" w:sz="0" w:space="0" w:color="auto"/>
        <w:right w:val="none" w:sz="0" w:space="0" w:color="auto"/>
      </w:divBdr>
    </w:div>
    <w:div w:id="1538591633">
      <w:bodyDiv w:val="1"/>
      <w:marLeft w:val="0"/>
      <w:marRight w:val="0"/>
      <w:marTop w:val="0"/>
      <w:marBottom w:val="0"/>
      <w:divBdr>
        <w:top w:val="none" w:sz="0" w:space="0" w:color="auto"/>
        <w:left w:val="none" w:sz="0" w:space="0" w:color="auto"/>
        <w:bottom w:val="none" w:sz="0" w:space="0" w:color="auto"/>
        <w:right w:val="none" w:sz="0" w:space="0" w:color="auto"/>
      </w:divBdr>
    </w:div>
    <w:div w:id="1539198146">
      <w:bodyDiv w:val="1"/>
      <w:marLeft w:val="0"/>
      <w:marRight w:val="0"/>
      <w:marTop w:val="0"/>
      <w:marBottom w:val="0"/>
      <w:divBdr>
        <w:top w:val="none" w:sz="0" w:space="0" w:color="auto"/>
        <w:left w:val="none" w:sz="0" w:space="0" w:color="auto"/>
        <w:bottom w:val="none" w:sz="0" w:space="0" w:color="auto"/>
        <w:right w:val="none" w:sz="0" w:space="0" w:color="auto"/>
      </w:divBdr>
    </w:div>
    <w:div w:id="1539970869">
      <w:bodyDiv w:val="1"/>
      <w:marLeft w:val="0"/>
      <w:marRight w:val="0"/>
      <w:marTop w:val="0"/>
      <w:marBottom w:val="0"/>
      <w:divBdr>
        <w:top w:val="none" w:sz="0" w:space="0" w:color="auto"/>
        <w:left w:val="none" w:sz="0" w:space="0" w:color="auto"/>
        <w:bottom w:val="none" w:sz="0" w:space="0" w:color="auto"/>
        <w:right w:val="none" w:sz="0" w:space="0" w:color="auto"/>
      </w:divBdr>
    </w:div>
    <w:div w:id="1540121054">
      <w:bodyDiv w:val="1"/>
      <w:marLeft w:val="0"/>
      <w:marRight w:val="0"/>
      <w:marTop w:val="0"/>
      <w:marBottom w:val="0"/>
      <w:divBdr>
        <w:top w:val="none" w:sz="0" w:space="0" w:color="auto"/>
        <w:left w:val="none" w:sz="0" w:space="0" w:color="auto"/>
        <w:bottom w:val="none" w:sz="0" w:space="0" w:color="auto"/>
        <w:right w:val="none" w:sz="0" w:space="0" w:color="auto"/>
      </w:divBdr>
    </w:div>
    <w:div w:id="1540239002">
      <w:bodyDiv w:val="1"/>
      <w:marLeft w:val="0"/>
      <w:marRight w:val="0"/>
      <w:marTop w:val="0"/>
      <w:marBottom w:val="0"/>
      <w:divBdr>
        <w:top w:val="none" w:sz="0" w:space="0" w:color="auto"/>
        <w:left w:val="none" w:sz="0" w:space="0" w:color="auto"/>
        <w:bottom w:val="none" w:sz="0" w:space="0" w:color="auto"/>
        <w:right w:val="none" w:sz="0" w:space="0" w:color="auto"/>
      </w:divBdr>
    </w:div>
    <w:div w:id="1540823281">
      <w:bodyDiv w:val="1"/>
      <w:marLeft w:val="0"/>
      <w:marRight w:val="0"/>
      <w:marTop w:val="0"/>
      <w:marBottom w:val="0"/>
      <w:divBdr>
        <w:top w:val="none" w:sz="0" w:space="0" w:color="auto"/>
        <w:left w:val="none" w:sz="0" w:space="0" w:color="auto"/>
        <w:bottom w:val="none" w:sz="0" w:space="0" w:color="auto"/>
        <w:right w:val="none" w:sz="0" w:space="0" w:color="auto"/>
      </w:divBdr>
    </w:div>
    <w:div w:id="1542128804">
      <w:bodyDiv w:val="1"/>
      <w:marLeft w:val="0"/>
      <w:marRight w:val="0"/>
      <w:marTop w:val="0"/>
      <w:marBottom w:val="0"/>
      <w:divBdr>
        <w:top w:val="none" w:sz="0" w:space="0" w:color="auto"/>
        <w:left w:val="none" w:sz="0" w:space="0" w:color="auto"/>
        <w:bottom w:val="none" w:sz="0" w:space="0" w:color="auto"/>
        <w:right w:val="none" w:sz="0" w:space="0" w:color="auto"/>
      </w:divBdr>
    </w:div>
    <w:div w:id="1542279951">
      <w:bodyDiv w:val="1"/>
      <w:marLeft w:val="0"/>
      <w:marRight w:val="0"/>
      <w:marTop w:val="0"/>
      <w:marBottom w:val="0"/>
      <w:divBdr>
        <w:top w:val="none" w:sz="0" w:space="0" w:color="auto"/>
        <w:left w:val="none" w:sz="0" w:space="0" w:color="auto"/>
        <w:bottom w:val="none" w:sz="0" w:space="0" w:color="auto"/>
        <w:right w:val="none" w:sz="0" w:space="0" w:color="auto"/>
      </w:divBdr>
    </w:div>
    <w:div w:id="1544519130">
      <w:bodyDiv w:val="1"/>
      <w:marLeft w:val="0"/>
      <w:marRight w:val="0"/>
      <w:marTop w:val="0"/>
      <w:marBottom w:val="0"/>
      <w:divBdr>
        <w:top w:val="none" w:sz="0" w:space="0" w:color="auto"/>
        <w:left w:val="none" w:sz="0" w:space="0" w:color="auto"/>
        <w:bottom w:val="none" w:sz="0" w:space="0" w:color="auto"/>
        <w:right w:val="none" w:sz="0" w:space="0" w:color="auto"/>
      </w:divBdr>
    </w:div>
    <w:div w:id="1545366908">
      <w:bodyDiv w:val="1"/>
      <w:marLeft w:val="0"/>
      <w:marRight w:val="0"/>
      <w:marTop w:val="0"/>
      <w:marBottom w:val="0"/>
      <w:divBdr>
        <w:top w:val="none" w:sz="0" w:space="0" w:color="auto"/>
        <w:left w:val="none" w:sz="0" w:space="0" w:color="auto"/>
        <w:bottom w:val="none" w:sz="0" w:space="0" w:color="auto"/>
        <w:right w:val="none" w:sz="0" w:space="0" w:color="auto"/>
      </w:divBdr>
    </w:div>
    <w:div w:id="1546138430">
      <w:bodyDiv w:val="1"/>
      <w:marLeft w:val="0"/>
      <w:marRight w:val="0"/>
      <w:marTop w:val="0"/>
      <w:marBottom w:val="0"/>
      <w:divBdr>
        <w:top w:val="none" w:sz="0" w:space="0" w:color="auto"/>
        <w:left w:val="none" w:sz="0" w:space="0" w:color="auto"/>
        <w:bottom w:val="none" w:sz="0" w:space="0" w:color="auto"/>
        <w:right w:val="none" w:sz="0" w:space="0" w:color="auto"/>
      </w:divBdr>
    </w:div>
    <w:div w:id="1546789906">
      <w:bodyDiv w:val="1"/>
      <w:marLeft w:val="0"/>
      <w:marRight w:val="0"/>
      <w:marTop w:val="0"/>
      <w:marBottom w:val="0"/>
      <w:divBdr>
        <w:top w:val="none" w:sz="0" w:space="0" w:color="auto"/>
        <w:left w:val="none" w:sz="0" w:space="0" w:color="auto"/>
        <w:bottom w:val="none" w:sz="0" w:space="0" w:color="auto"/>
        <w:right w:val="none" w:sz="0" w:space="0" w:color="auto"/>
      </w:divBdr>
    </w:div>
    <w:div w:id="1548102695">
      <w:bodyDiv w:val="1"/>
      <w:marLeft w:val="0"/>
      <w:marRight w:val="0"/>
      <w:marTop w:val="0"/>
      <w:marBottom w:val="0"/>
      <w:divBdr>
        <w:top w:val="none" w:sz="0" w:space="0" w:color="auto"/>
        <w:left w:val="none" w:sz="0" w:space="0" w:color="auto"/>
        <w:bottom w:val="none" w:sz="0" w:space="0" w:color="auto"/>
        <w:right w:val="none" w:sz="0" w:space="0" w:color="auto"/>
      </w:divBdr>
    </w:div>
    <w:div w:id="1549031721">
      <w:bodyDiv w:val="1"/>
      <w:marLeft w:val="0"/>
      <w:marRight w:val="0"/>
      <w:marTop w:val="0"/>
      <w:marBottom w:val="0"/>
      <w:divBdr>
        <w:top w:val="none" w:sz="0" w:space="0" w:color="auto"/>
        <w:left w:val="none" w:sz="0" w:space="0" w:color="auto"/>
        <w:bottom w:val="none" w:sz="0" w:space="0" w:color="auto"/>
        <w:right w:val="none" w:sz="0" w:space="0" w:color="auto"/>
      </w:divBdr>
    </w:div>
    <w:div w:id="1549415079">
      <w:bodyDiv w:val="1"/>
      <w:marLeft w:val="0"/>
      <w:marRight w:val="0"/>
      <w:marTop w:val="0"/>
      <w:marBottom w:val="0"/>
      <w:divBdr>
        <w:top w:val="none" w:sz="0" w:space="0" w:color="auto"/>
        <w:left w:val="none" w:sz="0" w:space="0" w:color="auto"/>
        <w:bottom w:val="none" w:sz="0" w:space="0" w:color="auto"/>
        <w:right w:val="none" w:sz="0" w:space="0" w:color="auto"/>
      </w:divBdr>
    </w:div>
    <w:div w:id="1550607652">
      <w:bodyDiv w:val="1"/>
      <w:marLeft w:val="0"/>
      <w:marRight w:val="0"/>
      <w:marTop w:val="0"/>
      <w:marBottom w:val="0"/>
      <w:divBdr>
        <w:top w:val="none" w:sz="0" w:space="0" w:color="auto"/>
        <w:left w:val="none" w:sz="0" w:space="0" w:color="auto"/>
        <w:bottom w:val="none" w:sz="0" w:space="0" w:color="auto"/>
        <w:right w:val="none" w:sz="0" w:space="0" w:color="auto"/>
      </w:divBdr>
    </w:div>
    <w:div w:id="1552380197">
      <w:bodyDiv w:val="1"/>
      <w:marLeft w:val="0"/>
      <w:marRight w:val="0"/>
      <w:marTop w:val="0"/>
      <w:marBottom w:val="0"/>
      <w:divBdr>
        <w:top w:val="none" w:sz="0" w:space="0" w:color="auto"/>
        <w:left w:val="none" w:sz="0" w:space="0" w:color="auto"/>
        <w:bottom w:val="none" w:sz="0" w:space="0" w:color="auto"/>
        <w:right w:val="none" w:sz="0" w:space="0" w:color="auto"/>
      </w:divBdr>
    </w:div>
    <w:div w:id="1552493230">
      <w:bodyDiv w:val="1"/>
      <w:marLeft w:val="0"/>
      <w:marRight w:val="0"/>
      <w:marTop w:val="0"/>
      <w:marBottom w:val="0"/>
      <w:divBdr>
        <w:top w:val="none" w:sz="0" w:space="0" w:color="auto"/>
        <w:left w:val="none" w:sz="0" w:space="0" w:color="auto"/>
        <w:bottom w:val="none" w:sz="0" w:space="0" w:color="auto"/>
        <w:right w:val="none" w:sz="0" w:space="0" w:color="auto"/>
      </w:divBdr>
    </w:div>
    <w:div w:id="1552571899">
      <w:bodyDiv w:val="1"/>
      <w:marLeft w:val="0"/>
      <w:marRight w:val="0"/>
      <w:marTop w:val="0"/>
      <w:marBottom w:val="0"/>
      <w:divBdr>
        <w:top w:val="none" w:sz="0" w:space="0" w:color="auto"/>
        <w:left w:val="none" w:sz="0" w:space="0" w:color="auto"/>
        <w:bottom w:val="none" w:sz="0" w:space="0" w:color="auto"/>
        <w:right w:val="none" w:sz="0" w:space="0" w:color="auto"/>
      </w:divBdr>
      <w:divsChild>
        <w:div w:id="216279686">
          <w:marLeft w:val="0"/>
          <w:marRight w:val="0"/>
          <w:marTop w:val="0"/>
          <w:marBottom w:val="0"/>
          <w:divBdr>
            <w:top w:val="none" w:sz="0" w:space="0" w:color="auto"/>
            <w:left w:val="none" w:sz="0" w:space="0" w:color="auto"/>
            <w:bottom w:val="none" w:sz="0" w:space="0" w:color="auto"/>
            <w:right w:val="none" w:sz="0" w:space="0" w:color="auto"/>
          </w:divBdr>
          <w:divsChild>
            <w:div w:id="2073384953">
              <w:marLeft w:val="0"/>
              <w:marRight w:val="0"/>
              <w:marTop w:val="0"/>
              <w:marBottom w:val="0"/>
              <w:divBdr>
                <w:top w:val="none" w:sz="0" w:space="0" w:color="auto"/>
                <w:left w:val="none" w:sz="0" w:space="0" w:color="auto"/>
                <w:bottom w:val="none" w:sz="0" w:space="0" w:color="auto"/>
                <w:right w:val="none" w:sz="0" w:space="0" w:color="auto"/>
              </w:divBdr>
              <w:divsChild>
                <w:div w:id="362904488">
                  <w:marLeft w:val="0"/>
                  <w:marRight w:val="0"/>
                  <w:marTop w:val="0"/>
                  <w:marBottom w:val="0"/>
                  <w:divBdr>
                    <w:top w:val="none" w:sz="0" w:space="0" w:color="auto"/>
                    <w:left w:val="none" w:sz="0" w:space="0" w:color="auto"/>
                    <w:bottom w:val="none" w:sz="0" w:space="0" w:color="auto"/>
                    <w:right w:val="none" w:sz="0" w:space="0" w:color="auto"/>
                  </w:divBdr>
                  <w:divsChild>
                    <w:div w:id="233126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4121015">
      <w:bodyDiv w:val="1"/>
      <w:marLeft w:val="0"/>
      <w:marRight w:val="0"/>
      <w:marTop w:val="0"/>
      <w:marBottom w:val="0"/>
      <w:divBdr>
        <w:top w:val="none" w:sz="0" w:space="0" w:color="auto"/>
        <w:left w:val="none" w:sz="0" w:space="0" w:color="auto"/>
        <w:bottom w:val="none" w:sz="0" w:space="0" w:color="auto"/>
        <w:right w:val="none" w:sz="0" w:space="0" w:color="auto"/>
      </w:divBdr>
    </w:div>
    <w:div w:id="1554654022">
      <w:bodyDiv w:val="1"/>
      <w:marLeft w:val="0"/>
      <w:marRight w:val="0"/>
      <w:marTop w:val="0"/>
      <w:marBottom w:val="0"/>
      <w:divBdr>
        <w:top w:val="none" w:sz="0" w:space="0" w:color="auto"/>
        <w:left w:val="none" w:sz="0" w:space="0" w:color="auto"/>
        <w:bottom w:val="none" w:sz="0" w:space="0" w:color="auto"/>
        <w:right w:val="none" w:sz="0" w:space="0" w:color="auto"/>
      </w:divBdr>
    </w:div>
    <w:div w:id="1555383454">
      <w:bodyDiv w:val="1"/>
      <w:marLeft w:val="0"/>
      <w:marRight w:val="0"/>
      <w:marTop w:val="0"/>
      <w:marBottom w:val="0"/>
      <w:divBdr>
        <w:top w:val="none" w:sz="0" w:space="0" w:color="auto"/>
        <w:left w:val="none" w:sz="0" w:space="0" w:color="auto"/>
        <w:bottom w:val="none" w:sz="0" w:space="0" w:color="auto"/>
        <w:right w:val="none" w:sz="0" w:space="0" w:color="auto"/>
      </w:divBdr>
    </w:div>
    <w:div w:id="1555579878">
      <w:bodyDiv w:val="1"/>
      <w:marLeft w:val="0"/>
      <w:marRight w:val="0"/>
      <w:marTop w:val="0"/>
      <w:marBottom w:val="0"/>
      <w:divBdr>
        <w:top w:val="none" w:sz="0" w:space="0" w:color="auto"/>
        <w:left w:val="none" w:sz="0" w:space="0" w:color="auto"/>
        <w:bottom w:val="none" w:sz="0" w:space="0" w:color="auto"/>
        <w:right w:val="none" w:sz="0" w:space="0" w:color="auto"/>
      </w:divBdr>
    </w:div>
    <w:div w:id="1557355474">
      <w:bodyDiv w:val="1"/>
      <w:marLeft w:val="0"/>
      <w:marRight w:val="0"/>
      <w:marTop w:val="0"/>
      <w:marBottom w:val="0"/>
      <w:divBdr>
        <w:top w:val="none" w:sz="0" w:space="0" w:color="auto"/>
        <w:left w:val="none" w:sz="0" w:space="0" w:color="auto"/>
        <w:bottom w:val="none" w:sz="0" w:space="0" w:color="auto"/>
        <w:right w:val="none" w:sz="0" w:space="0" w:color="auto"/>
      </w:divBdr>
    </w:div>
    <w:div w:id="1558399113">
      <w:bodyDiv w:val="1"/>
      <w:marLeft w:val="0"/>
      <w:marRight w:val="0"/>
      <w:marTop w:val="0"/>
      <w:marBottom w:val="0"/>
      <w:divBdr>
        <w:top w:val="none" w:sz="0" w:space="0" w:color="auto"/>
        <w:left w:val="none" w:sz="0" w:space="0" w:color="auto"/>
        <w:bottom w:val="none" w:sz="0" w:space="0" w:color="auto"/>
        <w:right w:val="none" w:sz="0" w:space="0" w:color="auto"/>
      </w:divBdr>
    </w:div>
    <w:div w:id="1560088751">
      <w:bodyDiv w:val="1"/>
      <w:marLeft w:val="0"/>
      <w:marRight w:val="0"/>
      <w:marTop w:val="0"/>
      <w:marBottom w:val="0"/>
      <w:divBdr>
        <w:top w:val="none" w:sz="0" w:space="0" w:color="auto"/>
        <w:left w:val="none" w:sz="0" w:space="0" w:color="auto"/>
        <w:bottom w:val="none" w:sz="0" w:space="0" w:color="auto"/>
        <w:right w:val="none" w:sz="0" w:space="0" w:color="auto"/>
      </w:divBdr>
    </w:div>
    <w:div w:id="1560939603">
      <w:bodyDiv w:val="1"/>
      <w:marLeft w:val="0"/>
      <w:marRight w:val="0"/>
      <w:marTop w:val="0"/>
      <w:marBottom w:val="0"/>
      <w:divBdr>
        <w:top w:val="none" w:sz="0" w:space="0" w:color="auto"/>
        <w:left w:val="none" w:sz="0" w:space="0" w:color="auto"/>
        <w:bottom w:val="none" w:sz="0" w:space="0" w:color="auto"/>
        <w:right w:val="none" w:sz="0" w:space="0" w:color="auto"/>
      </w:divBdr>
    </w:div>
    <w:div w:id="1561749661">
      <w:bodyDiv w:val="1"/>
      <w:marLeft w:val="0"/>
      <w:marRight w:val="0"/>
      <w:marTop w:val="0"/>
      <w:marBottom w:val="0"/>
      <w:divBdr>
        <w:top w:val="none" w:sz="0" w:space="0" w:color="auto"/>
        <w:left w:val="none" w:sz="0" w:space="0" w:color="auto"/>
        <w:bottom w:val="none" w:sz="0" w:space="0" w:color="auto"/>
        <w:right w:val="none" w:sz="0" w:space="0" w:color="auto"/>
      </w:divBdr>
    </w:div>
    <w:div w:id="1564439176">
      <w:bodyDiv w:val="1"/>
      <w:marLeft w:val="0"/>
      <w:marRight w:val="0"/>
      <w:marTop w:val="0"/>
      <w:marBottom w:val="0"/>
      <w:divBdr>
        <w:top w:val="none" w:sz="0" w:space="0" w:color="auto"/>
        <w:left w:val="none" w:sz="0" w:space="0" w:color="auto"/>
        <w:bottom w:val="none" w:sz="0" w:space="0" w:color="auto"/>
        <w:right w:val="none" w:sz="0" w:space="0" w:color="auto"/>
      </w:divBdr>
    </w:div>
    <w:div w:id="1565262915">
      <w:bodyDiv w:val="1"/>
      <w:marLeft w:val="0"/>
      <w:marRight w:val="0"/>
      <w:marTop w:val="0"/>
      <w:marBottom w:val="0"/>
      <w:divBdr>
        <w:top w:val="none" w:sz="0" w:space="0" w:color="auto"/>
        <w:left w:val="none" w:sz="0" w:space="0" w:color="auto"/>
        <w:bottom w:val="none" w:sz="0" w:space="0" w:color="auto"/>
        <w:right w:val="none" w:sz="0" w:space="0" w:color="auto"/>
      </w:divBdr>
    </w:div>
    <w:div w:id="1565868231">
      <w:bodyDiv w:val="1"/>
      <w:marLeft w:val="0"/>
      <w:marRight w:val="0"/>
      <w:marTop w:val="0"/>
      <w:marBottom w:val="0"/>
      <w:divBdr>
        <w:top w:val="none" w:sz="0" w:space="0" w:color="auto"/>
        <w:left w:val="none" w:sz="0" w:space="0" w:color="auto"/>
        <w:bottom w:val="none" w:sz="0" w:space="0" w:color="auto"/>
        <w:right w:val="none" w:sz="0" w:space="0" w:color="auto"/>
      </w:divBdr>
    </w:div>
    <w:div w:id="1566188074">
      <w:bodyDiv w:val="1"/>
      <w:marLeft w:val="0"/>
      <w:marRight w:val="0"/>
      <w:marTop w:val="0"/>
      <w:marBottom w:val="0"/>
      <w:divBdr>
        <w:top w:val="none" w:sz="0" w:space="0" w:color="auto"/>
        <w:left w:val="none" w:sz="0" w:space="0" w:color="auto"/>
        <w:bottom w:val="none" w:sz="0" w:space="0" w:color="auto"/>
        <w:right w:val="none" w:sz="0" w:space="0" w:color="auto"/>
      </w:divBdr>
    </w:div>
    <w:div w:id="1566334976">
      <w:bodyDiv w:val="1"/>
      <w:marLeft w:val="0"/>
      <w:marRight w:val="0"/>
      <w:marTop w:val="0"/>
      <w:marBottom w:val="0"/>
      <w:divBdr>
        <w:top w:val="none" w:sz="0" w:space="0" w:color="auto"/>
        <w:left w:val="none" w:sz="0" w:space="0" w:color="auto"/>
        <w:bottom w:val="none" w:sz="0" w:space="0" w:color="auto"/>
        <w:right w:val="none" w:sz="0" w:space="0" w:color="auto"/>
      </w:divBdr>
    </w:div>
    <w:div w:id="1566379766">
      <w:bodyDiv w:val="1"/>
      <w:marLeft w:val="0"/>
      <w:marRight w:val="0"/>
      <w:marTop w:val="0"/>
      <w:marBottom w:val="0"/>
      <w:divBdr>
        <w:top w:val="none" w:sz="0" w:space="0" w:color="auto"/>
        <w:left w:val="none" w:sz="0" w:space="0" w:color="auto"/>
        <w:bottom w:val="none" w:sz="0" w:space="0" w:color="auto"/>
        <w:right w:val="none" w:sz="0" w:space="0" w:color="auto"/>
      </w:divBdr>
    </w:div>
    <w:div w:id="1567491974">
      <w:bodyDiv w:val="1"/>
      <w:marLeft w:val="0"/>
      <w:marRight w:val="0"/>
      <w:marTop w:val="0"/>
      <w:marBottom w:val="0"/>
      <w:divBdr>
        <w:top w:val="none" w:sz="0" w:space="0" w:color="auto"/>
        <w:left w:val="none" w:sz="0" w:space="0" w:color="auto"/>
        <w:bottom w:val="none" w:sz="0" w:space="0" w:color="auto"/>
        <w:right w:val="none" w:sz="0" w:space="0" w:color="auto"/>
      </w:divBdr>
    </w:div>
    <w:div w:id="1567564965">
      <w:bodyDiv w:val="1"/>
      <w:marLeft w:val="0"/>
      <w:marRight w:val="0"/>
      <w:marTop w:val="0"/>
      <w:marBottom w:val="0"/>
      <w:divBdr>
        <w:top w:val="none" w:sz="0" w:space="0" w:color="auto"/>
        <w:left w:val="none" w:sz="0" w:space="0" w:color="auto"/>
        <w:bottom w:val="none" w:sz="0" w:space="0" w:color="auto"/>
        <w:right w:val="none" w:sz="0" w:space="0" w:color="auto"/>
      </w:divBdr>
    </w:div>
    <w:div w:id="1567566893">
      <w:bodyDiv w:val="1"/>
      <w:marLeft w:val="0"/>
      <w:marRight w:val="0"/>
      <w:marTop w:val="0"/>
      <w:marBottom w:val="0"/>
      <w:divBdr>
        <w:top w:val="none" w:sz="0" w:space="0" w:color="auto"/>
        <w:left w:val="none" w:sz="0" w:space="0" w:color="auto"/>
        <w:bottom w:val="none" w:sz="0" w:space="0" w:color="auto"/>
        <w:right w:val="none" w:sz="0" w:space="0" w:color="auto"/>
      </w:divBdr>
    </w:div>
    <w:div w:id="1570338664">
      <w:bodyDiv w:val="1"/>
      <w:marLeft w:val="0"/>
      <w:marRight w:val="0"/>
      <w:marTop w:val="0"/>
      <w:marBottom w:val="0"/>
      <w:divBdr>
        <w:top w:val="none" w:sz="0" w:space="0" w:color="auto"/>
        <w:left w:val="none" w:sz="0" w:space="0" w:color="auto"/>
        <w:bottom w:val="none" w:sz="0" w:space="0" w:color="auto"/>
        <w:right w:val="none" w:sz="0" w:space="0" w:color="auto"/>
      </w:divBdr>
    </w:div>
    <w:div w:id="1570923724">
      <w:bodyDiv w:val="1"/>
      <w:marLeft w:val="0"/>
      <w:marRight w:val="0"/>
      <w:marTop w:val="0"/>
      <w:marBottom w:val="0"/>
      <w:divBdr>
        <w:top w:val="none" w:sz="0" w:space="0" w:color="auto"/>
        <w:left w:val="none" w:sz="0" w:space="0" w:color="auto"/>
        <w:bottom w:val="none" w:sz="0" w:space="0" w:color="auto"/>
        <w:right w:val="none" w:sz="0" w:space="0" w:color="auto"/>
      </w:divBdr>
    </w:div>
    <w:div w:id="1571113510">
      <w:bodyDiv w:val="1"/>
      <w:marLeft w:val="0"/>
      <w:marRight w:val="0"/>
      <w:marTop w:val="0"/>
      <w:marBottom w:val="0"/>
      <w:divBdr>
        <w:top w:val="none" w:sz="0" w:space="0" w:color="auto"/>
        <w:left w:val="none" w:sz="0" w:space="0" w:color="auto"/>
        <w:bottom w:val="none" w:sz="0" w:space="0" w:color="auto"/>
        <w:right w:val="none" w:sz="0" w:space="0" w:color="auto"/>
      </w:divBdr>
    </w:div>
    <w:div w:id="1571693550">
      <w:bodyDiv w:val="1"/>
      <w:marLeft w:val="0"/>
      <w:marRight w:val="0"/>
      <w:marTop w:val="0"/>
      <w:marBottom w:val="0"/>
      <w:divBdr>
        <w:top w:val="none" w:sz="0" w:space="0" w:color="auto"/>
        <w:left w:val="none" w:sz="0" w:space="0" w:color="auto"/>
        <w:bottom w:val="none" w:sz="0" w:space="0" w:color="auto"/>
        <w:right w:val="none" w:sz="0" w:space="0" w:color="auto"/>
      </w:divBdr>
    </w:div>
    <w:div w:id="1572889435">
      <w:bodyDiv w:val="1"/>
      <w:marLeft w:val="0"/>
      <w:marRight w:val="0"/>
      <w:marTop w:val="0"/>
      <w:marBottom w:val="0"/>
      <w:divBdr>
        <w:top w:val="none" w:sz="0" w:space="0" w:color="auto"/>
        <w:left w:val="none" w:sz="0" w:space="0" w:color="auto"/>
        <w:bottom w:val="none" w:sz="0" w:space="0" w:color="auto"/>
        <w:right w:val="none" w:sz="0" w:space="0" w:color="auto"/>
      </w:divBdr>
    </w:div>
    <w:div w:id="1574661681">
      <w:bodyDiv w:val="1"/>
      <w:marLeft w:val="0"/>
      <w:marRight w:val="0"/>
      <w:marTop w:val="0"/>
      <w:marBottom w:val="0"/>
      <w:divBdr>
        <w:top w:val="none" w:sz="0" w:space="0" w:color="auto"/>
        <w:left w:val="none" w:sz="0" w:space="0" w:color="auto"/>
        <w:bottom w:val="none" w:sz="0" w:space="0" w:color="auto"/>
        <w:right w:val="none" w:sz="0" w:space="0" w:color="auto"/>
      </w:divBdr>
    </w:div>
    <w:div w:id="1575050753">
      <w:bodyDiv w:val="1"/>
      <w:marLeft w:val="0"/>
      <w:marRight w:val="0"/>
      <w:marTop w:val="0"/>
      <w:marBottom w:val="0"/>
      <w:divBdr>
        <w:top w:val="none" w:sz="0" w:space="0" w:color="auto"/>
        <w:left w:val="none" w:sz="0" w:space="0" w:color="auto"/>
        <w:bottom w:val="none" w:sz="0" w:space="0" w:color="auto"/>
        <w:right w:val="none" w:sz="0" w:space="0" w:color="auto"/>
      </w:divBdr>
    </w:div>
    <w:div w:id="1575776602">
      <w:bodyDiv w:val="1"/>
      <w:marLeft w:val="0"/>
      <w:marRight w:val="0"/>
      <w:marTop w:val="0"/>
      <w:marBottom w:val="0"/>
      <w:divBdr>
        <w:top w:val="none" w:sz="0" w:space="0" w:color="auto"/>
        <w:left w:val="none" w:sz="0" w:space="0" w:color="auto"/>
        <w:bottom w:val="none" w:sz="0" w:space="0" w:color="auto"/>
        <w:right w:val="none" w:sz="0" w:space="0" w:color="auto"/>
      </w:divBdr>
    </w:div>
    <w:div w:id="1575779268">
      <w:bodyDiv w:val="1"/>
      <w:marLeft w:val="0"/>
      <w:marRight w:val="0"/>
      <w:marTop w:val="0"/>
      <w:marBottom w:val="0"/>
      <w:divBdr>
        <w:top w:val="none" w:sz="0" w:space="0" w:color="auto"/>
        <w:left w:val="none" w:sz="0" w:space="0" w:color="auto"/>
        <w:bottom w:val="none" w:sz="0" w:space="0" w:color="auto"/>
        <w:right w:val="none" w:sz="0" w:space="0" w:color="auto"/>
      </w:divBdr>
    </w:div>
    <w:div w:id="1575820862">
      <w:bodyDiv w:val="1"/>
      <w:marLeft w:val="0"/>
      <w:marRight w:val="0"/>
      <w:marTop w:val="0"/>
      <w:marBottom w:val="0"/>
      <w:divBdr>
        <w:top w:val="none" w:sz="0" w:space="0" w:color="auto"/>
        <w:left w:val="none" w:sz="0" w:space="0" w:color="auto"/>
        <w:bottom w:val="none" w:sz="0" w:space="0" w:color="auto"/>
        <w:right w:val="none" w:sz="0" w:space="0" w:color="auto"/>
      </w:divBdr>
    </w:div>
    <w:div w:id="1576470137">
      <w:bodyDiv w:val="1"/>
      <w:marLeft w:val="0"/>
      <w:marRight w:val="0"/>
      <w:marTop w:val="0"/>
      <w:marBottom w:val="0"/>
      <w:divBdr>
        <w:top w:val="none" w:sz="0" w:space="0" w:color="auto"/>
        <w:left w:val="none" w:sz="0" w:space="0" w:color="auto"/>
        <w:bottom w:val="none" w:sz="0" w:space="0" w:color="auto"/>
        <w:right w:val="none" w:sz="0" w:space="0" w:color="auto"/>
      </w:divBdr>
    </w:div>
    <w:div w:id="1576549968">
      <w:bodyDiv w:val="1"/>
      <w:marLeft w:val="0"/>
      <w:marRight w:val="0"/>
      <w:marTop w:val="0"/>
      <w:marBottom w:val="0"/>
      <w:divBdr>
        <w:top w:val="none" w:sz="0" w:space="0" w:color="auto"/>
        <w:left w:val="none" w:sz="0" w:space="0" w:color="auto"/>
        <w:bottom w:val="none" w:sz="0" w:space="0" w:color="auto"/>
        <w:right w:val="none" w:sz="0" w:space="0" w:color="auto"/>
      </w:divBdr>
    </w:div>
    <w:div w:id="1578438336">
      <w:bodyDiv w:val="1"/>
      <w:marLeft w:val="0"/>
      <w:marRight w:val="0"/>
      <w:marTop w:val="0"/>
      <w:marBottom w:val="0"/>
      <w:divBdr>
        <w:top w:val="none" w:sz="0" w:space="0" w:color="auto"/>
        <w:left w:val="none" w:sz="0" w:space="0" w:color="auto"/>
        <w:bottom w:val="none" w:sz="0" w:space="0" w:color="auto"/>
        <w:right w:val="none" w:sz="0" w:space="0" w:color="auto"/>
      </w:divBdr>
    </w:div>
    <w:div w:id="1578780302">
      <w:bodyDiv w:val="1"/>
      <w:marLeft w:val="0"/>
      <w:marRight w:val="0"/>
      <w:marTop w:val="0"/>
      <w:marBottom w:val="0"/>
      <w:divBdr>
        <w:top w:val="none" w:sz="0" w:space="0" w:color="auto"/>
        <w:left w:val="none" w:sz="0" w:space="0" w:color="auto"/>
        <w:bottom w:val="none" w:sz="0" w:space="0" w:color="auto"/>
        <w:right w:val="none" w:sz="0" w:space="0" w:color="auto"/>
      </w:divBdr>
    </w:div>
    <w:div w:id="1582332568">
      <w:bodyDiv w:val="1"/>
      <w:marLeft w:val="0"/>
      <w:marRight w:val="0"/>
      <w:marTop w:val="0"/>
      <w:marBottom w:val="0"/>
      <w:divBdr>
        <w:top w:val="none" w:sz="0" w:space="0" w:color="auto"/>
        <w:left w:val="none" w:sz="0" w:space="0" w:color="auto"/>
        <w:bottom w:val="none" w:sz="0" w:space="0" w:color="auto"/>
        <w:right w:val="none" w:sz="0" w:space="0" w:color="auto"/>
      </w:divBdr>
    </w:div>
    <w:div w:id="1583375348">
      <w:bodyDiv w:val="1"/>
      <w:marLeft w:val="0"/>
      <w:marRight w:val="0"/>
      <w:marTop w:val="0"/>
      <w:marBottom w:val="0"/>
      <w:divBdr>
        <w:top w:val="none" w:sz="0" w:space="0" w:color="auto"/>
        <w:left w:val="none" w:sz="0" w:space="0" w:color="auto"/>
        <w:bottom w:val="none" w:sz="0" w:space="0" w:color="auto"/>
        <w:right w:val="none" w:sz="0" w:space="0" w:color="auto"/>
      </w:divBdr>
    </w:div>
    <w:div w:id="1585801172">
      <w:bodyDiv w:val="1"/>
      <w:marLeft w:val="0"/>
      <w:marRight w:val="0"/>
      <w:marTop w:val="0"/>
      <w:marBottom w:val="0"/>
      <w:divBdr>
        <w:top w:val="none" w:sz="0" w:space="0" w:color="auto"/>
        <w:left w:val="none" w:sz="0" w:space="0" w:color="auto"/>
        <w:bottom w:val="none" w:sz="0" w:space="0" w:color="auto"/>
        <w:right w:val="none" w:sz="0" w:space="0" w:color="auto"/>
      </w:divBdr>
    </w:div>
    <w:div w:id="1585918945">
      <w:bodyDiv w:val="1"/>
      <w:marLeft w:val="0"/>
      <w:marRight w:val="0"/>
      <w:marTop w:val="0"/>
      <w:marBottom w:val="0"/>
      <w:divBdr>
        <w:top w:val="none" w:sz="0" w:space="0" w:color="auto"/>
        <w:left w:val="none" w:sz="0" w:space="0" w:color="auto"/>
        <w:bottom w:val="none" w:sz="0" w:space="0" w:color="auto"/>
        <w:right w:val="none" w:sz="0" w:space="0" w:color="auto"/>
      </w:divBdr>
    </w:div>
    <w:div w:id="1592349263">
      <w:bodyDiv w:val="1"/>
      <w:marLeft w:val="0"/>
      <w:marRight w:val="0"/>
      <w:marTop w:val="0"/>
      <w:marBottom w:val="0"/>
      <w:divBdr>
        <w:top w:val="none" w:sz="0" w:space="0" w:color="auto"/>
        <w:left w:val="none" w:sz="0" w:space="0" w:color="auto"/>
        <w:bottom w:val="none" w:sz="0" w:space="0" w:color="auto"/>
        <w:right w:val="none" w:sz="0" w:space="0" w:color="auto"/>
      </w:divBdr>
    </w:div>
    <w:div w:id="1593274794">
      <w:bodyDiv w:val="1"/>
      <w:marLeft w:val="0"/>
      <w:marRight w:val="0"/>
      <w:marTop w:val="0"/>
      <w:marBottom w:val="0"/>
      <w:divBdr>
        <w:top w:val="none" w:sz="0" w:space="0" w:color="auto"/>
        <w:left w:val="none" w:sz="0" w:space="0" w:color="auto"/>
        <w:bottom w:val="none" w:sz="0" w:space="0" w:color="auto"/>
        <w:right w:val="none" w:sz="0" w:space="0" w:color="auto"/>
      </w:divBdr>
    </w:div>
    <w:div w:id="1593539990">
      <w:bodyDiv w:val="1"/>
      <w:marLeft w:val="0"/>
      <w:marRight w:val="0"/>
      <w:marTop w:val="0"/>
      <w:marBottom w:val="0"/>
      <w:divBdr>
        <w:top w:val="none" w:sz="0" w:space="0" w:color="auto"/>
        <w:left w:val="none" w:sz="0" w:space="0" w:color="auto"/>
        <w:bottom w:val="none" w:sz="0" w:space="0" w:color="auto"/>
        <w:right w:val="none" w:sz="0" w:space="0" w:color="auto"/>
      </w:divBdr>
    </w:div>
    <w:div w:id="1595550689">
      <w:bodyDiv w:val="1"/>
      <w:marLeft w:val="0"/>
      <w:marRight w:val="0"/>
      <w:marTop w:val="0"/>
      <w:marBottom w:val="0"/>
      <w:divBdr>
        <w:top w:val="none" w:sz="0" w:space="0" w:color="auto"/>
        <w:left w:val="none" w:sz="0" w:space="0" w:color="auto"/>
        <w:bottom w:val="none" w:sz="0" w:space="0" w:color="auto"/>
        <w:right w:val="none" w:sz="0" w:space="0" w:color="auto"/>
      </w:divBdr>
    </w:div>
    <w:div w:id="1598751707">
      <w:bodyDiv w:val="1"/>
      <w:marLeft w:val="0"/>
      <w:marRight w:val="0"/>
      <w:marTop w:val="0"/>
      <w:marBottom w:val="0"/>
      <w:divBdr>
        <w:top w:val="none" w:sz="0" w:space="0" w:color="auto"/>
        <w:left w:val="none" w:sz="0" w:space="0" w:color="auto"/>
        <w:bottom w:val="none" w:sz="0" w:space="0" w:color="auto"/>
        <w:right w:val="none" w:sz="0" w:space="0" w:color="auto"/>
      </w:divBdr>
    </w:div>
    <w:div w:id="1603223732">
      <w:bodyDiv w:val="1"/>
      <w:marLeft w:val="0"/>
      <w:marRight w:val="0"/>
      <w:marTop w:val="0"/>
      <w:marBottom w:val="0"/>
      <w:divBdr>
        <w:top w:val="none" w:sz="0" w:space="0" w:color="auto"/>
        <w:left w:val="none" w:sz="0" w:space="0" w:color="auto"/>
        <w:bottom w:val="none" w:sz="0" w:space="0" w:color="auto"/>
        <w:right w:val="none" w:sz="0" w:space="0" w:color="auto"/>
      </w:divBdr>
    </w:div>
    <w:div w:id="1605260799">
      <w:bodyDiv w:val="1"/>
      <w:marLeft w:val="0"/>
      <w:marRight w:val="0"/>
      <w:marTop w:val="0"/>
      <w:marBottom w:val="0"/>
      <w:divBdr>
        <w:top w:val="none" w:sz="0" w:space="0" w:color="auto"/>
        <w:left w:val="none" w:sz="0" w:space="0" w:color="auto"/>
        <w:bottom w:val="none" w:sz="0" w:space="0" w:color="auto"/>
        <w:right w:val="none" w:sz="0" w:space="0" w:color="auto"/>
      </w:divBdr>
    </w:div>
    <w:div w:id="1605267857">
      <w:bodyDiv w:val="1"/>
      <w:marLeft w:val="0"/>
      <w:marRight w:val="0"/>
      <w:marTop w:val="0"/>
      <w:marBottom w:val="0"/>
      <w:divBdr>
        <w:top w:val="none" w:sz="0" w:space="0" w:color="auto"/>
        <w:left w:val="none" w:sz="0" w:space="0" w:color="auto"/>
        <w:bottom w:val="none" w:sz="0" w:space="0" w:color="auto"/>
        <w:right w:val="none" w:sz="0" w:space="0" w:color="auto"/>
      </w:divBdr>
    </w:div>
    <w:div w:id="1605768456">
      <w:bodyDiv w:val="1"/>
      <w:marLeft w:val="0"/>
      <w:marRight w:val="0"/>
      <w:marTop w:val="0"/>
      <w:marBottom w:val="0"/>
      <w:divBdr>
        <w:top w:val="none" w:sz="0" w:space="0" w:color="auto"/>
        <w:left w:val="none" w:sz="0" w:space="0" w:color="auto"/>
        <w:bottom w:val="none" w:sz="0" w:space="0" w:color="auto"/>
        <w:right w:val="none" w:sz="0" w:space="0" w:color="auto"/>
      </w:divBdr>
    </w:div>
    <w:div w:id="1606156443">
      <w:bodyDiv w:val="1"/>
      <w:marLeft w:val="0"/>
      <w:marRight w:val="0"/>
      <w:marTop w:val="0"/>
      <w:marBottom w:val="0"/>
      <w:divBdr>
        <w:top w:val="none" w:sz="0" w:space="0" w:color="auto"/>
        <w:left w:val="none" w:sz="0" w:space="0" w:color="auto"/>
        <w:bottom w:val="none" w:sz="0" w:space="0" w:color="auto"/>
        <w:right w:val="none" w:sz="0" w:space="0" w:color="auto"/>
      </w:divBdr>
    </w:div>
    <w:div w:id="1606376597">
      <w:bodyDiv w:val="1"/>
      <w:marLeft w:val="0"/>
      <w:marRight w:val="0"/>
      <w:marTop w:val="0"/>
      <w:marBottom w:val="0"/>
      <w:divBdr>
        <w:top w:val="none" w:sz="0" w:space="0" w:color="auto"/>
        <w:left w:val="none" w:sz="0" w:space="0" w:color="auto"/>
        <w:bottom w:val="none" w:sz="0" w:space="0" w:color="auto"/>
        <w:right w:val="none" w:sz="0" w:space="0" w:color="auto"/>
      </w:divBdr>
    </w:div>
    <w:div w:id="1606646573">
      <w:bodyDiv w:val="1"/>
      <w:marLeft w:val="0"/>
      <w:marRight w:val="0"/>
      <w:marTop w:val="0"/>
      <w:marBottom w:val="0"/>
      <w:divBdr>
        <w:top w:val="none" w:sz="0" w:space="0" w:color="auto"/>
        <w:left w:val="none" w:sz="0" w:space="0" w:color="auto"/>
        <w:bottom w:val="none" w:sz="0" w:space="0" w:color="auto"/>
        <w:right w:val="none" w:sz="0" w:space="0" w:color="auto"/>
      </w:divBdr>
    </w:div>
    <w:div w:id="1607886967">
      <w:bodyDiv w:val="1"/>
      <w:marLeft w:val="0"/>
      <w:marRight w:val="0"/>
      <w:marTop w:val="0"/>
      <w:marBottom w:val="0"/>
      <w:divBdr>
        <w:top w:val="none" w:sz="0" w:space="0" w:color="auto"/>
        <w:left w:val="none" w:sz="0" w:space="0" w:color="auto"/>
        <w:bottom w:val="none" w:sz="0" w:space="0" w:color="auto"/>
        <w:right w:val="none" w:sz="0" w:space="0" w:color="auto"/>
      </w:divBdr>
    </w:div>
    <w:div w:id="1608347958">
      <w:bodyDiv w:val="1"/>
      <w:marLeft w:val="0"/>
      <w:marRight w:val="0"/>
      <w:marTop w:val="0"/>
      <w:marBottom w:val="0"/>
      <w:divBdr>
        <w:top w:val="none" w:sz="0" w:space="0" w:color="auto"/>
        <w:left w:val="none" w:sz="0" w:space="0" w:color="auto"/>
        <w:bottom w:val="none" w:sz="0" w:space="0" w:color="auto"/>
        <w:right w:val="none" w:sz="0" w:space="0" w:color="auto"/>
      </w:divBdr>
    </w:div>
    <w:div w:id="1608653776">
      <w:bodyDiv w:val="1"/>
      <w:marLeft w:val="0"/>
      <w:marRight w:val="0"/>
      <w:marTop w:val="0"/>
      <w:marBottom w:val="0"/>
      <w:divBdr>
        <w:top w:val="none" w:sz="0" w:space="0" w:color="auto"/>
        <w:left w:val="none" w:sz="0" w:space="0" w:color="auto"/>
        <w:bottom w:val="none" w:sz="0" w:space="0" w:color="auto"/>
        <w:right w:val="none" w:sz="0" w:space="0" w:color="auto"/>
      </w:divBdr>
    </w:div>
    <w:div w:id="1608927412">
      <w:bodyDiv w:val="1"/>
      <w:marLeft w:val="0"/>
      <w:marRight w:val="0"/>
      <w:marTop w:val="0"/>
      <w:marBottom w:val="0"/>
      <w:divBdr>
        <w:top w:val="none" w:sz="0" w:space="0" w:color="auto"/>
        <w:left w:val="none" w:sz="0" w:space="0" w:color="auto"/>
        <w:bottom w:val="none" w:sz="0" w:space="0" w:color="auto"/>
        <w:right w:val="none" w:sz="0" w:space="0" w:color="auto"/>
      </w:divBdr>
    </w:div>
    <w:div w:id="1611472824">
      <w:bodyDiv w:val="1"/>
      <w:marLeft w:val="0"/>
      <w:marRight w:val="0"/>
      <w:marTop w:val="0"/>
      <w:marBottom w:val="0"/>
      <w:divBdr>
        <w:top w:val="none" w:sz="0" w:space="0" w:color="auto"/>
        <w:left w:val="none" w:sz="0" w:space="0" w:color="auto"/>
        <w:bottom w:val="none" w:sz="0" w:space="0" w:color="auto"/>
        <w:right w:val="none" w:sz="0" w:space="0" w:color="auto"/>
      </w:divBdr>
    </w:div>
    <w:div w:id="1612131365">
      <w:bodyDiv w:val="1"/>
      <w:marLeft w:val="0"/>
      <w:marRight w:val="0"/>
      <w:marTop w:val="0"/>
      <w:marBottom w:val="0"/>
      <w:divBdr>
        <w:top w:val="none" w:sz="0" w:space="0" w:color="auto"/>
        <w:left w:val="none" w:sz="0" w:space="0" w:color="auto"/>
        <w:bottom w:val="none" w:sz="0" w:space="0" w:color="auto"/>
        <w:right w:val="none" w:sz="0" w:space="0" w:color="auto"/>
      </w:divBdr>
    </w:div>
    <w:div w:id="1612131753">
      <w:bodyDiv w:val="1"/>
      <w:marLeft w:val="0"/>
      <w:marRight w:val="0"/>
      <w:marTop w:val="0"/>
      <w:marBottom w:val="0"/>
      <w:divBdr>
        <w:top w:val="none" w:sz="0" w:space="0" w:color="auto"/>
        <w:left w:val="none" w:sz="0" w:space="0" w:color="auto"/>
        <w:bottom w:val="none" w:sz="0" w:space="0" w:color="auto"/>
        <w:right w:val="none" w:sz="0" w:space="0" w:color="auto"/>
      </w:divBdr>
    </w:div>
    <w:div w:id="1612936660">
      <w:bodyDiv w:val="1"/>
      <w:marLeft w:val="0"/>
      <w:marRight w:val="0"/>
      <w:marTop w:val="0"/>
      <w:marBottom w:val="0"/>
      <w:divBdr>
        <w:top w:val="none" w:sz="0" w:space="0" w:color="auto"/>
        <w:left w:val="none" w:sz="0" w:space="0" w:color="auto"/>
        <w:bottom w:val="none" w:sz="0" w:space="0" w:color="auto"/>
        <w:right w:val="none" w:sz="0" w:space="0" w:color="auto"/>
      </w:divBdr>
    </w:div>
    <w:div w:id="1613200070">
      <w:bodyDiv w:val="1"/>
      <w:marLeft w:val="0"/>
      <w:marRight w:val="0"/>
      <w:marTop w:val="0"/>
      <w:marBottom w:val="0"/>
      <w:divBdr>
        <w:top w:val="none" w:sz="0" w:space="0" w:color="auto"/>
        <w:left w:val="none" w:sz="0" w:space="0" w:color="auto"/>
        <w:bottom w:val="none" w:sz="0" w:space="0" w:color="auto"/>
        <w:right w:val="none" w:sz="0" w:space="0" w:color="auto"/>
      </w:divBdr>
    </w:div>
    <w:div w:id="1613320600">
      <w:bodyDiv w:val="1"/>
      <w:marLeft w:val="0"/>
      <w:marRight w:val="0"/>
      <w:marTop w:val="0"/>
      <w:marBottom w:val="0"/>
      <w:divBdr>
        <w:top w:val="none" w:sz="0" w:space="0" w:color="auto"/>
        <w:left w:val="none" w:sz="0" w:space="0" w:color="auto"/>
        <w:bottom w:val="none" w:sz="0" w:space="0" w:color="auto"/>
        <w:right w:val="none" w:sz="0" w:space="0" w:color="auto"/>
      </w:divBdr>
    </w:div>
    <w:div w:id="1613896173">
      <w:bodyDiv w:val="1"/>
      <w:marLeft w:val="0"/>
      <w:marRight w:val="0"/>
      <w:marTop w:val="0"/>
      <w:marBottom w:val="0"/>
      <w:divBdr>
        <w:top w:val="none" w:sz="0" w:space="0" w:color="auto"/>
        <w:left w:val="none" w:sz="0" w:space="0" w:color="auto"/>
        <w:bottom w:val="none" w:sz="0" w:space="0" w:color="auto"/>
        <w:right w:val="none" w:sz="0" w:space="0" w:color="auto"/>
      </w:divBdr>
    </w:div>
    <w:div w:id="1614243428">
      <w:bodyDiv w:val="1"/>
      <w:marLeft w:val="0"/>
      <w:marRight w:val="0"/>
      <w:marTop w:val="0"/>
      <w:marBottom w:val="0"/>
      <w:divBdr>
        <w:top w:val="none" w:sz="0" w:space="0" w:color="auto"/>
        <w:left w:val="none" w:sz="0" w:space="0" w:color="auto"/>
        <w:bottom w:val="none" w:sz="0" w:space="0" w:color="auto"/>
        <w:right w:val="none" w:sz="0" w:space="0" w:color="auto"/>
      </w:divBdr>
    </w:div>
    <w:div w:id="1614632468">
      <w:bodyDiv w:val="1"/>
      <w:marLeft w:val="0"/>
      <w:marRight w:val="0"/>
      <w:marTop w:val="0"/>
      <w:marBottom w:val="0"/>
      <w:divBdr>
        <w:top w:val="none" w:sz="0" w:space="0" w:color="auto"/>
        <w:left w:val="none" w:sz="0" w:space="0" w:color="auto"/>
        <w:bottom w:val="none" w:sz="0" w:space="0" w:color="auto"/>
        <w:right w:val="none" w:sz="0" w:space="0" w:color="auto"/>
      </w:divBdr>
    </w:div>
    <w:div w:id="1615018406">
      <w:bodyDiv w:val="1"/>
      <w:marLeft w:val="0"/>
      <w:marRight w:val="0"/>
      <w:marTop w:val="0"/>
      <w:marBottom w:val="0"/>
      <w:divBdr>
        <w:top w:val="none" w:sz="0" w:space="0" w:color="auto"/>
        <w:left w:val="none" w:sz="0" w:space="0" w:color="auto"/>
        <w:bottom w:val="none" w:sz="0" w:space="0" w:color="auto"/>
        <w:right w:val="none" w:sz="0" w:space="0" w:color="auto"/>
      </w:divBdr>
    </w:div>
    <w:div w:id="1617440407">
      <w:bodyDiv w:val="1"/>
      <w:marLeft w:val="0"/>
      <w:marRight w:val="0"/>
      <w:marTop w:val="0"/>
      <w:marBottom w:val="0"/>
      <w:divBdr>
        <w:top w:val="none" w:sz="0" w:space="0" w:color="auto"/>
        <w:left w:val="none" w:sz="0" w:space="0" w:color="auto"/>
        <w:bottom w:val="none" w:sz="0" w:space="0" w:color="auto"/>
        <w:right w:val="none" w:sz="0" w:space="0" w:color="auto"/>
      </w:divBdr>
    </w:div>
    <w:div w:id="1618566269">
      <w:bodyDiv w:val="1"/>
      <w:marLeft w:val="0"/>
      <w:marRight w:val="0"/>
      <w:marTop w:val="0"/>
      <w:marBottom w:val="0"/>
      <w:divBdr>
        <w:top w:val="none" w:sz="0" w:space="0" w:color="auto"/>
        <w:left w:val="none" w:sz="0" w:space="0" w:color="auto"/>
        <w:bottom w:val="none" w:sz="0" w:space="0" w:color="auto"/>
        <w:right w:val="none" w:sz="0" w:space="0" w:color="auto"/>
      </w:divBdr>
    </w:div>
    <w:div w:id="1619025747">
      <w:bodyDiv w:val="1"/>
      <w:marLeft w:val="0"/>
      <w:marRight w:val="0"/>
      <w:marTop w:val="0"/>
      <w:marBottom w:val="0"/>
      <w:divBdr>
        <w:top w:val="none" w:sz="0" w:space="0" w:color="auto"/>
        <w:left w:val="none" w:sz="0" w:space="0" w:color="auto"/>
        <w:bottom w:val="none" w:sz="0" w:space="0" w:color="auto"/>
        <w:right w:val="none" w:sz="0" w:space="0" w:color="auto"/>
      </w:divBdr>
    </w:div>
    <w:div w:id="1619219724">
      <w:bodyDiv w:val="1"/>
      <w:marLeft w:val="0"/>
      <w:marRight w:val="0"/>
      <w:marTop w:val="0"/>
      <w:marBottom w:val="0"/>
      <w:divBdr>
        <w:top w:val="none" w:sz="0" w:space="0" w:color="auto"/>
        <w:left w:val="none" w:sz="0" w:space="0" w:color="auto"/>
        <w:bottom w:val="none" w:sz="0" w:space="0" w:color="auto"/>
        <w:right w:val="none" w:sz="0" w:space="0" w:color="auto"/>
      </w:divBdr>
    </w:div>
    <w:div w:id="1619481551">
      <w:bodyDiv w:val="1"/>
      <w:marLeft w:val="0"/>
      <w:marRight w:val="0"/>
      <w:marTop w:val="0"/>
      <w:marBottom w:val="0"/>
      <w:divBdr>
        <w:top w:val="none" w:sz="0" w:space="0" w:color="auto"/>
        <w:left w:val="none" w:sz="0" w:space="0" w:color="auto"/>
        <w:bottom w:val="none" w:sz="0" w:space="0" w:color="auto"/>
        <w:right w:val="none" w:sz="0" w:space="0" w:color="auto"/>
      </w:divBdr>
    </w:div>
    <w:div w:id="1621178917">
      <w:bodyDiv w:val="1"/>
      <w:marLeft w:val="0"/>
      <w:marRight w:val="0"/>
      <w:marTop w:val="0"/>
      <w:marBottom w:val="0"/>
      <w:divBdr>
        <w:top w:val="none" w:sz="0" w:space="0" w:color="auto"/>
        <w:left w:val="none" w:sz="0" w:space="0" w:color="auto"/>
        <w:bottom w:val="none" w:sz="0" w:space="0" w:color="auto"/>
        <w:right w:val="none" w:sz="0" w:space="0" w:color="auto"/>
      </w:divBdr>
    </w:div>
    <w:div w:id="1622805168">
      <w:bodyDiv w:val="1"/>
      <w:marLeft w:val="0"/>
      <w:marRight w:val="0"/>
      <w:marTop w:val="0"/>
      <w:marBottom w:val="0"/>
      <w:divBdr>
        <w:top w:val="none" w:sz="0" w:space="0" w:color="auto"/>
        <w:left w:val="none" w:sz="0" w:space="0" w:color="auto"/>
        <w:bottom w:val="none" w:sz="0" w:space="0" w:color="auto"/>
        <w:right w:val="none" w:sz="0" w:space="0" w:color="auto"/>
      </w:divBdr>
    </w:div>
    <w:div w:id="1623153444">
      <w:bodyDiv w:val="1"/>
      <w:marLeft w:val="0"/>
      <w:marRight w:val="0"/>
      <w:marTop w:val="0"/>
      <w:marBottom w:val="0"/>
      <w:divBdr>
        <w:top w:val="none" w:sz="0" w:space="0" w:color="auto"/>
        <w:left w:val="none" w:sz="0" w:space="0" w:color="auto"/>
        <w:bottom w:val="none" w:sz="0" w:space="0" w:color="auto"/>
        <w:right w:val="none" w:sz="0" w:space="0" w:color="auto"/>
      </w:divBdr>
    </w:div>
    <w:div w:id="1623342363">
      <w:bodyDiv w:val="1"/>
      <w:marLeft w:val="0"/>
      <w:marRight w:val="0"/>
      <w:marTop w:val="0"/>
      <w:marBottom w:val="0"/>
      <w:divBdr>
        <w:top w:val="none" w:sz="0" w:space="0" w:color="auto"/>
        <w:left w:val="none" w:sz="0" w:space="0" w:color="auto"/>
        <w:bottom w:val="none" w:sz="0" w:space="0" w:color="auto"/>
        <w:right w:val="none" w:sz="0" w:space="0" w:color="auto"/>
      </w:divBdr>
    </w:div>
    <w:div w:id="1623851493">
      <w:bodyDiv w:val="1"/>
      <w:marLeft w:val="0"/>
      <w:marRight w:val="0"/>
      <w:marTop w:val="0"/>
      <w:marBottom w:val="0"/>
      <w:divBdr>
        <w:top w:val="none" w:sz="0" w:space="0" w:color="auto"/>
        <w:left w:val="none" w:sz="0" w:space="0" w:color="auto"/>
        <w:bottom w:val="none" w:sz="0" w:space="0" w:color="auto"/>
        <w:right w:val="none" w:sz="0" w:space="0" w:color="auto"/>
      </w:divBdr>
    </w:div>
    <w:div w:id="1624725582">
      <w:bodyDiv w:val="1"/>
      <w:marLeft w:val="0"/>
      <w:marRight w:val="0"/>
      <w:marTop w:val="0"/>
      <w:marBottom w:val="0"/>
      <w:divBdr>
        <w:top w:val="none" w:sz="0" w:space="0" w:color="auto"/>
        <w:left w:val="none" w:sz="0" w:space="0" w:color="auto"/>
        <w:bottom w:val="none" w:sz="0" w:space="0" w:color="auto"/>
        <w:right w:val="none" w:sz="0" w:space="0" w:color="auto"/>
      </w:divBdr>
    </w:div>
    <w:div w:id="1627810997">
      <w:bodyDiv w:val="1"/>
      <w:marLeft w:val="0"/>
      <w:marRight w:val="0"/>
      <w:marTop w:val="0"/>
      <w:marBottom w:val="0"/>
      <w:divBdr>
        <w:top w:val="none" w:sz="0" w:space="0" w:color="auto"/>
        <w:left w:val="none" w:sz="0" w:space="0" w:color="auto"/>
        <w:bottom w:val="none" w:sz="0" w:space="0" w:color="auto"/>
        <w:right w:val="none" w:sz="0" w:space="0" w:color="auto"/>
      </w:divBdr>
    </w:div>
    <w:div w:id="1628848477">
      <w:bodyDiv w:val="1"/>
      <w:marLeft w:val="0"/>
      <w:marRight w:val="0"/>
      <w:marTop w:val="0"/>
      <w:marBottom w:val="0"/>
      <w:divBdr>
        <w:top w:val="none" w:sz="0" w:space="0" w:color="auto"/>
        <w:left w:val="none" w:sz="0" w:space="0" w:color="auto"/>
        <w:bottom w:val="none" w:sz="0" w:space="0" w:color="auto"/>
        <w:right w:val="none" w:sz="0" w:space="0" w:color="auto"/>
      </w:divBdr>
    </w:div>
    <w:div w:id="1630673322">
      <w:bodyDiv w:val="1"/>
      <w:marLeft w:val="0"/>
      <w:marRight w:val="0"/>
      <w:marTop w:val="0"/>
      <w:marBottom w:val="0"/>
      <w:divBdr>
        <w:top w:val="none" w:sz="0" w:space="0" w:color="auto"/>
        <w:left w:val="none" w:sz="0" w:space="0" w:color="auto"/>
        <w:bottom w:val="none" w:sz="0" w:space="0" w:color="auto"/>
        <w:right w:val="none" w:sz="0" w:space="0" w:color="auto"/>
      </w:divBdr>
    </w:div>
    <w:div w:id="1631548871">
      <w:bodyDiv w:val="1"/>
      <w:marLeft w:val="0"/>
      <w:marRight w:val="0"/>
      <w:marTop w:val="0"/>
      <w:marBottom w:val="0"/>
      <w:divBdr>
        <w:top w:val="none" w:sz="0" w:space="0" w:color="auto"/>
        <w:left w:val="none" w:sz="0" w:space="0" w:color="auto"/>
        <w:bottom w:val="none" w:sz="0" w:space="0" w:color="auto"/>
        <w:right w:val="none" w:sz="0" w:space="0" w:color="auto"/>
      </w:divBdr>
    </w:div>
    <w:div w:id="1632439612">
      <w:bodyDiv w:val="1"/>
      <w:marLeft w:val="0"/>
      <w:marRight w:val="0"/>
      <w:marTop w:val="0"/>
      <w:marBottom w:val="0"/>
      <w:divBdr>
        <w:top w:val="none" w:sz="0" w:space="0" w:color="auto"/>
        <w:left w:val="none" w:sz="0" w:space="0" w:color="auto"/>
        <w:bottom w:val="none" w:sz="0" w:space="0" w:color="auto"/>
        <w:right w:val="none" w:sz="0" w:space="0" w:color="auto"/>
      </w:divBdr>
    </w:div>
    <w:div w:id="1633288201">
      <w:bodyDiv w:val="1"/>
      <w:marLeft w:val="0"/>
      <w:marRight w:val="0"/>
      <w:marTop w:val="0"/>
      <w:marBottom w:val="0"/>
      <w:divBdr>
        <w:top w:val="none" w:sz="0" w:space="0" w:color="auto"/>
        <w:left w:val="none" w:sz="0" w:space="0" w:color="auto"/>
        <w:bottom w:val="none" w:sz="0" w:space="0" w:color="auto"/>
        <w:right w:val="none" w:sz="0" w:space="0" w:color="auto"/>
      </w:divBdr>
    </w:div>
    <w:div w:id="1633633644">
      <w:bodyDiv w:val="1"/>
      <w:marLeft w:val="0"/>
      <w:marRight w:val="0"/>
      <w:marTop w:val="0"/>
      <w:marBottom w:val="0"/>
      <w:divBdr>
        <w:top w:val="none" w:sz="0" w:space="0" w:color="auto"/>
        <w:left w:val="none" w:sz="0" w:space="0" w:color="auto"/>
        <w:bottom w:val="none" w:sz="0" w:space="0" w:color="auto"/>
        <w:right w:val="none" w:sz="0" w:space="0" w:color="auto"/>
      </w:divBdr>
    </w:div>
    <w:div w:id="1635286758">
      <w:bodyDiv w:val="1"/>
      <w:marLeft w:val="0"/>
      <w:marRight w:val="0"/>
      <w:marTop w:val="0"/>
      <w:marBottom w:val="0"/>
      <w:divBdr>
        <w:top w:val="none" w:sz="0" w:space="0" w:color="auto"/>
        <w:left w:val="none" w:sz="0" w:space="0" w:color="auto"/>
        <w:bottom w:val="none" w:sz="0" w:space="0" w:color="auto"/>
        <w:right w:val="none" w:sz="0" w:space="0" w:color="auto"/>
      </w:divBdr>
    </w:div>
    <w:div w:id="1636058299">
      <w:bodyDiv w:val="1"/>
      <w:marLeft w:val="0"/>
      <w:marRight w:val="0"/>
      <w:marTop w:val="0"/>
      <w:marBottom w:val="0"/>
      <w:divBdr>
        <w:top w:val="none" w:sz="0" w:space="0" w:color="auto"/>
        <w:left w:val="none" w:sz="0" w:space="0" w:color="auto"/>
        <w:bottom w:val="none" w:sz="0" w:space="0" w:color="auto"/>
        <w:right w:val="none" w:sz="0" w:space="0" w:color="auto"/>
      </w:divBdr>
    </w:div>
    <w:div w:id="1636256661">
      <w:bodyDiv w:val="1"/>
      <w:marLeft w:val="0"/>
      <w:marRight w:val="0"/>
      <w:marTop w:val="0"/>
      <w:marBottom w:val="0"/>
      <w:divBdr>
        <w:top w:val="none" w:sz="0" w:space="0" w:color="auto"/>
        <w:left w:val="none" w:sz="0" w:space="0" w:color="auto"/>
        <w:bottom w:val="none" w:sz="0" w:space="0" w:color="auto"/>
        <w:right w:val="none" w:sz="0" w:space="0" w:color="auto"/>
      </w:divBdr>
    </w:div>
    <w:div w:id="1636983751">
      <w:bodyDiv w:val="1"/>
      <w:marLeft w:val="0"/>
      <w:marRight w:val="0"/>
      <w:marTop w:val="0"/>
      <w:marBottom w:val="0"/>
      <w:divBdr>
        <w:top w:val="none" w:sz="0" w:space="0" w:color="auto"/>
        <w:left w:val="none" w:sz="0" w:space="0" w:color="auto"/>
        <w:bottom w:val="none" w:sz="0" w:space="0" w:color="auto"/>
        <w:right w:val="none" w:sz="0" w:space="0" w:color="auto"/>
      </w:divBdr>
    </w:div>
    <w:div w:id="1637101884">
      <w:bodyDiv w:val="1"/>
      <w:marLeft w:val="0"/>
      <w:marRight w:val="0"/>
      <w:marTop w:val="0"/>
      <w:marBottom w:val="0"/>
      <w:divBdr>
        <w:top w:val="none" w:sz="0" w:space="0" w:color="auto"/>
        <w:left w:val="none" w:sz="0" w:space="0" w:color="auto"/>
        <w:bottom w:val="none" w:sz="0" w:space="0" w:color="auto"/>
        <w:right w:val="none" w:sz="0" w:space="0" w:color="auto"/>
      </w:divBdr>
    </w:div>
    <w:div w:id="1637178051">
      <w:bodyDiv w:val="1"/>
      <w:marLeft w:val="0"/>
      <w:marRight w:val="0"/>
      <w:marTop w:val="0"/>
      <w:marBottom w:val="0"/>
      <w:divBdr>
        <w:top w:val="none" w:sz="0" w:space="0" w:color="auto"/>
        <w:left w:val="none" w:sz="0" w:space="0" w:color="auto"/>
        <w:bottom w:val="none" w:sz="0" w:space="0" w:color="auto"/>
        <w:right w:val="none" w:sz="0" w:space="0" w:color="auto"/>
      </w:divBdr>
    </w:div>
    <w:div w:id="1638998198">
      <w:bodyDiv w:val="1"/>
      <w:marLeft w:val="0"/>
      <w:marRight w:val="0"/>
      <w:marTop w:val="0"/>
      <w:marBottom w:val="0"/>
      <w:divBdr>
        <w:top w:val="none" w:sz="0" w:space="0" w:color="auto"/>
        <w:left w:val="none" w:sz="0" w:space="0" w:color="auto"/>
        <w:bottom w:val="none" w:sz="0" w:space="0" w:color="auto"/>
        <w:right w:val="none" w:sz="0" w:space="0" w:color="auto"/>
      </w:divBdr>
    </w:div>
    <w:div w:id="1642035480">
      <w:bodyDiv w:val="1"/>
      <w:marLeft w:val="0"/>
      <w:marRight w:val="0"/>
      <w:marTop w:val="0"/>
      <w:marBottom w:val="0"/>
      <w:divBdr>
        <w:top w:val="none" w:sz="0" w:space="0" w:color="auto"/>
        <w:left w:val="none" w:sz="0" w:space="0" w:color="auto"/>
        <w:bottom w:val="none" w:sz="0" w:space="0" w:color="auto"/>
        <w:right w:val="none" w:sz="0" w:space="0" w:color="auto"/>
      </w:divBdr>
    </w:div>
    <w:div w:id="1642735952">
      <w:bodyDiv w:val="1"/>
      <w:marLeft w:val="0"/>
      <w:marRight w:val="0"/>
      <w:marTop w:val="0"/>
      <w:marBottom w:val="0"/>
      <w:divBdr>
        <w:top w:val="none" w:sz="0" w:space="0" w:color="auto"/>
        <w:left w:val="none" w:sz="0" w:space="0" w:color="auto"/>
        <w:bottom w:val="none" w:sz="0" w:space="0" w:color="auto"/>
        <w:right w:val="none" w:sz="0" w:space="0" w:color="auto"/>
      </w:divBdr>
    </w:div>
    <w:div w:id="1642924262">
      <w:bodyDiv w:val="1"/>
      <w:marLeft w:val="0"/>
      <w:marRight w:val="0"/>
      <w:marTop w:val="0"/>
      <w:marBottom w:val="0"/>
      <w:divBdr>
        <w:top w:val="none" w:sz="0" w:space="0" w:color="auto"/>
        <w:left w:val="none" w:sz="0" w:space="0" w:color="auto"/>
        <w:bottom w:val="none" w:sz="0" w:space="0" w:color="auto"/>
        <w:right w:val="none" w:sz="0" w:space="0" w:color="auto"/>
      </w:divBdr>
    </w:div>
    <w:div w:id="1644963804">
      <w:bodyDiv w:val="1"/>
      <w:marLeft w:val="0"/>
      <w:marRight w:val="0"/>
      <w:marTop w:val="0"/>
      <w:marBottom w:val="0"/>
      <w:divBdr>
        <w:top w:val="none" w:sz="0" w:space="0" w:color="auto"/>
        <w:left w:val="none" w:sz="0" w:space="0" w:color="auto"/>
        <w:bottom w:val="none" w:sz="0" w:space="0" w:color="auto"/>
        <w:right w:val="none" w:sz="0" w:space="0" w:color="auto"/>
      </w:divBdr>
    </w:div>
    <w:div w:id="1646081534">
      <w:bodyDiv w:val="1"/>
      <w:marLeft w:val="0"/>
      <w:marRight w:val="0"/>
      <w:marTop w:val="0"/>
      <w:marBottom w:val="0"/>
      <w:divBdr>
        <w:top w:val="none" w:sz="0" w:space="0" w:color="auto"/>
        <w:left w:val="none" w:sz="0" w:space="0" w:color="auto"/>
        <w:bottom w:val="none" w:sz="0" w:space="0" w:color="auto"/>
        <w:right w:val="none" w:sz="0" w:space="0" w:color="auto"/>
      </w:divBdr>
    </w:div>
    <w:div w:id="1648898393">
      <w:bodyDiv w:val="1"/>
      <w:marLeft w:val="0"/>
      <w:marRight w:val="0"/>
      <w:marTop w:val="0"/>
      <w:marBottom w:val="0"/>
      <w:divBdr>
        <w:top w:val="none" w:sz="0" w:space="0" w:color="auto"/>
        <w:left w:val="none" w:sz="0" w:space="0" w:color="auto"/>
        <w:bottom w:val="none" w:sz="0" w:space="0" w:color="auto"/>
        <w:right w:val="none" w:sz="0" w:space="0" w:color="auto"/>
      </w:divBdr>
    </w:div>
    <w:div w:id="1649241006">
      <w:bodyDiv w:val="1"/>
      <w:marLeft w:val="0"/>
      <w:marRight w:val="0"/>
      <w:marTop w:val="0"/>
      <w:marBottom w:val="0"/>
      <w:divBdr>
        <w:top w:val="none" w:sz="0" w:space="0" w:color="auto"/>
        <w:left w:val="none" w:sz="0" w:space="0" w:color="auto"/>
        <w:bottom w:val="none" w:sz="0" w:space="0" w:color="auto"/>
        <w:right w:val="none" w:sz="0" w:space="0" w:color="auto"/>
      </w:divBdr>
    </w:div>
    <w:div w:id="1649357415">
      <w:bodyDiv w:val="1"/>
      <w:marLeft w:val="0"/>
      <w:marRight w:val="0"/>
      <w:marTop w:val="0"/>
      <w:marBottom w:val="0"/>
      <w:divBdr>
        <w:top w:val="none" w:sz="0" w:space="0" w:color="auto"/>
        <w:left w:val="none" w:sz="0" w:space="0" w:color="auto"/>
        <w:bottom w:val="none" w:sz="0" w:space="0" w:color="auto"/>
        <w:right w:val="none" w:sz="0" w:space="0" w:color="auto"/>
      </w:divBdr>
    </w:div>
    <w:div w:id="1649432851">
      <w:bodyDiv w:val="1"/>
      <w:marLeft w:val="0"/>
      <w:marRight w:val="0"/>
      <w:marTop w:val="0"/>
      <w:marBottom w:val="0"/>
      <w:divBdr>
        <w:top w:val="none" w:sz="0" w:space="0" w:color="auto"/>
        <w:left w:val="none" w:sz="0" w:space="0" w:color="auto"/>
        <w:bottom w:val="none" w:sz="0" w:space="0" w:color="auto"/>
        <w:right w:val="none" w:sz="0" w:space="0" w:color="auto"/>
      </w:divBdr>
    </w:div>
    <w:div w:id="1649818594">
      <w:bodyDiv w:val="1"/>
      <w:marLeft w:val="0"/>
      <w:marRight w:val="0"/>
      <w:marTop w:val="0"/>
      <w:marBottom w:val="0"/>
      <w:divBdr>
        <w:top w:val="none" w:sz="0" w:space="0" w:color="auto"/>
        <w:left w:val="none" w:sz="0" w:space="0" w:color="auto"/>
        <w:bottom w:val="none" w:sz="0" w:space="0" w:color="auto"/>
        <w:right w:val="none" w:sz="0" w:space="0" w:color="auto"/>
      </w:divBdr>
    </w:div>
    <w:div w:id="1649937933">
      <w:bodyDiv w:val="1"/>
      <w:marLeft w:val="0"/>
      <w:marRight w:val="0"/>
      <w:marTop w:val="0"/>
      <w:marBottom w:val="0"/>
      <w:divBdr>
        <w:top w:val="none" w:sz="0" w:space="0" w:color="auto"/>
        <w:left w:val="none" w:sz="0" w:space="0" w:color="auto"/>
        <w:bottom w:val="none" w:sz="0" w:space="0" w:color="auto"/>
        <w:right w:val="none" w:sz="0" w:space="0" w:color="auto"/>
      </w:divBdr>
    </w:div>
    <w:div w:id="1651900868">
      <w:bodyDiv w:val="1"/>
      <w:marLeft w:val="0"/>
      <w:marRight w:val="0"/>
      <w:marTop w:val="0"/>
      <w:marBottom w:val="0"/>
      <w:divBdr>
        <w:top w:val="none" w:sz="0" w:space="0" w:color="auto"/>
        <w:left w:val="none" w:sz="0" w:space="0" w:color="auto"/>
        <w:bottom w:val="none" w:sz="0" w:space="0" w:color="auto"/>
        <w:right w:val="none" w:sz="0" w:space="0" w:color="auto"/>
      </w:divBdr>
    </w:div>
    <w:div w:id="1655330734">
      <w:bodyDiv w:val="1"/>
      <w:marLeft w:val="0"/>
      <w:marRight w:val="0"/>
      <w:marTop w:val="0"/>
      <w:marBottom w:val="0"/>
      <w:divBdr>
        <w:top w:val="none" w:sz="0" w:space="0" w:color="auto"/>
        <w:left w:val="none" w:sz="0" w:space="0" w:color="auto"/>
        <w:bottom w:val="none" w:sz="0" w:space="0" w:color="auto"/>
        <w:right w:val="none" w:sz="0" w:space="0" w:color="auto"/>
      </w:divBdr>
    </w:div>
    <w:div w:id="1656296395">
      <w:bodyDiv w:val="1"/>
      <w:marLeft w:val="0"/>
      <w:marRight w:val="0"/>
      <w:marTop w:val="0"/>
      <w:marBottom w:val="0"/>
      <w:divBdr>
        <w:top w:val="none" w:sz="0" w:space="0" w:color="auto"/>
        <w:left w:val="none" w:sz="0" w:space="0" w:color="auto"/>
        <w:bottom w:val="none" w:sz="0" w:space="0" w:color="auto"/>
        <w:right w:val="none" w:sz="0" w:space="0" w:color="auto"/>
      </w:divBdr>
    </w:div>
    <w:div w:id="1658798866">
      <w:bodyDiv w:val="1"/>
      <w:marLeft w:val="0"/>
      <w:marRight w:val="0"/>
      <w:marTop w:val="0"/>
      <w:marBottom w:val="0"/>
      <w:divBdr>
        <w:top w:val="none" w:sz="0" w:space="0" w:color="auto"/>
        <w:left w:val="none" w:sz="0" w:space="0" w:color="auto"/>
        <w:bottom w:val="none" w:sz="0" w:space="0" w:color="auto"/>
        <w:right w:val="none" w:sz="0" w:space="0" w:color="auto"/>
      </w:divBdr>
    </w:div>
    <w:div w:id="1658806251">
      <w:bodyDiv w:val="1"/>
      <w:marLeft w:val="0"/>
      <w:marRight w:val="0"/>
      <w:marTop w:val="0"/>
      <w:marBottom w:val="0"/>
      <w:divBdr>
        <w:top w:val="none" w:sz="0" w:space="0" w:color="auto"/>
        <w:left w:val="none" w:sz="0" w:space="0" w:color="auto"/>
        <w:bottom w:val="none" w:sz="0" w:space="0" w:color="auto"/>
        <w:right w:val="none" w:sz="0" w:space="0" w:color="auto"/>
      </w:divBdr>
    </w:div>
    <w:div w:id="1661931629">
      <w:bodyDiv w:val="1"/>
      <w:marLeft w:val="0"/>
      <w:marRight w:val="0"/>
      <w:marTop w:val="0"/>
      <w:marBottom w:val="0"/>
      <w:divBdr>
        <w:top w:val="none" w:sz="0" w:space="0" w:color="auto"/>
        <w:left w:val="none" w:sz="0" w:space="0" w:color="auto"/>
        <w:bottom w:val="none" w:sz="0" w:space="0" w:color="auto"/>
        <w:right w:val="none" w:sz="0" w:space="0" w:color="auto"/>
      </w:divBdr>
    </w:div>
    <w:div w:id="1663853280">
      <w:bodyDiv w:val="1"/>
      <w:marLeft w:val="0"/>
      <w:marRight w:val="0"/>
      <w:marTop w:val="0"/>
      <w:marBottom w:val="0"/>
      <w:divBdr>
        <w:top w:val="none" w:sz="0" w:space="0" w:color="auto"/>
        <w:left w:val="none" w:sz="0" w:space="0" w:color="auto"/>
        <w:bottom w:val="none" w:sz="0" w:space="0" w:color="auto"/>
        <w:right w:val="none" w:sz="0" w:space="0" w:color="auto"/>
      </w:divBdr>
    </w:div>
    <w:div w:id="1663893826">
      <w:bodyDiv w:val="1"/>
      <w:marLeft w:val="0"/>
      <w:marRight w:val="0"/>
      <w:marTop w:val="0"/>
      <w:marBottom w:val="0"/>
      <w:divBdr>
        <w:top w:val="none" w:sz="0" w:space="0" w:color="auto"/>
        <w:left w:val="none" w:sz="0" w:space="0" w:color="auto"/>
        <w:bottom w:val="none" w:sz="0" w:space="0" w:color="auto"/>
        <w:right w:val="none" w:sz="0" w:space="0" w:color="auto"/>
      </w:divBdr>
    </w:div>
    <w:div w:id="1664506316">
      <w:bodyDiv w:val="1"/>
      <w:marLeft w:val="0"/>
      <w:marRight w:val="0"/>
      <w:marTop w:val="0"/>
      <w:marBottom w:val="0"/>
      <w:divBdr>
        <w:top w:val="none" w:sz="0" w:space="0" w:color="auto"/>
        <w:left w:val="none" w:sz="0" w:space="0" w:color="auto"/>
        <w:bottom w:val="none" w:sz="0" w:space="0" w:color="auto"/>
        <w:right w:val="none" w:sz="0" w:space="0" w:color="auto"/>
      </w:divBdr>
    </w:div>
    <w:div w:id="1665939724">
      <w:bodyDiv w:val="1"/>
      <w:marLeft w:val="0"/>
      <w:marRight w:val="0"/>
      <w:marTop w:val="0"/>
      <w:marBottom w:val="0"/>
      <w:divBdr>
        <w:top w:val="none" w:sz="0" w:space="0" w:color="auto"/>
        <w:left w:val="none" w:sz="0" w:space="0" w:color="auto"/>
        <w:bottom w:val="none" w:sz="0" w:space="0" w:color="auto"/>
        <w:right w:val="none" w:sz="0" w:space="0" w:color="auto"/>
      </w:divBdr>
    </w:div>
    <w:div w:id="1666087400">
      <w:bodyDiv w:val="1"/>
      <w:marLeft w:val="0"/>
      <w:marRight w:val="0"/>
      <w:marTop w:val="0"/>
      <w:marBottom w:val="0"/>
      <w:divBdr>
        <w:top w:val="none" w:sz="0" w:space="0" w:color="auto"/>
        <w:left w:val="none" w:sz="0" w:space="0" w:color="auto"/>
        <w:bottom w:val="none" w:sz="0" w:space="0" w:color="auto"/>
        <w:right w:val="none" w:sz="0" w:space="0" w:color="auto"/>
      </w:divBdr>
    </w:div>
    <w:div w:id="1669016807">
      <w:bodyDiv w:val="1"/>
      <w:marLeft w:val="0"/>
      <w:marRight w:val="0"/>
      <w:marTop w:val="0"/>
      <w:marBottom w:val="0"/>
      <w:divBdr>
        <w:top w:val="none" w:sz="0" w:space="0" w:color="auto"/>
        <w:left w:val="none" w:sz="0" w:space="0" w:color="auto"/>
        <w:bottom w:val="none" w:sz="0" w:space="0" w:color="auto"/>
        <w:right w:val="none" w:sz="0" w:space="0" w:color="auto"/>
      </w:divBdr>
    </w:div>
    <w:div w:id="1669482421">
      <w:bodyDiv w:val="1"/>
      <w:marLeft w:val="0"/>
      <w:marRight w:val="0"/>
      <w:marTop w:val="0"/>
      <w:marBottom w:val="0"/>
      <w:divBdr>
        <w:top w:val="none" w:sz="0" w:space="0" w:color="auto"/>
        <w:left w:val="none" w:sz="0" w:space="0" w:color="auto"/>
        <w:bottom w:val="none" w:sz="0" w:space="0" w:color="auto"/>
        <w:right w:val="none" w:sz="0" w:space="0" w:color="auto"/>
      </w:divBdr>
    </w:div>
    <w:div w:id="1670212644">
      <w:bodyDiv w:val="1"/>
      <w:marLeft w:val="0"/>
      <w:marRight w:val="0"/>
      <w:marTop w:val="0"/>
      <w:marBottom w:val="0"/>
      <w:divBdr>
        <w:top w:val="none" w:sz="0" w:space="0" w:color="auto"/>
        <w:left w:val="none" w:sz="0" w:space="0" w:color="auto"/>
        <w:bottom w:val="none" w:sz="0" w:space="0" w:color="auto"/>
        <w:right w:val="none" w:sz="0" w:space="0" w:color="auto"/>
      </w:divBdr>
    </w:div>
    <w:div w:id="1670673863">
      <w:bodyDiv w:val="1"/>
      <w:marLeft w:val="0"/>
      <w:marRight w:val="0"/>
      <w:marTop w:val="0"/>
      <w:marBottom w:val="0"/>
      <w:divBdr>
        <w:top w:val="none" w:sz="0" w:space="0" w:color="auto"/>
        <w:left w:val="none" w:sz="0" w:space="0" w:color="auto"/>
        <w:bottom w:val="none" w:sz="0" w:space="0" w:color="auto"/>
        <w:right w:val="none" w:sz="0" w:space="0" w:color="auto"/>
      </w:divBdr>
    </w:div>
    <w:div w:id="1671561436">
      <w:bodyDiv w:val="1"/>
      <w:marLeft w:val="0"/>
      <w:marRight w:val="0"/>
      <w:marTop w:val="0"/>
      <w:marBottom w:val="0"/>
      <w:divBdr>
        <w:top w:val="none" w:sz="0" w:space="0" w:color="auto"/>
        <w:left w:val="none" w:sz="0" w:space="0" w:color="auto"/>
        <w:bottom w:val="none" w:sz="0" w:space="0" w:color="auto"/>
        <w:right w:val="none" w:sz="0" w:space="0" w:color="auto"/>
      </w:divBdr>
    </w:div>
    <w:div w:id="1674142511">
      <w:bodyDiv w:val="1"/>
      <w:marLeft w:val="0"/>
      <w:marRight w:val="0"/>
      <w:marTop w:val="0"/>
      <w:marBottom w:val="0"/>
      <w:divBdr>
        <w:top w:val="none" w:sz="0" w:space="0" w:color="auto"/>
        <w:left w:val="none" w:sz="0" w:space="0" w:color="auto"/>
        <w:bottom w:val="none" w:sz="0" w:space="0" w:color="auto"/>
        <w:right w:val="none" w:sz="0" w:space="0" w:color="auto"/>
      </w:divBdr>
    </w:div>
    <w:div w:id="1674186639">
      <w:bodyDiv w:val="1"/>
      <w:marLeft w:val="0"/>
      <w:marRight w:val="0"/>
      <w:marTop w:val="0"/>
      <w:marBottom w:val="0"/>
      <w:divBdr>
        <w:top w:val="none" w:sz="0" w:space="0" w:color="auto"/>
        <w:left w:val="none" w:sz="0" w:space="0" w:color="auto"/>
        <w:bottom w:val="none" w:sz="0" w:space="0" w:color="auto"/>
        <w:right w:val="none" w:sz="0" w:space="0" w:color="auto"/>
      </w:divBdr>
    </w:div>
    <w:div w:id="1674525812">
      <w:bodyDiv w:val="1"/>
      <w:marLeft w:val="0"/>
      <w:marRight w:val="0"/>
      <w:marTop w:val="0"/>
      <w:marBottom w:val="0"/>
      <w:divBdr>
        <w:top w:val="none" w:sz="0" w:space="0" w:color="auto"/>
        <w:left w:val="none" w:sz="0" w:space="0" w:color="auto"/>
        <w:bottom w:val="none" w:sz="0" w:space="0" w:color="auto"/>
        <w:right w:val="none" w:sz="0" w:space="0" w:color="auto"/>
      </w:divBdr>
    </w:div>
    <w:div w:id="1676416074">
      <w:bodyDiv w:val="1"/>
      <w:marLeft w:val="0"/>
      <w:marRight w:val="0"/>
      <w:marTop w:val="0"/>
      <w:marBottom w:val="0"/>
      <w:divBdr>
        <w:top w:val="none" w:sz="0" w:space="0" w:color="auto"/>
        <w:left w:val="none" w:sz="0" w:space="0" w:color="auto"/>
        <w:bottom w:val="none" w:sz="0" w:space="0" w:color="auto"/>
        <w:right w:val="none" w:sz="0" w:space="0" w:color="auto"/>
      </w:divBdr>
    </w:div>
    <w:div w:id="1678924306">
      <w:bodyDiv w:val="1"/>
      <w:marLeft w:val="0"/>
      <w:marRight w:val="0"/>
      <w:marTop w:val="0"/>
      <w:marBottom w:val="0"/>
      <w:divBdr>
        <w:top w:val="none" w:sz="0" w:space="0" w:color="auto"/>
        <w:left w:val="none" w:sz="0" w:space="0" w:color="auto"/>
        <w:bottom w:val="none" w:sz="0" w:space="0" w:color="auto"/>
        <w:right w:val="none" w:sz="0" w:space="0" w:color="auto"/>
      </w:divBdr>
    </w:div>
    <w:div w:id="1681001397">
      <w:bodyDiv w:val="1"/>
      <w:marLeft w:val="0"/>
      <w:marRight w:val="0"/>
      <w:marTop w:val="0"/>
      <w:marBottom w:val="0"/>
      <w:divBdr>
        <w:top w:val="none" w:sz="0" w:space="0" w:color="auto"/>
        <w:left w:val="none" w:sz="0" w:space="0" w:color="auto"/>
        <w:bottom w:val="none" w:sz="0" w:space="0" w:color="auto"/>
        <w:right w:val="none" w:sz="0" w:space="0" w:color="auto"/>
      </w:divBdr>
    </w:div>
    <w:div w:id="1681004255">
      <w:bodyDiv w:val="1"/>
      <w:marLeft w:val="0"/>
      <w:marRight w:val="0"/>
      <w:marTop w:val="0"/>
      <w:marBottom w:val="0"/>
      <w:divBdr>
        <w:top w:val="none" w:sz="0" w:space="0" w:color="auto"/>
        <w:left w:val="none" w:sz="0" w:space="0" w:color="auto"/>
        <w:bottom w:val="none" w:sz="0" w:space="0" w:color="auto"/>
        <w:right w:val="none" w:sz="0" w:space="0" w:color="auto"/>
      </w:divBdr>
    </w:div>
    <w:div w:id="1681657576">
      <w:bodyDiv w:val="1"/>
      <w:marLeft w:val="0"/>
      <w:marRight w:val="0"/>
      <w:marTop w:val="0"/>
      <w:marBottom w:val="0"/>
      <w:divBdr>
        <w:top w:val="none" w:sz="0" w:space="0" w:color="auto"/>
        <w:left w:val="none" w:sz="0" w:space="0" w:color="auto"/>
        <w:bottom w:val="none" w:sz="0" w:space="0" w:color="auto"/>
        <w:right w:val="none" w:sz="0" w:space="0" w:color="auto"/>
      </w:divBdr>
    </w:div>
    <w:div w:id="1682656908">
      <w:bodyDiv w:val="1"/>
      <w:marLeft w:val="0"/>
      <w:marRight w:val="0"/>
      <w:marTop w:val="0"/>
      <w:marBottom w:val="0"/>
      <w:divBdr>
        <w:top w:val="none" w:sz="0" w:space="0" w:color="auto"/>
        <w:left w:val="none" w:sz="0" w:space="0" w:color="auto"/>
        <w:bottom w:val="none" w:sz="0" w:space="0" w:color="auto"/>
        <w:right w:val="none" w:sz="0" w:space="0" w:color="auto"/>
      </w:divBdr>
    </w:div>
    <w:div w:id="1684942240">
      <w:bodyDiv w:val="1"/>
      <w:marLeft w:val="0"/>
      <w:marRight w:val="0"/>
      <w:marTop w:val="0"/>
      <w:marBottom w:val="0"/>
      <w:divBdr>
        <w:top w:val="none" w:sz="0" w:space="0" w:color="auto"/>
        <w:left w:val="none" w:sz="0" w:space="0" w:color="auto"/>
        <w:bottom w:val="none" w:sz="0" w:space="0" w:color="auto"/>
        <w:right w:val="none" w:sz="0" w:space="0" w:color="auto"/>
      </w:divBdr>
    </w:div>
    <w:div w:id="1685277291">
      <w:bodyDiv w:val="1"/>
      <w:marLeft w:val="0"/>
      <w:marRight w:val="0"/>
      <w:marTop w:val="0"/>
      <w:marBottom w:val="0"/>
      <w:divBdr>
        <w:top w:val="none" w:sz="0" w:space="0" w:color="auto"/>
        <w:left w:val="none" w:sz="0" w:space="0" w:color="auto"/>
        <w:bottom w:val="none" w:sz="0" w:space="0" w:color="auto"/>
        <w:right w:val="none" w:sz="0" w:space="0" w:color="auto"/>
      </w:divBdr>
    </w:div>
    <w:div w:id="1685402640">
      <w:bodyDiv w:val="1"/>
      <w:marLeft w:val="0"/>
      <w:marRight w:val="0"/>
      <w:marTop w:val="0"/>
      <w:marBottom w:val="0"/>
      <w:divBdr>
        <w:top w:val="none" w:sz="0" w:space="0" w:color="auto"/>
        <w:left w:val="none" w:sz="0" w:space="0" w:color="auto"/>
        <w:bottom w:val="none" w:sz="0" w:space="0" w:color="auto"/>
        <w:right w:val="none" w:sz="0" w:space="0" w:color="auto"/>
      </w:divBdr>
    </w:div>
    <w:div w:id="1687098438">
      <w:bodyDiv w:val="1"/>
      <w:marLeft w:val="0"/>
      <w:marRight w:val="0"/>
      <w:marTop w:val="0"/>
      <w:marBottom w:val="0"/>
      <w:divBdr>
        <w:top w:val="none" w:sz="0" w:space="0" w:color="auto"/>
        <w:left w:val="none" w:sz="0" w:space="0" w:color="auto"/>
        <w:bottom w:val="none" w:sz="0" w:space="0" w:color="auto"/>
        <w:right w:val="none" w:sz="0" w:space="0" w:color="auto"/>
      </w:divBdr>
    </w:div>
    <w:div w:id="1688293031">
      <w:bodyDiv w:val="1"/>
      <w:marLeft w:val="0"/>
      <w:marRight w:val="0"/>
      <w:marTop w:val="0"/>
      <w:marBottom w:val="0"/>
      <w:divBdr>
        <w:top w:val="none" w:sz="0" w:space="0" w:color="auto"/>
        <w:left w:val="none" w:sz="0" w:space="0" w:color="auto"/>
        <w:bottom w:val="none" w:sz="0" w:space="0" w:color="auto"/>
        <w:right w:val="none" w:sz="0" w:space="0" w:color="auto"/>
      </w:divBdr>
    </w:div>
    <w:div w:id="1688365122">
      <w:bodyDiv w:val="1"/>
      <w:marLeft w:val="0"/>
      <w:marRight w:val="0"/>
      <w:marTop w:val="0"/>
      <w:marBottom w:val="0"/>
      <w:divBdr>
        <w:top w:val="none" w:sz="0" w:space="0" w:color="auto"/>
        <w:left w:val="none" w:sz="0" w:space="0" w:color="auto"/>
        <w:bottom w:val="none" w:sz="0" w:space="0" w:color="auto"/>
        <w:right w:val="none" w:sz="0" w:space="0" w:color="auto"/>
      </w:divBdr>
    </w:div>
    <w:div w:id="1688672941">
      <w:bodyDiv w:val="1"/>
      <w:marLeft w:val="0"/>
      <w:marRight w:val="0"/>
      <w:marTop w:val="0"/>
      <w:marBottom w:val="0"/>
      <w:divBdr>
        <w:top w:val="none" w:sz="0" w:space="0" w:color="auto"/>
        <w:left w:val="none" w:sz="0" w:space="0" w:color="auto"/>
        <w:bottom w:val="none" w:sz="0" w:space="0" w:color="auto"/>
        <w:right w:val="none" w:sz="0" w:space="0" w:color="auto"/>
      </w:divBdr>
    </w:div>
    <w:div w:id="1689671422">
      <w:bodyDiv w:val="1"/>
      <w:marLeft w:val="0"/>
      <w:marRight w:val="0"/>
      <w:marTop w:val="0"/>
      <w:marBottom w:val="0"/>
      <w:divBdr>
        <w:top w:val="none" w:sz="0" w:space="0" w:color="auto"/>
        <w:left w:val="none" w:sz="0" w:space="0" w:color="auto"/>
        <w:bottom w:val="none" w:sz="0" w:space="0" w:color="auto"/>
        <w:right w:val="none" w:sz="0" w:space="0" w:color="auto"/>
      </w:divBdr>
    </w:div>
    <w:div w:id="1689939606">
      <w:bodyDiv w:val="1"/>
      <w:marLeft w:val="0"/>
      <w:marRight w:val="0"/>
      <w:marTop w:val="0"/>
      <w:marBottom w:val="0"/>
      <w:divBdr>
        <w:top w:val="none" w:sz="0" w:space="0" w:color="auto"/>
        <w:left w:val="none" w:sz="0" w:space="0" w:color="auto"/>
        <w:bottom w:val="none" w:sz="0" w:space="0" w:color="auto"/>
        <w:right w:val="none" w:sz="0" w:space="0" w:color="auto"/>
      </w:divBdr>
    </w:div>
    <w:div w:id="1690790910">
      <w:bodyDiv w:val="1"/>
      <w:marLeft w:val="0"/>
      <w:marRight w:val="0"/>
      <w:marTop w:val="0"/>
      <w:marBottom w:val="0"/>
      <w:divBdr>
        <w:top w:val="none" w:sz="0" w:space="0" w:color="auto"/>
        <w:left w:val="none" w:sz="0" w:space="0" w:color="auto"/>
        <w:bottom w:val="none" w:sz="0" w:space="0" w:color="auto"/>
        <w:right w:val="none" w:sz="0" w:space="0" w:color="auto"/>
      </w:divBdr>
    </w:div>
    <w:div w:id="1693069450">
      <w:bodyDiv w:val="1"/>
      <w:marLeft w:val="0"/>
      <w:marRight w:val="0"/>
      <w:marTop w:val="0"/>
      <w:marBottom w:val="0"/>
      <w:divBdr>
        <w:top w:val="none" w:sz="0" w:space="0" w:color="auto"/>
        <w:left w:val="none" w:sz="0" w:space="0" w:color="auto"/>
        <w:bottom w:val="none" w:sz="0" w:space="0" w:color="auto"/>
        <w:right w:val="none" w:sz="0" w:space="0" w:color="auto"/>
      </w:divBdr>
    </w:div>
    <w:div w:id="1697190562">
      <w:bodyDiv w:val="1"/>
      <w:marLeft w:val="0"/>
      <w:marRight w:val="0"/>
      <w:marTop w:val="0"/>
      <w:marBottom w:val="0"/>
      <w:divBdr>
        <w:top w:val="none" w:sz="0" w:space="0" w:color="auto"/>
        <w:left w:val="none" w:sz="0" w:space="0" w:color="auto"/>
        <w:bottom w:val="none" w:sz="0" w:space="0" w:color="auto"/>
        <w:right w:val="none" w:sz="0" w:space="0" w:color="auto"/>
      </w:divBdr>
    </w:div>
    <w:div w:id="1698657880">
      <w:bodyDiv w:val="1"/>
      <w:marLeft w:val="0"/>
      <w:marRight w:val="0"/>
      <w:marTop w:val="0"/>
      <w:marBottom w:val="0"/>
      <w:divBdr>
        <w:top w:val="none" w:sz="0" w:space="0" w:color="auto"/>
        <w:left w:val="none" w:sz="0" w:space="0" w:color="auto"/>
        <w:bottom w:val="none" w:sz="0" w:space="0" w:color="auto"/>
        <w:right w:val="none" w:sz="0" w:space="0" w:color="auto"/>
      </w:divBdr>
    </w:div>
    <w:div w:id="1699499825">
      <w:bodyDiv w:val="1"/>
      <w:marLeft w:val="0"/>
      <w:marRight w:val="0"/>
      <w:marTop w:val="0"/>
      <w:marBottom w:val="0"/>
      <w:divBdr>
        <w:top w:val="none" w:sz="0" w:space="0" w:color="auto"/>
        <w:left w:val="none" w:sz="0" w:space="0" w:color="auto"/>
        <w:bottom w:val="none" w:sz="0" w:space="0" w:color="auto"/>
        <w:right w:val="none" w:sz="0" w:space="0" w:color="auto"/>
      </w:divBdr>
    </w:div>
    <w:div w:id="1700084943">
      <w:bodyDiv w:val="1"/>
      <w:marLeft w:val="0"/>
      <w:marRight w:val="0"/>
      <w:marTop w:val="0"/>
      <w:marBottom w:val="0"/>
      <w:divBdr>
        <w:top w:val="none" w:sz="0" w:space="0" w:color="auto"/>
        <w:left w:val="none" w:sz="0" w:space="0" w:color="auto"/>
        <w:bottom w:val="none" w:sz="0" w:space="0" w:color="auto"/>
        <w:right w:val="none" w:sz="0" w:space="0" w:color="auto"/>
      </w:divBdr>
    </w:div>
    <w:div w:id="1700155494">
      <w:bodyDiv w:val="1"/>
      <w:marLeft w:val="0"/>
      <w:marRight w:val="0"/>
      <w:marTop w:val="0"/>
      <w:marBottom w:val="0"/>
      <w:divBdr>
        <w:top w:val="none" w:sz="0" w:space="0" w:color="auto"/>
        <w:left w:val="none" w:sz="0" w:space="0" w:color="auto"/>
        <w:bottom w:val="none" w:sz="0" w:space="0" w:color="auto"/>
        <w:right w:val="none" w:sz="0" w:space="0" w:color="auto"/>
      </w:divBdr>
    </w:div>
    <w:div w:id="1700352662">
      <w:bodyDiv w:val="1"/>
      <w:marLeft w:val="0"/>
      <w:marRight w:val="0"/>
      <w:marTop w:val="0"/>
      <w:marBottom w:val="0"/>
      <w:divBdr>
        <w:top w:val="none" w:sz="0" w:space="0" w:color="auto"/>
        <w:left w:val="none" w:sz="0" w:space="0" w:color="auto"/>
        <w:bottom w:val="none" w:sz="0" w:space="0" w:color="auto"/>
        <w:right w:val="none" w:sz="0" w:space="0" w:color="auto"/>
      </w:divBdr>
    </w:div>
    <w:div w:id="1703281310">
      <w:bodyDiv w:val="1"/>
      <w:marLeft w:val="0"/>
      <w:marRight w:val="0"/>
      <w:marTop w:val="0"/>
      <w:marBottom w:val="0"/>
      <w:divBdr>
        <w:top w:val="none" w:sz="0" w:space="0" w:color="auto"/>
        <w:left w:val="none" w:sz="0" w:space="0" w:color="auto"/>
        <w:bottom w:val="none" w:sz="0" w:space="0" w:color="auto"/>
        <w:right w:val="none" w:sz="0" w:space="0" w:color="auto"/>
      </w:divBdr>
    </w:div>
    <w:div w:id="1703824441">
      <w:bodyDiv w:val="1"/>
      <w:marLeft w:val="0"/>
      <w:marRight w:val="0"/>
      <w:marTop w:val="0"/>
      <w:marBottom w:val="0"/>
      <w:divBdr>
        <w:top w:val="none" w:sz="0" w:space="0" w:color="auto"/>
        <w:left w:val="none" w:sz="0" w:space="0" w:color="auto"/>
        <w:bottom w:val="none" w:sz="0" w:space="0" w:color="auto"/>
        <w:right w:val="none" w:sz="0" w:space="0" w:color="auto"/>
      </w:divBdr>
    </w:div>
    <w:div w:id="1704667417">
      <w:bodyDiv w:val="1"/>
      <w:marLeft w:val="0"/>
      <w:marRight w:val="0"/>
      <w:marTop w:val="0"/>
      <w:marBottom w:val="0"/>
      <w:divBdr>
        <w:top w:val="none" w:sz="0" w:space="0" w:color="auto"/>
        <w:left w:val="none" w:sz="0" w:space="0" w:color="auto"/>
        <w:bottom w:val="none" w:sz="0" w:space="0" w:color="auto"/>
        <w:right w:val="none" w:sz="0" w:space="0" w:color="auto"/>
      </w:divBdr>
    </w:div>
    <w:div w:id="1705135144">
      <w:bodyDiv w:val="1"/>
      <w:marLeft w:val="0"/>
      <w:marRight w:val="0"/>
      <w:marTop w:val="0"/>
      <w:marBottom w:val="0"/>
      <w:divBdr>
        <w:top w:val="none" w:sz="0" w:space="0" w:color="auto"/>
        <w:left w:val="none" w:sz="0" w:space="0" w:color="auto"/>
        <w:bottom w:val="none" w:sz="0" w:space="0" w:color="auto"/>
        <w:right w:val="none" w:sz="0" w:space="0" w:color="auto"/>
      </w:divBdr>
    </w:div>
    <w:div w:id="1705209641">
      <w:bodyDiv w:val="1"/>
      <w:marLeft w:val="0"/>
      <w:marRight w:val="0"/>
      <w:marTop w:val="0"/>
      <w:marBottom w:val="0"/>
      <w:divBdr>
        <w:top w:val="none" w:sz="0" w:space="0" w:color="auto"/>
        <w:left w:val="none" w:sz="0" w:space="0" w:color="auto"/>
        <w:bottom w:val="none" w:sz="0" w:space="0" w:color="auto"/>
        <w:right w:val="none" w:sz="0" w:space="0" w:color="auto"/>
      </w:divBdr>
    </w:div>
    <w:div w:id="1706174587">
      <w:bodyDiv w:val="1"/>
      <w:marLeft w:val="0"/>
      <w:marRight w:val="0"/>
      <w:marTop w:val="0"/>
      <w:marBottom w:val="0"/>
      <w:divBdr>
        <w:top w:val="none" w:sz="0" w:space="0" w:color="auto"/>
        <w:left w:val="none" w:sz="0" w:space="0" w:color="auto"/>
        <w:bottom w:val="none" w:sz="0" w:space="0" w:color="auto"/>
        <w:right w:val="none" w:sz="0" w:space="0" w:color="auto"/>
      </w:divBdr>
    </w:div>
    <w:div w:id="1707244923">
      <w:bodyDiv w:val="1"/>
      <w:marLeft w:val="0"/>
      <w:marRight w:val="0"/>
      <w:marTop w:val="0"/>
      <w:marBottom w:val="0"/>
      <w:divBdr>
        <w:top w:val="none" w:sz="0" w:space="0" w:color="auto"/>
        <w:left w:val="none" w:sz="0" w:space="0" w:color="auto"/>
        <w:bottom w:val="none" w:sz="0" w:space="0" w:color="auto"/>
        <w:right w:val="none" w:sz="0" w:space="0" w:color="auto"/>
      </w:divBdr>
    </w:div>
    <w:div w:id="1707825482">
      <w:bodyDiv w:val="1"/>
      <w:marLeft w:val="0"/>
      <w:marRight w:val="0"/>
      <w:marTop w:val="0"/>
      <w:marBottom w:val="0"/>
      <w:divBdr>
        <w:top w:val="none" w:sz="0" w:space="0" w:color="auto"/>
        <w:left w:val="none" w:sz="0" w:space="0" w:color="auto"/>
        <w:bottom w:val="none" w:sz="0" w:space="0" w:color="auto"/>
        <w:right w:val="none" w:sz="0" w:space="0" w:color="auto"/>
      </w:divBdr>
    </w:div>
    <w:div w:id="1708724413">
      <w:bodyDiv w:val="1"/>
      <w:marLeft w:val="0"/>
      <w:marRight w:val="0"/>
      <w:marTop w:val="0"/>
      <w:marBottom w:val="0"/>
      <w:divBdr>
        <w:top w:val="none" w:sz="0" w:space="0" w:color="auto"/>
        <w:left w:val="none" w:sz="0" w:space="0" w:color="auto"/>
        <w:bottom w:val="none" w:sz="0" w:space="0" w:color="auto"/>
        <w:right w:val="none" w:sz="0" w:space="0" w:color="auto"/>
      </w:divBdr>
    </w:div>
    <w:div w:id="1709137995">
      <w:bodyDiv w:val="1"/>
      <w:marLeft w:val="0"/>
      <w:marRight w:val="0"/>
      <w:marTop w:val="0"/>
      <w:marBottom w:val="0"/>
      <w:divBdr>
        <w:top w:val="none" w:sz="0" w:space="0" w:color="auto"/>
        <w:left w:val="none" w:sz="0" w:space="0" w:color="auto"/>
        <w:bottom w:val="none" w:sz="0" w:space="0" w:color="auto"/>
        <w:right w:val="none" w:sz="0" w:space="0" w:color="auto"/>
      </w:divBdr>
    </w:div>
    <w:div w:id="1709180445">
      <w:bodyDiv w:val="1"/>
      <w:marLeft w:val="0"/>
      <w:marRight w:val="0"/>
      <w:marTop w:val="0"/>
      <w:marBottom w:val="0"/>
      <w:divBdr>
        <w:top w:val="none" w:sz="0" w:space="0" w:color="auto"/>
        <w:left w:val="none" w:sz="0" w:space="0" w:color="auto"/>
        <w:bottom w:val="none" w:sz="0" w:space="0" w:color="auto"/>
        <w:right w:val="none" w:sz="0" w:space="0" w:color="auto"/>
      </w:divBdr>
    </w:div>
    <w:div w:id="1709451254">
      <w:bodyDiv w:val="1"/>
      <w:marLeft w:val="0"/>
      <w:marRight w:val="0"/>
      <w:marTop w:val="0"/>
      <w:marBottom w:val="0"/>
      <w:divBdr>
        <w:top w:val="none" w:sz="0" w:space="0" w:color="auto"/>
        <w:left w:val="none" w:sz="0" w:space="0" w:color="auto"/>
        <w:bottom w:val="none" w:sz="0" w:space="0" w:color="auto"/>
        <w:right w:val="none" w:sz="0" w:space="0" w:color="auto"/>
      </w:divBdr>
    </w:div>
    <w:div w:id="1709529425">
      <w:bodyDiv w:val="1"/>
      <w:marLeft w:val="0"/>
      <w:marRight w:val="0"/>
      <w:marTop w:val="0"/>
      <w:marBottom w:val="0"/>
      <w:divBdr>
        <w:top w:val="none" w:sz="0" w:space="0" w:color="auto"/>
        <w:left w:val="none" w:sz="0" w:space="0" w:color="auto"/>
        <w:bottom w:val="none" w:sz="0" w:space="0" w:color="auto"/>
        <w:right w:val="none" w:sz="0" w:space="0" w:color="auto"/>
      </w:divBdr>
    </w:div>
    <w:div w:id="1709989172">
      <w:bodyDiv w:val="1"/>
      <w:marLeft w:val="0"/>
      <w:marRight w:val="0"/>
      <w:marTop w:val="0"/>
      <w:marBottom w:val="0"/>
      <w:divBdr>
        <w:top w:val="none" w:sz="0" w:space="0" w:color="auto"/>
        <w:left w:val="none" w:sz="0" w:space="0" w:color="auto"/>
        <w:bottom w:val="none" w:sz="0" w:space="0" w:color="auto"/>
        <w:right w:val="none" w:sz="0" w:space="0" w:color="auto"/>
      </w:divBdr>
    </w:div>
    <w:div w:id="1710908654">
      <w:bodyDiv w:val="1"/>
      <w:marLeft w:val="0"/>
      <w:marRight w:val="0"/>
      <w:marTop w:val="0"/>
      <w:marBottom w:val="0"/>
      <w:divBdr>
        <w:top w:val="none" w:sz="0" w:space="0" w:color="auto"/>
        <w:left w:val="none" w:sz="0" w:space="0" w:color="auto"/>
        <w:bottom w:val="none" w:sz="0" w:space="0" w:color="auto"/>
        <w:right w:val="none" w:sz="0" w:space="0" w:color="auto"/>
      </w:divBdr>
    </w:div>
    <w:div w:id="1711494844">
      <w:bodyDiv w:val="1"/>
      <w:marLeft w:val="0"/>
      <w:marRight w:val="0"/>
      <w:marTop w:val="0"/>
      <w:marBottom w:val="0"/>
      <w:divBdr>
        <w:top w:val="none" w:sz="0" w:space="0" w:color="auto"/>
        <w:left w:val="none" w:sz="0" w:space="0" w:color="auto"/>
        <w:bottom w:val="none" w:sz="0" w:space="0" w:color="auto"/>
        <w:right w:val="none" w:sz="0" w:space="0" w:color="auto"/>
      </w:divBdr>
    </w:div>
    <w:div w:id="1714302439">
      <w:bodyDiv w:val="1"/>
      <w:marLeft w:val="0"/>
      <w:marRight w:val="0"/>
      <w:marTop w:val="0"/>
      <w:marBottom w:val="0"/>
      <w:divBdr>
        <w:top w:val="none" w:sz="0" w:space="0" w:color="auto"/>
        <w:left w:val="none" w:sz="0" w:space="0" w:color="auto"/>
        <w:bottom w:val="none" w:sz="0" w:space="0" w:color="auto"/>
        <w:right w:val="none" w:sz="0" w:space="0" w:color="auto"/>
      </w:divBdr>
    </w:div>
    <w:div w:id="1714647603">
      <w:bodyDiv w:val="1"/>
      <w:marLeft w:val="0"/>
      <w:marRight w:val="0"/>
      <w:marTop w:val="0"/>
      <w:marBottom w:val="0"/>
      <w:divBdr>
        <w:top w:val="none" w:sz="0" w:space="0" w:color="auto"/>
        <w:left w:val="none" w:sz="0" w:space="0" w:color="auto"/>
        <w:bottom w:val="none" w:sz="0" w:space="0" w:color="auto"/>
        <w:right w:val="none" w:sz="0" w:space="0" w:color="auto"/>
      </w:divBdr>
    </w:div>
    <w:div w:id="1715303431">
      <w:bodyDiv w:val="1"/>
      <w:marLeft w:val="0"/>
      <w:marRight w:val="0"/>
      <w:marTop w:val="0"/>
      <w:marBottom w:val="0"/>
      <w:divBdr>
        <w:top w:val="none" w:sz="0" w:space="0" w:color="auto"/>
        <w:left w:val="none" w:sz="0" w:space="0" w:color="auto"/>
        <w:bottom w:val="none" w:sz="0" w:space="0" w:color="auto"/>
        <w:right w:val="none" w:sz="0" w:space="0" w:color="auto"/>
      </w:divBdr>
    </w:div>
    <w:div w:id="1718511828">
      <w:bodyDiv w:val="1"/>
      <w:marLeft w:val="0"/>
      <w:marRight w:val="0"/>
      <w:marTop w:val="0"/>
      <w:marBottom w:val="0"/>
      <w:divBdr>
        <w:top w:val="none" w:sz="0" w:space="0" w:color="auto"/>
        <w:left w:val="none" w:sz="0" w:space="0" w:color="auto"/>
        <w:bottom w:val="none" w:sz="0" w:space="0" w:color="auto"/>
        <w:right w:val="none" w:sz="0" w:space="0" w:color="auto"/>
      </w:divBdr>
    </w:div>
    <w:div w:id="1719697223">
      <w:bodyDiv w:val="1"/>
      <w:marLeft w:val="0"/>
      <w:marRight w:val="0"/>
      <w:marTop w:val="0"/>
      <w:marBottom w:val="0"/>
      <w:divBdr>
        <w:top w:val="none" w:sz="0" w:space="0" w:color="auto"/>
        <w:left w:val="none" w:sz="0" w:space="0" w:color="auto"/>
        <w:bottom w:val="none" w:sz="0" w:space="0" w:color="auto"/>
        <w:right w:val="none" w:sz="0" w:space="0" w:color="auto"/>
      </w:divBdr>
    </w:div>
    <w:div w:id="1721007350">
      <w:bodyDiv w:val="1"/>
      <w:marLeft w:val="0"/>
      <w:marRight w:val="0"/>
      <w:marTop w:val="0"/>
      <w:marBottom w:val="0"/>
      <w:divBdr>
        <w:top w:val="none" w:sz="0" w:space="0" w:color="auto"/>
        <w:left w:val="none" w:sz="0" w:space="0" w:color="auto"/>
        <w:bottom w:val="none" w:sz="0" w:space="0" w:color="auto"/>
        <w:right w:val="none" w:sz="0" w:space="0" w:color="auto"/>
      </w:divBdr>
    </w:div>
    <w:div w:id="1724475387">
      <w:bodyDiv w:val="1"/>
      <w:marLeft w:val="0"/>
      <w:marRight w:val="0"/>
      <w:marTop w:val="0"/>
      <w:marBottom w:val="0"/>
      <w:divBdr>
        <w:top w:val="none" w:sz="0" w:space="0" w:color="auto"/>
        <w:left w:val="none" w:sz="0" w:space="0" w:color="auto"/>
        <w:bottom w:val="none" w:sz="0" w:space="0" w:color="auto"/>
        <w:right w:val="none" w:sz="0" w:space="0" w:color="auto"/>
      </w:divBdr>
    </w:div>
    <w:div w:id="1728411411">
      <w:bodyDiv w:val="1"/>
      <w:marLeft w:val="0"/>
      <w:marRight w:val="0"/>
      <w:marTop w:val="0"/>
      <w:marBottom w:val="0"/>
      <w:divBdr>
        <w:top w:val="none" w:sz="0" w:space="0" w:color="auto"/>
        <w:left w:val="none" w:sz="0" w:space="0" w:color="auto"/>
        <w:bottom w:val="none" w:sz="0" w:space="0" w:color="auto"/>
        <w:right w:val="none" w:sz="0" w:space="0" w:color="auto"/>
      </w:divBdr>
    </w:div>
    <w:div w:id="1730301592">
      <w:bodyDiv w:val="1"/>
      <w:marLeft w:val="0"/>
      <w:marRight w:val="0"/>
      <w:marTop w:val="0"/>
      <w:marBottom w:val="0"/>
      <w:divBdr>
        <w:top w:val="none" w:sz="0" w:space="0" w:color="auto"/>
        <w:left w:val="none" w:sz="0" w:space="0" w:color="auto"/>
        <w:bottom w:val="none" w:sz="0" w:space="0" w:color="auto"/>
        <w:right w:val="none" w:sz="0" w:space="0" w:color="auto"/>
      </w:divBdr>
    </w:div>
    <w:div w:id="1730767181">
      <w:bodyDiv w:val="1"/>
      <w:marLeft w:val="0"/>
      <w:marRight w:val="0"/>
      <w:marTop w:val="0"/>
      <w:marBottom w:val="0"/>
      <w:divBdr>
        <w:top w:val="none" w:sz="0" w:space="0" w:color="auto"/>
        <w:left w:val="none" w:sz="0" w:space="0" w:color="auto"/>
        <w:bottom w:val="none" w:sz="0" w:space="0" w:color="auto"/>
        <w:right w:val="none" w:sz="0" w:space="0" w:color="auto"/>
      </w:divBdr>
    </w:div>
    <w:div w:id="1732657435">
      <w:bodyDiv w:val="1"/>
      <w:marLeft w:val="0"/>
      <w:marRight w:val="0"/>
      <w:marTop w:val="0"/>
      <w:marBottom w:val="0"/>
      <w:divBdr>
        <w:top w:val="none" w:sz="0" w:space="0" w:color="auto"/>
        <w:left w:val="none" w:sz="0" w:space="0" w:color="auto"/>
        <w:bottom w:val="none" w:sz="0" w:space="0" w:color="auto"/>
        <w:right w:val="none" w:sz="0" w:space="0" w:color="auto"/>
      </w:divBdr>
    </w:div>
    <w:div w:id="1733964832">
      <w:bodyDiv w:val="1"/>
      <w:marLeft w:val="0"/>
      <w:marRight w:val="0"/>
      <w:marTop w:val="0"/>
      <w:marBottom w:val="0"/>
      <w:divBdr>
        <w:top w:val="none" w:sz="0" w:space="0" w:color="auto"/>
        <w:left w:val="none" w:sz="0" w:space="0" w:color="auto"/>
        <w:bottom w:val="none" w:sz="0" w:space="0" w:color="auto"/>
        <w:right w:val="none" w:sz="0" w:space="0" w:color="auto"/>
      </w:divBdr>
    </w:div>
    <w:div w:id="1734349028">
      <w:bodyDiv w:val="1"/>
      <w:marLeft w:val="0"/>
      <w:marRight w:val="0"/>
      <w:marTop w:val="0"/>
      <w:marBottom w:val="0"/>
      <w:divBdr>
        <w:top w:val="none" w:sz="0" w:space="0" w:color="auto"/>
        <w:left w:val="none" w:sz="0" w:space="0" w:color="auto"/>
        <w:bottom w:val="none" w:sz="0" w:space="0" w:color="auto"/>
        <w:right w:val="none" w:sz="0" w:space="0" w:color="auto"/>
      </w:divBdr>
    </w:div>
    <w:div w:id="1736588124">
      <w:bodyDiv w:val="1"/>
      <w:marLeft w:val="0"/>
      <w:marRight w:val="0"/>
      <w:marTop w:val="0"/>
      <w:marBottom w:val="0"/>
      <w:divBdr>
        <w:top w:val="none" w:sz="0" w:space="0" w:color="auto"/>
        <w:left w:val="none" w:sz="0" w:space="0" w:color="auto"/>
        <w:bottom w:val="none" w:sz="0" w:space="0" w:color="auto"/>
        <w:right w:val="none" w:sz="0" w:space="0" w:color="auto"/>
      </w:divBdr>
    </w:div>
    <w:div w:id="1736662417">
      <w:bodyDiv w:val="1"/>
      <w:marLeft w:val="0"/>
      <w:marRight w:val="0"/>
      <w:marTop w:val="0"/>
      <w:marBottom w:val="0"/>
      <w:divBdr>
        <w:top w:val="none" w:sz="0" w:space="0" w:color="auto"/>
        <w:left w:val="none" w:sz="0" w:space="0" w:color="auto"/>
        <w:bottom w:val="none" w:sz="0" w:space="0" w:color="auto"/>
        <w:right w:val="none" w:sz="0" w:space="0" w:color="auto"/>
      </w:divBdr>
    </w:div>
    <w:div w:id="1739668909">
      <w:bodyDiv w:val="1"/>
      <w:marLeft w:val="0"/>
      <w:marRight w:val="0"/>
      <w:marTop w:val="0"/>
      <w:marBottom w:val="0"/>
      <w:divBdr>
        <w:top w:val="none" w:sz="0" w:space="0" w:color="auto"/>
        <w:left w:val="none" w:sz="0" w:space="0" w:color="auto"/>
        <w:bottom w:val="none" w:sz="0" w:space="0" w:color="auto"/>
        <w:right w:val="none" w:sz="0" w:space="0" w:color="auto"/>
      </w:divBdr>
    </w:div>
    <w:div w:id="1740053000">
      <w:bodyDiv w:val="1"/>
      <w:marLeft w:val="0"/>
      <w:marRight w:val="0"/>
      <w:marTop w:val="0"/>
      <w:marBottom w:val="0"/>
      <w:divBdr>
        <w:top w:val="none" w:sz="0" w:space="0" w:color="auto"/>
        <w:left w:val="none" w:sz="0" w:space="0" w:color="auto"/>
        <w:bottom w:val="none" w:sz="0" w:space="0" w:color="auto"/>
        <w:right w:val="none" w:sz="0" w:space="0" w:color="auto"/>
      </w:divBdr>
    </w:div>
    <w:div w:id="1740130770">
      <w:bodyDiv w:val="1"/>
      <w:marLeft w:val="0"/>
      <w:marRight w:val="0"/>
      <w:marTop w:val="0"/>
      <w:marBottom w:val="0"/>
      <w:divBdr>
        <w:top w:val="none" w:sz="0" w:space="0" w:color="auto"/>
        <w:left w:val="none" w:sz="0" w:space="0" w:color="auto"/>
        <w:bottom w:val="none" w:sz="0" w:space="0" w:color="auto"/>
        <w:right w:val="none" w:sz="0" w:space="0" w:color="auto"/>
      </w:divBdr>
    </w:div>
    <w:div w:id="1742289599">
      <w:bodyDiv w:val="1"/>
      <w:marLeft w:val="0"/>
      <w:marRight w:val="0"/>
      <w:marTop w:val="0"/>
      <w:marBottom w:val="0"/>
      <w:divBdr>
        <w:top w:val="none" w:sz="0" w:space="0" w:color="auto"/>
        <w:left w:val="none" w:sz="0" w:space="0" w:color="auto"/>
        <w:bottom w:val="none" w:sz="0" w:space="0" w:color="auto"/>
        <w:right w:val="none" w:sz="0" w:space="0" w:color="auto"/>
      </w:divBdr>
    </w:div>
    <w:div w:id="1743944089">
      <w:bodyDiv w:val="1"/>
      <w:marLeft w:val="0"/>
      <w:marRight w:val="0"/>
      <w:marTop w:val="0"/>
      <w:marBottom w:val="0"/>
      <w:divBdr>
        <w:top w:val="none" w:sz="0" w:space="0" w:color="auto"/>
        <w:left w:val="none" w:sz="0" w:space="0" w:color="auto"/>
        <w:bottom w:val="none" w:sz="0" w:space="0" w:color="auto"/>
        <w:right w:val="none" w:sz="0" w:space="0" w:color="auto"/>
      </w:divBdr>
    </w:div>
    <w:div w:id="1744714495">
      <w:bodyDiv w:val="1"/>
      <w:marLeft w:val="0"/>
      <w:marRight w:val="0"/>
      <w:marTop w:val="0"/>
      <w:marBottom w:val="0"/>
      <w:divBdr>
        <w:top w:val="none" w:sz="0" w:space="0" w:color="auto"/>
        <w:left w:val="none" w:sz="0" w:space="0" w:color="auto"/>
        <w:bottom w:val="none" w:sz="0" w:space="0" w:color="auto"/>
        <w:right w:val="none" w:sz="0" w:space="0" w:color="auto"/>
      </w:divBdr>
    </w:div>
    <w:div w:id="1744793041">
      <w:bodyDiv w:val="1"/>
      <w:marLeft w:val="0"/>
      <w:marRight w:val="0"/>
      <w:marTop w:val="0"/>
      <w:marBottom w:val="0"/>
      <w:divBdr>
        <w:top w:val="none" w:sz="0" w:space="0" w:color="auto"/>
        <w:left w:val="none" w:sz="0" w:space="0" w:color="auto"/>
        <w:bottom w:val="none" w:sz="0" w:space="0" w:color="auto"/>
        <w:right w:val="none" w:sz="0" w:space="0" w:color="auto"/>
      </w:divBdr>
    </w:div>
    <w:div w:id="1745491934">
      <w:bodyDiv w:val="1"/>
      <w:marLeft w:val="0"/>
      <w:marRight w:val="0"/>
      <w:marTop w:val="0"/>
      <w:marBottom w:val="0"/>
      <w:divBdr>
        <w:top w:val="none" w:sz="0" w:space="0" w:color="auto"/>
        <w:left w:val="none" w:sz="0" w:space="0" w:color="auto"/>
        <w:bottom w:val="none" w:sz="0" w:space="0" w:color="auto"/>
        <w:right w:val="none" w:sz="0" w:space="0" w:color="auto"/>
      </w:divBdr>
    </w:div>
    <w:div w:id="1746608151">
      <w:bodyDiv w:val="1"/>
      <w:marLeft w:val="0"/>
      <w:marRight w:val="0"/>
      <w:marTop w:val="0"/>
      <w:marBottom w:val="0"/>
      <w:divBdr>
        <w:top w:val="none" w:sz="0" w:space="0" w:color="auto"/>
        <w:left w:val="none" w:sz="0" w:space="0" w:color="auto"/>
        <w:bottom w:val="none" w:sz="0" w:space="0" w:color="auto"/>
        <w:right w:val="none" w:sz="0" w:space="0" w:color="auto"/>
      </w:divBdr>
    </w:div>
    <w:div w:id="1748722651">
      <w:bodyDiv w:val="1"/>
      <w:marLeft w:val="0"/>
      <w:marRight w:val="0"/>
      <w:marTop w:val="0"/>
      <w:marBottom w:val="0"/>
      <w:divBdr>
        <w:top w:val="none" w:sz="0" w:space="0" w:color="auto"/>
        <w:left w:val="none" w:sz="0" w:space="0" w:color="auto"/>
        <w:bottom w:val="none" w:sz="0" w:space="0" w:color="auto"/>
        <w:right w:val="none" w:sz="0" w:space="0" w:color="auto"/>
      </w:divBdr>
    </w:div>
    <w:div w:id="1749423191">
      <w:bodyDiv w:val="1"/>
      <w:marLeft w:val="0"/>
      <w:marRight w:val="0"/>
      <w:marTop w:val="0"/>
      <w:marBottom w:val="0"/>
      <w:divBdr>
        <w:top w:val="none" w:sz="0" w:space="0" w:color="auto"/>
        <w:left w:val="none" w:sz="0" w:space="0" w:color="auto"/>
        <w:bottom w:val="none" w:sz="0" w:space="0" w:color="auto"/>
        <w:right w:val="none" w:sz="0" w:space="0" w:color="auto"/>
      </w:divBdr>
    </w:div>
    <w:div w:id="1749620310">
      <w:bodyDiv w:val="1"/>
      <w:marLeft w:val="0"/>
      <w:marRight w:val="0"/>
      <w:marTop w:val="0"/>
      <w:marBottom w:val="0"/>
      <w:divBdr>
        <w:top w:val="none" w:sz="0" w:space="0" w:color="auto"/>
        <w:left w:val="none" w:sz="0" w:space="0" w:color="auto"/>
        <w:bottom w:val="none" w:sz="0" w:space="0" w:color="auto"/>
        <w:right w:val="none" w:sz="0" w:space="0" w:color="auto"/>
      </w:divBdr>
    </w:div>
    <w:div w:id="1752503594">
      <w:bodyDiv w:val="1"/>
      <w:marLeft w:val="0"/>
      <w:marRight w:val="0"/>
      <w:marTop w:val="0"/>
      <w:marBottom w:val="0"/>
      <w:divBdr>
        <w:top w:val="none" w:sz="0" w:space="0" w:color="auto"/>
        <w:left w:val="none" w:sz="0" w:space="0" w:color="auto"/>
        <w:bottom w:val="none" w:sz="0" w:space="0" w:color="auto"/>
        <w:right w:val="none" w:sz="0" w:space="0" w:color="auto"/>
      </w:divBdr>
    </w:div>
    <w:div w:id="1753090567">
      <w:bodyDiv w:val="1"/>
      <w:marLeft w:val="0"/>
      <w:marRight w:val="0"/>
      <w:marTop w:val="0"/>
      <w:marBottom w:val="0"/>
      <w:divBdr>
        <w:top w:val="none" w:sz="0" w:space="0" w:color="auto"/>
        <w:left w:val="none" w:sz="0" w:space="0" w:color="auto"/>
        <w:bottom w:val="none" w:sz="0" w:space="0" w:color="auto"/>
        <w:right w:val="none" w:sz="0" w:space="0" w:color="auto"/>
      </w:divBdr>
    </w:div>
    <w:div w:id="1757479231">
      <w:bodyDiv w:val="1"/>
      <w:marLeft w:val="0"/>
      <w:marRight w:val="0"/>
      <w:marTop w:val="0"/>
      <w:marBottom w:val="0"/>
      <w:divBdr>
        <w:top w:val="none" w:sz="0" w:space="0" w:color="auto"/>
        <w:left w:val="none" w:sz="0" w:space="0" w:color="auto"/>
        <w:bottom w:val="none" w:sz="0" w:space="0" w:color="auto"/>
        <w:right w:val="none" w:sz="0" w:space="0" w:color="auto"/>
      </w:divBdr>
    </w:div>
    <w:div w:id="1758863873">
      <w:bodyDiv w:val="1"/>
      <w:marLeft w:val="0"/>
      <w:marRight w:val="0"/>
      <w:marTop w:val="0"/>
      <w:marBottom w:val="0"/>
      <w:divBdr>
        <w:top w:val="none" w:sz="0" w:space="0" w:color="auto"/>
        <w:left w:val="none" w:sz="0" w:space="0" w:color="auto"/>
        <w:bottom w:val="none" w:sz="0" w:space="0" w:color="auto"/>
        <w:right w:val="none" w:sz="0" w:space="0" w:color="auto"/>
      </w:divBdr>
    </w:div>
    <w:div w:id="1759713220">
      <w:bodyDiv w:val="1"/>
      <w:marLeft w:val="0"/>
      <w:marRight w:val="0"/>
      <w:marTop w:val="0"/>
      <w:marBottom w:val="0"/>
      <w:divBdr>
        <w:top w:val="none" w:sz="0" w:space="0" w:color="auto"/>
        <w:left w:val="none" w:sz="0" w:space="0" w:color="auto"/>
        <w:bottom w:val="none" w:sz="0" w:space="0" w:color="auto"/>
        <w:right w:val="none" w:sz="0" w:space="0" w:color="auto"/>
      </w:divBdr>
    </w:div>
    <w:div w:id="1761831505">
      <w:bodyDiv w:val="1"/>
      <w:marLeft w:val="0"/>
      <w:marRight w:val="0"/>
      <w:marTop w:val="0"/>
      <w:marBottom w:val="0"/>
      <w:divBdr>
        <w:top w:val="none" w:sz="0" w:space="0" w:color="auto"/>
        <w:left w:val="none" w:sz="0" w:space="0" w:color="auto"/>
        <w:bottom w:val="none" w:sz="0" w:space="0" w:color="auto"/>
        <w:right w:val="none" w:sz="0" w:space="0" w:color="auto"/>
      </w:divBdr>
    </w:div>
    <w:div w:id="1762331543">
      <w:bodyDiv w:val="1"/>
      <w:marLeft w:val="0"/>
      <w:marRight w:val="0"/>
      <w:marTop w:val="0"/>
      <w:marBottom w:val="0"/>
      <w:divBdr>
        <w:top w:val="none" w:sz="0" w:space="0" w:color="auto"/>
        <w:left w:val="none" w:sz="0" w:space="0" w:color="auto"/>
        <w:bottom w:val="none" w:sz="0" w:space="0" w:color="auto"/>
        <w:right w:val="none" w:sz="0" w:space="0" w:color="auto"/>
      </w:divBdr>
    </w:div>
    <w:div w:id="1763405411">
      <w:bodyDiv w:val="1"/>
      <w:marLeft w:val="0"/>
      <w:marRight w:val="0"/>
      <w:marTop w:val="0"/>
      <w:marBottom w:val="0"/>
      <w:divBdr>
        <w:top w:val="none" w:sz="0" w:space="0" w:color="auto"/>
        <w:left w:val="none" w:sz="0" w:space="0" w:color="auto"/>
        <w:bottom w:val="none" w:sz="0" w:space="0" w:color="auto"/>
        <w:right w:val="none" w:sz="0" w:space="0" w:color="auto"/>
      </w:divBdr>
    </w:div>
    <w:div w:id="1763405413">
      <w:bodyDiv w:val="1"/>
      <w:marLeft w:val="0"/>
      <w:marRight w:val="0"/>
      <w:marTop w:val="0"/>
      <w:marBottom w:val="0"/>
      <w:divBdr>
        <w:top w:val="none" w:sz="0" w:space="0" w:color="auto"/>
        <w:left w:val="none" w:sz="0" w:space="0" w:color="auto"/>
        <w:bottom w:val="none" w:sz="0" w:space="0" w:color="auto"/>
        <w:right w:val="none" w:sz="0" w:space="0" w:color="auto"/>
      </w:divBdr>
    </w:div>
    <w:div w:id="1764108143">
      <w:bodyDiv w:val="1"/>
      <w:marLeft w:val="0"/>
      <w:marRight w:val="0"/>
      <w:marTop w:val="0"/>
      <w:marBottom w:val="0"/>
      <w:divBdr>
        <w:top w:val="none" w:sz="0" w:space="0" w:color="auto"/>
        <w:left w:val="none" w:sz="0" w:space="0" w:color="auto"/>
        <w:bottom w:val="none" w:sz="0" w:space="0" w:color="auto"/>
        <w:right w:val="none" w:sz="0" w:space="0" w:color="auto"/>
      </w:divBdr>
    </w:div>
    <w:div w:id="1766418194">
      <w:bodyDiv w:val="1"/>
      <w:marLeft w:val="0"/>
      <w:marRight w:val="0"/>
      <w:marTop w:val="0"/>
      <w:marBottom w:val="0"/>
      <w:divBdr>
        <w:top w:val="none" w:sz="0" w:space="0" w:color="auto"/>
        <w:left w:val="none" w:sz="0" w:space="0" w:color="auto"/>
        <w:bottom w:val="none" w:sz="0" w:space="0" w:color="auto"/>
        <w:right w:val="none" w:sz="0" w:space="0" w:color="auto"/>
      </w:divBdr>
    </w:div>
    <w:div w:id="1766729229">
      <w:bodyDiv w:val="1"/>
      <w:marLeft w:val="0"/>
      <w:marRight w:val="0"/>
      <w:marTop w:val="0"/>
      <w:marBottom w:val="0"/>
      <w:divBdr>
        <w:top w:val="none" w:sz="0" w:space="0" w:color="auto"/>
        <w:left w:val="none" w:sz="0" w:space="0" w:color="auto"/>
        <w:bottom w:val="none" w:sz="0" w:space="0" w:color="auto"/>
        <w:right w:val="none" w:sz="0" w:space="0" w:color="auto"/>
      </w:divBdr>
    </w:div>
    <w:div w:id="1766879354">
      <w:bodyDiv w:val="1"/>
      <w:marLeft w:val="0"/>
      <w:marRight w:val="0"/>
      <w:marTop w:val="0"/>
      <w:marBottom w:val="0"/>
      <w:divBdr>
        <w:top w:val="none" w:sz="0" w:space="0" w:color="auto"/>
        <w:left w:val="none" w:sz="0" w:space="0" w:color="auto"/>
        <w:bottom w:val="none" w:sz="0" w:space="0" w:color="auto"/>
        <w:right w:val="none" w:sz="0" w:space="0" w:color="auto"/>
      </w:divBdr>
    </w:div>
    <w:div w:id="1766879806">
      <w:bodyDiv w:val="1"/>
      <w:marLeft w:val="0"/>
      <w:marRight w:val="0"/>
      <w:marTop w:val="0"/>
      <w:marBottom w:val="0"/>
      <w:divBdr>
        <w:top w:val="none" w:sz="0" w:space="0" w:color="auto"/>
        <w:left w:val="none" w:sz="0" w:space="0" w:color="auto"/>
        <w:bottom w:val="none" w:sz="0" w:space="0" w:color="auto"/>
        <w:right w:val="none" w:sz="0" w:space="0" w:color="auto"/>
      </w:divBdr>
    </w:div>
    <w:div w:id="1771049691">
      <w:bodyDiv w:val="1"/>
      <w:marLeft w:val="0"/>
      <w:marRight w:val="0"/>
      <w:marTop w:val="0"/>
      <w:marBottom w:val="0"/>
      <w:divBdr>
        <w:top w:val="none" w:sz="0" w:space="0" w:color="auto"/>
        <w:left w:val="none" w:sz="0" w:space="0" w:color="auto"/>
        <w:bottom w:val="none" w:sz="0" w:space="0" w:color="auto"/>
        <w:right w:val="none" w:sz="0" w:space="0" w:color="auto"/>
      </w:divBdr>
    </w:div>
    <w:div w:id="1771971715">
      <w:bodyDiv w:val="1"/>
      <w:marLeft w:val="0"/>
      <w:marRight w:val="0"/>
      <w:marTop w:val="0"/>
      <w:marBottom w:val="0"/>
      <w:divBdr>
        <w:top w:val="none" w:sz="0" w:space="0" w:color="auto"/>
        <w:left w:val="none" w:sz="0" w:space="0" w:color="auto"/>
        <w:bottom w:val="none" w:sz="0" w:space="0" w:color="auto"/>
        <w:right w:val="none" w:sz="0" w:space="0" w:color="auto"/>
      </w:divBdr>
    </w:div>
    <w:div w:id="1772627053">
      <w:bodyDiv w:val="1"/>
      <w:marLeft w:val="0"/>
      <w:marRight w:val="0"/>
      <w:marTop w:val="0"/>
      <w:marBottom w:val="0"/>
      <w:divBdr>
        <w:top w:val="none" w:sz="0" w:space="0" w:color="auto"/>
        <w:left w:val="none" w:sz="0" w:space="0" w:color="auto"/>
        <w:bottom w:val="none" w:sz="0" w:space="0" w:color="auto"/>
        <w:right w:val="none" w:sz="0" w:space="0" w:color="auto"/>
      </w:divBdr>
    </w:div>
    <w:div w:id="1773281086">
      <w:bodyDiv w:val="1"/>
      <w:marLeft w:val="0"/>
      <w:marRight w:val="0"/>
      <w:marTop w:val="0"/>
      <w:marBottom w:val="0"/>
      <w:divBdr>
        <w:top w:val="none" w:sz="0" w:space="0" w:color="auto"/>
        <w:left w:val="none" w:sz="0" w:space="0" w:color="auto"/>
        <w:bottom w:val="none" w:sz="0" w:space="0" w:color="auto"/>
        <w:right w:val="none" w:sz="0" w:space="0" w:color="auto"/>
      </w:divBdr>
    </w:div>
    <w:div w:id="1775633387">
      <w:bodyDiv w:val="1"/>
      <w:marLeft w:val="0"/>
      <w:marRight w:val="0"/>
      <w:marTop w:val="0"/>
      <w:marBottom w:val="0"/>
      <w:divBdr>
        <w:top w:val="none" w:sz="0" w:space="0" w:color="auto"/>
        <w:left w:val="none" w:sz="0" w:space="0" w:color="auto"/>
        <w:bottom w:val="none" w:sz="0" w:space="0" w:color="auto"/>
        <w:right w:val="none" w:sz="0" w:space="0" w:color="auto"/>
      </w:divBdr>
    </w:div>
    <w:div w:id="1775663734">
      <w:bodyDiv w:val="1"/>
      <w:marLeft w:val="0"/>
      <w:marRight w:val="0"/>
      <w:marTop w:val="0"/>
      <w:marBottom w:val="0"/>
      <w:divBdr>
        <w:top w:val="none" w:sz="0" w:space="0" w:color="auto"/>
        <w:left w:val="none" w:sz="0" w:space="0" w:color="auto"/>
        <w:bottom w:val="none" w:sz="0" w:space="0" w:color="auto"/>
        <w:right w:val="none" w:sz="0" w:space="0" w:color="auto"/>
      </w:divBdr>
    </w:div>
    <w:div w:id="1775859259">
      <w:bodyDiv w:val="1"/>
      <w:marLeft w:val="0"/>
      <w:marRight w:val="0"/>
      <w:marTop w:val="0"/>
      <w:marBottom w:val="0"/>
      <w:divBdr>
        <w:top w:val="none" w:sz="0" w:space="0" w:color="auto"/>
        <w:left w:val="none" w:sz="0" w:space="0" w:color="auto"/>
        <w:bottom w:val="none" w:sz="0" w:space="0" w:color="auto"/>
        <w:right w:val="none" w:sz="0" w:space="0" w:color="auto"/>
      </w:divBdr>
    </w:div>
    <w:div w:id="1776442270">
      <w:bodyDiv w:val="1"/>
      <w:marLeft w:val="0"/>
      <w:marRight w:val="0"/>
      <w:marTop w:val="0"/>
      <w:marBottom w:val="0"/>
      <w:divBdr>
        <w:top w:val="none" w:sz="0" w:space="0" w:color="auto"/>
        <w:left w:val="none" w:sz="0" w:space="0" w:color="auto"/>
        <w:bottom w:val="none" w:sz="0" w:space="0" w:color="auto"/>
        <w:right w:val="none" w:sz="0" w:space="0" w:color="auto"/>
      </w:divBdr>
    </w:div>
    <w:div w:id="1776748624">
      <w:bodyDiv w:val="1"/>
      <w:marLeft w:val="0"/>
      <w:marRight w:val="0"/>
      <w:marTop w:val="0"/>
      <w:marBottom w:val="0"/>
      <w:divBdr>
        <w:top w:val="none" w:sz="0" w:space="0" w:color="auto"/>
        <w:left w:val="none" w:sz="0" w:space="0" w:color="auto"/>
        <w:bottom w:val="none" w:sz="0" w:space="0" w:color="auto"/>
        <w:right w:val="none" w:sz="0" w:space="0" w:color="auto"/>
      </w:divBdr>
    </w:div>
    <w:div w:id="1777747207">
      <w:bodyDiv w:val="1"/>
      <w:marLeft w:val="0"/>
      <w:marRight w:val="0"/>
      <w:marTop w:val="0"/>
      <w:marBottom w:val="0"/>
      <w:divBdr>
        <w:top w:val="none" w:sz="0" w:space="0" w:color="auto"/>
        <w:left w:val="none" w:sz="0" w:space="0" w:color="auto"/>
        <w:bottom w:val="none" w:sz="0" w:space="0" w:color="auto"/>
        <w:right w:val="none" w:sz="0" w:space="0" w:color="auto"/>
      </w:divBdr>
    </w:div>
    <w:div w:id="1778134708">
      <w:bodyDiv w:val="1"/>
      <w:marLeft w:val="0"/>
      <w:marRight w:val="0"/>
      <w:marTop w:val="0"/>
      <w:marBottom w:val="0"/>
      <w:divBdr>
        <w:top w:val="none" w:sz="0" w:space="0" w:color="auto"/>
        <w:left w:val="none" w:sz="0" w:space="0" w:color="auto"/>
        <w:bottom w:val="none" w:sz="0" w:space="0" w:color="auto"/>
        <w:right w:val="none" w:sz="0" w:space="0" w:color="auto"/>
      </w:divBdr>
    </w:div>
    <w:div w:id="1778863693">
      <w:bodyDiv w:val="1"/>
      <w:marLeft w:val="0"/>
      <w:marRight w:val="0"/>
      <w:marTop w:val="0"/>
      <w:marBottom w:val="0"/>
      <w:divBdr>
        <w:top w:val="none" w:sz="0" w:space="0" w:color="auto"/>
        <w:left w:val="none" w:sz="0" w:space="0" w:color="auto"/>
        <w:bottom w:val="none" w:sz="0" w:space="0" w:color="auto"/>
        <w:right w:val="none" w:sz="0" w:space="0" w:color="auto"/>
      </w:divBdr>
    </w:div>
    <w:div w:id="1778871856">
      <w:bodyDiv w:val="1"/>
      <w:marLeft w:val="0"/>
      <w:marRight w:val="0"/>
      <w:marTop w:val="0"/>
      <w:marBottom w:val="0"/>
      <w:divBdr>
        <w:top w:val="none" w:sz="0" w:space="0" w:color="auto"/>
        <w:left w:val="none" w:sz="0" w:space="0" w:color="auto"/>
        <w:bottom w:val="none" w:sz="0" w:space="0" w:color="auto"/>
        <w:right w:val="none" w:sz="0" w:space="0" w:color="auto"/>
      </w:divBdr>
    </w:div>
    <w:div w:id="1780486647">
      <w:bodyDiv w:val="1"/>
      <w:marLeft w:val="0"/>
      <w:marRight w:val="0"/>
      <w:marTop w:val="0"/>
      <w:marBottom w:val="0"/>
      <w:divBdr>
        <w:top w:val="none" w:sz="0" w:space="0" w:color="auto"/>
        <w:left w:val="none" w:sz="0" w:space="0" w:color="auto"/>
        <w:bottom w:val="none" w:sz="0" w:space="0" w:color="auto"/>
        <w:right w:val="none" w:sz="0" w:space="0" w:color="auto"/>
      </w:divBdr>
    </w:div>
    <w:div w:id="1781073753">
      <w:bodyDiv w:val="1"/>
      <w:marLeft w:val="0"/>
      <w:marRight w:val="0"/>
      <w:marTop w:val="0"/>
      <w:marBottom w:val="0"/>
      <w:divBdr>
        <w:top w:val="none" w:sz="0" w:space="0" w:color="auto"/>
        <w:left w:val="none" w:sz="0" w:space="0" w:color="auto"/>
        <w:bottom w:val="none" w:sz="0" w:space="0" w:color="auto"/>
        <w:right w:val="none" w:sz="0" w:space="0" w:color="auto"/>
      </w:divBdr>
    </w:div>
    <w:div w:id="1781758856">
      <w:bodyDiv w:val="1"/>
      <w:marLeft w:val="0"/>
      <w:marRight w:val="0"/>
      <w:marTop w:val="0"/>
      <w:marBottom w:val="0"/>
      <w:divBdr>
        <w:top w:val="none" w:sz="0" w:space="0" w:color="auto"/>
        <w:left w:val="none" w:sz="0" w:space="0" w:color="auto"/>
        <w:bottom w:val="none" w:sz="0" w:space="0" w:color="auto"/>
        <w:right w:val="none" w:sz="0" w:space="0" w:color="auto"/>
      </w:divBdr>
    </w:div>
    <w:div w:id="1785030846">
      <w:bodyDiv w:val="1"/>
      <w:marLeft w:val="0"/>
      <w:marRight w:val="0"/>
      <w:marTop w:val="0"/>
      <w:marBottom w:val="0"/>
      <w:divBdr>
        <w:top w:val="none" w:sz="0" w:space="0" w:color="auto"/>
        <w:left w:val="none" w:sz="0" w:space="0" w:color="auto"/>
        <w:bottom w:val="none" w:sz="0" w:space="0" w:color="auto"/>
        <w:right w:val="none" w:sz="0" w:space="0" w:color="auto"/>
      </w:divBdr>
    </w:div>
    <w:div w:id="1785689067">
      <w:bodyDiv w:val="1"/>
      <w:marLeft w:val="0"/>
      <w:marRight w:val="0"/>
      <w:marTop w:val="0"/>
      <w:marBottom w:val="0"/>
      <w:divBdr>
        <w:top w:val="none" w:sz="0" w:space="0" w:color="auto"/>
        <w:left w:val="none" w:sz="0" w:space="0" w:color="auto"/>
        <w:bottom w:val="none" w:sz="0" w:space="0" w:color="auto"/>
        <w:right w:val="none" w:sz="0" w:space="0" w:color="auto"/>
      </w:divBdr>
    </w:div>
    <w:div w:id="1785726552">
      <w:bodyDiv w:val="1"/>
      <w:marLeft w:val="0"/>
      <w:marRight w:val="0"/>
      <w:marTop w:val="0"/>
      <w:marBottom w:val="0"/>
      <w:divBdr>
        <w:top w:val="none" w:sz="0" w:space="0" w:color="auto"/>
        <w:left w:val="none" w:sz="0" w:space="0" w:color="auto"/>
        <w:bottom w:val="none" w:sz="0" w:space="0" w:color="auto"/>
        <w:right w:val="none" w:sz="0" w:space="0" w:color="auto"/>
      </w:divBdr>
    </w:div>
    <w:div w:id="1787583561">
      <w:bodyDiv w:val="1"/>
      <w:marLeft w:val="0"/>
      <w:marRight w:val="0"/>
      <w:marTop w:val="0"/>
      <w:marBottom w:val="0"/>
      <w:divBdr>
        <w:top w:val="none" w:sz="0" w:space="0" w:color="auto"/>
        <w:left w:val="none" w:sz="0" w:space="0" w:color="auto"/>
        <w:bottom w:val="none" w:sz="0" w:space="0" w:color="auto"/>
        <w:right w:val="none" w:sz="0" w:space="0" w:color="auto"/>
      </w:divBdr>
    </w:div>
    <w:div w:id="1791513639">
      <w:bodyDiv w:val="1"/>
      <w:marLeft w:val="0"/>
      <w:marRight w:val="0"/>
      <w:marTop w:val="0"/>
      <w:marBottom w:val="0"/>
      <w:divBdr>
        <w:top w:val="none" w:sz="0" w:space="0" w:color="auto"/>
        <w:left w:val="none" w:sz="0" w:space="0" w:color="auto"/>
        <w:bottom w:val="none" w:sz="0" w:space="0" w:color="auto"/>
        <w:right w:val="none" w:sz="0" w:space="0" w:color="auto"/>
      </w:divBdr>
    </w:div>
    <w:div w:id="1793327539">
      <w:bodyDiv w:val="1"/>
      <w:marLeft w:val="0"/>
      <w:marRight w:val="0"/>
      <w:marTop w:val="0"/>
      <w:marBottom w:val="0"/>
      <w:divBdr>
        <w:top w:val="none" w:sz="0" w:space="0" w:color="auto"/>
        <w:left w:val="none" w:sz="0" w:space="0" w:color="auto"/>
        <w:bottom w:val="none" w:sz="0" w:space="0" w:color="auto"/>
        <w:right w:val="none" w:sz="0" w:space="0" w:color="auto"/>
      </w:divBdr>
    </w:div>
    <w:div w:id="1794400727">
      <w:bodyDiv w:val="1"/>
      <w:marLeft w:val="0"/>
      <w:marRight w:val="0"/>
      <w:marTop w:val="0"/>
      <w:marBottom w:val="0"/>
      <w:divBdr>
        <w:top w:val="none" w:sz="0" w:space="0" w:color="auto"/>
        <w:left w:val="none" w:sz="0" w:space="0" w:color="auto"/>
        <w:bottom w:val="none" w:sz="0" w:space="0" w:color="auto"/>
        <w:right w:val="none" w:sz="0" w:space="0" w:color="auto"/>
      </w:divBdr>
    </w:div>
    <w:div w:id="1794400915">
      <w:bodyDiv w:val="1"/>
      <w:marLeft w:val="0"/>
      <w:marRight w:val="0"/>
      <w:marTop w:val="0"/>
      <w:marBottom w:val="0"/>
      <w:divBdr>
        <w:top w:val="none" w:sz="0" w:space="0" w:color="auto"/>
        <w:left w:val="none" w:sz="0" w:space="0" w:color="auto"/>
        <w:bottom w:val="none" w:sz="0" w:space="0" w:color="auto"/>
        <w:right w:val="none" w:sz="0" w:space="0" w:color="auto"/>
      </w:divBdr>
    </w:div>
    <w:div w:id="1794791591">
      <w:bodyDiv w:val="1"/>
      <w:marLeft w:val="0"/>
      <w:marRight w:val="0"/>
      <w:marTop w:val="0"/>
      <w:marBottom w:val="0"/>
      <w:divBdr>
        <w:top w:val="none" w:sz="0" w:space="0" w:color="auto"/>
        <w:left w:val="none" w:sz="0" w:space="0" w:color="auto"/>
        <w:bottom w:val="none" w:sz="0" w:space="0" w:color="auto"/>
        <w:right w:val="none" w:sz="0" w:space="0" w:color="auto"/>
      </w:divBdr>
    </w:div>
    <w:div w:id="1795706708">
      <w:bodyDiv w:val="1"/>
      <w:marLeft w:val="0"/>
      <w:marRight w:val="0"/>
      <w:marTop w:val="0"/>
      <w:marBottom w:val="0"/>
      <w:divBdr>
        <w:top w:val="none" w:sz="0" w:space="0" w:color="auto"/>
        <w:left w:val="none" w:sz="0" w:space="0" w:color="auto"/>
        <w:bottom w:val="none" w:sz="0" w:space="0" w:color="auto"/>
        <w:right w:val="none" w:sz="0" w:space="0" w:color="auto"/>
      </w:divBdr>
    </w:div>
    <w:div w:id="1796871475">
      <w:bodyDiv w:val="1"/>
      <w:marLeft w:val="0"/>
      <w:marRight w:val="0"/>
      <w:marTop w:val="0"/>
      <w:marBottom w:val="0"/>
      <w:divBdr>
        <w:top w:val="none" w:sz="0" w:space="0" w:color="auto"/>
        <w:left w:val="none" w:sz="0" w:space="0" w:color="auto"/>
        <w:bottom w:val="none" w:sz="0" w:space="0" w:color="auto"/>
        <w:right w:val="none" w:sz="0" w:space="0" w:color="auto"/>
      </w:divBdr>
    </w:div>
    <w:div w:id="1798597104">
      <w:bodyDiv w:val="1"/>
      <w:marLeft w:val="0"/>
      <w:marRight w:val="0"/>
      <w:marTop w:val="0"/>
      <w:marBottom w:val="0"/>
      <w:divBdr>
        <w:top w:val="none" w:sz="0" w:space="0" w:color="auto"/>
        <w:left w:val="none" w:sz="0" w:space="0" w:color="auto"/>
        <w:bottom w:val="none" w:sz="0" w:space="0" w:color="auto"/>
        <w:right w:val="none" w:sz="0" w:space="0" w:color="auto"/>
      </w:divBdr>
    </w:div>
    <w:div w:id="1798912048">
      <w:bodyDiv w:val="1"/>
      <w:marLeft w:val="0"/>
      <w:marRight w:val="0"/>
      <w:marTop w:val="0"/>
      <w:marBottom w:val="0"/>
      <w:divBdr>
        <w:top w:val="none" w:sz="0" w:space="0" w:color="auto"/>
        <w:left w:val="none" w:sz="0" w:space="0" w:color="auto"/>
        <w:bottom w:val="none" w:sz="0" w:space="0" w:color="auto"/>
        <w:right w:val="none" w:sz="0" w:space="0" w:color="auto"/>
      </w:divBdr>
    </w:div>
    <w:div w:id="1800343906">
      <w:bodyDiv w:val="1"/>
      <w:marLeft w:val="0"/>
      <w:marRight w:val="0"/>
      <w:marTop w:val="0"/>
      <w:marBottom w:val="0"/>
      <w:divBdr>
        <w:top w:val="none" w:sz="0" w:space="0" w:color="auto"/>
        <w:left w:val="none" w:sz="0" w:space="0" w:color="auto"/>
        <w:bottom w:val="none" w:sz="0" w:space="0" w:color="auto"/>
        <w:right w:val="none" w:sz="0" w:space="0" w:color="auto"/>
      </w:divBdr>
    </w:div>
    <w:div w:id="1800956212">
      <w:bodyDiv w:val="1"/>
      <w:marLeft w:val="0"/>
      <w:marRight w:val="0"/>
      <w:marTop w:val="0"/>
      <w:marBottom w:val="0"/>
      <w:divBdr>
        <w:top w:val="none" w:sz="0" w:space="0" w:color="auto"/>
        <w:left w:val="none" w:sz="0" w:space="0" w:color="auto"/>
        <w:bottom w:val="none" w:sz="0" w:space="0" w:color="auto"/>
        <w:right w:val="none" w:sz="0" w:space="0" w:color="auto"/>
      </w:divBdr>
    </w:div>
    <w:div w:id="1803116679">
      <w:bodyDiv w:val="1"/>
      <w:marLeft w:val="0"/>
      <w:marRight w:val="0"/>
      <w:marTop w:val="0"/>
      <w:marBottom w:val="0"/>
      <w:divBdr>
        <w:top w:val="none" w:sz="0" w:space="0" w:color="auto"/>
        <w:left w:val="none" w:sz="0" w:space="0" w:color="auto"/>
        <w:bottom w:val="none" w:sz="0" w:space="0" w:color="auto"/>
        <w:right w:val="none" w:sz="0" w:space="0" w:color="auto"/>
      </w:divBdr>
    </w:div>
    <w:div w:id="1805123914">
      <w:bodyDiv w:val="1"/>
      <w:marLeft w:val="0"/>
      <w:marRight w:val="0"/>
      <w:marTop w:val="0"/>
      <w:marBottom w:val="0"/>
      <w:divBdr>
        <w:top w:val="none" w:sz="0" w:space="0" w:color="auto"/>
        <w:left w:val="none" w:sz="0" w:space="0" w:color="auto"/>
        <w:bottom w:val="none" w:sz="0" w:space="0" w:color="auto"/>
        <w:right w:val="none" w:sz="0" w:space="0" w:color="auto"/>
      </w:divBdr>
    </w:div>
    <w:div w:id="1805537666">
      <w:bodyDiv w:val="1"/>
      <w:marLeft w:val="0"/>
      <w:marRight w:val="0"/>
      <w:marTop w:val="0"/>
      <w:marBottom w:val="0"/>
      <w:divBdr>
        <w:top w:val="none" w:sz="0" w:space="0" w:color="auto"/>
        <w:left w:val="none" w:sz="0" w:space="0" w:color="auto"/>
        <w:bottom w:val="none" w:sz="0" w:space="0" w:color="auto"/>
        <w:right w:val="none" w:sz="0" w:space="0" w:color="auto"/>
      </w:divBdr>
    </w:div>
    <w:div w:id="1806434752">
      <w:bodyDiv w:val="1"/>
      <w:marLeft w:val="0"/>
      <w:marRight w:val="0"/>
      <w:marTop w:val="0"/>
      <w:marBottom w:val="0"/>
      <w:divBdr>
        <w:top w:val="none" w:sz="0" w:space="0" w:color="auto"/>
        <w:left w:val="none" w:sz="0" w:space="0" w:color="auto"/>
        <w:bottom w:val="none" w:sz="0" w:space="0" w:color="auto"/>
        <w:right w:val="none" w:sz="0" w:space="0" w:color="auto"/>
      </w:divBdr>
    </w:div>
    <w:div w:id="1807241381">
      <w:bodyDiv w:val="1"/>
      <w:marLeft w:val="0"/>
      <w:marRight w:val="0"/>
      <w:marTop w:val="0"/>
      <w:marBottom w:val="0"/>
      <w:divBdr>
        <w:top w:val="none" w:sz="0" w:space="0" w:color="auto"/>
        <w:left w:val="none" w:sz="0" w:space="0" w:color="auto"/>
        <w:bottom w:val="none" w:sz="0" w:space="0" w:color="auto"/>
        <w:right w:val="none" w:sz="0" w:space="0" w:color="auto"/>
      </w:divBdr>
    </w:div>
    <w:div w:id="1807430957">
      <w:bodyDiv w:val="1"/>
      <w:marLeft w:val="0"/>
      <w:marRight w:val="0"/>
      <w:marTop w:val="0"/>
      <w:marBottom w:val="0"/>
      <w:divBdr>
        <w:top w:val="none" w:sz="0" w:space="0" w:color="auto"/>
        <w:left w:val="none" w:sz="0" w:space="0" w:color="auto"/>
        <w:bottom w:val="none" w:sz="0" w:space="0" w:color="auto"/>
        <w:right w:val="none" w:sz="0" w:space="0" w:color="auto"/>
      </w:divBdr>
    </w:div>
    <w:div w:id="1807818341">
      <w:bodyDiv w:val="1"/>
      <w:marLeft w:val="0"/>
      <w:marRight w:val="0"/>
      <w:marTop w:val="0"/>
      <w:marBottom w:val="0"/>
      <w:divBdr>
        <w:top w:val="none" w:sz="0" w:space="0" w:color="auto"/>
        <w:left w:val="none" w:sz="0" w:space="0" w:color="auto"/>
        <w:bottom w:val="none" w:sz="0" w:space="0" w:color="auto"/>
        <w:right w:val="none" w:sz="0" w:space="0" w:color="auto"/>
      </w:divBdr>
    </w:div>
    <w:div w:id="1808082898">
      <w:bodyDiv w:val="1"/>
      <w:marLeft w:val="0"/>
      <w:marRight w:val="0"/>
      <w:marTop w:val="0"/>
      <w:marBottom w:val="0"/>
      <w:divBdr>
        <w:top w:val="none" w:sz="0" w:space="0" w:color="auto"/>
        <w:left w:val="none" w:sz="0" w:space="0" w:color="auto"/>
        <w:bottom w:val="none" w:sz="0" w:space="0" w:color="auto"/>
        <w:right w:val="none" w:sz="0" w:space="0" w:color="auto"/>
      </w:divBdr>
    </w:div>
    <w:div w:id="1809081024">
      <w:bodyDiv w:val="1"/>
      <w:marLeft w:val="0"/>
      <w:marRight w:val="0"/>
      <w:marTop w:val="0"/>
      <w:marBottom w:val="0"/>
      <w:divBdr>
        <w:top w:val="none" w:sz="0" w:space="0" w:color="auto"/>
        <w:left w:val="none" w:sz="0" w:space="0" w:color="auto"/>
        <w:bottom w:val="none" w:sz="0" w:space="0" w:color="auto"/>
        <w:right w:val="none" w:sz="0" w:space="0" w:color="auto"/>
      </w:divBdr>
    </w:div>
    <w:div w:id="1811358403">
      <w:bodyDiv w:val="1"/>
      <w:marLeft w:val="0"/>
      <w:marRight w:val="0"/>
      <w:marTop w:val="0"/>
      <w:marBottom w:val="0"/>
      <w:divBdr>
        <w:top w:val="none" w:sz="0" w:space="0" w:color="auto"/>
        <w:left w:val="none" w:sz="0" w:space="0" w:color="auto"/>
        <w:bottom w:val="none" w:sz="0" w:space="0" w:color="auto"/>
        <w:right w:val="none" w:sz="0" w:space="0" w:color="auto"/>
      </w:divBdr>
    </w:div>
    <w:div w:id="1811360329">
      <w:bodyDiv w:val="1"/>
      <w:marLeft w:val="0"/>
      <w:marRight w:val="0"/>
      <w:marTop w:val="0"/>
      <w:marBottom w:val="0"/>
      <w:divBdr>
        <w:top w:val="none" w:sz="0" w:space="0" w:color="auto"/>
        <w:left w:val="none" w:sz="0" w:space="0" w:color="auto"/>
        <w:bottom w:val="none" w:sz="0" w:space="0" w:color="auto"/>
        <w:right w:val="none" w:sz="0" w:space="0" w:color="auto"/>
      </w:divBdr>
    </w:div>
    <w:div w:id="1812558828">
      <w:bodyDiv w:val="1"/>
      <w:marLeft w:val="0"/>
      <w:marRight w:val="0"/>
      <w:marTop w:val="0"/>
      <w:marBottom w:val="0"/>
      <w:divBdr>
        <w:top w:val="none" w:sz="0" w:space="0" w:color="auto"/>
        <w:left w:val="none" w:sz="0" w:space="0" w:color="auto"/>
        <w:bottom w:val="none" w:sz="0" w:space="0" w:color="auto"/>
        <w:right w:val="none" w:sz="0" w:space="0" w:color="auto"/>
      </w:divBdr>
    </w:div>
    <w:div w:id="1812596860">
      <w:bodyDiv w:val="1"/>
      <w:marLeft w:val="0"/>
      <w:marRight w:val="0"/>
      <w:marTop w:val="0"/>
      <w:marBottom w:val="0"/>
      <w:divBdr>
        <w:top w:val="none" w:sz="0" w:space="0" w:color="auto"/>
        <w:left w:val="none" w:sz="0" w:space="0" w:color="auto"/>
        <w:bottom w:val="none" w:sz="0" w:space="0" w:color="auto"/>
        <w:right w:val="none" w:sz="0" w:space="0" w:color="auto"/>
      </w:divBdr>
    </w:div>
    <w:div w:id="1812866421">
      <w:bodyDiv w:val="1"/>
      <w:marLeft w:val="0"/>
      <w:marRight w:val="0"/>
      <w:marTop w:val="0"/>
      <w:marBottom w:val="0"/>
      <w:divBdr>
        <w:top w:val="none" w:sz="0" w:space="0" w:color="auto"/>
        <w:left w:val="none" w:sz="0" w:space="0" w:color="auto"/>
        <w:bottom w:val="none" w:sz="0" w:space="0" w:color="auto"/>
        <w:right w:val="none" w:sz="0" w:space="0" w:color="auto"/>
      </w:divBdr>
    </w:div>
    <w:div w:id="1815103233">
      <w:bodyDiv w:val="1"/>
      <w:marLeft w:val="0"/>
      <w:marRight w:val="0"/>
      <w:marTop w:val="0"/>
      <w:marBottom w:val="0"/>
      <w:divBdr>
        <w:top w:val="none" w:sz="0" w:space="0" w:color="auto"/>
        <w:left w:val="none" w:sz="0" w:space="0" w:color="auto"/>
        <w:bottom w:val="none" w:sz="0" w:space="0" w:color="auto"/>
        <w:right w:val="none" w:sz="0" w:space="0" w:color="auto"/>
      </w:divBdr>
    </w:div>
    <w:div w:id="1816407507">
      <w:bodyDiv w:val="1"/>
      <w:marLeft w:val="0"/>
      <w:marRight w:val="0"/>
      <w:marTop w:val="0"/>
      <w:marBottom w:val="0"/>
      <w:divBdr>
        <w:top w:val="none" w:sz="0" w:space="0" w:color="auto"/>
        <w:left w:val="none" w:sz="0" w:space="0" w:color="auto"/>
        <w:bottom w:val="none" w:sz="0" w:space="0" w:color="auto"/>
        <w:right w:val="none" w:sz="0" w:space="0" w:color="auto"/>
      </w:divBdr>
    </w:div>
    <w:div w:id="1817449755">
      <w:bodyDiv w:val="1"/>
      <w:marLeft w:val="0"/>
      <w:marRight w:val="0"/>
      <w:marTop w:val="0"/>
      <w:marBottom w:val="0"/>
      <w:divBdr>
        <w:top w:val="none" w:sz="0" w:space="0" w:color="auto"/>
        <w:left w:val="none" w:sz="0" w:space="0" w:color="auto"/>
        <w:bottom w:val="none" w:sz="0" w:space="0" w:color="auto"/>
        <w:right w:val="none" w:sz="0" w:space="0" w:color="auto"/>
      </w:divBdr>
    </w:div>
    <w:div w:id="1817991403">
      <w:bodyDiv w:val="1"/>
      <w:marLeft w:val="0"/>
      <w:marRight w:val="0"/>
      <w:marTop w:val="0"/>
      <w:marBottom w:val="0"/>
      <w:divBdr>
        <w:top w:val="none" w:sz="0" w:space="0" w:color="auto"/>
        <w:left w:val="none" w:sz="0" w:space="0" w:color="auto"/>
        <w:bottom w:val="none" w:sz="0" w:space="0" w:color="auto"/>
        <w:right w:val="none" w:sz="0" w:space="0" w:color="auto"/>
      </w:divBdr>
    </w:div>
    <w:div w:id="1821921262">
      <w:bodyDiv w:val="1"/>
      <w:marLeft w:val="0"/>
      <w:marRight w:val="0"/>
      <w:marTop w:val="0"/>
      <w:marBottom w:val="0"/>
      <w:divBdr>
        <w:top w:val="none" w:sz="0" w:space="0" w:color="auto"/>
        <w:left w:val="none" w:sz="0" w:space="0" w:color="auto"/>
        <w:bottom w:val="none" w:sz="0" w:space="0" w:color="auto"/>
        <w:right w:val="none" w:sz="0" w:space="0" w:color="auto"/>
      </w:divBdr>
    </w:div>
    <w:div w:id="1822650019">
      <w:bodyDiv w:val="1"/>
      <w:marLeft w:val="0"/>
      <w:marRight w:val="0"/>
      <w:marTop w:val="0"/>
      <w:marBottom w:val="0"/>
      <w:divBdr>
        <w:top w:val="none" w:sz="0" w:space="0" w:color="auto"/>
        <w:left w:val="none" w:sz="0" w:space="0" w:color="auto"/>
        <w:bottom w:val="none" w:sz="0" w:space="0" w:color="auto"/>
        <w:right w:val="none" w:sz="0" w:space="0" w:color="auto"/>
      </w:divBdr>
    </w:div>
    <w:div w:id="1823502877">
      <w:bodyDiv w:val="1"/>
      <w:marLeft w:val="0"/>
      <w:marRight w:val="0"/>
      <w:marTop w:val="0"/>
      <w:marBottom w:val="0"/>
      <w:divBdr>
        <w:top w:val="none" w:sz="0" w:space="0" w:color="auto"/>
        <w:left w:val="none" w:sz="0" w:space="0" w:color="auto"/>
        <w:bottom w:val="none" w:sz="0" w:space="0" w:color="auto"/>
        <w:right w:val="none" w:sz="0" w:space="0" w:color="auto"/>
      </w:divBdr>
    </w:div>
    <w:div w:id="1823809724">
      <w:bodyDiv w:val="1"/>
      <w:marLeft w:val="0"/>
      <w:marRight w:val="0"/>
      <w:marTop w:val="0"/>
      <w:marBottom w:val="0"/>
      <w:divBdr>
        <w:top w:val="none" w:sz="0" w:space="0" w:color="auto"/>
        <w:left w:val="none" w:sz="0" w:space="0" w:color="auto"/>
        <w:bottom w:val="none" w:sz="0" w:space="0" w:color="auto"/>
        <w:right w:val="none" w:sz="0" w:space="0" w:color="auto"/>
      </w:divBdr>
    </w:div>
    <w:div w:id="1825780021">
      <w:bodyDiv w:val="1"/>
      <w:marLeft w:val="0"/>
      <w:marRight w:val="0"/>
      <w:marTop w:val="0"/>
      <w:marBottom w:val="0"/>
      <w:divBdr>
        <w:top w:val="none" w:sz="0" w:space="0" w:color="auto"/>
        <w:left w:val="none" w:sz="0" w:space="0" w:color="auto"/>
        <w:bottom w:val="none" w:sz="0" w:space="0" w:color="auto"/>
        <w:right w:val="none" w:sz="0" w:space="0" w:color="auto"/>
      </w:divBdr>
    </w:div>
    <w:div w:id="1826243457">
      <w:bodyDiv w:val="1"/>
      <w:marLeft w:val="0"/>
      <w:marRight w:val="0"/>
      <w:marTop w:val="0"/>
      <w:marBottom w:val="0"/>
      <w:divBdr>
        <w:top w:val="none" w:sz="0" w:space="0" w:color="auto"/>
        <w:left w:val="none" w:sz="0" w:space="0" w:color="auto"/>
        <w:bottom w:val="none" w:sz="0" w:space="0" w:color="auto"/>
        <w:right w:val="none" w:sz="0" w:space="0" w:color="auto"/>
      </w:divBdr>
    </w:div>
    <w:div w:id="1827355491">
      <w:bodyDiv w:val="1"/>
      <w:marLeft w:val="0"/>
      <w:marRight w:val="0"/>
      <w:marTop w:val="0"/>
      <w:marBottom w:val="0"/>
      <w:divBdr>
        <w:top w:val="none" w:sz="0" w:space="0" w:color="auto"/>
        <w:left w:val="none" w:sz="0" w:space="0" w:color="auto"/>
        <w:bottom w:val="none" w:sz="0" w:space="0" w:color="auto"/>
        <w:right w:val="none" w:sz="0" w:space="0" w:color="auto"/>
      </w:divBdr>
    </w:div>
    <w:div w:id="1829398875">
      <w:bodyDiv w:val="1"/>
      <w:marLeft w:val="0"/>
      <w:marRight w:val="0"/>
      <w:marTop w:val="0"/>
      <w:marBottom w:val="0"/>
      <w:divBdr>
        <w:top w:val="none" w:sz="0" w:space="0" w:color="auto"/>
        <w:left w:val="none" w:sz="0" w:space="0" w:color="auto"/>
        <w:bottom w:val="none" w:sz="0" w:space="0" w:color="auto"/>
        <w:right w:val="none" w:sz="0" w:space="0" w:color="auto"/>
      </w:divBdr>
    </w:div>
    <w:div w:id="1829595491">
      <w:bodyDiv w:val="1"/>
      <w:marLeft w:val="0"/>
      <w:marRight w:val="0"/>
      <w:marTop w:val="0"/>
      <w:marBottom w:val="0"/>
      <w:divBdr>
        <w:top w:val="none" w:sz="0" w:space="0" w:color="auto"/>
        <w:left w:val="none" w:sz="0" w:space="0" w:color="auto"/>
        <w:bottom w:val="none" w:sz="0" w:space="0" w:color="auto"/>
        <w:right w:val="none" w:sz="0" w:space="0" w:color="auto"/>
      </w:divBdr>
    </w:div>
    <w:div w:id="1830630479">
      <w:bodyDiv w:val="1"/>
      <w:marLeft w:val="0"/>
      <w:marRight w:val="0"/>
      <w:marTop w:val="0"/>
      <w:marBottom w:val="0"/>
      <w:divBdr>
        <w:top w:val="none" w:sz="0" w:space="0" w:color="auto"/>
        <w:left w:val="none" w:sz="0" w:space="0" w:color="auto"/>
        <w:bottom w:val="none" w:sz="0" w:space="0" w:color="auto"/>
        <w:right w:val="none" w:sz="0" w:space="0" w:color="auto"/>
      </w:divBdr>
    </w:div>
    <w:div w:id="1831015959">
      <w:bodyDiv w:val="1"/>
      <w:marLeft w:val="0"/>
      <w:marRight w:val="0"/>
      <w:marTop w:val="0"/>
      <w:marBottom w:val="0"/>
      <w:divBdr>
        <w:top w:val="none" w:sz="0" w:space="0" w:color="auto"/>
        <w:left w:val="none" w:sz="0" w:space="0" w:color="auto"/>
        <w:bottom w:val="none" w:sz="0" w:space="0" w:color="auto"/>
        <w:right w:val="none" w:sz="0" w:space="0" w:color="auto"/>
      </w:divBdr>
    </w:div>
    <w:div w:id="1831868176">
      <w:bodyDiv w:val="1"/>
      <w:marLeft w:val="0"/>
      <w:marRight w:val="0"/>
      <w:marTop w:val="0"/>
      <w:marBottom w:val="0"/>
      <w:divBdr>
        <w:top w:val="none" w:sz="0" w:space="0" w:color="auto"/>
        <w:left w:val="none" w:sz="0" w:space="0" w:color="auto"/>
        <w:bottom w:val="none" w:sz="0" w:space="0" w:color="auto"/>
        <w:right w:val="none" w:sz="0" w:space="0" w:color="auto"/>
      </w:divBdr>
    </w:div>
    <w:div w:id="1835224441">
      <w:bodyDiv w:val="1"/>
      <w:marLeft w:val="0"/>
      <w:marRight w:val="0"/>
      <w:marTop w:val="0"/>
      <w:marBottom w:val="0"/>
      <w:divBdr>
        <w:top w:val="none" w:sz="0" w:space="0" w:color="auto"/>
        <w:left w:val="none" w:sz="0" w:space="0" w:color="auto"/>
        <w:bottom w:val="none" w:sz="0" w:space="0" w:color="auto"/>
        <w:right w:val="none" w:sz="0" w:space="0" w:color="auto"/>
      </w:divBdr>
    </w:div>
    <w:div w:id="1836339791">
      <w:bodyDiv w:val="1"/>
      <w:marLeft w:val="0"/>
      <w:marRight w:val="0"/>
      <w:marTop w:val="0"/>
      <w:marBottom w:val="0"/>
      <w:divBdr>
        <w:top w:val="none" w:sz="0" w:space="0" w:color="auto"/>
        <w:left w:val="none" w:sz="0" w:space="0" w:color="auto"/>
        <w:bottom w:val="none" w:sz="0" w:space="0" w:color="auto"/>
        <w:right w:val="none" w:sz="0" w:space="0" w:color="auto"/>
      </w:divBdr>
    </w:div>
    <w:div w:id="1837575440">
      <w:bodyDiv w:val="1"/>
      <w:marLeft w:val="0"/>
      <w:marRight w:val="0"/>
      <w:marTop w:val="0"/>
      <w:marBottom w:val="0"/>
      <w:divBdr>
        <w:top w:val="none" w:sz="0" w:space="0" w:color="auto"/>
        <w:left w:val="none" w:sz="0" w:space="0" w:color="auto"/>
        <w:bottom w:val="none" w:sz="0" w:space="0" w:color="auto"/>
        <w:right w:val="none" w:sz="0" w:space="0" w:color="auto"/>
      </w:divBdr>
    </w:div>
    <w:div w:id="1838033613">
      <w:bodyDiv w:val="1"/>
      <w:marLeft w:val="0"/>
      <w:marRight w:val="0"/>
      <w:marTop w:val="0"/>
      <w:marBottom w:val="0"/>
      <w:divBdr>
        <w:top w:val="none" w:sz="0" w:space="0" w:color="auto"/>
        <w:left w:val="none" w:sz="0" w:space="0" w:color="auto"/>
        <w:bottom w:val="none" w:sz="0" w:space="0" w:color="auto"/>
        <w:right w:val="none" w:sz="0" w:space="0" w:color="auto"/>
      </w:divBdr>
    </w:div>
    <w:div w:id="1838760651">
      <w:bodyDiv w:val="1"/>
      <w:marLeft w:val="0"/>
      <w:marRight w:val="0"/>
      <w:marTop w:val="0"/>
      <w:marBottom w:val="0"/>
      <w:divBdr>
        <w:top w:val="none" w:sz="0" w:space="0" w:color="auto"/>
        <w:left w:val="none" w:sz="0" w:space="0" w:color="auto"/>
        <w:bottom w:val="none" w:sz="0" w:space="0" w:color="auto"/>
        <w:right w:val="none" w:sz="0" w:space="0" w:color="auto"/>
      </w:divBdr>
    </w:div>
    <w:div w:id="1840387634">
      <w:bodyDiv w:val="1"/>
      <w:marLeft w:val="0"/>
      <w:marRight w:val="0"/>
      <w:marTop w:val="0"/>
      <w:marBottom w:val="0"/>
      <w:divBdr>
        <w:top w:val="none" w:sz="0" w:space="0" w:color="auto"/>
        <w:left w:val="none" w:sz="0" w:space="0" w:color="auto"/>
        <w:bottom w:val="none" w:sz="0" w:space="0" w:color="auto"/>
        <w:right w:val="none" w:sz="0" w:space="0" w:color="auto"/>
      </w:divBdr>
    </w:div>
    <w:div w:id="1841774872">
      <w:bodyDiv w:val="1"/>
      <w:marLeft w:val="0"/>
      <w:marRight w:val="0"/>
      <w:marTop w:val="0"/>
      <w:marBottom w:val="0"/>
      <w:divBdr>
        <w:top w:val="none" w:sz="0" w:space="0" w:color="auto"/>
        <w:left w:val="none" w:sz="0" w:space="0" w:color="auto"/>
        <w:bottom w:val="none" w:sz="0" w:space="0" w:color="auto"/>
        <w:right w:val="none" w:sz="0" w:space="0" w:color="auto"/>
      </w:divBdr>
    </w:div>
    <w:div w:id="1842234513">
      <w:bodyDiv w:val="1"/>
      <w:marLeft w:val="0"/>
      <w:marRight w:val="0"/>
      <w:marTop w:val="0"/>
      <w:marBottom w:val="0"/>
      <w:divBdr>
        <w:top w:val="none" w:sz="0" w:space="0" w:color="auto"/>
        <w:left w:val="none" w:sz="0" w:space="0" w:color="auto"/>
        <w:bottom w:val="none" w:sz="0" w:space="0" w:color="auto"/>
        <w:right w:val="none" w:sz="0" w:space="0" w:color="auto"/>
      </w:divBdr>
    </w:div>
    <w:div w:id="1842310705">
      <w:bodyDiv w:val="1"/>
      <w:marLeft w:val="0"/>
      <w:marRight w:val="0"/>
      <w:marTop w:val="0"/>
      <w:marBottom w:val="0"/>
      <w:divBdr>
        <w:top w:val="none" w:sz="0" w:space="0" w:color="auto"/>
        <w:left w:val="none" w:sz="0" w:space="0" w:color="auto"/>
        <w:bottom w:val="none" w:sz="0" w:space="0" w:color="auto"/>
        <w:right w:val="none" w:sz="0" w:space="0" w:color="auto"/>
      </w:divBdr>
    </w:div>
    <w:div w:id="1842500546">
      <w:bodyDiv w:val="1"/>
      <w:marLeft w:val="0"/>
      <w:marRight w:val="0"/>
      <w:marTop w:val="0"/>
      <w:marBottom w:val="0"/>
      <w:divBdr>
        <w:top w:val="none" w:sz="0" w:space="0" w:color="auto"/>
        <w:left w:val="none" w:sz="0" w:space="0" w:color="auto"/>
        <w:bottom w:val="none" w:sz="0" w:space="0" w:color="auto"/>
        <w:right w:val="none" w:sz="0" w:space="0" w:color="auto"/>
      </w:divBdr>
    </w:div>
    <w:div w:id="1845822943">
      <w:bodyDiv w:val="1"/>
      <w:marLeft w:val="0"/>
      <w:marRight w:val="0"/>
      <w:marTop w:val="0"/>
      <w:marBottom w:val="0"/>
      <w:divBdr>
        <w:top w:val="none" w:sz="0" w:space="0" w:color="auto"/>
        <w:left w:val="none" w:sz="0" w:space="0" w:color="auto"/>
        <w:bottom w:val="none" w:sz="0" w:space="0" w:color="auto"/>
        <w:right w:val="none" w:sz="0" w:space="0" w:color="auto"/>
      </w:divBdr>
    </w:div>
    <w:div w:id="1846092512">
      <w:bodyDiv w:val="1"/>
      <w:marLeft w:val="0"/>
      <w:marRight w:val="0"/>
      <w:marTop w:val="0"/>
      <w:marBottom w:val="0"/>
      <w:divBdr>
        <w:top w:val="none" w:sz="0" w:space="0" w:color="auto"/>
        <w:left w:val="none" w:sz="0" w:space="0" w:color="auto"/>
        <w:bottom w:val="none" w:sz="0" w:space="0" w:color="auto"/>
        <w:right w:val="none" w:sz="0" w:space="0" w:color="auto"/>
      </w:divBdr>
    </w:div>
    <w:div w:id="1846359260">
      <w:bodyDiv w:val="1"/>
      <w:marLeft w:val="0"/>
      <w:marRight w:val="0"/>
      <w:marTop w:val="0"/>
      <w:marBottom w:val="0"/>
      <w:divBdr>
        <w:top w:val="none" w:sz="0" w:space="0" w:color="auto"/>
        <w:left w:val="none" w:sz="0" w:space="0" w:color="auto"/>
        <w:bottom w:val="none" w:sz="0" w:space="0" w:color="auto"/>
        <w:right w:val="none" w:sz="0" w:space="0" w:color="auto"/>
      </w:divBdr>
    </w:div>
    <w:div w:id="1847210273">
      <w:bodyDiv w:val="1"/>
      <w:marLeft w:val="0"/>
      <w:marRight w:val="0"/>
      <w:marTop w:val="0"/>
      <w:marBottom w:val="0"/>
      <w:divBdr>
        <w:top w:val="none" w:sz="0" w:space="0" w:color="auto"/>
        <w:left w:val="none" w:sz="0" w:space="0" w:color="auto"/>
        <w:bottom w:val="none" w:sz="0" w:space="0" w:color="auto"/>
        <w:right w:val="none" w:sz="0" w:space="0" w:color="auto"/>
      </w:divBdr>
    </w:div>
    <w:div w:id="1847668538">
      <w:bodyDiv w:val="1"/>
      <w:marLeft w:val="0"/>
      <w:marRight w:val="0"/>
      <w:marTop w:val="0"/>
      <w:marBottom w:val="0"/>
      <w:divBdr>
        <w:top w:val="none" w:sz="0" w:space="0" w:color="auto"/>
        <w:left w:val="none" w:sz="0" w:space="0" w:color="auto"/>
        <w:bottom w:val="none" w:sz="0" w:space="0" w:color="auto"/>
        <w:right w:val="none" w:sz="0" w:space="0" w:color="auto"/>
      </w:divBdr>
    </w:div>
    <w:div w:id="1855074300">
      <w:bodyDiv w:val="1"/>
      <w:marLeft w:val="0"/>
      <w:marRight w:val="0"/>
      <w:marTop w:val="0"/>
      <w:marBottom w:val="0"/>
      <w:divBdr>
        <w:top w:val="none" w:sz="0" w:space="0" w:color="auto"/>
        <w:left w:val="none" w:sz="0" w:space="0" w:color="auto"/>
        <w:bottom w:val="none" w:sz="0" w:space="0" w:color="auto"/>
        <w:right w:val="none" w:sz="0" w:space="0" w:color="auto"/>
      </w:divBdr>
    </w:div>
    <w:div w:id="1855916985">
      <w:bodyDiv w:val="1"/>
      <w:marLeft w:val="0"/>
      <w:marRight w:val="0"/>
      <w:marTop w:val="0"/>
      <w:marBottom w:val="0"/>
      <w:divBdr>
        <w:top w:val="none" w:sz="0" w:space="0" w:color="auto"/>
        <w:left w:val="none" w:sz="0" w:space="0" w:color="auto"/>
        <w:bottom w:val="none" w:sz="0" w:space="0" w:color="auto"/>
        <w:right w:val="none" w:sz="0" w:space="0" w:color="auto"/>
      </w:divBdr>
    </w:div>
    <w:div w:id="1857622141">
      <w:bodyDiv w:val="1"/>
      <w:marLeft w:val="0"/>
      <w:marRight w:val="0"/>
      <w:marTop w:val="0"/>
      <w:marBottom w:val="0"/>
      <w:divBdr>
        <w:top w:val="none" w:sz="0" w:space="0" w:color="auto"/>
        <w:left w:val="none" w:sz="0" w:space="0" w:color="auto"/>
        <w:bottom w:val="none" w:sz="0" w:space="0" w:color="auto"/>
        <w:right w:val="none" w:sz="0" w:space="0" w:color="auto"/>
      </w:divBdr>
    </w:div>
    <w:div w:id="1857770199">
      <w:bodyDiv w:val="1"/>
      <w:marLeft w:val="0"/>
      <w:marRight w:val="0"/>
      <w:marTop w:val="0"/>
      <w:marBottom w:val="0"/>
      <w:divBdr>
        <w:top w:val="none" w:sz="0" w:space="0" w:color="auto"/>
        <w:left w:val="none" w:sz="0" w:space="0" w:color="auto"/>
        <w:bottom w:val="none" w:sz="0" w:space="0" w:color="auto"/>
        <w:right w:val="none" w:sz="0" w:space="0" w:color="auto"/>
      </w:divBdr>
    </w:div>
    <w:div w:id="1858274525">
      <w:bodyDiv w:val="1"/>
      <w:marLeft w:val="0"/>
      <w:marRight w:val="0"/>
      <w:marTop w:val="0"/>
      <w:marBottom w:val="0"/>
      <w:divBdr>
        <w:top w:val="none" w:sz="0" w:space="0" w:color="auto"/>
        <w:left w:val="none" w:sz="0" w:space="0" w:color="auto"/>
        <w:bottom w:val="none" w:sz="0" w:space="0" w:color="auto"/>
        <w:right w:val="none" w:sz="0" w:space="0" w:color="auto"/>
      </w:divBdr>
    </w:div>
    <w:div w:id="1858499390">
      <w:bodyDiv w:val="1"/>
      <w:marLeft w:val="0"/>
      <w:marRight w:val="0"/>
      <w:marTop w:val="0"/>
      <w:marBottom w:val="0"/>
      <w:divBdr>
        <w:top w:val="none" w:sz="0" w:space="0" w:color="auto"/>
        <w:left w:val="none" w:sz="0" w:space="0" w:color="auto"/>
        <w:bottom w:val="none" w:sz="0" w:space="0" w:color="auto"/>
        <w:right w:val="none" w:sz="0" w:space="0" w:color="auto"/>
      </w:divBdr>
    </w:div>
    <w:div w:id="1858932539">
      <w:bodyDiv w:val="1"/>
      <w:marLeft w:val="0"/>
      <w:marRight w:val="0"/>
      <w:marTop w:val="0"/>
      <w:marBottom w:val="0"/>
      <w:divBdr>
        <w:top w:val="none" w:sz="0" w:space="0" w:color="auto"/>
        <w:left w:val="none" w:sz="0" w:space="0" w:color="auto"/>
        <w:bottom w:val="none" w:sz="0" w:space="0" w:color="auto"/>
        <w:right w:val="none" w:sz="0" w:space="0" w:color="auto"/>
      </w:divBdr>
    </w:div>
    <w:div w:id="1860923196">
      <w:bodyDiv w:val="1"/>
      <w:marLeft w:val="0"/>
      <w:marRight w:val="0"/>
      <w:marTop w:val="0"/>
      <w:marBottom w:val="0"/>
      <w:divBdr>
        <w:top w:val="none" w:sz="0" w:space="0" w:color="auto"/>
        <w:left w:val="none" w:sz="0" w:space="0" w:color="auto"/>
        <w:bottom w:val="none" w:sz="0" w:space="0" w:color="auto"/>
        <w:right w:val="none" w:sz="0" w:space="0" w:color="auto"/>
      </w:divBdr>
    </w:div>
    <w:div w:id="1864047659">
      <w:bodyDiv w:val="1"/>
      <w:marLeft w:val="0"/>
      <w:marRight w:val="0"/>
      <w:marTop w:val="0"/>
      <w:marBottom w:val="0"/>
      <w:divBdr>
        <w:top w:val="none" w:sz="0" w:space="0" w:color="auto"/>
        <w:left w:val="none" w:sz="0" w:space="0" w:color="auto"/>
        <w:bottom w:val="none" w:sz="0" w:space="0" w:color="auto"/>
        <w:right w:val="none" w:sz="0" w:space="0" w:color="auto"/>
      </w:divBdr>
    </w:div>
    <w:div w:id="1865943412">
      <w:bodyDiv w:val="1"/>
      <w:marLeft w:val="0"/>
      <w:marRight w:val="0"/>
      <w:marTop w:val="0"/>
      <w:marBottom w:val="0"/>
      <w:divBdr>
        <w:top w:val="none" w:sz="0" w:space="0" w:color="auto"/>
        <w:left w:val="none" w:sz="0" w:space="0" w:color="auto"/>
        <w:bottom w:val="none" w:sz="0" w:space="0" w:color="auto"/>
        <w:right w:val="none" w:sz="0" w:space="0" w:color="auto"/>
      </w:divBdr>
      <w:divsChild>
        <w:div w:id="463348518">
          <w:marLeft w:val="0"/>
          <w:marRight w:val="0"/>
          <w:marTop w:val="0"/>
          <w:marBottom w:val="0"/>
          <w:divBdr>
            <w:top w:val="none" w:sz="0" w:space="0" w:color="auto"/>
            <w:left w:val="none" w:sz="0" w:space="0" w:color="auto"/>
            <w:bottom w:val="none" w:sz="0" w:space="0" w:color="auto"/>
            <w:right w:val="none" w:sz="0" w:space="0" w:color="auto"/>
          </w:divBdr>
          <w:divsChild>
            <w:div w:id="55082380">
              <w:marLeft w:val="0"/>
              <w:marRight w:val="0"/>
              <w:marTop w:val="0"/>
              <w:marBottom w:val="0"/>
              <w:divBdr>
                <w:top w:val="none" w:sz="0" w:space="0" w:color="auto"/>
                <w:left w:val="none" w:sz="0" w:space="0" w:color="auto"/>
                <w:bottom w:val="none" w:sz="0" w:space="0" w:color="auto"/>
                <w:right w:val="none" w:sz="0" w:space="0" w:color="auto"/>
              </w:divBdr>
              <w:divsChild>
                <w:div w:id="2048293897">
                  <w:marLeft w:val="0"/>
                  <w:marRight w:val="0"/>
                  <w:marTop w:val="0"/>
                  <w:marBottom w:val="0"/>
                  <w:divBdr>
                    <w:top w:val="none" w:sz="0" w:space="0" w:color="auto"/>
                    <w:left w:val="none" w:sz="0" w:space="0" w:color="auto"/>
                    <w:bottom w:val="none" w:sz="0" w:space="0" w:color="auto"/>
                    <w:right w:val="none" w:sz="0" w:space="0" w:color="auto"/>
                  </w:divBdr>
                  <w:divsChild>
                    <w:div w:id="1919702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332185">
      <w:bodyDiv w:val="1"/>
      <w:marLeft w:val="0"/>
      <w:marRight w:val="0"/>
      <w:marTop w:val="0"/>
      <w:marBottom w:val="0"/>
      <w:divBdr>
        <w:top w:val="none" w:sz="0" w:space="0" w:color="auto"/>
        <w:left w:val="none" w:sz="0" w:space="0" w:color="auto"/>
        <w:bottom w:val="none" w:sz="0" w:space="0" w:color="auto"/>
        <w:right w:val="none" w:sz="0" w:space="0" w:color="auto"/>
      </w:divBdr>
    </w:div>
    <w:div w:id="1869247303">
      <w:bodyDiv w:val="1"/>
      <w:marLeft w:val="0"/>
      <w:marRight w:val="0"/>
      <w:marTop w:val="0"/>
      <w:marBottom w:val="0"/>
      <w:divBdr>
        <w:top w:val="none" w:sz="0" w:space="0" w:color="auto"/>
        <w:left w:val="none" w:sz="0" w:space="0" w:color="auto"/>
        <w:bottom w:val="none" w:sz="0" w:space="0" w:color="auto"/>
        <w:right w:val="none" w:sz="0" w:space="0" w:color="auto"/>
      </w:divBdr>
    </w:div>
    <w:div w:id="1870095970">
      <w:bodyDiv w:val="1"/>
      <w:marLeft w:val="0"/>
      <w:marRight w:val="0"/>
      <w:marTop w:val="0"/>
      <w:marBottom w:val="0"/>
      <w:divBdr>
        <w:top w:val="none" w:sz="0" w:space="0" w:color="auto"/>
        <w:left w:val="none" w:sz="0" w:space="0" w:color="auto"/>
        <w:bottom w:val="none" w:sz="0" w:space="0" w:color="auto"/>
        <w:right w:val="none" w:sz="0" w:space="0" w:color="auto"/>
      </w:divBdr>
    </w:div>
    <w:div w:id="1871062153">
      <w:bodyDiv w:val="1"/>
      <w:marLeft w:val="0"/>
      <w:marRight w:val="0"/>
      <w:marTop w:val="0"/>
      <w:marBottom w:val="0"/>
      <w:divBdr>
        <w:top w:val="none" w:sz="0" w:space="0" w:color="auto"/>
        <w:left w:val="none" w:sz="0" w:space="0" w:color="auto"/>
        <w:bottom w:val="none" w:sz="0" w:space="0" w:color="auto"/>
        <w:right w:val="none" w:sz="0" w:space="0" w:color="auto"/>
      </w:divBdr>
    </w:div>
    <w:div w:id="1871792942">
      <w:bodyDiv w:val="1"/>
      <w:marLeft w:val="0"/>
      <w:marRight w:val="0"/>
      <w:marTop w:val="0"/>
      <w:marBottom w:val="0"/>
      <w:divBdr>
        <w:top w:val="none" w:sz="0" w:space="0" w:color="auto"/>
        <w:left w:val="none" w:sz="0" w:space="0" w:color="auto"/>
        <w:bottom w:val="none" w:sz="0" w:space="0" w:color="auto"/>
        <w:right w:val="none" w:sz="0" w:space="0" w:color="auto"/>
      </w:divBdr>
    </w:div>
    <w:div w:id="1872254785">
      <w:bodyDiv w:val="1"/>
      <w:marLeft w:val="0"/>
      <w:marRight w:val="0"/>
      <w:marTop w:val="0"/>
      <w:marBottom w:val="0"/>
      <w:divBdr>
        <w:top w:val="none" w:sz="0" w:space="0" w:color="auto"/>
        <w:left w:val="none" w:sz="0" w:space="0" w:color="auto"/>
        <w:bottom w:val="none" w:sz="0" w:space="0" w:color="auto"/>
        <w:right w:val="none" w:sz="0" w:space="0" w:color="auto"/>
      </w:divBdr>
    </w:div>
    <w:div w:id="1872256730">
      <w:bodyDiv w:val="1"/>
      <w:marLeft w:val="0"/>
      <w:marRight w:val="0"/>
      <w:marTop w:val="0"/>
      <w:marBottom w:val="0"/>
      <w:divBdr>
        <w:top w:val="none" w:sz="0" w:space="0" w:color="auto"/>
        <w:left w:val="none" w:sz="0" w:space="0" w:color="auto"/>
        <w:bottom w:val="none" w:sz="0" w:space="0" w:color="auto"/>
        <w:right w:val="none" w:sz="0" w:space="0" w:color="auto"/>
      </w:divBdr>
    </w:div>
    <w:div w:id="1873610360">
      <w:bodyDiv w:val="1"/>
      <w:marLeft w:val="0"/>
      <w:marRight w:val="0"/>
      <w:marTop w:val="0"/>
      <w:marBottom w:val="0"/>
      <w:divBdr>
        <w:top w:val="none" w:sz="0" w:space="0" w:color="auto"/>
        <w:left w:val="none" w:sz="0" w:space="0" w:color="auto"/>
        <w:bottom w:val="none" w:sz="0" w:space="0" w:color="auto"/>
        <w:right w:val="none" w:sz="0" w:space="0" w:color="auto"/>
      </w:divBdr>
    </w:div>
    <w:div w:id="1874808044">
      <w:bodyDiv w:val="1"/>
      <w:marLeft w:val="0"/>
      <w:marRight w:val="0"/>
      <w:marTop w:val="0"/>
      <w:marBottom w:val="0"/>
      <w:divBdr>
        <w:top w:val="none" w:sz="0" w:space="0" w:color="auto"/>
        <w:left w:val="none" w:sz="0" w:space="0" w:color="auto"/>
        <w:bottom w:val="none" w:sz="0" w:space="0" w:color="auto"/>
        <w:right w:val="none" w:sz="0" w:space="0" w:color="auto"/>
      </w:divBdr>
    </w:div>
    <w:div w:id="1875534798">
      <w:bodyDiv w:val="1"/>
      <w:marLeft w:val="0"/>
      <w:marRight w:val="0"/>
      <w:marTop w:val="0"/>
      <w:marBottom w:val="0"/>
      <w:divBdr>
        <w:top w:val="none" w:sz="0" w:space="0" w:color="auto"/>
        <w:left w:val="none" w:sz="0" w:space="0" w:color="auto"/>
        <w:bottom w:val="none" w:sz="0" w:space="0" w:color="auto"/>
        <w:right w:val="none" w:sz="0" w:space="0" w:color="auto"/>
      </w:divBdr>
    </w:div>
    <w:div w:id="1876771501">
      <w:bodyDiv w:val="1"/>
      <w:marLeft w:val="0"/>
      <w:marRight w:val="0"/>
      <w:marTop w:val="0"/>
      <w:marBottom w:val="0"/>
      <w:divBdr>
        <w:top w:val="none" w:sz="0" w:space="0" w:color="auto"/>
        <w:left w:val="none" w:sz="0" w:space="0" w:color="auto"/>
        <w:bottom w:val="none" w:sz="0" w:space="0" w:color="auto"/>
        <w:right w:val="none" w:sz="0" w:space="0" w:color="auto"/>
      </w:divBdr>
    </w:div>
    <w:div w:id="1877547794">
      <w:bodyDiv w:val="1"/>
      <w:marLeft w:val="0"/>
      <w:marRight w:val="0"/>
      <w:marTop w:val="0"/>
      <w:marBottom w:val="0"/>
      <w:divBdr>
        <w:top w:val="none" w:sz="0" w:space="0" w:color="auto"/>
        <w:left w:val="none" w:sz="0" w:space="0" w:color="auto"/>
        <w:bottom w:val="none" w:sz="0" w:space="0" w:color="auto"/>
        <w:right w:val="none" w:sz="0" w:space="0" w:color="auto"/>
      </w:divBdr>
    </w:div>
    <w:div w:id="1877691005">
      <w:bodyDiv w:val="1"/>
      <w:marLeft w:val="0"/>
      <w:marRight w:val="0"/>
      <w:marTop w:val="0"/>
      <w:marBottom w:val="0"/>
      <w:divBdr>
        <w:top w:val="none" w:sz="0" w:space="0" w:color="auto"/>
        <w:left w:val="none" w:sz="0" w:space="0" w:color="auto"/>
        <w:bottom w:val="none" w:sz="0" w:space="0" w:color="auto"/>
        <w:right w:val="none" w:sz="0" w:space="0" w:color="auto"/>
      </w:divBdr>
    </w:div>
    <w:div w:id="1878853446">
      <w:bodyDiv w:val="1"/>
      <w:marLeft w:val="0"/>
      <w:marRight w:val="0"/>
      <w:marTop w:val="0"/>
      <w:marBottom w:val="0"/>
      <w:divBdr>
        <w:top w:val="none" w:sz="0" w:space="0" w:color="auto"/>
        <w:left w:val="none" w:sz="0" w:space="0" w:color="auto"/>
        <w:bottom w:val="none" w:sz="0" w:space="0" w:color="auto"/>
        <w:right w:val="none" w:sz="0" w:space="0" w:color="auto"/>
      </w:divBdr>
    </w:div>
    <w:div w:id="1878857408">
      <w:bodyDiv w:val="1"/>
      <w:marLeft w:val="0"/>
      <w:marRight w:val="0"/>
      <w:marTop w:val="0"/>
      <w:marBottom w:val="0"/>
      <w:divBdr>
        <w:top w:val="none" w:sz="0" w:space="0" w:color="auto"/>
        <w:left w:val="none" w:sz="0" w:space="0" w:color="auto"/>
        <w:bottom w:val="none" w:sz="0" w:space="0" w:color="auto"/>
        <w:right w:val="none" w:sz="0" w:space="0" w:color="auto"/>
      </w:divBdr>
    </w:div>
    <w:div w:id="1881088743">
      <w:bodyDiv w:val="1"/>
      <w:marLeft w:val="0"/>
      <w:marRight w:val="0"/>
      <w:marTop w:val="0"/>
      <w:marBottom w:val="0"/>
      <w:divBdr>
        <w:top w:val="none" w:sz="0" w:space="0" w:color="auto"/>
        <w:left w:val="none" w:sz="0" w:space="0" w:color="auto"/>
        <w:bottom w:val="none" w:sz="0" w:space="0" w:color="auto"/>
        <w:right w:val="none" w:sz="0" w:space="0" w:color="auto"/>
      </w:divBdr>
    </w:div>
    <w:div w:id="1881623558">
      <w:bodyDiv w:val="1"/>
      <w:marLeft w:val="0"/>
      <w:marRight w:val="0"/>
      <w:marTop w:val="0"/>
      <w:marBottom w:val="0"/>
      <w:divBdr>
        <w:top w:val="none" w:sz="0" w:space="0" w:color="auto"/>
        <w:left w:val="none" w:sz="0" w:space="0" w:color="auto"/>
        <w:bottom w:val="none" w:sz="0" w:space="0" w:color="auto"/>
        <w:right w:val="none" w:sz="0" w:space="0" w:color="auto"/>
      </w:divBdr>
    </w:div>
    <w:div w:id="1883784314">
      <w:bodyDiv w:val="1"/>
      <w:marLeft w:val="0"/>
      <w:marRight w:val="0"/>
      <w:marTop w:val="0"/>
      <w:marBottom w:val="0"/>
      <w:divBdr>
        <w:top w:val="none" w:sz="0" w:space="0" w:color="auto"/>
        <w:left w:val="none" w:sz="0" w:space="0" w:color="auto"/>
        <w:bottom w:val="none" w:sz="0" w:space="0" w:color="auto"/>
        <w:right w:val="none" w:sz="0" w:space="0" w:color="auto"/>
      </w:divBdr>
      <w:divsChild>
        <w:div w:id="331683554">
          <w:marLeft w:val="0"/>
          <w:marRight w:val="0"/>
          <w:marTop w:val="0"/>
          <w:marBottom w:val="0"/>
          <w:divBdr>
            <w:top w:val="none" w:sz="0" w:space="0" w:color="auto"/>
            <w:left w:val="none" w:sz="0" w:space="0" w:color="auto"/>
            <w:bottom w:val="none" w:sz="0" w:space="0" w:color="auto"/>
            <w:right w:val="none" w:sz="0" w:space="0" w:color="auto"/>
          </w:divBdr>
          <w:divsChild>
            <w:div w:id="1687058494">
              <w:marLeft w:val="0"/>
              <w:marRight w:val="0"/>
              <w:marTop w:val="0"/>
              <w:marBottom w:val="0"/>
              <w:divBdr>
                <w:top w:val="none" w:sz="0" w:space="0" w:color="auto"/>
                <w:left w:val="none" w:sz="0" w:space="0" w:color="auto"/>
                <w:bottom w:val="none" w:sz="0" w:space="0" w:color="auto"/>
                <w:right w:val="none" w:sz="0" w:space="0" w:color="auto"/>
              </w:divBdr>
              <w:divsChild>
                <w:div w:id="267006185">
                  <w:marLeft w:val="0"/>
                  <w:marRight w:val="0"/>
                  <w:marTop w:val="0"/>
                  <w:marBottom w:val="0"/>
                  <w:divBdr>
                    <w:top w:val="none" w:sz="0" w:space="0" w:color="auto"/>
                    <w:left w:val="none" w:sz="0" w:space="0" w:color="auto"/>
                    <w:bottom w:val="none" w:sz="0" w:space="0" w:color="auto"/>
                    <w:right w:val="none" w:sz="0" w:space="0" w:color="auto"/>
                  </w:divBdr>
                  <w:divsChild>
                    <w:div w:id="1795899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3861453">
      <w:bodyDiv w:val="1"/>
      <w:marLeft w:val="0"/>
      <w:marRight w:val="0"/>
      <w:marTop w:val="0"/>
      <w:marBottom w:val="0"/>
      <w:divBdr>
        <w:top w:val="none" w:sz="0" w:space="0" w:color="auto"/>
        <w:left w:val="none" w:sz="0" w:space="0" w:color="auto"/>
        <w:bottom w:val="none" w:sz="0" w:space="0" w:color="auto"/>
        <w:right w:val="none" w:sz="0" w:space="0" w:color="auto"/>
      </w:divBdr>
    </w:div>
    <w:div w:id="1886018163">
      <w:bodyDiv w:val="1"/>
      <w:marLeft w:val="0"/>
      <w:marRight w:val="0"/>
      <w:marTop w:val="0"/>
      <w:marBottom w:val="0"/>
      <w:divBdr>
        <w:top w:val="none" w:sz="0" w:space="0" w:color="auto"/>
        <w:left w:val="none" w:sz="0" w:space="0" w:color="auto"/>
        <w:bottom w:val="none" w:sz="0" w:space="0" w:color="auto"/>
        <w:right w:val="none" w:sz="0" w:space="0" w:color="auto"/>
      </w:divBdr>
    </w:div>
    <w:div w:id="1886718572">
      <w:bodyDiv w:val="1"/>
      <w:marLeft w:val="0"/>
      <w:marRight w:val="0"/>
      <w:marTop w:val="0"/>
      <w:marBottom w:val="0"/>
      <w:divBdr>
        <w:top w:val="none" w:sz="0" w:space="0" w:color="auto"/>
        <w:left w:val="none" w:sz="0" w:space="0" w:color="auto"/>
        <w:bottom w:val="none" w:sz="0" w:space="0" w:color="auto"/>
        <w:right w:val="none" w:sz="0" w:space="0" w:color="auto"/>
      </w:divBdr>
    </w:div>
    <w:div w:id="1892230908">
      <w:bodyDiv w:val="1"/>
      <w:marLeft w:val="0"/>
      <w:marRight w:val="0"/>
      <w:marTop w:val="0"/>
      <w:marBottom w:val="0"/>
      <w:divBdr>
        <w:top w:val="none" w:sz="0" w:space="0" w:color="auto"/>
        <w:left w:val="none" w:sz="0" w:space="0" w:color="auto"/>
        <w:bottom w:val="none" w:sz="0" w:space="0" w:color="auto"/>
        <w:right w:val="none" w:sz="0" w:space="0" w:color="auto"/>
      </w:divBdr>
    </w:div>
    <w:div w:id="1893034060">
      <w:bodyDiv w:val="1"/>
      <w:marLeft w:val="0"/>
      <w:marRight w:val="0"/>
      <w:marTop w:val="0"/>
      <w:marBottom w:val="0"/>
      <w:divBdr>
        <w:top w:val="none" w:sz="0" w:space="0" w:color="auto"/>
        <w:left w:val="none" w:sz="0" w:space="0" w:color="auto"/>
        <w:bottom w:val="none" w:sz="0" w:space="0" w:color="auto"/>
        <w:right w:val="none" w:sz="0" w:space="0" w:color="auto"/>
      </w:divBdr>
    </w:div>
    <w:div w:id="1894467776">
      <w:bodyDiv w:val="1"/>
      <w:marLeft w:val="0"/>
      <w:marRight w:val="0"/>
      <w:marTop w:val="0"/>
      <w:marBottom w:val="0"/>
      <w:divBdr>
        <w:top w:val="none" w:sz="0" w:space="0" w:color="auto"/>
        <w:left w:val="none" w:sz="0" w:space="0" w:color="auto"/>
        <w:bottom w:val="none" w:sz="0" w:space="0" w:color="auto"/>
        <w:right w:val="none" w:sz="0" w:space="0" w:color="auto"/>
      </w:divBdr>
    </w:div>
    <w:div w:id="1895121291">
      <w:bodyDiv w:val="1"/>
      <w:marLeft w:val="0"/>
      <w:marRight w:val="0"/>
      <w:marTop w:val="0"/>
      <w:marBottom w:val="0"/>
      <w:divBdr>
        <w:top w:val="none" w:sz="0" w:space="0" w:color="auto"/>
        <w:left w:val="none" w:sz="0" w:space="0" w:color="auto"/>
        <w:bottom w:val="none" w:sz="0" w:space="0" w:color="auto"/>
        <w:right w:val="none" w:sz="0" w:space="0" w:color="auto"/>
      </w:divBdr>
    </w:div>
    <w:div w:id="1895962335">
      <w:bodyDiv w:val="1"/>
      <w:marLeft w:val="0"/>
      <w:marRight w:val="0"/>
      <w:marTop w:val="0"/>
      <w:marBottom w:val="0"/>
      <w:divBdr>
        <w:top w:val="none" w:sz="0" w:space="0" w:color="auto"/>
        <w:left w:val="none" w:sz="0" w:space="0" w:color="auto"/>
        <w:bottom w:val="none" w:sz="0" w:space="0" w:color="auto"/>
        <w:right w:val="none" w:sz="0" w:space="0" w:color="auto"/>
      </w:divBdr>
    </w:div>
    <w:div w:id="1896310554">
      <w:bodyDiv w:val="1"/>
      <w:marLeft w:val="0"/>
      <w:marRight w:val="0"/>
      <w:marTop w:val="0"/>
      <w:marBottom w:val="0"/>
      <w:divBdr>
        <w:top w:val="none" w:sz="0" w:space="0" w:color="auto"/>
        <w:left w:val="none" w:sz="0" w:space="0" w:color="auto"/>
        <w:bottom w:val="none" w:sz="0" w:space="0" w:color="auto"/>
        <w:right w:val="none" w:sz="0" w:space="0" w:color="auto"/>
      </w:divBdr>
    </w:div>
    <w:div w:id="1898010678">
      <w:bodyDiv w:val="1"/>
      <w:marLeft w:val="0"/>
      <w:marRight w:val="0"/>
      <w:marTop w:val="0"/>
      <w:marBottom w:val="0"/>
      <w:divBdr>
        <w:top w:val="none" w:sz="0" w:space="0" w:color="auto"/>
        <w:left w:val="none" w:sz="0" w:space="0" w:color="auto"/>
        <w:bottom w:val="none" w:sz="0" w:space="0" w:color="auto"/>
        <w:right w:val="none" w:sz="0" w:space="0" w:color="auto"/>
      </w:divBdr>
    </w:div>
    <w:div w:id="1898588733">
      <w:bodyDiv w:val="1"/>
      <w:marLeft w:val="0"/>
      <w:marRight w:val="0"/>
      <w:marTop w:val="0"/>
      <w:marBottom w:val="0"/>
      <w:divBdr>
        <w:top w:val="none" w:sz="0" w:space="0" w:color="auto"/>
        <w:left w:val="none" w:sz="0" w:space="0" w:color="auto"/>
        <w:bottom w:val="none" w:sz="0" w:space="0" w:color="auto"/>
        <w:right w:val="none" w:sz="0" w:space="0" w:color="auto"/>
      </w:divBdr>
    </w:div>
    <w:div w:id="1898734525">
      <w:bodyDiv w:val="1"/>
      <w:marLeft w:val="0"/>
      <w:marRight w:val="0"/>
      <w:marTop w:val="0"/>
      <w:marBottom w:val="0"/>
      <w:divBdr>
        <w:top w:val="none" w:sz="0" w:space="0" w:color="auto"/>
        <w:left w:val="none" w:sz="0" w:space="0" w:color="auto"/>
        <w:bottom w:val="none" w:sz="0" w:space="0" w:color="auto"/>
        <w:right w:val="none" w:sz="0" w:space="0" w:color="auto"/>
      </w:divBdr>
      <w:divsChild>
        <w:div w:id="134297940">
          <w:marLeft w:val="0"/>
          <w:marRight w:val="0"/>
          <w:marTop w:val="0"/>
          <w:marBottom w:val="0"/>
          <w:divBdr>
            <w:top w:val="none" w:sz="0" w:space="0" w:color="auto"/>
            <w:left w:val="none" w:sz="0" w:space="0" w:color="auto"/>
            <w:bottom w:val="none" w:sz="0" w:space="0" w:color="auto"/>
            <w:right w:val="none" w:sz="0" w:space="0" w:color="auto"/>
          </w:divBdr>
          <w:divsChild>
            <w:div w:id="1685860966">
              <w:marLeft w:val="0"/>
              <w:marRight w:val="0"/>
              <w:marTop w:val="0"/>
              <w:marBottom w:val="0"/>
              <w:divBdr>
                <w:top w:val="none" w:sz="0" w:space="0" w:color="auto"/>
                <w:left w:val="none" w:sz="0" w:space="0" w:color="auto"/>
                <w:bottom w:val="none" w:sz="0" w:space="0" w:color="auto"/>
                <w:right w:val="none" w:sz="0" w:space="0" w:color="auto"/>
              </w:divBdr>
              <w:divsChild>
                <w:div w:id="1091505329">
                  <w:marLeft w:val="0"/>
                  <w:marRight w:val="0"/>
                  <w:marTop w:val="0"/>
                  <w:marBottom w:val="0"/>
                  <w:divBdr>
                    <w:top w:val="none" w:sz="0" w:space="0" w:color="auto"/>
                    <w:left w:val="none" w:sz="0" w:space="0" w:color="auto"/>
                    <w:bottom w:val="none" w:sz="0" w:space="0" w:color="auto"/>
                    <w:right w:val="none" w:sz="0" w:space="0" w:color="auto"/>
                  </w:divBdr>
                  <w:divsChild>
                    <w:div w:id="763915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0629924">
      <w:bodyDiv w:val="1"/>
      <w:marLeft w:val="0"/>
      <w:marRight w:val="0"/>
      <w:marTop w:val="0"/>
      <w:marBottom w:val="0"/>
      <w:divBdr>
        <w:top w:val="none" w:sz="0" w:space="0" w:color="auto"/>
        <w:left w:val="none" w:sz="0" w:space="0" w:color="auto"/>
        <w:bottom w:val="none" w:sz="0" w:space="0" w:color="auto"/>
        <w:right w:val="none" w:sz="0" w:space="0" w:color="auto"/>
      </w:divBdr>
    </w:div>
    <w:div w:id="1901595815">
      <w:bodyDiv w:val="1"/>
      <w:marLeft w:val="0"/>
      <w:marRight w:val="0"/>
      <w:marTop w:val="0"/>
      <w:marBottom w:val="0"/>
      <w:divBdr>
        <w:top w:val="none" w:sz="0" w:space="0" w:color="auto"/>
        <w:left w:val="none" w:sz="0" w:space="0" w:color="auto"/>
        <w:bottom w:val="none" w:sz="0" w:space="0" w:color="auto"/>
        <w:right w:val="none" w:sz="0" w:space="0" w:color="auto"/>
      </w:divBdr>
    </w:div>
    <w:div w:id="1901943889">
      <w:bodyDiv w:val="1"/>
      <w:marLeft w:val="0"/>
      <w:marRight w:val="0"/>
      <w:marTop w:val="0"/>
      <w:marBottom w:val="0"/>
      <w:divBdr>
        <w:top w:val="none" w:sz="0" w:space="0" w:color="auto"/>
        <w:left w:val="none" w:sz="0" w:space="0" w:color="auto"/>
        <w:bottom w:val="none" w:sz="0" w:space="0" w:color="auto"/>
        <w:right w:val="none" w:sz="0" w:space="0" w:color="auto"/>
      </w:divBdr>
    </w:div>
    <w:div w:id="1902134471">
      <w:bodyDiv w:val="1"/>
      <w:marLeft w:val="0"/>
      <w:marRight w:val="0"/>
      <w:marTop w:val="0"/>
      <w:marBottom w:val="0"/>
      <w:divBdr>
        <w:top w:val="none" w:sz="0" w:space="0" w:color="auto"/>
        <w:left w:val="none" w:sz="0" w:space="0" w:color="auto"/>
        <w:bottom w:val="none" w:sz="0" w:space="0" w:color="auto"/>
        <w:right w:val="none" w:sz="0" w:space="0" w:color="auto"/>
      </w:divBdr>
    </w:div>
    <w:div w:id="1904177336">
      <w:bodyDiv w:val="1"/>
      <w:marLeft w:val="0"/>
      <w:marRight w:val="0"/>
      <w:marTop w:val="0"/>
      <w:marBottom w:val="0"/>
      <w:divBdr>
        <w:top w:val="none" w:sz="0" w:space="0" w:color="auto"/>
        <w:left w:val="none" w:sz="0" w:space="0" w:color="auto"/>
        <w:bottom w:val="none" w:sz="0" w:space="0" w:color="auto"/>
        <w:right w:val="none" w:sz="0" w:space="0" w:color="auto"/>
      </w:divBdr>
    </w:div>
    <w:div w:id="1905026114">
      <w:bodyDiv w:val="1"/>
      <w:marLeft w:val="0"/>
      <w:marRight w:val="0"/>
      <w:marTop w:val="0"/>
      <w:marBottom w:val="0"/>
      <w:divBdr>
        <w:top w:val="none" w:sz="0" w:space="0" w:color="auto"/>
        <w:left w:val="none" w:sz="0" w:space="0" w:color="auto"/>
        <w:bottom w:val="none" w:sz="0" w:space="0" w:color="auto"/>
        <w:right w:val="none" w:sz="0" w:space="0" w:color="auto"/>
      </w:divBdr>
    </w:div>
    <w:div w:id="1906261594">
      <w:bodyDiv w:val="1"/>
      <w:marLeft w:val="0"/>
      <w:marRight w:val="0"/>
      <w:marTop w:val="0"/>
      <w:marBottom w:val="0"/>
      <w:divBdr>
        <w:top w:val="none" w:sz="0" w:space="0" w:color="auto"/>
        <w:left w:val="none" w:sz="0" w:space="0" w:color="auto"/>
        <w:bottom w:val="none" w:sz="0" w:space="0" w:color="auto"/>
        <w:right w:val="none" w:sz="0" w:space="0" w:color="auto"/>
      </w:divBdr>
    </w:div>
    <w:div w:id="1907376564">
      <w:bodyDiv w:val="1"/>
      <w:marLeft w:val="0"/>
      <w:marRight w:val="0"/>
      <w:marTop w:val="0"/>
      <w:marBottom w:val="0"/>
      <w:divBdr>
        <w:top w:val="none" w:sz="0" w:space="0" w:color="auto"/>
        <w:left w:val="none" w:sz="0" w:space="0" w:color="auto"/>
        <w:bottom w:val="none" w:sz="0" w:space="0" w:color="auto"/>
        <w:right w:val="none" w:sz="0" w:space="0" w:color="auto"/>
      </w:divBdr>
    </w:div>
    <w:div w:id="1908150827">
      <w:bodyDiv w:val="1"/>
      <w:marLeft w:val="0"/>
      <w:marRight w:val="0"/>
      <w:marTop w:val="0"/>
      <w:marBottom w:val="0"/>
      <w:divBdr>
        <w:top w:val="none" w:sz="0" w:space="0" w:color="auto"/>
        <w:left w:val="none" w:sz="0" w:space="0" w:color="auto"/>
        <w:bottom w:val="none" w:sz="0" w:space="0" w:color="auto"/>
        <w:right w:val="none" w:sz="0" w:space="0" w:color="auto"/>
      </w:divBdr>
    </w:div>
    <w:div w:id="1908226455">
      <w:bodyDiv w:val="1"/>
      <w:marLeft w:val="0"/>
      <w:marRight w:val="0"/>
      <w:marTop w:val="0"/>
      <w:marBottom w:val="0"/>
      <w:divBdr>
        <w:top w:val="none" w:sz="0" w:space="0" w:color="auto"/>
        <w:left w:val="none" w:sz="0" w:space="0" w:color="auto"/>
        <w:bottom w:val="none" w:sz="0" w:space="0" w:color="auto"/>
        <w:right w:val="none" w:sz="0" w:space="0" w:color="auto"/>
      </w:divBdr>
    </w:div>
    <w:div w:id="1910268764">
      <w:bodyDiv w:val="1"/>
      <w:marLeft w:val="0"/>
      <w:marRight w:val="0"/>
      <w:marTop w:val="0"/>
      <w:marBottom w:val="0"/>
      <w:divBdr>
        <w:top w:val="none" w:sz="0" w:space="0" w:color="auto"/>
        <w:left w:val="none" w:sz="0" w:space="0" w:color="auto"/>
        <w:bottom w:val="none" w:sz="0" w:space="0" w:color="auto"/>
        <w:right w:val="none" w:sz="0" w:space="0" w:color="auto"/>
      </w:divBdr>
    </w:div>
    <w:div w:id="1911426896">
      <w:bodyDiv w:val="1"/>
      <w:marLeft w:val="0"/>
      <w:marRight w:val="0"/>
      <w:marTop w:val="0"/>
      <w:marBottom w:val="0"/>
      <w:divBdr>
        <w:top w:val="none" w:sz="0" w:space="0" w:color="auto"/>
        <w:left w:val="none" w:sz="0" w:space="0" w:color="auto"/>
        <w:bottom w:val="none" w:sz="0" w:space="0" w:color="auto"/>
        <w:right w:val="none" w:sz="0" w:space="0" w:color="auto"/>
      </w:divBdr>
    </w:div>
    <w:div w:id="1912543900">
      <w:bodyDiv w:val="1"/>
      <w:marLeft w:val="0"/>
      <w:marRight w:val="0"/>
      <w:marTop w:val="0"/>
      <w:marBottom w:val="0"/>
      <w:divBdr>
        <w:top w:val="none" w:sz="0" w:space="0" w:color="auto"/>
        <w:left w:val="none" w:sz="0" w:space="0" w:color="auto"/>
        <w:bottom w:val="none" w:sz="0" w:space="0" w:color="auto"/>
        <w:right w:val="none" w:sz="0" w:space="0" w:color="auto"/>
      </w:divBdr>
    </w:div>
    <w:div w:id="1912960251">
      <w:bodyDiv w:val="1"/>
      <w:marLeft w:val="0"/>
      <w:marRight w:val="0"/>
      <w:marTop w:val="0"/>
      <w:marBottom w:val="0"/>
      <w:divBdr>
        <w:top w:val="none" w:sz="0" w:space="0" w:color="auto"/>
        <w:left w:val="none" w:sz="0" w:space="0" w:color="auto"/>
        <w:bottom w:val="none" w:sz="0" w:space="0" w:color="auto"/>
        <w:right w:val="none" w:sz="0" w:space="0" w:color="auto"/>
      </w:divBdr>
    </w:div>
    <w:div w:id="1914851982">
      <w:bodyDiv w:val="1"/>
      <w:marLeft w:val="0"/>
      <w:marRight w:val="0"/>
      <w:marTop w:val="0"/>
      <w:marBottom w:val="0"/>
      <w:divBdr>
        <w:top w:val="none" w:sz="0" w:space="0" w:color="auto"/>
        <w:left w:val="none" w:sz="0" w:space="0" w:color="auto"/>
        <w:bottom w:val="none" w:sz="0" w:space="0" w:color="auto"/>
        <w:right w:val="none" w:sz="0" w:space="0" w:color="auto"/>
      </w:divBdr>
    </w:div>
    <w:div w:id="1915506053">
      <w:bodyDiv w:val="1"/>
      <w:marLeft w:val="0"/>
      <w:marRight w:val="0"/>
      <w:marTop w:val="0"/>
      <w:marBottom w:val="0"/>
      <w:divBdr>
        <w:top w:val="none" w:sz="0" w:space="0" w:color="auto"/>
        <w:left w:val="none" w:sz="0" w:space="0" w:color="auto"/>
        <w:bottom w:val="none" w:sz="0" w:space="0" w:color="auto"/>
        <w:right w:val="none" w:sz="0" w:space="0" w:color="auto"/>
      </w:divBdr>
    </w:div>
    <w:div w:id="1916738828">
      <w:bodyDiv w:val="1"/>
      <w:marLeft w:val="0"/>
      <w:marRight w:val="0"/>
      <w:marTop w:val="0"/>
      <w:marBottom w:val="0"/>
      <w:divBdr>
        <w:top w:val="none" w:sz="0" w:space="0" w:color="auto"/>
        <w:left w:val="none" w:sz="0" w:space="0" w:color="auto"/>
        <w:bottom w:val="none" w:sz="0" w:space="0" w:color="auto"/>
        <w:right w:val="none" w:sz="0" w:space="0" w:color="auto"/>
      </w:divBdr>
    </w:div>
    <w:div w:id="1918436694">
      <w:bodyDiv w:val="1"/>
      <w:marLeft w:val="0"/>
      <w:marRight w:val="0"/>
      <w:marTop w:val="0"/>
      <w:marBottom w:val="0"/>
      <w:divBdr>
        <w:top w:val="none" w:sz="0" w:space="0" w:color="auto"/>
        <w:left w:val="none" w:sz="0" w:space="0" w:color="auto"/>
        <w:bottom w:val="none" w:sz="0" w:space="0" w:color="auto"/>
        <w:right w:val="none" w:sz="0" w:space="0" w:color="auto"/>
      </w:divBdr>
    </w:div>
    <w:div w:id="1920745462">
      <w:bodyDiv w:val="1"/>
      <w:marLeft w:val="0"/>
      <w:marRight w:val="0"/>
      <w:marTop w:val="0"/>
      <w:marBottom w:val="0"/>
      <w:divBdr>
        <w:top w:val="none" w:sz="0" w:space="0" w:color="auto"/>
        <w:left w:val="none" w:sz="0" w:space="0" w:color="auto"/>
        <w:bottom w:val="none" w:sz="0" w:space="0" w:color="auto"/>
        <w:right w:val="none" w:sz="0" w:space="0" w:color="auto"/>
      </w:divBdr>
    </w:div>
    <w:div w:id="1920863072">
      <w:bodyDiv w:val="1"/>
      <w:marLeft w:val="0"/>
      <w:marRight w:val="0"/>
      <w:marTop w:val="0"/>
      <w:marBottom w:val="0"/>
      <w:divBdr>
        <w:top w:val="none" w:sz="0" w:space="0" w:color="auto"/>
        <w:left w:val="none" w:sz="0" w:space="0" w:color="auto"/>
        <w:bottom w:val="none" w:sz="0" w:space="0" w:color="auto"/>
        <w:right w:val="none" w:sz="0" w:space="0" w:color="auto"/>
      </w:divBdr>
    </w:div>
    <w:div w:id="1920866220">
      <w:bodyDiv w:val="1"/>
      <w:marLeft w:val="0"/>
      <w:marRight w:val="0"/>
      <w:marTop w:val="0"/>
      <w:marBottom w:val="0"/>
      <w:divBdr>
        <w:top w:val="none" w:sz="0" w:space="0" w:color="auto"/>
        <w:left w:val="none" w:sz="0" w:space="0" w:color="auto"/>
        <w:bottom w:val="none" w:sz="0" w:space="0" w:color="auto"/>
        <w:right w:val="none" w:sz="0" w:space="0" w:color="auto"/>
      </w:divBdr>
    </w:div>
    <w:div w:id="1921409092">
      <w:bodyDiv w:val="1"/>
      <w:marLeft w:val="0"/>
      <w:marRight w:val="0"/>
      <w:marTop w:val="0"/>
      <w:marBottom w:val="0"/>
      <w:divBdr>
        <w:top w:val="none" w:sz="0" w:space="0" w:color="auto"/>
        <w:left w:val="none" w:sz="0" w:space="0" w:color="auto"/>
        <w:bottom w:val="none" w:sz="0" w:space="0" w:color="auto"/>
        <w:right w:val="none" w:sz="0" w:space="0" w:color="auto"/>
      </w:divBdr>
    </w:div>
    <w:div w:id="1921787846">
      <w:bodyDiv w:val="1"/>
      <w:marLeft w:val="0"/>
      <w:marRight w:val="0"/>
      <w:marTop w:val="0"/>
      <w:marBottom w:val="0"/>
      <w:divBdr>
        <w:top w:val="none" w:sz="0" w:space="0" w:color="auto"/>
        <w:left w:val="none" w:sz="0" w:space="0" w:color="auto"/>
        <w:bottom w:val="none" w:sz="0" w:space="0" w:color="auto"/>
        <w:right w:val="none" w:sz="0" w:space="0" w:color="auto"/>
      </w:divBdr>
    </w:div>
    <w:div w:id="1922135585">
      <w:bodyDiv w:val="1"/>
      <w:marLeft w:val="0"/>
      <w:marRight w:val="0"/>
      <w:marTop w:val="0"/>
      <w:marBottom w:val="0"/>
      <w:divBdr>
        <w:top w:val="none" w:sz="0" w:space="0" w:color="auto"/>
        <w:left w:val="none" w:sz="0" w:space="0" w:color="auto"/>
        <w:bottom w:val="none" w:sz="0" w:space="0" w:color="auto"/>
        <w:right w:val="none" w:sz="0" w:space="0" w:color="auto"/>
      </w:divBdr>
    </w:div>
    <w:div w:id="1922792170">
      <w:bodyDiv w:val="1"/>
      <w:marLeft w:val="0"/>
      <w:marRight w:val="0"/>
      <w:marTop w:val="0"/>
      <w:marBottom w:val="0"/>
      <w:divBdr>
        <w:top w:val="none" w:sz="0" w:space="0" w:color="auto"/>
        <w:left w:val="none" w:sz="0" w:space="0" w:color="auto"/>
        <w:bottom w:val="none" w:sz="0" w:space="0" w:color="auto"/>
        <w:right w:val="none" w:sz="0" w:space="0" w:color="auto"/>
      </w:divBdr>
    </w:div>
    <w:div w:id="1923567751">
      <w:bodyDiv w:val="1"/>
      <w:marLeft w:val="0"/>
      <w:marRight w:val="0"/>
      <w:marTop w:val="0"/>
      <w:marBottom w:val="0"/>
      <w:divBdr>
        <w:top w:val="none" w:sz="0" w:space="0" w:color="auto"/>
        <w:left w:val="none" w:sz="0" w:space="0" w:color="auto"/>
        <w:bottom w:val="none" w:sz="0" w:space="0" w:color="auto"/>
        <w:right w:val="none" w:sz="0" w:space="0" w:color="auto"/>
      </w:divBdr>
    </w:div>
    <w:div w:id="1924413738">
      <w:bodyDiv w:val="1"/>
      <w:marLeft w:val="0"/>
      <w:marRight w:val="0"/>
      <w:marTop w:val="0"/>
      <w:marBottom w:val="0"/>
      <w:divBdr>
        <w:top w:val="none" w:sz="0" w:space="0" w:color="auto"/>
        <w:left w:val="none" w:sz="0" w:space="0" w:color="auto"/>
        <w:bottom w:val="none" w:sz="0" w:space="0" w:color="auto"/>
        <w:right w:val="none" w:sz="0" w:space="0" w:color="auto"/>
      </w:divBdr>
    </w:div>
    <w:div w:id="1924753949">
      <w:bodyDiv w:val="1"/>
      <w:marLeft w:val="0"/>
      <w:marRight w:val="0"/>
      <w:marTop w:val="0"/>
      <w:marBottom w:val="0"/>
      <w:divBdr>
        <w:top w:val="none" w:sz="0" w:space="0" w:color="auto"/>
        <w:left w:val="none" w:sz="0" w:space="0" w:color="auto"/>
        <w:bottom w:val="none" w:sz="0" w:space="0" w:color="auto"/>
        <w:right w:val="none" w:sz="0" w:space="0" w:color="auto"/>
      </w:divBdr>
    </w:div>
    <w:div w:id="1925987890">
      <w:bodyDiv w:val="1"/>
      <w:marLeft w:val="0"/>
      <w:marRight w:val="0"/>
      <w:marTop w:val="0"/>
      <w:marBottom w:val="0"/>
      <w:divBdr>
        <w:top w:val="none" w:sz="0" w:space="0" w:color="auto"/>
        <w:left w:val="none" w:sz="0" w:space="0" w:color="auto"/>
        <w:bottom w:val="none" w:sz="0" w:space="0" w:color="auto"/>
        <w:right w:val="none" w:sz="0" w:space="0" w:color="auto"/>
      </w:divBdr>
    </w:div>
    <w:div w:id="1927878374">
      <w:bodyDiv w:val="1"/>
      <w:marLeft w:val="0"/>
      <w:marRight w:val="0"/>
      <w:marTop w:val="0"/>
      <w:marBottom w:val="0"/>
      <w:divBdr>
        <w:top w:val="none" w:sz="0" w:space="0" w:color="auto"/>
        <w:left w:val="none" w:sz="0" w:space="0" w:color="auto"/>
        <w:bottom w:val="none" w:sz="0" w:space="0" w:color="auto"/>
        <w:right w:val="none" w:sz="0" w:space="0" w:color="auto"/>
      </w:divBdr>
    </w:div>
    <w:div w:id="1928492547">
      <w:bodyDiv w:val="1"/>
      <w:marLeft w:val="0"/>
      <w:marRight w:val="0"/>
      <w:marTop w:val="0"/>
      <w:marBottom w:val="0"/>
      <w:divBdr>
        <w:top w:val="none" w:sz="0" w:space="0" w:color="auto"/>
        <w:left w:val="none" w:sz="0" w:space="0" w:color="auto"/>
        <w:bottom w:val="none" w:sz="0" w:space="0" w:color="auto"/>
        <w:right w:val="none" w:sz="0" w:space="0" w:color="auto"/>
      </w:divBdr>
    </w:div>
    <w:div w:id="1928922662">
      <w:bodyDiv w:val="1"/>
      <w:marLeft w:val="0"/>
      <w:marRight w:val="0"/>
      <w:marTop w:val="0"/>
      <w:marBottom w:val="0"/>
      <w:divBdr>
        <w:top w:val="none" w:sz="0" w:space="0" w:color="auto"/>
        <w:left w:val="none" w:sz="0" w:space="0" w:color="auto"/>
        <w:bottom w:val="none" w:sz="0" w:space="0" w:color="auto"/>
        <w:right w:val="none" w:sz="0" w:space="0" w:color="auto"/>
      </w:divBdr>
    </w:div>
    <w:div w:id="1929267500">
      <w:bodyDiv w:val="1"/>
      <w:marLeft w:val="0"/>
      <w:marRight w:val="0"/>
      <w:marTop w:val="0"/>
      <w:marBottom w:val="0"/>
      <w:divBdr>
        <w:top w:val="none" w:sz="0" w:space="0" w:color="auto"/>
        <w:left w:val="none" w:sz="0" w:space="0" w:color="auto"/>
        <w:bottom w:val="none" w:sz="0" w:space="0" w:color="auto"/>
        <w:right w:val="none" w:sz="0" w:space="0" w:color="auto"/>
      </w:divBdr>
    </w:div>
    <w:div w:id="1931425140">
      <w:bodyDiv w:val="1"/>
      <w:marLeft w:val="0"/>
      <w:marRight w:val="0"/>
      <w:marTop w:val="0"/>
      <w:marBottom w:val="0"/>
      <w:divBdr>
        <w:top w:val="none" w:sz="0" w:space="0" w:color="auto"/>
        <w:left w:val="none" w:sz="0" w:space="0" w:color="auto"/>
        <w:bottom w:val="none" w:sz="0" w:space="0" w:color="auto"/>
        <w:right w:val="none" w:sz="0" w:space="0" w:color="auto"/>
      </w:divBdr>
    </w:div>
    <w:div w:id="1931891120">
      <w:bodyDiv w:val="1"/>
      <w:marLeft w:val="0"/>
      <w:marRight w:val="0"/>
      <w:marTop w:val="0"/>
      <w:marBottom w:val="0"/>
      <w:divBdr>
        <w:top w:val="none" w:sz="0" w:space="0" w:color="auto"/>
        <w:left w:val="none" w:sz="0" w:space="0" w:color="auto"/>
        <w:bottom w:val="none" w:sz="0" w:space="0" w:color="auto"/>
        <w:right w:val="none" w:sz="0" w:space="0" w:color="auto"/>
      </w:divBdr>
    </w:div>
    <w:div w:id="1932664387">
      <w:bodyDiv w:val="1"/>
      <w:marLeft w:val="0"/>
      <w:marRight w:val="0"/>
      <w:marTop w:val="0"/>
      <w:marBottom w:val="0"/>
      <w:divBdr>
        <w:top w:val="none" w:sz="0" w:space="0" w:color="auto"/>
        <w:left w:val="none" w:sz="0" w:space="0" w:color="auto"/>
        <w:bottom w:val="none" w:sz="0" w:space="0" w:color="auto"/>
        <w:right w:val="none" w:sz="0" w:space="0" w:color="auto"/>
      </w:divBdr>
    </w:div>
    <w:div w:id="1933278936">
      <w:bodyDiv w:val="1"/>
      <w:marLeft w:val="0"/>
      <w:marRight w:val="0"/>
      <w:marTop w:val="0"/>
      <w:marBottom w:val="0"/>
      <w:divBdr>
        <w:top w:val="none" w:sz="0" w:space="0" w:color="auto"/>
        <w:left w:val="none" w:sz="0" w:space="0" w:color="auto"/>
        <w:bottom w:val="none" w:sz="0" w:space="0" w:color="auto"/>
        <w:right w:val="none" w:sz="0" w:space="0" w:color="auto"/>
      </w:divBdr>
    </w:div>
    <w:div w:id="1935087050">
      <w:bodyDiv w:val="1"/>
      <w:marLeft w:val="0"/>
      <w:marRight w:val="0"/>
      <w:marTop w:val="0"/>
      <w:marBottom w:val="0"/>
      <w:divBdr>
        <w:top w:val="none" w:sz="0" w:space="0" w:color="auto"/>
        <w:left w:val="none" w:sz="0" w:space="0" w:color="auto"/>
        <w:bottom w:val="none" w:sz="0" w:space="0" w:color="auto"/>
        <w:right w:val="none" w:sz="0" w:space="0" w:color="auto"/>
      </w:divBdr>
    </w:div>
    <w:div w:id="1935547103">
      <w:bodyDiv w:val="1"/>
      <w:marLeft w:val="0"/>
      <w:marRight w:val="0"/>
      <w:marTop w:val="0"/>
      <w:marBottom w:val="0"/>
      <w:divBdr>
        <w:top w:val="none" w:sz="0" w:space="0" w:color="auto"/>
        <w:left w:val="none" w:sz="0" w:space="0" w:color="auto"/>
        <w:bottom w:val="none" w:sz="0" w:space="0" w:color="auto"/>
        <w:right w:val="none" w:sz="0" w:space="0" w:color="auto"/>
      </w:divBdr>
    </w:div>
    <w:div w:id="1937471627">
      <w:bodyDiv w:val="1"/>
      <w:marLeft w:val="0"/>
      <w:marRight w:val="0"/>
      <w:marTop w:val="0"/>
      <w:marBottom w:val="0"/>
      <w:divBdr>
        <w:top w:val="none" w:sz="0" w:space="0" w:color="auto"/>
        <w:left w:val="none" w:sz="0" w:space="0" w:color="auto"/>
        <w:bottom w:val="none" w:sz="0" w:space="0" w:color="auto"/>
        <w:right w:val="none" w:sz="0" w:space="0" w:color="auto"/>
      </w:divBdr>
    </w:div>
    <w:div w:id="1940141847">
      <w:bodyDiv w:val="1"/>
      <w:marLeft w:val="0"/>
      <w:marRight w:val="0"/>
      <w:marTop w:val="0"/>
      <w:marBottom w:val="0"/>
      <w:divBdr>
        <w:top w:val="none" w:sz="0" w:space="0" w:color="auto"/>
        <w:left w:val="none" w:sz="0" w:space="0" w:color="auto"/>
        <w:bottom w:val="none" w:sz="0" w:space="0" w:color="auto"/>
        <w:right w:val="none" w:sz="0" w:space="0" w:color="auto"/>
      </w:divBdr>
    </w:div>
    <w:div w:id="1940286295">
      <w:bodyDiv w:val="1"/>
      <w:marLeft w:val="0"/>
      <w:marRight w:val="0"/>
      <w:marTop w:val="0"/>
      <w:marBottom w:val="0"/>
      <w:divBdr>
        <w:top w:val="none" w:sz="0" w:space="0" w:color="auto"/>
        <w:left w:val="none" w:sz="0" w:space="0" w:color="auto"/>
        <w:bottom w:val="none" w:sz="0" w:space="0" w:color="auto"/>
        <w:right w:val="none" w:sz="0" w:space="0" w:color="auto"/>
      </w:divBdr>
    </w:div>
    <w:div w:id="1941832635">
      <w:bodyDiv w:val="1"/>
      <w:marLeft w:val="0"/>
      <w:marRight w:val="0"/>
      <w:marTop w:val="0"/>
      <w:marBottom w:val="0"/>
      <w:divBdr>
        <w:top w:val="none" w:sz="0" w:space="0" w:color="auto"/>
        <w:left w:val="none" w:sz="0" w:space="0" w:color="auto"/>
        <w:bottom w:val="none" w:sz="0" w:space="0" w:color="auto"/>
        <w:right w:val="none" w:sz="0" w:space="0" w:color="auto"/>
      </w:divBdr>
    </w:div>
    <w:div w:id="1944218867">
      <w:bodyDiv w:val="1"/>
      <w:marLeft w:val="0"/>
      <w:marRight w:val="0"/>
      <w:marTop w:val="0"/>
      <w:marBottom w:val="0"/>
      <w:divBdr>
        <w:top w:val="none" w:sz="0" w:space="0" w:color="auto"/>
        <w:left w:val="none" w:sz="0" w:space="0" w:color="auto"/>
        <w:bottom w:val="none" w:sz="0" w:space="0" w:color="auto"/>
        <w:right w:val="none" w:sz="0" w:space="0" w:color="auto"/>
      </w:divBdr>
    </w:div>
    <w:div w:id="1944259392">
      <w:bodyDiv w:val="1"/>
      <w:marLeft w:val="0"/>
      <w:marRight w:val="0"/>
      <w:marTop w:val="0"/>
      <w:marBottom w:val="0"/>
      <w:divBdr>
        <w:top w:val="none" w:sz="0" w:space="0" w:color="auto"/>
        <w:left w:val="none" w:sz="0" w:space="0" w:color="auto"/>
        <w:bottom w:val="none" w:sz="0" w:space="0" w:color="auto"/>
        <w:right w:val="none" w:sz="0" w:space="0" w:color="auto"/>
      </w:divBdr>
    </w:div>
    <w:div w:id="1944611685">
      <w:bodyDiv w:val="1"/>
      <w:marLeft w:val="0"/>
      <w:marRight w:val="0"/>
      <w:marTop w:val="0"/>
      <w:marBottom w:val="0"/>
      <w:divBdr>
        <w:top w:val="none" w:sz="0" w:space="0" w:color="auto"/>
        <w:left w:val="none" w:sz="0" w:space="0" w:color="auto"/>
        <w:bottom w:val="none" w:sz="0" w:space="0" w:color="auto"/>
        <w:right w:val="none" w:sz="0" w:space="0" w:color="auto"/>
      </w:divBdr>
    </w:div>
    <w:div w:id="1944993082">
      <w:bodyDiv w:val="1"/>
      <w:marLeft w:val="0"/>
      <w:marRight w:val="0"/>
      <w:marTop w:val="0"/>
      <w:marBottom w:val="0"/>
      <w:divBdr>
        <w:top w:val="none" w:sz="0" w:space="0" w:color="auto"/>
        <w:left w:val="none" w:sz="0" w:space="0" w:color="auto"/>
        <w:bottom w:val="none" w:sz="0" w:space="0" w:color="auto"/>
        <w:right w:val="none" w:sz="0" w:space="0" w:color="auto"/>
      </w:divBdr>
    </w:div>
    <w:div w:id="1945454601">
      <w:bodyDiv w:val="1"/>
      <w:marLeft w:val="0"/>
      <w:marRight w:val="0"/>
      <w:marTop w:val="0"/>
      <w:marBottom w:val="0"/>
      <w:divBdr>
        <w:top w:val="none" w:sz="0" w:space="0" w:color="auto"/>
        <w:left w:val="none" w:sz="0" w:space="0" w:color="auto"/>
        <w:bottom w:val="none" w:sz="0" w:space="0" w:color="auto"/>
        <w:right w:val="none" w:sz="0" w:space="0" w:color="auto"/>
      </w:divBdr>
    </w:div>
    <w:div w:id="1946158502">
      <w:bodyDiv w:val="1"/>
      <w:marLeft w:val="0"/>
      <w:marRight w:val="0"/>
      <w:marTop w:val="0"/>
      <w:marBottom w:val="0"/>
      <w:divBdr>
        <w:top w:val="none" w:sz="0" w:space="0" w:color="auto"/>
        <w:left w:val="none" w:sz="0" w:space="0" w:color="auto"/>
        <w:bottom w:val="none" w:sz="0" w:space="0" w:color="auto"/>
        <w:right w:val="none" w:sz="0" w:space="0" w:color="auto"/>
      </w:divBdr>
    </w:div>
    <w:div w:id="1947272492">
      <w:bodyDiv w:val="1"/>
      <w:marLeft w:val="0"/>
      <w:marRight w:val="0"/>
      <w:marTop w:val="0"/>
      <w:marBottom w:val="0"/>
      <w:divBdr>
        <w:top w:val="none" w:sz="0" w:space="0" w:color="auto"/>
        <w:left w:val="none" w:sz="0" w:space="0" w:color="auto"/>
        <w:bottom w:val="none" w:sz="0" w:space="0" w:color="auto"/>
        <w:right w:val="none" w:sz="0" w:space="0" w:color="auto"/>
      </w:divBdr>
    </w:div>
    <w:div w:id="1948274585">
      <w:bodyDiv w:val="1"/>
      <w:marLeft w:val="0"/>
      <w:marRight w:val="0"/>
      <w:marTop w:val="0"/>
      <w:marBottom w:val="0"/>
      <w:divBdr>
        <w:top w:val="none" w:sz="0" w:space="0" w:color="auto"/>
        <w:left w:val="none" w:sz="0" w:space="0" w:color="auto"/>
        <w:bottom w:val="none" w:sz="0" w:space="0" w:color="auto"/>
        <w:right w:val="none" w:sz="0" w:space="0" w:color="auto"/>
      </w:divBdr>
    </w:div>
    <w:div w:id="1948611235">
      <w:bodyDiv w:val="1"/>
      <w:marLeft w:val="0"/>
      <w:marRight w:val="0"/>
      <w:marTop w:val="0"/>
      <w:marBottom w:val="0"/>
      <w:divBdr>
        <w:top w:val="none" w:sz="0" w:space="0" w:color="auto"/>
        <w:left w:val="none" w:sz="0" w:space="0" w:color="auto"/>
        <w:bottom w:val="none" w:sz="0" w:space="0" w:color="auto"/>
        <w:right w:val="none" w:sz="0" w:space="0" w:color="auto"/>
      </w:divBdr>
    </w:div>
    <w:div w:id="1950429314">
      <w:bodyDiv w:val="1"/>
      <w:marLeft w:val="0"/>
      <w:marRight w:val="0"/>
      <w:marTop w:val="0"/>
      <w:marBottom w:val="0"/>
      <w:divBdr>
        <w:top w:val="none" w:sz="0" w:space="0" w:color="auto"/>
        <w:left w:val="none" w:sz="0" w:space="0" w:color="auto"/>
        <w:bottom w:val="none" w:sz="0" w:space="0" w:color="auto"/>
        <w:right w:val="none" w:sz="0" w:space="0" w:color="auto"/>
      </w:divBdr>
    </w:div>
    <w:div w:id="1950890142">
      <w:bodyDiv w:val="1"/>
      <w:marLeft w:val="0"/>
      <w:marRight w:val="0"/>
      <w:marTop w:val="0"/>
      <w:marBottom w:val="0"/>
      <w:divBdr>
        <w:top w:val="none" w:sz="0" w:space="0" w:color="auto"/>
        <w:left w:val="none" w:sz="0" w:space="0" w:color="auto"/>
        <w:bottom w:val="none" w:sz="0" w:space="0" w:color="auto"/>
        <w:right w:val="none" w:sz="0" w:space="0" w:color="auto"/>
      </w:divBdr>
    </w:div>
    <w:div w:id="1952739861">
      <w:bodyDiv w:val="1"/>
      <w:marLeft w:val="0"/>
      <w:marRight w:val="0"/>
      <w:marTop w:val="0"/>
      <w:marBottom w:val="0"/>
      <w:divBdr>
        <w:top w:val="none" w:sz="0" w:space="0" w:color="auto"/>
        <w:left w:val="none" w:sz="0" w:space="0" w:color="auto"/>
        <w:bottom w:val="none" w:sz="0" w:space="0" w:color="auto"/>
        <w:right w:val="none" w:sz="0" w:space="0" w:color="auto"/>
      </w:divBdr>
    </w:div>
    <w:div w:id="1952934052">
      <w:bodyDiv w:val="1"/>
      <w:marLeft w:val="0"/>
      <w:marRight w:val="0"/>
      <w:marTop w:val="0"/>
      <w:marBottom w:val="0"/>
      <w:divBdr>
        <w:top w:val="none" w:sz="0" w:space="0" w:color="auto"/>
        <w:left w:val="none" w:sz="0" w:space="0" w:color="auto"/>
        <w:bottom w:val="none" w:sz="0" w:space="0" w:color="auto"/>
        <w:right w:val="none" w:sz="0" w:space="0" w:color="auto"/>
      </w:divBdr>
    </w:div>
    <w:div w:id="1953705865">
      <w:bodyDiv w:val="1"/>
      <w:marLeft w:val="0"/>
      <w:marRight w:val="0"/>
      <w:marTop w:val="0"/>
      <w:marBottom w:val="0"/>
      <w:divBdr>
        <w:top w:val="none" w:sz="0" w:space="0" w:color="auto"/>
        <w:left w:val="none" w:sz="0" w:space="0" w:color="auto"/>
        <w:bottom w:val="none" w:sz="0" w:space="0" w:color="auto"/>
        <w:right w:val="none" w:sz="0" w:space="0" w:color="auto"/>
      </w:divBdr>
    </w:div>
    <w:div w:id="1955282704">
      <w:bodyDiv w:val="1"/>
      <w:marLeft w:val="0"/>
      <w:marRight w:val="0"/>
      <w:marTop w:val="0"/>
      <w:marBottom w:val="0"/>
      <w:divBdr>
        <w:top w:val="none" w:sz="0" w:space="0" w:color="auto"/>
        <w:left w:val="none" w:sz="0" w:space="0" w:color="auto"/>
        <w:bottom w:val="none" w:sz="0" w:space="0" w:color="auto"/>
        <w:right w:val="none" w:sz="0" w:space="0" w:color="auto"/>
      </w:divBdr>
    </w:div>
    <w:div w:id="1955553973">
      <w:bodyDiv w:val="1"/>
      <w:marLeft w:val="0"/>
      <w:marRight w:val="0"/>
      <w:marTop w:val="0"/>
      <w:marBottom w:val="0"/>
      <w:divBdr>
        <w:top w:val="none" w:sz="0" w:space="0" w:color="auto"/>
        <w:left w:val="none" w:sz="0" w:space="0" w:color="auto"/>
        <w:bottom w:val="none" w:sz="0" w:space="0" w:color="auto"/>
        <w:right w:val="none" w:sz="0" w:space="0" w:color="auto"/>
      </w:divBdr>
    </w:div>
    <w:div w:id="1955939558">
      <w:bodyDiv w:val="1"/>
      <w:marLeft w:val="0"/>
      <w:marRight w:val="0"/>
      <w:marTop w:val="0"/>
      <w:marBottom w:val="0"/>
      <w:divBdr>
        <w:top w:val="none" w:sz="0" w:space="0" w:color="auto"/>
        <w:left w:val="none" w:sz="0" w:space="0" w:color="auto"/>
        <w:bottom w:val="none" w:sz="0" w:space="0" w:color="auto"/>
        <w:right w:val="none" w:sz="0" w:space="0" w:color="auto"/>
      </w:divBdr>
    </w:div>
    <w:div w:id="1956060276">
      <w:bodyDiv w:val="1"/>
      <w:marLeft w:val="0"/>
      <w:marRight w:val="0"/>
      <w:marTop w:val="0"/>
      <w:marBottom w:val="0"/>
      <w:divBdr>
        <w:top w:val="none" w:sz="0" w:space="0" w:color="auto"/>
        <w:left w:val="none" w:sz="0" w:space="0" w:color="auto"/>
        <w:bottom w:val="none" w:sz="0" w:space="0" w:color="auto"/>
        <w:right w:val="none" w:sz="0" w:space="0" w:color="auto"/>
      </w:divBdr>
    </w:div>
    <w:div w:id="1957247482">
      <w:bodyDiv w:val="1"/>
      <w:marLeft w:val="0"/>
      <w:marRight w:val="0"/>
      <w:marTop w:val="0"/>
      <w:marBottom w:val="0"/>
      <w:divBdr>
        <w:top w:val="none" w:sz="0" w:space="0" w:color="auto"/>
        <w:left w:val="none" w:sz="0" w:space="0" w:color="auto"/>
        <w:bottom w:val="none" w:sz="0" w:space="0" w:color="auto"/>
        <w:right w:val="none" w:sz="0" w:space="0" w:color="auto"/>
      </w:divBdr>
    </w:div>
    <w:div w:id="1957372742">
      <w:bodyDiv w:val="1"/>
      <w:marLeft w:val="0"/>
      <w:marRight w:val="0"/>
      <w:marTop w:val="0"/>
      <w:marBottom w:val="0"/>
      <w:divBdr>
        <w:top w:val="none" w:sz="0" w:space="0" w:color="auto"/>
        <w:left w:val="none" w:sz="0" w:space="0" w:color="auto"/>
        <w:bottom w:val="none" w:sz="0" w:space="0" w:color="auto"/>
        <w:right w:val="none" w:sz="0" w:space="0" w:color="auto"/>
      </w:divBdr>
    </w:div>
    <w:div w:id="1957563249">
      <w:bodyDiv w:val="1"/>
      <w:marLeft w:val="0"/>
      <w:marRight w:val="0"/>
      <w:marTop w:val="0"/>
      <w:marBottom w:val="0"/>
      <w:divBdr>
        <w:top w:val="none" w:sz="0" w:space="0" w:color="auto"/>
        <w:left w:val="none" w:sz="0" w:space="0" w:color="auto"/>
        <w:bottom w:val="none" w:sz="0" w:space="0" w:color="auto"/>
        <w:right w:val="none" w:sz="0" w:space="0" w:color="auto"/>
      </w:divBdr>
    </w:div>
    <w:div w:id="1961720007">
      <w:bodyDiv w:val="1"/>
      <w:marLeft w:val="0"/>
      <w:marRight w:val="0"/>
      <w:marTop w:val="0"/>
      <w:marBottom w:val="0"/>
      <w:divBdr>
        <w:top w:val="none" w:sz="0" w:space="0" w:color="auto"/>
        <w:left w:val="none" w:sz="0" w:space="0" w:color="auto"/>
        <w:bottom w:val="none" w:sz="0" w:space="0" w:color="auto"/>
        <w:right w:val="none" w:sz="0" w:space="0" w:color="auto"/>
      </w:divBdr>
    </w:div>
    <w:div w:id="1962493464">
      <w:bodyDiv w:val="1"/>
      <w:marLeft w:val="0"/>
      <w:marRight w:val="0"/>
      <w:marTop w:val="0"/>
      <w:marBottom w:val="0"/>
      <w:divBdr>
        <w:top w:val="none" w:sz="0" w:space="0" w:color="auto"/>
        <w:left w:val="none" w:sz="0" w:space="0" w:color="auto"/>
        <w:bottom w:val="none" w:sz="0" w:space="0" w:color="auto"/>
        <w:right w:val="none" w:sz="0" w:space="0" w:color="auto"/>
      </w:divBdr>
    </w:div>
    <w:div w:id="1963148820">
      <w:bodyDiv w:val="1"/>
      <w:marLeft w:val="0"/>
      <w:marRight w:val="0"/>
      <w:marTop w:val="0"/>
      <w:marBottom w:val="0"/>
      <w:divBdr>
        <w:top w:val="none" w:sz="0" w:space="0" w:color="auto"/>
        <w:left w:val="none" w:sz="0" w:space="0" w:color="auto"/>
        <w:bottom w:val="none" w:sz="0" w:space="0" w:color="auto"/>
        <w:right w:val="none" w:sz="0" w:space="0" w:color="auto"/>
      </w:divBdr>
    </w:div>
    <w:div w:id="1963685370">
      <w:bodyDiv w:val="1"/>
      <w:marLeft w:val="0"/>
      <w:marRight w:val="0"/>
      <w:marTop w:val="0"/>
      <w:marBottom w:val="0"/>
      <w:divBdr>
        <w:top w:val="none" w:sz="0" w:space="0" w:color="auto"/>
        <w:left w:val="none" w:sz="0" w:space="0" w:color="auto"/>
        <w:bottom w:val="none" w:sz="0" w:space="0" w:color="auto"/>
        <w:right w:val="none" w:sz="0" w:space="0" w:color="auto"/>
      </w:divBdr>
    </w:div>
    <w:div w:id="1964380076">
      <w:bodyDiv w:val="1"/>
      <w:marLeft w:val="0"/>
      <w:marRight w:val="0"/>
      <w:marTop w:val="0"/>
      <w:marBottom w:val="0"/>
      <w:divBdr>
        <w:top w:val="none" w:sz="0" w:space="0" w:color="auto"/>
        <w:left w:val="none" w:sz="0" w:space="0" w:color="auto"/>
        <w:bottom w:val="none" w:sz="0" w:space="0" w:color="auto"/>
        <w:right w:val="none" w:sz="0" w:space="0" w:color="auto"/>
      </w:divBdr>
    </w:div>
    <w:div w:id="1965229613">
      <w:bodyDiv w:val="1"/>
      <w:marLeft w:val="0"/>
      <w:marRight w:val="0"/>
      <w:marTop w:val="0"/>
      <w:marBottom w:val="0"/>
      <w:divBdr>
        <w:top w:val="none" w:sz="0" w:space="0" w:color="auto"/>
        <w:left w:val="none" w:sz="0" w:space="0" w:color="auto"/>
        <w:bottom w:val="none" w:sz="0" w:space="0" w:color="auto"/>
        <w:right w:val="none" w:sz="0" w:space="0" w:color="auto"/>
      </w:divBdr>
    </w:div>
    <w:div w:id="1966308751">
      <w:bodyDiv w:val="1"/>
      <w:marLeft w:val="0"/>
      <w:marRight w:val="0"/>
      <w:marTop w:val="0"/>
      <w:marBottom w:val="0"/>
      <w:divBdr>
        <w:top w:val="none" w:sz="0" w:space="0" w:color="auto"/>
        <w:left w:val="none" w:sz="0" w:space="0" w:color="auto"/>
        <w:bottom w:val="none" w:sz="0" w:space="0" w:color="auto"/>
        <w:right w:val="none" w:sz="0" w:space="0" w:color="auto"/>
      </w:divBdr>
    </w:div>
    <w:div w:id="1966807970">
      <w:bodyDiv w:val="1"/>
      <w:marLeft w:val="0"/>
      <w:marRight w:val="0"/>
      <w:marTop w:val="0"/>
      <w:marBottom w:val="0"/>
      <w:divBdr>
        <w:top w:val="none" w:sz="0" w:space="0" w:color="auto"/>
        <w:left w:val="none" w:sz="0" w:space="0" w:color="auto"/>
        <w:bottom w:val="none" w:sz="0" w:space="0" w:color="auto"/>
        <w:right w:val="none" w:sz="0" w:space="0" w:color="auto"/>
      </w:divBdr>
    </w:div>
    <w:div w:id="1967078844">
      <w:bodyDiv w:val="1"/>
      <w:marLeft w:val="0"/>
      <w:marRight w:val="0"/>
      <w:marTop w:val="0"/>
      <w:marBottom w:val="0"/>
      <w:divBdr>
        <w:top w:val="none" w:sz="0" w:space="0" w:color="auto"/>
        <w:left w:val="none" w:sz="0" w:space="0" w:color="auto"/>
        <w:bottom w:val="none" w:sz="0" w:space="0" w:color="auto"/>
        <w:right w:val="none" w:sz="0" w:space="0" w:color="auto"/>
      </w:divBdr>
    </w:div>
    <w:div w:id="1970090742">
      <w:bodyDiv w:val="1"/>
      <w:marLeft w:val="0"/>
      <w:marRight w:val="0"/>
      <w:marTop w:val="0"/>
      <w:marBottom w:val="0"/>
      <w:divBdr>
        <w:top w:val="none" w:sz="0" w:space="0" w:color="auto"/>
        <w:left w:val="none" w:sz="0" w:space="0" w:color="auto"/>
        <w:bottom w:val="none" w:sz="0" w:space="0" w:color="auto"/>
        <w:right w:val="none" w:sz="0" w:space="0" w:color="auto"/>
      </w:divBdr>
    </w:div>
    <w:div w:id="1970478318">
      <w:bodyDiv w:val="1"/>
      <w:marLeft w:val="0"/>
      <w:marRight w:val="0"/>
      <w:marTop w:val="0"/>
      <w:marBottom w:val="0"/>
      <w:divBdr>
        <w:top w:val="none" w:sz="0" w:space="0" w:color="auto"/>
        <w:left w:val="none" w:sz="0" w:space="0" w:color="auto"/>
        <w:bottom w:val="none" w:sz="0" w:space="0" w:color="auto"/>
        <w:right w:val="none" w:sz="0" w:space="0" w:color="auto"/>
      </w:divBdr>
    </w:div>
    <w:div w:id="1971520796">
      <w:bodyDiv w:val="1"/>
      <w:marLeft w:val="0"/>
      <w:marRight w:val="0"/>
      <w:marTop w:val="0"/>
      <w:marBottom w:val="0"/>
      <w:divBdr>
        <w:top w:val="none" w:sz="0" w:space="0" w:color="auto"/>
        <w:left w:val="none" w:sz="0" w:space="0" w:color="auto"/>
        <w:bottom w:val="none" w:sz="0" w:space="0" w:color="auto"/>
        <w:right w:val="none" w:sz="0" w:space="0" w:color="auto"/>
      </w:divBdr>
    </w:div>
    <w:div w:id="1971744380">
      <w:bodyDiv w:val="1"/>
      <w:marLeft w:val="0"/>
      <w:marRight w:val="0"/>
      <w:marTop w:val="0"/>
      <w:marBottom w:val="0"/>
      <w:divBdr>
        <w:top w:val="none" w:sz="0" w:space="0" w:color="auto"/>
        <w:left w:val="none" w:sz="0" w:space="0" w:color="auto"/>
        <w:bottom w:val="none" w:sz="0" w:space="0" w:color="auto"/>
        <w:right w:val="none" w:sz="0" w:space="0" w:color="auto"/>
      </w:divBdr>
    </w:div>
    <w:div w:id="1972054699">
      <w:bodyDiv w:val="1"/>
      <w:marLeft w:val="0"/>
      <w:marRight w:val="0"/>
      <w:marTop w:val="0"/>
      <w:marBottom w:val="0"/>
      <w:divBdr>
        <w:top w:val="none" w:sz="0" w:space="0" w:color="auto"/>
        <w:left w:val="none" w:sz="0" w:space="0" w:color="auto"/>
        <w:bottom w:val="none" w:sz="0" w:space="0" w:color="auto"/>
        <w:right w:val="none" w:sz="0" w:space="0" w:color="auto"/>
      </w:divBdr>
    </w:div>
    <w:div w:id="1972399321">
      <w:bodyDiv w:val="1"/>
      <w:marLeft w:val="0"/>
      <w:marRight w:val="0"/>
      <w:marTop w:val="0"/>
      <w:marBottom w:val="0"/>
      <w:divBdr>
        <w:top w:val="none" w:sz="0" w:space="0" w:color="auto"/>
        <w:left w:val="none" w:sz="0" w:space="0" w:color="auto"/>
        <w:bottom w:val="none" w:sz="0" w:space="0" w:color="auto"/>
        <w:right w:val="none" w:sz="0" w:space="0" w:color="auto"/>
      </w:divBdr>
    </w:div>
    <w:div w:id="1973291419">
      <w:bodyDiv w:val="1"/>
      <w:marLeft w:val="0"/>
      <w:marRight w:val="0"/>
      <w:marTop w:val="0"/>
      <w:marBottom w:val="0"/>
      <w:divBdr>
        <w:top w:val="none" w:sz="0" w:space="0" w:color="auto"/>
        <w:left w:val="none" w:sz="0" w:space="0" w:color="auto"/>
        <w:bottom w:val="none" w:sz="0" w:space="0" w:color="auto"/>
        <w:right w:val="none" w:sz="0" w:space="0" w:color="auto"/>
      </w:divBdr>
    </w:div>
    <w:div w:id="1974095544">
      <w:bodyDiv w:val="1"/>
      <w:marLeft w:val="0"/>
      <w:marRight w:val="0"/>
      <w:marTop w:val="0"/>
      <w:marBottom w:val="0"/>
      <w:divBdr>
        <w:top w:val="none" w:sz="0" w:space="0" w:color="auto"/>
        <w:left w:val="none" w:sz="0" w:space="0" w:color="auto"/>
        <w:bottom w:val="none" w:sz="0" w:space="0" w:color="auto"/>
        <w:right w:val="none" w:sz="0" w:space="0" w:color="auto"/>
      </w:divBdr>
    </w:div>
    <w:div w:id="1975258649">
      <w:bodyDiv w:val="1"/>
      <w:marLeft w:val="0"/>
      <w:marRight w:val="0"/>
      <w:marTop w:val="0"/>
      <w:marBottom w:val="0"/>
      <w:divBdr>
        <w:top w:val="none" w:sz="0" w:space="0" w:color="auto"/>
        <w:left w:val="none" w:sz="0" w:space="0" w:color="auto"/>
        <w:bottom w:val="none" w:sz="0" w:space="0" w:color="auto"/>
        <w:right w:val="none" w:sz="0" w:space="0" w:color="auto"/>
      </w:divBdr>
    </w:div>
    <w:div w:id="1976982930">
      <w:bodyDiv w:val="1"/>
      <w:marLeft w:val="0"/>
      <w:marRight w:val="0"/>
      <w:marTop w:val="0"/>
      <w:marBottom w:val="0"/>
      <w:divBdr>
        <w:top w:val="none" w:sz="0" w:space="0" w:color="auto"/>
        <w:left w:val="none" w:sz="0" w:space="0" w:color="auto"/>
        <w:bottom w:val="none" w:sz="0" w:space="0" w:color="auto"/>
        <w:right w:val="none" w:sz="0" w:space="0" w:color="auto"/>
      </w:divBdr>
    </w:div>
    <w:div w:id="1977105361">
      <w:bodyDiv w:val="1"/>
      <w:marLeft w:val="0"/>
      <w:marRight w:val="0"/>
      <w:marTop w:val="0"/>
      <w:marBottom w:val="0"/>
      <w:divBdr>
        <w:top w:val="none" w:sz="0" w:space="0" w:color="auto"/>
        <w:left w:val="none" w:sz="0" w:space="0" w:color="auto"/>
        <w:bottom w:val="none" w:sz="0" w:space="0" w:color="auto"/>
        <w:right w:val="none" w:sz="0" w:space="0" w:color="auto"/>
      </w:divBdr>
    </w:div>
    <w:div w:id="1977375165">
      <w:bodyDiv w:val="1"/>
      <w:marLeft w:val="0"/>
      <w:marRight w:val="0"/>
      <w:marTop w:val="0"/>
      <w:marBottom w:val="0"/>
      <w:divBdr>
        <w:top w:val="none" w:sz="0" w:space="0" w:color="auto"/>
        <w:left w:val="none" w:sz="0" w:space="0" w:color="auto"/>
        <w:bottom w:val="none" w:sz="0" w:space="0" w:color="auto"/>
        <w:right w:val="none" w:sz="0" w:space="0" w:color="auto"/>
      </w:divBdr>
      <w:divsChild>
        <w:div w:id="10572218">
          <w:marLeft w:val="0"/>
          <w:marRight w:val="0"/>
          <w:marTop w:val="0"/>
          <w:marBottom w:val="0"/>
          <w:divBdr>
            <w:top w:val="none" w:sz="0" w:space="0" w:color="auto"/>
            <w:left w:val="none" w:sz="0" w:space="0" w:color="auto"/>
            <w:bottom w:val="none" w:sz="0" w:space="0" w:color="auto"/>
            <w:right w:val="none" w:sz="0" w:space="0" w:color="auto"/>
          </w:divBdr>
          <w:divsChild>
            <w:div w:id="1193037806">
              <w:marLeft w:val="0"/>
              <w:marRight w:val="0"/>
              <w:marTop w:val="0"/>
              <w:marBottom w:val="0"/>
              <w:divBdr>
                <w:top w:val="none" w:sz="0" w:space="0" w:color="auto"/>
                <w:left w:val="none" w:sz="0" w:space="0" w:color="auto"/>
                <w:bottom w:val="none" w:sz="0" w:space="0" w:color="auto"/>
                <w:right w:val="none" w:sz="0" w:space="0" w:color="auto"/>
              </w:divBdr>
              <w:divsChild>
                <w:div w:id="203099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8486062">
      <w:bodyDiv w:val="1"/>
      <w:marLeft w:val="0"/>
      <w:marRight w:val="0"/>
      <w:marTop w:val="0"/>
      <w:marBottom w:val="0"/>
      <w:divBdr>
        <w:top w:val="none" w:sz="0" w:space="0" w:color="auto"/>
        <w:left w:val="none" w:sz="0" w:space="0" w:color="auto"/>
        <w:bottom w:val="none" w:sz="0" w:space="0" w:color="auto"/>
        <w:right w:val="none" w:sz="0" w:space="0" w:color="auto"/>
      </w:divBdr>
    </w:div>
    <w:div w:id="1978797501">
      <w:bodyDiv w:val="1"/>
      <w:marLeft w:val="0"/>
      <w:marRight w:val="0"/>
      <w:marTop w:val="0"/>
      <w:marBottom w:val="0"/>
      <w:divBdr>
        <w:top w:val="none" w:sz="0" w:space="0" w:color="auto"/>
        <w:left w:val="none" w:sz="0" w:space="0" w:color="auto"/>
        <w:bottom w:val="none" w:sz="0" w:space="0" w:color="auto"/>
        <w:right w:val="none" w:sz="0" w:space="0" w:color="auto"/>
      </w:divBdr>
    </w:div>
    <w:div w:id="1979800240">
      <w:bodyDiv w:val="1"/>
      <w:marLeft w:val="0"/>
      <w:marRight w:val="0"/>
      <w:marTop w:val="0"/>
      <w:marBottom w:val="0"/>
      <w:divBdr>
        <w:top w:val="none" w:sz="0" w:space="0" w:color="auto"/>
        <w:left w:val="none" w:sz="0" w:space="0" w:color="auto"/>
        <w:bottom w:val="none" w:sz="0" w:space="0" w:color="auto"/>
        <w:right w:val="none" w:sz="0" w:space="0" w:color="auto"/>
      </w:divBdr>
    </w:div>
    <w:div w:id="1983919533">
      <w:bodyDiv w:val="1"/>
      <w:marLeft w:val="0"/>
      <w:marRight w:val="0"/>
      <w:marTop w:val="0"/>
      <w:marBottom w:val="0"/>
      <w:divBdr>
        <w:top w:val="none" w:sz="0" w:space="0" w:color="auto"/>
        <w:left w:val="none" w:sz="0" w:space="0" w:color="auto"/>
        <w:bottom w:val="none" w:sz="0" w:space="0" w:color="auto"/>
        <w:right w:val="none" w:sz="0" w:space="0" w:color="auto"/>
      </w:divBdr>
    </w:div>
    <w:div w:id="1984386176">
      <w:bodyDiv w:val="1"/>
      <w:marLeft w:val="0"/>
      <w:marRight w:val="0"/>
      <w:marTop w:val="0"/>
      <w:marBottom w:val="0"/>
      <w:divBdr>
        <w:top w:val="none" w:sz="0" w:space="0" w:color="auto"/>
        <w:left w:val="none" w:sz="0" w:space="0" w:color="auto"/>
        <w:bottom w:val="none" w:sz="0" w:space="0" w:color="auto"/>
        <w:right w:val="none" w:sz="0" w:space="0" w:color="auto"/>
      </w:divBdr>
    </w:div>
    <w:div w:id="1984774620">
      <w:bodyDiv w:val="1"/>
      <w:marLeft w:val="0"/>
      <w:marRight w:val="0"/>
      <w:marTop w:val="0"/>
      <w:marBottom w:val="0"/>
      <w:divBdr>
        <w:top w:val="none" w:sz="0" w:space="0" w:color="auto"/>
        <w:left w:val="none" w:sz="0" w:space="0" w:color="auto"/>
        <w:bottom w:val="none" w:sz="0" w:space="0" w:color="auto"/>
        <w:right w:val="none" w:sz="0" w:space="0" w:color="auto"/>
      </w:divBdr>
    </w:div>
    <w:div w:id="1985037815">
      <w:bodyDiv w:val="1"/>
      <w:marLeft w:val="0"/>
      <w:marRight w:val="0"/>
      <w:marTop w:val="0"/>
      <w:marBottom w:val="0"/>
      <w:divBdr>
        <w:top w:val="none" w:sz="0" w:space="0" w:color="auto"/>
        <w:left w:val="none" w:sz="0" w:space="0" w:color="auto"/>
        <w:bottom w:val="none" w:sz="0" w:space="0" w:color="auto"/>
        <w:right w:val="none" w:sz="0" w:space="0" w:color="auto"/>
      </w:divBdr>
    </w:div>
    <w:div w:id="1985230862">
      <w:bodyDiv w:val="1"/>
      <w:marLeft w:val="0"/>
      <w:marRight w:val="0"/>
      <w:marTop w:val="0"/>
      <w:marBottom w:val="0"/>
      <w:divBdr>
        <w:top w:val="none" w:sz="0" w:space="0" w:color="auto"/>
        <w:left w:val="none" w:sz="0" w:space="0" w:color="auto"/>
        <w:bottom w:val="none" w:sz="0" w:space="0" w:color="auto"/>
        <w:right w:val="none" w:sz="0" w:space="0" w:color="auto"/>
      </w:divBdr>
    </w:div>
    <w:div w:id="1985818120">
      <w:bodyDiv w:val="1"/>
      <w:marLeft w:val="0"/>
      <w:marRight w:val="0"/>
      <w:marTop w:val="0"/>
      <w:marBottom w:val="0"/>
      <w:divBdr>
        <w:top w:val="none" w:sz="0" w:space="0" w:color="auto"/>
        <w:left w:val="none" w:sz="0" w:space="0" w:color="auto"/>
        <w:bottom w:val="none" w:sz="0" w:space="0" w:color="auto"/>
        <w:right w:val="none" w:sz="0" w:space="0" w:color="auto"/>
      </w:divBdr>
    </w:div>
    <w:div w:id="1986810384">
      <w:bodyDiv w:val="1"/>
      <w:marLeft w:val="0"/>
      <w:marRight w:val="0"/>
      <w:marTop w:val="0"/>
      <w:marBottom w:val="0"/>
      <w:divBdr>
        <w:top w:val="none" w:sz="0" w:space="0" w:color="auto"/>
        <w:left w:val="none" w:sz="0" w:space="0" w:color="auto"/>
        <w:bottom w:val="none" w:sz="0" w:space="0" w:color="auto"/>
        <w:right w:val="none" w:sz="0" w:space="0" w:color="auto"/>
      </w:divBdr>
    </w:div>
    <w:div w:id="1987736646">
      <w:bodyDiv w:val="1"/>
      <w:marLeft w:val="0"/>
      <w:marRight w:val="0"/>
      <w:marTop w:val="0"/>
      <w:marBottom w:val="0"/>
      <w:divBdr>
        <w:top w:val="none" w:sz="0" w:space="0" w:color="auto"/>
        <w:left w:val="none" w:sz="0" w:space="0" w:color="auto"/>
        <w:bottom w:val="none" w:sz="0" w:space="0" w:color="auto"/>
        <w:right w:val="none" w:sz="0" w:space="0" w:color="auto"/>
      </w:divBdr>
    </w:div>
    <w:div w:id="1988246706">
      <w:bodyDiv w:val="1"/>
      <w:marLeft w:val="0"/>
      <w:marRight w:val="0"/>
      <w:marTop w:val="0"/>
      <w:marBottom w:val="0"/>
      <w:divBdr>
        <w:top w:val="none" w:sz="0" w:space="0" w:color="auto"/>
        <w:left w:val="none" w:sz="0" w:space="0" w:color="auto"/>
        <w:bottom w:val="none" w:sz="0" w:space="0" w:color="auto"/>
        <w:right w:val="none" w:sz="0" w:space="0" w:color="auto"/>
      </w:divBdr>
    </w:div>
    <w:div w:id="1988824171">
      <w:bodyDiv w:val="1"/>
      <w:marLeft w:val="0"/>
      <w:marRight w:val="0"/>
      <w:marTop w:val="0"/>
      <w:marBottom w:val="0"/>
      <w:divBdr>
        <w:top w:val="none" w:sz="0" w:space="0" w:color="auto"/>
        <w:left w:val="none" w:sz="0" w:space="0" w:color="auto"/>
        <w:bottom w:val="none" w:sz="0" w:space="0" w:color="auto"/>
        <w:right w:val="none" w:sz="0" w:space="0" w:color="auto"/>
      </w:divBdr>
    </w:div>
    <w:div w:id="1989092258">
      <w:bodyDiv w:val="1"/>
      <w:marLeft w:val="0"/>
      <w:marRight w:val="0"/>
      <w:marTop w:val="0"/>
      <w:marBottom w:val="0"/>
      <w:divBdr>
        <w:top w:val="none" w:sz="0" w:space="0" w:color="auto"/>
        <w:left w:val="none" w:sz="0" w:space="0" w:color="auto"/>
        <w:bottom w:val="none" w:sz="0" w:space="0" w:color="auto"/>
        <w:right w:val="none" w:sz="0" w:space="0" w:color="auto"/>
      </w:divBdr>
    </w:div>
    <w:div w:id="1989355561">
      <w:bodyDiv w:val="1"/>
      <w:marLeft w:val="0"/>
      <w:marRight w:val="0"/>
      <w:marTop w:val="0"/>
      <w:marBottom w:val="0"/>
      <w:divBdr>
        <w:top w:val="none" w:sz="0" w:space="0" w:color="auto"/>
        <w:left w:val="none" w:sz="0" w:space="0" w:color="auto"/>
        <w:bottom w:val="none" w:sz="0" w:space="0" w:color="auto"/>
        <w:right w:val="none" w:sz="0" w:space="0" w:color="auto"/>
      </w:divBdr>
    </w:div>
    <w:div w:id="1989750064">
      <w:bodyDiv w:val="1"/>
      <w:marLeft w:val="0"/>
      <w:marRight w:val="0"/>
      <w:marTop w:val="0"/>
      <w:marBottom w:val="0"/>
      <w:divBdr>
        <w:top w:val="none" w:sz="0" w:space="0" w:color="auto"/>
        <w:left w:val="none" w:sz="0" w:space="0" w:color="auto"/>
        <w:bottom w:val="none" w:sz="0" w:space="0" w:color="auto"/>
        <w:right w:val="none" w:sz="0" w:space="0" w:color="auto"/>
      </w:divBdr>
    </w:div>
    <w:div w:id="1991785258">
      <w:bodyDiv w:val="1"/>
      <w:marLeft w:val="0"/>
      <w:marRight w:val="0"/>
      <w:marTop w:val="0"/>
      <w:marBottom w:val="0"/>
      <w:divBdr>
        <w:top w:val="none" w:sz="0" w:space="0" w:color="auto"/>
        <w:left w:val="none" w:sz="0" w:space="0" w:color="auto"/>
        <w:bottom w:val="none" w:sz="0" w:space="0" w:color="auto"/>
        <w:right w:val="none" w:sz="0" w:space="0" w:color="auto"/>
      </w:divBdr>
    </w:div>
    <w:div w:id="1991905198">
      <w:bodyDiv w:val="1"/>
      <w:marLeft w:val="0"/>
      <w:marRight w:val="0"/>
      <w:marTop w:val="0"/>
      <w:marBottom w:val="0"/>
      <w:divBdr>
        <w:top w:val="none" w:sz="0" w:space="0" w:color="auto"/>
        <w:left w:val="none" w:sz="0" w:space="0" w:color="auto"/>
        <w:bottom w:val="none" w:sz="0" w:space="0" w:color="auto"/>
        <w:right w:val="none" w:sz="0" w:space="0" w:color="auto"/>
      </w:divBdr>
    </w:div>
    <w:div w:id="1992755911">
      <w:bodyDiv w:val="1"/>
      <w:marLeft w:val="0"/>
      <w:marRight w:val="0"/>
      <w:marTop w:val="0"/>
      <w:marBottom w:val="0"/>
      <w:divBdr>
        <w:top w:val="none" w:sz="0" w:space="0" w:color="auto"/>
        <w:left w:val="none" w:sz="0" w:space="0" w:color="auto"/>
        <w:bottom w:val="none" w:sz="0" w:space="0" w:color="auto"/>
        <w:right w:val="none" w:sz="0" w:space="0" w:color="auto"/>
      </w:divBdr>
    </w:div>
    <w:div w:id="1994943243">
      <w:bodyDiv w:val="1"/>
      <w:marLeft w:val="0"/>
      <w:marRight w:val="0"/>
      <w:marTop w:val="0"/>
      <w:marBottom w:val="0"/>
      <w:divBdr>
        <w:top w:val="none" w:sz="0" w:space="0" w:color="auto"/>
        <w:left w:val="none" w:sz="0" w:space="0" w:color="auto"/>
        <w:bottom w:val="none" w:sz="0" w:space="0" w:color="auto"/>
        <w:right w:val="none" w:sz="0" w:space="0" w:color="auto"/>
      </w:divBdr>
    </w:div>
    <w:div w:id="1994991745">
      <w:bodyDiv w:val="1"/>
      <w:marLeft w:val="0"/>
      <w:marRight w:val="0"/>
      <w:marTop w:val="0"/>
      <w:marBottom w:val="0"/>
      <w:divBdr>
        <w:top w:val="none" w:sz="0" w:space="0" w:color="auto"/>
        <w:left w:val="none" w:sz="0" w:space="0" w:color="auto"/>
        <w:bottom w:val="none" w:sz="0" w:space="0" w:color="auto"/>
        <w:right w:val="none" w:sz="0" w:space="0" w:color="auto"/>
      </w:divBdr>
    </w:div>
    <w:div w:id="1995255793">
      <w:bodyDiv w:val="1"/>
      <w:marLeft w:val="0"/>
      <w:marRight w:val="0"/>
      <w:marTop w:val="0"/>
      <w:marBottom w:val="0"/>
      <w:divBdr>
        <w:top w:val="none" w:sz="0" w:space="0" w:color="auto"/>
        <w:left w:val="none" w:sz="0" w:space="0" w:color="auto"/>
        <w:bottom w:val="none" w:sz="0" w:space="0" w:color="auto"/>
        <w:right w:val="none" w:sz="0" w:space="0" w:color="auto"/>
      </w:divBdr>
    </w:div>
    <w:div w:id="1996492396">
      <w:bodyDiv w:val="1"/>
      <w:marLeft w:val="0"/>
      <w:marRight w:val="0"/>
      <w:marTop w:val="0"/>
      <w:marBottom w:val="0"/>
      <w:divBdr>
        <w:top w:val="none" w:sz="0" w:space="0" w:color="auto"/>
        <w:left w:val="none" w:sz="0" w:space="0" w:color="auto"/>
        <w:bottom w:val="none" w:sz="0" w:space="0" w:color="auto"/>
        <w:right w:val="none" w:sz="0" w:space="0" w:color="auto"/>
      </w:divBdr>
    </w:div>
    <w:div w:id="1997412579">
      <w:bodyDiv w:val="1"/>
      <w:marLeft w:val="0"/>
      <w:marRight w:val="0"/>
      <w:marTop w:val="0"/>
      <w:marBottom w:val="0"/>
      <w:divBdr>
        <w:top w:val="none" w:sz="0" w:space="0" w:color="auto"/>
        <w:left w:val="none" w:sz="0" w:space="0" w:color="auto"/>
        <w:bottom w:val="none" w:sz="0" w:space="0" w:color="auto"/>
        <w:right w:val="none" w:sz="0" w:space="0" w:color="auto"/>
      </w:divBdr>
    </w:div>
    <w:div w:id="1998072490">
      <w:bodyDiv w:val="1"/>
      <w:marLeft w:val="0"/>
      <w:marRight w:val="0"/>
      <w:marTop w:val="0"/>
      <w:marBottom w:val="0"/>
      <w:divBdr>
        <w:top w:val="none" w:sz="0" w:space="0" w:color="auto"/>
        <w:left w:val="none" w:sz="0" w:space="0" w:color="auto"/>
        <w:bottom w:val="none" w:sz="0" w:space="0" w:color="auto"/>
        <w:right w:val="none" w:sz="0" w:space="0" w:color="auto"/>
      </w:divBdr>
    </w:div>
    <w:div w:id="2000040525">
      <w:bodyDiv w:val="1"/>
      <w:marLeft w:val="0"/>
      <w:marRight w:val="0"/>
      <w:marTop w:val="0"/>
      <w:marBottom w:val="0"/>
      <w:divBdr>
        <w:top w:val="none" w:sz="0" w:space="0" w:color="auto"/>
        <w:left w:val="none" w:sz="0" w:space="0" w:color="auto"/>
        <w:bottom w:val="none" w:sz="0" w:space="0" w:color="auto"/>
        <w:right w:val="none" w:sz="0" w:space="0" w:color="auto"/>
      </w:divBdr>
    </w:div>
    <w:div w:id="2001154978">
      <w:bodyDiv w:val="1"/>
      <w:marLeft w:val="0"/>
      <w:marRight w:val="0"/>
      <w:marTop w:val="0"/>
      <w:marBottom w:val="0"/>
      <w:divBdr>
        <w:top w:val="none" w:sz="0" w:space="0" w:color="auto"/>
        <w:left w:val="none" w:sz="0" w:space="0" w:color="auto"/>
        <w:bottom w:val="none" w:sz="0" w:space="0" w:color="auto"/>
        <w:right w:val="none" w:sz="0" w:space="0" w:color="auto"/>
      </w:divBdr>
    </w:div>
    <w:div w:id="2001233786">
      <w:bodyDiv w:val="1"/>
      <w:marLeft w:val="0"/>
      <w:marRight w:val="0"/>
      <w:marTop w:val="0"/>
      <w:marBottom w:val="0"/>
      <w:divBdr>
        <w:top w:val="none" w:sz="0" w:space="0" w:color="auto"/>
        <w:left w:val="none" w:sz="0" w:space="0" w:color="auto"/>
        <w:bottom w:val="none" w:sz="0" w:space="0" w:color="auto"/>
        <w:right w:val="none" w:sz="0" w:space="0" w:color="auto"/>
      </w:divBdr>
    </w:div>
    <w:div w:id="2001300672">
      <w:bodyDiv w:val="1"/>
      <w:marLeft w:val="0"/>
      <w:marRight w:val="0"/>
      <w:marTop w:val="0"/>
      <w:marBottom w:val="0"/>
      <w:divBdr>
        <w:top w:val="none" w:sz="0" w:space="0" w:color="auto"/>
        <w:left w:val="none" w:sz="0" w:space="0" w:color="auto"/>
        <w:bottom w:val="none" w:sz="0" w:space="0" w:color="auto"/>
        <w:right w:val="none" w:sz="0" w:space="0" w:color="auto"/>
      </w:divBdr>
    </w:div>
    <w:div w:id="2001690180">
      <w:bodyDiv w:val="1"/>
      <w:marLeft w:val="0"/>
      <w:marRight w:val="0"/>
      <w:marTop w:val="0"/>
      <w:marBottom w:val="0"/>
      <w:divBdr>
        <w:top w:val="none" w:sz="0" w:space="0" w:color="auto"/>
        <w:left w:val="none" w:sz="0" w:space="0" w:color="auto"/>
        <w:bottom w:val="none" w:sz="0" w:space="0" w:color="auto"/>
        <w:right w:val="none" w:sz="0" w:space="0" w:color="auto"/>
      </w:divBdr>
    </w:div>
    <w:div w:id="2002536061">
      <w:bodyDiv w:val="1"/>
      <w:marLeft w:val="0"/>
      <w:marRight w:val="0"/>
      <w:marTop w:val="0"/>
      <w:marBottom w:val="0"/>
      <w:divBdr>
        <w:top w:val="none" w:sz="0" w:space="0" w:color="auto"/>
        <w:left w:val="none" w:sz="0" w:space="0" w:color="auto"/>
        <w:bottom w:val="none" w:sz="0" w:space="0" w:color="auto"/>
        <w:right w:val="none" w:sz="0" w:space="0" w:color="auto"/>
      </w:divBdr>
    </w:div>
    <w:div w:id="2002584264">
      <w:bodyDiv w:val="1"/>
      <w:marLeft w:val="0"/>
      <w:marRight w:val="0"/>
      <w:marTop w:val="0"/>
      <w:marBottom w:val="0"/>
      <w:divBdr>
        <w:top w:val="none" w:sz="0" w:space="0" w:color="auto"/>
        <w:left w:val="none" w:sz="0" w:space="0" w:color="auto"/>
        <w:bottom w:val="none" w:sz="0" w:space="0" w:color="auto"/>
        <w:right w:val="none" w:sz="0" w:space="0" w:color="auto"/>
      </w:divBdr>
    </w:div>
    <w:div w:id="2004164926">
      <w:bodyDiv w:val="1"/>
      <w:marLeft w:val="0"/>
      <w:marRight w:val="0"/>
      <w:marTop w:val="0"/>
      <w:marBottom w:val="0"/>
      <w:divBdr>
        <w:top w:val="none" w:sz="0" w:space="0" w:color="auto"/>
        <w:left w:val="none" w:sz="0" w:space="0" w:color="auto"/>
        <w:bottom w:val="none" w:sz="0" w:space="0" w:color="auto"/>
        <w:right w:val="none" w:sz="0" w:space="0" w:color="auto"/>
      </w:divBdr>
    </w:div>
    <w:div w:id="2005429535">
      <w:bodyDiv w:val="1"/>
      <w:marLeft w:val="0"/>
      <w:marRight w:val="0"/>
      <w:marTop w:val="0"/>
      <w:marBottom w:val="0"/>
      <w:divBdr>
        <w:top w:val="none" w:sz="0" w:space="0" w:color="auto"/>
        <w:left w:val="none" w:sz="0" w:space="0" w:color="auto"/>
        <w:bottom w:val="none" w:sz="0" w:space="0" w:color="auto"/>
        <w:right w:val="none" w:sz="0" w:space="0" w:color="auto"/>
      </w:divBdr>
    </w:div>
    <w:div w:id="2006013717">
      <w:bodyDiv w:val="1"/>
      <w:marLeft w:val="0"/>
      <w:marRight w:val="0"/>
      <w:marTop w:val="0"/>
      <w:marBottom w:val="0"/>
      <w:divBdr>
        <w:top w:val="none" w:sz="0" w:space="0" w:color="auto"/>
        <w:left w:val="none" w:sz="0" w:space="0" w:color="auto"/>
        <w:bottom w:val="none" w:sz="0" w:space="0" w:color="auto"/>
        <w:right w:val="none" w:sz="0" w:space="0" w:color="auto"/>
      </w:divBdr>
    </w:div>
    <w:div w:id="2006205622">
      <w:bodyDiv w:val="1"/>
      <w:marLeft w:val="0"/>
      <w:marRight w:val="0"/>
      <w:marTop w:val="0"/>
      <w:marBottom w:val="0"/>
      <w:divBdr>
        <w:top w:val="none" w:sz="0" w:space="0" w:color="auto"/>
        <w:left w:val="none" w:sz="0" w:space="0" w:color="auto"/>
        <w:bottom w:val="none" w:sz="0" w:space="0" w:color="auto"/>
        <w:right w:val="none" w:sz="0" w:space="0" w:color="auto"/>
      </w:divBdr>
    </w:div>
    <w:div w:id="2009670477">
      <w:bodyDiv w:val="1"/>
      <w:marLeft w:val="0"/>
      <w:marRight w:val="0"/>
      <w:marTop w:val="0"/>
      <w:marBottom w:val="0"/>
      <w:divBdr>
        <w:top w:val="none" w:sz="0" w:space="0" w:color="auto"/>
        <w:left w:val="none" w:sz="0" w:space="0" w:color="auto"/>
        <w:bottom w:val="none" w:sz="0" w:space="0" w:color="auto"/>
        <w:right w:val="none" w:sz="0" w:space="0" w:color="auto"/>
      </w:divBdr>
    </w:div>
    <w:div w:id="2010063912">
      <w:bodyDiv w:val="1"/>
      <w:marLeft w:val="0"/>
      <w:marRight w:val="0"/>
      <w:marTop w:val="0"/>
      <w:marBottom w:val="0"/>
      <w:divBdr>
        <w:top w:val="none" w:sz="0" w:space="0" w:color="auto"/>
        <w:left w:val="none" w:sz="0" w:space="0" w:color="auto"/>
        <w:bottom w:val="none" w:sz="0" w:space="0" w:color="auto"/>
        <w:right w:val="none" w:sz="0" w:space="0" w:color="auto"/>
      </w:divBdr>
    </w:div>
    <w:div w:id="2010405565">
      <w:bodyDiv w:val="1"/>
      <w:marLeft w:val="0"/>
      <w:marRight w:val="0"/>
      <w:marTop w:val="0"/>
      <w:marBottom w:val="0"/>
      <w:divBdr>
        <w:top w:val="none" w:sz="0" w:space="0" w:color="auto"/>
        <w:left w:val="none" w:sz="0" w:space="0" w:color="auto"/>
        <w:bottom w:val="none" w:sz="0" w:space="0" w:color="auto"/>
        <w:right w:val="none" w:sz="0" w:space="0" w:color="auto"/>
      </w:divBdr>
    </w:div>
    <w:div w:id="2011443503">
      <w:bodyDiv w:val="1"/>
      <w:marLeft w:val="0"/>
      <w:marRight w:val="0"/>
      <w:marTop w:val="0"/>
      <w:marBottom w:val="0"/>
      <w:divBdr>
        <w:top w:val="none" w:sz="0" w:space="0" w:color="auto"/>
        <w:left w:val="none" w:sz="0" w:space="0" w:color="auto"/>
        <w:bottom w:val="none" w:sz="0" w:space="0" w:color="auto"/>
        <w:right w:val="none" w:sz="0" w:space="0" w:color="auto"/>
      </w:divBdr>
    </w:div>
    <w:div w:id="2011716354">
      <w:bodyDiv w:val="1"/>
      <w:marLeft w:val="0"/>
      <w:marRight w:val="0"/>
      <w:marTop w:val="0"/>
      <w:marBottom w:val="0"/>
      <w:divBdr>
        <w:top w:val="none" w:sz="0" w:space="0" w:color="auto"/>
        <w:left w:val="none" w:sz="0" w:space="0" w:color="auto"/>
        <w:bottom w:val="none" w:sz="0" w:space="0" w:color="auto"/>
        <w:right w:val="none" w:sz="0" w:space="0" w:color="auto"/>
      </w:divBdr>
    </w:div>
    <w:div w:id="2011986665">
      <w:bodyDiv w:val="1"/>
      <w:marLeft w:val="0"/>
      <w:marRight w:val="0"/>
      <w:marTop w:val="0"/>
      <w:marBottom w:val="0"/>
      <w:divBdr>
        <w:top w:val="none" w:sz="0" w:space="0" w:color="auto"/>
        <w:left w:val="none" w:sz="0" w:space="0" w:color="auto"/>
        <w:bottom w:val="none" w:sz="0" w:space="0" w:color="auto"/>
        <w:right w:val="none" w:sz="0" w:space="0" w:color="auto"/>
      </w:divBdr>
    </w:div>
    <w:div w:id="2013795547">
      <w:bodyDiv w:val="1"/>
      <w:marLeft w:val="0"/>
      <w:marRight w:val="0"/>
      <w:marTop w:val="0"/>
      <w:marBottom w:val="0"/>
      <w:divBdr>
        <w:top w:val="none" w:sz="0" w:space="0" w:color="auto"/>
        <w:left w:val="none" w:sz="0" w:space="0" w:color="auto"/>
        <w:bottom w:val="none" w:sz="0" w:space="0" w:color="auto"/>
        <w:right w:val="none" w:sz="0" w:space="0" w:color="auto"/>
      </w:divBdr>
    </w:div>
    <w:div w:id="2014914060">
      <w:bodyDiv w:val="1"/>
      <w:marLeft w:val="0"/>
      <w:marRight w:val="0"/>
      <w:marTop w:val="0"/>
      <w:marBottom w:val="0"/>
      <w:divBdr>
        <w:top w:val="none" w:sz="0" w:space="0" w:color="auto"/>
        <w:left w:val="none" w:sz="0" w:space="0" w:color="auto"/>
        <w:bottom w:val="none" w:sz="0" w:space="0" w:color="auto"/>
        <w:right w:val="none" w:sz="0" w:space="0" w:color="auto"/>
      </w:divBdr>
    </w:div>
    <w:div w:id="2015644617">
      <w:bodyDiv w:val="1"/>
      <w:marLeft w:val="0"/>
      <w:marRight w:val="0"/>
      <w:marTop w:val="0"/>
      <w:marBottom w:val="0"/>
      <w:divBdr>
        <w:top w:val="none" w:sz="0" w:space="0" w:color="auto"/>
        <w:left w:val="none" w:sz="0" w:space="0" w:color="auto"/>
        <w:bottom w:val="none" w:sz="0" w:space="0" w:color="auto"/>
        <w:right w:val="none" w:sz="0" w:space="0" w:color="auto"/>
      </w:divBdr>
    </w:div>
    <w:div w:id="2016182238">
      <w:bodyDiv w:val="1"/>
      <w:marLeft w:val="0"/>
      <w:marRight w:val="0"/>
      <w:marTop w:val="0"/>
      <w:marBottom w:val="0"/>
      <w:divBdr>
        <w:top w:val="none" w:sz="0" w:space="0" w:color="auto"/>
        <w:left w:val="none" w:sz="0" w:space="0" w:color="auto"/>
        <w:bottom w:val="none" w:sz="0" w:space="0" w:color="auto"/>
        <w:right w:val="none" w:sz="0" w:space="0" w:color="auto"/>
      </w:divBdr>
    </w:div>
    <w:div w:id="2018656970">
      <w:bodyDiv w:val="1"/>
      <w:marLeft w:val="0"/>
      <w:marRight w:val="0"/>
      <w:marTop w:val="0"/>
      <w:marBottom w:val="0"/>
      <w:divBdr>
        <w:top w:val="none" w:sz="0" w:space="0" w:color="auto"/>
        <w:left w:val="none" w:sz="0" w:space="0" w:color="auto"/>
        <w:bottom w:val="none" w:sz="0" w:space="0" w:color="auto"/>
        <w:right w:val="none" w:sz="0" w:space="0" w:color="auto"/>
      </w:divBdr>
    </w:div>
    <w:div w:id="2018773555">
      <w:bodyDiv w:val="1"/>
      <w:marLeft w:val="0"/>
      <w:marRight w:val="0"/>
      <w:marTop w:val="0"/>
      <w:marBottom w:val="0"/>
      <w:divBdr>
        <w:top w:val="none" w:sz="0" w:space="0" w:color="auto"/>
        <w:left w:val="none" w:sz="0" w:space="0" w:color="auto"/>
        <w:bottom w:val="none" w:sz="0" w:space="0" w:color="auto"/>
        <w:right w:val="none" w:sz="0" w:space="0" w:color="auto"/>
      </w:divBdr>
    </w:div>
    <w:div w:id="2019768583">
      <w:bodyDiv w:val="1"/>
      <w:marLeft w:val="0"/>
      <w:marRight w:val="0"/>
      <w:marTop w:val="0"/>
      <w:marBottom w:val="0"/>
      <w:divBdr>
        <w:top w:val="none" w:sz="0" w:space="0" w:color="auto"/>
        <w:left w:val="none" w:sz="0" w:space="0" w:color="auto"/>
        <w:bottom w:val="none" w:sz="0" w:space="0" w:color="auto"/>
        <w:right w:val="none" w:sz="0" w:space="0" w:color="auto"/>
      </w:divBdr>
    </w:div>
    <w:div w:id="2019965820">
      <w:bodyDiv w:val="1"/>
      <w:marLeft w:val="0"/>
      <w:marRight w:val="0"/>
      <w:marTop w:val="0"/>
      <w:marBottom w:val="0"/>
      <w:divBdr>
        <w:top w:val="none" w:sz="0" w:space="0" w:color="auto"/>
        <w:left w:val="none" w:sz="0" w:space="0" w:color="auto"/>
        <w:bottom w:val="none" w:sz="0" w:space="0" w:color="auto"/>
        <w:right w:val="none" w:sz="0" w:space="0" w:color="auto"/>
      </w:divBdr>
    </w:div>
    <w:div w:id="2021619985">
      <w:bodyDiv w:val="1"/>
      <w:marLeft w:val="0"/>
      <w:marRight w:val="0"/>
      <w:marTop w:val="0"/>
      <w:marBottom w:val="0"/>
      <w:divBdr>
        <w:top w:val="none" w:sz="0" w:space="0" w:color="auto"/>
        <w:left w:val="none" w:sz="0" w:space="0" w:color="auto"/>
        <w:bottom w:val="none" w:sz="0" w:space="0" w:color="auto"/>
        <w:right w:val="none" w:sz="0" w:space="0" w:color="auto"/>
      </w:divBdr>
    </w:div>
    <w:div w:id="2021621191">
      <w:bodyDiv w:val="1"/>
      <w:marLeft w:val="0"/>
      <w:marRight w:val="0"/>
      <w:marTop w:val="0"/>
      <w:marBottom w:val="0"/>
      <w:divBdr>
        <w:top w:val="none" w:sz="0" w:space="0" w:color="auto"/>
        <w:left w:val="none" w:sz="0" w:space="0" w:color="auto"/>
        <w:bottom w:val="none" w:sz="0" w:space="0" w:color="auto"/>
        <w:right w:val="none" w:sz="0" w:space="0" w:color="auto"/>
      </w:divBdr>
    </w:div>
    <w:div w:id="2021882617">
      <w:bodyDiv w:val="1"/>
      <w:marLeft w:val="0"/>
      <w:marRight w:val="0"/>
      <w:marTop w:val="0"/>
      <w:marBottom w:val="0"/>
      <w:divBdr>
        <w:top w:val="none" w:sz="0" w:space="0" w:color="auto"/>
        <w:left w:val="none" w:sz="0" w:space="0" w:color="auto"/>
        <w:bottom w:val="none" w:sz="0" w:space="0" w:color="auto"/>
        <w:right w:val="none" w:sz="0" w:space="0" w:color="auto"/>
      </w:divBdr>
    </w:div>
    <w:div w:id="2024089732">
      <w:bodyDiv w:val="1"/>
      <w:marLeft w:val="0"/>
      <w:marRight w:val="0"/>
      <w:marTop w:val="0"/>
      <w:marBottom w:val="0"/>
      <w:divBdr>
        <w:top w:val="none" w:sz="0" w:space="0" w:color="auto"/>
        <w:left w:val="none" w:sz="0" w:space="0" w:color="auto"/>
        <w:bottom w:val="none" w:sz="0" w:space="0" w:color="auto"/>
        <w:right w:val="none" w:sz="0" w:space="0" w:color="auto"/>
      </w:divBdr>
    </w:div>
    <w:div w:id="2024743221">
      <w:bodyDiv w:val="1"/>
      <w:marLeft w:val="0"/>
      <w:marRight w:val="0"/>
      <w:marTop w:val="0"/>
      <w:marBottom w:val="0"/>
      <w:divBdr>
        <w:top w:val="none" w:sz="0" w:space="0" w:color="auto"/>
        <w:left w:val="none" w:sz="0" w:space="0" w:color="auto"/>
        <w:bottom w:val="none" w:sz="0" w:space="0" w:color="auto"/>
        <w:right w:val="none" w:sz="0" w:space="0" w:color="auto"/>
      </w:divBdr>
    </w:div>
    <w:div w:id="2025549820">
      <w:bodyDiv w:val="1"/>
      <w:marLeft w:val="0"/>
      <w:marRight w:val="0"/>
      <w:marTop w:val="0"/>
      <w:marBottom w:val="0"/>
      <w:divBdr>
        <w:top w:val="none" w:sz="0" w:space="0" w:color="auto"/>
        <w:left w:val="none" w:sz="0" w:space="0" w:color="auto"/>
        <w:bottom w:val="none" w:sz="0" w:space="0" w:color="auto"/>
        <w:right w:val="none" w:sz="0" w:space="0" w:color="auto"/>
      </w:divBdr>
    </w:div>
    <w:div w:id="2025669535">
      <w:bodyDiv w:val="1"/>
      <w:marLeft w:val="0"/>
      <w:marRight w:val="0"/>
      <w:marTop w:val="0"/>
      <w:marBottom w:val="0"/>
      <w:divBdr>
        <w:top w:val="none" w:sz="0" w:space="0" w:color="auto"/>
        <w:left w:val="none" w:sz="0" w:space="0" w:color="auto"/>
        <w:bottom w:val="none" w:sz="0" w:space="0" w:color="auto"/>
        <w:right w:val="none" w:sz="0" w:space="0" w:color="auto"/>
      </w:divBdr>
    </w:div>
    <w:div w:id="2025858874">
      <w:bodyDiv w:val="1"/>
      <w:marLeft w:val="0"/>
      <w:marRight w:val="0"/>
      <w:marTop w:val="0"/>
      <w:marBottom w:val="0"/>
      <w:divBdr>
        <w:top w:val="none" w:sz="0" w:space="0" w:color="auto"/>
        <w:left w:val="none" w:sz="0" w:space="0" w:color="auto"/>
        <w:bottom w:val="none" w:sz="0" w:space="0" w:color="auto"/>
        <w:right w:val="none" w:sz="0" w:space="0" w:color="auto"/>
      </w:divBdr>
    </w:div>
    <w:div w:id="2026010880">
      <w:bodyDiv w:val="1"/>
      <w:marLeft w:val="0"/>
      <w:marRight w:val="0"/>
      <w:marTop w:val="0"/>
      <w:marBottom w:val="0"/>
      <w:divBdr>
        <w:top w:val="none" w:sz="0" w:space="0" w:color="auto"/>
        <w:left w:val="none" w:sz="0" w:space="0" w:color="auto"/>
        <w:bottom w:val="none" w:sz="0" w:space="0" w:color="auto"/>
        <w:right w:val="none" w:sz="0" w:space="0" w:color="auto"/>
      </w:divBdr>
    </w:div>
    <w:div w:id="2029332780">
      <w:bodyDiv w:val="1"/>
      <w:marLeft w:val="0"/>
      <w:marRight w:val="0"/>
      <w:marTop w:val="0"/>
      <w:marBottom w:val="0"/>
      <w:divBdr>
        <w:top w:val="none" w:sz="0" w:space="0" w:color="auto"/>
        <w:left w:val="none" w:sz="0" w:space="0" w:color="auto"/>
        <w:bottom w:val="none" w:sz="0" w:space="0" w:color="auto"/>
        <w:right w:val="none" w:sz="0" w:space="0" w:color="auto"/>
      </w:divBdr>
    </w:div>
    <w:div w:id="2029679195">
      <w:bodyDiv w:val="1"/>
      <w:marLeft w:val="0"/>
      <w:marRight w:val="0"/>
      <w:marTop w:val="0"/>
      <w:marBottom w:val="0"/>
      <w:divBdr>
        <w:top w:val="none" w:sz="0" w:space="0" w:color="auto"/>
        <w:left w:val="none" w:sz="0" w:space="0" w:color="auto"/>
        <w:bottom w:val="none" w:sz="0" w:space="0" w:color="auto"/>
        <w:right w:val="none" w:sz="0" w:space="0" w:color="auto"/>
      </w:divBdr>
    </w:div>
    <w:div w:id="2032871763">
      <w:bodyDiv w:val="1"/>
      <w:marLeft w:val="0"/>
      <w:marRight w:val="0"/>
      <w:marTop w:val="0"/>
      <w:marBottom w:val="0"/>
      <w:divBdr>
        <w:top w:val="none" w:sz="0" w:space="0" w:color="auto"/>
        <w:left w:val="none" w:sz="0" w:space="0" w:color="auto"/>
        <w:bottom w:val="none" w:sz="0" w:space="0" w:color="auto"/>
        <w:right w:val="none" w:sz="0" w:space="0" w:color="auto"/>
      </w:divBdr>
    </w:div>
    <w:div w:id="2033336194">
      <w:bodyDiv w:val="1"/>
      <w:marLeft w:val="0"/>
      <w:marRight w:val="0"/>
      <w:marTop w:val="0"/>
      <w:marBottom w:val="0"/>
      <w:divBdr>
        <w:top w:val="none" w:sz="0" w:space="0" w:color="auto"/>
        <w:left w:val="none" w:sz="0" w:space="0" w:color="auto"/>
        <w:bottom w:val="none" w:sz="0" w:space="0" w:color="auto"/>
        <w:right w:val="none" w:sz="0" w:space="0" w:color="auto"/>
      </w:divBdr>
    </w:div>
    <w:div w:id="2033410638">
      <w:bodyDiv w:val="1"/>
      <w:marLeft w:val="0"/>
      <w:marRight w:val="0"/>
      <w:marTop w:val="0"/>
      <w:marBottom w:val="0"/>
      <w:divBdr>
        <w:top w:val="none" w:sz="0" w:space="0" w:color="auto"/>
        <w:left w:val="none" w:sz="0" w:space="0" w:color="auto"/>
        <w:bottom w:val="none" w:sz="0" w:space="0" w:color="auto"/>
        <w:right w:val="none" w:sz="0" w:space="0" w:color="auto"/>
      </w:divBdr>
    </w:div>
    <w:div w:id="2035227266">
      <w:bodyDiv w:val="1"/>
      <w:marLeft w:val="0"/>
      <w:marRight w:val="0"/>
      <w:marTop w:val="0"/>
      <w:marBottom w:val="0"/>
      <w:divBdr>
        <w:top w:val="none" w:sz="0" w:space="0" w:color="auto"/>
        <w:left w:val="none" w:sz="0" w:space="0" w:color="auto"/>
        <w:bottom w:val="none" w:sz="0" w:space="0" w:color="auto"/>
        <w:right w:val="none" w:sz="0" w:space="0" w:color="auto"/>
      </w:divBdr>
    </w:div>
    <w:div w:id="2035576694">
      <w:bodyDiv w:val="1"/>
      <w:marLeft w:val="0"/>
      <w:marRight w:val="0"/>
      <w:marTop w:val="0"/>
      <w:marBottom w:val="0"/>
      <w:divBdr>
        <w:top w:val="none" w:sz="0" w:space="0" w:color="auto"/>
        <w:left w:val="none" w:sz="0" w:space="0" w:color="auto"/>
        <w:bottom w:val="none" w:sz="0" w:space="0" w:color="auto"/>
        <w:right w:val="none" w:sz="0" w:space="0" w:color="auto"/>
      </w:divBdr>
    </w:div>
    <w:div w:id="2035686202">
      <w:bodyDiv w:val="1"/>
      <w:marLeft w:val="0"/>
      <w:marRight w:val="0"/>
      <w:marTop w:val="0"/>
      <w:marBottom w:val="0"/>
      <w:divBdr>
        <w:top w:val="none" w:sz="0" w:space="0" w:color="auto"/>
        <w:left w:val="none" w:sz="0" w:space="0" w:color="auto"/>
        <w:bottom w:val="none" w:sz="0" w:space="0" w:color="auto"/>
        <w:right w:val="none" w:sz="0" w:space="0" w:color="auto"/>
      </w:divBdr>
    </w:div>
    <w:div w:id="2036344833">
      <w:bodyDiv w:val="1"/>
      <w:marLeft w:val="0"/>
      <w:marRight w:val="0"/>
      <w:marTop w:val="0"/>
      <w:marBottom w:val="0"/>
      <w:divBdr>
        <w:top w:val="none" w:sz="0" w:space="0" w:color="auto"/>
        <w:left w:val="none" w:sz="0" w:space="0" w:color="auto"/>
        <w:bottom w:val="none" w:sz="0" w:space="0" w:color="auto"/>
        <w:right w:val="none" w:sz="0" w:space="0" w:color="auto"/>
      </w:divBdr>
    </w:div>
    <w:div w:id="2038041399">
      <w:bodyDiv w:val="1"/>
      <w:marLeft w:val="0"/>
      <w:marRight w:val="0"/>
      <w:marTop w:val="0"/>
      <w:marBottom w:val="0"/>
      <w:divBdr>
        <w:top w:val="none" w:sz="0" w:space="0" w:color="auto"/>
        <w:left w:val="none" w:sz="0" w:space="0" w:color="auto"/>
        <w:bottom w:val="none" w:sz="0" w:space="0" w:color="auto"/>
        <w:right w:val="none" w:sz="0" w:space="0" w:color="auto"/>
      </w:divBdr>
    </w:div>
    <w:div w:id="2038698334">
      <w:bodyDiv w:val="1"/>
      <w:marLeft w:val="0"/>
      <w:marRight w:val="0"/>
      <w:marTop w:val="0"/>
      <w:marBottom w:val="0"/>
      <w:divBdr>
        <w:top w:val="none" w:sz="0" w:space="0" w:color="auto"/>
        <w:left w:val="none" w:sz="0" w:space="0" w:color="auto"/>
        <w:bottom w:val="none" w:sz="0" w:space="0" w:color="auto"/>
        <w:right w:val="none" w:sz="0" w:space="0" w:color="auto"/>
      </w:divBdr>
    </w:div>
    <w:div w:id="2039578021">
      <w:bodyDiv w:val="1"/>
      <w:marLeft w:val="0"/>
      <w:marRight w:val="0"/>
      <w:marTop w:val="0"/>
      <w:marBottom w:val="0"/>
      <w:divBdr>
        <w:top w:val="none" w:sz="0" w:space="0" w:color="auto"/>
        <w:left w:val="none" w:sz="0" w:space="0" w:color="auto"/>
        <w:bottom w:val="none" w:sz="0" w:space="0" w:color="auto"/>
        <w:right w:val="none" w:sz="0" w:space="0" w:color="auto"/>
      </w:divBdr>
    </w:div>
    <w:div w:id="2040083513">
      <w:bodyDiv w:val="1"/>
      <w:marLeft w:val="0"/>
      <w:marRight w:val="0"/>
      <w:marTop w:val="0"/>
      <w:marBottom w:val="0"/>
      <w:divBdr>
        <w:top w:val="none" w:sz="0" w:space="0" w:color="auto"/>
        <w:left w:val="none" w:sz="0" w:space="0" w:color="auto"/>
        <w:bottom w:val="none" w:sz="0" w:space="0" w:color="auto"/>
        <w:right w:val="none" w:sz="0" w:space="0" w:color="auto"/>
      </w:divBdr>
    </w:div>
    <w:div w:id="2040399925">
      <w:bodyDiv w:val="1"/>
      <w:marLeft w:val="0"/>
      <w:marRight w:val="0"/>
      <w:marTop w:val="0"/>
      <w:marBottom w:val="0"/>
      <w:divBdr>
        <w:top w:val="none" w:sz="0" w:space="0" w:color="auto"/>
        <w:left w:val="none" w:sz="0" w:space="0" w:color="auto"/>
        <w:bottom w:val="none" w:sz="0" w:space="0" w:color="auto"/>
        <w:right w:val="none" w:sz="0" w:space="0" w:color="auto"/>
      </w:divBdr>
    </w:div>
    <w:div w:id="2040467793">
      <w:bodyDiv w:val="1"/>
      <w:marLeft w:val="0"/>
      <w:marRight w:val="0"/>
      <w:marTop w:val="0"/>
      <w:marBottom w:val="0"/>
      <w:divBdr>
        <w:top w:val="none" w:sz="0" w:space="0" w:color="auto"/>
        <w:left w:val="none" w:sz="0" w:space="0" w:color="auto"/>
        <w:bottom w:val="none" w:sz="0" w:space="0" w:color="auto"/>
        <w:right w:val="none" w:sz="0" w:space="0" w:color="auto"/>
      </w:divBdr>
    </w:div>
    <w:div w:id="2042826337">
      <w:bodyDiv w:val="1"/>
      <w:marLeft w:val="0"/>
      <w:marRight w:val="0"/>
      <w:marTop w:val="0"/>
      <w:marBottom w:val="0"/>
      <w:divBdr>
        <w:top w:val="none" w:sz="0" w:space="0" w:color="auto"/>
        <w:left w:val="none" w:sz="0" w:space="0" w:color="auto"/>
        <w:bottom w:val="none" w:sz="0" w:space="0" w:color="auto"/>
        <w:right w:val="none" w:sz="0" w:space="0" w:color="auto"/>
      </w:divBdr>
    </w:div>
    <w:div w:id="2050522956">
      <w:bodyDiv w:val="1"/>
      <w:marLeft w:val="0"/>
      <w:marRight w:val="0"/>
      <w:marTop w:val="0"/>
      <w:marBottom w:val="0"/>
      <w:divBdr>
        <w:top w:val="none" w:sz="0" w:space="0" w:color="auto"/>
        <w:left w:val="none" w:sz="0" w:space="0" w:color="auto"/>
        <w:bottom w:val="none" w:sz="0" w:space="0" w:color="auto"/>
        <w:right w:val="none" w:sz="0" w:space="0" w:color="auto"/>
      </w:divBdr>
    </w:div>
    <w:div w:id="2050569840">
      <w:bodyDiv w:val="1"/>
      <w:marLeft w:val="0"/>
      <w:marRight w:val="0"/>
      <w:marTop w:val="0"/>
      <w:marBottom w:val="0"/>
      <w:divBdr>
        <w:top w:val="none" w:sz="0" w:space="0" w:color="auto"/>
        <w:left w:val="none" w:sz="0" w:space="0" w:color="auto"/>
        <w:bottom w:val="none" w:sz="0" w:space="0" w:color="auto"/>
        <w:right w:val="none" w:sz="0" w:space="0" w:color="auto"/>
      </w:divBdr>
    </w:div>
    <w:div w:id="2051608565">
      <w:bodyDiv w:val="1"/>
      <w:marLeft w:val="0"/>
      <w:marRight w:val="0"/>
      <w:marTop w:val="0"/>
      <w:marBottom w:val="0"/>
      <w:divBdr>
        <w:top w:val="none" w:sz="0" w:space="0" w:color="auto"/>
        <w:left w:val="none" w:sz="0" w:space="0" w:color="auto"/>
        <w:bottom w:val="none" w:sz="0" w:space="0" w:color="auto"/>
        <w:right w:val="none" w:sz="0" w:space="0" w:color="auto"/>
      </w:divBdr>
    </w:div>
    <w:div w:id="2052224148">
      <w:bodyDiv w:val="1"/>
      <w:marLeft w:val="0"/>
      <w:marRight w:val="0"/>
      <w:marTop w:val="0"/>
      <w:marBottom w:val="0"/>
      <w:divBdr>
        <w:top w:val="none" w:sz="0" w:space="0" w:color="auto"/>
        <w:left w:val="none" w:sz="0" w:space="0" w:color="auto"/>
        <w:bottom w:val="none" w:sz="0" w:space="0" w:color="auto"/>
        <w:right w:val="none" w:sz="0" w:space="0" w:color="auto"/>
      </w:divBdr>
    </w:div>
    <w:div w:id="2054231439">
      <w:bodyDiv w:val="1"/>
      <w:marLeft w:val="0"/>
      <w:marRight w:val="0"/>
      <w:marTop w:val="0"/>
      <w:marBottom w:val="0"/>
      <w:divBdr>
        <w:top w:val="none" w:sz="0" w:space="0" w:color="auto"/>
        <w:left w:val="none" w:sz="0" w:space="0" w:color="auto"/>
        <w:bottom w:val="none" w:sz="0" w:space="0" w:color="auto"/>
        <w:right w:val="none" w:sz="0" w:space="0" w:color="auto"/>
      </w:divBdr>
    </w:div>
    <w:div w:id="2054847071">
      <w:bodyDiv w:val="1"/>
      <w:marLeft w:val="0"/>
      <w:marRight w:val="0"/>
      <w:marTop w:val="0"/>
      <w:marBottom w:val="0"/>
      <w:divBdr>
        <w:top w:val="none" w:sz="0" w:space="0" w:color="auto"/>
        <w:left w:val="none" w:sz="0" w:space="0" w:color="auto"/>
        <w:bottom w:val="none" w:sz="0" w:space="0" w:color="auto"/>
        <w:right w:val="none" w:sz="0" w:space="0" w:color="auto"/>
      </w:divBdr>
    </w:div>
    <w:div w:id="2055151264">
      <w:bodyDiv w:val="1"/>
      <w:marLeft w:val="0"/>
      <w:marRight w:val="0"/>
      <w:marTop w:val="0"/>
      <w:marBottom w:val="0"/>
      <w:divBdr>
        <w:top w:val="none" w:sz="0" w:space="0" w:color="auto"/>
        <w:left w:val="none" w:sz="0" w:space="0" w:color="auto"/>
        <w:bottom w:val="none" w:sz="0" w:space="0" w:color="auto"/>
        <w:right w:val="none" w:sz="0" w:space="0" w:color="auto"/>
      </w:divBdr>
    </w:div>
    <w:div w:id="2056468859">
      <w:bodyDiv w:val="1"/>
      <w:marLeft w:val="0"/>
      <w:marRight w:val="0"/>
      <w:marTop w:val="0"/>
      <w:marBottom w:val="0"/>
      <w:divBdr>
        <w:top w:val="none" w:sz="0" w:space="0" w:color="auto"/>
        <w:left w:val="none" w:sz="0" w:space="0" w:color="auto"/>
        <w:bottom w:val="none" w:sz="0" w:space="0" w:color="auto"/>
        <w:right w:val="none" w:sz="0" w:space="0" w:color="auto"/>
      </w:divBdr>
    </w:div>
    <w:div w:id="2058120663">
      <w:bodyDiv w:val="1"/>
      <w:marLeft w:val="0"/>
      <w:marRight w:val="0"/>
      <w:marTop w:val="0"/>
      <w:marBottom w:val="0"/>
      <w:divBdr>
        <w:top w:val="none" w:sz="0" w:space="0" w:color="auto"/>
        <w:left w:val="none" w:sz="0" w:space="0" w:color="auto"/>
        <w:bottom w:val="none" w:sz="0" w:space="0" w:color="auto"/>
        <w:right w:val="none" w:sz="0" w:space="0" w:color="auto"/>
      </w:divBdr>
    </w:div>
    <w:div w:id="2058432992">
      <w:bodyDiv w:val="1"/>
      <w:marLeft w:val="0"/>
      <w:marRight w:val="0"/>
      <w:marTop w:val="0"/>
      <w:marBottom w:val="0"/>
      <w:divBdr>
        <w:top w:val="none" w:sz="0" w:space="0" w:color="auto"/>
        <w:left w:val="none" w:sz="0" w:space="0" w:color="auto"/>
        <w:bottom w:val="none" w:sz="0" w:space="0" w:color="auto"/>
        <w:right w:val="none" w:sz="0" w:space="0" w:color="auto"/>
      </w:divBdr>
      <w:divsChild>
        <w:div w:id="2133286118">
          <w:marLeft w:val="0"/>
          <w:marRight w:val="0"/>
          <w:marTop w:val="0"/>
          <w:marBottom w:val="0"/>
          <w:divBdr>
            <w:top w:val="none" w:sz="0" w:space="0" w:color="auto"/>
            <w:left w:val="none" w:sz="0" w:space="0" w:color="auto"/>
            <w:bottom w:val="none" w:sz="0" w:space="0" w:color="auto"/>
            <w:right w:val="none" w:sz="0" w:space="0" w:color="auto"/>
          </w:divBdr>
          <w:divsChild>
            <w:div w:id="1531143779">
              <w:marLeft w:val="0"/>
              <w:marRight w:val="0"/>
              <w:marTop w:val="0"/>
              <w:marBottom w:val="0"/>
              <w:divBdr>
                <w:top w:val="none" w:sz="0" w:space="0" w:color="auto"/>
                <w:left w:val="none" w:sz="0" w:space="0" w:color="auto"/>
                <w:bottom w:val="none" w:sz="0" w:space="0" w:color="auto"/>
                <w:right w:val="none" w:sz="0" w:space="0" w:color="auto"/>
              </w:divBdr>
              <w:divsChild>
                <w:div w:id="885484564">
                  <w:marLeft w:val="0"/>
                  <w:marRight w:val="0"/>
                  <w:marTop w:val="0"/>
                  <w:marBottom w:val="0"/>
                  <w:divBdr>
                    <w:top w:val="none" w:sz="0" w:space="0" w:color="auto"/>
                    <w:left w:val="none" w:sz="0" w:space="0" w:color="auto"/>
                    <w:bottom w:val="none" w:sz="0" w:space="0" w:color="auto"/>
                    <w:right w:val="none" w:sz="0" w:space="0" w:color="auto"/>
                  </w:divBdr>
                  <w:divsChild>
                    <w:div w:id="4569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9619745">
      <w:bodyDiv w:val="1"/>
      <w:marLeft w:val="0"/>
      <w:marRight w:val="0"/>
      <w:marTop w:val="0"/>
      <w:marBottom w:val="0"/>
      <w:divBdr>
        <w:top w:val="none" w:sz="0" w:space="0" w:color="auto"/>
        <w:left w:val="none" w:sz="0" w:space="0" w:color="auto"/>
        <w:bottom w:val="none" w:sz="0" w:space="0" w:color="auto"/>
        <w:right w:val="none" w:sz="0" w:space="0" w:color="auto"/>
      </w:divBdr>
    </w:div>
    <w:div w:id="2061399386">
      <w:bodyDiv w:val="1"/>
      <w:marLeft w:val="0"/>
      <w:marRight w:val="0"/>
      <w:marTop w:val="0"/>
      <w:marBottom w:val="0"/>
      <w:divBdr>
        <w:top w:val="none" w:sz="0" w:space="0" w:color="auto"/>
        <w:left w:val="none" w:sz="0" w:space="0" w:color="auto"/>
        <w:bottom w:val="none" w:sz="0" w:space="0" w:color="auto"/>
        <w:right w:val="none" w:sz="0" w:space="0" w:color="auto"/>
      </w:divBdr>
    </w:div>
    <w:div w:id="2061631628">
      <w:bodyDiv w:val="1"/>
      <w:marLeft w:val="0"/>
      <w:marRight w:val="0"/>
      <w:marTop w:val="0"/>
      <w:marBottom w:val="0"/>
      <w:divBdr>
        <w:top w:val="none" w:sz="0" w:space="0" w:color="auto"/>
        <w:left w:val="none" w:sz="0" w:space="0" w:color="auto"/>
        <w:bottom w:val="none" w:sz="0" w:space="0" w:color="auto"/>
        <w:right w:val="none" w:sz="0" w:space="0" w:color="auto"/>
      </w:divBdr>
    </w:div>
    <w:div w:id="2062287960">
      <w:bodyDiv w:val="1"/>
      <w:marLeft w:val="0"/>
      <w:marRight w:val="0"/>
      <w:marTop w:val="0"/>
      <w:marBottom w:val="0"/>
      <w:divBdr>
        <w:top w:val="none" w:sz="0" w:space="0" w:color="auto"/>
        <w:left w:val="none" w:sz="0" w:space="0" w:color="auto"/>
        <w:bottom w:val="none" w:sz="0" w:space="0" w:color="auto"/>
        <w:right w:val="none" w:sz="0" w:space="0" w:color="auto"/>
      </w:divBdr>
    </w:div>
    <w:div w:id="2062745816">
      <w:bodyDiv w:val="1"/>
      <w:marLeft w:val="0"/>
      <w:marRight w:val="0"/>
      <w:marTop w:val="0"/>
      <w:marBottom w:val="0"/>
      <w:divBdr>
        <w:top w:val="none" w:sz="0" w:space="0" w:color="auto"/>
        <w:left w:val="none" w:sz="0" w:space="0" w:color="auto"/>
        <w:bottom w:val="none" w:sz="0" w:space="0" w:color="auto"/>
        <w:right w:val="none" w:sz="0" w:space="0" w:color="auto"/>
      </w:divBdr>
    </w:div>
    <w:div w:id="2063360017">
      <w:bodyDiv w:val="1"/>
      <w:marLeft w:val="0"/>
      <w:marRight w:val="0"/>
      <w:marTop w:val="0"/>
      <w:marBottom w:val="0"/>
      <w:divBdr>
        <w:top w:val="none" w:sz="0" w:space="0" w:color="auto"/>
        <w:left w:val="none" w:sz="0" w:space="0" w:color="auto"/>
        <w:bottom w:val="none" w:sz="0" w:space="0" w:color="auto"/>
        <w:right w:val="none" w:sz="0" w:space="0" w:color="auto"/>
      </w:divBdr>
    </w:div>
    <w:div w:id="2063673968">
      <w:bodyDiv w:val="1"/>
      <w:marLeft w:val="0"/>
      <w:marRight w:val="0"/>
      <w:marTop w:val="0"/>
      <w:marBottom w:val="0"/>
      <w:divBdr>
        <w:top w:val="none" w:sz="0" w:space="0" w:color="auto"/>
        <w:left w:val="none" w:sz="0" w:space="0" w:color="auto"/>
        <w:bottom w:val="none" w:sz="0" w:space="0" w:color="auto"/>
        <w:right w:val="none" w:sz="0" w:space="0" w:color="auto"/>
      </w:divBdr>
    </w:div>
    <w:div w:id="2064213147">
      <w:bodyDiv w:val="1"/>
      <w:marLeft w:val="0"/>
      <w:marRight w:val="0"/>
      <w:marTop w:val="0"/>
      <w:marBottom w:val="0"/>
      <w:divBdr>
        <w:top w:val="none" w:sz="0" w:space="0" w:color="auto"/>
        <w:left w:val="none" w:sz="0" w:space="0" w:color="auto"/>
        <w:bottom w:val="none" w:sz="0" w:space="0" w:color="auto"/>
        <w:right w:val="none" w:sz="0" w:space="0" w:color="auto"/>
      </w:divBdr>
      <w:divsChild>
        <w:div w:id="646280870">
          <w:marLeft w:val="0"/>
          <w:marRight w:val="0"/>
          <w:marTop w:val="0"/>
          <w:marBottom w:val="0"/>
          <w:divBdr>
            <w:top w:val="none" w:sz="0" w:space="0" w:color="auto"/>
            <w:left w:val="none" w:sz="0" w:space="0" w:color="auto"/>
            <w:bottom w:val="none" w:sz="0" w:space="0" w:color="auto"/>
            <w:right w:val="none" w:sz="0" w:space="0" w:color="auto"/>
          </w:divBdr>
          <w:divsChild>
            <w:div w:id="655575303">
              <w:marLeft w:val="0"/>
              <w:marRight w:val="0"/>
              <w:marTop w:val="0"/>
              <w:marBottom w:val="0"/>
              <w:divBdr>
                <w:top w:val="none" w:sz="0" w:space="0" w:color="auto"/>
                <w:left w:val="none" w:sz="0" w:space="0" w:color="auto"/>
                <w:bottom w:val="none" w:sz="0" w:space="0" w:color="auto"/>
                <w:right w:val="none" w:sz="0" w:space="0" w:color="auto"/>
              </w:divBdr>
              <w:divsChild>
                <w:div w:id="886180749">
                  <w:marLeft w:val="0"/>
                  <w:marRight w:val="0"/>
                  <w:marTop w:val="0"/>
                  <w:marBottom w:val="0"/>
                  <w:divBdr>
                    <w:top w:val="none" w:sz="0" w:space="0" w:color="auto"/>
                    <w:left w:val="none" w:sz="0" w:space="0" w:color="auto"/>
                    <w:bottom w:val="none" w:sz="0" w:space="0" w:color="auto"/>
                    <w:right w:val="none" w:sz="0" w:space="0" w:color="auto"/>
                  </w:divBdr>
                  <w:divsChild>
                    <w:div w:id="2081556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7558049">
      <w:bodyDiv w:val="1"/>
      <w:marLeft w:val="0"/>
      <w:marRight w:val="0"/>
      <w:marTop w:val="0"/>
      <w:marBottom w:val="0"/>
      <w:divBdr>
        <w:top w:val="none" w:sz="0" w:space="0" w:color="auto"/>
        <w:left w:val="none" w:sz="0" w:space="0" w:color="auto"/>
        <w:bottom w:val="none" w:sz="0" w:space="0" w:color="auto"/>
        <w:right w:val="none" w:sz="0" w:space="0" w:color="auto"/>
      </w:divBdr>
    </w:div>
    <w:div w:id="2067560167">
      <w:bodyDiv w:val="1"/>
      <w:marLeft w:val="0"/>
      <w:marRight w:val="0"/>
      <w:marTop w:val="0"/>
      <w:marBottom w:val="0"/>
      <w:divBdr>
        <w:top w:val="none" w:sz="0" w:space="0" w:color="auto"/>
        <w:left w:val="none" w:sz="0" w:space="0" w:color="auto"/>
        <w:bottom w:val="none" w:sz="0" w:space="0" w:color="auto"/>
        <w:right w:val="none" w:sz="0" w:space="0" w:color="auto"/>
      </w:divBdr>
    </w:div>
    <w:div w:id="2067990417">
      <w:bodyDiv w:val="1"/>
      <w:marLeft w:val="0"/>
      <w:marRight w:val="0"/>
      <w:marTop w:val="0"/>
      <w:marBottom w:val="0"/>
      <w:divBdr>
        <w:top w:val="none" w:sz="0" w:space="0" w:color="auto"/>
        <w:left w:val="none" w:sz="0" w:space="0" w:color="auto"/>
        <w:bottom w:val="none" w:sz="0" w:space="0" w:color="auto"/>
        <w:right w:val="none" w:sz="0" w:space="0" w:color="auto"/>
      </w:divBdr>
    </w:div>
    <w:div w:id="2069456755">
      <w:bodyDiv w:val="1"/>
      <w:marLeft w:val="0"/>
      <w:marRight w:val="0"/>
      <w:marTop w:val="0"/>
      <w:marBottom w:val="0"/>
      <w:divBdr>
        <w:top w:val="none" w:sz="0" w:space="0" w:color="auto"/>
        <w:left w:val="none" w:sz="0" w:space="0" w:color="auto"/>
        <w:bottom w:val="none" w:sz="0" w:space="0" w:color="auto"/>
        <w:right w:val="none" w:sz="0" w:space="0" w:color="auto"/>
      </w:divBdr>
    </w:div>
    <w:div w:id="2069839899">
      <w:bodyDiv w:val="1"/>
      <w:marLeft w:val="0"/>
      <w:marRight w:val="0"/>
      <w:marTop w:val="0"/>
      <w:marBottom w:val="0"/>
      <w:divBdr>
        <w:top w:val="none" w:sz="0" w:space="0" w:color="auto"/>
        <w:left w:val="none" w:sz="0" w:space="0" w:color="auto"/>
        <w:bottom w:val="none" w:sz="0" w:space="0" w:color="auto"/>
        <w:right w:val="none" w:sz="0" w:space="0" w:color="auto"/>
      </w:divBdr>
    </w:div>
    <w:div w:id="2070376576">
      <w:bodyDiv w:val="1"/>
      <w:marLeft w:val="0"/>
      <w:marRight w:val="0"/>
      <w:marTop w:val="0"/>
      <w:marBottom w:val="0"/>
      <w:divBdr>
        <w:top w:val="none" w:sz="0" w:space="0" w:color="auto"/>
        <w:left w:val="none" w:sz="0" w:space="0" w:color="auto"/>
        <w:bottom w:val="none" w:sz="0" w:space="0" w:color="auto"/>
        <w:right w:val="none" w:sz="0" w:space="0" w:color="auto"/>
      </w:divBdr>
    </w:div>
    <w:div w:id="2072653654">
      <w:bodyDiv w:val="1"/>
      <w:marLeft w:val="0"/>
      <w:marRight w:val="0"/>
      <w:marTop w:val="0"/>
      <w:marBottom w:val="0"/>
      <w:divBdr>
        <w:top w:val="none" w:sz="0" w:space="0" w:color="auto"/>
        <w:left w:val="none" w:sz="0" w:space="0" w:color="auto"/>
        <w:bottom w:val="none" w:sz="0" w:space="0" w:color="auto"/>
        <w:right w:val="none" w:sz="0" w:space="0" w:color="auto"/>
      </w:divBdr>
    </w:div>
    <w:div w:id="2073460671">
      <w:bodyDiv w:val="1"/>
      <w:marLeft w:val="0"/>
      <w:marRight w:val="0"/>
      <w:marTop w:val="0"/>
      <w:marBottom w:val="0"/>
      <w:divBdr>
        <w:top w:val="none" w:sz="0" w:space="0" w:color="auto"/>
        <w:left w:val="none" w:sz="0" w:space="0" w:color="auto"/>
        <w:bottom w:val="none" w:sz="0" w:space="0" w:color="auto"/>
        <w:right w:val="none" w:sz="0" w:space="0" w:color="auto"/>
      </w:divBdr>
    </w:div>
    <w:div w:id="2075741067">
      <w:bodyDiv w:val="1"/>
      <w:marLeft w:val="0"/>
      <w:marRight w:val="0"/>
      <w:marTop w:val="0"/>
      <w:marBottom w:val="0"/>
      <w:divBdr>
        <w:top w:val="none" w:sz="0" w:space="0" w:color="auto"/>
        <w:left w:val="none" w:sz="0" w:space="0" w:color="auto"/>
        <w:bottom w:val="none" w:sz="0" w:space="0" w:color="auto"/>
        <w:right w:val="none" w:sz="0" w:space="0" w:color="auto"/>
      </w:divBdr>
    </w:div>
    <w:div w:id="2077776633">
      <w:bodyDiv w:val="1"/>
      <w:marLeft w:val="0"/>
      <w:marRight w:val="0"/>
      <w:marTop w:val="0"/>
      <w:marBottom w:val="0"/>
      <w:divBdr>
        <w:top w:val="none" w:sz="0" w:space="0" w:color="auto"/>
        <w:left w:val="none" w:sz="0" w:space="0" w:color="auto"/>
        <w:bottom w:val="none" w:sz="0" w:space="0" w:color="auto"/>
        <w:right w:val="none" w:sz="0" w:space="0" w:color="auto"/>
      </w:divBdr>
    </w:div>
    <w:div w:id="2079130891">
      <w:bodyDiv w:val="1"/>
      <w:marLeft w:val="0"/>
      <w:marRight w:val="0"/>
      <w:marTop w:val="0"/>
      <w:marBottom w:val="0"/>
      <w:divBdr>
        <w:top w:val="none" w:sz="0" w:space="0" w:color="auto"/>
        <w:left w:val="none" w:sz="0" w:space="0" w:color="auto"/>
        <w:bottom w:val="none" w:sz="0" w:space="0" w:color="auto"/>
        <w:right w:val="none" w:sz="0" w:space="0" w:color="auto"/>
      </w:divBdr>
    </w:div>
    <w:div w:id="2080471824">
      <w:bodyDiv w:val="1"/>
      <w:marLeft w:val="0"/>
      <w:marRight w:val="0"/>
      <w:marTop w:val="0"/>
      <w:marBottom w:val="0"/>
      <w:divBdr>
        <w:top w:val="none" w:sz="0" w:space="0" w:color="auto"/>
        <w:left w:val="none" w:sz="0" w:space="0" w:color="auto"/>
        <w:bottom w:val="none" w:sz="0" w:space="0" w:color="auto"/>
        <w:right w:val="none" w:sz="0" w:space="0" w:color="auto"/>
      </w:divBdr>
    </w:div>
    <w:div w:id="2081437937">
      <w:bodyDiv w:val="1"/>
      <w:marLeft w:val="0"/>
      <w:marRight w:val="0"/>
      <w:marTop w:val="0"/>
      <w:marBottom w:val="0"/>
      <w:divBdr>
        <w:top w:val="none" w:sz="0" w:space="0" w:color="auto"/>
        <w:left w:val="none" w:sz="0" w:space="0" w:color="auto"/>
        <w:bottom w:val="none" w:sz="0" w:space="0" w:color="auto"/>
        <w:right w:val="none" w:sz="0" w:space="0" w:color="auto"/>
      </w:divBdr>
    </w:div>
    <w:div w:id="2081633448">
      <w:bodyDiv w:val="1"/>
      <w:marLeft w:val="0"/>
      <w:marRight w:val="0"/>
      <w:marTop w:val="0"/>
      <w:marBottom w:val="0"/>
      <w:divBdr>
        <w:top w:val="none" w:sz="0" w:space="0" w:color="auto"/>
        <w:left w:val="none" w:sz="0" w:space="0" w:color="auto"/>
        <w:bottom w:val="none" w:sz="0" w:space="0" w:color="auto"/>
        <w:right w:val="none" w:sz="0" w:space="0" w:color="auto"/>
      </w:divBdr>
    </w:div>
    <w:div w:id="2082830770">
      <w:bodyDiv w:val="1"/>
      <w:marLeft w:val="0"/>
      <w:marRight w:val="0"/>
      <w:marTop w:val="0"/>
      <w:marBottom w:val="0"/>
      <w:divBdr>
        <w:top w:val="none" w:sz="0" w:space="0" w:color="auto"/>
        <w:left w:val="none" w:sz="0" w:space="0" w:color="auto"/>
        <w:bottom w:val="none" w:sz="0" w:space="0" w:color="auto"/>
        <w:right w:val="none" w:sz="0" w:space="0" w:color="auto"/>
      </w:divBdr>
    </w:div>
    <w:div w:id="2086873829">
      <w:bodyDiv w:val="1"/>
      <w:marLeft w:val="0"/>
      <w:marRight w:val="0"/>
      <w:marTop w:val="0"/>
      <w:marBottom w:val="0"/>
      <w:divBdr>
        <w:top w:val="none" w:sz="0" w:space="0" w:color="auto"/>
        <w:left w:val="none" w:sz="0" w:space="0" w:color="auto"/>
        <w:bottom w:val="none" w:sz="0" w:space="0" w:color="auto"/>
        <w:right w:val="none" w:sz="0" w:space="0" w:color="auto"/>
      </w:divBdr>
    </w:div>
    <w:div w:id="2087915281">
      <w:bodyDiv w:val="1"/>
      <w:marLeft w:val="0"/>
      <w:marRight w:val="0"/>
      <w:marTop w:val="0"/>
      <w:marBottom w:val="0"/>
      <w:divBdr>
        <w:top w:val="none" w:sz="0" w:space="0" w:color="auto"/>
        <w:left w:val="none" w:sz="0" w:space="0" w:color="auto"/>
        <w:bottom w:val="none" w:sz="0" w:space="0" w:color="auto"/>
        <w:right w:val="none" w:sz="0" w:space="0" w:color="auto"/>
      </w:divBdr>
    </w:div>
    <w:div w:id="2088067358">
      <w:bodyDiv w:val="1"/>
      <w:marLeft w:val="0"/>
      <w:marRight w:val="0"/>
      <w:marTop w:val="0"/>
      <w:marBottom w:val="0"/>
      <w:divBdr>
        <w:top w:val="none" w:sz="0" w:space="0" w:color="auto"/>
        <w:left w:val="none" w:sz="0" w:space="0" w:color="auto"/>
        <w:bottom w:val="none" w:sz="0" w:space="0" w:color="auto"/>
        <w:right w:val="none" w:sz="0" w:space="0" w:color="auto"/>
      </w:divBdr>
    </w:div>
    <w:div w:id="2088913012">
      <w:bodyDiv w:val="1"/>
      <w:marLeft w:val="0"/>
      <w:marRight w:val="0"/>
      <w:marTop w:val="0"/>
      <w:marBottom w:val="0"/>
      <w:divBdr>
        <w:top w:val="none" w:sz="0" w:space="0" w:color="auto"/>
        <w:left w:val="none" w:sz="0" w:space="0" w:color="auto"/>
        <w:bottom w:val="none" w:sz="0" w:space="0" w:color="auto"/>
        <w:right w:val="none" w:sz="0" w:space="0" w:color="auto"/>
      </w:divBdr>
    </w:div>
    <w:div w:id="2090886541">
      <w:bodyDiv w:val="1"/>
      <w:marLeft w:val="0"/>
      <w:marRight w:val="0"/>
      <w:marTop w:val="0"/>
      <w:marBottom w:val="0"/>
      <w:divBdr>
        <w:top w:val="none" w:sz="0" w:space="0" w:color="auto"/>
        <w:left w:val="none" w:sz="0" w:space="0" w:color="auto"/>
        <w:bottom w:val="none" w:sz="0" w:space="0" w:color="auto"/>
        <w:right w:val="none" w:sz="0" w:space="0" w:color="auto"/>
      </w:divBdr>
    </w:div>
    <w:div w:id="2092238787">
      <w:bodyDiv w:val="1"/>
      <w:marLeft w:val="0"/>
      <w:marRight w:val="0"/>
      <w:marTop w:val="0"/>
      <w:marBottom w:val="0"/>
      <w:divBdr>
        <w:top w:val="none" w:sz="0" w:space="0" w:color="auto"/>
        <w:left w:val="none" w:sz="0" w:space="0" w:color="auto"/>
        <w:bottom w:val="none" w:sz="0" w:space="0" w:color="auto"/>
        <w:right w:val="none" w:sz="0" w:space="0" w:color="auto"/>
      </w:divBdr>
    </w:div>
    <w:div w:id="2093624733">
      <w:bodyDiv w:val="1"/>
      <w:marLeft w:val="0"/>
      <w:marRight w:val="0"/>
      <w:marTop w:val="0"/>
      <w:marBottom w:val="0"/>
      <w:divBdr>
        <w:top w:val="none" w:sz="0" w:space="0" w:color="auto"/>
        <w:left w:val="none" w:sz="0" w:space="0" w:color="auto"/>
        <w:bottom w:val="none" w:sz="0" w:space="0" w:color="auto"/>
        <w:right w:val="none" w:sz="0" w:space="0" w:color="auto"/>
      </w:divBdr>
    </w:div>
    <w:div w:id="2094622006">
      <w:bodyDiv w:val="1"/>
      <w:marLeft w:val="0"/>
      <w:marRight w:val="0"/>
      <w:marTop w:val="0"/>
      <w:marBottom w:val="0"/>
      <w:divBdr>
        <w:top w:val="none" w:sz="0" w:space="0" w:color="auto"/>
        <w:left w:val="none" w:sz="0" w:space="0" w:color="auto"/>
        <w:bottom w:val="none" w:sz="0" w:space="0" w:color="auto"/>
        <w:right w:val="none" w:sz="0" w:space="0" w:color="auto"/>
      </w:divBdr>
    </w:div>
    <w:div w:id="2095347801">
      <w:bodyDiv w:val="1"/>
      <w:marLeft w:val="0"/>
      <w:marRight w:val="0"/>
      <w:marTop w:val="0"/>
      <w:marBottom w:val="0"/>
      <w:divBdr>
        <w:top w:val="none" w:sz="0" w:space="0" w:color="auto"/>
        <w:left w:val="none" w:sz="0" w:space="0" w:color="auto"/>
        <w:bottom w:val="none" w:sz="0" w:space="0" w:color="auto"/>
        <w:right w:val="none" w:sz="0" w:space="0" w:color="auto"/>
      </w:divBdr>
    </w:div>
    <w:div w:id="2095586593">
      <w:bodyDiv w:val="1"/>
      <w:marLeft w:val="0"/>
      <w:marRight w:val="0"/>
      <w:marTop w:val="0"/>
      <w:marBottom w:val="0"/>
      <w:divBdr>
        <w:top w:val="none" w:sz="0" w:space="0" w:color="auto"/>
        <w:left w:val="none" w:sz="0" w:space="0" w:color="auto"/>
        <w:bottom w:val="none" w:sz="0" w:space="0" w:color="auto"/>
        <w:right w:val="none" w:sz="0" w:space="0" w:color="auto"/>
      </w:divBdr>
    </w:div>
    <w:div w:id="2098017040">
      <w:bodyDiv w:val="1"/>
      <w:marLeft w:val="0"/>
      <w:marRight w:val="0"/>
      <w:marTop w:val="0"/>
      <w:marBottom w:val="0"/>
      <w:divBdr>
        <w:top w:val="none" w:sz="0" w:space="0" w:color="auto"/>
        <w:left w:val="none" w:sz="0" w:space="0" w:color="auto"/>
        <w:bottom w:val="none" w:sz="0" w:space="0" w:color="auto"/>
        <w:right w:val="none" w:sz="0" w:space="0" w:color="auto"/>
      </w:divBdr>
    </w:div>
    <w:div w:id="2098822941">
      <w:bodyDiv w:val="1"/>
      <w:marLeft w:val="0"/>
      <w:marRight w:val="0"/>
      <w:marTop w:val="0"/>
      <w:marBottom w:val="0"/>
      <w:divBdr>
        <w:top w:val="none" w:sz="0" w:space="0" w:color="auto"/>
        <w:left w:val="none" w:sz="0" w:space="0" w:color="auto"/>
        <w:bottom w:val="none" w:sz="0" w:space="0" w:color="auto"/>
        <w:right w:val="none" w:sz="0" w:space="0" w:color="auto"/>
      </w:divBdr>
    </w:div>
    <w:div w:id="2104766266">
      <w:bodyDiv w:val="1"/>
      <w:marLeft w:val="0"/>
      <w:marRight w:val="0"/>
      <w:marTop w:val="0"/>
      <w:marBottom w:val="0"/>
      <w:divBdr>
        <w:top w:val="none" w:sz="0" w:space="0" w:color="auto"/>
        <w:left w:val="none" w:sz="0" w:space="0" w:color="auto"/>
        <w:bottom w:val="none" w:sz="0" w:space="0" w:color="auto"/>
        <w:right w:val="none" w:sz="0" w:space="0" w:color="auto"/>
      </w:divBdr>
    </w:div>
    <w:div w:id="2104955551">
      <w:bodyDiv w:val="1"/>
      <w:marLeft w:val="0"/>
      <w:marRight w:val="0"/>
      <w:marTop w:val="0"/>
      <w:marBottom w:val="0"/>
      <w:divBdr>
        <w:top w:val="none" w:sz="0" w:space="0" w:color="auto"/>
        <w:left w:val="none" w:sz="0" w:space="0" w:color="auto"/>
        <w:bottom w:val="none" w:sz="0" w:space="0" w:color="auto"/>
        <w:right w:val="none" w:sz="0" w:space="0" w:color="auto"/>
      </w:divBdr>
    </w:div>
    <w:div w:id="2105608209">
      <w:bodyDiv w:val="1"/>
      <w:marLeft w:val="0"/>
      <w:marRight w:val="0"/>
      <w:marTop w:val="0"/>
      <w:marBottom w:val="0"/>
      <w:divBdr>
        <w:top w:val="none" w:sz="0" w:space="0" w:color="auto"/>
        <w:left w:val="none" w:sz="0" w:space="0" w:color="auto"/>
        <w:bottom w:val="none" w:sz="0" w:space="0" w:color="auto"/>
        <w:right w:val="none" w:sz="0" w:space="0" w:color="auto"/>
      </w:divBdr>
    </w:div>
    <w:div w:id="2108116677">
      <w:bodyDiv w:val="1"/>
      <w:marLeft w:val="0"/>
      <w:marRight w:val="0"/>
      <w:marTop w:val="0"/>
      <w:marBottom w:val="0"/>
      <w:divBdr>
        <w:top w:val="none" w:sz="0" w:space="0" w:color="auto"/>
        <w:left w:val="none" w:sz="0" w:space="0" w:color="auto"/>
        <w:bottom w:val="none" w:sz="0" w:space="0" w:color="auto"/>
        <w:right w:val="none" w:sz="0" w:space="0" w:color="auto"/>
      </w:divBdr>
    </w:div>
    <w:div w:id="2109616368">
      <w:bodyDiv w:val="1"/>
      <w:marLeft w:val="0"/>
      <w:marRight w:val="0"/>
      <w:marTop w:val="0"/>
      <w:marBottom w:val="0"/>
      <w:divBdr>
        <w:top w:val="none" w:sz="0" w:space="0" w:color="auto"/>
        <w:left w:val="none" w:sz="0" w:space="0" w:color="auto"/>
        <w:bottom w:val="none" w:sz="0" w:space="0" w:color="auto"/>
        <w:right w:val="none" w:sz="0" w:space="0" w:color="auto"/>
      </w:divBdr>
    </w:div>
    <w:div w:id="2110002881">
      <w:bodyDiv w:val="1"/>
      <w:marLeft w:val="0"/>
      <w:marRight w:val="0"/>
      <w:marTop w:val="0"/>
      <w:marBottom w:val="0"/>
      <w:divBdr>
        <w:top w:val="none" w:sz="0" w:space="0" w:color="auto"/>
        <w:left w:val="none" w:sz="0" w:space="0" w:color="auto"/>
        <w:bottom w:val="none" w:sz="0" w:space="0" w:color="auto"/>
        <w:right w:val="none" w:sz="0" w:space="0" w:color="auto"/>
      </w:divBdr>
    </w:div>
    <w:div w:id="2110075273">
      <w:bodyDiv w:val="1"/>
      <w:marLeft w:val="0"/>
      <w:marRight w:val="0"/>
      <w:marTop w:val="0"/>
      <w:marBottom w:val="0"/>
      <w:divBdr>
        <w:top w:val="none" w:sz="0" w:space="0" w:color="auto"/>
        <w:left w:val="none" w:sz="0" w:space="0" w:color="auto"/>
        <w:bottom w:val="none" w:sz="0" w:space="0" w:color="auto"/>
        <w:right w:val="none" w:sz="0" w:space="0" w:color="auto"/>
      </w:divBdr>
    </w:div>
    <w:div w:id="2111509856">
      <w:bodyDiv w:val="1"/>
      <w:marLeft w:val="0"/>
      <w:marRight w:val="0"/>
      <w:marTop w:val="0"/>
      <w:marBottom w:val="0"/>
      <w:divBdr>
        <w:top w:val="none" w:sz="0" w:space="0" w:color="auto"/>
        <w:left w:val="none" w:sz="0" w:space="0" w:color="auto"/>
        <w:bottom w:val="none" w:sz="0" w:space="0" w:color="auto"/>
        <w:right w:val="none" w:sz="0" w:space="0" w:color="auto"/>
      </w:divBdr>
    </w:div>
    <w:div w:id="2112505873">
      <w:bodyDiv w:val="1"/>
      <w:marLeft w:val="0"/>
      <w:marRight w:val="0"/>
      <w:marTop w:val="0"/>
      <w:marBottom w:val="0"/>
      <w:divBdr>
        <w:top w:val="none" w:sz="0" w:space="0" w:color="auto"/>
        <w:left w:val="none" w:sz="0" w:space="0" w:color="auto"/>
        <w:bottom w:val="none" w:sz="0" w:space="0" w:color="auto"/>
        <w:right w:val="none" w:sz="0" w:space="0" w:color="auto"/>
      </w:divBdr>
    </w:div>
    <w:div w:id="2113629434">
      <w:bodyDiv w:val="1"/>
      <w:marLeft w:val="0"/>
      <w:marRight w:val="0"/>
      <w:marTop w:val="0"/>
      <w:marBottom w:val="0"/>
      <w:divBdr>
        <w:top w:val="none" w:sz="0" w:space="0" w:color="auto"/>
        <w:left w:val="none" w:sz="0" w:space="0" w:color="auto"/>
        <w:bottom w:val="none" w:sz="0" w:space="0" w:color="auto"/>
        <w:right w:val="none" w:sz="0" w:space="0" w:color="auto"/>
      </w:divBdr>
    </w:div>
    <w:div w:id="2113818190">
      <w:bodyDiv w:val="1"/>
      <w:marLeft w:val="0"/>
      <w:marRight w:val="0"/>
      <w:marTop w:val="0"/>
      <w:marBottom w:val="0"/>
      <w:divBdr>
        <w:top w:val="none" w:sz="0" w:space="0" w:color="auto"/>
        <w:left w:val="none" w:sz="0" w:space="0" w:color="auto"/>
        <w:bottom w:val="none" w:sz="0" w:space="0" w:color="auto"/>
        <w:right w:val="none" w:sz="0" w:space="0" w:color="auto"/>
      </w:divBdr>
    </w:div>
    <w:div w:id="2114396616">
      <w:bodyDiv w:val="1"/>
      <w:marLeft w:val="0"/>
      <w:marRight w:val="0"/>
      <w:marTop w:val="0"/>
      <w:marBottom w:val="0"/>
      <w:divBdr>
        <w:top w:val="none" w:sz="0" w:space="0" w:color="auto"/>
        <w:left w:val="none" w:sz="0" w:space="0" w:color="auto"/>
        <w:bottom w:val="none" w:sz="0" w:space="0" w:color="auto"/>
        <w:right w:val="none" w:sz="0" w:space="0" w:color="auto"/>
      </w:divBdr>
    </w:div>
    <w:div w:id="2114863740">
      <w:bodyDiv w:val="1"/>
      <w:marLeft w:val="0"/>
      <w:marRight w:val="0"/>
      <w:marTop w:val="0"/>
      <w:marBottom w:val="0"/>
      <w:divBdr>
        <w:top w:val="none" w:sz="0" w:space="0" w:color="auto"/>
        <w:left w:val="none" w:sz="0" w:space="0" w:color="auto"/>
        <w:bottom w:val="none" w:sz="0" w:space="0" w:color="auto"/>
        <w:right w:val="none" w:sz="0" w:space="0" w:color="auto"/>
      </w:divBdr>
    </w:div>
    <w:div w:id="2115249859">
      <w:bodyDiv w:val="1"/>
      <w:marLeft w:val="0"/>
      <w:marRight w:val="0"/>
      <w:marTop w:val="0"/>
      <w:marBottom w:val="0"/>
      <w:divBdr>
        <w:top w:val="none" w:sz="0" w:space="0" w:color="auto"/>
        <w:left w:val="none" w:sz="0" w:space="0" w:color="auto"/>
        <w:bottom w:val="none" w:sz="0" w:space="0" w:color="auto"/>
        <w:right w:val="none" w:sz="0" w:space="0" w:color="auto"/>
      </w:divBdr>
    </w:div>
    <w:div w:id="2115710809">
      <w:bodyDiv w:val="1"/>
      <w:marLeft w:val="0"/>
      <w:marRight w:val="0"/>
      <w:marTop w:val="0"/>
      <w:marBottom w:val="0"/>
      <w:divBdr>
        <w:top w:val="none" w:sz="0" w:space="0" w:color="auto"/>
        <w:left w:val="none" w:sz="0" w:space="0" w:color="auto"/>
        <w:bottom w:val="none" w:sz="0" w:space="0" w:color="auto"/>
        <w:right w:val="none" w:sz="0" w:space="0" w:color="auto"/>
      </w:divBdr>
    </w:div>
    <w:div w:id="2116050415">
      <w:bodyDiv w:val="1"/>
      <w:marLeft w:val="0"/>
      <w:marRight w:val="0"/>
      <w:marTop w:val="0"/>
      <w:marBottom w:val="0"/>
      <w:divBdr>
        <w:top w:val="none" w:sz="0" w:space="0" w:color="auto"/>
        <w:left w:val="none" w:sz="0" w:space="0" w:color="auto"/>
        <w:bottom w:val="none" w:sz="0" w:space="0" w:color="auto"/>
        <w:right w:val="none" w:sz="0" w:space="0" w:color="auto"/>
      </w:divBdr>
    </w:div>
    <w:div w:id="2118016194">
      <w:bodyDiv w:val="1"/>
      <w:marLeft w:val="0"/>
      <w:marRight w:val="0"/>
      <w:marTop w:val="0"/>
      <w:marBottom w:val="0"/>
      <w:divBdr>
        <w:top w:val="none" w:sz="0" w:space="0" w:color="auto"/>
        <w:left w:val="none" w:sz="0" w:space="0" w:color="auto"/>
        <w:bottom w:val="none" w:sz="0" w:space="0" w:color="auto"/>
        <w:right w:val="none" w:sz="0" w:space="0" w:color="auto"/>
      </w:divBdr>
    </w:div>
    <w:div w:id="2118593770">
      <w:bodyDiv w:val="1"/>
      <w:marLeft w:val="0"/>
      <w:marRight w:val="0"/>
      <w:marTop w:val="0"/>
      <w:marBottom w:val="0"/>
      <w:divBdr>
        <w:top w:val="none" w:sz="0" w:space="0" w:color="auto"/>
        <w:left w:val="none" w:sz="0" w:space="0" w:color="auto"/>
        <w:bottom w:val="none" w:sz="0" w:space="0" w:color="auto"/>
        <w:right w:val="none" w:sz="0" w:space="0" w:color="auto"/>
      </w:divBdr>
    </w:div>
    <w:div w:id="2119058190">
      <w:bodyDiv w:val="1"/>
      <w:marLeft w:val="0"/>
      <w:marRight w:val="0"/>
      <w:marTop w:val="0"/>
      <w:marBottom w:val="0"/>
      <w:divBdr>
        <w:top w:val="none" w:sz="0" w:space="0" w:color="auto"/>
        <w:left w:val="none" w:sz="0" w:space="0" w:color="auto"/>
        <w:bottom w:val="none" w:sz="0" w:space="0" w:color="auto"/>
        <w:right w:val="none" w:sz="0" w:space="0" w:color="auto"/>
      </w:divBdr>
    </w:div>
    <w:div w:id="2119176646">
      <w:bodyDiv w:val="1"/>
      <w:marLeft w:val="0"/>
      <w:marRight w:val="0"/>
      <w:marTop w:val="0"/>
      <w:marBottom w:val="0"/>
      <w:divBdr>
        <w:top w:val="none" w:sz="0" w:space="0" w:color="auto"/>
        <w:left w:val="none" w:sz="0" w:space="0" w:color="auto"/>
        <w:bottom w:val="none" w:sz="0" w:space="0" w:color="auto"/>
        <w:right w:val="none" w:sz="0" w:space="0" w:color="auto"/>
      </w:divBdr>
    </w:div>
    <w:div w:id="2121682599">
      <w:bodyDiv w:val="1"/>
      <w:marLeft w:val="0"/>
      <w:marRight w:val="0"/>
      <w:marTop w:val="0"/>
      <w:marBottom w:val="0"/>
      <w:divBdr>
        <w:top w:val="none" w:sz="0" w:space="0" w:color="auto"/>
        <w:left w:val="none" w:sz="0" w:space="0" w:color="auto"/>
        <w:bottom w:val="none" w:sz="0" w:space="0" w:color="auto"/>
        <w:right w:val="none" w:sz="0" w:space="0" w:color="auto"/>
      </w:divBdr>
    </w:div>
    <w:div w:id="2121992900">
      <w:bodyDiv w:val="1"/>
      <w:marLeft w:val="0"/>
      <w:marRight w:val="0"/>
      <w:marTop w:val="0"/>
      <w:marBottom w:val="0"/>
      <w:divBdr>
        <w:top w:val="none" w:sz="0" w:space="0" w:color="auto"/>
        <w:left w:val="none" w:sz="0" w:space="0" w:color="auto"/>
        <w:bottom w:val="none" w:sz="0" w:space="0" w:color="auto"/>
        <w:right w:val="none" w:sz="0" w:space="0" w:color="auto"/>
      </w:divBdr>
    </w:div>
    <w:div w:id="2122021518">
      <w:bodyDiv w:val="1"/>
      <w:marLeft w:val="0"/>
      <w:marRight w:val="0"/>
      <w:marTop w:val="0"/>
      <w:marBottom w:val="0"/>
      <w:divBdr>
        <w:top w:val="none" w:sz="0" w:space="0" w:color="auto"/>
        <w:left w:val="none" w:sz="0" w:space="0" w:color="auto"/>
        <w:bottom w:val="none" w:sz="0" w:space="0" w:color="auto"/>
        <w:right w:val="none" w:sz="0" w:space="0" w:color="auto"/>
      </w:divBdr>
    </w:div>
    <w:div w:id="2122913791">
      <w:bodyDiv w:val="1"/>
      <w:marLeft w:val="0"/>
      <w:marRight w:val="0"/>
      <w:marTop w:val="0"/>
      <w:marBottom w:val="0"/>
      <w:divBdr>
        <w:top w:val="none" w:sz="0" w:space="0" w:color="auto"/>
        <w:left w:val="none" w:sz="0" w:space="0" w:color="auto"/>
        <w:bottom w:val="none" w:sz="0" w:space="0" w:color="auto"/>
        <w:right w:val="none" w:sz="0" w:space="0" w:color="auto"/>
      </w:divBdr>
    </w:div>
    <w:div w:id="2124613233">
      <w:bodyDiv w:val="1"/>
      <w:marLeft w:val="0"/>
      <w:marRight w:val="0"/>
      <w:marTop w:val="0"/>
      <w:marBottom w:val="0"/>
      <w:divBdr>
        <w:top w:val="none" w:sz="0" w:space="0" w:color="auto"/>
        <w:left w:val="none" w:sz="0" w:space="0" w:color="auto"/>
        <w:bottom w:val="none" w:sz="0" w:space="0" w:color="auto"/>
        <w:right w:val="none" w:sz="0" w:space="0" w:color="auto"/>
      </w:divBdr>
    </w:div>
    <w:div w:id="2125541284">
      <w:bodyDiv w:val="1"/>
      <w:marLeft w:val="0"/>
      <w:marRight w:val="0"/>
      <w:marTop w:val="0"/>
      <w:marBottom w:val="0"/>
      <w:divBdr>
        <w:top w:val="none" w:sz="0" w:space="0" w:color="auto"/>
        <w:left w:val="none" w:sz="0" w:space="0" w:color="auto"/>
        <w:bottom w:val="none" w:sz="0" w:space="0" w:color="auto"/>
        <w:right w:val="none" w:sz="0" w:space="0" w:color="auto"/>
      </w:divBdr>
    </w:div>
    <w:div w:id="2126076253">
      <w:bodyDiv w:val="1"/>
      <w:marLeft w:val="0"/>
      <w:marRight w:val="0"/>
      <w:marTop w:val="0"/>
      <w:marBottom w:val="0"/>
      <w:divBdr>
        <w:top w:val="none" w:sz="0" w:space="0" w:color="auto"/>
        <w:left w:val="none" w:sz="0" w:space="0" w:color="auto"/>
        <w:bottom w:val="none" w:sz="0" w:space="0" w:color="auto"/>
        <w:right w:val="none" w:sz="0" w:space="0" w:color="auto"/>
      </w:divBdr>
    </w:div>
    <w:div w:id="2128501062">
      <w:bodyDiv w:val="1"/>
      <w:marLeft w:val="0"/>
      <w:marRight w:val="0"/>
      <w:marTop w:val="0"/>
      <w:marBottom w:val="0"/>
      <w:divBdr>
        <w:top w:val="none" w:sz="0" w:space="0" w:color="auto"/>
        <w:left w:val="none" w:sz="0" w:space="0" w:color="auto"/>
        <w:bottom w:val="none" w:sz="0" w:space="0" w:color="auto"/>
        <w:right w:val="none" w:sz="0" w:space="0" w:color="auto"/>
      </w:divBdr>
    </w:div>
    <w:div w:id="2129087045">
      <w:bodyDiv w:val="1"/>
      <w:marLeft w:val="0"/>
      <w:marRight w:val="0"/>
      <w:marTop w:val="0"/>
      <w:marBottom w:val="0"/>
      <w:divBdr>
        <w:top w:val="none" w:sz="0" w:space="0" w:color="auto"/>
        <w:left w:val="none" w:sz="0" w:space="0" w:color="auto"/>
        <w:bottom w:val="none" w:sz="0" w:space="0" w:color="auto"/>
        <w:right w:val="none" w:sz="0" w:space="0" w:color="auto"/>
      </w:divBdr>
    </w:div>
    <w:div w:id="2129808825">
      <w:bodyDiv w:val="1"/>
      <w:marLeft w:val="0"/>
      <w:marRight w:val="0"/>
      <w:marTop w:val="0"/>
      <w:marBottom w:val="0"/>
      <w:divBdr>
        <w:top w:val="none" w:sz="0" w:space="0" w:color="auto"/>
        <w:left w:val="none" w:sz="0" w:space="0" w:color="auto"/>
        <w:bottom w:val="none" w:sz="0" w:space="0" w:color="auto"/>
        <w:right w:val="none" w:sz="0" w:space="0" w:color="auto"/>
      </w:divBdr>
    </w:div>
    <w:div w:id="2131822824">
      <w:bodyDiv w:val="1"/>
      <w:marLeft w:val="0"/>
      <w:marRight w:val="0"/>
      <w:marTop w:val="0"/>
      <w:marBottom w:val="0"/>
      <w:divBdr>
        <w:top w:val="none" w:sz="0" w:space="0" w:color="auto"/>
        <w:left w:val="none" w:sz="0" w:space="0" w:color="auto"/>
        <w:bottom w:val="none" w:sz="0" w:space="0" w:color="auto"/>
        <w:right w:val="none" w:sz="0" w:space="0" w:color="auto"/>
      </w:divBdr>
    </w:div>
    <w:div w:id="2132354968">
      <w:bodyDiv w:val="1"/>
      <w:marLeft w:val="0"/>
      <w:marRight w:val="0"/>
      <w:marTop w:val="0"/>
      <w:marBottom w:val="0"/>
      <w:divBdr>
        <w:top w:val="none" w:sz="0" w:space="0" w:color="auto"/>
        <w:left w:val="none" w:sz="0" w:space="0" w:color="auto"/>
        <w:bottom w:val="none" w:sz="0" w:space="0" w:color="auto"/>
        <w:right w:val="none" w:sz="0" w:space="0" w:color="auto"/>
      </w:divBdr>
    </w:div>
    <w:div w:id="2132363344">
      <w:bodyDiv w:val="1"/>
      <w:marLeft w:val="0"/>
      <w:marRight w:val="0"/>
      <w:marTop w:val="0"/>
      <w:marBottom w:val="0"/>
      <w:divBdr>
        <w:top w:val="none" w:sz="0" w:space="0" w:color="auto"/>
        <w:left w:val="none" w:sz="0" w:space="0" w:color="auto"/>
        <w:bottom w:val="none" w:sz="0" w:space="0" w:color="auto"/>
        <w:right w:val="none" w:sz="0" w:space="0" w:color="auto"/>
      </w:divBdr>
      <w:divsChild>
        <w:div w:id="956910651">
          <w:marLeft w:val="0"/>
          <w:marRight w:val="0"/>
          <w:marTop w:val="0"/>
          <w:marBottom w:val="0"/>
          <w:divBdr>
            <w:top w:val="none" w:sz="0" w:space="0" w:color="auto"/>
            <w:left w:val="none" w:sz="0" w:space="0" w:color="auto"/>
            <w:bottom w:val="none" w:sz="0" w:space="0" w:color="auto"/>
            <w:right w:val="none" w:sz="0" w:space="0" w:color="auto"/>
          </w:divBdr>
          <w:divsChild>
            <w:div w:id="1428311474">
              <w:marLeft w:val="0"/>
              <w:marRight w:val="0"/>
              <w:marTop w:val="0"/>
              <w:marBottom w:val="0"/>
              <w:divBdr>
                <w:top w:val="none" w:sz="0" w:space="0" w:color="auto"/>
                <w:left w:val="none" w:sz="0" w:space="0" w:color="auto"/>
                <w:bottom w:val="none" w:sz="0" w:space="0" w:color="auto"/>
                <w:right w:val="none" w:sz="0" w:space="0" w:color="auto"/>
              </w:divBdr>
              <w:divsChild>
                <w:div w:id="755444621">
                  <w:marLeft w:val="0"/>
                  <w:marRight w:val="0"/>
                  <w:marTop w:val="0"/>
                  <w:marBottom w:val="0"/>
                  <w:divBdr>
                    <w:top w:val="none" w:sz="0" w:space="0" w:color="auto"/>
                    <w:left w:val="none" w:sz="0" w:space="0" w:color="auto"/>
                    <w:bottom w:val="none" w:sz="0" w:space="0" w:color="auto"/>
                    <w:right w:val="none" w:sz="0" w:space="0" w:color="auto"/>
                  </w:divBdr>
                  <w:divsChild>
                    <w:div w:id="321937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3671949">
      <w:bodyDiv w:val="1"/>
      <w:marLeft w:val="0"/>
      <w:marRight w:val="0"/>
      <w:marTop w:val="0"/>
      <w:marBottom w:val="0"/>
      <w:divBdr>
        <w:top w:val="none" w:sz="0" w:space="0" w:color="auto"/>
        <w:left w:val="none" w:sz="0" w:space="0" w:color="auto"/>
        <w:bottom w:val="none" w:sz="0" w:space="0" w:color="auto"/>
        <w:right w:val="none" w:sz="0" w:space="0" w:color="auto"/>
      </w:divBdr>
    </w:div>
    <w:div w:id="2135831045">
      <w:bodyDiv w:val="1"/>
      <w:marLeft w:val="0"/>
      <w:marRight w:val="0"/>
      <w:marTop w:val="0"/>
      <w:marBottom w:val="0"/>
      <w:divBdr>
        <w:top w:val="none" w:sz="0" w:space="0" w:color="auto"/>
        <w:left w:val="none" w:sz="0" w:space="0" w:color="auto"/>
        <w:bottom w:val="none" w:sz="0" w:space="0" w:color="auto"/>
        <w:right w:val="none" w:sz="0" w:space="0" w:color="auto"/>
      </w:divBdr>
    </w:div>
    <w:div w:id="2136098926">
      <w:bodyDiv w:val="1"/>
      <w:marLeft w:val="0"/>
      <w:marRight w:val="0"/>
      <w:marTop w:val="0"/>
      <w:marBottom w:val="0"/>
      <w:divBdr>
        <w:top w:val="none" w:sz="0" w:space="0" w:color="auto"/>
        <w:left w:val="none" w:sz="0" w:space="0" w:color="auto"/>
        <w:bottom w:val="none" w:sz="0" w:space="0" w:color="auto"/>
        <w:right w:val="none" w:sz="0" w:space="0" w:color="auto"/>
      </w:divBdr>
    </w:div>
    <w:div w:id="2136175888">
      <w:bodyDiv w:val="1"/>
      <w:marLeft w:val="0"/>
      <w:marRight w:val="0"/>
      <w:marTop w:val="0"/>
      <w:marBottom w:val="0"/>
      <w:divBdr>
        <w:top w:val="none" w:sz="0" w:space="0" w:color="auto"/>
        <w:left w:val="none" w:sz="0" w:space="0" w:color="auto"/>
        <w:bottom w:val="none" w:sz="0" w:space="0" w:color="auto"/>
        <w:right w:val="none" w:sz="0" w:space="0" w:color="auto"/>
      </w:divBdr>
    </w:div>
    <w:div w:id="2138377485">
      <w:bodyDiv w:val="1"/>
      <w:marLeft w:val="0"/>
      <w:marRight w:val="0"/>
      <w:marTop w:val="0"/>
      <w:marBottom w:val="0"/>
      <w:divBdr>
        <w:top w:val="none" w:sz="0" w:space="0" w:color="auto"/>
        <w:left w:val="none" w:sz="0" w:space="0" w:color="auto"/>
        <w:bottom w:val="none" w:sz="0" w:space="0" w:color="auto"/>
        <w:right w:val="none" w:sz="0" w:space="0" w:color="auto"/>
      </w:divBdr>
    </w:div>
    <w:div w:id="2138839536">
      <w:bodyDiv w:val="1"/>
      <w:marLeft w:val="0"/>
      <w:marRight w:val="0"/>
      <w:marTop w:val="0"/>
      <w:marBottom w:val="0"/>
      <w:divBdr>
        <w:top w:val="none" w:sz="0" w:space="0" w:color="auto"/>
        <w:left w:val="none" w:sz="0" w:space="0" w:color="auto"/>
        <w:bottom w:val="none" w:sz="0" w:space="0" w:color="auto"/>
        <w:right w:val="none" w:sz="0" w:space="0" w:color="auto"/>
      </w:divBdr>
    </w:div>
    <w:div w:id="2142258826">
      <w:bodyDiv w:val="1"/>
      <w:marLeft w:val="0"/>
      <w:marRight w:val="0"/>
      <w:marTop w:val="0"/>
      <w:marBottom w:val="0"/>
      <w:divBdr>
        <w:top w:val="none" w:sz="0" w:space="0" w:color="auto"/>
        <w:left w:val="none" w:sz="0" w:space="0" w:color="auto"/>
        <w:bottom w:val="none" w:sz="0" w:space="0" w:color="auto"/>
        <w:right w:val="none" w:sz="0" w:space="0" w:color="auto"/>
      </w:divBdr>
    </w:div>
    <w:div w:id="2142385051">
      <w:bodyDiv w:val="1"/>
      <w:marLeft w:val="0"/>
      <w:marRight w:val="0"/>
      <w:marTop w:val="0"/>
      <w:marBottom w:val="0"/>
      <w:divBdr>
        <w:top w:val="none" w:sz="0" w:space="0" w:color="auto"/>
        <w:left w:val="none" w:sz="0" w:space="0" w:color="auto"/>
        <w:bottom w:val="none" w:sz="0" w:space="0" w:color="auto"/>
        <w:right w:val="none" w:sz="0" w:space="0" w:color="auto"/>
      </w:divBdr>
    </w:div>
    <w:div w:id="2142578322">
      <w:bodyDiv w:val="1"/>
      <w:marLeft w:val="0"/>
      <w:marRight w:val="0"/>
      <w:marTop w:val="0"/>
      <w:marBottom w:val="0"/>
      <w:divBdr>
        <w:top w:val="none" w:sz="0" w:space="0" w:color="auto"/>
        <w:left w:val="none" w:sz="0" w:space="0" w:color="auto"/>
        <w:bottom w:val="none" w:sz="0" w:space="0" w:color="auto"/>
        <w:right w:val="none" w:sz="0" w:space="0" w:color="auto"/>
      </w:divBdr>
    </w:div>
    <w:div w:id="2142653642">
      <w:bodyDiv w:val="1"/>
      <w:marLeft w:val="0"/>
      <w:marRight w:val="0"/>
      <w:marTop w:val="0"/>
      <w:marBottom w:val="0"/>
      <w:divBdr>
        <w:top w:val="none" w:sz="0" w:space="0" w:color="auto"/>
        <w:left w:val="none" w:sz="0" w:space="0" w:color="auto"/>
        <w:bottom w:val="none" w:sz="0" w:space="0" w:color="auto"/>
        <w:right w:val="none" w:sz="0" w:space="0" w:color="auto"/>
      </w:divBdr>
    </w:div>
    <w:div w:id="2144539700">
      <w:bodyDiv w:val="1"/>
      <w:marLeft w:val="0"/>
      <w:marRight w:val="0"/>
      <w:marTop w:val="0"/>
      <w:marBottom w:val="0"/>
      <w:divBdr>
        <w:top w:val="none" w:sz="0" w:space="0" w:color="auto"/>
        <w:left w:val="none" w:sz="0" w:space="0" w:color="auto"/>
        <w:bottom w:val="none" w:sz="0" w:space="0" w:color="auto"/>
        <w:right w:val="none" w:sz="0" w:space="0" w:color="auto"/>
      </w:divBdr>
    </w:div>
    <w:div w:id="2145583359">
      <w:bodyDiv w:val="1"/>
      <w:marLeft w:val="0"/>
      <w:marRight w:val="0"/>
      <w:marTop w:val="0"/>
      <w:marBottom w:val="0"/>
      <w:divBdr>
        <w:top w:val="none" w:sz="0" w:space="0" w:color="auto"/>
        <w:left w:val="none" w:sz="0" w:space="0" w:color="auto"/>
        <w:bottom w:val="none" w:sz="0" w:space="0" w:color="auto"/>
        <w:right w:val="none" w:sz="0" w:space="0" w:color="auto"/>
      </w:divBdr>
    </w:div>
    <w:div w:id="2145780278">
      <w:bodyDiv w:val="1"/>
      <w:marLeft w:val="0"/>
      <w:marRight w:val="0"/>
      <w:marTop w:val="0"/>
      <w:marBottom w:val="0"/>
      <w:divBdr>
        <w:top w:val="none" w:sz="0" w:space="0" w:color="auto"/>
        <w:left w:val="none" w:sz="0" w:space="0" w:color="auto"/>
        <w:bottom w:val="none" w:sz="0" w:space="0" w:color="auto"/>
        <w:right w:val="none" w:sz="0" w:space="0" w:color="auto"/>
      </w:divBdr>
    </w:div>
    <w:div w:id="2146579287">
      <w:bodyDiv w:val="1"/>
      <w:marLeft w:val="0"/>
      <w:marRight w:val="0"/>
      <w:marTop w:val="0"/>
      <w:marBottom w:val="0"/>
      <w:divBdr>
        <w:top w:val="none" w:sz="0" w:space="0" w:color="auto"/>
        <w:left w:val="none" w:sz="0" w:space="0" w:color="auto"/>
        <w:bottom w:val="none" w:sz="0" w:space="0" w:color="auto"/>
        <w:right w:val="none" w:sz="0" w:space="0" w:color="auto"/>
      </w:divBdr>
    </w:div>
    <w:div w:id="21467741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image" Target="media/image64.png"/><Relationship Id="rId84" Type="http://schemas.openxmlformats.org/officeDocument/2006/relationships/image" Target="media/image72.png"/><Relationship Id="rId89" Type="http://schemas.openxmlformats.org/officeDocument/2006/relationships/image" Target="media/image77.png"/><Relationship Id="rId97" Type="http://schemas.openxmlformats.org/officeDocument/2006/relationships/image" Target="media/image85.png"/><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footer" Target="foot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image" Target="media/image67.png"/><Relationship Id="rId87" Type="http://schemas.openxmlformats.org/officeDocument/2006/relationships/image" Target="media/image75.png"/><Relationship Id="rId102"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9.png"/><Relationship Id="rId82" Type="http://schemas.openxmlformats.org/officeDocument/2006/relationships/image" Target="media/image70.png"/><Relationship Id="rId90" Type="http://schemas.openxmlformats.org/officeDocument/2006/relationships/image" Target="media/image78.png"/><Relationship Id="rId95" Type="http://schemas.openxmlformats.org/officeDocument/2006/relationships/image" Target="media/image83.png"/><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100" Type="http://schemas.openxmlformats.org/officeDocument/2006/relationships/image" Target="media/image88.png"/><Relationship Id="rId8" Type="http://schemas.openxmlformats.org/officeDocument/2006/relationships/image" Target="media/image1.jpg"/><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8.png"/><Relationship Id="rId85" Type="http://schemas.openxmlformats.org/officeDocument/2006/relationships/image" Target="media/image73.png"/><Relationship Id="rId93" Type="http://schemas.openxmlformats.org/officeDocument/2006/relationships/image" Target="media/image81.png"/><Relationship Id="rId98" Type="http://schemas.openxmlformats.org/officeDocument/2006/relationships/image" Target="media/image86.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png"/><Relationship Id="rId91" Type="http://schemas.openxmlformats.org/officeDocument/2006/relationships/image" Target="media/image79.png"/><Relationship Id="rId96" Type="http://schemas.openxmlformats.org/officeDocument/2006/relationships/image" Target="media/image8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header" Target="header2.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6.png"/><Relationship Id="rId39"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DD151DC-AB8B-4BA0-9C03-743E3013AE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527</Pages>
  <Words>294260</Words>
  <Characters>1677285</Characters>
  <Application>Microsoft Office Word</Application>
  <DocSecurity>0</DocSecurity>
  <Lines>13977</Lines>
  <Paragraphs>3935</Paragraphs>
  <ScaleCrop>false</ScaleCrop>
  <HeadingPairs>
    <vt:vector size="2" baseType="variant">
      <vt:variant>
        <vt:lpstr>Title</vt:lpstr>
      </vt:variant>
      <vt:variant>
        <vt:i4>1</vt:i4>
      </vt:variant>
    </vt:vector>
  </HeadingPairs>
  <TitlesOfParts>
    <vt:vector size="1" baseType="lpstr">
      <vt:lpstr/>
    </vt:vector>
  </TitlesOfParts>
  <Company>Ampersand Health Science Writing</Company>
  <LinksUpToDate>false</LinksUpToDate>
  <CharactersWithSpaces>1967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y Ramson</dc:creator>
  <cp:keywords/>
  <dc:description/>
  <cp:lastModifiedBy>Soar, Anita</cp:lastModifiedBy>
  <cp:revision>3</cp:revision>
  <cp:lastPrinted>2020-02-24T03:46:00Z</cp:lastPrinted>
  <dcterms:created xsi:type="dcterms:W3CDTF">2020-06-01T06:02:00Z</dcterms:created>
  <dcterms:modified xsi:type="dcterms:W3CDTF">2020-06-02T02:35:00Z</dcterms:modified>
</cp:coreProperties>
</file>